
<file path=[Content_Types].xml><?xml version="1.0" encoding="utf-8"?>
<Types xmlns="http://schemas.openxmlformats.org/package/2006/content-types">
  <Default Extension="png" ContentType="image/png"/>
  <Default Extension="tmp"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513F" w:rsidRPr="006E7A3E" w:rsidRDefault="007941DE" w:rsidP="006E7A3E">
      <w:pPr>
        <w:pStyle w:val="HebrewCover"/>
        <w:spacing w:before="800"/>
        <w:ind w:left="743" w:right="459"/>
        <w:rPr>
          <w:rFonts w:ascii="David" w:hAnsi="David" w:cs="David"/>
          <w:b/>
          <w:bCs/>
        </w:rPr>
      </w:pPr>
      <w:r w:rsidRPr="006E7A3E">
        <w:rPr>
          <w:rFonts w:ascii="David" w:hAnsi="David" w:cs="David"/>
          <w:b/>
          <w:bCs/>
          <w:rtl/>
        </w:rPr>
        <w:t>אוניברסיטת</w:t>
      </w:r>
      <w:r w:rsidR="00045090" w:rsidRPr="006E7A3E">
        <w:rPr>
          <w:rFonts w:ascii="David" w:hAnsi="David" w:cs="David"/>
          <w:b/>
          <w:bCs/>
          <w:rtl/>
        </w:rPr>
        <w:t>-</w:t>
      </w:r>
      <w:r w:rsidRPr="006E7A3E">
        <w:rPr>
          <w:rFonts w:ascii="David" w:hAnsi="David" w:cs="David"/>
          <w:b/>
          <w:bCs/>
          <w:rtl/>
        </w:rPr>
        <w:t>אביב</w:t>
      </w:r>
    </w:p>
    <w:p w:rsidR="0058513F" w:rsidRPr="006E7A3E" w:rsidRDefault="007941DE" w:rsidP="006E7A3E">
      <w:pPr>
        <w:pStyle w:val="HebrewCover"/>
        <w:ind w:left="741"/>
        <w:rPr>
          <w:rFonts w:ascii="David" w:hAnsi="David" w:cs="David"/>
          <w:szCs w:val="24"/>
        </w:rPr>
      </w:pPr>
      <w:r w:rsidRPr="006E7A3E">
        <w:rPr>
          <w:rFonts w:ascii="David" w:hAnsi="David" w:cs="David"/>
          <w:sz w:val="24"/>
          <w:szCs w:val="24"/>
          <w:rtl/>
        </w:rPr>
        <w:t>הפקולטה להנדסה ע"ש איבי ואלדר פליישמן</w:t>
      </w:r>
    </w:p>
    <w:p w:rsidR="0058513F" w:rsidRPr="006E7A3E" w:rsidRDefault="007941DE" w:rsidP="006E7A3E">
      <w:pPr>
        <w:pStyle w:val="HebrewCover"/>
        <w:ind w:left="741"/>
        <w:rPr>
          <w:rFonts w:ascii="David" w:hAnsi="David" w:cs="David"/>
          <w:sz w:val="32"/>
          <w:szCs w:val="32"/>
        </w:rPr>
      </w:pPr>
      <w:r w:rsidRPr="006E7A3E">
        <w:rPr>
          <w:rFonts w:ascii="David" w:hAnsi="David" w:cs="David"/>
          <w:sz w:val="24"/>
          <w:szCs w:val="24"/>
          <w:rtl/>
        </w:rPr>
        <w:t xml:space="preserve"> בית הספר לתארים מתקדמים ע"ש זנדמן-סליינר</w:t>
      </w:r>
    </w:p>
    <w:p w:rsidR="0058513F" w:rsidRPr="006E7A3E" w:rsidRDefault="007941DE" w:rsidP="006E7A3E">
      <w:pPr>
        <w:pStyle w:val="HebrewCover"/>
        <w:spacing w:before="2000" w:after="2000" w:line="240" w:lineRule="auto"/>
        <w:ind w:left="741" w:right="459"/>
        <w:rPr>
          <w:rFonts w:ascii="David" w:hAnsi="David" w:cs="David"/>
          <w:b/>
          <w:bCs/>
          <w:sz w:val="96"/>
          <w:szCs w:val="96"/>
        </w:rPr>
      </w:pPr>
      <w:r w:rsidRPr="006E7A3E">
        <w:rPr>
          <w:rFonts w:ascii="David" w:hAnsi="David" w:cs="David"/>
          <w:b/>
          <w:bCs/>
          <w:sz w:val="96"/>
          <w:szCs w:val="96"/>
          <w:rtl/>
        </w:rPr>
        <w:t xml:space="preserve"> הערכת יבול אולטראסונית</w:t>
      </w:r>
    </w:p>
    <w:p w:rsidR="0058513F" w:rsidRPr="006E7A3E" w:rsidRDefault="007941DE" w:rsidP="006E7A3E">
      <w:pPr>
        <w:pStyle w:val="HebrewCover"/>
        <w:ind w:left="741"/>
        <w:rPr>
          <w:rFonts w:ascii="David" w:hAnsi="David" w:cs="David"/>
          <w:sz w:val="28"/>
          <w:szCs w:val="28"/>
        </w:rPr>
      </w:pPr>
      <w:r w:rsidRPr="006E7A3E">
        <w:rPr>
          <w:rFonts w:ascii="David" w:hAnsi="David" w:cs="David"/>
          <w:rtl/>
        </w:rPr>
        <w:t xml:space="preserve"> </w:t>
      </w:r>
      <w:r w:rsidRPr="006E7A3E">
        <w:rPr>
          <w:rFonts w:ascii="David" w:hAnsi="David" w:cs="David"/>
          <w:sz w:val="28"/>
          <w:szCs w:val="28"/>
          <w:rtl/>
        </w:rPr>
        <w:t>חיבור זה הוגש כעבודת גמר לקראת התואר "מוסמך אוניברסיטה"</w:t>
      </w:r>
      <w:r w:rsidR="00584A9C" w:rsidRPr="006E7A3E">
        <w:rPr>
          <w:rFonts w:ascii="David" w:hAnsi="David" w:cs="David"/>
          <w:sz w:val="28"/>
          <w:szCs w:val="28"/>
        </w:rPr>
        <w:t xml:space="preserve"> </w:t>
      </w:r>
      <w:r w:rsidRPr="006E7A3E">
        <w:rPr>
          <w:rFonts w:ascii="David" w:hAnsi="David" w:cs="David"/>
          <w:sz w:val="28"/>
          <w:szCs w:val="28"/>
          <w:rtl/>
        </w:rPr>
        <w:t>בהנדסת מכנית</w:t>
      </w:r>
    </w:p>
    <w:p w:rsidR="0058513F" w:rsidRPr="006E7A3E" w:rsidRDefault="007941DE" w:rsidP="006E7A3E">
      <w:pPr>
        <w:pStyle w:val="HebrewCover"/>
        <w:ind w:left="741"/>
        <w:rPr>
          <w:rFonts w:ascii="David" w:hAnsi="David" w:cs="David"/>
          <w:sz w:val="28"/>
          <w:szCs w:val="28"/>
          <w:rtl/>
        </w:rPr>
      </w:pPr>
      <w:r w:rsidRPr="006E7A3E">
        <w:rPr>
          <w:rFonts w:ascii="David" w:hAnsi="David" w:cs="David"/>
          <w:rtl/>
        </w:rPr>
        <w:t xml:space="preserve"> </w:t>
      </w:r>
      <w:r w:rsidRPr="006E7A3E">
        <w:rPr>
          <w:rFonts w:ascii="David" w:hAnsi="David" w:cs="David"/>
          <w:sz w:val="28"/>
          <w:szCs w:val="28"/>
          <w:rtl/>
        </w:rPr>
        <w:t>על- ידי</w:t>
      </w:r>
    </w:p>
    <w:p w:rsidR="0058513F" w:rsidRPr="006E7A3E" w:rsidRDefault="007941DE" w:rsidP="006E7A3E">
      <w:pPr>
        <w:pStyle w:val="HebrewCover"/>
        <w:spacing w:before="400" w:after="400"/>
        <w:ind w:left="741" w:right="459"/>
        <w:rPr>
          <w:rFonts w:ascii="David" w:hAnsi="David" w:cs="David"/>
          <w:b/>
          <w:bCs/>
          <w:sz w:val="56"/>
          <w:szCs w:val="56"/>
        </w:rPr>
      </w:pPr>
      <w:r w:rsidRPr="006E7A3E">
        <w:rPr>
          <w:rFonts w:ascii="David" w:hAnsi="David" w:cs="David"/>
          <w:b/>
          <w:bCs/>
          <w:sz w:val="56"/>
          <w:szCs w:val="56"/>
          <w:rtl/>
        </w:rPr>
        <w:t xml:space="preserve"> רועי פינקלשטיין</w:t>
      </w:r>
    </w:p>
    <w:p w:rsidR="00B62040" w:rsidRPr="006E7A3E" w:rsidRDefault="007941DE" w:rsidP="006E7A3E">
      <w:pPr>
        <w:pStyle w:val="HebrewCover"/>
        <w:ind w:left="741"/>
        <w:rPr>
          <w:rFonts w:ascii="David" w:hAnsi="David" w:cs="David"/>
          <w:sz w:val="36"/>
          <w:szCs w:val="36"/>
        </w:rPr>
      </w:pPr>
      <w:r w:rsidRPr="006E7A3E">
        <w:rPr>
          <w:rFonts w:ascii="David" w:hAnsi="David" w:cs="David"/>
          <w:sz w:val="36"/>
          <w:szCs w:val="36"/>
          <w:rtl/>
        </w:rPr>
        <w:t xml:space="preserve">העבודה נעשתה בביה"ס להנדסה מכנית  בהנחית </w:t>
      </w:r>
    </w:p>
    <w:p w:rsidR="0058513F" w:rsidRPr="006E7A3E" w:rsidRDefault="007941DE" w:rsidP="006E7A3E">
      <w:pPr>
        <w:pStyle w:val="HebrewCover"/>
        <w:spacing w:after="2000"/>
        <w:ind w:left="741" w:right="459"/>
        <w:rPr>
          <w:rFonts w:ascii="David" w:hAnsi="David" w:cs="David"/>
          <w:b/>
          <w:bCs/>
          <w:sz w:val="36"/>
          <w:szCs w:val="36"/>
        </w:rPr>
      </w:pPr>
      <w:r w:rsidRPr="006E7A3E">
        <w:rPr>
          <w:rFonts w:ascii="David" w:hAnsi="David" w:cs="David"/>
          <w:b/>
          <w:bCs/>
          <w:sz w:val="36"/>
          <w:szCs w:val="36"/>
          <w:rtl/>
        </w:rPr>
        <w:t xml:space="preserve">ד"ר גבור קושה, </w:t>
      </w:r>
      <w:r w:rsidR="003D2632" w:rsidRPr="006E7A3E">
        <w:rPr>
          <w:rFonts w:ascii="David" w:hAnsi="David" w:cs="David"/>
          <w:b/>
          <w:bCs/>
          <w:sz w:val="36"/>
          <w:szCs w:val="36"/>
          <w:rtl/>
        </w:rPr>
        <w:t xml:space="preserve">ד"ר </w:t>
      </w:r>
      <w:r w:rsidRPr="006E7A3E">
        <w:rPr>
          <w:rFonts w:ascii="David" w:hAnsi="David" w:cs="David"/>
          <w:b/>
          <w:bCs/>
          <w:sz w:val="36"/>
          <w:szCs w:val="36"/>
          <w:rtl/>
        </w:rPr>
        <w:t xml:space="preserve">יוסי יובל </w:t>
      </w:r>
      <w:r w:rsidR="00045090" w:rsidRPr="006E7A3E">
        <w:rPr>
          <w:rFonts w:ascii="David" w:hAnsi="David" w:cs="David"/>
          <w:b/>
          <w:bCs/>
          <w:sz w:val="36"/>
          <w:szCs w:val="36"/>
          <w:rtl/>
        </w:rPr>
        <w:t xml:space="preserve"> </w:t>
      </w:r>
      <w:r w:rsidRPr="006E7A3E">
        <w:rPr>
          <w:rFonts w:ascii="David" w:hAnsi="David" w:cs="David"/>
          <w:b/>
          <w:bCs/>
          <w:sz w:val="36"/>
          <w:szCs w:val="36"/>
          <w:rtl/>
        </w:rPr>
        <w:t>וד"</w:t>
      </w:r>
      <w:r w:rsidR="001427E0" w:rsidRPr="006E7A3E">
        <w:rPr>
          <w:rFonts w:ascii="David" w:hAnsi="David" w:cs="David"/>
          <w:b/>
          <w:bCs/>
          <w:sz w:val="36"/>
          <w:szCs w:val="36"/>
          <w:rtl/>
        </w:rPr>
        <w:t>ר</w:t>
      </w:r>
      <w:r w:rsidR="001427E0" w:rsidRPr="006E7A3E">
        <w:rPr>
          <w:rFonts w:ascii="David" w:hAnsi="David" w:cs="David"/>
          <w:b/>
          <w:bCs/>
          <w:sz w:val="36"/>
          <w:szCs w:val="36"/>
        </w:rPr>
        <w:t xml:space="preserve"> </w:t>
      </w:r>
      <w:r w:rsidRPr="006E7A3E">
        <w:rPr>
          <w:rFonts w:ascii="David" w:hAnsi="David" w:cs="David"/>
          <w:b/>
          <w:bCs/>
          <w:sz w:val="36"/>
          <w:szCs w:val="36"/>
          <w:rtl/>
        </w:rPr>
        <w:t>אביטל בכר</w:t>
      </w:r>
    </w:p>
    <w:p w:rsidR="0058513F" w:rsidRPr="006E7A3E" w:rsidRDefault="007941DE" w:rsidP="006E7A3E">
      <w:pPr>
        <w:pStyle w:val="HebrewCover"/>
        <w:spacing w:line="240" w:lineRule="auto"/>
        <w:ind w:left="741" w:right="459"/>
        <w:rPr>
          <w:rFonts w:ascii="David" w:hAnsi="David" w:cs="David"/>
          <w:szCs w:val="24"/>
        </w:rPr>
      </w:pPr>
      <w:r w:rsidRPr="006E7A3E">
        <w:rPr>
          <w:rFonts w:ascii="David" w:hAnsi="David" w:cs="David"/>
          <w:szCs w:val="24"/>
        </w:rPr>
        <w:t xml:space="preserve"> </w:t>
      </w:r>
      <w:r w:rsidRPr="006E7A3E">
        <w:rPr>
          <w:rFonts w:ascii="David" w:hAnsi="David" w:cs="David"/>
          <w:sz w:val="24"/>
          <w:szCs w:val="24"/>
          <w:rtl/>
        </w:rPr>
        <w:t xml:space="preserve"> </w:t>
      </w:r>
      <w:r w:rsidR="000238AE" w:rsidRPr="006E7A3E">
        <w:rPr>
          <w:rFonts w:ascii="David" w:hAnsi="David" w:cs="David" w:hint="eastAsia"/>
          <w:sz w:val="24"/>
          <w:szCs w:val="24"/>
          <w:rtl/>
        </w:rPr>
        <w:t>כסלו</w:t>
      </w:r>
      <w:r w:rsidR="000238AE" w:rsidRPr="006E7A3E">
        <w:rPr>
          <w:rFonts w:ascii="David" w:hAnsi="David" w:cs="David"/>
          <w:sz w:val="24"/>
          <w:szCs w:val="24"/>
          <w:rtl/>
        </w:rPr>
        <w:t xml:space="preserve"> </w:t>
      </w:r>
      <w:r w:rsidRPr="006E7A3E">
        <w:rPr>
          <w:rFonts w:ascii="David" w:hAnsi="David" w:cs="David"/>
          <w:sz w:val="24"/>
          <w:szCs w:val="24"/>
          <w:rtl/>
        </w:rPr>
        <w:t>תשע"</w:t>
      </w:r>
      <w:r w:rsidR="000238AE" w:rsidRPr="006E7A3E">
        <w:rPr>
          <w:rFonts w:ascii="David" w:hAnsi="David" w:cs="David" w:hint="eastAsia"/>
          <w:sz w:val="24"/>
          <w:szCs w:val="24"/>
          <w:rtl/>
        </w:rPr>
        <w:t>ז</w:t>
      </w:r>
    </w:p>
    <w:p w:rsidR="0058513F" w:rsidRPr="0098793E" w:rsidRDefault="007941DE" w:rsidP="00D0105D">
      <w:pPr>
        <w:pStyle w:val="a0"/>
      </w:pPr>
      <w:bookmarkStart w:id="0" w:name="_Toc469494646"/>
      <w:r w:rsidRPr="006E7A3E">
        <w:rPr>
          <w:rFonts w:cs="Times New Roman"/>
          <w:rtl/>
        </w:rPr>
        <w:lastRenderedPageBreak/>
        <w:t>תקציר</w:t>
      </w:r>
      <w:bookmarkEnd w:id="0"/>
    </w:p>
    <w:p w:rsidR="0058513F" w:rsidRPr="006E7A3E" w:rsidRDefault="0058513F" w:rsidP="006E7A3E">
      <w:pPr>
        <w:bidi/>
        <w:ind w:left="0" w:firstLine="0"/>
        <w:rPr>
          <w:rFonts w:ascii="David" w:hAnsi="David" w:cs="David"/>
        </w:rPr>
      </w:pPr>
    </w:p>
    <w:p w:rsidR="0058513F" w:rsidRPr="006E7A3E" w:rsidRDefault="007941DE" w:rsidP="006E7A3E">
      <w:pPr>
        <w:pStyle w:val="HebrewParagraph"/>
        <w:keepNext w:val="0"/>
        <w:keepLines w:val="0"/>
        <w:ind w:left="1593"/>
        <w:rPr>
          <w:rFonts w:ascii="David" w:hAnsi="David" w:cs="David"/>
        </w:rPr>
      </w:pPr>
      <w:r w:rsidRPr="006E7A3E">
        <w:rPr>
          <w:rFonts w:ascii="David" w:hAnsi="David" w:cs="David"/>
          <w:rtl/>
        </w:rPr>
        <w:t xml:space="preserve">הספקטרום החוזר מהדים אולטראסונים של צמחים הראה במחקר מקדים כי הוא מכיל מידע לגביהם. את הפוטנציאל המלא שהדים אלו מכילים אפשר לראות בעטלפים שנעזרים בראייה ובביו-סונר </w:t>
      </w:r>
      <w:r w:rsidR="007B21AB" w:rsidRPr="006E7A3E">
        <w:rPr>
          <w:rFonts w:ascii="David" w:hAnsi="David" w:cs="David" w:hint="eastAsia"/>
          <w:rtl/>
        </w:rPr>
        <w:t>מיליוני</w:t>
      </w:r>
      <w:r w:rsidRPr="006E7A3E">
        <w:rPr>
          <w:rFonts w:ascii="David" w:hAnsi="David" w:cs="David"/>
          <w:rtl/>
        </w:rPr>
        <w:t xml:space="preserve"> שנים לניווט ולחיפוש אחר מזון. עטלפים מסוגלים למפות את סביבות </w:t>
      </w:r>
      <w:permStart w:id="528024773" w:edGrp="everyone"/>
      <w:permEnd w:id="528024773"/>
      <w:r w:rsidRPr="006E7A3E">
        <w:rPr>
          <w:rFonts w:ascii="David" w:hAnsi="David" w:cs="David"/>
          <w:rtl/>
        </w:rPr>
        <w:t>הגידול הצמחיות שלהם בדיוק רב ובצורה דינאמית ע"י מעבר על טווח של תדירויות אולטר</w:t>
      </w:r>
      <w:r w:rsidR="0040670F" w:rsidRPr="006E7A3E">
        <w:rPr>
          <w:rFonts w:ascii="David" w:hAnsi="David" w:cs="David" w:hint="eastAsia"/>
          <w:rtl/>
        </w:rPr>
        <w:t>א</w:t>
      </w:r>
      <w:r w:rsidRPr="006E7A3E">
        <w:rPr>
          <w:rFonts w:ascii="David" w:hAnsi="David" w:cs="David"/>
          <w:rtl/>
        </w:rPr>
        <w:t xml:space="preserve">סוניות. חושי העטלפים מתעלים על יכולות המערכות </w:t>
      </w:r>
      <w:r w:rsidR="0040670F" w:rsidRPr="006E7A3E">
        <w:rPr>
          <w:rFonts w:ascii="David" w:hAnsi="David" w:cs="David" w:hint="eastAsia"/>
          <w:rtl/>
        </w:rPr>
        <w:t>אולטראסוניות</w:t>
      </w:r>
      <w:r w:rsidRPr="006E7A3E">
        <w:rPr>
          <w:rFonts w:ascii="David" w:hAnsi="David" w:cs="David"/>
          <w:rtl/>
        </w:rPr>
        <w:t xml:space="preserve"> המתוחכמות ביותר שבשימוש האדם.  </w:t>
      </w:r>
    </w:p>
    <w:p w:rsidR="0058513F" w:rsidRPr="006E7A3E" w:rsidRDefault="007941DE" w:rsidP="006E7A3E">
      <w:pPr>
        <w:pStyle w:val="HebrewParagraph"/>
        <w:rPr>
          <w:rFonts w:ascii="David" w:hAnsi="David" w:cs="David"/>
        </w:rPr>
      </w:pPr>
      <w:r w:rsidRPr="006E7A3E">
        <w:rPr>
          <w:rFonts w:ascii="David" w:hAnsi="David" w:cs="David"/>
          <w:rtl/>
        </w:rPr>
        <w:t xml:space="preserve">בעוד מערכות סונר תת מימיות נמצאות בשימוש נרחב במשימות צבאיות כמו מיפוי רצפת האוקיינוס ברזולוציה גבוהה, גילוי מוקשים ואפילו לשימושים חקלאיים כמו הערכת כמות דגה – הסונר בתווך אוויר משמש לניתוח מידע אטמוספרי ובשדה הרובוטיקה משמש בעיקר כאמצעי למדידת מרחק. </w:t>
      </w:r>
    </w:p>
    <w:p w:rsidR="0058513F" w:rsidRPr="006E7A3E" w:rsidRDefault="007941DE" w:rsidP="006E7A3E">
      <w:pPr>
        <w:pStyle w:val="HebrewParagraph"/>
        <w:rPr>
          <w:rFonts w:ascii="David" w:hAnsi="David" w:cs="David"/>
        </w:rPr>
      </w:pPr>
      <w:r w:rsidRPr="006E7A3E">
        <w:rPr>
          <w:rFonts w:ascii="David" w:hAnsi="David" w:cs="David"/>
          <w:rtl/>
        </w:rPr>
        <w:t xml:space="preserve">מחקר זה מתמקד בפיתוח מערכת אולטראסונית שתשולב בסופו של דבר במערכת רובוטית להערכת </w:t>
      </w:r>
      <w:r w:rsidR="00D22A58" w:rsidRPr="006E7A3E">
        <w:rPr>
          <w:rFonts w:ascii="David" w:hAnsi="David" w:cs="David" w:hint="eastAsia"/>
          <w:rtl/>
        </w:rPr>
        <w:t>יבול</w:t>
      </w:r>
      <w:r w:rsidRPr="006E7A3E">
        <w:rPr>
          <w:rFonts w:ascii="David" w:hAnsi="David" w:cs="David"/>
          <w:rtl/>
        </w:rPr>
        <w:t xml:space="preserve">. בבסיס המערכת עומד עקרון של ניתוח מאפיינים אולטראסונים שהתקבלו משימוש במערכת הסונר על צמחים ופיתוח </w:t>
      </w:r>
      <w:r w:rsidR="00D22A58" w:rsidRPr="006E7A3E">
        <w:rPr>
          <w:rFonts w:ascii="David" w:hAnsi="David" w:cs="David" w:hint="eastAsia"/>
          <w:rtl/>
        </w:rPr>
        <w:t>אלגוריתמים</w:t>
      </w:r>
      <w:r w:rsidRPr="006E7A3E">
        <w:rPr>
          <w:rFonts w:ascii="David" w:hAnsi="David" w:cs="David"/>
          <w:rtl/>
        </w:rPr>
        <w:t xml:space="preserve"> להערכת מסת הפרי וכמות העלים בצמח. לצורך המחקר פותחה מערכת ניסוי אולטראסונית שנוסתה במעבדה, ובחממת פלפל ברמת שורת הצמחים, צמחים בודדים ואף פירות ועלים בודדים. </w:t>
      </w:r>
    </w:p>
    <w:p w:rsidR="0058513F" w:rsidRPr="00BB3A23" w:rsidRDefault="007941DE" w:rsidP="006E7A3E">
      <w:pPr>
        <w:pStyle w:val="HebrewParagraph"/>
        <w:rPr>
          <w:rtl/>
        </w:rPr>
      </w:pPr>
      <w:r w:rsidRPr="006E7A3E">
        <w:rPr>
          <w:rFonts w:ascii="David" w:hAnsi="David" w:cs="David"/>
          <w:rtl/>
        </w:rPr>
        <w:t xml:space="preserve">התוצאות מצביעות על כוחם של החיישנים </w:t>
      </w:r>
      <w:r w:rsidR="00AE7EC3" w:rsidRPr="006E7A3E">
        <w:rPr>
          <w:rFonts w:ascii="David" w:hAnsi="David" w:cs="David" w:hint="eastAsia"/>
          <w:rtl/>
        </w:rPr>
        <w:t>האולטראסונים</w:t>
      </w:r>
      <w:r w:rsidRPr="006E7A3E">
        <w:rPr>
          <w:rFonts w:ascii="David" w:hAnsi="David" w:cs="David"/>
          <w:rtl/>
        </w:rPr>
        <w:t xml:space="preserve"> בהפרדת צמחים ותשתיות החממה כמו קירות. המחקר מראה את יכולות הסונר בגילוי שורות צמחים אשר מוסתרות מהחיישן בזמן אמת </w:t>
      </w:r>
      <w:r w:rsidR="002E4658" w:rsidRPr="006E7A3E">
        <w:rPr>
          <w:rFonts w:ascii="David" w:hAnsi="David" w:cs="David"/>
          <w:rtl/>
        </w:rPr>
        <w:t>(</w:t>
      </w:r>
      <w:r w:rsidRPr="006E7A3E">
        <w:rPr>
          <w:rFonts w:ascii="David" w:hAnsi="David" w:cs="David"/>
          <w:rtl/>
        </w:rPr>
        <w:t xml:space="preserve">אין לחיישן קו </w:t>
      </w:r>
      <w:r w:rsidR="002E78EE">
        <w:rPr>
          <w:rFonts w:ascii="David" w:hAnsi="David" w:cs="David" w:hint="cs"/>
          <w:rtl/>
        </w:rPr>
        <w:t xml:space="preserve">ראיה </w:t>
      </w:r>
      <w:r w:rsidRPr="006E7A3E">
        <w:rPr>
          <w:rFonts w:ascii="David" w:hAnsi="David" w:cs="David"/>
          <w:rtl/>
        </w:rPr>
        <w:t>ישיר עם השורה</w:t>
      </w:r>
      <w:r w:rsidR="002E4658" w:rsidRPr="006E7A3E">
        <w:rPr>
          <w:rFonts w:ascii="David" w:hAnsi="David" w:cs="David"/>
          <w:rtl/>
        </w:rPr>
        <w:t>)</w:t>
      </w:r>
      <w:r w:rsidRPr="006E7A3E">
        <w:rPr>
          <w:rFonts w:ascii="David" w:hAnsi="David" w:cs="David"/>
          <w:rtl/>
        </w:rPr>
        <w:t xml:space="preserve"> . כמו כן, המחקר מציג את היכולת להעריך את מסת הפרי וכמות העלים בצמחים. מודל רב משתנים המעריך את האנרגיה שחוזרת מצמח בודד הראה תוצאות מובהקות סטטיסטית עם ערכי</w:t>
      </w:r>
      <w:r w:rsidR="00216176" w:rsidRPr="006E7A3E">
        <w:rPr>
          <w:rFonts w:ascii="David" w:eastAsia="Cambria Math" w:hAnsi="David" w:cs="David"/>
        </w:rPr>
        <w:t xml:space="preserve"> </w:t>
      </w:r>
      <w:r w:rsidR="00216176" w:rsidRPr="00BB3A23">
        <w:rPr>
          <w:rFonts w:ascii="Cambria Math" w:eastAsia="Cambria Math" w:hAnsi="Cambria Math" w:cs="Cambria Math"/>
        </w:rPr>
        <w:t>𝑅</w:t>
      </w:r>
      <w:r w:rsidR="00216176" w:rsidRPr="006E7A3E">
        <w:rPr>
          <w:rFonts w:ascii="David" w:eastAsia="Cambria Math" w:hAnsi="David" w:cs="David"/>
          <w:vertAlign w:val="superscript"/>
        </w:rPr>
        <w:t>2</w:t>
      </w:r>
      <w:r w:rsidR="00622D57" w:rsidRPr="006E7A3E">
        <w:rPr>
          <w:rFonts w:ascii="David" w:eastAsia="Cambria Math" w:hAnsi="David" w:cs="David"/>
          <w:vertAlign w:val="superscript"/>
        </w:rPr>
        <w:t xml:space="preserve"> </w:t>
      </w:r>
      <w:r w:rsidRPr="006E7A3E">
        <w:rPr>
          <w:rFonts w:ascii="David" w:hAnsi="David" w:cs="David"/>
          <w:rtl/>
        </w:rPr>
        <w:t>של</w:t>
      </w:r>
      <w:r w:rsidR="009F00A6" w:rsidRPr="006E7A3E">
        <w:rPr>
          <w:rFonts w:ascii="David" w:hAnsi="David" w:cs="David"/>
          <w:rtl/>
        </w:rPr>
        <w:t xml:space="preserve"> 0.64</w:t>
      </w:r>
      <w:r w:rsidRPr="006E7A3E">
        <w:rPr>
          <w:rFonts w:ascii="David" w:hAnsi="David" w:cs="David"/>
          <w:rtl/>
        </w:rPr>
        <w:t xml:space="preserve"> </w:t>
      </w:r>
      <w:r w:rsidR="009F00A6" w:rsidRPr="006E7A3E">
        <w:rPr>
          <w:rFonts w:ascii="David" w:hAnsi="David" w:cs="David"/>
          <w:rtl/>
        </w:rPr>
        <w:t xml:space="preserve"> ו0.84 </w:t>
      </w:r>
      <w:r w:rsidRPr="006E7A3E">
        <w:rPr>
          <w:rFonts w:ascii="David" w:hAnsi="David" w:cs="David"/>
          <w:rtl/>
        </w:rPr>
        <w:t xml:space="preserve">בתדירויות </w:t>
      </w:r>
      <w:r w:rsidRPr="006E7A3E">
        <w:rPr>
          <w:rFonts w:ascii="David" w:hAnsi="David" w:cs="David"/>
        </w:rPr>
        <w:t>28</w:t>
      </w:r>
      <w:r w:rsidRPr="006E7A3E">
        <w:rPr>
          <w:rFonts w:ascii="David" w:hAnsi="David" w:cs="David"/>
          <w:rtl/>
        </w:rPr>
        <w:t xml:space="preserve"> קה"ץ עד </w:t>
      </w:r>
      <w:r w:rsidRPr="006E7A3E">
        <w:rPr>
          <w:rFonts w:ascii="David" w:hAnsi="David" w:cs="David"/>
        </w:rPr>
        <w:t>33</w:t>
      </w:r>
      <w:r w:rsidRPr="006E7A3E">
        <w:rPr>
          <w:rFonts w:ascii="David" w:hAnsi="David" w:cs="David"/>
          <w:rtl/>
        </w:rPr>
        <w:t xml:space="preserve"> קה"ץ ו</w:t>
      </w:r>
      <w:r w:rsidRPr="006E7A3E">
        <w:rPr>
          <w:rFonts w:ascii="David" w:hAnsi="David" w:cs="David"/>
        </w:rPr>
        <w:t>20</w:t>
      </w:r>
      <w:r w:rsidRPr="006E7A3E">
        <w:rPr>
          <w:rFonts w:ascii="David" w:hAnsi="David" w:cs="David"/>
          <w:rtl/>
        </w:rPr>
        <w:t xml:space="preserve"> קה"ץ עד </w:t>
      </w:r>
      <w:r w:rsidRPr="006E7A3E">
        <w:rPr>
          <w:rFonts w:ascii="David" w:hAnsi="David" w:cs="David"/>
        </w:rPr>
        <w:t>28</w:t>
      </w:r>
      <w:r w:rsidRPr="006E7A3E">
        <w:rPr>
          <w:rFonts w:ascii="David" w:hAnsi="David" w:cs="David"/>
          <w:rtl/>
        </w:rPr>
        <w:t xml:space="preserve"> קה"ץ בהתאמה. האלגוריתם לחיזוי מסת הפרי החזיר ערכי </w:t>
      </w:r>
      <w:r w:rsidR="00216176" w:rsidRPr="00BB3A23">
        <w:rPr>
          <w:rFonts w:ascii="Cambria Math" w:eastAsia="Cambria Math" w:hAnsi="Cambria Math" w:cs="Cambria Math"/>
        </w:rPr>
        <w:t>𝑅</w:t>
      </w:r>
      <w:r w:rsidR="00216176" w:rsidRPr="006E7A3E">
        <w:rPr>
          <w:rFonts w:ascii="David" w:eastAsia="Cambria Math" w:hAnsi="David" w:cs="David"/>
          <w:vertAlign w:val="superscript"/>
        </w:rPr>
        <w:t>2</w:t>
      </w:r>
      <w:r w:rsidRPr="006E7A3E">
        <w:rPr>
          <w:rFonts w:ascii="David" w:hAnsi="David" w:cs="David"/>
          <w:rtl/>
        </w:rPr>
        <w:t xml:space="preserve"> של </w:t>
      </w:r>
      <w:r w:rsidR="009F00A6" w:rsidRPr="006E7A3E">
        <w:rPr>
          <w:rFonts w:ascii="David" w:hAnsi="David" w:cs="David"/>
          <w:rtl/>
        </w:rPr>
        <w:t>0.34</w:t>
      </w:r>
      <w:r w:rsidR="009F00A6" w:rsidRPr="006E7A3E">
        <w:rPr>
          <w:rFonts w:ascii="David" w:hAnsi="David" w:cs="David"/>
        </w:rPr>
        <w:t xml:space="preserve"> </w:t>
      </w:r>
      <w:r w:rsidR="009F00A6" w:rsidRPr="006E7A3E">
        <w:rPr>
          <w:rFonts w:ascii="David" w:hAnsi="David" w:cs="David"/>
          <w:rtl/>
        </w:rPr>
        <w:t xml:space="preserve"> </w:t>
      </w:r>
      <w:r w:rsidRPr="006E7A3E">
        <w:rPr>
          <w:rFonts w:ascii="David" w:hAnsi="David" w:cs="David"/>
          <w:rtl/>
        </w:rPr>
        <w:t>ועבור מס</w:t>
      </w:r>
      <w:r w:rsidR="009F00A6" w:rsidRPr="006E7A3E">
        <w:rPr>
          <w:rFonts w:ascii="David" w:hAnsi="David" w:cs="David"/>
          <w:rtl/>
        </w:rPr>
        <w:t xml:space="preserve">' </w:t>
      </w:r>
      <w:r w:rsidRPr="006E7A3E">
        <w:rPr>
          <w:rFonts w:ascii="David" w:hAnsi="David" w:cs="David"/>
          <w:rtl/>
        </w:rPr>
        <w:t>עלים</w:t>
      </w:r>
      <w:r w:rsidR="009F00A6" w:rsidRPr="006E7A3E">
        <w:rPr>
          <w:rFonts w:ascii="David" w:hAnsi="David" w:cs="David"/>
          <w:rtl/>
        </w:rPr>
        <w:t xml:space="preserve"> 0.74.</w:t>
      </w:r>
      <w:r w:rsidRPr="006E7A3E">
        <w:rPr>
          <w:rFonts w:ascii="David" w:hAnsi="David" w:cs="David"/>
          <w:rtl/>
        </w:rPr>
        <w:t xml:space="preserve"> רשת </w:t>
      </w:r>
      <w:r w:rsidR="00AE7EC3" w:rsidRPr="006E7A3E">
        <w:rPr>
          <w:rFonts w:ascii="David" w:hAnsi="David" w:cs="David" w:hint="eastAsia"/>
          <w:rtl/>
        </w:rPr>
        <w:t>נוירונים</w:t>
      </w:r>
      <w:r w:rsidRPr="006E7A3E">
        <w:rPr>
          <w:rFonts w:ascii="David" w:hAnsi="David" w:cs="David"/>
          <w:rtl/>
        </w:rPr>
        <w:t xml:space="preserve"> אומנה להערכת כמות פרי ומס' עלים והחזירה ערכי </w:t>
      </w:r>
      <w:r w:rsidR="00216176" w:rsidRPr="00BB3A23">
        <w:rPr>
          <w:rFonts w:ascii="Cambria Math" w:eastAsia="Cambria Math" w:hAnsi="Cambria Math" w:cs="Cambria Math"/>
        </w:rPr>
        <w:t>𝑅</w:t>
      </w:r>
      <w:r w:rsidR="00216176" w:rsidRPr="006E7A3E">
        <w:rPr>
          <w:rFonts w:ascii="David" w:eastAsia="Cambria Math" w:hAnsi="David" w:cs="David"/>
          <w:vertAlign w:val="superscript"/>
        </w:rPr>
        <w:t>2</w:t>
      </w:r>
      <w:r w:rsidRPr="006E7A3E">
        <w:rPr>
          <w:rFonts w:ascii="David" w:hAnsi="David" w:cs="David"/>
          <w:rtl/>
        </w:rPr>
        <w:t xml:space="preserve"> של </w:t>
      </w:r>
      <w:r w:rsidR="009F00A6" w:rsidRPr="006E7A3E">
        <w:rPr>
          <w:rFonts w:ascii="David" w:hAnsi="David" w:cs="David"/>
          <w:rtl/>
        </w:rPr>
        <w:t xml:space="preserve">0.86 </w:t>
      </w:r>
      <w:r w:rsidR="009F00A6" w:rsidRPr="006E7A3E">
        <w:rPr>
          <w:rFonts w:ascii="David" w:hAnsi="David" w:cs="David" w:hint="eastAsia"/>
          <w:rtl/>
        </w:rPr>
        <w:t>ו</w:t>
      </w:r>
      <w:r w:rsidR="009F00A6" w:rsidRPr="006E7A3E">
        <w:rPr>
          <w:rFonts w:ascii="David" w:hAnsi="David" w:cs="David"/>
          <w:rtl/>
        </w:rPr>
        <w:t xml:space="preserve"> 0.95</w:t>
      </w:r>
      <w:r w:rsidRPr="006E7A3E">
        <w:rPr>
          <w:rFonts w:ascii="David" w:hAnsi="David" w:cs="David"/>
          <w:rtl/>
        </w:rPr>
        <w:t xml:space="preserve"> ב</w:t>
      </w:r>
      <w:r w:rsidR="00D22A58" w:rsidRPr="006E7A3E">
        <w:rPr>
          <w:rFonts w:ascii="David" w:hAnsi="David" w:cs="David" w:hint="eastAsia"/>
          <w:rtl/>
        </w:rPr>
        <w:t>ה</w:t>
      </w:r>
      <w:r w:rsidRPr="006E7A3E">
        <w:rPr>
          <w:rFonts w:ascii="David" w:hAnsi="David" w:cs="David"/>
          <w:rtl/>
        </w:rPr>
        <w:t>תאמה</w:t>
      </w:r>
      <w:r w:rsidRPr="00BB3A23">
        <w:rPr>
          <w:rtl/>
        </w:rPr>
        <w:t xml:space="preserve">. </w:t>
      </w:r>
    </w:p>
    <w:p w:rsidR="003C5E5B" w:rsidRDefault="003C5E5B" w:rsidP="006E7A3E">
      <w:pPr>
        <w:rPr>
          <w:rFonts w:eastAsia="David"/>
        </w:rPr>
      </w:pPr>
      <w:r>
        <w:rPr>
          <w:rFonts w:eastAsia="David"/>
        </w:rPr>
        <w:br w:type="page"/>
      </w:r>
    </w:p>
    <w:p w:rsidR="007A07C9" w:rsidRDefault="007A07C9" w:rsidP="006E7A3E">
      <w:pPr>
        <w:keepLines w:val="0"/>
        <w:widowControl w:val="0"/>
        <w:spacing w:before="1200" w:after="0" w:line="240" w:lineRule="auto"/>
        <w:ind w:left="567" w:right="1735" w:firstLine="0"/>
        <w:contextualSpacing/>
        <w:jc w:val="center"/>
        <w:rPr>
          <w:rFonts w:eastAsia="David"/>
          <w:bCs/>
          <w:sz w:val="48"/>
          <w:szCs w:val="48"/>
        </w:rPr>
      </w:pPr>
    </w:p>
    <w:p w:rsidR="007A07C9" w:rsidRDefault="007A07C9">
      <w:pPr>
        <w:keepLines w:val="0"/>
        <w:widowControl w:val="0"/>
        <w:spacing w:before="1200" w:after="0" w:line="240" w:lineRule="auto"/>
        <w:ind w:left="567" w:right="1735" w:firstLine="0"/>
        <w:contextualSpacing/>
        <w:jc w:val="center"/>
        <w:rPr>
          <w:rFonts w:eastAsia="David"/>
          <w:bCs/>
          <w:sz w:val="48"/>
          <w:szCs w:val="48"/>
        </w:rPr>
      </w:pPr>
    </w:p>
    <w:p w:rsidR="0058513F" w:rsidRPr="006E7A3E" w:rsidRDefault="007941DE">
      <w:pPr>
        <w:keepLines w:val="0"/>
        <w:widowControl w:val="0"/>
        <w:spacing w:before="1200" w:after="0" w:line="240" w:lineRule="auto"/>
        <w:ind w:left="567" w:right="1735" w:firstLine="0"/>
        <w:contextualSpacing/>
        <w:jc w:val="center"/>
        <w:rPr>
          <w:bCs/>
          <w:szCs w:val="44"/>
        </w:rPr>
      </w:pPr>
      <w:bookmarkStart w:id="1" w:name="_Toc469494647"/>
      <w:r w:rsidRPr="006E7A3E">
        <w:rPr>
          <w:b/>
          <w:bCs/>
          <w:sz w:val="44"/>
          <w:szCs w:val="44"/>
        </w:rPr>
        <w:t>TEL AVIV UNIVERSITY</w:t>
      </w:r>
      <w:bookmarkEnd w:id="1"/>
    </w:p>
    <w:p w:rsidR="0058513F" w:rsidRPr="006E7A3E" w:rsidRDefault="007941DE" w:rsidP="006E7A3E">
      <w:pPr>
        <w:spacing w:after="0" w:line="240" w:lineRule="auto"/>
        <w:ind w:left="567" w:right="1735" w:firstLine="0"/>
        <w:jc w:val="center"/>
        <w:rPr>
          <w:sz w:val="28"/>
          <w:szCs w:val="28"/>
        </w:rPr>
      </w:pPr>
      <w:r w:rsidRPr="006E7A3E">
        <w:rPr>
          <w:sz w:val="28"/>
          <w:szCs w:val="28"/>
        </w:rPr>
        <w:t>School of Mechanical Engineering</w:t>
      </w:r>
    </w:p>
    <w:p w:rsidR="0058513F" w:rsidRPr="006E7A3E" w:rsidRDefault="0061780B" w:rsidP="006E7A3E">
      <w:pPr>
        <w:tabs>
          <w:tab w:val="center" w:pos="5102"/>
          <w:tab w:val="left" w:pos="7295"/>
        </w:tabs>
        <w:spacing w:after="0" w:line="240" w:lineRule="auto"/>
        <w:ind w:left="567" w:right="1735" w:firstLine="0"/>
        <w:jc w:val="left"/>
        <w:rPr>
          <w:sz w:val="28"/>
          <w:szCs w:val="28"/>
        </w:rPr>
      </w:pPr>
      <w:r w:rsidRPr="006E7A3E">
        <w:rPr>
          <w:sz w:val="28"/>
          <w:szCs w:val="28"/>
        </w:rPr>
        <w:tab/>
      </w:r>
      <w:r w:rsidR="007941DE" w:rsidRPr="006E7A3E">
        <w:rPr>
          <w:sz w:val="28"/>
          <w:szCs w:val="28"/>
        </w:rPr>
        <w:t>Mechanical Engineering</w:t>
      </w:r>
      <w:r w:rsidRPr="006E7A3E">
        <w:rPr>
          <w:sz w:val="28"/>
          <w:szCs w:val="28"/>
        </w:rPr>
        <w:tab/>
      </w:r>
    </w:p>
    <w:p w:rsidR="008023C3" w:rsidRPr="006E7A3E" w:rsidRDefault="008023C3" w:rsidP="006E7A3E">
      <w:pPr>
        <w:spacing w:before="2000" w:after="2000"/>
        <w:ind w:left="284" w:right="885" w:firstLine="0"/>
        <w:jc w:val="center"/>
        <w:rPr>
          <w:b/>
          <w:bCs/>
          <w:caps/>
          <w:sz w:val="52"/>
          <w:szCs w:val="52"/>
        </w:rPr>
      </w:pPr>
      <w:r w:rsidRPr="006E7A3E">
        <w:rPr>
          <w:b/>
          <w:bCs/>
          <w:caps/>
          <w:sz w:val="52"/>
          <w:szCs w:val="52"/>
        </w:rPr>
        <w:t>Ultrasonic yield assessment</w:t>
      </w:r>
    </w:p>
    <w:p w:rsidR="008023C3" w:rsidRPr="006E7A3E" w:rsidRDefault="008023C3" w:rsidP="006E7A3E">
      <w:pPr>
        <w:spacing w:line="240" w:lineRule="auto"/>
        <w:ind w:left="567" w:right="1735" w:firstLine="0"/>
        <w:contextualSpacing/>
        <w:jc w:val="center"/>
        <w:rPr>
          <w:sz w:val="28"/>
          <w:szCs w:val="28"/>
        </w:rPr>
      </w:pPr>
      <w:r w:rsidRPr="006E7A3E">
        <w:rPr>
          <w:sz w:val="28"/>
          <w:szCs w:val="28"/>
        </w:rPr>
        <w:t>A Paper submitted toward the degree of</w:t>
      </w:r>
    </w:p>
    <w:p w:rsidR="008023C3" w:rsidRPr="006E7A3E" w:rsidRDefault="008023C3" w:rsidP="006E7A3E">
      <w:pPr>
        <w:spacing w:line="240" w:lineRule="auto"/>
        <w:ind w:left="567" w:right="1735" w:firstLine="0"/>
        <w:contextualSpacing/>
        <w:jc w:val="center"/>
        <w:rPr>
          <w:sz w:val="28"/>
          <w:szCs w:val="28"/>
        </w:rPr>
      </w:pPr>
      <w:r w:rsidRPr="006E7A3E">
        <w:rPr>
          <w:sz w:val="28"/>
          <w:szCs w:val="28"/>
        </w:rPr>
        <w:t>MSc in Mechanical Engineering</w:t>
      </w:r>
    </w:p>
    <w:p w:rsidR="008023C3" w:rsidRPr="006E7A3E" w:rsidRDefault="008023C3" w:rsidP="006E7A3E">
      <w:pPr>
        <w:spacing w:line="240" w:lineRule="auto"/>
        <w:ind w:left="567" w:right="1735" w:firstLine="0"/>
        <w:contextualSpacing/>
        <w:jc w:val="center"/>
        <w:rPr>
          <w:sz w:val="28"/>
          <w:szCs w:val="28"/>
        </w:rPr>
      </w:pPr>
      <w:r w:rsidRPr="006E7A3E">
        <w:rPr>
          <w:sz w:val="28"/>
          <w:szCs w:val="28"/>
        </w:rPr>
        <w:t>By</w:t>
      </w:r>
    </w:p>
    <w:p w:rsidR="008023C3" w:rsidRPr="006E7A3E" w:rsidRDefault="008023C3" w:rsidP="006E7A3E">
      <w:pPr>
        <w:spacing w:before="800" w:after="800"/>
        <w:ind w:left="567" w:right="1735" w:firstLine="0"/>
        <w:jc w:val="center"/>
        <w:rPr>
          <w:b/>
          <w:bCs/>
          <w:sz w:val="48"/>
          <w:szCs w:val="48"/>
        </w:rPr>
      </w:pPr>
      <w:r w:rsidRPr="006E7A3E">
        <w:rPr>
          <w:b/>
          <w:bCs/>
          <w:sz w:val="48"/>
          <w:szCs w:val="48"/>
        </w:rPr>
        <w:t>Roee Finkelshtain</w:t>
      </w:r>
    </w:p>
    <w:p w:rsidR="008023C3" w:rsidRPr="006E7A3E" w:rsidRDefault="008023C3" w:rsidP="006E7A3E">
      <w:pPr>
        <w:spacing w:line="240" w:lineRule="auto"/>
        <w:ind w:left="567" w:right="1735" w:firstLine="0"/>
        <w:jc w:val="center"/>
        <w:rPr>
          <w:sz w:val="28"/>
          <w:szCs w:val="28"/>
        </w:rPr>
      </w:pPr>
      <w:r w:rsidRPr="006E7A3E">
        <w:rPr>
          <w:sz w:val="28"/>
          <w:szCs w:val="28"/>
        </w:rPr>
        <w:t>This research was carried out in The School of Mechanical Engineering</w:t>
      </w:r>
    </w:p>
    <w:p w:rsidR="00E53628" w:rsidRDefault="008023C3" w:rsidP="006E7A3E">
      <w:pPr>
        <w:spacing w:line="240" w:lineRule="auto"/>
        <w:ind w:left="567" w:right="1735" w:firstLine="0"/>
        <w:jc w:val="center"/>
        <w:rPr>
          <w:sz w:val="28"/>
          <w:szCs w:val="28"/>
        </w:rPr>
      </w:pPr>
      <w:r w:rsidRPr="006E7A3E">
        <w:rPr>
          <w:sz w:val="28"/>
          <w:szCs w:val="28"/>
        </w:rPr>
        <w:t>Under the supervision of</w:t>
      </w:r>
    </w:p>
    <w:p w:rsidR="0058513F" w:rsidRPr="006E7A3E" w:rsidRDefault="008023C3" w:rsidP="006E7A3E">
      <w:pPr>
        <w:spacing w:after="1000"/>
        <w:ind w:left="567" w:right="1735" w:firstLine="0"/>
        <w:jc w:val="center"/>
        <w:rPr>
          <w:b/>
          <w:bCs/>
          <w:sz w:val="32"/>
          <w:szCs w:val="32"/>
        </w:rPr>
      </w:pPr>
      <w:r w:rsidRPr="006E7A3E">
        <w:rPr>
          <w:b/>
          <w:bCs/>
          <w:sz w:val="32"/>
          <w:szCs w:val="32"/>
        </w:rPr>
        <w:t>Dr. Gabor Kosa, Dr. Yossi Yovel and Dr. Avital Bechar</w:t>
      </w:r>
    </w:p>
    <w:p w:rsidR="008023C3" w:rsidRPr="00B7052E" w:rsidRDefault="008023C3" w:rsidP="006E7A3E">
      <w:pPr>
        <w:ind w:left="567" w:right="1734" w:firstLine="0"/>
        <w:jc w:val="center"/>
      </w:pPr>
      <w:r>
        <w:t>December</w:t>
      </w:r>
      <w:r w:rsidRPr="00B7052E">
        <w:t xml:space="preserve"> </w:t>
      </w:r>
      <w:r>
        <w:t>2016</w:t>
      </w:r>
    </w:p>
    <w:p w:rsidR="0058513F" w:rsidRDefault="005B2367" w:rsidP="006E7A3E">
      <w:pPr>
        <w:pStyle w:val="TOCTITLE"/>
      </w:pPr>
      <w:r>
        <w:lastRenderedPageBreak/>
        <w:t xml:space="preserve">Table </w:t>
      </w:r>
      <w:r w:rsidR="000617B9">
        <w:t>of</w:t>
      </w:r>
      <w:r>
        <w:t xml:space="preserve"> Content</w:t>
      </w:r>
    </w:p>
    <w:sdt>
      <w:sdtPr>
        <w:rPr>
          <w:rFonts w:ascii="Times New Roman" w:eastAsia="Times New Roman" w:hAnsi="Times New Roman" w:cs="Times New Roman"/>
          <w:color w:val="000000"/>
          <w:sz w:val="24"/>
          <w:szCs w:val="22"/>
          <w:rtl/>
          <w:lang w:bidi="he-IL"/>
        </w:rPr>
        <w:id w:val="1299881454"/>
        <w:docPartObj>
          <w:docPartGallery w:val="Table of Contents"/>
          <w:docPartUnique/>
        </w:docPartObj>
      </w:sdtPr>
      <w:sdtEndPr>
        <w:rPr>
          <w:noProof/>
          <w:rtl w:val="0"/>
        </w:rPr>
      </w:sdtEndPr>
      <w:sdtContent>
        <w:p w:rsidR="00A6778F" w:rsidRDefault="00A6778F" w:rsidP="006E7A3E">
          <w:pPr>
            <w:pStyle w:val="TOCHeading"/>
            <w:bidi/>
          </w:pPr>
        </w:p>
        <w:p w:rsidR="00567474" w:rsidRDefault="00567474">
          <w:pPr>
            <w:pStyle w:val="TOC1"/>
            <w:rPr>
              <w:rFonts w:asciiTheme="minorHAnsi" w:eastAsiaTheme="minorEastAsia" w:hAnsiTheme="minorHAnsi" w:cstheme="minorBidi"/>
              <w:noProof/>
              <w:color w:val="auto"/>
              <w:sz w:val="22"/>
              <w:szCs w:val="22"/>
            </w:rPr>
          </w:pPr>
          <w:r>
            <w:fldChar w:fldCharType="begin"/>
          </w:r>
          <w:r>
            <w:instrText xml:space="preserve"> TOC \o "2-3" \h \z \t "Heading 1,1" </w:instrText>
          </w:r>
          <w:r>
            <w:fldChar w:fldCharType="separate"/>
          </w:r>
          <w:hyperlink w:anchor="_Toc469575355" w:history="1">
            <w:r w:rsidRPr="009F7E9B">
              <w:rPr>
                <w:rStyle w:val="Hyperlink"/>
                <w:noProof/>
              </w:rPr>
              <w:t>List of Figures</w:t>
            </w:r>
            <w:r>
              <w:rPr>
                <w:noProof/>
                <w:webHidden/>
              </w:rPr>
              <w:tab/>
            </w:r>
            <w:r>
              <w:rPr>
                <w:noProof/>
                <w:webHidden/>
              </w:rPr>
              <w:fldChar w:fldCharType="begin"/>
            </w:r>
            <w:r>
              <w:rPr>
                <w:noProof/>
                <w:webHidden/>
              </w:rPr>
              <w:instrText xml:space="preserve"> PAGEREF _Toc469575355 \h </w:instrText>
            </w:r>
            <w:r>
              <w:rPr>
                <w:noProof/>
                <w:webHidden/>
              </w:rPr>
            </w:r>
            <w:r>
              <w:rPr>
                <w:noProof/>
                <w:webHidden/>
              </w:rPr>
              <w:fldChar w:fldCharType="separate"/>
            </w:r>
            <w:r w:rsidR="009103C2">
              <w:rPr>
                <w:noProof/>
                <w:webHidden/>
              </w:rPr>
              <w:t>6</w:t>
            </w:r>
            <w:r>
              <w:rPr>
                <w:noProof/>
                <w:webHidden/>
              </w:rPr>
              <w:fldChar w:fldCharType="end"/>
            </w:r>
          </w:hyperlink>
        </w:p>
        <w:p w:rsidR="00567474" w:rsidRDefault="00116EA5">
          <w:pPr>
            <w:pStyle w:val="TOC1"/>
            <w:rPr>
              <w:rFonts w:asciiTheme="minorHAnsi" w:eastAsiaTheme="minorEastAsia" w:hAnsiTheme="minorHAnsi" w:cstheme="minorBidi"/>
              <w:noProof/>
              <w:color w:val="auto"/>
              <w:sz w:val="22"/>
              <w:szCs w:val="22"/>
            </w:rPr>
          </w:pPr>
          <w:hyperlink w:anchor="_Toc469575356" w:history="1">
            <w:r w:rsidR="00567474" w:rsidRPr="009F7E9B">
              <w:rPr>
                <w:rStyle w:val="Hyperlink"/>
                <w:noProof/>
              </w:rPr>
              <w:t>Abstract and Objectives</w:t>
            </w:r>
            <w:r w:rsidR="00567474">
              <w:rPr>
                <w:noProof/>
                <w:webHidden/>
              </w:rPr>
              <w:tab/>
            </w:r>
            <w:r w:rsidR="00567474">
              <w:rPr>
                <w:noProof/>
                <w:webHidden/>
              </w:rPr>
              <w:fldChar w:fldCharType="begin"/>
            </w:r>
            <w:r w:rsidR="00567474">
              <w:rPr>
                <w:noProof/>
                <w:webHidden/>
              </w:rPr>
              <w:instrText xml:space="preserve"> PAGEREF _Toc469575356 \h </w:instrText>
            </w:r>
            <w:r w:rsidR="00567474">
              <w:rPr>
                <w:noProof/>
                <w:webHidden/>
              </w:rPr>
            </w:r>
            <w:r w:rsidR="00567474">
              <w:rPr>
                <w:noProof/>
                <w:webHidden/>
              </w:rPr>
              <w:fldChar w:fldCharType="separate"/>
            </w:r>
            <w:r w:rsidR="009103C2">
              <w:rPr>
                <w:noProof/>
                <w:webHidden/>
              </w:rPr>
              <w:t>7</w:t>
            </w:r>
            <w:r w:rsidR="00567474">
              <w:rPr>
                <w:noProof/>
                <w:webHidden/>
              </w:rPr>
              <w:fldChar w:fldCharType="end"/>
            </w:r>
          </w:hyperlink>
        </w:p>
        <w:p w:rsidR="00567474" w:rsidRDefault="00116EA5">
          <w:pPr>
            <w:pStyle w:val="TOC1"/>
            <w:rPr>
              <w:rFonts w:asciiTheme="minorHAnsi" w:eastAsiaTheme="minorEastAsia" w:hAnsiTheme="minorHAnsi" w:cstheme="minorBidi"/>
              <w:noProof/>
              <w:color w:val="auto"/>
              <w:sz w:val="22"/>
              <w:szCs w:val="22"/>
            </w:rPr>
          </w:pPr>
          <w:hyperlink w:anchor="_Toc469575357" w:history="1">
            <w:r w:rsidR="00567474" w:rsidRPr="009F7E9B">
              <w:rPr>
                <w:rStyle w:val="Hyperlink"/>
                <w:noProof/>
              </w:rPr>
              <w:t>Nomenclature</w:t>
            </w:r>
            <w:r w:rsidR="00567474">
              <w:rPr>
                <w:noProof/>
                <w:webHidden/>
              </w:rPr>
              <w:tab/>
            </w:r>
            <w:r w:rsidR="00567474">
              <w:rPr>
                <w:noProof/>
                <w:webHidden/>
              </w:rPr>
              <w:fldChar w:fldCharType="begin"/>
            </w:r>
            <w:r w:rsidR="00567474">
              <w:rPr>
                <w:noProof/>
                <w:webHidden/>
              </w:rPr>
              <w:instrText xml:space="preserve"> PAGEREF _Toc469575357 \h </w:instrText>
            </w:r>
            <w:r w:rsidR="00567474">
              <w:rPr>
                <w:noProof/>
                <w:webHidden/>
              </w:rPr>
            </w:r>
            <w:r w:rsidR="00567474">
              <w:rPr>
                <w:noProof/>
                <w:webHidden/>
              </w:rPr>
              <w:fldChar w:fldCharType="separate"/>
            </w:r>
            <w:r w:rsidR="009103C2">
              <w:rPr>
                <w:noProof/>
                <w:webHidden/>
              </w:rPr>
              <w:t>8</w:t>
            </w:r>
            <w:r w:rsidR="00567474">
              <w:rPr>
                <w:noProof/>
                <w:webHidden/>
              </w:rPr>
              <w:fldChar w:fldCharType="end"/>
            </w:r>
          </w:hyperlink>
        </w:p>
        <w:p w:rsidR="00567474" w:rsidRDefault="00116EA5">
          <w:pPr>
            <w:pStyle w:val="TOC1"/>
            <w:rPr>
              <w:rFonts w:asciiTheme="minorHAnsi" w:eastAsiaTheme="minorEastAsia" w:hAnsiTheme="minorHAnsi" w:cstheme="minorBidi"/>
              <w:noProof/>
              <w:color w:val="auto"/>
              <w:sz w:val="22"/>
              <w:szCs w:val="22"/>
            </w:rPr>
          </w:pPr>
          <w:hyperlink w:anchor="_Toc469575358" w:history="1">
            <w:r w:rsidR="00567474" w:rsidRPr="009F7E9B">
              <w:rPr>
                <w:rStyle w:val="Hyperlink"/>
                <w:noProof/>
              </w:rPr>
              <w:t>Symbols</w:t>
            </w:r>
            <w:r w:rsidR="00567474">
              <w:rPr>
                <w:noProof/>
                <w:webHidden/>
              </w:rPr>
              <w:tab/>
            </w:r>
            <w:r w:rsidR="00567474">
              <w:rPr>
                <w:noProof/>
                <w:webHidden/>
              </w:rPr>
              <w:fldChar w:fldCharType="begin"/>
            </w:r>
            <w:r w:rsidR="00567474">
              <w:rPr>
                <w:noProof/>
                <w:webHidden/>
              </w:rPr>
              <w:instrText xml:space="preserve"> PAGEREF _Toc469575358 \h </w:instrText>
            </w:r>
            <w:r w:rsidR="00567474">
              <w:rPr>
                <w:noProof/>
                <w:webHidden/>
              </w:rPr>
            </w:r>
            <w:r w:rsidR="00567474">
              <w:rPr>
                <w:noProof/>
                <w:webHidden/>
              </w:rPr>
              <w:fldChar w:fldCharType="separate"/>
            </w:r>
            <w:r w:rsidR="009103C2">
              <w:rPr>
                <w:noProof/>
                <w:webHidden/>
              </w:rPr>
              <w:t>10</w:t>
            </w:r>
            <w:r w:rsidR="00567474">
              <w:rPr>
                <w:noProof/>
                <w:webHidden/>
              </w:rPr>
              <w:fldChar w:fldCharType="end"/>
            </w:r>
          </w:hyperlink>
        </w:p>
        <w:p w:rsidR="00567474" w:rsidRDefault="00116EA5">
          <w:pPr>
            <w:pStyle w:val="TOC1"/>
            <w:rPr>
              <w:rFonts w:asciiTheme="minorHAnsi" w:eastAsiaTheme="minorEastAsia" w:hAnsiTheme="minorHAnsi" w:cstheme="minorBidi"/>
              <w:noProof/>
              <w:color w:val="auto"/>
              <w:sz w:val="22"/>
              <w:szCs w:val="22"/>
            </w:rPr>
          </w:pPr>
          <w:hyperlink w:anchor="_Toc469575359" w:history="1">
            <w:r w:rsidR="00567474" w:rsidRPr="009F7E9B">
              <w:rPr>
                <w:rStyle w:val="Hyperlink"/>
                <w:noProof/>
              </w:rPr>
              <w:t>1</w:t>
            </w:r>
            <w:r w:rsidR="00567474" w:rsidRPr="009F7E9B">
              <w:rPr>
                <w:rStyle w:val="Hyperlink"/>
                <w:rFonts w:ascii="Arial" w:hAnsi="Arial" w:cs="Arial"/>
                <w:noProof/>
              </w:rPr>
              <w:t xml:space="preserve"> </w:t>
            </w:r>
            <w:r w:rsidR="00567474" w:rsidRPr="009F7E9B">
              <w:rPr>
                <w:rStyle w:val="Hyperlink"/>
                <w:noProof/>
              </w:rPr>
              <w:t>Introduction</w:t>
            </w:r>
            <w:r w:rsidR="00567474">
              <w:rPr>
                <w:noProof/>
                <w:webHidden/>
              </w:rPr>
              <w:tab/>
            </w:r>
            <w:r w:rsidR="00567474">
              <w:rPr>
                <w:noProof/>
                <w:webHidden/>
              </w:rPr>
              <w:fldChar w:fldCharType="begin"/>
            </w:r>
            <w:r w:rsidR="00567474">
              <w:rPr>
                <w:noProof/>
                <w:webHidden/>
              </w:rPr>
              <w:instrText xml:space="preserve"> PAGEREF _Toc469575359 \h </w:instrText>
            </w:r>
            <w:r w:rsidR="00567474">
              <w:rPr>
                <w:noProof/>
                <w:webHidden/>
              </w:rPr>
            </w:r>
            <w:r w:rsidR="00567474">
              <w:rPr>
                <w:noProof/>
                <w:webHidden/>
              </w:rPr>
              <w:fldChar w:fldCharType="separate"/>
            </w:r>
            <w:r w:rsidR="009103C2">
              <w:rPr>
                <w:noProof/>
                <w:webHidden/>
              </w:rPr>
              <w:t>11</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60" w:history="1">
            <w:r w:rsidR="00567474" w:rsidRPr="009F7E9B">
              <w:rPr>
                <w:rStyle w:val="Hyperlink"/>
                <w:rFonts w:eastAsia="Arial"/>
                <w:noProof/>
              </w:rPr>
              <w:t xml:space="preserve">1.1 </w:t>
            </w:r>
            <w:r w:rsidR="00567474" w:rsidRPr="009F7E9B">
              <w:rPr>
                <w:rStyle w:val="Hyperlink"/>
                <w:noProof/>
              </w:rPr>
              <w:t>Brief background and importance</w:t>
            </w:r>
            <w:r w:rsidR="00567474">
              <w:rPr>
                <w:noProof/>
                <w:webHidden/>
              </w:rPr>
              <w:tab/>
            </w:r>
            <w:r w:rsidR="00567474">
              <w:rPr>
                <w:noProof/>
                <w:webHidden/>
              </w:rPr>
              <w:fldChar w:fldCharType="begin"/>
            </w:r>
            <w:r w:rsidR="00567474">
              <w:rPr>
                <w:noProof/>
                <w:webHidden/>
              </w:rPr>
              <w:instrText xml:space="preserve"> PAGEREF _Toc469575360 \h </w:instrText>
            </w:r>
            <w:r w:rsidR="00567474">
              <w:rPr>
                <w:noProof/>
                <w:webHidden/>
              </w:rPr>
            </w:r>
            <w:r w:rsidR="00567474">
              <w:rPr>
                <w:noProof/>
                <w:webHidden/>
              </w:rPr>
              <w:fldChar w:fldCharType="separate"/>
            </w:r>
            <w:r w:rsidR="009103C2">
              <w:rPr>
                <w:noProof/>
                <w:webHidden/>
              </w:rPr>
              <w:t>11</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61" w:history="1">
            <w:r w:rsidR="00567474" w:rsidRPr="009F7E9B">
              <w:rPr>
                <w:rStyle w:val="Hyperlink"/>
                <w:rFonts w:eastAsia="Arial"/>
                <w:noProof/>
              </w:rPr>
              <w:t xml:space="preserve">1.2 </w:t>
            </w:r>
            <w:r w:rsidR="00567474" w:rsidRPr="009F7E9B">
              <w:rPr>
                <w:rStyle w:val="Hyperlink"/>
                <w:noProof/>
              </w:rPr>
              <w:t>Problem definition</w:t>
            </w:r>
            <w:r w:rsidR="00567474">
              <w:rPr>
                <w:noProof/>
                <w:webHidden/>
              </w:rPr>
              <w:tab/>
            </w:r>
            <w:r w:rsidR="00567474">
              <w:rPr>
                <w:noProof/>
                <w:webHidden/>
              </w:rPr>
              <w:fldChar w:fldCharType="begin"/>
            </w:r>
            <w:r w:rsidR="00567474">
              <w:rPr>
                <w:noProof/>
                <w:webHidden/>
              </w:rPr>
              <w:instrText xml:space="preserve"> PAGEREF _Toc469575361 \h </w:instrText>
            </w:r>
            <w:r w:rsidR="00567474">
              <w:rPr>
                <w:noProof/>
                <w:webHidden/>
              </w:rPr>
            </w:r>
            <w:r w:rsidR="00567474">
              <w:rPr>
                <w:noProof/>
                <w:webHidden/>
              </w:rPr>
              <w:fldChar w:fldCharType="separate"/>
            </w:r>
            <w:r w:rsidR="009103C2">
              <w:rPr>
                <w:noProof/>
                <w:webHidden/>
              </w:rPr>
              <w:t>12</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62" w:history="1">
            <w:r w:rsidR="00567474" w:rsidRPr="009F7E9B">
              <w:rPr>
                <w:rStyle w:val="Hyperlink"/>
                <w:noProof/>
              </w:rPr>
              <w:t>1.3 Research objective, innovations and contributions</w:t>
            </w:r>
            <w:r w:rsidR="00567474">
              <w:rPr>
                <w:noProof/>
                <w:webHidden/>
              </w:rPr>
              <w:tab/>
            </w:r>
            <w:r w:rsidR="00567474">
              <w:rPr>
                <w:noProof/>
                <w:webHidden/>
              </w:rPr>
              <w:fldChar w:fldCharType="begin"/>
            </w:r>
            <w:r w:rsidR="00567474">
              <w:rPr>
                <w:noProof/>
                <w:webHidden/>
              </w:rPr>
              <w:instrText xml:space="preserve"> PAGEREF _Toc469575362 \h </w:instrText>
            </w:r>
            <w:r w:rsidR="00567474">
              <w:rPr>
                <w:noProof/>
                <w:webHidden/>
              </w:rPr>
            </w:r>
            <w:r w:rsidR="00567474">
              <w:rPr>
                <w:noProof/>
                <w:webHidden/>
              </w:rPr>
              <w:fldChar w:fldCharType="separate"/>
            </w:r>
            <w:r w:rsidR="009103C2">
              <w:rPr>
                <w:noProof/>
                <w:webHidden/>
              </w:rPr>
              <w:t>12</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63" w:history="1">
            <w:r w:rsidR="00567474" w:rsidRPr="009F7E9B">
              <w:rPr>
                <w:rStyle w:val="Hyperlink"/>
                <w:rFonts w:ascii="Arial" w:eastAsia="Arial" w:hAnsi="Arial" w:cs="Arial"/>
                <w:noProof/>
              </w:rPr>
              <w:t xml:space="preserve">1.4 </w:t>
            </w:r>
            <w:r w:rsidR="00567474" w:rsidRPr="009F7E9B">
              <w:rPr>
                <w:rStyle w:val="Hyperlink"/>
                <w:noProof/>
              </w:rPr>
              <w:t>Scope and limitations</w:t>
            </w:r>
            <w:r w:rsidR="00567474">
              <w:rPr>
                <w:noProof/>
                <w:webHidden/>
              </w:rPr>
              <w:tab/>
            </w:r>
            <w:r w:rsidR="00567474">
              <w:rPr>
                <w:noProof/>
                <w:webHidden/>
              </w:rPr>
              <w:fldChar w:fldCharType="begin"/>
            </w:r>
            <w:r w:rsidR="00567474">
              <w:rPr>
                <w:noProof/>
                <w:webHidden/>
              </w:rPr>
              <w:instrText xml:space="preserve"> PAGEREF _Toc469575363 \h </w:instrText>
            </w:r>
            <w:r w:rsidR="00567474">
              <w:rPr>
                <w:noProof/>
                <w:webHidden/>
              </w:rPr>
            </w:r>
            <w:r w:rsidR="00567474">
              <w:rPr>
                <w:noProof/>
                <w:webHidden/>
              </w:rPr>
              <w:fldChar w:fldCharType="separate"/>
            </w:r>
            <w:r w:rsidR="009103C2">
              <w:rPr>
                <w:noProof/>
                <w:webHidden/>
              </w:rPr>
              <w:t>14</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64" w:history="1">
            <w:r w:rsidR="00567474" w:rsidRPr="009F7E9B">
              <w:rPr>
                <w:rStyle w:val="Hyperlink"/>
                <w:rFonts w:ascii="Arial" w:eastAsia="Arial" w:hAnsi="Arial" w:cs="Arial"/>
                <w:noProof/>
              </w:rPr>
              <w:t xml:space="preserve">1.5 </w:t>
            </w:r>
            <w:r w:rsidR="00567474" w:rsidRPr="009F7E9B">
              <w:rPr>
                <w:rStyle w:val="Hyperlink"/>
                <w:noProof/>
              </w:rPr>
              <w:t>Thesis structure</w:t>
            </w:r>
            <w:r w:rsidR="00567474">
              <w:rPr>
                <w:noProof/>
                <w:webHidden/>
              </w:rPr>
              <w:tab/>
            </w:r>
            <w:r w:rsidR="00567474">
              <w:rPr>
                <w:noProof/>
                <w:webHidden/>
              </w:rPr>
              <w:fldChar w:fldCharType="begin"/>
            </w:r>
            <w:r w:rsidR="00567474">
              <w:rPr>
                <w:noProof/>
                <w:webHidden/>
              </w:rPr>
              <w:instrText xml:space="preserve"> PAGEREF _Toc469575364 \h </w:instrText>
            </w:r>
            <w:r w:rsidR="00567474">
              <w:rPr>
                <w:noProof/>
                <w:webHidden/>
              </w:rPr>
            </w:r>
            <w:r w:rsidR="00567474">
              <w:rPr>
                <w:noProof/>
                <w:webHidden/>
              </w:rPr>
              <w:fldChar w:fldCharType="separate"/>
            </w:r>
            <w:r w:rsidR="009103C2">
              <w:rPr>
                <w:noProof/>
                <w:webHidden/>
              </w:rPr>
              <w:t>15</w:t>
            </w:r>
            <w:r w:rsidR="00567474">
              <w:rPr>
                <w:noProof/>
                <w:webHidden/>
              </w:rPr>
              <w:fldChar w:fldCharType="end"/>
            </w:r>
          </w:hyperlink>
        </w:p>
        <w:p w:rsidR="00567474" w:rsidRDefault="00116EA5">
          <w:pPr>
            <w:pStyle w:val="TOC1"/>
            <w:rPr>
              <w:rFonts w:asciiTheme="minorHAnsi" w:eastAsiaTheme="minorEastAsia" w:hAnsiTheme="minorHAnsi" w:cstheme="minorBidi"/>
              <w:noProof/>
              <w:color w:val="auto"/>
              <w:sz w:val="22"/>
              <w:szCs w:val="22"/>
            </w:rPr>
          </w:pPr>
          <w:hyperlink w:anchor="_Toc469575365" w:history="1">
            <w:r w:rsidR="00567474" w:rsidRPr="009F7E9B">
              <w:rPr>
                <w:rStyle w:val="Hyperlink"/>
                <w:noProof/>
              </w:rPr>
              <w:t>2 Literature review</w:t>
            </w:r>
            <w:r w:rsidR="00567474">
              <w:rPr>
                <w:noProof/>
                <w:webHidden/>
              </w:rPr>
              <w:tab/>
            </w:r>
            <w:r w:rsidR="00567474">
              <w:rPr>
                <w:noProof/>
                <w:webHidden/>
              </w:rPr>
              <w:fldChar w:fldCharType="begin"/>
            </w:r>
            <w:r w:rsidR="00567474">
              <w:rPr>
                <w:noProof/>
                <w:webHidden/>
              </w:rPr>
              <w:instrText xml:space="preserve"> PAGEREF _Toc469575365 \h </w:instrText>
            </w:r>
            <w:r w:rsidR="00567474">
              <w:rPr>
                <w:noProof/>
                <w:webHidden/>
              </w:rPr>
            </w:r>
            <w:r w:rsidR="00567474">
              <w:rPr>
                <w:noProof/>
                <w:webHidden/>
              </w:rPr>
              <w:fldChar w:fldCharType="separate"/>
            </w:r>
            <w:r w:rsidR="009103C2">
              <w:rPr>
                <w:noProof/>
                <w:webHidden/>
              </w:rPr>
              <w:t>17</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66" w:history="1">
            <w:r w:rsidR="00567474" w:rsidRPr="009F7E9B">
              <w:rPr>
                <w:rStyle w:val="Hyperlink"/>
                <w:noProof/>
              </w:rPr>
              <w:t>2.1 Automatic yield assessment</w:t>
            </w:r>
            <w:r w:rsidR="00567474">
              <w:rPr>
                <w:noProof/>
                <w:webHidden/>
              </w:rPr>
              <w:tab/>
            </w:r>
            <w:r w:rsidR="00567474">
              <w:rPr>
                <w:noProof/>
                <w:webHidden/>
              </w:rPr>
              <w:fldChar w:fldCharType="begin"/>
            </w:r>
            <w:r w:rsidR="00567474">
              <w:rPr>
                <w:noProof/>
                <w:webHidden/>
              </w:rPr>
              <w:instrText xml:space="preserve"> PAGEREF _Toc469575366 \h </w:instrText>
            </w:r>
            <w:r w:rsidR="00567474">
              <w:rPr>
                <w:noProof/>
                <w:webHidden/>
              </w:rPr>
            </w:r>
            <w:r w:rsidR="00567474">
              <w:rPr>
                <w:noProof/>
                <w:webHidden/>
              </w:rPr>
              <w:fldChar w:fldCharType="separate"/>
            </w:r>
            <w:r w:rsidR="009103C2">
              <w:rPr>
                <w:noProof/>
                <w:webHidden/>
              </w:rPr>
              <w:t>17</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67" w:history="1">
            <w:r w:rsidR="00567474" w:rsidRPr="009F7E9B">
              <w:rPr>
                <w:rStyle w:val="Hyperlink"/>
                <w:rFonts w:eastAsia="Arial"/>
                <w:noProof/>
              </w:rPr>
              <w:t xml:space="preserve">2.2 </w:t>
            </w:r>
            <w:r w:rsidR="00567474" w:rsidRPr="009F7E9B">
              <w:rPr>
                <w:rStyle w:val="Hyperlink"/>
                <w:noProof/>
              </w:rPr>
              <w:t>Air sonar fundamentals</w:t>
            </w:r>
            <w:r w:rsidR="00567474">
              <w:rPr>
                <w:noProof/>
                <w:webHidden/>
              </w:rPr>
              <w:tab/>
            </w:r>
            <w:r w:rsidR="00567474">
              <w:rPr>
                <w:noProof/>
                <w:webHidden/>
              </w:rPr>
              <w:fldChar w:fldCharType="begin"/>
            </w:r>
            <w:r w:rsidR="00567474">
              <w:rPr>
                <w:noProof/>
                <w:webHidden/>
              </w:rPr>
              <w:instrText xml:space="preserve"> PAGEREF _Toc469575367 \h </w:instrText>
            </w:r>
            <w:r w:rsidR="00567474">
              <w:rPr>
                <w:noProof/>
                <w:webHidden/>
              </w:rPr>
            </w:r>
            <w:r w:rsidR="00567474">
              <w:rPr>
                <w:noProof/>
                <w:webHidden/>
              </w:rPr>
              <w:fldChar w:fldCharType="separate"/>
            </w:r>
            <w:r w:rsidR="009103C2">
              <w:rPr>
                <w:noProof/>
                <w:webHidden/>
              </w:rPr>
              <w:t>19</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68" w:history="1">
            <w:r w:rsidR="00567474" w:rsidRPr="009F7E9B">
              <w:rPr>
                <w:rStyle w:val="Hyperlink"/>
                <w:noProof/>
              </w:rPr>
              <w:t>2.2.1</w:t>
            </w:r>
            <w:r w:rsidR="00567474" w:rsidRPr="009F7E9B">
              <w:rPr>
                <w:rStyle w:val="Hyperlink"/>
                <w:rFonts w:eastAsia="Arial"/>
                <w:noProof/>
              </w:rPr>
              <w:t xml:space="preserve"> </w:t>
            </w:r>
            <w:r w:rsidR="00567474" w:rsidRPr="009F7E9B">
              <w:rPr>
                <w:rStyle w:val="Hyperlink"/>
                <w:noProof/>
              </w:rPr>
              <w:t>Transducers</w:t>
            </w:r>
            <w:r w:rsidR="00567474">
              <w:rPr>
                <w:noProof/>
                <w:webHidden/>
              </w:rPr>
              <w:tab/>
            </w:r>
            <w:r w:rsidR="00567474">
              <w:rPr>
                <w:noProof/>
                <w:webHidden/>
              </w:rPr>
              <w:fldChar w:fldCharType="begin"/>
            </w:r>
            <w:r w:rsidR="00567474">
              <w:rPr>
                <w:noProof/>
                <w:webHidden/>
              </w:rPr>
              <w:instrText xml:space="preserve"> PAGEREF _Toc469575368 \h </w:instrText>
            </w:r>
            <w:r w:rsidR="00567474">
              <w:rPr>
                <w:noProof/>
                <w:webHidden/>
              </w:rPr>
            </w:r>
            <w:r w:rsidR="00567474">
              <w:rPr>
                <w:noProof/>
                <w:webHidden/>
              </w:rPr>
              <w:fldChar w:fldCharType="separate"/>
            </w:r>
            <w:r w:rsidR="009103C2">
              <w:rPr>
                <w:noProof/>
                <w:webHidden/>
              </w:rPr>
              <w:t>20</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69" w:history="1">
            <w:r w:rsidR="00567474" w:rsidRPr="009F7E9B">
              <w:rPr>
                <w:rStyle w:val="Hyperlink"/>
                <w:noProof/>
              </w:rPr>
              <w:t>2.2.2</w:t>
            </w:r>
            <w:r w:rsidR="00567474" w:rsidRPr="009F7E9B">
              <w:rPr>
                <w:rStyle w:val="Hyperlink"/>
                <w:rFonts w:eastAsia="Arial"/>
                <w:noProof/>
              </w:rPr>
              <w:t xml:space="preserve"> </w:t>
            </w:r>
            <w:r w:rsidR="00567474" w:rsidRPr="009F7E9B">
              <w:rPr>
                <w:rStyle w:val="Hyperlink"/>
                <w:noProof/>
              </w:rPr>
              <w:t>Speed of sound</w:t>
            </w:r>
            <w:r w:rsidR="00567474">
              <w:rPr>
                <w:noProof/>
                <w:webHidden/>
              </w:rPr>
              <w:tab/>
            </w:r>
            <w:r w:rsidR="00567474">
              <w:rPr>
                <w:noProof/>
                <w:webHidden/>
              </w:rPr>
              <w:fldChar w:fldCharType="begin"/>
            </w:r>
            <w:r w:rsidR="00567474">
              <w:rPr>
                <w:noProof/>
                <w:webHidden/>
              </w:rPr>
              <w:instrText xml:space="preserve"> PAGEREF _Toc469575369 \h </w:instrText>
            </w:r>
            <w:r w:rsidR="00567474">
              <w:rPr>
                <w:noProof/>
                <w:webHidden/>
              </w:rPr>
            </w:r>
            <w:r w:rsidR="00567474">
              <w:rPr>
                <w:noProof/>
                <w:webHidden/>
              </w:rPr>
              <w:fldChar w:fldCharType="separate"/>
            </w:r>
            <w:r w:rsidR="009103C2">
              <w:rPr>
                <w:noProof/>
                <w:webHidden/>
              </w:rPr>
              <w:t>21</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70" w:history="1">
            <w:r w:rsidR="00567474" w:rsidRPr="009F7E9B">
              <w:rPr>
                <w:rStyle w:val="Hyperlink"/>
                <w:noProof/>
              </w:rPr>
              <w:t>2.2.3</w:t>
            </w:r>
            <w:r w:rsidR="00567474" w:rsidRPr="009F7E9B">
              <w:rPr>
                <w:rStyle w:val="Hyperlink"/>
                <w:rFonts w:ascii="Arial" w:eastAsia="Arial" w:hAnsi="Arial" w:cs="Arial"/>
                <w:noProof/>
              </w:rPr>
              <w:t xml:space="preserve"> </w:t>
            </w:r>
            <w:r w:rsidR="00567474" w:rsidRPr="009F7E9B">
              <w:rPr>
                <w:rStyle w:val="Hyperlink"/>
                <w:noProof/>
              </w:rPr>
              <w:t>Attenuation</w:t>
            </w:r>
            <w:r w:rsidR="00567474">
              <w:rPr>
                <w:noProof/>
                <w:webHidden/>
              </w:rPr>
              <w:tab/>
            </w:r>
            <w:r w:rsidR="00567474">
              <w:rPr>
                <w:noProof/>
                <w:webHidden/>
              </w:rPr>
              <w:fldChar w:fldCharType="begin"/>
            </w:r>
            <w:r w:rsidR="00567474">
              <w:rPr>
                <w:noProof/>
                <w:webHidden/>
              </w:rPr>
              <w:instrText xml:space="preserve"> PAGEREF _Toc469575370 \h </w:instrText>
            </w:r>
            <w:r w:rsidR="00567474">
              <w:rPr>
                <w:noProof/>
                <w:webHidden/>
              </w:rPr>
            </w:r>
            <w:r w:rsidR="00567474">
              <w:rPr>
                <w:noProof/>
                <w:webHidden/>
              </w:rPr>
              <w:fldChar w:fldCharType="separate"/>
            </w:r>
            <w:r w:rsidR="009103C2">
              <w:rPr>
                <w:noProof/>
                <w:webHidden/>
              </w:rPr>
              <w:t>22</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71" w:history="1">
            <w:r w:rsidR="00567474" w:rsidRPr="009F7E9B">
              <w:rPr>
                <w:rStyle w:val="Hyperlink"/>
                <w:noProof/>
              </w:rPr>
              <w:t>2.2.4</w:t>
            </w:r>
            <w:r w:rsidR="00567474" w:rsidRPr="009F7E9B">
              <w:rPr>
                <w:rStyle w:val="Hyperlink"/>
                <w:rFonts w:ascii="Arial" w:eastAsia="Arial" w:hAnsi="Arial" w:cs="Arial"/>
                <w:noProof/>
              </w:rPr>
              <w:t xml:space="preserve"> </w:t>
            </w:r>
            <w:r w:rsidR="00567474" w:rsidRPr="009F7E9B">
              <w:rPr>
                <w:rStyle w:val="Hyperlink"/>
                <w:noProof/>
              </w:rPr>
              <w:t>Signal to noise ratio</w:t>
            </w:r>
            <w:r w:rsidR="00567474">
              <w:rPr>
                <w:noProof/>
                <w:webHidden/>
              </w:rPr>
              <w:tab/>
            </w:r>
            <w:r w:rsidR="00567474">
              <w:rPr>
                <w:noProof/>
                <w:webHidden/>
              </w:rPr>
              <w:fldChar w:fldCharType="begin"/>
            </w:r>
            <w:r w:rsidR="00567474">
              <w:rPr>
                <w:noProof/>
                <w:webHidden/>
              </w:rPr>
              <w:instrText xml:space="preserve"> PAGEREF _Toc469575371 \h </w:instrText>
            </w:r>
            <w:r w:rsidR="00567474">
              <w:rPr>
                <w:noProof/>
                <w:webHidden/>
              </w:rPr>
            </w:r>
            <w:r w:rsidR="00567474">
              <w:rPr>
                <w:noProof/>
                <w:webHidden/>
              </w:rPr>
              <w:fldChar w:fldCharType="separate"/>
            </w:r>
            <w:r w:rsidR="009103C2">
              <w:rPr>
                <w:noProof/>
                <w:webHidden/>
              </w:rPr>
              <w:t>23</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72" w:history="1">
            <w:r w:rsidR="00567474" w:rsidRPr="009F7E9B">
              <w:rPr>
                <w:rStyle w:val="Hyperlink"/>
                <w:noProof/>
              </w:rPr>
              <w:t>2.2.5</w:t>
            </w:r>
            <w:r w:rsidR="00567474" w:rsidRPr="009F7E9B">
              <w:rPr>
                <w:rStyle w:val="Hyperlink"/>
                <w:rFonts w:ascii="Arial" w:eastAsia="Arial" w:hAnsi="Arial" w:cs="Arial"/>
                <w:noProof/>
              </w:rPr>
              <w:t xml:space="preserve"> </w:t>
            </w:r>
            <w:r w:rsidR="00567474" w:rsidRPr="009F7E9B">
              <w:rPr>
                <w:rStyle w:val="Hyperlink"/>
                <w:noProof/>
              </w:rPr>
              <w:t>Directivity patterns</w:t>
            </w:r>
            <w:r w:rsidR="00567474">
              <w:rPr>
                <w:noProof/>
                <w:webHidden/>
              </w:rPr>
              <w:tab/>
            </w:r>
            <w:r w:rsidR="00567474">
              <w:rPr>
                <w:noProof/>
                <w:webHidden/>
              </w:rPr>
              <w:fldChar w:fldCharType="begin"/>
            </w:r>
            <w:r w:rsidR="00567474">
              <w:rPr>
                <w:noProof/>
                <w:webHidden/>
              </w:rPr>
              <w:instrText xml:space="preserve"> PAGEREF _Toc469575372 \h </w:instrText>
            </w:r>
            <w:r w:rsidR="00567474">
              <w:rPr>
                <w:noProof/>
                <w:webHidden/>
              </w:rPr>
            </w:r>
            <w:r w:rsidR="00567474">
              <w:rPr>
                <w:noProof/>
                <w:webHidden/>
              </w:rPr>
              <w:fldChar w:fldCharType="separate"/>
            </w:r>
            <w:r w:rsidR="009103C2">
              <w:rPr>
                <w:noProof/>
                <w:webHidden/>
              </w:rPr>
              <w:t>23</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73" w:history="1">
            <w:r w:rsidR="00567474" w:rsidRPr="009F7E9B">
              <w:rPr>
                <w:rStyle w:val="Hyperlink"/>
                <w:bCs/>
                <w:noProof/>
              </w:rPr>
              <w:t>2.3</w:t>
            </w:r>
            <w:r w:rsidR="00567474" w:rsidRPr="009F7E9B">
              <w:rPr>
                <w:rStyle w:val="Hyperlink"/>
                <w:rFonts w:eastAsia="Arial"/>
                <w:noProof/>
              </w:rPr>
              <w:t xml:space="preserve"> </w:t>
            </w:r>
            <w:r w:rsidR="00567474" w:rsidRPr="009F7E9B">
              <w:rPr>
                <w:rStyle w:val="Hyperlink"/>
                <w:noProof/>
              </w:rPr>
              <w:t>Air sonar applications</w:t>
            </w:r>
            <w:r w:rsidR="00567474">
              <w:rPr>
                <w:noProof/>
                <w:webHidden/>
              </w:rPr>
              <w:tab/>
            </w:r>
            <w:r w:rsidR="00567474">
              <w:rPr>
                <w:noProof/>
                <w:webHidden/>
              </w:rPr>
              <w:fldChar w:fldCharType="begin"/>
            </w:r>
            <w:r w:rsidR="00567474">
              <w:rPr>
                <w:noProof/>
                <w:webHidden/>
              </w:rPr>
              <w:instrText xml:space="preserve"> PAGEREF _Toc469575373 \h </w:instrText>
            </w:r>
            <w:r w:rsidR="00567474">
              <w:rPr>
                <w:noProof/>
                <w:webHidden/>
              </w:rPr>
            </w:r>
            <w:r w:rsidR="00567474">
              <w:rPr>
                <w:noProof/>
                <w:webHidden/>
              </w:rPr>
              <w:fldChar w:fldCharType="separate"/>
            </w:r>
            <w:r w:rsidR="009103C2">
              <w:rPr>
                <w:noProof/>
                <w:webHidden/>
              </w:rPr>
              <w:t>25</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74" w:history="1">
            <w:r w:rsidR="00567474" w:rsidRPr="009F7E9B">
              <w:rPr>
                <w:rStyle w:val="Hyperlink"/>
                <w:noProof/>
              </w:rPr>
              <w:t>2.3.1</w:t>
            </w:r>
            <w:r w:rsidR="00567474" w:rsidRPr="009F7E9B">
              <w:rPr>
                <w:rStyle w:val="Hyperlink"/>
                <w:rFonts w:ascii="Arial" w:eastAsia="Arial" w:hAnsi="Arial" w:cs="Arial"/>
                <w:noProof/>
              </w:rPr>
              <w:t xml:space="preserve"> </w:t>
            </w:r>
            <w:r w:rsidR="00567474" w:rsidRPr="009F7E9B">
              <w:rPr>
                <w:rStyle w:val="Hyperlink"/>
                <w:noProof/>
              </w:rPr>
              <w:t>Improving directivity</w:t>
            </w:r>
            <w:r w:rsidR="00567474">
              <w:rPr>
                <w:noProof/>
                <w:webHidden/>
              </w:rPr>
              <w:tab/>
            </w:r>
            <w:r w:rsidR="00567474">
              <w:rPr>
                <w:noProof/>
                <w:webHidden/>
              </w:rPr>
              <w:fldChar w:fldCharType="begin"/>
            </w:r>
            <w:r w:rsidR="00567474">
              <w:rPr>
                <w:noProof/>
                <w:webHidden/>
              </w:rPr>
              <w:instrText xml:space="preserve"> PAGEREF _Toc469575374 \h </w:instrText>
            </w:r>
            <w:r w:rsidR="00567474">
              <w:rPr>
                <w:noProof/>
                <w:webHidden/>
              </w:rPr>
            </w:r>
            <w:r w:rsidR="00567474">
              <w:rPr>
                <w:noProof/>
                <w:webHidden/>
              </w:rPr>
              <w:fldChar w:fldCharType="separate"/>
            </w:r>
            <w:r w:rsidR="009103C2">
              <w:rPr>
                <w:noProof/>
                <w:webHidden/>
              </w:rPr>
              <w:t>25</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75" w:history="1">
            <w:r w:rsidR="00567474" w:rsidRPr="009F7E9B">
              <w:rPr>
                <w:rStyle w:val="Hyperlink"/>
                <w:noProof/>
              </w:rPr>
              <w:t>2.3.2</w:t>
            </w:r>
            <w:r w:rsidR="00567474" w:rsidRPr="009F7E9B">
              <w:rPr>
                <w:rStyle w:val="Hyperlink"/>
                <w:rFonts w:ascii="Arial" w:eastAsia="Arial" w:hAnsi="Arial" w:cs="Arial"/>
                <w:noProof/>
              </w:rPr>
              <w:t xml:space="preserve"> </w:t>
            </w:r>
            <w:r w:rsidR="00567474" w:rsidRPr="009F7E9B">
              <w:rPr>
                <w:rStyle w:val="Hyperlink"/>
                <w:noProof/>
              </w:rPr>
              <w:t>Time of flight classification</w:t>
            </w:r>
            <w:r w:rsidR="00567474">
              <w:rPr>
                <w:noProof/>
                <w:webHidden/>
              </w:rPr>
              <w:tab/>
            </w:r>
            <w:r w:rsidR="00567474">
              <w:rPr>
                <w:noProof/>
                <w:webHidden/>
              </w:rPr>
              <w:fldChar w:fldCharType="begin"/>
            </w:r>
            <w:r w:rsidR="00567474">
              <w:rPr>
                <w:noProof/>
                <w:webHidden/>
              </w:rPr>
              <w:instrText xml:space="preserve"> PAGEREF _Toc469575375 \h </w:instrText>
            </w:r>
            <w:r w:rsidR="00567474">
              <w:rPr>
                <w:noProof/>
                <w:webHidden/>
              </w:rPr>
            </w:r>
            <w:r w:rsidR="00567474">
              <w:rPr>
                <w:noProof/>
                <w:webHidden/>
              </w:rPr>
              <w:fldChar w:fldCharType="separate"/>
            </w:r>
            <w:r w:rsidR="009103C2">
              <w:rPr>
                <w:noProof/>
                <w:webHidden/>
              </w:rPr>
              <w:t>26</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76" w:history="1">
            <w:r w:rsidR="00567474" w:rsidRPr="009F7E9B">
              <w:rPr>
                <w:rStyle w:val="Hyperlink"/>
                <w:noProof/>
              </w:rPr>
              <w:t>2.3.3</w:t>
            </w:r>
            <w:r w:rsidR="00567474" w:rsidRPr="009F7E9B">
              <w:rPr>
                <w:rStyle w:val="Hyperlink"/>
                <w:rFonts w:ascii="Arial" w:eastAsia="Arial" w:hAnsi="Arial" w:cs="Arial"/>
                <w:noProof/>
              </w:rPr>
              <w:t xml:space="preserve"> </w:t>
            </w:r>
            <w:r w:rsidR="00567474" w:rsidRPr="009F7E9B">
              <w:rPr>
                <w:rStyle w:val="Hyperlink"/>
                <w:noProof/>
              </w:rPr>
              <w:t>Pseudo amplitude based classification</w:t>
            </w:r>
            <w:r w:rsidR="00567474">
              <w:rPr>
                <w:noProof/>
                <w:webHidden/>
              </w:rPr>
              <w:tab/>
            </w:r>
            <w:r w:rsidR="004301CF">
              <w:rPr>
                <w:noProof/>
                <w:webHidden/>
              </w:rPr>
              <w:t>28</w:t>
            </w:r>
          </w:hyperlink>
        </w:p>
        <w:p w:rsidR="00567474" w:rsidRDefault="00116EA5">
          <w:pPr>
            <w:pStyle w:val="TOC3"/>
            <w:rPr>
              <w:rFonts w:asciiTheme="minorHAnsi" w:eastAsiaTheme="minorEastAsia" w:hAnsiTheme="minorHAnsi" w:cstheme="minorBidi"/>
              <w:noProof/>
              <w:color w:val="auto"/>
              <w:sz w:val="22"/>
              <w:szCs w:val="22"/>
            </w:rPr>
          </w:pPr>
          <w:hyperlink w:anchor="_Toc469575377" w:history="1">
            <w:r w:rsidR="00567474" w:rsidRPr="009F7E9B">
              <w:rPr>
                <w:rStyle w:val="Hyperlink"/>
                <w:noProof/>
              </w:rPr>
              <w:t>2.3.4</w:t>
            </w:r>
            <w:r w:rsidR="00567474" w:rsidRPr="009F7E9B">
              <w:rPr>
                <w:rStyle w:val="Hyperlink"/>
                <w:rFonts w:ascii="Arial" w:eastAsia="Arial" w:hAnsi="Arial" w:cs="Arial"/>
                <w:noProof/>
              </w:rPr>
              <w:t xml:space="preserve"> </w:t>
            </w:r>
            <w:r w:rsidR="00567474" w:rsidRPr="009F7E9B">
              <w:rPr>
                <w:rStyle w:val="Hyperlink"/>
                <w:noProof/>
              </w:rPr>
              <w:t>Spectrum based classification</w:t>
            </w:r>
            <w:r w:rsidR="00567474">
              <w:rPr>
                <w:noProof/>
                <w:webHidden/>
              </w:rPr>
              <w:tab/>
            </w:r>
            <w:r w:rsidR="004301CF">
              <w:rPr>
                <w:noProof/>
                <w:webHidden/>
              </w:rPr>
              <w:t>29</w:t>
            </w:r>
          </w:hyperlink>
        </w:p>
        <w:p w:rsidR="00567474" w:rsidRDefault="00116EA5">
          <w:pPr>
            <w:pStyle w:val="TOC2"/>
            <w:rPr>
              <w:rFonts w:asciiTheme="minorHAnsi" w:eastAsiaTheme="minorEastAsia" w:hAnsiTheme="minorHAnsi" w:cstheme="minorBidi"/>
              <w:noProof/>
              <w:color w:val="auto"/>
              <w:sz w:val="22"/>
              <w:szCs w:val="22"/>
            </w:rPr>
          </w:pPr>
          <w:hyperlink w:anchor="_Toc469575378" w:history="1">
            <w:r w:rsidR="00567474" w:rsidRPr="009F7E9B">
              <w:rPr>
                <w:rStyle w:val="Hyperlink"/>
                <w:rFonts w:eastAsia="Arial"/>
                <w:noProof/>
              </w:rPr>
              <w:t xml:space="preserve">2.4 </w:t>
            </w:r>
            <w:r w:rsidR="00567474" w:rsidRPr="009F7E9B">
              <w:rPr>
                <w:rStyle w:val="Hyperlink"/>
                <w:noProof/>
              </w:rPr>
              <w:t>Air sonar in agriculture</w:t>
            </w:r>
            <w:r w:rsidR="00567474">
              <w:rPr>
                <w:noProof/>
                <w:webHidden/>
              </w:rPr>
              <w:tab/>
            </w:r>
            <w:r w:rsidR="00567474">
              <w:rPr>
                <w:noProof/>
                <w:webHidden/>
              </w:rPr>
              <w:fldChar w:fldCharType="begin"/>
            </w:r>
            <w:r w:rsidR="00567474">
              <w:rPr>
                <w:noProof/>
                <w:webHidden/>
              </w:rPr>
              <w:instrText xml:space="preserve"> PAGEREF _Toc469575378 \h </w:instrText>
            </w:r>
            <w:r w:rsidR="00567474">
              <w:rPr>
                <w:noProof/>
                <w:webHidden/>
              </w:rPr>
            </w:r>
            <w:r w:rsidR="00567474">
              <w:rPr>
                <w:noProof/>
                <w:webHidden/>
              </w:rPr>
              <w:fldChar w:fldCharType="separate"/>
            </w:r>
            <w:r w:rsidR="009103C2">
              <w:rPr>
                <w:noProof/>
                <w:webHidden/>
              </w:rPr>
              <w:t>33</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79" w:history="1">
            <w:r w:rsidR="00567474" w:rsidRPr="009F7E9B">
              <w:rPr>
                <w:rStyle w:val="Hyperlink"/>
                <w:noProof/>
              </w:rPr>
              <w:t>2.5 Sonar Simultaneous Localization and Mapping</w:t>
            </w:r>
            <w:r w:rsidR="00567474">
              <w:rPr>
                <w:noProof/>
                <w:webHidden/>
              </w:rPr>
              <w:tab/>
            </w:r>
            <w:r w:rsidR="00567474">
              <w:rPr>
                <w:noProof/>
                <w:webHidden/>
              </w:rPr>
              <w:fldChar w:fldCharType="begin"/>
            </w:r>
            <w:r w:rsidR="00567474">
              <w:rPr>
                <w:noProof/>
                <w:webHidden/>
              </w:rPr>
              <w:instrText xml:space="preserve"> PAGEREF _Toc469575379 \h </w:instrText>
            </w:r>
            <w:r w:rsidR="00567474">
              <w:rPr>
                <w:noProof/>
                <w:webHidden/>
              </w:rPr>
            </w:r>
            <w:r w:rsidR="00567474">
              <w:rPr>
                <w:noProof/>
                <w:webHidden/>
              </w:rPr>
              <w:fldChar w:fldCharType="separate"/>
            </w:r>
            <w:r w:rsidR="009103C2">
              <w:rPr>
                <w:noProof/>
                <w:webHidden/>
              </w:rPr>
              <w:t>34</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80" w:history="1">
            <w:r w:rsidR="00567474" w:rsidRPr="009F7E9B">
              <w:rPr>
                <w:rStyle w:val="Hyperlink"/>
                <w:noProof/>
              </w:rPr>
              <w:t>2.5.1</w:t>
            </w:r>
            <w:r w:rsidR="00567474" w:rsidRPr="009F7E9B">
              <w:rPr>
                <w:rStyle w:val="Hyperlink"/>
                <w:rFonts w:ascii="Arial" w:eastAsia="Arial" w:hAnsi="Arial" w:cs="Arial"/>
                <w:noProof/>
              </w:rPr>
              <w:t xml:space="preserve"> </w:t>
            </w:r>
            <w:r w:rsidR="00567474" w:rsidRPr="009F7E9B">
              <w:rPr>
                <w:rStyle w:val="Hyperlink"/>
                <w:noProof/>
              </w:rPr>
              <w:t>Sonar and LiDAR SLAM</w:t>
            </w:r>
            <w:r w:rsidR="00567474">
              <w:rPr>
                <w:noProof/>
                <w:webHidden/>
              </w:rPr>
              <w:tab/>
            </w:r>
            <w:r w:rsidR="00567474">
              <w:rPr>
                <w:noProof/>
                <w:webHidden/>
              </w:rPr>
              <w:fldChar w:fldCharType="begin"/>
            </w:r>
            <w:r w:rsidR="00567474">
              <w:rPr>
                <w:noProof/>
                <w:webHidden/>
              </w:rPr>
              <w:instrText xml:space="preserve"> PAGEREF _Toc469575380 \h </w:instrText>
            </w:r>
            <w:r w:rsidR="00567474">
              <w:rPr>
                <w:noProof/>
                <w:webHidden/>
              </w:rPr>
            </w:r>
            <w:r w:rsidR="00567474">
              <w:rPr>
                <w:noProof/>
                <w:webHidden/>
              </w:rPr>
              <w:fldChar w:fldCharType="separate"/>
            </w:r>
            <w:r w:rsidR="009103C2">
              <w:rPr>
                <w:noProof/>
                <w:webHidden/>
              </w:rPr>
              <w:t>37</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81" w:history="1">
            <w:r w:rsidR="00567474" w:rsidRPr="009F7E9B">
              <w:rPr>
                <w:rStyle w:val="Hyperlink"/>
                <w:noProof/>
              </w:rPr>
              <w:t>2.5.2</w:t>
            </w:r>
            <w:r w:rsidR="00567474" w:rsidRPr="009F7E9B">
              <w:rPr>
                <w:rStyle w:val="Hyperlink"/>
                <w:rFonts w:ascii="Arial" w:eastAsia="Arial" w:hAnsi="Arial" w:cs="Arial"/>
                <w:noProof/>
              </w:rPr>
              <w:t xml:space="preserve"> </w:t>
            </w:r>
            <w:r w:rsidR="00567474" w:rsidRPr="009F7E9B">
              <w:rPr>
                <w:rStyle w:val="Hyperlink"/>
                <w:noProof/>
              </w:rPr>
              <w:t>Sonar and vision SLAM</w:t>
            </w:r>
            <w:r w:rsidR="00567474">
              <w:rPr>
                <w:noProof/>
                <w:webHidden/>
              </w:rPr>
              <w:tab/>
            </w:r>
            <w:r w:rsidR="00567474">
              <w:rPr>
                <w:noProof/>
                <w:webHidden/>
              </w:rPr>
              <w:fldChar w:fldCharType="begin"/>
            </w:r>
            <w:r w:rsidR="00567474">
              <w:rPr>
                <w:noProof/>
                <w:webHidden/>
              </w:rPr>
              <w:instrText xml:space="preserve"> PAGEREF _Toc469575381 \h </w:instrText>
            </w:r>
            <w:r w:rsidR="00567474">
              <w:rPr>
                <w:noProof/>
                <w:webHidden/>
              </w:rPr>
            </w:r>
            <w:r w:rsidR="00567474">
              <w:rPr>
                <w:noProof/>
                <w:webHidden/>
              </w:rPr>
              <w:fldChar w:fldCharType="separate"/>
            </w:r>
            <w:r w:rsidR="009103C2">
              <w:rPr>
                <w:noProof/>
                <w:webHidden/>
              </w:rPr>
              <w:t>37</w:t>
            </w:r>
            <w:r w:rsidR="00567474">
              <w:rPr>
                <w:noProof/>
                <w:webHidden/>
              </w:rPr>
              <w:fldChar w:fldCharType="end"/>
            </w:r>
          </w:hyperlink>
        </w:p>
        <w:p w:rsidR="00567474" w:rsidRDefault="00116EA5">
          <w:pPr>
            <w:pStyle w:val="TOC1"/>
            <w:rPr>
              <w:rFonts w:asciiTheme="minorHAnsi" w:eastAsiaTheme="minorEastAsia" w:hAnsiTheme="minorHAnsi" w:cstheme="minorBidi"/>
              <w:noProof/>
              <w:color w:val="auto"/>
              <w:sz w:val="22"/>
              <w:szCs w:val="22"/>
            </w:rPr>
          </w:pPr>
          <w:hyperlink w:anchor="_Toc469575382" w:history="1">
            <w:r w:rsidR="00567474" w:rsidRPr="009F7E9B">
              <w:rPr>
                <w:rStyle w:val="Hyperlink"/>
                <w:noProof/>
              </w:rPr>
              <w:t>3 Materials and Methods</w:t>
            </w:r>
            <w:r w:rsidR="00567474">
              <w:rPr>
                <w:noProof/>
                <w:webHidden/>
              </w:rPr>
              <w:tab/>
            </w:r>
            <w:r w:rsidR="00567474">
              <w:rPr>
                <w:noProof/>
                <w:webHidden/>
              </w:rPr>
              <w:fldChar w:fldCharType="begin"/>
            </w:r>
            <w:r w:rsidR="00567474">
              <w:rPr>
                <w:noProof/>
                <w:webHidden/>
              </w:rPr>
              <w:instrText xml:space="preserve"> PAGEREF _Toc469575382 \h </w:instrText>
            </w:r>
            <w:r w:rsidR="00567474">
              <w:rPr>
                <w:noProof/>
                <w:webHidden/>
              </w:rPr>
            </w:r>
            <w:r w:rsidR="00567474">
              <w:rPr>
                <w:noProof/>
                <w:webHidden/>
              </w:rPr>
              <w:fldChar w:fldCharType="separate"/>
            </w:r>
            <w:r w:rsidR="009103C2">
              <w:rPr>
                <w:noProof/>
                <w:webHidden/>
              </w:rPr>
              <w:t>39</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83" w:history="1">
            <w:r w:rsidR="00567474" w:rsidRPr="009F7E9B">
              <w:rPr>
                <w:rStyle w:val="Hyperlink"/>
                <w:rFonts w:eastAsia="Calibri"/>
                <w:noProof/>
              </w:rPr>
              <w:t xml:space="preserve">3.1 </w:t>
            </w:r>
            <w:r w:rsidR="00567474" w:rsidRPr="009F7E9B">
              <w:rPr>
                <w:rStyle w:val="Hyperlink"/>
                <w:noProof/>
              </w:rPr>
              <w:t>Instrumentation</w:t>
            </w:r>
            <w:r w:rsidR="00567474">
              <w:rPr>
                <w:noProof/>
                <w:webHidden/>
              </w:rPr>
              <w:tab/>
            </w:r>
            <w:r w:rsidR="00567474">
              <w:rPr>
                <w:noProof/>
                <w:webHidden/>
              </w:rPr>
              <w:fldChar w:fldCharType="begin"/>
            </w:r>
            <w:r w:rsidR="00567474">
              <w:rPr>
                <w:noProof/>
                <w:webHidden/>
              </w:rPr>
              <w:instrText xml:space="preserve"> PAGEREF _Toc469575383 \h </w:instrText>
            </w:r>
            <w:r w:rsidR="00567474">
              <w:rPr>
                <w:noProof/>
                <w:webHidden/>
              </w:rPr>
            </w:r>
            <w:r w:rsidR="00567474">
              <w:rPr>
                <w:noProof/>
                <w:webHidden/>
              </w:rPr>
              <w:fldChar w:fldCharType="separate"/>
            </w:r>
            <w:r w:rsidR="009103C2">
              <w:rPr>
                <w:noProof/>
                <w:webHidden/>
              </w:rPr>
              <w:t>39</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84" w:history="1">
            <w:r w:rsidR="00567474" w:rsidRPr="009F7E9B">
              <w:rPr>
                <w:rStyle w:val="Hyperlink"/>
                <w:noProof/>
              </w:rPr>
              <w:t>3.1.1</w:t>
            </w:r>
            <w:r w:rsidR="00567474" w:rsidRPr="009F7E9B">
              <w:rPr>
                <w:rStyle w:val="Hyperlink"/>
                <w:rFonts w:eastAsia="Arial"/>
                <w:noProof/>
              </w:rPr>
              <w:t xml:space="preserve"> </w:t>
            </w:r>
            <w:r w:rsidR="00567474" w:rsidRPr="009F7E9B">
              <w:rPr>
                <w:rStyle w:val="Hyperlink"/>
                <w:noProof/>
              </w:rPr>
              <w:t>Sensory apparatus 1.0</w:t>
            </w:r>
            <w:r w:rsidR="00567474">
              <w:rPr>
                <w:noProof/>
                <w:webHidden/>
              </w:rPr>
              <w:tab/>
            </w:r>
            <w:r w:rsidR="00567474">
              <w:rPr>
                <w:noProof/>
                <w:webHidden/>
              </w:rPr>
              <w:fldChar w:fldCharType="begin"/>
            </w:r>
            <w:r w:rsidR="00567474">
              <w:rPr>
                <w:noProof/>
                <w:webHidden/>
              </w:rPr>
              <w:instrText xml:space="preserve"> PAGEREF _Toc469575384 \h </w:instrText>
            </w:r>
            <w:r w:rsidR="00567474">
              <w:rPr>
                <w:noProof/>
                <w:webHidden/>
              </w:rPr>
            </w:r>
            <w:r w:rsidR="00567474">
              <w:rPr>
                <w:noProof/>
                <w:webHidden/>
              </w:rPr>
              <w:fldChar w:fldCharType="separate"/>
            </w:r>
            <w:r w:rsidR="009103C2">
              <w:rPr>
                <w:noProof/>
                <w:webHidden/>
              </w:rPr>
              <w:t>40</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85" w:history="1">
            <w:r w:rsidR="00567474" w:rsidRPr="009F7E9B">
              <w:rPr>
                <w:rStyle w:val="Hyperlink"/>
                <w:noProof/>
              </w:rPr>
              <w:t>3.1.2</w:t>
            </w:r>
            <w:r w:rsidR="00567474" w:rsidRPr="009F7E9B">
              <w:rPr>
                <w:rStyle w:val="Hyperlink"/>
                <w:rFonts w:eastAsia="Arial"/>
                <w:noProof/>
              </w:rPr>
              <w:t xml:space="preserve"> </w:t>
            </w:r>
            <w:r w:rsidR="00567474" w:rsidRPr="009F7E9B">
              <w:rPr>
                <w:rStyle w:val="Hyperlink"/>
                <w:noProof/>
              </w:rPr>
              <w:t>Sensory apparatus 2.0</w:t>
            </w:r>
            <w:r w:rsidR="00567474">
              <w:rPr>
                <w:noProof/>
                <w:webHidden/>
              </w:rPr>
              <w:tab/>
            </w:r>
            <w:r w:rsidR="00567474">
              <w:rPr>
                <w:noProof/>
                <w:webHidden/>
              </w:rPr>
              <w:fldChar w:fldCharType="begin"/>
            </w:r>
            <w:r w:rsidR="00567474">
              <w:rPr>
                <w:noProof/>
                <w:webHidden/>
              </w:rPr>
              <w:instrText xml:space="preserve"> PAGEREF _Toc469575385 \h </w:instrText>
            </w:r>
            <w:r w:rsidR="00567474">
              <w:rPr>
                <w:noProof/>
                <w:webHidden/>
              </w:rPr>
            </w:r>
            <w:r w:rsidR="00567474">
              <w:rPr>
                <w:noProof/>
                <w:webHidden/>
              </w:rPr>
              <w:fldChar w:fldCharType="separate"/>
            </w:r>
            <w:r w:rsidR="009103C2">
              <w:rPr>
                <w:noProof/>
                <w:webHidden/>
              </w:rPr>
              <w:t>41</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86" w:history="1">
            <w:r w:rsidR="00567474" w:rsidRPr="009F7E9B">
              <w:rPr>
                <w:rStyle w:val="Hyperlink"/>
                <w:noProof/>
              </w:rPr>
              <w:t>3.1.3</w:t>
            </w:r>
            <w:r w:rsidR="00567474" w:rsidRPr="009F7E9B">
              <w:rPr>
                <w:rStyle w:val="Hyperlink"/>
                <w:rFonts w:eastAsia="Arial"/>
                <w:noProof/>
              </w:rPr>
              <w:t xml:space="preserve"> </w:t>
            </w:r>
            <w:r w:rsidR="00567474" w:rsidRPr="009F7E9B">
              <w:rPr>
                <w:rStyle w:val="Hyperlink"/>
                <w:noProof/>
              </w:rPr>
              <w:t>Data acquisition apparatus</w:t>
            </w:r>
            <w:r w:rsidR="00567474">
              <w:rPr>
                <w:noProof/>
                <w:webHidden/>
              </w:rPr>
              <w:tab/>
            </w:r>
            <w:r w:rsidR="00567474">
              <w:rPr>
                <w:noProof/>
                <w:webHidden/>
              </w:rPr>
              <w:fldChar w:fldCharType="begin"/>
            </w:r>
            <w:r w:rsidR="00567474">
              <w:rPr>
                <w:noProof/>
                <w:webHidden/>
              </w:rPr>
              <w:instrText xml:space="preserve"> PAGEREF _Toc469575386 \h </w:instrText>
            </w:r>
            <w:r w:rsidR="00567474">
              <w:rPr>
                <w:noProof/>
                <w:webHidden/>
              </w:rPr>
            </w:r>
            <w:r w:rsidR="00567474">
              <w:rPr>
                <w:noProof/>
                <w:webHidden/>
              </w:rPr>
              <w:fldChar w:fldCharType="separate"/>
            </w:r>
            <w:r w:rsidR="009103C2">
              <w:rPr>
                <w:noProof/>
                <w:webHidden/>
              </w:rPr>
              <w:t>42</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87" w:history="1">
            <w:r w:rsidR="00567474" w:rsidRPr="009F7E9B">
              <w:rPr>
                <w:rStyle w:val="Hyperlink"/>
                <w:noProof/>
              </w:rPr>
              <w:t>3.1.4</w:t>
            </w:r>
            <w:r w:rsidR="00567474" w:rsidRPr="009F7E9B">
              <w:rPr>
                <w:rStyle w:val="Hyperlink"/>
                <w:rFonts w:eastAsia="Arial"/>
                <w:noProof/>
              </w:rPr>
              <w:t xml:space="preserve"> </w:t>
            </w:r>
            <w:r w:rsidR="00567474" w:rsidRPr="009F7E9B">
              <w:rPr>
                <w:rStyle w:val="Hyperlink"/>
                <w:noProof/>
              </w:rPr>
              <w:t>Software</w:t>
            </w:r>
            <w:r w:rsidR="00567474">
              <w:rPr>
                <w:noProof/>
                <w:webHidden/>
              </w:rPr>
              <w:tab/>
            </w:r>
            <w:r w:rsidR="00567474">
              <w:rPr>
                <w:noProof/>
                <w:webHidden/>
              </w:rPr>
              <w:fldChar w:fldCharType="begin"/>
            </w:r>
            <w:r w:rsidR="00567474">
              <w:rPr>
                <w:noProof/>
                <w:webHidden/>
              </w:rPr>
              <w:instrText xml:space="preserve"> PAGEREF _Toc469575387 \h </w:instrText>
            </w:r>
            <w:r w:rsidR="00567474">
              <w:rPr>
                <w:noProof/>
                <w:webHidden/>
              </w:rPr>
            </w:r>
            <w:r w:rsidR="00567474">
              <w:rPr>
                <w:noProof/>
                <w:webHidden/>
              </w:rPr>
              <w:fldChar w:fldCharType="separate"/>
            </w:r>
            <w:r w:rsidR="009103C2">
              <w:rPr>
                <w:noProof/>
                <w:webHidden/>
              </w:rPr>
              <w:t>43</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88" w:history="1">
            <w:r w:rsidR="00567474" w:rsidRPr="009F7E9B">
              <w:rPr>
                <w:rStyle w:val="Hyperlink"/>
                <w:noProof/>
              </w:rPr>
              <w:t>3.1.5</w:t>
            </w:r>
            <w:r w:rsidR="00567474" w:rsidRPr="009F7E9B">
              <w:rPr>
                <w:rStyle w:val="Hyperlink"/>
                <w:rFonts w:ascii="Arial" w:eastAsia="Arial" w:hAnsi="Arial" w:cs="Arial"/>
                <w:noProof/>
              </w:rPr>
              <w:t xml:space="preserve"> </w:t>
            </w:r>
            <w:r w:rsidR="00567474" w:rsidRPr="009F7E9B">
              <w:rPr>
                <w:rStyle w:val="Hyperlink"/>
                <w:noProof/>
              </w:rPr>
              <w:t>Robotic platforms</w:t>
            </w:r>
            <w:r w:rsidR="00567474">
              <w:rPr>
                <w:noProof/>
                <w:webHidden/>
              </w:rPr>
              <w:tab/>
            </w:r>
            <w:r w:rsidR="00567474">
              <w:rPr>
                <w:noProof/>
                <w:webHidden/>
              </w:rPr>
              <w:fldChar w:fldCharType="begin"/>
            </w:r>
            <w:r w:rsidR="00567474">
              <w:rPr>
                <w:noProof/>
                <w:webHidden/>
              </w:rPr>
              <w:instrText xml:space="preserve"> PAGEREF _Toc469575388 \h </w:instrText>
            </w:r>
            <w:r w:rsidR="00567474">
              <w:rPr>
                <w:noProof/>
                <w:webHidden/>
              </w:rPr>
            </w:r>
            <w:r w:rsidR="00567474">
              <w:rPr>
                <w:noProof/>
                <w:webHidden/>
              </w:rPr>
              <w:fldChar w:fldCharType="separate"/>
            </w:r>
            <w:r w:rsidR="009103C2">
              <w:rPr>
                <w:noProof/>
                <w:webHidden/>
              </w:rPr>
              <w:t>44</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89" w:history="1">
            <w:r w:rsidR="00567474" w:rsidRPr="009F7E9B">
              <w:rPr>
                <w:rStyle w:val="Hyperlink"/>
                <w:rFonts w:eastAsia="Calibri"/>
                <w:noProof/>
              </w:rPr>
              <w:t xml:space="preserve">3.2 </w:t>
            </w:r>
            <w:r w:rsidR="00567474" w:rsidRPr="009F7E9B">
              <w:rPr>
                <w:rStyle w:val="Hyperlink"/>
                <w:noProof/>
              </w:rPr>
              <w:t>Experimental setup</w:t>
            </w:r>
            <w:r w:rsidR="00567474">
              <w:rPr>
                <w:noProof/>
                <w:webHidden/>
              </w:rPr>
              <w:tab/>
            </w:r>
            <w:r w:rsidR="00567474">
              <w:rPr>
                <w:noProof/>
                <w:webHidden/>
              </w:rPr>
              <w:fldChar w:fldCharType="begin"/>
            </w:r>
            <w:r w:rsidR="00567474">
              <w:rPr>
                <w:noProof/>
                <w:webHidden/>
              </w:rPr>
              <w:instrText xml:space="preserve"> PAGEREF _Toc469575389 \h </w:instrText>
            </w:r>
            <w:r w:rsidR="00567474">
              <w:rPr>
                <w:noProof/>
                <w:webHidden/>
              </w:rPr>
            </w:r>
            <w:r w:rsidR="00567474">
              <w:rPr>
                <w:noProof/>
                <w:webHidden/>
              </w:rPr>
              <w:fldChar w:fldCharType="separate"/>
            </w:r>
            <w:r w:rsidR="009103C2">
              <w:rPr>
                <w:noProof/>
                <w:webHidden/>
              </w:rPr>
              <w:t>45</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90" w:history="1">
            <w:r w:rsidR="00567474" w:rsidRPr="009F7E9B">
              <w:rPr>
                <w:rStyle w:val="Hyperlink"/>
                <w:noProof/>
              </w:rPr>
              <w:t>3.2.1</w:t>
            </w:r>
            <w:r w:rsidR="00567474" w:rsidRPr="009F7E9B">
              <w:rPr>
                <w:rStyle w:val="Hyperlink"/>
                <w:rFonts w:ascii="Arial" w:eastAsia="Arial" w:hAnsi="Arial" w:cs="Arial"/>
                <w:noProof/>
              </w:rPr>
              <w:t xml:space="preserve"> </w:t>
            </w:r>
            <w:r w:rsidR="00567474" w:rsidRPr="009F7E9B">
              <w:rPr>
                <w:rStyle w:val="Hyperlink"/>
                <w:noProof/>
              </w:rPr>
              <w:t>Single object experiment</w:t>
            </w:r>
            <w:r w:rsidR="00567474">
              <w:rPr>
                <w:noProof/>
                <w:webHidden/>
              </w:rPr>
              <w:tab/>
            </w:r>
            <w:r w:rsidR="00567474">
              <w:rPr>
                <w:noProof/>
                <w:webHidden/>
              </w:rPr>
              <w:fldChar w:fldCharType="begin"/>
            </w:r>
            <w:r w:rsidR="00567474">
              <w:rPr>
                <w:noProof/>
                <w:webHidden/>
              </w:rPr>
              <w:instrText xml:space="preserve"> PAGEREF _Toc469575390 \h </w:instrText>
            </w:r>
            <w:r w:rsidR="00567474">
              <w:rPr>
                <w:noProof/>
                <w:webHidden/>
              </w:rPr>
            </w:r>
            <w:r w:rsidR="00567474">
              <w:rPr>
                <w:noProof/>
                <w:webHidden/>
              </w:rPr>
              <w:fldChar w:fldCharType="separate"/>
            </w:r>
            <w:r w:rsidR="009103C2">
              <w:rPr>
                <w:noProof/>
                <w:webHidden/>
              </w:rPr>
              <w:t>46</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91" w:history="1">
            <w:r w:rsidR="00567474" w:rsidRPr="009F7E9B">
              <w:rPr>
                <w:rStyle w:val="Hyperlink"/>
                <w:noProof/>
              </w:rPr>
              <w:t>3.2.2</w:t>
            </w:r>
            <w:r w:rsidR="00567474" w:rsidRPr="009F7E9B">
              <w:rPr>
                <w:rStyle w:val="Hyperlink"/>
                <w:rFonts w:ascii="Arial" w:eastAsia="Arial" w:hAnsi="Arial" w:cs="Arial"/>
                <w:noProof/>
              </w:rPr>
              <w:t xml:space="preserve"> </w:t>
            </w:r>
            <w:r w:rsidR="00567474" w:rsidRPr="009F7E9B">
              <w:rPr>
                <w:rStyle w:val="Hyperlink"/>
                <w:noProof/>
              </w:rPr>
              <w:t>Qualitative experiment</w:t>
            </w:r>
            <w:r w:rsidR="00567474">
              <w:rPr>
                <w:noProof/>
                <w:webHidden/>
              </w:rPr>
              <w:tab/>
            </w:r>
            <w:r w:rsidR="00567474">
              <w:rPr>
                <w:noProof/>
                <w:webHidden/>
              </w:rPr>
              <w:fldChar w:fldCharType="begin"/>
            </w:r>
            <w:r w:rsidR="00567474">
              <w:rPr>
                <w:noProof/>
                <w:webHidden/>
              </w:rPr>
              <w:instrText xml:space="preserve"> PAGEREF _Toc469575391 \h </w:instrText>
            </w:r>
            <w:r w:rsidR="00567474">
              <w:rPr>
                <w:noProof/>
                <w:webHidden/>
              </w:rPr>
            </w:r>
            <w:r w:rsidR="00567474">
              <w:rPr>
                <w:noProof/>
                <w:webHidden/>
              </w:rPr>
              <w:fldChar w:fldCharType="separate"/>
            </w:r>
            <w:r w:rsidR="009103C2">
              <w:rPr>
                <w:noProof/>
                <w:webHidden/>
              </w:rPr>
              <w:t>46</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92" w:history="1">
            <w:r w:rsidR="00567474" w:rsidRPr="009F7E9B">
              <w:rPr>
                <w:rStyle w:val="Hyperlink"/>
                <w:noProof/>
              </w:rPr>
              <w:t>3.2.3</w:t>
            </w:r>
            <w:r w:rsidR="00567474" w:rsidRPr="009F7E9B">
              <w:rPr>
                <w:rStyle w:val="Hyperlink"/>
                <w:rFonts w:ascii="Arial" w:eastAsia="Arial" w:hAnsi="Arial" w:cs="Arial"/>
                <w:noProof/>
              </w:rPr>
              <w:t xml:space="preserve"> </w:t>
            </w:r>
            <w:r w:rsidR="00567474" w:rsidRPr="009F7E9B">
              <w:rPr>
                <w:rStyle w:val="Hyperlink"/>
                <w:noProof/>
              </w:rPr>
              <w:t>Prediction features extraction experiment</w:t>
            </w:r>
            <w:r w:rsidR="00567474">
              <w:rPr>
                <w:noProof/>
                <w:webHidden/>
              </w:rPr>
              <w:tab/>
            </w:r>
            <w:r w:rsidR="00567474">
              <w:rPr>
                <w:noProof/>
                <w:webHidden/>
              </w:rPr>
              <w:fldChar w:fldCharType="begin"/>
            </w:r>
            <w:r w:rsidR="00567474">
              <w:rPr>
                <w:noProof/>
                <w:webHidden/>
              </w:rPr>
              <w:instrText xml:space="preserve"> PAGEREF _Toc469575392 \h </w:instrText>
            </w:r>
            <w:r w:rsidR="00567474">
              <w:rPr>
                <w:noProof/>
                <w:webHidden/>
              </w:rPr>
            </w:r>
            <w:r w:rsidR="00567474">
              <w:rPr>
                <w:noProof/>
                <w:webHidden/>
              </w:rPr>
              <w:fldChar w:fldCharType="separate"/>
            </w:r>
            <w:r w:rsidR="009103C2">
              <w:rPr>
                <w:noProof/>
                <w:webHidden/>
              </w:rPr>
              <w:t>48</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93" w:history="1">
            <w:r w:rsidR="00567474" w:rsidRPr="009F7E9B">
              <w:rPr>
                <w:rStyle w:val="Hyperlink"/>
                <w:noProof/>
              </w:rPr>
              <w:t>3.3 Ordinary Least Squares attenuation and hidden row detection</w:t>
            </w:r>
            <w:r w:rsidR="00567474">
              <w:rPr>
                <w:noProof/>
                <w:webHidden/>
              </w:rPr>
              <w:tab/>
            </w:r>
            <w:r w:rsidR="00567474">
              <w:rPr>
                <w:noProof/>
                <w:webHidden/>
              </w:rPr>
              <w:fldChar w:fldCharType="begin"/>
            </w:r>
            <w:r w:rsidR="00567474">
              <w:rPr>
                <w:noProof/>
                <w:webHidden/>
              </w:rPr>
              <w:instrText xml:space="preserve"> PAGEREF _Toc469575393 \h </w:instrText>
            </w:r>
            <w:r w:rsidR="00567474">
              <w:rPr>
                <w:noProof/>
                <w:webHidden/>
              </w:rPr>
            </w:r>
            <w:r w:rsidR="00567474">
              <w:rPr>
                <w:noProof/>
                <w:webHidden/>
              </w:rPr>
              <w:fldChar w:fldCharType="separate"/>
            </w:r>
            <w:r w:rsidR="009103C2">
              <w:rPr>
                <w:noProof/>
                <w:webHidden/>
              </w:rPr>
              <w:t>48</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94" w:history="1">
            <w:r w:rsidR="00567474" w:rsidRPr="009F7E9B">
              <w:rPr>
                <w:rStyle w:val="Hyperlink"/>
                <w:noProof/>
              </w:rPr>
              <w:t>3.4 Applicative experiment</w:t>
            </w:r>
            <w:r w:rsidR="00567474">
              <w:rPr>
                <w:noProof/>
                <w:webHidden/>
              </w:rPr>
              <w:tab/>
            </w:r>
            <w:r w:rsidR="00567474">
              <w:rPr>
                <w:noProof/>
                <w:webHidden/>
              </w:rPr>
              <w:fldChar w:fldCharType="begin"/>
            </w:r>
            <w:r w:rsidR="00567474">
              <w:rPr>
                <w:noProof/>
                <w:webHidden/>
              </w:rPr>
              <w:instrText xml:space="preserve"> PAGEREF _Toc469575394 \h </w:instrText>
            </w:r>
            <w:r w:rsidR="00567474">
              <w:rPr>
                <w:noProof/>
                <w:webHidden/>
              </w:rPr>
            </w:r>
            <w:r w:rsidR="00567474">
              <w:rPr>
                <w:noProof/>
                <w:webHidden/>
              </w:rPr>
              <w:fldChar w:fldCharType="separate"/>
            </w:r>
            <w:r w:rsidR="009103C2">
              <w:rPr>
                <w:noProof/>
                <w:webHidden/>
              </w:rPr>
              <w:t>49</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395" w:history="1">
            <w:r w:rsidR="00567474" w:rsidRPr="009F7E9B">
              <w:rPr>
                <w:rStyle w:val="Hyperlink"/>
                <w:noProof/>
              </w:rPr>
              <w:t>3.4.1</w:t>
            </w:r>
            <w:r w:rsidR="00567474" w:rsidRPr="009F7E9B">
              <w:rPr>
                <w:rStyle w:val="Hyperlink"/>
                <w:rFonts w:ascii="Arial" w:eastAsia="Arial" w:hAnsi="Arial" w:cs="Arial"/>
                <w:noProof/>
              </w:rPr>
              <w:t xml:space="preserve"> </w:t>
            </w:r>
            <w:r w:rsidR="00567474" w:rsidRPr="009F7E9B">
              <w:rPr>
                <w:rStyle w:val="Hyperlink"/>
                <w:noProof/>
              </w:rPr>
              <w:t>Scanning procedure</w:t>
            </w:r>
            <w:r w:rsidR="00567474">
              <w:rPr>
                <w:noProof/>
                <w:webHidden/>
              </w:rPr>
              <w:tab/>
            </w:r>
            <w:r w:rsidR="00567474">
              <w:rPr>
                <w:noProof/>
                <w:webHidden/>
              </w:rPr>
              <w:fldChar w:fldCharType="begin"/>
            </w:r>
            <w:r w:rsidR="00567474">
              <w:rPr>
                <w:noProof/>
                <w:webHidden/>
              </w:rPr>
              <w:instrText xml:space="preserve"> PAGEREF _Toc469575395 \h </w:instrText>
            </w:r>
            <w:r w:rsidR="00567474">
              <w:rPr>
                <w:noProof/>
                <w:webHidden/>
              </w:rPr>
            </w:r>
            <w:r w:rsidR="00567474">
              <w:rPr>
                <w:noProof/>
                <w:webHidden/>
              </w:rPr>
              <w:fldChar w:fldCharType="separate"/>
            </w:r>
            <w:r w:rsidR="009103C2">
              <w:rPr>
                <w:noProof/>
                <w:webHidden/>
              </w:rPr>
              <w:t>50</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96" w:history="1">
            <w:r w:rsidR="00567474" w:rsidRPr="009F7E9B">
              <w:rPr>
                <w:rStyle w:val="Hyperlink"/>
                <w:rFonts w:ascii="Arial" w:eastAsia="Arial" w:hAnsi="Arial" w:cs="Arial"/>
                <w:noProof/>
              </w:rPr>
              <w:t xml:space="preserve">3.5 </w:t>
            </w:r>
            <w:r w:rsidR="00567474" w:rsidRPr="009F7E9B">
              <w:rPr>
                <w:rStyle w:val="Hyperlink"/>
                <w:noProof/>
              </w:rPr>
              <w:t>Statistical tools for results analysis</w:t>
            </w:r>
            <w:r w:rsidR="00567474">
              <w:rPr>
                <w:noProof/>
                <w:webHidden/>
              </w:rPr>
              <w:tab/>
            </w:r>
            <w:r w:rsidR="00567474">
              <w:rPr>
                <w:noProof/>
                <w:webHidden/>
              </w:rPr>
              <w:fldChar w:fldCharType="begin"/>
            </w:r>
            <w:r w:rsidR="00567474">
              <w:rPr>
                <w:noProof/>
                <w:webHidden/>
              </w:rPr>
              <w:instrText xml:space="preserve"> PAGEREF _Toc469575396 \h </w:instrText>
            </w:r>
            <w:r w:rsidR="00567474">
              <w:rPr>
                <w:noProof/>
                <w:webHidden/>
              </w:rPr>
            </w:r>
            <w:r w:rsidR="00567474">
              <w:rPr>
                <w:noProof/>
                <w:webHidden/>
              </w:rPr>
              <w:fldChar w:fldCharType="separate"/>
            </w:r>
            <w:r w:rsidR="009103C2">
              <w:rPr>
                <w:noProof/>
                <w:webHidden/>
              </w:rPr>
              <w:t>52</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97" w:history="1">
            <w:r w:rsidR="00567474" w:rsidRPr="009F7E9B">
              <w:rPr>
                <w:rStyle w:val="Hyperlink"/>
                <w:rFonts w:ascii="Arial" w:eastAsia="Arial" w:hAnsi="Arial" w:cs="Arial"/>
                <w:noProof/>
              </w:rPr>
              <w:t xml:space="preserve">3.6 </w:t>
            </w:r>
            <w:r w:rsidR="00567474" w:rsidRPr="009F7E9B">
              <w:rPr>
                <w:rStyle w:val="Hyperlink"/>
                <w:noProof/>
              </w:rPr>
              <w:t>Neural Networks estimation</w:t>
            </w:r>
            <w:r w:rsidR="00567474">
              <w:rPr>
                <w:noProof/>
                <w:webHidden/>
              </w:rPr>
              <w:tab/>
            </w:r>
            <w:r w:rsidR="00567474">
              <w:rPr>
                <w:noProof/>
                <w:webHidden/>
              </w:rPr>
              <w:fldChar w:fldCharType="begin"/>
            </w:r>
            <w:r w:rsidR="00567474">
              <w:rPr>
                <w:noProof/>
                <w:webHidden/>
              </w:rPr>
              <w:instrText xml:space="preserve"> PAGEREF _Toc469575397 \h </w:instrText>
            </w:r>
            <w:r w:rsidR="00567474">
              <w:rPr>
                <w:noProof/>
                <w:webHidden/>
              </w:rPr>
            </w:r>
            <w:r w:rsidR="00567474">
              <w:rPr>
                <w:noProof/>
                <w:webHidden/>
              </w:rPr>
              <w:fldChar w:fldCharType="separate"/>
            </w:r>
            <w:r w:rsidR="009103C2">
              <w:rPr>
                <w:noProof/>
                <w:webHidden/>
              </w:rPr>
              <w:t>54</w:t>
            </w:r>
            <w:r w:rsidR="00567474">
              <w:rPr>
                <w:noProof/>
                <w:webHidden/>
              </w:rPr>
              <w:fldChar w:fldCharType="end"/>
            </w:r>
          </w:hyperlink>
        </w:p>
        <w:p w:rsidR="00567474" w:rsidRDefault="00116EA5">
          <w:pPr>
            <w:pStyle w:val="TOC1"/>
            <w:rPr>
              <w:rFonts w:asciiTheme="minorHAnsi" w:eastAsiaTheme="minorEastAsia" w:hAnsiTheme="minorHAnsi" w:cstheme="minorBidi"/>
              <w:noProof/>
              <w:color w:val="auto"/>
              <w:sz w:val="22"/>
              <w:szCs w:val="22"/>
            </w:rPr>
          </w:pPr>
          <w:hyperlink w:anchor="_Toc469575398" w:history="1">
            <w:r w:rsidR="00567474" w:rsidRPr="009F7E9B">
              <w:rPr>
                <w:rStyle w:val="Hyperlink"/>
                <w:noProof/>
              </w:rPr>
              <w:t>4 Experimental Results</w:t>
            </w:r>
            <w:r w:rsidR="00567474">
              <w:rPr>
                <w:noProof/>
                <w:webHidden/>
              </w:rPr>
              <w:tab/>
            </w:r>
            <w:r w:rsidR="00567474">
              <w:rPr>
                <w:noProof/>
                <w:webHidden/>
              </w:rPr>
              <w:fldChar w:fldCharType="begin"/>
            </w:r>
            <w:r w:rsidR="00567474">
              <w:rPr>
                <w:noProof/>
                <w:webHidden/>
              </w:rPr>
              <w:instrText xml:space="preserve"> PAGEREF _Toc469575398 \h </w:instrText>
            </w:r>
            <w:r w:rsidR="00567474">
              <w:rPr>
                <w:noProof/>
                <w:webHidden/>
              </w:rPr>
            </w:r>
            <w:r w:rsidR="00567474">
              <w:rPr>
                <w:noProof/>
                <w:webHidden/>
              </w:rPr>
              <w:fldChar w:fldCharType="separate"/>
            </w:r>
            <w:r w:rsidR="009103C2">
              <w:rPr>
                <w:noProof/>
                <w:webHidden/>
              </w:rPr>
              <w:t>55</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399" w:history="1">
            <w:r w:rsidR="00567474" w:rsidRPr="009F7E9B">
              <w:rPr>
                <w:rStyle w:val="Hyperlink"/>
                <w:rFonts w:eastAsia="Arial"/>
                <w:noProof/>
              </w:rPr>
              <w:t>4.1 Qualitative experiments</w:t>
            </w:r>
            <w:r w:rsidR="00567474">
              <w:rPr>
                <w:noProof/>
                <w:webHidden/>
              </w:rPr>
              <w:tab/>
            </w:r>
            <w:r w:rsidR="00567474">
              <w:rPr>
                <w:noProof/>
                <w:webHidden/>
              </w:rPr>
              <w:fldChar w:fldCharType="begin"/>
            </w:r>
            <w:r w:rsidR="00567474">
              <w:rPr>
                <w:noProof/>
                <w:webHidden/>
              </w:rPr>
              <w:instrText xml:space="preserve"> PAGEREF _Toc469575399 \h </w:instrText>
            </w:r>
            <w:r w:rsidR="00567474">
              <w:rPr>
                <w:noProof/>
                <w:webHidden/>
              </w:rPr>
            </w:r>
            <w:r w:rsidR="00567474">
              <w:rPr>
                <w:noProof/>
                <w:webHidden/>
              </w:rPr>
              <w:fldChar w:fldCharType="separate"/>
            </w:r>
            <w:r w:rsidR="009103C2">
              <w:rPr>
                <w:noProof/>
                <w:webHidden/>
              </w:rPr>
              <w:t>55</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00" w:history="1">
            <w:r w:rsidR="00567474" w:rsidRPr="009F7E9B">
              <w:rPr>
                <w:rStyle w:val="Hyperlink"/>
                <w:noProof/>
              </w:rPr>
              <w:t>4.1.1</w:t>
            </w:r>
            <w:r w:rsidR="00567474" w:rsidRPr="009F7E9B">
              <w:rPr>
                <w:rStyle w:val="Hyperlink"/>
                <w:rFonts w:eastAsia="Arial"/>
                <w:noProof/>
              </w:rPr>
              <w:t xml:space="preserve"> </w:t>
            </w:r>
            <w:r w:rsidR="00567474" w:rsidRPr="009F7E9B">
              <w:rPr>
                <w:rStyle w:val="Hyperlink"/>
                <w:noProof/>
              </w:rPr>
              <w:t>Attenuation compensation</w:t>
            </w:r>
            <w:r w:rsidR="00567474">
              <w:rPr>
                <w:noProof/>
                <w:webHidden/>
              </w:rPr>
              <w:tab/>
            </w:r>
            <w:r w:rsidR="00567474">
              <w:rPr>
                <w:noProof/>
                <w:webHidden/>
              </w:rPr>
              <w:fldChar w:fldCharType="begin"/>
            </w:r>
            <w:r w:rsidR="00567474">
              <w:rPr>
                <w:noProof/>
                <w:webHidden/>
              </w:rPr>
              <w:instrText xml:space="preserve"> PAGEREF _Toc469575400 \h </w:instrText>
            </w:r>
            <w:r w:rsidR="00567474">
              <w:rPr>
                <w:noProof/>
                <w:webHidden/>
              </w:rPr>
            </w:r>
            <w:r w:rsidR="00567474">
              <w:rPr>
                <w:noProof/>
                <w:webHidden/>
              </w:rPr>
              <w:fldChar w:fldCharType="separate"/>
            </w:r>
            <w:r w:rsidR="009103C2">
              <w:rPr>
                <w:noProof/>
                <w:webHidden/>
              </w:rPr>
              <w:t>55</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01" w:history="1">
            <w:r w:rsidR="00567474" w:rsidRPr="009F7E9B">
              <w:rPr>
                <w:rStyle w:val="Hyperlink"/>
                <w:noProof/>
              </w:rPr>
              <w:t>4.1.2</w:t>
            </w:r>
            <w:r w:rsidR="00567474" w:rsidRPr="009F7E9B">
              <w:rPr>
                <w:rStyle w:val="Hyperlink"/>
                <w:rFonts w:eastAsia="Arial"/>
                <w:noProof/>
              </w:rPr>
              <w:t xml:space="preserve"> </w:t>
            </w:r>
            <w:r w:rsidR="00567474" w:rsidRPr="009F7E9B">
              <w:rPr>
                <w:rStyle w:val="Hyperlink"/>
                <w:noProof/>
              </w:rPr>
              <w:t>Ground effect</w:t>
            </w:r>
            <w:r w:rsidR="00567474">
              <w:rPr>
                <w:noProof/>
                <w:webHidden/>
              </w:rPr>
              <w:tab/>
            </w:r>
            <w:r w:rsidR="00567474">
              <w:rPr>
                <w:noProof/>
                <w:webHidden/>
              </w:rPr>
              <w:fldChar w:fldCharType="begin"/>
            </w:r>
            <w:r w:rsidR="00567474">
              <w:rPr>
                <w:noProof/>
                <w:webHidden/>
              </w:rPr>
              <w:instrText xml:space="preserve"> PAGEREF _Toc469575401 \h </w:instrText>
            </w:r>
            <w:r w:rsidR="00567474">
              <w:rPr>
                <w:noProof/>
                <w:webHidden/>
              </w:rPr>
            </w:r>
            <w:r w:rsidR="00567474">
              <w:rPr>
                <w:noProof/>
                <w:webHidden/>
              </w:rPr>
              <w:fldChar w:fldCharType="separate"/>
            </w:r>
            <w:r w:rsidR="009103C2">
              <w:rPr>
                <w:noProof/>
                <w:webHidden/>
              </w:rPr>
              <w:t>56</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02" w:history="1">
            <w:r w:rsidR="00567474" w:rsidRPr="009F7E9B">
              <w:rPr>
                <w:rStyle w:val="Hyperlink"/>
                <w:noProof/>
              </w:rPr>
              <w:t>4.1.3</w:t>
            </w:r>
            <w:r w:rsidR="00567474" w:rsidRPr="009F7E9B">
              <w:rPr>
                <w:rStyle w:val="Hyperlink"/>
                <w:rFonts w:eastAsia="Arial"/>
                <w:noProof/>
              </w:rPr>
              <w:t xml:space="preserve"> </w:t>
            </w:r>
            <w:r w:rsidR="00567474" w:rsidRPr="009F7E9B">
              <w:rPr>
                <w:rStyle w:val="Hyperlink"/>
                <w:noProof/>
              </w:rPr>
              <w:t>Detection of crop rows</w:t>
            </w:r>
            <w:r w:rsidR="00567474">
              <w:rPr>
                <w:noProof/>
                <w:webHidden/>
              </w:rPr>
              <w:tab/>
            </w:r>
            <w:r w:rsidR="00567474">
              <w:rPr>
                <w:noProof/>
                <w:webHidden/>
              </w:rPr>
              <w:fldChar w:fldCharType="begin"/>
            </w:r>
            <w:r w:rsidR="00567474">
              <w:rPr>
                <w:noProof/>
                <w:webHidden/>
              </w:rPr>
              <w:instrText xml:space="preserve"> PAGEREF _Toc469575402 \h </w:instrText>
            </w:r>
            <w:r w:rsidR="00567474">
              <w:rPr>
                <w:noProof/>
                <w:webHidden/>
              </w:rPr>
            </w:r>
            <w:r w:rsidR="00567474">
              <w:rPr>
                <w:noProof/>
                <w:webHidden/>
              </w:rPr>
              <w:fldChar w:fldCharType="separate"/>
            </w:r>
            <w:r w:rsidR="009103C2">
              <w:rPr>
                <w:noProof/>
                <w:webHidden/>
              </w:rPr>
              <w:t>57</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03" w:history="1">
            <w:r w:rsidR="00567474" w:rsidRPr="009F7E9B">
              <w:rPr>
                <w:rStyle w:val="Hyperlink"/>
                <w:noProof/>
              </w:rPr>
              <w:t>4.1.4</w:t>
            </w:r>
            <w:r w:rsidR="00567474" w:rsidRPr="009F7E9B">
              <w:rPr>
                <w:rStyle w:val="Hyperlink"/>
                <w:rFonts w:eastAsia="Arial"/>
                <w:noProof/>
              </w:rPr>
              <w:t xml:space="preserve"> </w:t>
            </w:r>
            <w:r w:rsidR="00567474" w:rsidRPr="009F7E9B">
              <w:rPr>
                <w:rStyle w:val="Hyperlink"/>
                <w:noProof/>
              </w:rPr>
              <w:t>Different cultivars</w:t>
            </w:r>
            <w:r w:rsidR="00567474">
              <w:rPr>
                <w:noProof/>
                <w:webHidden/>
              </w:rPr>
              <w:tab/>
            </w:r>
            <w:r w:rsidR="00567474">
              <w:rPr>
                <w:noProof/>
                <w:webHidden/>
              </w:rPr>
              <w:fldChar w:fldCharType="begin"/>
            </w:r>
            <w:r w:rsidR="00567474">
              <w:rPr>
                <w:noProof/>
                <w:webHidden/>
              </w:rPr>
              <w:instrText xml:space="preserve"> PAGEREF _Toc469575403 \h </w:instrText>
            </w:r>
            <w:r w:rsidR="00567474">
              <w:rPr>
                <w:noProof/>
                <w:webHidden/>
              </w:rPr>
            </w:r>
            <w:r w:rsidR="00567474">
              <w:rPr>
                <w:noProof/>
                <w:webHidden/>
              </w:rPr>
              <w:fldChar w:fldCharType="separate"/>
            </w:r>
            <w:r w:rsidR="009103C2">
              <w:rPr>
                <w:noProof/>
                <w:webHidden/>
              </w:rPr>
              <w:t>61</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04" w:history="1">
            <w:r w:rsidR="00567474" w:rsidRPr="009F7E9B">
              <w:rPr>
                <w:rStyle w:val="Hyperlink"/>
                <w:noProof/>
              </w:rPr>
              <w:t>4.1.5</w:t>
            </w:r>
            <w:r w:rsidR="00567474" w:rsidRPr="009F7E9B">
              <w:rPr>
                <w:rStyle w:val="Hyperlink"/>
                <w:rFonts w:ascii="Arial" w:eastAsia="Arial" w:hAnsi="Arial" w:cs="Arial"/>
                <w:noProof/>
              </w:rPr>
              <w:t xml:space="preserve"> </w:t>
            </w:r>
            <w:r w:rsidR="00567474" w:rsidRPr="009F7E9B">
              <w:rPr>
                <w:rStyle w:val="Hyperlink"/>
                <w:noProof/>
              </w:rPr>
              <w:t>Greenhouse wall and vegetation</w:t>
            </w:r>
            <w:r w:rsidR="00567474">
              <w:rPr>
                <w:noProof/>
                <w:webHidden/>
              </w:rPr>
              <w:tab/>
            </w:r>
            <w:r w:rsidR="00567474">
              <w:rPr>
                <w:noProof/>
                <w:webHidden/>
              </w:rPr>
              <w:fldChar w:fldCharType="begin"/>
            </w:r>
            <w:r w:rsidR="00567474">
              <w:rPr>
                <w:noProof/>
                <w:webHidden/>
              </w:rPr>
              <w:instrText xml:space="preserve"> PAGEREF _Toc469575404 \h </w:instrText>
            </w:r>
            <w:r w:rsidR="00567474">
              <w:rPr>
                <w:noProof/>
                <w:webHidden/>
              </w:rPr>
            </w:r>
            <w:r w:rsidR="00567474">
              <w:rPr>
                <w:noProof/>
                <w:webHidden/>
              </w:rPr>
              <w:fldChar w:fldCharType="separate"/>
            </w:r>
            <w:r w:rsidR="009103C2">
              <w:rPr>
                <w:noProof/>
                <w:webHidden/>
              </w:rPr>
              <w:t>62</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405" w:history="1">
            <w:r w:rsidR="00567474" w:rsidRPr="009F7E9B">
              <w:rPr>
                <w:rStyle w:val="Hyperlink"/>
                <w:rFonts w:eastAsia="Arial"/>
                <w:noProof/>
              </w:rPr>
              <w:t xml:space="preserve">4.2 </w:t>
            </w:r>
            <w:r w:rsidR="00567474" w:rsidRPr="009F7E9B">
              <w:rPr>
                <w:rStyle w:val="Hyperlink"/>
                <w:noProof/>
              </w:rPr>
              <w:t>Applicative results</w:t>
            </w:r>
            <w:r w:rsidR="00567474">
              <w:rPr>
                <w:noProof/>
                <w:webHidden/>
              </w:rPr>
              <w:tab/>
            </w:r>
            <w:r w:rsidR="00567474">
              <w:rPr>
                <w:noProof/>
                <w:webHidden/>
              </w:rPr>
              <w:fldChar w:fldCharType="begin"/>
            </w:r>
            <w:r w:rsidR="00567474">
              <w:rPr>
                <w:noProof/>
                <w:webHidden/>
              </w:rPr>
              <w:instrText xml:space="preserve"> PAGEREF _Toc469575405 \h </w:instrText>
            </w:r>
            <w:r w:rsidR="00567474">
              <w:rPr>
                <w:noProof/>
                <w:webHidden/>
              </w:rPr>
            </w:r>
            <w:r w:rsidR="00567474">
              <w:rPr>
                <w:noProof/>
                <w:webHidden/>
              </w:rPr>
              <w:fldChar w:fldCharType="separate"/>
            </w:r>
            <w:r w:rsidR="009103C2">
              <w:rPr>
                <w:noProof/>
                <w:webHidden/>
              </w:rPr>
              <w:t>64</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06" w:history="1">
            <w:r w:rsidR="00567474" w:rsidRPr="009F7E9B">
              <w:rPr>
                <w:rStyle w:val="Hyperlink"/>
                <w:noProof/>
              </w:rPr>
              <w:t>4.2.1</w:t>
            </w:r>
            <w:r w:rsidR="00567474" w:rsidRPr="009F7E9B">
              <w:rPr>
                <w:rStyle w:val="Hyperlink"/>
                <w:rFonts w:eastAsia="Arial"/>
                <w:noProof/>
              </w:rPr>
              <w:t xml:space="preserve"> </w:t>
            </w:r>
            <w:r w:rsidR="00567474" w:rsidRPr="009F7E9B">
              <w:rPr>
                <w:rStyle w:val="Hyperlink"/>
                <w:noProof/>
              </w:rPr>
              <w:t>Classification</w:t>
            </w:r>
            <w:r w:rsidR="00567474">
              <w:rPr>
                <w:noProof/>
                <w:webHidden/>
              </w:rPr>
              <w:tab/>
            </w:r>
            <w:r w:rsidR="00567474">
              <w:rPr>
                <w:noProof/>
                <w:webHidden/>
              </w:rPr>
              <w:fldChar w:fldCharType="begin"/>
            </w:r>
            <w:r w:rsidR="00567474">
              <w:rPr>
                <w:noProof/>
                <w:webHidden/>
              </w:rPr>
              <w:instrText xml:space="preserve"> PAGEREF _Toc469575406 \h </w:instrText>
            </w:r>
            <w:r w:rsidR="00567474">
              <w:rPr>
                <w:noProof/>
                <w:webHidden/>
              </w:rPr>
            </w:r>
            <w:r w:rsidR="00567474">
              <w:rPr>
                <w:noProof/>
                <w:webHidden/>
              </w:rPr>
              <w:fldChar w:fldCharType="separate"/>
            </w:r>
            <w:r w:rsidR="009103C2">
              <w:rPr>
                <w:noProof/>
                <w:webHidden/>
              </w:rPr>
              <w:t>64</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07" w:history="1">
            <w:r w:rsidR="00567474" w:rsidRPr="009F7E9B">
              <w:rPr>
                <w:rStyle w:val="Hyperlink"/>
                <w:noProof/>
              </w:rPr>
              <w:t>4.2.2</w:t>
            </w:r>
            <w:r w:rsidR="00567474" w:rsidRPr="009F7E9B">
              <w:rPr>
                <w:rStyle w:val="Hyperlink"/>
                <w:rFonts w:eastAsia="Arial"/>
                <w:noProof/>
              </w:rPr>
              <w:t xml:space="preserve"> </w:t>
            </w:r>
            <w:r w:rsidR="00567474" w:rsidRPr="009F7E9B">
              <w:rPr>
                <w:rStyle w:val="Hyperlink"/>
                <w:noProof/>
              </w:rPr>
              <w:t>Mapping</w:t>
            </w:r>
            <w:r w:rsidR="00567474">
              <w:rPr>
                <w:noProof/>
                <w:webHidden/>
              </w:rPr>
              <w:tab/>
            </w:r>
            <w:r w:rsidR="00567474">
              <w:rPr>
                <w:noProof/>
                <w:webHidden/>
              </w:rPr>
              <w:fldChar w:fldCharType="begin"/>
            </w:r>
            <w:r w:rsidR="00567474">
              <w:rPr>
                <w:noProof/>
                <w:webHidden/>
              </w:rPr>
              <w:instrText xml:space="preserve"> PAGEREF _Toc469575407 \h </w:instrText>
            </w:r>
            <w:r w:rsidR="00567474">
              <w:rPr>
                <w:noProof/>
                <w:webHidden/>
              </w:rPr>
            </w:r>
            <w:r w:rsidR="00567474">
              <w:rPr>
                <w:noProof/>
                <w:webHidden/>
              </w:rPr>
              <w:fldChar w:fldCharType="separate"/>
            </w:r>
            <w:r w:rsidR="009103C2">
              <w:rPr>
                <w:noProof/>
                <w:webHidden/>
              </w:rPr>
              <w:t>66</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08" w:history="1">
            <w:r w:rsidR="00567474" w:rsidRPr="009F7E9B">
              <w:rPr>
                <w:rStyle w:val="Hyperlink"/>
                <w:noProof/>
              </w:rPr>
              <w:t>4.2.3</w:t>
            </w:r>
            <w:r w:rsidR="00567474" w:rsidRPr="009F7E9B">
              <w:rPr>
                <w:rStyle w:val="Hyperlink"/>
                <w:rFonts w:eastAsia="Arial"/>
                <w:noProof/>
              </w:rPr>
              <w:t xml:space="preserve"> </w:t>
            </w:r>
            <w:r w:rsidR="00567474" w:rsidRPr="009F7E9B">
              <w:rPr>
                <w:rStyle w:val="Hyperlink"/>
                <w:noProof/>
              </w:rPr>
              <w:t>Hidden object detection</w:t>
            </w:r>
            <w:r w:rsidR="00567474">
              <w:rPr>
                <w:noProof/>
                <w:webHidden/>
              </w:rPr>
              <w:tab/>
            </w:r>
            <w:r w:rsidR="00567474">
              <w:rPr>
                <w:noProof/>
                <w:webHidden/>
              </w:rPr>
              <w:fldChar w:fldCharType="begin"/>
            </w:r>
            <w:r w:rsidR="00567474">
              <w:rPr>
                <w:noProof/>
                <w:webHidden/>
              </w:rPr>
              <w:instrText xml:space="preserve"> PAGEREF _Toc469575408 \h </w:instrText>
            </w:r>
            <w:r w:rsidR="00567474">
              <w:rPr>
                <w:noProof/>
                <w:webHidden/>
              </w:rPr>
            </w:r>
            <w:r w:rsidR="00567474">
              <w:rPr>
                <w:noProof/>
                <w:webHidden/>
              </w:rPr>
              <w:fldChar w:fldCharType="separate"/>
            </w:r>
            <w:r w:rsidR="009103C2">
              <w:rPr>
                <w:noProof/>
                <w:webHidden/>
              </w:rPr>
              <w:t>68</w:t>
            </w:r>
            <w:r w:rsidR="00567474">
              <w:rPr>
                <w:noProof/>
                <w:webHidden/>
              </w:rPr>
              <w:fldChar w:fldCharType="end"/>
            </w:r>
          </w:hyperlink>
        </w:p>
        <w:p w:rsidR="00567474" w:rsidRDefault="00116EA5">
          <w:pPr>
            <w:pStyle w:val="TOC2"/>
            <w:rPr>
              <w:rFonts w:asciiTheme="minorHAnsi" w:eastAsiaTheme="minorEastAsia" w:hAnsiTheme="minorHAnsi" w:cstheme="minorBidi"/>
              <w:noProof/>
              <w:color w:val="auto"/>
              <w:sz w:val="22"/>
              <w:szCs w:val="22"/>
            </w:rPr>
          </w:pPr>
          <w:hyperlink w:anchor="_Toc469575409" w:history="1">
            <w:r w:rsidR="00567474" w:rsidRPr="009F7E9B">
              <w:rPr>
                <w:rStyle w:val="Hyperlink"/>
                <w:rFonts w:eastAsia="Arial"/>
                <w:noProof/>
              </w:rPr>
              <w:t xml:space="preserve">4.3 </w:t>
            </w:r>
            <w:r w:rsidR="00567474" w:rsidRPr="009F7E9B">
              <w:rPr>
                <w:rStyle w:val="Hyperlink"/>
                <w:noProof/>
              </w:rPr>
              <w:t>Fruit and leaves statistical analysis and classification</w:t>
            </w:r>
            <w:r w:rsidR="00567474">
              <w:rPr>
                <w:noProof/>
                <w:webHidden/>
              </w:rPr>
              <w:tab/>
            </w:r>
            <w:r w:rsidR="00567474">
              <w:rPr>
                <w:noProof/>
                <w:webHidden/>
              </w:rPr>
              <w:fldChar w:fldCharType="begin"/>
            </w:r>
            <w:r w:rsidR="00567474">
              <w:rPr>
                <w:noProof/>
                <w:webHidden/>
              </w:rPr>
              <w:instrText xml:space="preserve"> PAGEREF _Toc469575409 \h </w:instrText>
            </w:r>
            <w:r w:rsidR="00567474">
              <w:rPr>
                <w:noProof/>
                <w:webHidden/>
              </w:rPr>
            </w:r>
            <w:r w:rsidR="00567474">
              <w:rPr>
                <w:noProof/>
                <w:webHidden/>
              </w:rPr>
              <w:fldChar w:fldCharType="separate"/>
            </w:r>
            <w:r w:rsidR="009103C2">
              <w:rPr>
                <w:noProof/>
                <w:webHidden/>
              </w:rPr>
              <w:t>69</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10" w:history="1">
            <w:r w:rsidR="00567474" w:rsidRPr="009F7E9B">
              <w:rPr>
                <w:rStyle w:val="Hyperlink"/>
                <w:noProof/>
              </w:rPr>
              <w:t>4.3.1</w:t>
            </w:r>
            <w:r w:rsidR="00567474" w:rsidRPr="009F7E9B">
              <w:rPr>
                <w:rStyle w:val="Hyperlink"/>
                <w:rFonts w:eastAsia="Arial"/>
                <w:noProof/>
              </w:rPr>
              <w:t xml:space="preserve"> </w:t>
            </w:r>
            <w:r w:rsidR="00567474" w:rsidRPr="009F7E9B">
              <w:rPr>
                <w:rStyle w:val="Hyperlink"/>
                <w:noProof/>
              </w:rPr>
              <w:t>Single object experiment</w:t>
            </w:r>
            <w:r w:rsidR="00567474">
              <w:rPr>
                <w:noProof/>
                <w:webHidden/>
              </w:rPr>
              <w:tab/>
            </w:r>
            <w:r w:rsidR="00567474">
              <w:rPr>
                <w:noProof/>
                <w:webHidden/>
              </w:rPr>
              <w:fldChar w:fldCharType="begin"/>
            </w:r>
            <w:r w:rsidR="00567474">
              <w:rPr>
                <w:noProof/>
                <w:webHidden/>
              </w:rPr>
              <w:instrText xml:space="preserve"> PAGEREF _Toc469575410 \h </w:instrText>
            </w:r>
            <w:r w:rsidR="00567474">
              <w:rPr>
                <w:noProof/>
                <w:webHidden/>
              </w:rPr>
            </w:r>
            <w:r w:rsidR="00567474">
              <w:rPr>
                <w:noProof/>
                <w:webHidden/>
              </w:rPr>
              <w:fldChar w:fldCharType="separate"/>
            </w:r>
            <w:r w:rsidR="009103C2">
              <w:rPr>
                <w:noProof/>
                <w:webHidden/>
              </w:rPr>
              <w:t>69</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11" w:history="1">
            <w:r w:rsidR="00567474" w:rsidRPr="009F7E9B">
              <w:rPr>
                <w:rStyle w:val="Hyperlink"/>
                <w:noProof/>
              </w:rPr>
              <w:t>4.3.2</w:t>
            </w:r>
            <w:r w:rsidR="00567474" w:rsidRPr="009F7E9B">
              <w:rPr>
                <w:rStyle w:val="Hyperlink"/>
                <w:rFonts w:eastAsia="Arial"/>
                <w:noProof/>
              </w:rPr>
              <w:t xml:space="preserve"> </w:t>
            </w:r>
            <w:r w:rsidR="00567474" w:rsidRPr="009F7E9B">
              <w:rPr>
                <w:rStyle w:val="Hyperlink"/>
                <w:noProof/>
              </w:rPr>
              <w:t>Prediction features extraction experiment</w:t>
            </w:r>
            <w:r w:rsidR="00567474">
              <w:rPr>
                <w:noProof/>
                <w:webHidden/>
              </w:rPr>
              <w:tab/>
            </w:r>
            <w:r w:rsidR="00567474">
              <w:rPr>
                <w:noProof/>
                <w:webHidden/>
              </w:rPr>
              <w:fldChar w:fldCharType="begin"/>
            </w:r>
            <w:r w:rsidR="00567474">
              <w:rPr>
                <w:noProof/>
                <w:webHidden/>
              </w:rPr>
              <w:instrText xml:space="preserve"> PAGEREF _Toc469575411 \h </w:instrText>
            </w:r>
            <w:r w:rsidR="00567474">
              <w:rPr>
                <w:noProof/>
                <w:webHidden/>
              </w:rPr>
            </w:r>
            <w:r w:rsidR="00567474">
              <w:rPr>
                <w:noProof/>
                <w:webHidden/>
              </w:rPr>
              <w:fldChar w:fldCharType="separate"/>
            </w:r>
            <w:r w:rsidR="009103C2">
              <w:rPr>
                <w:noProof/>
                <w:webHidden/>
              </w:rPr>
              <w:t>70</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12" w:history="1">
            <w:r w:rsidR="00567474" w:rsidRPr="009F7E9B">
              <w:rPr>
                <w:rStyle w:val="Hyperlink"/>
                <w:noProof/>
              </w:rPr>
              <w:t>4.3.3</w:t>
            </w:r>
            <w:r w:rsidR="00567474" w:rsidRPr="009F7E9B">
              <w:rPr>
                <w:rStyle w:val="Hyperlink"/>
                <w:rFonts w:eastAsia="Arial"/>
                <w:noProof/>
              </w:rPr>
              <w:t xml:space="preserve"> </w:t>
            </w:r>
            <w:r w:rsidR="00567474" w:rsidRPr="009F7E9B">
              <w:rPr>
                <w:rStyle w:val="Hyperlink"/>
                <w:noProof/>
              </w:rPr>
              <w:t>Leaves experiment</w:t>
            </w:r>
            <w:r w:rsidR="00567474">
              <w:rPr>
                <w:noProof/>
                <w:webHidden/>
              </w:rPr>
              <w:tab/>
            </w:r>
            <w:r w:rsidR="00567474">
              <w:rPr>
                <w:noProof/>
                <w:webHidden/>
              </w:rPr>
              <w:fldChar w:fldCharType="begin"/>
            </w:r>
            <w:r w:rsidR="00567474">
              <w:rPr>
                <w:noProof/>
                <w:webHidden/>
              </w:rPr>
              <w:instrText xml:space="preserve"> PAGEREF _Toc469575412 \h </w:instrText>
            </w:r>
            <w:r w:rsidR="00567474">
              <w:rPr>
                <w:noProof/>
                <w:webHidden/>
              </w:rPr>
            </w:r>
            <w:r w:rsidR="00567474">
              <w:rPr>
                <w:noProof/>
                <w:webHidden/>
              </w:rPr>
              <w:fldChar w:fldCharType="separate"/>
            </w:r>
            <w:r w:rsidR="009103C2">
              <w:rPr>
                <w:noProof/>
                <w:webHidden/>
              </w:rPr>
              <w:t>77</w:t>
            </w:r>
            <w:r w:rsidR="00567474">
              <w:rPr>
                <w:noProof/>
                <w:webHidden/>
              </w:rPr>
              <w:fldChar w:fldCharType="end"/>
            </w:r>
          </w:hyperlink>
        </w:p>
        <w:p w:rsidR="00567474" w:rsidRDefault="00116EA5">
          <w:pPr>
            <w:pStyle w:val="TOC3"/>
            <w:rPr>
              <w:rFonts w:asciiTheme="minorHAnsi" w:eastAsiaTheme="minorEastAsia" w:hAnsiTheme="minorHAnsi" w:cstheme="minorBidi"/>
              <w:noProof/>
              <w:color w:val="auto"/>
              <w:sz w:val="22"/>
              <w:szCs w:val="22"/>
            </w:rPr>
          </w:pPr>
          <w:hyperlink w:anchor="_Toc469575413" w:history="1">
            <w:r w:rsidR="00567474" w:rsidRPr="009F7E9B">
              <w:rPr>
                <w:rStyle w:val="Hyperlink"/>
                <w:noProof/>
              </w:rPr>
              <w:t>4.3.4</w:t>
            </w:r>
            <w:r w:rsidR="00567474" w:rsidRPr="009F7E9B">
              <w:rPr>
                <w:rStyle w:val="Hyperlink"/>
                <w:rFonts w:eastAsia="Arial"/>
                <w:noProof/>
              </w:rPr>
              <w:t xml:space="preserve"> </w:t>
            </w:r>
            <w:r w:rsidR="00567474" w:rsidRPr="009F7E9B">
              <w:rPr>
                <w:rStyle w:val="Hyperlink"/>
                <w:noProof/>
              </w:rPr>
              <w:t>Neural Networks estimation</w:t>
            </w:r>
            <w:r w:rsidR="00567474">
              <w:rPr>
                <w:noProof/>
                <w:webHidden/>
              </w:rPr>
              <w:tab/>
            </w:r>
            <w:r w:rsidR="00567474">
              <w:rPr>
                <w:noProof/>
                <w:webHidden/>
              </w:rPr>
              <w:fldChar w:fldCharType="begin"/>
            </w:r>
            <w:r w:rsidR="00567474">
              <w:rPr>
                <w:noProof/>
                <w:webHidden/>
              </w:rPr>
              <w:instrText xml:space="preserve"> PAGEREF _Toc469575413 \h </w:instrText>
            </w:r>
            <w:r w:rsidR="00567474">
              <w:rPr>
                <w:noProof/>
                <w:webHidden/>
              </w:rPr>
            </w:r>
            <w:r w:rsidR="00567474">
              <w:rPr>
                <w:noProof/>
                <w:webHidden/>
              </w:rPr>
              <w:fldChar w:fldCharType="separate"/>
            </w:r>
            <w:r w:rsidR="009103C2">
              <w:rPr>
                <w:noProof/>
                <w:webHidden/>
              </w:rPr>
              <w:t>80</w:t>
            </w:r>
            <w:r w:rsidR="00567474">
              <w:rPr>
                <w:noProof/>
                <w:webHidden/>
              </w:rPr>
              <w:fldChar w:fldCharType="end"/>
            </w:r>
          </w:hyperlink>
        </w:p>
        <w:p w:rsidR="00567474" w:rsidRDefault="00116EA5">
          <w:pPr>
            <w:pStyle w:val="TOC1"/>
            <w:rPr>
              <w:rFonts w:asciiTheme="minorHAnsi" w:eastAsiaTheme="minorEastAsia" w:hAnsiTheme="minorHAnsi" w:cstheme="minorBidi"/>
              <w:noProof/>
              <w:color w:val="auto"/>
              <w:sz w:val="22"/>
              <w:szCs w:val="22"/>
            </w:rPr>
          </w:pPr>
          <w:hyperlink w:anchor="_Toc469575414" w:history="1">
            <w:r w:rsidR="00567474" w:rsidRPr="009F7E9B">
              <w:rPr>
                <w:rStyle w:val="Hyperlink"/>
                <w:noProof/>
              </w:rPr>
              <w:t>5 Conclusions</w:t>
            </w:r>
            <w:r w:rsidR="00567474">
              <w:rPr>
                <w:noProof/>
                <w:webHidden/>
              </w:rPr>
              <w:tab/>
            </w:r>
            <w:r w:rsidR="00567474">
              <w:rPr>
                <w:noProof/>
                <w:webHidden/>
              </w:rPr>
              <w:fldChar w:fldCharType="begin"/>
            </w:r>
            <w:r w:rsidR="00567474">
              <w:rPr>
                <w:noProof/>
                <w:webHidden/>
              </w:rPr>
              <w:instrText xml:space="preserve"> PAGEREF _Toc469575414 \h </w:instrText>
            </w:r>
            <w:r w:rsidR="00567474">
              <w:rPr>
                <w:noProof/>
                <w:webHidden/>
              </w:rPr>
            </w:r>
            <w:r w:rsidR="00567474">
              <w:rPr>
                <w:noProof/>
                <w:webHidden/>
              </w:rPr>
              <w:fldChar w:fldCharType="separate"/>
            </w:r>
            <w:r w:rsidR="009103C2">
              <w:rPr>
                <w:noProof/>
                <w:webHidden/>
              </w:rPr>
              <w:t>83</w:t>
            </w:r>
            <w:r w:rsidR="00567474">
              <w:rPr>
                <w:noProof/>
                <w:webHidden/>
              </w:rPr>
              <w:fldChar w:fldCharType="end"/>
            </w:r>
          </w:hyperlink>
        </w:p>
        <w:p w:rsidR="00567474" w:rsidRDefault="00116EA5">
          <w:pPr>
            <w:pStyle w:val="TOC1"/>
            <w:rPr>
              <w:rFonts w:asciiTheme="minorHAnsi" w:eastAsiaTheme="minorEastAsia" w:hAnsiTheme="minorHAnsi" w:cstheme="minorBidi"/>
              <w:noProof/>
              <w:color w:val="auto"/>
              <w:sz w:val="22"/>
              <w:szCs w:val="22"/>
            </w:rPr>
          </w:pPr>
          <w:hyperlink w:anchor="_Toc469575415" w:history="1">
            <w:r w:rsidR="00567474" w:rsidRPr="009F7E9B">
              <w:rPr>
                <w:rStyle w:val="Hyperlink"/>
                <w:noProof/>
              </w:rPr>
              <w:t>Reference List</w:t>
            </w:r>
            <w:r w:rsidR="00567474">
              <w:rPr>
                <w:noProof/>
                <w:webHidden/>
              </w:rPr>
              <w:tab/>
            </w:r>
            <w:r w:rsidR="00567474">
              <w:rPr>
                <w:noProof/>
                <w:webHidden/>
              </w:rPr>
              <w:fldChar w:fldCharType="begin"/>
            </w:r>
            <w:r w:rsidR="00567474">
              <w:rPr>
                <w:noProof/>
                <w:webHidden/>
              </w:rPr>
              <w:instrText xml:space="preserve"> PAGEREF _Toc469575415 \h </w:instrText>
            </w:r>
            <w:r w:rsidR="00567474">
              <w:rPr>
                <w:noProof/>
                <w:webHidden/>
              </w:rPr>
            </w:r>
            <w:r w:rsidR="00567474">
              <w:rPr>
                <w:noProof/>
                <w:webHidden/>
              </w:rPr>
              <w:fldChar w:fldCharType="separate"/>
            </w:r>
            <w:r w:rsidR="009103C2">
              <w:rPr>
                <w:noProof/>
                <w:webHidden/>
              </w:rPr>
              <w:t>85</w:t>
            </w:r>
            <w:r w:rsidR="00567474">
              <w:rPr>
                <w:noProof/>
                <w:webHidden/>
              </w:rPr>
              <w:fldChar w:fldCharType="end"/>
            </w:r>
          </w:hyperlink>
        </w:p>
        <w:p w:rsidR="00567474" w:rsidRDefault="00116EA5">
          <w:pPr>
            <w:pStyle w:val="TOC1"/>
            <w:rPr>
              <w:rFonts w:asciiTheme="minorHAnsi" w:eastAsiaTheme="minorEastAsia" w:hAnsiTheme="minorHAnsi" w:cstheme="minorBidi"/>
              <w:noProof/>
              <w:color w:val="auto"/>
              <w:sz w:val="22"/>
              <w:szCs w:val="22"/>
            </w:rPr>
          </w:pPr>
          <w:hyperlink w:anchor="_Toc469575416" w:history="1">
            <w:r w:rsidR="00567474" w:rsidRPr="009F7E9B">
              <w:rPr>
                <w:rStyle w:val="Hyperlink"/>
                <w:noProof/>
              </w:rPr>
              <w:t>Publications</w:t>
            </w:r>
            <w:r w:rsidR="00567474">
              <w:rPr>
                <w:noProof/>
                <w:webHidden/>
              </w:rPr>
              <w:tab/>
            </w:r>
            <w:r w:rsidR="00567474">
              <w:rPr>
                <w:noProof/>
                <w:webHidden/>
              </w:rPr>
              <w:fldChar w:fldCharType="begin"/>
            </w:r>
            <w:r w:rsidR="00567474">
              <w:rPr>
                <w:noProof/>
                <w:webHidden/>
              </w:rPr>
              <w:instrText xml:space="preserve"> PAGEREF _Toc469575416 \h </w:instrText>
            </w:r>
            <w:r w:rsidR="00567474">
              <w:rPr>
                <w:noProof/>
                <w:webHidden/>
              </w:rPr>
            </w:r>
            <w:r w:rsidR="00567474">
              <w:rPr>
                <w:noProof/>
                <w:webHidden/>
              </w:rPr>
              <w:fldChar w:fldCharType="separate"/>
            </w:r>
            <w:r w:rsidR="009103C2">
              <w:rPr>
                <w:noProof/>
                <w:webHidden/>
              </w:rPr>
              <w:t>90</w:t>
            </w:r>
            <w:r w:rsidR="00567474">
              <w:rPr>
                <w:noProof/>
                <w:webHidden/>
              </w:rPr>
              <w:fldChar w:fldCharType="end"/>
            </w:r>
          </w:hyperlink>
        </w:p>
        <w:p w:rsidR="00567474" w:rsidRDefault="00116EA5">
          <w:pPr>
            <w:pStyle w:val="TOC1"/>
            <w:rPr>
              <w:rFonts w:asciiTheme="minorHAnsi" w:eastAsiaTheme="minorEastAsia" w:hAnsiTheme="minorHAnsi" w:cstheme="minorBidi"/>
              <w:noProof/>
              <w:color w:val="auto"/>
              <w:sz w:val="22"/>
              <w:szCs w:val="22"/>
            </w:rPr>
          </w:pPr>
          <w:hyperlink w:anchor="_Toc469575417" w:history="1">
            <w:r w:rsidR="00567474" w:rsidRPr="009F7E9B">
              <w:rPr>
                <w:rStyle w:val="Hyperlink"/>
                <w:noProof/>
              </w:rPr>
              <w:t>Appendix</w:t>
            </w:r>
            <w:r w:rsidR="00567474">
              <w:rPr>
                <w:noProof/>
                <w:webHidden/>
              </w:rPr>
              <w:tab/>
            </w:r>
            <w:r w:rsidR="00567474">
              <w:rPr>
                <w:noProof/>
                <w:webHidden/>
              </w:rPr>
              <w:fldChar w:fldCharType="begin"/>
            </w:r>
            <w:r w:rsidR="00567474">
              <w:rPr>
                <w:noProof/>
                <w:webHidden/>
              </w:rPr>
              <w:instrText xml:space="preserve"> PAGEREF _Toc469575417 \h </w:instrText>
            </w:r>
            <w:r w:rsidR="00567474">
              <w:rPr>
                <w:noProof/>
                <w:webHidden/>
              </w:rPr>
            </w:r>
            <w:r w:rsidR="00567474">
              <w:rPr>
                <w:noProof/>
                <w:webHidden/>
              </w:rPr>
              <w:fldChar w:fldCharType="separate"/>
            </w:r>
            <w:r w:rsidR="009103C2">
              <w:rPr>
                <w:noProof/>
                <w:webHidden/>
              </w:rPr>
              <w:t>91</w:t>
            </w:r>
            <w:r w:rsidR="00567474">
              <w:rPr>
                <w:noProof/>
                <w:webHidden/>
              </w:rPr>
              <w:fldChar w:fldCharType="end"/>
            </w:r>
          </w:hyperlink>
        </w:p>
        <w:p w:rsidR="00A6778F" w:rsidRDefault="00567474">
          <w:r>
            <w:rPr>
              <w:rFonts w:cstheme="minorHAnsi"/>
              <w:caps/>
              <w:szCs w:val="44"/>
            </w:rPr>
            <w:fldChar w:fldCharType="end"/>
          </w:r>
        </w:p>
      </w:sdtContent>
    </w:sdt>
    <w:p w:rsidR="0025683D" w:rsidRPr="00225FA0" w:rsidRDefault="00741EFA" w:rsidP="006E7A3E">
      <w:pPr>
        <w:pStyle w:val="Heading1"/>
      </w:pPr>
      <w:bookmarkStart w:id="2" w:name="_Toc469575355"/>
      <w:r w:rsidRPr="00225FA0">
        <w:lastRenderedPageBreak/>
        <w:t>List of Figures</w:t>
      </w:r>
      <w:bookmarkEnd w:id="2"/>
    </w:p>
    <w:p w:rsidR="00FE5260" w:rsidRDefault="00FE5260" w:rsidP="006E7A3E">
      <w:pPr>
        <w:pStyle w:val="TableofFigures"/>
        <w:ind w:left="709" w:firstLine="0"/>
        <w:rPr>
          <w:rFonts w:eastAsiaTheme="minorEastAsia" w:cstheme="minorBidi"/>
          <w:noProof/>
          <w:color w:val="auto"/>
          <w:sz w:val="22"/>
          <w:szCs w:val="22"/>
        </w:rPr>
      </w:pPr>
      <w:r>
        <w:fldChar w:fldCharType="begin"/>
      </w:r>
      <w:r>
        <w:instrText xml:space="preserve"> TOC \h \z \c "Figure" </w:instrText>
      </w:r>
      <w:r>
        <w:fldChar w:fldCharType="separate"/>
      </w:r>
      <w:hyperlink w:anchor="_Toc470387458" w:history="1">
        <w:r w:rsidRPr="00F07583">
          <w:rPr>
            <w:rStyle w:val="Hyperlink"/>
            <w:rFonts w:asciiTheme="majorHAnsi" w:eastAsia="Arial" w:hAnsiTheme="majorHAnsi" w:cstheme="majorHAnsi"/>
            <w:noProof/>
          </w:rPr>
          <w:t>Figure 1</w:t>
        </w:r>
        <w:r w:rsidRPr="00F07583">
          <w:rPr>
            <w:rStyle w:val="Hyperlink"/>
            <w:rFonts w:eastAsia="Arial"/>
            <w:noProof/>
          </w:rPr>
          <w:t>: Beam pattern</w:t>
        </w:r>
        <w:r>
          <w:rPr>
            <w:noProof/>
            <w:webHidden/>
          </w:rPr>
          <w:tab/>
        </w:r>
        <w:r>
          <w:rPr>
            <w:noProof/>
            <w:webHidden/>
          </w:rPr>
          <w:fldChar w:fldCharType="begin"/>
        </w:r>
        <w:r>
          <w:rPr>
            <w:noProof/>
            <w:webHidden/>
          </w:rPr>
          <w:instrText xml:space="preserve"> PAGEREF _Toc470387458 \h </w:instrText>
        </w:r>
        <w:r>
          <w:rPr>
            <w:noProof/>
            <w:webHidden/>
          </w:rPr>
        </w:r>
        <w:r>
          <w:rPr>
            <w:noProof/>
            <w:webHidden/>
          </w:rPr>
          <w:fldChar w:fldCharType="separate"/>
        </w:r>
        <w:r w:rsidR="00406EE9">
          <w:rPr>
            <w:noProof/>
            <w:webHidden/>
          </w:rPr>
          <w:t>2</w:t>
        </w:r>
        <w:r w:rsidR="00947FEE">
          <w:rPr>
            <w:noProof/>
            <w:webHidden/>
          </w:rPr>
          <w:t>4</w:t>
        </w:r>
        <w:r>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8" w:anchor="_Toc470387459" w:history="1">
        <w:r w:rsidR="00FE5260" w:rsidRPr="00F07583">
          <w:rPr>
            <w:rStyle w:val="Hyperlink"/>
            <w:rFonts w:eastAsia="Arial"/>
            <w:noProof/>
          </w:rPr>
          <w:t>Figure 2: System’s Block Diagrams</w:t>
        </w:r>
        <w:r w:rsidR="00FE5260">
          <w:rPr>
            <w:noProof/>
            <w:webHidden/>
          </w:rPr>
          <w:tab/>
        </w:r>
        <w:r w:rsidR="00947FEE">
          <w:rPr>
            <w:noProof/>
            <w:webHidden/>
          </w:rPr>
          <w:t>39</w:t>
        </w:r>
      </w:hyperlink>
    </w:p>
    <w:p w:rsidR="00FE5260" w:rsidRDefault="00116EA5" w:rsidP="006E7A3E">
      <w:pPr>
        <w:pStyle w:val="TableofFigures"/>
        <w:ind w:left="709" w:firstLine="0"/>
        <w:rPr>
          <w:rFonts w:eastAsiaTheme="minorEastAsia" w:cstheme="minorBidi"/>
          <w:noProof/>
          <w:color w:val="auto"/>
          <w:sz w:val="22"/>
          <w:szCs w:val="22"/>
        </w:rPr>
      </w:pPr>
      <w:hyperlink r:id="rId9" w:anchor="_Toc470387460" w:history="1">
        <w:r w:rsidR="00FE5260" w:rsidRPr="00F07583">
          <w:rPr>
            <w:rStyle w:val="Hyperlink"/>
            <w:rFonts w:eastAsia="Arial"/>
            <w:noProof/>
          </w:rPr>
          <w:t xml:space="preserve">Figure 3: UltraSroundGate </w:t>
        </w:r>
        <w:r w:rsidR="00FE5260" w:rsidRPr="00F07583">
          <w:rPr>
            <w:rStyle w:val="Hyperlink"/>
            <w:rFonts w:asciiTheme="majorBidi" w:eastAsia="Arial" w:hAnsiTheme="majorBidi" w:cstheme="majorBidi"/>
            <w:noProof/>
          </w:rPr>
          <w:t>116hm</w:t>
        </w:r>
        <w:r w:rsidR="00FE5260" w:rsidRPr="00F07583">
          <w:rPr>
            <w:rStyle w:val="Hyperlink"/>
            <w:rFonts w:eastAsia="Arial"/>
            <w:noProof/>
          </w:rPr>
          <w:t xml:space="preserve"> Recording System</w:t>
        </w:r>
        <w:r w:rsidR="00FE5260">
          <w:rPr>
            <w:noProof/>
            <w:webHidden/>
          </w:rPr>
          <w:tab/>
        </w:r>
        <w:r w:rsidR="00FE5260">
          <w:rPr>
            <w:noProof/>
            <w:webHidden/>
          </w:rPr>
          <w:fldChar w:fldCharType="begin"/>
        </w:r>
        <w:r w:rsidR="00FE5260">
          <w:rPr>
            <w:noProof/>
            <w:webHidden/>
          </w:rPr>
          <w:instrText xml:space="preserve"> PAGEREF _Toc470387460 \h </w:instrText>
        </w:r>
        <w:r w:rsidR="00FE5260">
          <w:rPr>
            <w:noProof/>
            <w:webHidden/>
          </w:rPr>
        </w:r>
        <w:r w:rsidR="00FE5260">
          <w:rPr>
            <w:noProof/>
            <w:webHidden/>
          </w:rPr>
          <w:fldChar w:fldCharType="separate"/>
        </w:r>
        <w:r w:rsidR="00406EE9">
          <w:rPr>
            <w:noProof/>
            <w:webHidden/>
          </w:rPr>
          <w:t>4</w:t>
        </w:r>
        <w:r w:rsidR="00947FEE">
          <w:rPr>
            <w:noProof/>
            <w:webHidden/>
          </w:rPr>
          <w:t>0</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10" w:anchor="_Toc470387461" w:history="1">
        <w:r w:rsidR="00FE5260" w:rsidRPr="00F07583">
          <w:rPr>
            <w:rStyle w:val="Hyperlink"/>
            <w:rFonts w:eastAsia="Arial"/>
            <w:noProof/>
          </w:rPr>
          <w:t>Figure 4: The Sensing System</w:t>
        </w:r>
        <w:r w:rsidR="00FE5260">
          <w:rPr>
            <w:noProof/>
            <w:webHidden/>
          </w:rPr>
          <w:tab/>
        </w:r>
        <w:r w:rsidR="00FE5260">
          <w:rPr>
            <w:noProof/>
            <w:webHidden/>
          </w:rPr>
          <w:fldChar w:fldCharType="begin"/>
        </w:r>
        <w:r w:rsidR="00FE5260">
          <w:rPr>
            <w:noProof/>
            <w:webHidden/>
          </w:rPr>
          <w:instrText xml:space="preserve"> PAGEREF _Toc470387461 \h </w:instrText>
        </w:r>
        <w:r w:rsidR="00FE5260">
          <w:rPr>
            <w:noProof/>
            <w:webHidden/>
          </w:rPr>
        </w:r>
        <w:r w:rsidR="00FE5260">
          <w:rPr>
            <w:noProof/>
            <w:webHidden/>
          </w:rPr>
          <w:fldChar w:fldCharType="separate"/>
        </w:r>
        <w:r w:rsidR="00406EE9">
          <w:rPr>
            <w:noProof/>
            <w:webHidden/>
          </w:rPr>
          <w:t>42</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11" w:anchor="_Toc470387462" w:history="1">
        <w:r w:rsidR="00FE5260" w:rsidRPr="00F07583">
          <w:rPr>
            <w:rStyle w:val="Hyperlink"/>
            <w:rFonts w:eastAsia="Arial"/>
            <w:noProof/>
          </w:rPr>
          <w:t>Figure 5: Basic Data Processing Steps</w:t>
        </w:r>
        <w:r w:rsidR="00FE5260">
          <w:rPr>
            <w:noProof/>
            <w:webHidden/>
          </w:rPr>
          <w:tab/>
        </w:r>
        <w:r w:rsidR="00FE5260">
          <w:rPr>
            <w:noProof/>
            <w:webHidden/>
          </w:rPr>
          <w:fldChar w:fldCharType="begin"/>
        </w:r>
        <w:r w:rsidR="00FE5260">
          <w:rPr>
            <w:noProof/>
            <w:webHidden/>
          </w:rPr>
          <w:instrText xml:space="preserve"> PAGEREF _Toc470387462 \h </w:instrText>
        </w:r>
        <w:r w:rsidR="00FE5260">
          <w:rPr>
            <w:noProof/>
            <w:webHidden/>
          </w:rPr>
        </w:r>
        <w:r w:rsidR="00FE5260">
          <w:rPr>
            <w:noProof/>
            <w:webHidden/>
          </w:rPr>
          <w:fldChar w:fldCharType="separate"/>
        </w:r>
        <w:r w:rsidR="00406EE9">
          <w:rPr>
            <w:noProof/>
            <w:webHidden/>
          </w:rPr>
          <w:t>4</w:t>
        </w:r>
        <w:r w:rsidR="00A0400C">
          <w:rPr>
            <w:noProof/>
            <w:webHidden/>
          </w:rPr>
          <w:t>3</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12" w:anchor="_Toc470387463" w:history="1">
        <w:r w:rsidR="00FE5260" w:rsidRPr="00F07583">
          <w:rPr>
            <w:rStyle w:val="Hyperlink"/>
            <w:rFonts w:eastAsia="Arial"/>
            <w:noProof/>
          </w:rPr>
          <w:t>Figure 6:</w:t>
        </w:r>
        <w:r w:rsidR="000820BB" w:rsidRPr="000820BB">
          <w:rPr>
            <w:noProof/>
          </w:rPr>
          <w:t xml:space="preserve"> </w:t>
        </w:r>
        <w:r w:rsidR="000820BB">
          <w:rPr>
            <w:noProof/>
          </w:rPr>
          <w:t>Robotics Platforms</w:t>
        </w:r>
        <w:r w:rsidR="00FE5260">
          <w:rPr>
            <w:noProof/>
            <w:webHidden/>
          </w:rPr>
          <w:tab/>
        </w:r>
        <w:r w:rsidR="000820BB">
          <w:rPr>
            <w:rFonts w:hint="cs"/>
            <w:noProof/>
            <w:webHidden/>
            <w:rtl/>
          </w:rPr>
          <w:t>4</w:t>
        </w:r>
        <w:r w:rsidR="00A0400C">
          <w:rPr>
            <w:noProof/>
            <w:webHidden/>
          </w:rPr>
          <w:t>5</w:t>
        </w:r>
      </w:hyperlink>
    </w:p>
    <w:p w:rsidR="00FE5260" w:rsidRDefault="00116EA5" w:rsidP="006E7A3E">
      <w:pPr>
        <w:pStyle w:val="TableofFigures"/>
        <w:ind w:left="709" w:firstLine="0"/>
        <w:rPr>
          <w:rFonts w:eastAsiaTheme="minorEastAsia" w:cstheme="minorBidi"/>
          <w:noProof/>
          <w:color w:val="auto"/>
          <w:sz w:val="22"/>
          <w:szCs w:val="22"/>
        </w:rPr>
      </w:pPr>
      <w:hyperlink r:id="rId13" w:anchor="_Toc470387464" w:history="1">
        <w:r w:rsidR="00FE5260" w:rsidRPr="00F07583">
          <w:rPr>
            <w:rStyle w:val="Hyperlink"/>
            <w:rFonts w:eastAsia="Arial"/>
            <w:noProof/>
          </w:rPr>
          <w:t xml:space="preserve">Figure </w:t>
        </w:r>
        <w:r w:rsidR="000820BB">
          <w:rPr>
            <w:rStyle w:val="Hyperlink"/>
            <w:rFonts w:eastAsia="Arial"/>
            <w:noProof/>
          </w:rPr>
          <w:t>7</w:t>
        </w:r>
        <w:r w:rsidR="00FE5260" w:rsidRPr="00F07583">
          <w:rPr>
            <w:rStyle w:val="Hyperlink"/>
            <w:rFonts w:eastAsia="Arial"/>
            <w:noProof/>
          </w:rPr>
          <w:t xml:space="preserve">: </w:t>
        </w:r>
        <w:r w:rsidR="000820BB" w:rsidRPr="00804DEA">
          <w:rPr>
            <w:noProof/>
          </w:rPr>
          <w:t>Experimental setups</w:t>
        </w:r>
        <w:r w:rsidR="00FE5260">
          <w:rPr>
            <w:noProof/>
            <w:webHidden/>
          </w:rPr>
          <w:tab/>
        </w:r>
        <w:r w:rsidR="00FE5260">
          <w:rPr>
            <w:noProof/>
            <w:webHidden/>
          </w:rPr>
          <w:fldChar w:fldCharType="begin"/>
        </w:r>
        <w:r w:rsidR="00FE5260">
          <w:rPr>
            <w:noProof/>
            <w:webHidden/>
          </w:rPr>
          <w:instrText xml:space="preserve"> PAGEREF _Toc470387464 \h </w:instrText>
        </w:r>
        <w:r w:rsidR="00FE5260">
          <w:rPr>
            <w:noProof/>
            <w:webHidden/>
          </w:rPr>
        </w:r>
        <w:r w:rsidR="00FE5260">
          <w:rPr>
            <w:noProof/>
            <w:webHidden/>
          </w:rPr>
          <w:fldChar w:fldCharType="separate"/>
        </w:r>
        <w:r w:rsidR="00406EE9">
          <w:rPr>
            <w:noProof/>
            <w:webHidden/>
          </w:rPr>
          <w:t>4</w:t>
        </w:r>
        <w:r w:rsidR="00A0400C">
          <w:rPr>
            <w:noProof/>
            <w:webHidden/>
          </w:rPr>
          <w:t>6</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14" w:anchor="_Toc470387465" w:history="1">
        <w:r w:rsidR="00FE5260" w:rsidRPr="00F07583">
          <w:rPr>
            <w:rStyle w:val="Hyperlink"/>
            <w:rFonts w:eastAsia="Arial"/>
            <w:noProof/>
          </w:rPr>
          <w:t xml:space="preserve">Figure </w:t>
        </w:r>
        <w:r w:rsidR="000820BB">
          <w:rPr>
            <w:rStyle w:val="Hyperlink"/>
            <w:rFonts w:eastAsia="Arial"/>
            <w:noProof/>
          </w:rPr>
          <w:t>8</w:t>
        </w:r>
        <w:r w:rsidR="00FE5260" w:rsidRPr="00F07583">
          <w:rPr>
            <w:rStyle w:val="Hyperlink"/>
            <w:rFonts w:eastAsia="Arial"/>
            <w:noProof/>
          </w:rPr>
          <w:t>: Qualitative Expirment Ensonofication Positions</w:t>
        </w:r>
        <w:r w:rsidR="00FE5260">
          <w:rPr>
            <w:noProof/>
            <w:webHidden/>
          </w:rPr>
          <w:tab/>
        </w:r>
        <w:r w:rsidR="00FE5260">
          <w:rPr>
            <w:noProof/>
            <w:webHidden/>
          </w:rPr>
          <w:fldChar w:fldCharType="begin"/>
        </w:r>
        <w:r w:rsidR="00FE5260">
          <w:rPr>
            <w:noProof/>
            <w:webHidden/>
          </w:rPr>
          <w:instrText xml:space="preserve"> PAGEREF _Toc470387465 \h </w:instrText>
        </w:r>
        <w:r w:rsidR="00FE5260">
          <w:rPr>
            <w:noProof/>
            <w:webHidden/>
          </w:rPr>
        </w:r>
        <w:r w:rsidR="00FE5260">
          <w:rPr>
            <w:noProof/>
            <w:webHidden/>
          </w:rPr>
          <w:fldChar w:fldCharType="separate"/>
        </w:r>
        <w:r w:rsidR="00406EE9">
          <w:rPr>
            <w:noProof/>
            <w:webHidden/>
          </w:rPr>
          <w:t>4</w:t>
        </w:r>
        <w:r w:rsidR="00A0400C">
          <w:rPr>
            <w:noProof/>
            <w:webHidden/>
          </w:rPr>
          <w:t>7</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15" w:anchor="_Toc470387466" w:history="1">
        <w:r w:rsidR="00FE5260" w:rsidRPr="00F07583">
          <w:rPr>
            <w:rStyle w:val="Hyperlink"/>
            <w:rFonts w:eastAsia="Arial"/>
            <w:noProof/>
          </w:rPr>
          <w:t xml:space="preserve">Figure </w:t>
        </w:r>
        <w:r w:rsidR="000820BB">
          <w:rPr>
            <w:rStyle w:val="Hyperlink"/>
            <w:rFonts w:eastAsia="Arial"/>
            <w:noProof/>
          </w:rPr>
          <w:t>9</w:t>
        </w:r>
        <w:r w:rsidR="00FE5260" w:rsidRPr="00F07583">
          <w:rPr>
            <w:rStyle w:val="Hyperlink"/>
            <w:rFonts w:eastAsia="Arial"/>
            <w:noProof/>
          </w:rPr>
          <w:t>: Real Time Application Setup</w:t>
        </w:r>
        <w:r w:rsidR="00FE5260">
          <w:rPr>
            <w:noProof/>
            <w:webHidden/>
          </w:rPr>
          <w:tab/>
        </w:r>
        <w:r w:rsidR="00A0400C">
          <w:rPr>
            <w:noProof/>
            <w:webHidden/>
          </w:rPr>
          <w:t>49</w:t>
        </w:r>
      </w:hyperlink>
    </w:p>
    <w:p w:rsidR="00FE5260" w:rsidRDefault="00116EA5" w:rsidP="006E7A3E">
      <w:pPr>
        <w:pStyle w:val="TableofFigures"/>
        <w:ind w:left="709" w:firstLine="0"/>
        <w:rPr>
          <w:rFonts w:eastAsiaTheme="minorEastAsia" w:cstheme="minorBidi"/>
          <w:noProof/>
          <w:color w:val="auto"/>
          <w:sz w:val="22"/>
          <w:szCs w:val="22"/>
        </w:rPr>
      </w:pPr>
      <w:hyperlink w:anchor="_Toc470387467" w:history="1">
        <w:r w:rsidR="00FE5260" w:rsidRPr="00F07583">
          <w:rPr>
            <w:rStyle w:val="Hyperlink"/>
            <w:rFonts w:eastAsia="Arial"/>
            <w:noProof/>
          </w:rPr>
          <w:t>Figure 10 : Flow chart of the real time classification and hidden object detection Algorithm</w:t>
        </w:r>
        <w:r w:rsidR="00FE5260">
          <w:rPr>
            <w:noProof/>
            <w:webHidden/>
          </w:rPr>
          <w:tab/>
        </w:r>
        <w:r w:rsidR="00FE5260">
          <w:rPr>
            <w:noProof/>
            <w:webHidden/>
          </w:rPr>
          <w:fldChar w:fldCharType="begin"/>
        </w:r>
        <w:r w:rsidR="00FE5260">
          <w:rPr>
            <w:noProof/>
            <w:webHidden/>
          </w:rPr>
          <w:instrText xml:space="preserve"> PAGEREF _Toc470387467 \h </w:instrText>
        </w:r>
        <w:r w:rsidR="00FE5260">
          <w:rPr>
            <w:noProof/>
            <w:webHidden/>
          </w:rPr>
        </w:r>
        <w:r w:rsidR="00FE5260">
          <w:rPr>
            <w:noProof/>
            <w:webHidden/>
          </w:rPr>
          <w:fldChar w:fldCharType="separate"/>
        </w:r>
        <w:r w:rsidR="00406EE9">
          <w:rPr>
            <w:noProof/>
            <w:webHidden/>
          </w:rPr>
          <w:t>5</w:t>
        </w:r>
        <w:r w:rsidR="00A0400C">
          <w:rPr>
            <w:noProof/>
            <w:webHidden/>
          </w:rPr>
          <w:t>1</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16" w:anchor="_Toc470387468" w:history="1">
        <w:r w:rsidR="00FE5260" w:rsidRPr="00F07583">
          <w:rPr>
            <w:rStyle w:val="Hyperlink"/>
            <w:rFonts w:eastAsia="Arial"/>
            <w:noProof/>
          </w:rPr>
          <w:t>Figure 11: A view of the NN structure.</w:t>
        </w:r>
        <w:r w:rsidR="00FE5260">
          <w:rPr>
            <w:noProof/>
            <w:webHidden/>
          </w:rPr>
          <w:tab/>
        </w:r>
        <w:r w:rsidR="00FE5260">
          <w:rPr>
            <w:noProof/>
            <w:webHidden/>
          </w:rPr>
          <w:fldChar w:fldCharType="begin"/>
        </w:r>
        <w:r w:rsidR="00FE5260">
          <w:rPr>
            <w:noProof/>
            <w:webHidden/>
          </w:rPr>
          <w:instrText xml:space="preserve"> PAGEREF _Toc470387468 \h </w:instrText>
        </w:r>
        <w:r w:rsidR="00FE5260">
          <w:rPr>
            <w:noProof/>
            <w:webHidden/>
          </w:rPr>
        </w:r>
        <w:r w:rsidR="00FE5260">
          <w:rPr>
            <w:noProof/>
            <w:webHidden/>
          </w:rPr>
          <w:fldChar w:fldCharType="separate"/>
        </w:r>
        <w:r w:rsidR="00406EE9">
          <w:rPr>
            <w:noProof/>
            <w:webHidden/>
          </w:rPr>
          <w:t>5</w:t>
        </w:r>
        <w:r w:rsidR="00A0400C">
          <w:rPr>
            <w:noProof/>
            <w:webHidden/>
          </w:rPr>
          <w:t>4</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17" w:anchor="_Toc470387469" w:history="1">
        <w:r w:rsidR="00FE5260" w:rsidRPr="00F07583">
          <w:rPr>
            <w:rStyle w:val="Hyperlink"/>
            <w:rFonts w:eastAsia="Arial"/>
            <w:noProof/>
          </w:rPr>
          <w:t>Figure 12: Attenuation values according to frequency.</w:t>
        </w:r>
        <w:r w:rsidR="00FE5260">
          <w:rPr>
            <w:noProof/>
            <w:webHidden/>
          </w:rPr>
          <w:tab/>
        </w:r>
        <w:r w:rsidR="00FE5260">
          <w:rPr>
            <w:noProof/>
            <w:webHidden/>
          </w:rPr>
          <w:fldChar w:fldCharType="begin"/>
        </w:r>
        <w:r w:rsidR="00FE5260">
          <w:rPr>
            <w:noProof/>
            <w:webHidden/>
          </w:rPr>
          <w:instrText xml:space="preserve"> PAGEREF _Toc470387469 \h </w:instrText>
        </w:r>
        <w:r w:rsidR="00FE5260">
          <w:rPr>
            <w:noProof/>
            <w:webHidden/>
          </w:rPr>
        </w:r>
        <w:r w:rsidR="00FE5260">
          <w:rPr>
            <w:noProof/>
            <w:webHidden/>
          </w:rPr>
          <w:fldChar w:fldCharType="separate"/>
        </w:r>
        <w:r w:rsidR="00406EE9">
          <w:rPr>
            <w:noProof/>
            <w:webHidden/>
          </w:rPr>
          <w:t>5</w:t>
        </w:r>
        <w:r w:rsidR="00A0400C">
          <w:rPr>
            <w:noProof/>
            <w:webHidden/>
          </w:rPr>
          <w:t>5</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18" w:anchor="_Toc470387470" w:history="1">
        <w:r w:rsidR="00FE5260" w:rsidRPr="00F07583">
          <w:rPr>
            <w:rStyle w:val="Hyperlink"/>
            <w:rFonts w:eastAsia="Arial"/>
            <w:noProof/>
          </w:rPr>
          <w:t>Figure 13: Ground Effect</w:t>
        </w:r>
        <w:r w:rsidR="00FE5260">
          <w:rPr>
            <w:noProof/>
            <w:webHidden/>
          </w:rPr>
          <w:tab/>
        </w:r>
        <w:r w:rsidR="00FE5260">
          <w:rPr>
            <w:noProof/>
            <w:webHidden/>
          </w:rPr>
          <w:fldChar w:fldCharType="begin"/>
        </w:r>
        <w:r w:rsidR="00FE5260">
          <w:rPr>
            <w:noProof/>
            <w:webHidden/>
          </w:rPr>
          <w:instrText xml:space="preserve"> PAGEREF _Toc470387470 \h </w:instrText>
        </w:r>
        <w:r w:rsidR="00FE5260">
          <w:rPr>
            <w:noProof/>
            <w:webHidden/>
          </w:rPr>
        </w:r>
        <w:r w:rsidR="00FE5260">
          <w:rPr>
            <w:noProof/>
            <w:webHidden/>
          </w:rPr>
          <w:fldChar w:fldCharType="separate"/>
        </w:r>
        <w:r w:rsidR="00406EE9">
          <w:rPr>
            <w:noProof/>
            <w:webHidden/>
          </w:rPr>
          <w:t>5</w:t>
        </w:r>
        <w:r w:rsidR="00A0400C">
          <w:rPr>
            <w:noProof/>
            <w:webHidden/>
          </w:rPr>
          <w:t>7</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19" w:anchor="_Toc470387471" w:history="1">
        <w:r w:rsidR="00FE5260" w:rsidRPr="00F07583">
          <w:rPr>
            <w:rStyle w:val="Hyperlink"/>
            <w:rFonts w:eastAsia="Arial"/>
            <w:noProof/>
          </w:rPr>
          <w:t>Figure 14: Detection of crop rows</w:t>
        </w:r>
        <w:r w:rsidR="00FE5260">
          <w:rPr>
            <w:noProof/>
            <w:webHidden/>
          </w:rPr>
          <w:tab/>
        </w:r>
        <w:r w:rsidR="00FE5260">
          <w:rPr>
            <w:noProof/>
            <w:webHidden/>
          </w:rPr>
          <w:fldChar w:fldCharType="begin"/>
        </w:r>
        <w:r w:rsidR="00FE5260">
          <w:rPr>
            <w:noProof/>
            <w:webHidden/>
          </w:rPr>
          <w:instrText xml:space="preserve"> PAGEREF _Toc470387471 \h </w:instrText>
        </w:r>
        <w:r w:rsidR="00FE5260">
          <w:rPr>
            <w:noProof/>
            <w:webHidden/>
          </w:rPr>
        </w:r>
        <w:r w:rsidR="00FE5260">
          <w:rPr>
            <w:noProof/>
            <w:webHidden/>
          </w:rPr>
          <w:fldChar w:fldCharType="separate"/>
        </w:r>
        <w:r w:rsidR="00406EE9">
          <w:rPr>
            <w:noProof/>
            <w:webHidden/>
          </w:rPr>
          <w:t>5</w:t>
        </w:r>
        <w:r w:rsidR="00A0400C">
          <w:rPr>
            <w:noProof/>
            <w:webHidden/>
          </w:rPr>
          <w:t>8</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20" w:anchor="_Toc470387472" w:history="1">
        <w:r w:rsidR="00FE5260" w:rsidRPr="00F07583">
          <w:rPr>
            <w:rStyle w:val="Hyperlink"/>
            <w:rFonts w:eastAsia="Arial"/>
            <w:noProof/>
          </w:rPr>
          <w:t>Figure 15: Lidar Data</w:t>
        </w:r>
        <w:r w:rsidR="00FE5260">
          <w:rPr>
            <w:noProof/>
            <w:webHidden/>
          </w:rPr>
          <w:tab/>
        </w:r>
        <w:r w:rsidR="00FE5260">
          <w:rPr>
            <w:noProof/>
            <w:webHidden/>
          </w:rPr>
          <w:fldChar w:fldCharType="begin"/>
        </w:r>
        <w:r w:rsidR="00FE5260">
          <w:rPr>
            <w:noProof/>
            <w:webHidden/>
          </w:rPr>
          <w:instrText xml:space="preserve"> PAGEREF _Toc470387472 \h </w:instrText>
        </w:r>
        <w:r w:rsidR="00FE5260">
          <w:rPr>
            <w:noProof/>
            <w:webHidden/>
          </w:rPr>
        </w:r>
        <w:r w:rsidR="00FE5260">
          <w:rPr>
            <w:noProof/>
            <w:webHidden/>
          </w:rPr>
          <w:fldChar w:fldCharType="separate"/>
        </w:r>
        <w:r w:rsidR="00406EE9">
          <w:rPr>
            <w:noProof/>
            <w:webHidden/>
          </w:rPr>
          <w:t>60</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21" w:anchor="_Toc470387473" w:history="1">
        <w:r w:rsidR="00FE5260" w:rsidRPr="00F07583">
          <w:rPr>
            <w:rStyle w:val="Hyperlink"/>
            <w:rFonts w:eastAsia="Arial"/>
            <w:noProof/>
          </w:rPr>
          <w:t xml:space="preserve">Figure 16 : </w:t>
        </w:r>
        <w:r w:rsidR="00FE5260" w:rsidRPr="00F07583">
          <w:rPr>
            <w:rStyle w:val="Hyperlink"/>
            <w:rFonts w:asciiTheme="majorHAnsi" w:eastAsia="Arial" w:hAnsiTheme="majorHAnsi" w:cstheme="majorHAnsi"/>
            <w:noProof/>
          </w:rPr>
          <w:t>Averaged amplitude as a function of frequency of pepper and cucumber plants.</w:t>
        </w:r>
        <w:r w:rsidR="00FE5260">
          <w:rPr>
            <w:noProof/>
            <w:webHidden/>
          </w:rPr>
          <w:tab/>
        </w:r>
        <w:r w:rsidR="00FE5260">
          <w:rPr>
            <w:noProof/>
            <w:webHidden/>
          </w:rPr>
          <w:fldChar w:fldCharType="begin"/>
        </w:r>
        <w:r w:rsidR="00FE5260">
          <w:rPr>
            <w:noProof/>
            <w:webHidden/>
          </w:rPr>
          <w:instrText xml:space="preserve"> PAGEREF _Toc470387473 \h </w:instrText>
        </w:r>
        <w:r w:rsidR="00FE5260">
          <w:rPr>
            <w:noProof/>
            <w:webHidden/>
          </w:rPr>
        </w:r>
        <w:r w:rsidR="00FE5260">
          <w:rPr>
            <w:noProof/>
            <w:webHidden/>
          </w:rPr>
          <w:fldChar w:fldCharType="separate"/>
        </w:r>
        <w:r w:rsidR="00406EE9">
          <w:rPr>
            <w:noProof/>
            <w:webHidden/>
          </w:rPr>
          <w:t>6</w:t>
        </w:r>
        <w:r w:rsidR="00A0400C">
          <w:rPr>
            <w:noProof/>
            <w:webHidden/>
          </w:rPr>
          <w:t>1</w:t>
        </w:r>
        <w:r w:rsidR="00FE5260">
          <w:rPr>
            <w:noProof/>
            <w:webHidden/>
          </w:rPr>
          <w:fldChar w:fldCharType="end"/>
        </w:r>
      </w:hyperlink>
    </w:p>
    <w:p w:rsidR="008B23D8" w:rsidRDefault="00116EA5">
      <w:pPr>
        <w:pStyle w:val="TableofFigures"/>
        <w:ind w:left="709" w:firstLine="0"/>
        <w:rPr>
          <w:rFonts w:eastAsiaTheme="minorEastAsia" w:cstheme="minorBidi"/>
          <w:noProof/>
          <w:color w:val="auto"/>
          <w:sz w:val="22"/>
          <w:szCs w:val="22"/>
        </w:rPr>
      </w:pPr>
      <w:hyperlink r:id="rId22" w:anchor="_Toc470387473" w:history="1">
        <w:r w:rsidR="008B23D8" w:rsidRPr="00F07583">
          <w:rPr>
            <w:rStyle w:val="Hyperlink"/>
            <w:rFonts w:eastAsia="Arial"/>
            <w:noProof/>
          </w:rPr>
          <w:t>Figure 1</w:t>
        </w:r>
        <w:r w:rsidR="008B23D8">
          <w:rPr>
            <w:rStyle w:val="Hyperlink"/>
            <w:rFonts w:eastAsia="Arial"/>
            <w:noProof/>
          </w:rPr>
          <w:t>7</w:t>
        </w:r>
        <w:r w:rsidR="008B23D8" w:rsidRPr="00F07583">
          <w:rPr>
            <w:rStyle w:val="Hyperlink"/>
            <w:rFonts w:eastAsia="Arial"/>
            <w:noProof/>
          </w:rPr>
          <w:t xml:space="preserve"> : </w:t>
        </w:r>
        <w:r w:rsidR="008B23D8">
          <w:rPr>
            <w:rStyle w:val="Hyperlink"/>
            <w:rFonts w:asciiTheme="majorHAnsi" w:eastAsia="Arial" w:hAnsiTheme="majorHAnsi" w:cstheme="majorHAnsi"/>
            <w:noProof/>
          </w:rPr>
          <w:t>Slope and Frequencey Response comparason between two species</w:t>
        </w:r>
        <w:r w:rsidR="008B23D8" w:rsidRPr="00F07583">
          <w:rPr>
            <w:rStyle w:val="Hyperlink"/>
            <w:rFonts w:asciiTheme="majorHAnsi" w:eastAsia="Arial" w:hAnsiTheme="majorHAnsi" w:cstheme="majorHAnsi"/>
            <w:noProof/>
          </w:rPr>
          <w:t>.</w:t>
        </w:r>
        <w:r w:rsidR="008B23D8">
          <w:rPr>
            <w:noProof/>
            <w:webHidden/>
          </w:rPr>
          <w:tab/>
          <w:t>62</w:t>
        </w:r>
      </w:hyperlink>
    </w:p>
    <w:p w:rsidR="00FE5260" w:rsidRDefault="00116EA5" w:rsidP="006E7A3E">
      <w:pPr>
        <w:pStyle w:val="TableofFigures"/>
        <w:ind w:left="709" w:firstLine="0"/>
        <w:rPr>
          <w:rFonts w:eastAsiaTheme="minorEastAsia" w:cstheme="minorBidi"/>
          <w:noProof/>
          <w:color w:val="auto"/>
          <w:sz w:val="22"/>
          <w:szCs w:val="22"/>
        </w:rPr>
      </w:pPr>
      <w:hyperlink r:id="rId23" w:anchor="_Toc470387474" w:history="1">
        <w:r w:rsidR="00FE5260" w:rsidRPr="00F07583">
          <w:rPr>
            <w:rStyle w:val="Hyperlink"/>
            <w:rFonts w:eastAsia="Arial"/>
            <w:noProof/>
          </w:rPr>
          <w:t xml:space="preserve">Figure 18: Wall and plant spectrum </w:t>
        </w:r>
        <w:r w:rsidR="007522EE" w:rsidRPr="0011332D">
          <w:t xml:space="preserve">at </w:t>
        </w:r>
        <w:r w:rsidR="007522EE">
          <w:t>1.0[m]</w:t>
        </w:r>
        <w:r w:rsidR="00FE5260">
          <w:rPr>
            <w:noProof/>
            <w:webHidden/>
          </w:rPr>
          <w:tab/>
        </w:r>
        <w:r w:rsidR="007522EE">
          <w:rPr>
            <w:noProof/>
            <w:webHidden/>
          </w:rPr>
          <w:t>6</w:t>
        </w:r>
        <w:r w:rsidR="00A0400C">
          <w:rPr>
            <w:noProof/>
            <w:webHidden/>
          </w:rPr>
          <w:t>3</w:t>
        </w:r>
      </w:hyperlink>
    </w:p>
    <w:p w:rsidR="00FE5260" w:rsidRDefault="00116EA5" w:rsidP="006E7A3E">
      <w:pPr>
        <w:pStyle w:val="TableofFigures"/>
        <w:ind w:left="709" w:firstLine="0"/>
        <w:rPr>
          <w:rFonts w:eastAsiaTheme="minorEastAsia" w:cstheme="minorBidi"/>
          <w:noProof/>
          <w:color w:val="auto"/>
          <w:sz w:val="22"/>
          <w:szCs w:val="22"/>
        </w:rPr>
      </w:pPr>
      <w:hyperlink r:id="rId24" w:anchor="_Toc470387475" w:history="1">
        <w:r w:rsidR="00FE5260" w:rsidRPr="00F07583">
          <w:rPr>
            <w:rStyle w:val="Hyperlink"/>
            <w:rFonts w:eastAsia="Arial"/>
            <w:noProof/>
          </w:rPr>
          <w:t>Figure 19 : Average support vectors</w:t>
        </w:r>
        <w:r w:rsidR="00FE5260">
          <w:rPr>
            <w:noProof/>
            <w:webHidden/>
          </w:rPr>
          <w:tab/>
        </w:r>
        <w:r w:rsidR="00A0400C">
          <w:rPr>
            <w:noProof/>
            <w:webHidden/>
          </w:rPr>
          <w:t>65</w:t>
        </w:r>
      </w:hyperlink>
    </w:p>
    <w:p w:rsidR="00FE5260" w:rsidRDefault="00116EA5" w:rsidP="006E7A3E">
      <w:pPr>
        <w:pStyle w:val="TableofFigures"/>
        <w:ind w:left="709" w:firstLine="0"/>
        <w:rPr>
          <w:rFonts w:eastAsiaTheme="minorEastAsia" w:cstheme="minorBidi"/>
          <w:noProof/>
          <w:color w:val="auto"/>
          <w:sz w:val="22"/>
          <w:szCs w:val="22"/>
        </w:rPr>
      </w:pPr>
      <w:hyperlink r:id="rId25" w:anchor="_Toc470387476" w:history="1">
        <w:r w:rsidR="00FE5260" w:rsidRPr="00F07583">
          <w:rPr>
            <w:rStyle w:val="Hyperlink"/>
            <w:rFonts w:eastAsia="Arial"/>
            <w:noProof/>
          </w:rPr>
          <w:t>Figure 20: Mapping process</w:t>
        </w:r>
        <w:r w:rsidR="00FE5260">
          <w:rPr>
            <w:noProof/>
            <w:webHidden/>
          </w:rPr>
          <w:tab/>
        </w:r>
        <w:r w:rsidR="002C027D">
          <w:rPr>
            <w:noProof/>
            <w:webHidden/>
          </w:rPr>
          <w:t>67</w:t>
        </w:r>
      </w:hyperlink>
    </w:p>
    <w:p w:rsidR="00FE5260" w:rsidRDefault="00116EA5" w:rsidP="006E7A3E">
      <w:pPr>
        <w:pStyle w:val="TableofFigures"/>
        <w:ind w:left="709" w:firstLine="0"/>
        <w:rPr>
          <w:rFonts w:eastAsiaTheme="minorEastAsia" w:cstheme="minorBidi"/>
          <w:noProof/>
          <w:color w:val="auto"/>
          <w:sz w:val="22"/>
          <w:szCs w:val="22"/>
        </w:rPr>
      </w:pPr>
      <w:hyperlink r:id="rId26" w:anchor="_Toc470387477" w:history="1">
        <w:r w:rsidR="00FE5260" w:rsidRPr="00F07583">
          <w:rPr>
            <w:rStyle w:val="Hyperlink"/>
            <w:rFonts w:eastAsia="Arial"/>
            <w:noProof/>
          </w:rPr>
          <w:t xml:space="preserve">Figure 21: </w:t>
        </w:r>
        <w:r w:rsidR="00A01FC4">
          <w:rPr>
            <w:rStyle w:val="Hyperlink"/>
            <w:rFonts w:eastAsia="Arial"/>
            <w:noProof/>
          </w:rPr>
          <w:t>T</w:t>
        </w:r>
        <w:r w:rsidR="00A01FC4" w:rsidRPr="00A01FC4">
          <w:rPr>
            <w:rStyle w:val="Hyperlink"/>
            <w:rFonts w:eastAsia="Arial"/>
            <w:noProof/>
          </w:rPr>
          <w:t>he sensing appartus</w:t>
        </w:r>
        <w:r w:rsidR="00A01FC4">
          <w:rPr>
            <w:rStyle w:val="Hyperlink"/>
            <w:rFonts w:eastAsia="Arial"/>
            <w:noProof/>
          </w:rPr>
          <w:t>’s</w:t>
        </w:r>
        <w:r w:rsidR="00A01FC4" w:rsidRPr="00A01FC4">
          <w:rPr>
            <w:rStyle w:val="Hyperlink"/>
            <w:rFonts w:eastAsia="Arial"/>
            <w:noProof/>
          </w:rPr>
          <w:t xml:space="preserve"> </w:t>
        </w:r>
        <w:r w:rsidR="00A01FC4">
          <w:rPr>
            <w:rStyle w:val="Hyperlink"/>
            <w:rFonts w:eastAsia="Arial"/>
            <w:noProof/>
          </w:rPr>
          <w:t>c</w:t>
        </w:r>
        <w:r w:rsidR="00FE5260" w:rsidRPr="00F07583">
          <w:rPr>
            <w:rStyle w:val="Hyperlink"/>
            <w:rFonts w:eastAsia="Arial"/>
            <w:noProof/>
          </w:rPr>
          <w:t>orrelation sum over spectrogram</w:t>
        </w:r>
        <w:r w:rsidR="00FE5260">
          <w:rPr>
            <w:noProof/>
            <w:webHidden/>
          </w:rPr>
          <w:tab/>
        </w:r>
        <w:r w:rsidR="002C027D">
          <w:rPr>
            <w:noProof/>
            <w:webHidden/>
          </w:rPr>
          <w:t>68</w:t>
        </w:r>
      </w:hyperlink>
    </w:p>
    <w:p w:rsidR="00FE5260" w:rsidRDefault="00116EA5" w:rsidP="006E7A3E">
      <w:pPr>
        <w:pStyle w:val="TableofFigures"/>
        <w:ind w:left="709" w:firstLine="0"/>
        <w:rPr>
          <w:rFonts w:eastAsiaTheme="minorEastAsia" w:cstheme="minorBidi"/>
          <w:noProof/>
          <w:color w:val="auto"/>
          <w:sz w:val="22"/>
          <w:szCs w:val="22"/>
        </w:rPr>
      </w:pPr>
      <w:hyperlink r:id="rId27" w:anchor="_Toc470387478" w:history="1">
        <w:r w:rsidR="00FE5260" w:rsidRPr="00F07583">
          <w:rPr>
            <w:rStyle w:val="Hyperlink"/>
            <w:rFonts w:eastAsia="Arial"/>
            <w:noProof/>
          </w:rPr>
          <w:t>Figure 22: Frequency spectrum of leaves and fruit.</w:t>
        </w:r>
        <w:r w:rsidR="00FE5260">
          <w:rPr>
            <w:noProof/>
            <w:webHidden/>
          </w:rPr>
          <w:tab/>
        </w:r>
        <w:r w:rsidR="002C027D">
          <w:rPr>
            <w:noProof/>
            <w:webHidden/>
          </w:rPr>
          <w:t>69</w:t>
        </w:r>
      </w:hyperlink>
    </w:p>
    <w:p w:rsidR="00FE5260" w:rsidRDefault="00116EA5" w:rsidP="006E7A3E">
      <w:pPr>
        <w:pStyle w:val="TableofFigures"/>
        <w:ind w:left="709" w:firstLine="0"/>
        <w:rPr>
          <w:rFonts w:eastAsiaTheme="minorEastAsia" w:cstheme="minorBidi"/>
          <w:noProof/>
          <w:color w:val="auto"/>
          <w:sz w:val="22"/>
          <w:szCs w:val="22"/>
        </w:rPr>
      </w:pPr>
      <w:hyperlink r:id="rId28" w:anchor="_Toc470387479" w:history="1">
        <w:r w:rsidR="00FE5260" w:rsidRPr="00F07583">
          <w:rPr>
            <w:rStyle w:val="Hyperlink"/>
            <w:rFonts w:eastAsia="Arial"/>
            <w:noProof/>
          </w:rPr>
          <w:t>Figure 23: Features Extraction Experiment</w:t>
        </w:r>
        <w:r w:rsidR="00FE5260">
          <w:rPr>
            <w:noProof/>
            <w:webHidden/>
          </w:rPr>
          <w:tab/>
        </w:r>
        <w:r w:rsidR="00FE5260">
          <w:rPr>
            <w:noProof/>
            <w:webHidden/>
          </w:rPr>
          <w:fldChar w:fldCharType="begin"/>
        </w:r>
        <w:r w:rsidR="00FE5260">
          <w:rPr>
            <w:noProof/>
            <w:webHidden/>
          </w:rPr>
          <w:instrText xml:space="preserve"> PAGEREF _Toc470387479 \h </w:instrText>
        </w:r>
        <w:r w:rsidR="00FE5260">
          <w:rPr>
            <w:noProof/>
            <w:webHidden/>
          </w:rPr>
        </w:r>
        <w:r w:rsidR="00FE5260">
          <w:rPr>
            <w:noProof/>
            <w:webHidden/>
          </w:rPr>
          <w:fldChar w:fldCharType="separate"/>
        </w:r>
        <w:r w:rsidR="00406EE9">
          <w:rPr>
            <w:noProof/>
            <w:webHidden/>
          </w:rPr>
          <w:t>7</w:t>
        </w:r>
        <w:r w:rsidR="002C027D">
          <w:rPr>
            <w:noProof/>
            <w:webHidden/>
          </w:rPr>
          <w:t>1</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29" w:anchor="_Toc470387480" w:history="1">
        <w:r w:rsidR="00FE5260" w:rsidRPr="00F07583">
          <w:rPr>
            <w:rStyle w:val="Hyperlink"/>
            <w:rFonts w:eastAsia="Arial"/>
            <w:noProof/>
          </w:rPr>
          <w:t>Figure 24: Sum of positive changes between spectrograms</w:t>
        </w:r>
        <w:r w:rsidR="00FE5260">
          <w:rPr>
            <w:noProof/>
            <w:webHidden/>
          </w:rPr>
          <w:tab/>
        </w:r>
        <w:r w:rsidR="00FE5260">
          <w:rPr>
            <w:noProof/>
            <w:webHidden/>
          </w:rPr>
          <w:fldChar w:fldCharType="begin"/>
        </w:r>
        <w:r w:rsidR="00FE5260">
          <w:rPr>
            <w:noProof/>
            <w:webHidden/>
          </w:rPr>
          <w:instrText xml:space="preserve"> PAGEREF _Toc470387480 \h </w:instrText>
        </w:r>
        <w:r w:rsidR="00FE5260">
          <w:rPr>
            <w:noProof/>
            <w:webHidden/>
          </w:rPr>
        </w:r>
        <w:r w:rsidR="00FE5260">
          <w:rPr>
            <w:noProof/>
            <w:webHidden/>
          </w:rPr>
          <w:fldChar w:fldCharType="separate"/>
        </w:r>
        <w:r w:rsidR="00406EE9">
          <w:rPr>
            <w:noProof/>
            <w:webHidden/>
          </w:rPr>
          <w:t>7</w:t>
        </w:r>
        <w:r w:rsidR="002C027D">
          <w:rPr>
            <w:noProof/>
            <w:webHidden/>
          </w:rPr>
          <w:t>2</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30" w:anchor="_Toc470387481" w:history="1">
        <w:r w:rsidR="00FE5260" w:rsidRPr="00F07583">
          <w:rPr>
            <w:rStyle w:val="Hyperlink"/>
            <w:rFonts w:eastAsia="Arial"/>
            <w:noProof/>
          </w:rPr>
          <w:t>Figure 25: The number of peaks per frequency for the 15 plant-orientation combinations</w:t>
        </w:r>
        <w:r w:rsidR="00FE5260">
          <w:rPr>
            <w:noProof/>
            <w:webHidden/>
          </w:rPr>
          <w:tab/>
        </w:r>
        <w:r w:rsidR="00FE5260">
          <w:rPr>
            <w:noProof/>
            <w:webHidden/>
          </w:rPr>
          <w:fldChar w:fldCharType="begin"/>
        </w:r>
        <w:r w:rsidR="00FE5260">
          <w:rPr>
            <w:noProof/>
            <w:webHidden/>
          </w:rPr>
          <w:instrText xml:space="preserve"> PAGEREF _Toc470387481 \h </w:instrText>
        </w:r>
        <w:r w:rsidR="00FE5260">
          <w:rPr>
            <w:noProof/>
            <w:webHidden/>
          </w:rPr>
        </w:r>
        <w:r w:rsidR="00FE5260">
          <w:rPr>
            <w:noProof/>
            <w:webHidden/>
          </w:rPr>
          <w:fldChar w:fldCharType="separate"/>
        </w:r>
        <w:r w:rsidR="00406EE9">
          <w:rPr>
            <w:noProof/>
            <w:webHidden/>
          </w:rPr>
          <w:t>7</w:t>
        </w:r>
        <w:r w:rsidR="002C027D">
          <w:rPr>
            <w:noProof/>
            <w:webHidden/>
          </w:rPr>
          <w:t>2</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31" w:anchor="_Toc470387482" w:history="1">
        <w:r w:rsidR="00FE5260" w:rsidRPr="00B4740D">
          <w:rPr>
            <w:rStyle w:val="Hyperlink"/>
            <w:rFonts w:eastAsia="Arial"/>
            <w:noProof/>
          </w:rPr>
          <w:t xml:space="preserve">Figure 26: </w:t>
        </w:r>
        <w:r w:rsidR="00B4740D" w:rsidRPr="00B4740D">
          <w:rPr>
            <w:rStyle w:val="Hyperlink"/>
            <w:rFonts w:eastAsia="Arial"/>
            <w:noProof/>
          </w:rPr>
          <w:t>Predicted against experimental results in frequencies  28[kHz] - 32[kHz]</w:t>
        </w:r>
        <w:r w:rsidR="00FE5260" w:rsidRPr="00B4740D">
          <w:rPr>
            <w:rStyle w:val="Hyperlink"/>
            <w:noProof/>
            <w:webHidden/>
          </w:rPr>
          <w:tab/>
        </w:r>
        <w:r w:rsidR="002C027D">
          <w:rPr>
            <w:rStyle w:val="Hyperlink"/>
            <w:noProof/>
            <w:webHidden/>
          </w:rPr>
          <w:t>74</w:t>
        </w:r>
      </w:hyperlink>
    </w:p>
    <w:p w:rsidR="00FE5260" w:rsidRPr="006E7A3E" w:rsidRDefault="00116EA5" w:rsidP="006E7A3E">
      <w:pPr>
        <w:pStyle w:val="TableofFigures"/>
        <w:ind w:left="709" w:firstLine="0"/>
        <w:rPr>
          <w:rFonts w:eastAsia="Arial"/>
          <w:noProof/>
          <w:color w:val="0563C1" w:themeColor="hyperlink"/>
          <w:u w:val="single"/>
        </w:rPr>
      </w:pPr>
      <w:hyperlink r:id="rId32" w:anchor="_Toc470387483" w:history="1">
        <w:r w:rsidR="00FE5260" w:rsidRPr="00B4740D">
          <w:rPr>
            <w:rStyle w:val="Hyperlink"/>
            <w:rFonts w:eastAsia="Arial"/>
            <w:noProof/>
          </w:rPr>
          <w:t>Figure 2</w:t>
        </w:r>
        <w:r w:rsidR="004104C3">
          <w:rPr>
            <w:rStyle w:val="Hyperlink"/>
            <w:rFonts w:eastAsia="Arial"/>
            <w:noProof/>
          </w:rPr>
          <w:t>7</w:t>
        </w:r>
        <w:r w:rsidR="00FE5260" w:rsidRPr="00B4740D">
          <w:rPr>
            <w:rStyle w:val="Hyperlink"/>
            <w:rFonts w:eastAsia="Arial"/>
            <w:noProof/>
          </w:rPr>
          <w:t xml:space="preserve">: </w:t>
        </w:r>
        <w:r w:rsidR="00B4740D" w:rsidRPr="00B4740D">
          <w:rPr>
            <w:rStyle w:val="Hyperlink"/>
            <w:rFonts w:eastAsia="Arial"/>
            <w:noProof/>
          </w:rPr>
          <w:t xml:space="preserve">Predicted against experimental results </w:t>
        </w:r>
        <w:r w:rsidR="00B4740D">
          <w:rPr>
            <w:rStyle w:val="Hyperlink"/>
            <w:rFonts w:eastAsia="Arial"/>
            <w:noProof/>
          </w:rPr>
          <w:t>in</w:t>
        </w:r>
        <w:r w:rsidR="00B4740D" w:rsidRPr="00B4740D">
          <w:rPr>
            <w:rStyle w:val="Hyperlink"/>
            <w:rFonts w:eastAsia="Arial"/>
            <w:noProof/>
          </w:rPr>
          <w:t xml:space="preserve"> frequencies of 20[kHz] to 28[kHz]</w:t>
        </w:r>
        <w:r w:rsidR="00FE5260" w:rsidRPr="00B4740D">
          <w:rPr>
            <w:rStyle w:val="Hyperlink"/>
            <w:noProof/>
            <w:webHidden/>
          </w:rPr>
          <w:tab/>
        </w:r>
        <w:r w:rsidR="00FE5260" w:rsidRPr="00B4740D">
          <w:rPr>
            <w:rStyle w:val="Hyperlink"/>
            <w:noProof/>
            <w:webHidden/>
          </w:rPr>
          <w:fldChar w:fldCharType="begin"/>
        </w:r>
        <w:r w:rsidR="00FE5260" w:rsidRPr="00B4740D">
          <w:rPr>
            <w:rStyle w:val="Hyperlink"/>
            <w:noProof/>
            <w:webHidden/>
          </w:rPr>
          <w:instrText xml:space="preserve"> PAGEREF _Toc470387483 \h </w:instrText>
        </w:r>
        <w:r w:rsidR="00FE5260" w:rsidRPr="00B4740D">
          <w:rPr>
            <w:rStyle w:val="Hyperlink"/>
            <w:noProof/>
            <w:webHidden/>
          </w:rPr>
        </w:r>
        <w:r w:rsidR="00FE5260" w:rsidRPr="00B4740D">
          <w:rPr>
            <w:rStyle w:val="Hyperlink"/>
            <w:noProof/>
            <w:webHidden/>
          </w:rPr>
          <w:fldChar w:fldCharType="separate"/>
        </w:r>
        <w:r w:rsidR="00406EE9">
          <w:rPr>
            <w:rStyle w:val="Hyperlink"/>
            <w:noProof/>
            <w:webHidden/>
          </w:rPr>
          <w:t>75</w:t>
        </w:r>
        <w:r w:rsidR="00FE5260" w:rsidRPr="00B4740D">
          <w:rPr>
            <w:rStyle w:val="Hyperlink"/>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33" w:anchor="_Toc470387484" w:history="1">
        <w:r w:rsidR="00FE5260" w:rsidRPr="00F07583">
          <w:rPr>
            <w:rStyle w:val="Hyperlink"/>
            <w:rFonts w:eastAsia="Arial"/>
            <w:noProof/>
          </w:rPr>
          <w:t>Figure 2</w:t>
        </w:r>
        <w:r w:rsidR="004104C3">
          <w:rPr>
            <w:rStyle w:val="Hyperlink"/>
            <w:rFonts w:eastAsia="Arial"/>
            <w:noProof/>
          </w:rPr>
          <w:t>8</w:t>
        </w:r>
        <w:r w:rsidR="00FE5260" w:rsidRPr="00F07583">
          <w:rPr>
            <w:rStyle w:val="Hyperlink"/>
            <w:rFonts w:eastAsia="Arial"/>
            <w:noProof/>
          </w:rPr>
          <w:t>: Predicted against experimental mass</w:t>
        </w:r>
        <w:r w:rsidR="00FE5260">
          <w:rPr>
            <w:noProof/>
            <w:webHidden/>
          </w:rPr>
          <w:tab/>
        </w:r>
        <w:r w:rsidR="00FF5E7B">
          <w:rPr>
            <w:noProof/>
            <w:webHidden/>
          </w:rPr>
          <w:t>76</w:t>
        </w:r>
      </w:hyperlink>
    </w:p>
    <w:p w:rsidR="00734322" w:rsidRDefault="00116EA5">
      <w:pPr>
        <w:pStyle w:val="TableofFigures"/>
        <w:ind w:left="709" w:firstLine="0"/>
        <w:rPr>
          <w:rFonts w:eastAsiaTheme="minorEastAsia" w:cstheme="minorBidi"/>
          <w:noProof/>
          <w:color w:val="auto"/>
          <w:sz w:val="22"/>
          <w:szCs w:val="22"/>
        </w:rPr>
      </w:pPr>
      <w:hyperlink r:id="rId34" w:anchor="_Toc470387486" w:history="1">
        <w:r w:rsidR="00734322" w:rsidRPr="00F07583">
          <w:rPr>
            <w:rStyle w:val="Hyperlink"/>
            <w:rFonts w:eastAsia="Arial"/>
            <w:noProof/>
          </w:rPr>
          <w:t xml:space="preserve">Figure 29: </w:t>
        </w:r>
        <w:r w:rsidR="00734322">
          <w:rPr>
            <w:rStyle w:val="Hyperlink"/>
            <w:rFonts w:eastAsia="Arial"/>
            <w:noProof/>
          </w:rPr>
          <w:t>Q</w:t>
        </w:r>
        <w:r w:rsidR="00734322" w:rsidRPr="00F07583">
          <w:rPr>
            <w:rStyle w:val="Hyperlink"/>
            <w:rFonts w:eastAsia="Arial"/>
            <w:noProof/>
          </w:rPr>
          <w:t>uadratic model surface</w:t>
        </w:r>
        <w:r w:rsidR="00734322">
          <w:rPr>
            <w:rStyle w:val="Hyperlink"/>
            <w:rFonts w:eastAsia="Arial"/>
            <w:noProof/>
          </w:rPr>
          <w:t xml:space="preserve"> &amp; </w:t>
        </w:r>
        <w:r w:rsidR="00734322" w:rsidRPr="00734322">
          <w:rPr>
            <w:rStyle w:val="Hyperlink"/>
            <w:rFonts w:eastAsia="Arial"/>
            <w:noProof/>
          </w:rPr>
          <w:t>Observations</w:t>
        </w:r>
        <w:r w:rsidR="00734322">
          <w:rPr>
            <w:noProof/>
            <w:webHidden/>
          </w:rPr>
          <w:tab/>
        </w:r>
        <w:r w:rsidR="00734322">
          <w:rPr>
            <w:noProof/>
            <w:webHidden/>
          </w:rPr>
          <w:fldChar w:fldCharType="begin"/>
        </w:r>
        <w:r w:rsidR="00734322">
          <w:rPr>
            <w:noProof/>
            <w:webHidden/>
          </w:rPr>
          <w:instrText xml:space="preserve"> PAGEREF _Toc470387486 \h </w:instrText>
        </w:r>
        <w:r w:rsidR="00734322">
          <w:rPr>
            <w:noProof/>
            <w:webHidden/>
          </w:rPr>
        </w:r>
        <w:r w:rsidR="00734322">
          <w:rPr>
            <w:noProof/>
            <w:webHidden/>
          </w:rPr>
          <w:fldChar w:fldCharType="separate"/>
        </w:r>
        <w:r w:rsidR="00406EE9">
          <w:rPr>
            <w:noProof/>
            <w:webHidden/>
          </w:rPr>
          <w:t>7</w:t>
        </w:r>
        <w:r w:rsidR="00AF1E78">
          <w:rPr>
            <w:noProof/>
            <w:webHidden/>
          </w:rPr>
          <w:t>8</w:t>
        </w:r>
        <w:r w:rsidR="00734322">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35" w:anchor="_Toc470387485" w:history="1">
        <w:r w:rsidR="00FE5260" w:rsidRPr="00F07583">
          <w:rPr>
            <w:rStyle w:val="Hyperlink"/>
            <w:rFonts w:eastAsia="Arial"/>
            <w:noProof/>
          </w:rPr>
          <w:t>Figure 30: Predicted against experimental number of leaves from 1.25[m]</w:t>
        </w:r>
        <w:r w:rsidR="00FE5260">
          <w:rPr>
            <w:noProof/>
            <w:webHidden/>
          </w:rPr>
          <w:tab/>
        </w:r>
        <w:r w:rsidR="00FE5260">
          <w:rPr>
            <w:noProof/>
            <w:webHidden/>
          </w:rPr>
          <w:fldChar w:fldCharType="begin"/>
        </w:r>
        <w:r w:rsidR="00FE5260">
          <w:rPr>
            <w:noProof/>
            <w:webHidden/>
          </w:rPr>
          <w:instrText xml:space="preserve"> PAGEREF _Toc470387485 \h </w:instrText>
        </w:r>
        <w:r w:rsidR="00FE5260">
          <w:rPr>
            <w:noProof/>
            <w:webHidden/>
          </w:rPr>
        </w:r>
        <w:r w:rsidR="00FE5260">
          <w:rPr>
            <w:noProof/>
            <w:webHidden/>
          </w:rPr>
          <w:fldChar w:fldCharType="separate"/>
        </w:r>
        <w:r w:rsidR="00406EE9">
          <w:rPr>
            <w:noProof/>
            <w:webHidden/>
          </w:rPr>
          <w:t>7</w:t>
        </w:r>
        <w:r w:rsidR="00AF1E78">
          <w:rPr>
            <w:noProof/>
            <w:webHidden/>
          </w:rPr>
          <w:t>8</w:t>
        </w:r>
        <w:r w:rsidR="00FE5260">
          <w:rPr>
            <w:noProof/>
            <w:webHidden/>
          </w:rPr>
          <w:fldChar w:fldCharType="end"/>
        </w:r>
      </w:hyperlink>
    </w:p>
    <w:p w:rsidR="00FE5260" w:rsidRDefault="00116EA5" w:rsidP="006E7A3E">
      <w:pPr>
        <w:pStyle w:val="TableofFigures"/>
        <w:ind w:left="709" w:firstLine="0"/>
        <w:rPr>
          <w:rFonts w:eastAsiaTheme="minorEastAsia" w:cstheme="minorBidi"/>
          <w:noProof/>
          <w:color w:val="auto"/>
          <w:sz w:val="22"/>
          <w:szCs w:val="22"/>
        </w:rPr>
      </w:pPr>
      <w:hyperlink r:id="rId36" w:anchor="_Toc470387487" w:history="1">
        <w:r w:rsidR="00FE5260" w:rsidRPr="00F07583">
          <w:rPr>
            <w:rStyle w:val="Hyperlink"/>
            <w:rFonts w:eastAsia="Arial"/>
            <w:noProof/>
          </w:rPr>
          <w:t>Figure 3</w:t>
        </w:r>
        <w:r w:rsidR="00734322">
          <w:rPr>
            <w:rStyle w:val="Hyperlink"/>
            <w:rFonts w:eastAsia="Arial"/>
            <w:noProof/>
          </w:rPr>
          <w:t>1</w:t>
        </w:r>
        <w:r w:rsidR="00FE5260" w:rsidRPr="00F07583">
          <w:rPr>
            <w:rStyle w:val="Hyperlink"/>
            <w:rFonts w:eastAsia="Arial"/>
            <w:noProof/>
          </w:rPr>
          <w:t>:</w:t>
        </w:r>
        <w:r w:rsidR="00D363B1" w:rsidRPr="00D363B1">
          <w:rPr>
            <w:rFonts w:eastAsiaTheme="minorEastAsia"/>
          </w:rPr>
          <w:t xml:space="preserve"> </w:t>
        </w:r>
        <w:r w:rsidR="00D363B1">
          <w:rPr>
            <w:rFonts w:eastAsiaTheme="minorEastAsia"/>
          </w:rPr>
          <w:t>Neural</w:t>
        </w:r>
        <w:r w:rsidR="00D363B1">
          <w:rPr>
            <w:rFonts w:eastAsiaTheme="minorEastAsia"/>
            <w:vertAlign w:val="subscript"/>
          </w:rPr>
          <w:t xml:space="preserve"> </w:t>
        </w:r>
        <w:r w:rsidR="00D363B1">
          <w:rPr>
            <w:rFonts w:eastAsiaTheme="minorEastAsia"/>
          </w:rPr>
          <w:t>network</w:t>
        </w:r>
        <w:r w:rsidR="00D363B1">
          <w:rPr>
            <w:rFonts w:eastAsiaTheme="minorEastAsia"/>
            <w:vertAlign w:val="subscript"/>
          </w:rPr>
          <w:t xml:space="preserve"> </w:t>
        </w:r>
        <w:r w:rsidR="00D363B1">
          <w:t>prediction of fruit mass from 1.25[m]</w:t>
        </w:r>
        <w:r w:rsidR="00D363B1">
          <w:rPr>
            <w:rFonts w:eastAsiaTheme="minorEastAsia"/>
          </w:rPr>
          <w:t xml:space="preserve"> with no cross validation.</w:t>
        </w:r>
        <w:r w:rsidR="00FE5260">
          <w:rPr>
            <w:noProof/>
            <w:webHidden/>
          </w:rPr>
          <w:tab/>
        </w:r>
        <w:r w:rsidR="00FE5260">
          <w:rPr>
            <w:noProof/>
            <w:webHidden/>
          </w:rPr>
          <w:fldChar w:fldCharType="begin"/>
        </w:r>
        <w:r w:rsidR="00FE5260">
          <w:rPr>
            <w:noProof/>
            <w:webHidden/>
          </w:rPr>
          <w:instrText xml:space="preserve"> PAGEREF _Toc470387487 \h </w:instrText>
        </w:r>
        <w:r w:rsidR="00FE5260">
          <w:rPr>
            <w:noProof/>
            <w:webHidden/>
          </w:rPr>
        </w:r>
        <w:r w:rsidR="00FE5260">
          <w:rPr>
            <w:noProof/>
            <w:webHidden/>
          </w:rPr>
          <w:fldChar w:fldCharType="separate"/>
        </w:r>
        <w:r w:rsidR="00406EE9">
          <w:rPr>
            <w:noProof/>
            <w:webHidden/>
          </w:rPr>
          <w:t>80</w:t>
        </w:r>
        <w:r w:rsidR="00FE5260">
          <w:rPr>
            <w:noProof/>
            <w:webHidden/>
          </w:rPr>
          <w:fldChar w:fldCharType="end"/>
        </w:r>
      </w:hyperlink>
    </w:p>
    <w:p w:rsidR="00FE5260" w:rsidRPr="006E7A3E" w:rsidRDefault="00116EA5" w:rsidP="006E7A3E">
      <w:pPr>
        <w:pStyle w:val="TableofFigures"/>
        <w:ind w:left="709" w:firstLine="0"/>
        <w:rPr>
          <w:rFonts w:eastAsia="Arial"/>
          <w:noProof/>
          <w:color w:val="0563C1" w:themeColor="hyperlink"/>
          <w:u w:val="single"/>
        </w:rPr>
      </w:pPr>
      <w:hyperlink r:id="rId37" w:anchor="_Toc470387488" w:history="1">
        <w:r w:rsidR="00FE5260" w:rsidRPr="00734322">
          <w:rPr>
            <w:rStyle w:val="Hyperlink"/>
            <w:rFonts w:eastAsia="Arial"/>
            <w:noProof/>
          </w:rPr>
          <w:t xml:space="preserve">Figure </w:t>
        </w:r>
        <w:r w:rsidR="00734322" w:rsidRPr="00734322">
          <w:rPr>
            <w:rStyle w:val="Hyperlink"/>
            <w:rFonts w:eastAsia="Arial"/>
            <w:noProof/>
          </w:rPr>
          <w:t>32</w:t>
        </w:r>
        <w:r w:rsidR="00FE5260" w:rsidRPr="00734322">
          <w:rPr>
            <w:rStyle w:val="Hyperlink"/>
            <w:rFonts w:asciiTheme="minorBidi" w:eastAsia="Arial" w:hAnsiTheme="minorBidi"/>
            <w:noProof/>
          </w:rPr>
          <w:t xml:space="preserve">: </w:t>
        </w:r>
        <w:r w:rsidR="00734322" w:rsidRPr="00734322">
          <w:rPr>
            <w:rStyle w:val="Hyperlink"/>
            <w:rFonts w:eastAsia="Arial"/>
            <w:noProof/>
          </w:rPr>
          <w:t>Neural network prediction of number of leaves from 1.25[m] with no cross validation</w:t>
        </w:r>
        <w:r w:rsidR="00FE5260" w:rsidRPr="00734322">
          <w:rPr>
            <w:rStyle w:val="Hyperlink"/>
            <w:noProof/>
            <w:webHidden/>
          </w:rPr>
          <w:tab/>
        </w:r>
        <w:r w:rsidR="00FE5260" w:rsidRPr="00734322">
          <w:rPr>
            <w:rStyle w:val="Hyperlink"/>
            <w:noProof/>
            <w:webHidden/>
          </w:rPr>
          <w:fldChar w:fldCharType="begin"/>
        </w:r>
        <w:r w:rsidR="00FE5260" w:rsidRPr="00734322">
          <w:rPr>
            <w:rStyle w:val="Hyperlink"/>
            <w:noProof/>
            <w:webHidden/>
          </w:rPr>
          <w:instrText xml:space="preserve"> PAGEREF _Toc470387488 \h </w:instrText>
        </w:r>
        <w:r w:rsidR="00FE5260" w:rsidRPr="00734322">
          <w:rPr>
            <w:rStyle w:val="Hyperlink"/>
            <w:noProof/>
            <w:webHidden/>
          </w:rPr>
        </w:r>
        <w:r w:rsidR="00FE5260" w:rsidRPr="00734322">
          <w:rPr>
            <w:rStyle w:val="Hyperlink"/>
            <w:noProof/>
            <w:webHidden/>
          </w:rPr>
          <w:fldChar w:fldCharType="separate"/>
        </w:r>
        <w:r w:rsidR="00406EE9">
          <w:rPr>
            <w:rStyle w:val="Hyperlink"/>
            <w:noProof/>
            <w:webHidden/>
          </w:rPr>
          <w:t>81</w:t>
        </w:r>
        <w:r w:rsidR="00FE5260" w:rsidRPr="00734322">
          <w:rPr>
            <w:rStyle w:val="Hyperlink"/>
            <w:noProof/>
            <w:webHidden/>
          </w:rPr>
          <w:fldChar w:fldCharType="end"/>
        </w:r>
      </w:hyperlink>
    </w:p>
    <w:p w:rsidR="008F393F" w:rsidRPr="001C3025" w:rsidRDefault="00FE5260" w:rsidP="006E7A3E">
      <w:pPr>
        <w:pStyle w:val="TableofFigures"/>
        <w:ind w:left="709" w:firstLine="0"/>
      </w:pPr>
      <w:r>
        <w:fldChar w:fldCharType="end"/>
      </w:r>
    </w:p>
    <w:p w:rsidR="0058513F" w:rsidRPr="0073663B" w:rsidRDefault="007941DE" w:rsidP="006E7A3E">
      <w:pPr>
        <w:pStyle w:val="Heading1"/>
      </w:pPr>
      <w:bookmarkStart w:id="3" w:name="_Toc469494649"/>
      <w:bookmarkStart w:id="4" w:name="_Toc469575356"/>
      <w:r w:rsidRPr="00B62A66">
        <w:lastRenderedPageBreak/>
        <w:t>Abstract and Objectives</w:t>
      </w:r>
      <w:bookmarkEnd w:id="3"/>
      <w:bookmarkEnd w:id="4"/>
      <w:r w:rsidRPr="0073663B">
        <w:t xml:space="preserve"> </w:t>
      </w:r>
    </w:p>
    <w:p w:rsidR="0058513F" w:rsidRDefault="007941DE" w:rsidP="006E7A3E">
      <w:r>
        <w:t xml:space="preserve">The spectrum of an ultrasonic return echo from plants has shown in previous research to contain information about them. The full potential that this information holds is observed in bats which have been using bio-sonar and vision in nature for millions of years for navigation and foraging. Bats are capable of dynamically mapping their dense </w:t>
      </w:r>
      <w:r w:rsidR="0054224D">
        <w:t>vegetation</w:t>
      </w:r>
      <w:r>
        <w:t xml:space="preserve"> habitats with great accuracy by sweeping through ultrasonic frequencies. Their senses improved throughout evolution to exceed any current in-air ultrasonic engineering systems.  While underwater sonar systems are used in diverse military missions as mapping the sea floor in high resolutions, help in detection of mines and even agriculture applications such as evaluation of the tonnage of fisheries – air sonar is used for atmospheric inquiries and in the field of robotics it is mostly used as distance sensors. </w:t>
      </w:r>
    </w:p>
    <w:p w:rsidR="0058513F" w:rsidRDefault="007941DE">
      <w:r>
        <w:t xml:space="preserve">This research focuses on developing an ultrasonic sensing system that would ultimately be used as the basis for a yield estimation robotic system. This is made possible through analyzing ultrasonic features obtained by ensonfying plants and developing algorithms for evaluation of fruit mass and leaf number. An ultrasonic sensor system was developed and tested in a lab, a pepper greenhouse and on single pepper plants, single leaves and fruit. The results showed the potential of ultrasonic sensors for such a robot in classifying plants and greenhouse infrastructures such as walls. It showed the sensor's ability to detect hidden plant rows and fruits in real time as well as making an estimation of the fruit mass and leaves number in single plants. A developed multi linear regression model for estimating the energy level was found to be highly significant with </w:t>
      </w:r>
      <w:r>
        <w:rPr>
          <w:rFonts w:ascii="Cambria Math" w:eastAsia="Cambria Math" w:hAnsi="Cambria Math" w:cs="Cambria Math"/>
        </w:rPr>
        <w:t>R</w:t>
      </w:r>
      <w:r>
        <w:rPr>
          <w:rFonts w:ascii="Cambria Math" w:eastAsia="Cambria Math" w:hAnsi="Cambria Math" w:cs="Cambria Math"/>
          <w:vertAlign w:val="superscript"/>
        </w:rPr>
        <w:t>2</w:t>
      </w:r>
      <w:r>
        <w:t xml:space="preserve"> of </w:t>
      </w:r>
      <w:r>
        <w:rPr>
          <w:rFonts w:ascii="Cambria Math" w:eastAsia="Cambria Math" w:hAnsi="Cambria Math" w:cs="Cambria Math"/>
        </w:rPr>
        <w:t>0.64</w:t>
      </w:r>
      <w:r>
        <w:t xml:space="preserve"> and </w:t>
      </w:r>
      <w:r>
        <w:rPr>
          <w:rFonts w:ascii="Cambria Math" w:eastAsia="Cambria Math" w:hAnsi="Cambria Math" w:cs="Cambria Math"/>
        </w:rPr>
        <w:t>0.84</w:t>
      </w:r>
      <w:r>
        <w:t xml:space="preserve"> for </w:t>
      </w:r>
      <w:r>
        <w:rPr>
          <w:rFonts w:ascii="Cambria Math" w:eastAsia="Cambria Math" w:hAnsi="Cambria Math" w:cs="Cambria Math"/>
        </w:rPr>
        <w:t xml:space="preserve">28 kHz </w:t>
      </w:r>
      <w:r>
        <w:t xml:space="preserve">to </w:t>
      </w:r>
      <w:r>
        <w:rPr>
          <w:rFonts w:ascii="Cambria Math" w:eastAsia="Cambria Math" w:hAnsi="Cambria Math" w:cs="Cambria Math"/>
        </w:rPr>
        <w:t>33 kHz</w:t>
      </w:r>
      <w:r>
        <w:t xml:space="preserve"> and </w:t>
      </w:r>
      <w:r>
        <w:rPr>
          <w:rFonts w:ascii="Cambria Math" w:eastAsia="Cambria Math" w:hAnsi="Cambria Math" w:cs="Cambria Math"/>
        </w:rPr>
        <w:t>20 kHz</w:t>
      </w:r>
      <w:r>
        <w:t xml:space="preserve"> to </w:t>
      </w:r>
      <w:r>
        <w:rPr>
          <w:rFonts w:ascii="Cambria Math" w:eastAsia="Cambria Math" w:hAnsi="Cambria Math" w:cs="Cambria Math"/>
        </w:rPr>
        <w:t>28 kHz</w:t>
      </w:r>
      <w:r>
        <w:t xml:space="preserve"> ranges, respectively. The algorithm for prediction of fruit mass per plant yielded </w:t>
      </w:r>
      <w:r>
        <w:rPr>
          <w:rFonts w:ascii="Cambria Math" w:eastAsia="Cambria Math" w:hAnsi="Cambria Math" w:cs="Cambria Math"/>
        </w:rPr>
        <w:t>𝑅</w:t>
      </w:r>
      <w:r>
        <w:rPr>
          <w:rFonts w:ascii="Cambria Math" w:eastAsia="Cambria Math" w:hAnsi="Cambria Math" w:cs="Cambria Math"/>
          <w:vertAlign w:val="superscript"/>
        </w:rPr>
        <w:t>2</w:t>
      </w:r>
      <w:r>
        <w:t xml:space="preserve"> of </w:t>
      </w:r>
      <w:r>
        <w:rPr>
          <w:rFonts w:ascii="Cambria Math" w:eastAsia="Cambria Math" w:hAnsi="Cambria Math" w:cs="Cambria Math"/>
        </w:rPr>
        <w:t>0.34</w:t>
      </w:r>
      <w:r>
        <w:t xml:space="preserve"> and </w:t>
      </w:r>
      <w:r>
        <w:rPr>
          <w:rFonts w:ascii="Cambria Math" w:eastAsia="Cambria Math" w:hAnsi="Cambria Math" w:cs="Cambria Math"/>
        </w:rPr>
        <w:t>0.72</w:t>
      </w:r>
      <w:r>
        <w:t xml:space="preserve"> for leaves. A neural network was trained for fruit and leaves estimation as an alternative evaluation method and it yielded a significance level of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t xml:space="preserve"> 0.86 and 0.95 respectively. </w:t>
      </w:r>
    </w:p>
    <w:p w:rsidR="0058513F" w:rsidRDefault="007941DE" w:rsidP="006E7A3E">
      <w:r>
        <w:t xml:space="preserve"> </w:t>
      </w:r>
    </w:p>
    <w:p w:rsidR="0058513F" w:rsidRDefault="007941DE" w:rsidP="006E7A3E">
      <w:r>
        <w:rPr>
          <w:rFonts w:eastAsia="David"/>
        </w:rPr>
        <w:t xml:space="preserve">  </w:t>
      </w:r>
    </w:p>
    <w:p w:rsidR="0058513F" w:rsidRDefault="007941DE" w:rsidP="006E7A3E">
      <w:pPr>
        <w:pStyle w:val="Heading1"/>
      </w:pPr>
      <w:bookmarkStart w:id="5" w:name="_Toc469494650"/>
      <w:bookmarkStart w:id="6" w:name="_Toc469575357"/>
      <w:r>
        <w:lastRenderedPageBreak/>
        <w:t>Nomenclature</w:t>
      </w:r>
      <w:bookmarkEnd w:id="5"/>
      <w:bookmarkEnd w:id="6"/>
      <w:r>
        <w:t xml:space="preserve"> </w:t>
      </w:r>
    </w:p>
    <w:p w:rsidR="0058513F" w:rsidRPr="00604EFF" w:rsidRDefault="007941DE" w:rsidP="006E7A3E">
      <w:pPr>
        <w:pStyle w:val="Nomenclature"/>
      </w:pPr>
      <w:r w:rsidRPr="003D788D">
        <w:rPr>
          <w:b/>
          <w:bCs w:val="0"/>
        </w:rPr>
        <w:t>ANOVA</w:t>
      </w:r>
      <w:r w:rsidRPr="006C74F4">
        <w:t xml:space="preserve"> - Analysis of Variance. </w:t>
      </w:r>
    </w:p>
    <w:p w:rsidR="0058513F" w:rsidRPr="00604EFF" w:rsidRDefault="007941DE" w:rsidP="006E7A3E">
      <w:pPr>
        <w:pStyle w:val="Nomenclature"/>
      </w:pPr>
      <w:r w:rsidRPr="003D788D">
        <w:rPr>
          <w:b/>
          <w:bCs w:val="0"/>
        </w:rPr>
        <w:t>ARL</w:t>
      </w:r>
      <w:r w:rsidR="006C74F4" w:rsidRPr="006C74F4">
        <w:t xml:space="preserve"> - </w:t>
      </w:r>
      <w:r w:rsidRPr="006C74F4">
        <w:t xml:space="preserve"> Agricultural Robotics Lab. </w:t>
      </w:r>
    </w:p>
    <w:p w:rsidR="0058513F" w:rsidRPr="00604EFF" w:rsidRDefault="007941DE" w:rsidP="006E7A3E">
      <w:pPr>
        <w:pStyle w:val="Nomenclature"/>
      </w:pPr>
      <w:r w:rsidRPr="003D788D">
        <w:rPr>
          <w:b/>
          <w:bCs w:val="0"/>
        </w:rPr>
        <w:t>RBM</w:t>
      </w:r>
      <w:r w:rsidRPr="003D788D">
        <w:rPr>
          <w:b/>
          <w:bCs w:val="0"/>
          <w:vertAlign w:val="superscript"/>
        </w:rPr>
        <w:t>2</w:t>
      </w:r>
      <w:r w:rsidRPr="003D788D">
        <w:rPr>
          <w:b/>
          <w:bCs w:val="0"/>
        </w:rPr>
        <w:t>S</w:t>
      </w:r>
      <w:r w:rsidRPr="006E7A3E">
        <w:t xml:space="preserve"> </w:t>
      </w:r>
      <w:r w:rsidRPr="006C74F4">
        <w:t>- Robots and Bio-Medical Micro-System.</w:t>
      </w:r>
      <w:r w:rsidRPr="006E7A3E">
        <w:t xml:space="preserve"> </w:t>
      </w:r>
    </w:p>
    <w:p w:rsidR="0058513F" w:rsidRPr="00604EFF" w:rsidRDefault="007941DE" w:rsidP="006E7A3E">
      <w:pPr>
        <w:pStyle w:val="Nomenclature"/>
      </w:pPr>
      <w:r w:rsidRPr="003D788D">
        <w:rPr>
          <w:b/>
          <w:bCs w:val="0"/>
        </w:rPr>
        <w:t>CHIRP</w:t>
      </w:r>
      <w:r w:rsidR="006C74F4" w:rsidRPr="006E7A3E">
        <w:t xml:space="preserve"> </w:t>
      </w:r>
      <w:r w:rsidRPr="006E7A3E">
        <w:t xml:space="preserve">- </w:t>
      </w:r>
      <w:r w:rsidRPr="00AA6FE1">
        <w:t>Compressed High Intensity Radar Pulse. A signal with a varying frequency over time. Despite the word "radar" in the acronym the term is commonly used in the field of ultrasonic sensing</w:t>
      </w:r>
      <w:r w:rsidR="003B0AE3">
        <w:t>.</w:t>
      </w:r>
      <w:r w:rsidRPr="00AA6FE1">
        <w:t xml:space="preserve"> (</w:t>
      </w:r>
      <w:r w:rsidR="003B0AE3">
        <w:t>A</w:t>
      </w:r>
      <w:r w:rsidR="003B0AE3" w:rsidRPr="00AA6FE1">
        <w:t xml:space="preserve">lso </w:t>
      </w:r>
      <w:r w:rsidRPr="00AA6FE1">
        <w:t>referred as frequency modulated signals and sweep signals).</w:t>
      </w:r>
      <w:r w:rsidRPr="006E7A3E">
        <w:t xml:space="preserve"> </w:t>
      </w:r>
    </w:p>
    <w:p w:rsidR="0058513F" w:rsidRPr="00604EFF" w:rsidRDefault="007941DE" w:rsidP="006E7A3E">
      <w:pPr>
        <w:pStyle w:val="Nomenclature"/>
      </w:pPr>
      <w:r w:rsidRPr="003D788D">
        <w:rPr>
          <w:b/>
          <w:bCs w:val="0"/>
        </w:rPr>
        <w:t>DAQ</w:t>
      </w:r>
      <w:r w:rsidRPr="006E7A3E">
        <w:t xml:space="preserve"> –</w:t>
      </w:r>
      <w:r w:rsidRPr="006C74F4">
        <w:t xml:space="preserve"> Data Acquisition. </w:t>
      </w:r>
    </w:p>
    <w:p w:rsidR="0058513F" w:rsidRDefault="007941DE" w:rsidP="006E7A3E">
      <w:pPr>
        <w:pStyle w:val="Nomenclature"/>
      </w:pPr>
      <w:r w:rsidRPr="003D788D">
        <w:rPr>
          <w:b/>
          <w:bCs w:val="0"/>
        </w:rPr>
        <w:t>Echolocation</w:t>
      </w:r>
      <w:r w:rsidRPr="006C74F4">
        <w:t xml:space="preserve"> – Animal's bio-sonar navigation system. </w:t>
      </w:r>
    </w:p>
    <w:p w:rsidR="00744880" w:rsidRPr="00604EFF" w:rsidRDefault="00744880" w:rsidP="006E7A3E">
      <w:pPr>
        <w:pStyle w:val="Nomenclature"/>
      </w:pPr>
      <w:r w:rsidRPr="006E7A3E">
        <w:rPr>
          <w:b/>
          <w:bCs w:val="0"/>
        </w:rPr>
        <w:t>EKF</w:t>
      </w:r>
      <w:r w:rsidRPr="0073663B">
        <w:t xml:space="preserve">  - </w:t>
      </w:r>
      <w:r>
        <w:rPr>
          <w:color w:val="auto"/>
        </w:rPr>
        <w:t xml:space="preserve"> </w:t>
      </w:r>
      <w:hyperlink r:id="rId38" w:tooltip="Extended Kalman filter" w:history="1">
        <w:r>
          <w:rPr>
            <w:rStyle w:val="Hyperlink"/>
            <w:color w:val="auto"/>
            <w:u w:val="none"/>
          </w:rPr>
          <w:t>E</w:t>
        </w:r>
        <w:r w:rsidRPr="006E7A3E">
          <w:rPr>
            <w:rStyle w:val="Hyperlink"/>
            <w:color w:val="auto"/>
            <w:u w:val="none"/>
          </w:rPr>
          <w:t>xtended Kalman filter</w:t>
        </w:r>
      </w:hyperlink>
      <w:r w:rsidRPr="00744880">
        <w:t> </w:t>
      </w:r>
      <w:r>
        <w:t xml:space="preserve"> </w:t>
      </w:r>
    </w:p>
    <w:p w:rsidR="0058513F" w:rsidRPr="00604EFF" w:rsidRDefault="007941DE" w:rsidP="006E7A3E">
      <w:pPr>
        <w:pStyle w:val="Nomenclature"/>
      </w:pPr>
      <w:r w:rsidRPr="003D788D">
        <w:rPr>
          <w:b/>
          <w:bCs w:val="0"/>
        </w:rPr>
        <w:t>Ensonify</w:t>
      </w:r>
      <w:r w:rsidRPr="006E7A3E">
        <w:t xml:space="preserve"> - </w:t>
      </w:r>
      <w:r w:rsidRPr="006C74F4">
        <w:t xml:space="preserve">To fill with sound. </w:t>
      </w:r>
    </w:p>
    <w:p w:rsidR="0058513F" w:rsidRPr="00604EFF" w:rsidRDefault="007941DE" w:rsidP="006E7A3E">
      <w:pPr>
        <w:pStyle w:val="Nomenclature"/>
      </w:pPr>
      <w:r w:rsidRPr="003D788D">
        <w:rPr>
          <w:b/>
          <w:bCs w:val="0"/>
        </w:rPr>
        <w:t>FFT</w:t>
      </w:r>
      <w:r w:rsidRPr="006E7A3E">
        <w:t xml:space="preserve"> </w:t>
      </w:r>
      <w:r w:rsidR="003D788D" w:rsidRPr="003A25FB">
        <w:t xml:space="preserve">- </w:t>
      </w:r>
      <w:r w:rsidRPr="006C74F4">
        <w:t xml:space="preserve">Fast Fourier Transform. </w:t>
      </w:r>
    </w:p>
    <w:p w:rsidR="0058513F" w:rsidRPr="00604EFF" w:rsidRDefault="007941DE" w:rsidP="006E7A3E">
      <w:pPr>
        <w:pStyle w:val="Nomenclature"/>
      </w:pPr>
      <w:r w:rsidRPr="003D788D">
        <w:rPr>
          <w:b/>
          <w:bCs w:val="0"/>
        </w:rPr>
        <w:t>FrFT</w:t>
      </w:r>
      <w:r w:rsidRPr="006C74F4">
        <w:t xml:space="preserve"> -  Fractional Fourier Transform. </w:t>
      </w:r>
    </w:p>
    <w:p w:rsidR="0058513F" w:rsidRPr="00604EFF" w:rsidRDefault="007941DE" w:rsidP="006E7A3E">
      <w:pPr>
        <w:pStyle w:val="Nomenclature"/>
      </w:pPr>
      <w:r w:rsidRPr="003D788D">
        <w:rPr>
          <w:b/>
          <w:bCs w:val="0"/>
        </w:rPr>
        <w:t>Frequency response</w:t>
      </w:r>
      <w:r w:rsidRPr="006E7A3E">
        <w:t xml:space="preserve"> </w:t>
      </w:r>
      <w:r w:rsidRPr="006C74F4">
        <w:t xml:space="preserve">- Representation of the signal's intensity in the frequency domain. The frequency response is defined in this work as the sum of the echo amplitudes in a specific frequency divided by the mean CHIRP amplitude of the same frequency. </w:t>
      </w:r>
    </w:p>
    <w:p w:rsidR="0058513F" w:rsidRPr="00604EFF" w:rsidRDefault="007941DE" w:rsidP="006E7A3E">
      <w:pPr>
        <w:pStyle w:val="Nomenclature"/>
      </w:pPr>
      <w:r w:rsidRPr="003D788D">
        <w:rPr>
          <w:b/>
          <w:bCs w:val="0"/>
        </w:rPr>
        <w:t>HRTF</w:t>
      </w:r>
      <w:r w:rsidRPr="006E7A3E">
        <w:t xml:space="preserve"> </w:t>
      </w:r>
      <w:r w:rsidR="003D788D" w:rsidRPr="003A25FB">
        <w:t xml:space="preserve">- </w:t>
      </w:r>
      <w:r w:rsidRPr="006C74F4">
        <w:t xml:space="preserve">Head Related Transfer Function. </w:t>
      </w:r>
    </w:p>
    <w:p w:rsidR="0058513F" w:rsidRPr="00604EFF" w:rsidRDefault="007941DE" w:rsidP="006E7A3E">
      <w:pPr>
        <w:pStyle w:val="Nomenclature"/>
      </w:pPr>
      <w:r w:rsidRPr="00915086">
        <w:rPr>
          <w:b/>
          <w:bCs w:val="0"/>
        </w:rPr>
        <w:t>LDA</w:t>
      </w:r>
      <w:r w:rsidRPr="006E7A3E">
        <w:t xml:space="preserve"> -</w:t>
      </w:r>
      <w:r w:rsidRPr="006C74F4">
        <w:t xml:space="preserve"> Linear Discriminate Analysis. </w:t>
      </w:r>
    </w:p>
    <w:p w:rsidR="0058513F" w:rsidRPr="00604EFF" w:rsidRDefault="007941DE" w:rsidP="006E7A3E">
      <w:pPr>
        <w:pStyle w:val="Nomenclature"/>
      </w:pPr>
      <w:r w:rsidRPr="00915086">
        <w:rPr>
          <w:b/>
          <w:bCs w:val="0"/>
        </w:rPr>
        <w:t>LIDAR</w:t>
      </w:r>
      <w:r w:rsidRPr="006E7A3E">
        <w:t xml:space="preserve"> -</w:t>
      </w:r>
      <w:r w:rsidRPr="006C74F4">
        <w:t xml:space="preserve"> Light Detection </w:t>
      </w:r>
      <w:r w:rsidR="007770F8" w:rsidRPr="006C74F4">
        <w:t>and</w:t>
      </w:r>
      <w:r w:rsidRPr="006C74F4">
        <w:t xml:space="preserve"> Ranging. </w:t>
      </w:r>
    </w:p>
    <w:p w:rsidR="0058513F" w:rsidRPr="00604EFF" w:rsidRDefault="007941DE" w:rsidP="006E7A3E">
      <w:pPr>
        <w:pStyle w:val="Nomenclature"/>
      </w:pPr>
      <w:r w:rsidRPr="00915086">
        <w:rPr>
          <w:b/>
          <w:bCs w:val="0"/>
        </w:rPr>
        <w:t>OLS</w:t>
      </w:r>
      <w:r w:rsidRPr="006E7A3E">
        <w:t xml:space="preserve"> </w:t>
      </w:r>
      <w:r w:rsidR="00915086" w:rsidRPr="003A25FB">
        <w:t xml:space="preserve">- </w:t>
      </w:r>
      <w:r w:rsidRPr="006C74F4">
        <w:t xml:space="preserve"> Ordinary Least Squares. </w:t>
      </w:r>
    </w:p>
    <w:p w:rsidR="0058513F" w:rsidRPr="00604EFF" w:rsidRDefault="007941DE" w:rsidP="006E7A3E">
      <w:pPr>
        <w:pStyle w:val="Nomenclature"/>
      </w:pPr>
      <w:r w:rsidRPr="00EA6921">
        <w:rPr>
          <w:b/>
          <w:bCs w:val="0"/>
        </w:rPr>
        <w:t>PA</w:t>
      </w:r>
      <w:r w:rsidRPr="006E7A3E">
        <w:t xml:space="preserve"> - </w:t>
      </w:r>
      <w:r w:rsidRPr="006C74F4">
        <w:t xml:space="preserve">Precision agriculture. </w:t>
      </w:r>
    </w:p>
    <w:p w:rsidR="0058513F" w:rsidRPr="00604EFF" w:rsidRDefault="007941DE" w:rsidP="006E7A3E">
      <w:pPr>
        <w:pStyle w:val="Nomenclature"/>
      </w:pPr>
      <w:r w:rsidRPr="00EA6921">
        <w:rPr>
          <w:b/>
          <w:bCs w:val="0"/>
        </w:rPr>
        <w:t>PAS</w:t>
      </w:r>
      <w:r w:rsidRPr="006E7A3E">
        <w:t xml:space="preserve"> </w:t>
      </w:r>
      <w:r w:rsidR="00DE4E8E" w:rsidRPr="003A25FB">
        <w:t xml:space="preserve">- </w:t>
      </w:r>
      <w:r w:rsidRPr="006C74F4">
        <w:t xml:space="preserve">Pseudo Amplitude Scan. </w:t>
      </w:r>
    </w:p>
    <w:p w:rsidR="00B949C6" w:rsidRDefault="007941DE" w:rsidP="006E7A3E">
      <w:pPr>
        <w:pStyle w:val="Nomenclature"/>
      </w:pPr>
      <w:r w:rsidRPr="00EA6921">
        <w:rPr>
          <w:b/>
          <w:bCs w:val="0"/>
        </w:rPr>
        <w:t>PSD</w:t>
      </w:r>
      <w:r w:rsidRPr="006E7A3E">
        <w:t xml:space="preserve"> </w:t>
      </w:r>
      <w:r w:rsidR="00DE4E8E" w:rsidRPr="003A25FB">
        <w:t xml:space="preserve">- </w:t>
      </w:r>
      <w:r w:rsidRPr="006C74F4">
        <w:t xml:space="preserve"> Power Spectrum Density.</w:t>
      </w:r>
    </w:p>
    <w:p w:rsidR="0058513F" w:rsidRPr="0073663B" w:rsidRDefault="00B949C6" w:rsidP="006E7A3E">
      <w:pPr>
        <w:pStyle w:val="Nomenclature"/>
      </w:pPr>
      <w:r w:rsidRPr="006E7A3E">
        <w:rPr>
          <w:b/>
          <w:bCs w:val="0"/>
        </w:rPr>
        <w:t>RANSAC</w:t>
      </w:r>
      <w:r>
        <w:t xml:space="preserve"> - </w:t>
      </w:r>
      <w:r w:rsidRPr="0073663B">
        <w:t>Random sample consensus</w:t>
      </w:r>
      <w:r>
        <w:rPr>
          <w:rFonts w:eastAsia="Arial"/>
        </w:rPr>
        <w:t xml:space="preserve"> </w:t>
      </w:r>
      <w:r w:rsidR="007941DE" w:rsidRPr="0073663B">
        <w:t xml:space="preserve"> </w:t>
      </w:r>
    </w:p>
    <w:p w:rsidR="0058513F" w:rsidRPr="00604EFF" w:rsidRDefault="007941DE" w:rsidP="006E7A3E">
      <w:pPr>
        <w:pStyle w:val="Nomenclature"/>
      </w:pPr>
      <w:r w:rsidRPr="00EA6921">
        <w:rPr>
          <w:b/>
          <w:bCs w:val="0"/>
        </w:rPr>
        <w:lastRenderedPageBreak/>
        <w:t>Reflectors</w:t>
      </w:r>
      <w:r w:rsidRPr="006C74F4">
        <w:t xml:space="preserve"> </w:t>
      </w:r>
      <w:r w:rsidR="00DE4E8E" w:rsidRPr="003A25FB">
        <w:t xml:space="preserve">- </w:t>
      </w:r>
      <w:r w:rsidRPr="006C74F4">
        <w:t>objects that reflect the soun</w:t>
      </w:r>
      <w:r w:rsidR="00B949C6">
        <w:t xml:space="preserve"> </w:t>
      </w:r>
      <w:r w:rsidRPr="006C74F4">
        <w:t xml:space="preserve">ds produced by sonar. </w:t>
      </w:r>
    </w:p>
    <w:p w:rsidR="0058513F" w:rsidRPr="00604EFF" w:rsidRDefault="007941DE" w:rsidP="006E7A3E">
      <w:pPr>
        <w:pStyle w:val="Nomenclature"/>
      </w:pPr>
      <w:r w:rsidRPr="00EA6921">
        <w:rPr>
          <w:b/>
          <w:bCs w:val="0"/>
        </w:rPr>
        <w:t>SLAM</w:t>
      </w:r>
      <w:r w:rsidRPr="006E7A3E">
        <w:t xml:space="preserve"> </w:t>
      </w:r>
      <w:r w:rsidR="00DE4E8E" w:rsidRPr="003A25FB">
        <w:t xml:space="preserve">- </w:t>
      </w:r>
      <w:r w:rsidRPr="006C74F4">
        <w:t xml:space="preserve"> Simultaneous Localization and Mapping. </w:t>
      </w:r>
    </w:p>
    <w:p w:rsidR="0058513F" w:rsidRPr="00604EFF" w:rsidRDefault="007941DE" w:rsidP="006E7A3E">
      <w:pPr>
        <w:pStyle w:val="Nomenclature"/>
      </w:pPr>
      <w:r w:rsidRPr="00EA6921">
        <w:rPr>
          <w:b/>
          <w:bCs w:val="0"/>
        </w:rPr>
        <w:t>SNR</w:t>
      </w:r>
      <w:r w:rsidRPr="006E7A3E">
        <w:t xml:space="preserve"> </w:t>
      </w:r>
      <w:r w:rsidR="00E26C26" w:rsidRPr="003A25FB">
        <w:t xml:space="preserve">- </w:t>
      </w:r>
      <w:r w:rsidRPr="006C74F4">
        <w:t xml:space="preserve"> Signal Noise Ratio. </w:t>
      </w:r>
    </w:p>
    <w:p w:rsidR="0058513F" w:rsidRPr="00604EFF" w:rsidRDefault="007941DE" w:rsidP="006E7A3E">
      <w:pPr>
        <w:pStyle w:val="Nomenclature"/>
      </w:pPr>
      <w:r w:rsidRPr="00EA6921">
        <w:rPr>
          <w:b/>
          <w:bCs w:val="0"/>
        </w:rPr>
        <w:t>SONAR</w:t>
      </w:r>
      <w:r w:rsidRPr="006E7A3E">
        <w:t xml:space="preserve"> </w:t>
      </w:r>
      <w:r w:rsidRPr="00EA6921">
        <w:rPr>
          <w:b/>
          <w:bCs w:val="0"/>
        </w:rPr>
        <w:t>Artifacts</w:t>
      </w:r>
      <w:r w:rsidRPr="006C74F4">
        <w:t xml:space="preserve"> </w:t>
      </w:r>
      <w:r w:rsidR="00E26C26" w:rsidRPr="003A25FB">
        <w:t xml:space="preserve">- </w:t>
      </w:r>
      <w:r w:rsidRPr="006C74F4">
        <w:t xml:space="preserve"> pseudo-objects detected by sonar due to the complexity of the reflections in the environment. </w:t>
      </w:r>
    </w:p>
    <w:p w:rsidR="0058513F" w:rsidRPr="00604EFF" w:rsidRDefault="007941DE" w:rsidP="006E7A3E">
      <w:pPr>
        <w:pStyle w:val="Nomenclature"/>
      </w:pPr>
      <w:r w:rsidRPr="00EA6921">
        <w:rPr>
          <w:b/>
          <w:bCs w:val="0"/>
        </w:rPr>
        <w:t>SoS</w:t>
      </w:r>
      <w:r w:rsidRPr="006E7A3E">
        <w:t xml:space="preserve"> </w:t>
      </w:r>
      <w:r w:rsidR="00E26C26" w:rsidRPr="003A25FB">
        <w:t xml:space="preserve">- </w:t>
      </w:r>
      <w:r w:rsidRPr="006C74F4">
        <w:t xml:space="preserve">Speed of Sound. </w:t>
      </w:r>
    </w:p>
    <w:p w:rsidR="0058513F" w:rsidRPr="00604EFF" w:rsidRDefault="007941DE" w:rsidP="006E7A3E">
      <w:pPr>
        <w:pStyle w:val="Nomenclature"/>
      </w:pPr>
      <w:r w:rsidRPr="00EA6921">
        <w:rPr>
          <w:b/>
          <w:bCs w:val="0"/>
        </w:rPr>
        <w:t>Spectrogram</w:t>
      </w:r>
      <w:r w:rsidRPr="006E7A3E">
        <w:t xml:space="preserve"> </w:t>
      </w:r>
      <w:r w:rsidRPr="006C74F4">
        <w:t xml:space="preserve">- Representation of a signal's intensity in the time-frequency space. </w:t>
      </w:r>
    </w:p>
    <w:p w:rsidR="0058513F" w:rsidRPr="00604EFF" w:rsidRDefault="007941DE" w:rsidP="006E7A3E">
      <w:pPr>
        <w:pStyle w:val="Nomenclature"/>
      </w:pPr>
      <w:r w:rsidRPr="00EA6921">
        <w:rPr>
          <w:b/>
          <w:bCs w:val="0"/>
        </w:rPr>
        <w:t>TLS</w:t>
      </w:r>
      <w:r w:rsidRPr="006E7A3E">
        <w:t xml:space="preserve"> </w:t>
      </w:r>
      <w:r w:rsidR="00E26C26" w:rsidRPr="003A25FB">
        <w:t xml:space="preserve">- </w:t>
      </w:r>
      <w:r w:rsidRPr="006C74F4">
        <w:t xml:space="preserve"> Total Least Squares. </w:t>
      </w:r>
    </w:p>
    <w:p w:rsidR="00412D39" w:rsidRPr="00604EFF" w:rsidRDefault="007941DE" w:rsidP="006E7A3E">
      <w:pPr>
        <w:pStyle w:val="Nomenclature"/>
      </w:pPr>
      <w:r w:rsidRPr="00EA6921">
        <w:rPr>
          <w:b/>
          <w:bCs w:val="0"/>
        </w:rPr>
        <w:t>ToF</w:t>
      </w:r>
      <w:r w:rsidRPr="006E7A3E">
        <w:t xml:space="preserve"> </w:t>
      </w:r>
      <w:r w:rsidR="00E26C26" w:rsidRPr="003A25FB">
        <w:t xml:space="preserve">- </w:t>
      </w:r>
      <w:r w:rsidRPr="006C74F4">
        <w:t xml:space="preserve"> Time of Flight. </w:t>
      </w:r>
    </w:p>
    <w:p w:rsidR="00412D39" w:rsidRPr="00BB3A23" w:rsidRDefault="00412D39" w:rsidP="006E7A3E">
      <w:pPr>
        <w:pStyle w:val="Nomenclature"/>
      </w:pPr>
      <w:r w:rsidRPr="006E7A3E">
        <w:rPr>
          <w:b/>
          <w:bCs w:val="0"/>
        </w:rPr>
        <w:t>Thresholding</w:t>
      </w:r>
      <w:r w:rsidRPr="00BB3A23">
        <w:t xml:space="preserve"> - Analyzing images using image thresholding techniques. Image thresholding is a simple, yet effective, way of partitioning an image into a foreground and background</w:t>
      </w:r>
    </w:p>
    <w:p w:rsidR="0058513F" w:rsidRDefault="007941DE" w:rsidP="006E7A3E">
      <w:pPr>
        <w:pStyle w:val="Heading1"/>
      </w:pPr>
      <w:bookmarkStart w:id="7" w:name="_Toc469494651"/>
      <w:bookmarkStart w:id="8" w:name="_Toc469575358"/>
      <w:r>
        <w:lastRenderedPageBreak/>
        <w:t>Symbols</w:t>
      </w:r>
      <w:bookmarkEnd w:id="7"/>
      <w:bookmarkEnd w:id="8"/>
      <w:r>
        <w:t xml:space="preserve"> </w:t>
      </w:r>
    </w:p>
    <w:p w:rsidR="0058513F" w:rsidRDefault="007941DE" w:rsidP="006E7A3E">
      <w:pPr>
        <w:pStyle w:val="Nomenclature"/>
      </w:pPr>
      <w:r>
        <w:rPr>
          <w:rFonts w:ascii="Cambria Math" w:eastAsia="Cambria Math" w:hAnsi="Cambria Math" w:cs="Cambria Math"/>
        </w:rPr>
        <w:t>𝒄</w:t>
      </w:r>
      <w:r>
        <w:rPr>
          <w:rFonts w:ascii="Cambria Math" w:eastAsia="Cambria Math" w:hAnsi="Cambria Math" w:cs="Cambria Math"/>
          <w:vertAlign w:val="subscript"/>
        </w:rPr>
        <w:t>𝑯</w:t>
      </w:r>
      <w:r>
        <w:t xml:space="preserve"> is the speed of sound </w:t>
      </w:r>
    </w:p>
    <w:p w:rsidR="0058513F" w:rsidRDefault="007941DE" w:rsidP="006E7A3E">
      <w:pPr>
        <w:pStyle w:val="Nomenclature"/>
      </w:pPr>
      <w:r>
        <w:rPr>
          <w:b/>
        </w:rPr>
        <w:t>DI</w:t>
      </w:r>
      <w:r>
        <w:t xml:space="preserve"> the directivity </w:t>
      </w:r>
    </w:p>
    <w:p w:rsidR="0058513F" w:rsidRDefault="007941DE" w:rsidP="006E7A3E">
      <w:pPr>
        <w:pStyle w:val="Nomenclature"/>
      </w:pPr>
      <w:r>
        <w:rPr>
          <w:rFonts w:ascii="Cambria Math" w:eastAsia="Cambria Math" w:hAnsi="Cambria Math" w:cs="Cambria Math"/>
        </w:rPr>
        <w:t>𝑬</w:t>
      </w:r>
      <w:r>
        <w:rPr>
          <w:rFonts w:ascii="Cambria Math" w:eastAsia="Cambria Math" w:hAnsi="Cambria Math" w:cs="Cambria Math"/>
          <w:vertAlign w:val="superscript"/>
        </w:rPr>
        <w:t>𝒊𝒋</w:t>
      </w:r>
      <w:r>
        <w:t xml:space="preserve"> is a monotone function of the fruit mass / leaves number </w:t>
      </w:r>
    </w:p>
    <w:p w:rsidR="0058513F" w:rsidRDefault="007941DE" w:rsidP="006E7A3E">
      <w:pPr>
        <w:pStyle w:val="Nomenclature"/>
      </w:pPr>
      <w:r>
        <w:rPr>
          <w:rFonts w:ascii="Cambria Math" w:eastAsia="Cambria Math" w:hAnsi="Cambria Math" w:cs="Cambria Math"/>
        </w:rPr>
        <w:t>𝒇</w:t>
      </w:r>
      <w:r>
        <w:rPr>
          <w:rFonts w:ascii="Cambria Math" w:eastAsia="Cambria Math" w:hAnsi="Cambria Math" w:cs="Cambria Math"/>
          <w:vertAlign w:val="superscript"/>
        </w:rPr>
        <w:t>𝒊𝒋</w:t>
      </w:r>
      <w:r>
        <w:t xml:space="preserve"> </w:t>
      </w:r>
      <w:r w:rsidR="00147ABE">
        <w:t>ensonified</w:t>
      </w:r>
      <w:r>
        <w:t xml:space="preserve"> frequency  </w:t>
      </w:r>
    </w:p>
    <w:p w:rsidR="0058513F" w:rsidRDefault="007941DE" w:rsidP="006E7A3E">
      <w:pPr>
        <w:pStyle w:val="Nomenclature"/>
      </w:pPr>
      <w:r>
        <w:rPr>
          <w:rFonts w:ascii="Cambria Math" w:eastAsia="Cambria Math" w:hAnsi="Cambria Math" w:cs="Cambria Math"/>
        </w:rPr>
        <w:t>𝒉</w:t>
      </w:r>
      <w:r>
        <w:rPr>
          <w:rFonts w:ascii="Cambria Math" w:eastAsia="Cambria Math" w:hAnsi="Cambria Math" w:cs="Cambria Math"/>
          <w:vertAlign w:val="subscript"/>
        </w:rPr>
        <w:t>𝒓</w:t>
      </w:r>
      <w:r>
        <w:t xml:space="preserve"> is the relative humidity  </w:t>
      </w:r>
    </w:p>
    <w:p w:rsidR="0058513F" w:rsidRDefault="007941DE" w:rsidP="006E7A3E">
      <w:pPr>
        <w:pStyle w:val="Nomenclature"/>
      </w:pPr>
      <w:r>
        <w:rPr>
          <w:rFonts w:ascii="Cambria Math" w:eastAsia="Cambria Math" w:hAnsi="Cambria Math" w:cs="Cambria Math"/>
        </w:rPr>
        <w:t>𝒍</w:t>
      </w:r>
      <w:r>
        <w:rPr>
          <w:rFonts w:ascii="Cambria Math" w:eastAsia="Cambria Math" w:hAnsi="Cambria Math" w:cs="Cambria Math"/>
          <w:vertAlign w:val="superscript"/>
        </w:rPr>
        <w:t>𝒊𝒋</w:t>
      </w:r>
      <w:r>
        <w:t xml:space="preserve"> is the number of leaves </w:t>
      </w:r>
    </w:p>
    <w:p w:rsidR="0058513F" w:rsidRDefault="007941DE" w:rsidP="006E7A3E">
      <w:pPr>
        <w:pStyle w:val="Nomenclature"/>
      </w:pPr>
      <w:r>
        <w:rPr>
          <w:rFonts w:ascii="Cambria Math" w:eastAsia="Cambria Math" w:hAnsi="Cambria Math" w:cs="Cambria Math"/>
        </w:rPr>
        <w:t>𝒎</w:t>
      </w:r>
      <w:r>
        <w:rPr>
          <w:rFonts w:ascii="Cambria Math" w:eastAsia="Cambria Math" w:hAnsi="Cambria Math" w:cs="Cambria Math"/>
          <w:vertAlign w:val="superscript"/>
        </w:rPr>
        <w:t>𝒊𝒋</w:t>
      </w:r>
      <w:r>
        <w:t xml:space="preserve"> is the fruit mass </w:t>
      </w:r>
    </w:p>
    <w:p w:rsidR="0058513F" w:rsidRDefault="007941DE" w:rsidP="006E7A3E">
      <w:pPr>
        <w:pStyle w:val="Nomenclature"/>
      </w:pPr>
      <w:r>
        <w:rPr>
          <w:b/>
        </w:rPr>
        <w:t>NL</w:t>
      </w:r>
      <w:r>
        <w:t xml:space="preserve"> the noise level </w:t>
      </w:r>
    </w:p>
    <w:p w:rsidR="0058513F" w:rsidRDefault="007941DE" w:rsidP="006E7A3E">
      <w:pPr>
        <w:pStyle w:val="Nomenclature"/>
      </w:pPr>
      <w:r>
        <w:rPr>
          <w:b/>
        </w:rPr>
        <w:t>P</w:t>
      </w:r>
      <w:r>
        <w:rPr>
          <w:b/>
          <w:vertAlign w:val="subscript"/>
        </w:rPr>
        <w:t>i</w:t>
      </w:r>
      <w:r>
        <w:rPr>
          <w:b/>
        </w:rPr>
        <w:t>O</w:t>
      </w:r>
      <w:r>
        <w:rPr>
          <w:b/>
          <w:vertAlign w:val="subscript"/>
        </w:rPr>
        <w:t>j</w:t>
      </w:r>
      <w:r>
        <w:rPr>
          <w:b/>
        </w:rPr>
        <w:t xml:space="preserve"> – </w:t>
      </w:r>
      <w:r>
        <w:rPr>
          <w:rFonts w:ascii="Cambria Math" w:eastAsia="Cambria Math" w:hAnsi="Cambria Math" w:cs="Cambria Math"/>
        </w:rPr>
        <w:t>i</w:t>
      </w:r>
      <w:r>
        <w:t xml:space="preserve"> represents the plant number and </w:t>
      </w:r>
      <w:r>
        <w:rPr>
          <w:rFonts w:ascii="Cambria Math" w:eastAsia="Cambria Math" w:hAnsi="Cambria Math" w:cs="Cambria Math"/>
        </w:rPr>
        <w:t>j</w:t>
      </w:r>
      <w:r>
        <w:t xml:space="preserve"> represents the orientation number </w:t>
      </w:r>
    </w:p>
    <w:p w:rsidR="0058513F" w:rsidRDefault="007941DE" w:rsidP="006E7A3E">
      <w:pPr>
        <w:pStyle w:val="Nomenclature"/>
      </w:pPr>
      <w:r>
        <w:rPr>
          <w:b/>
        </w:rPr>
        <w:t>SL</w:t>
      </w:r>
      <w:r>
        <w:t xml:space="preserve"> is the source amplitude level </w:t>
      </w:r>
    </w:p>
    <w:p w:rsidR="0058513F" w:rsidRDefault="007941DE" w:rsidP="006E7A3E">
      <w:pPr>
        <w:pStyle w:val="Nomenclature"/>
      </w:pPr>
      <w:r>
        <w:rPr>
          <w:rFonts w:ascii="Cambria Math" w:eastAsia="Cambria Math" w:hAnsi="Cambria Math" w:cs="Cambria Math"/>
        </w:rPr>
        <w:t>𝐓</w:t>
      </w:r>
      <w:r>
        <w:rPr>
          <w:rFonts w:ascii="Cambria Math" w:eastAsia="Cambria Math" w:hAnsi="Cambria Math" w:cs="Cambria Math"/>
          <w:vertAlign w:val="subscript"/>
        </w:rPr>
        <w:t>𝐜</w:t>
      </w:r>
      <w:r>
        <w:t xml:space="preserve"> is the environment temperature in </w:t>
      </w:r>
      <w:r>
        <w:rPr>
          <w:rFonts w:ascii="Cambria Math" w:eastAsia="Cambria Math" w:hAnsi="Cambria Math" w:cs="Cambria Math"/>
        </w:rPr>
        <w:t>℃</w:t>
      </w:r>
      <w:r>
        <w:t xml:space="preserve"> </w:t>
      </w:r>
    </w:p>
    <w:p w:rsidR="0058513F" w:rsidRDefault="007941DE" w:rsidP="006E7A3E">
      <w:pPr>
        <w:pStyle w:val="Nomenclature"/>
      </w:pPr>
      <w:r>
        <w:rPr>
          <w:b/>
        </w:rPr>
        <w:t>TL</w:t>
      </w:r>
      <w:r>
        <w:t xml:space="preserve"> the transmission loss in air due to attenuation and spherical spreading pattern of the beam </w:t>
      </w:r>
    </w:p>
    <w:p w:rsidR="0058513F" w:rsidRDefault="007941DE" w:rsidP="006E7A3E">
      <w:pPr>
        <w:pStyle w:val="Nomenclature"/>
      </w:pPr>
      <w:r w:rsidRPr="00230D84">
        <w:rPr>
          <w:b/>
        </w:rPr>
        <w:t>TS</w:t>
      </w:r>
      <w:r>
        <w:t xml:space="preserve"> the target strength is the amount of acoustic energy returned from an object </w:t>
      </w:r>
    </w:p>
    <w:p w:rsidR="0058513F" w:rsidRDefault="007941DE" w:rsidP="006E7A3E">
      <w:pPr>
        <w:pStyle w:val="Nomenclature"/>
      </w:pPr>
      <w:r>
        <w:rPr>
          <w:rFonts w:ascii="Cambria Math" w:eastAsia="Cambria Math" w:hAnsi="Cambria Math" w:cs="Cambria Math"/>
        </w:rPr>
        <w:t>𝒙</w:t>
      </w:r>
      <w:r>
        <w:rPr>
          <w:rFonts w:ascii="Cambria Math" w:eastAsia="Cambria Math" w:hAnsi="Cambria Math" w:cs="Cambria Math"/>
          <w:vertAlign w:val="superscript"/>
        </w:rPr>
        <w:t>𝒊𝒋</w:t>
      </w:r>
      <w:r>
        <w:t xml:space="preserve"> is unknown and represent specific factors of </w:t>
      </w:r>
      <w:r>
        <w:rPr>
          <w:rFonts w:ascii="Cambria Math" w:eastAsia="Cambria Math" w:hAnsi="Cambria Math" w:cs="Cambria Math"/>
        </w:rPr>
        <w:t>𝑃</w:t>
      </w:r>
      <w:r>
        <w:rPr>
          <w:rFonts w:ascii="Cambria Math" w:eastAsia="Cambria Math" w:hAnsi="Cambria Math" w:cs="Cambria Math"/>
          <w:vertAlign w:val="subscript"/>
        </w:rPr>
        <w:t>𝑖</w:t>
      </w:r>
      <w:r>
        <w:rPr>
          <w:rFonts w:ascii="Cambria Math" w:eastAsia="Cambria Math" w:hAnsi="Cambria Math" w:cs="Cambria Math"/>
        </w:rPr>
        <w:t>𝑂</w:t>
      </w:r>
      <w:r>
        <w:rPr>
          <w:rFonts w:ascii="Cambria Math" w:eastAsia="Cambria Math" w:hAnsi="Cambria Math" w:cs="Cambria Math"/>
          <w:vertAlign w:val="subscript"/>
        </w:rPr>
        <w:t>𝑗</w:t>
      </w:r>
      <w:r>
        <w:t xml:space="preserve"> that are unobserved  </w:t>
      </w:r>
    </w:p>
    <w:p w:rsidR="0058513F" w:rsidRDefault="007941DE" w:rsidP="006E7A3E">
      <w:pPr>
        <w:pStyle w:val="Nomenclature"/>
      </w:pPr>
      <w:r>
        <w:rPr>
          <w:rFonts w:ascii="Cambria Math" w:eastAsia="Cambria Math" w:hAnsi="Cambria Math" w:cs="Cambria Math"/>
        </w:rPr>
        <w:t xml:space="preserve">𝜶, 𝜷, </w:t>
      </w:r>
      <w:r>
        <w:rPr>
          <w:b/>
        </w:rPr>
        <w:t xml:space="preserve"> </w:t>
      </w:r>
      <w:r>
        <w:t xml:space="preserve"> statistical model parameters  </w:t>
      </w:r>
    </w:p>
    <w:p w:rsidR="0058513F" w:rsidRDefault="007941DE" w:rsidP="006E7A3E">
      <w:pPr>
        <w:pStyle w:val="Nomenclature"/>
      </w:pPr>
      <w:r>
        <w:rPr>
          <w:rFonts w:ascii="Cambria Math" w:eastAsia="Cambria Math" w:hAnsi="Cambria Math" w:cs="Cambria Math"/>
        </w:rPr>
        <w:t>𝜹</w:t>
      </w:r>
      <w:r>
        <w:rPr>
          <w:rFonts w:ascii="Cambria Math" w:eastAsia="Cambria Math" w:hAnsi="Cambria Math" w:cs="Cambria Math"/>
          <w:vertAlign w:val="superscript"/>
        </w:rPr>
        <w:t>𝒊𝒋</w:t>
      </w:r>
      <w:r>
        <w:t xml:space="preserve"> indicator variable </w:t>
      </w:r>
    </w:p>
    <w:p w:rsidR="0058513F" w:rsidRDefault="007941DE" w:rsidP="006E7A3E">
      <w:pPr>
        <w:pStyle w:val="Nomenclature"/>
      </w:pPr>
      <w:r>
        <w:rPr>
          <w:rFonts w:ascii="Cambria Math" w:eastAsia="Cambria Math" w:hAnsi="Cambria Math" w:cs="Cambria Math"/>
        </w:rPr>
        <w:t>𝝐</w:t>
      </w:r>
      <w:r>
        <w:rPr>
          <w:rFonts w:ascii="Cambria Math" w:eastAsia="Cambria Math" w:hAnsi="Cambria Math" w:cs="Cambria Math"/>
          <w:vertAlign w:val="superscript"/>
        </w:rPr>
        <w:t>𝒊𝒋</w:t>
      </w:r>
      <w:r>
        <w:t xml:space="preserve"> random error </w:t>
      </w:r>
    </w:p>
    <w:p w:rsidR="0058513F" w:rsidRPr="009C3E59" w:rsidRDefault="007941DE" w:rsidP="006E7A3E">
      <w:pPr>
        <w:pStyle w:val="Heading1"/>
      </w:pPr>
      <w:bookmarkStart w:id="9" w:name="_Toc469494652"/>
      <w:bookmarkStart w:id="10" w:name="_Toc469575359"/>
      <w:r w:rsidRPr="000C28A4">
        <w:lastRenderedPageBreak/>
        <w:t>1</w:t>
      </w:r>
      <w:r w:rsidRPr="006E7A3E">
        <w:t xml:space="preserve"> </w:t>
      </w:r>
      <w:r w:rsidRPr="000C28A4">
        <w:t>Introduction</w:t>
      </w:r>
      <w:bookmarkEnd w:id="9"/>
      <w:bookmarkEnd w:id="10"/>
      <w:r w:rsidRPr="000C28A4">
        <w:t xml:space="preserve"> </w:t>
      </w:r>
    </w:p>
    <w:p w:rsidR="0058513F" w:rsidRPr="00604EFF" w:rsidRDefault="00BC4B54" w:rsidP="006E7A3E">
      <w:pPr>
        <w:pStyle w:val="Heading2"/>
      </w:pPr>
      <w:bookmarkStart w:id="11" w:name="_Toc469494653"/>
      <w:bookmarkStart w:id="12" w:name="_Toc469575360"/>
      <w:r w:rsidRPr="000C28A4">
        <w:t xml:space="preserve">1.1 </w:t>
      </w:r>
      <w:r w:rsidR="007941DE" w:rsidRPr="009C3E59">
        <w:t>Brief background and importance</w:t>
      </w:r>
      <w:bookmarkEnd w:id="11"/>
      <w:bookmarkEnd w:id="12"/>
      <w:r w:rsidR="007941DE" w:rsidRPr="009C3E59">
        <w:t xml:space="preserve"> </w:t>
      </w:r>
    </w:p>
    <w:p w:rsidR="0058513F" w:rsidRDefault="007941DE">
      <w:r>
        <w:t xml:space="preserve">Precision agriculture (PA) is a field in agriculture studies concentrating on selective decision making based on processing of detailed farm information. The motivation behind PA is at improving aspects of the future farm such as crop profitability, farm productivity, and environmental influence by reducing amount of fertilizers, fuel, manual work, lease and crop insurance payments via technological means (Mulla 2013). </w:t>
      </w:r>
      <w:r>
        <w:rPr>
          <w:color w:val="2D2C2C"/>
          <w:sz w:val="20"/>
        </w:rPr>
        <w:t xml:space="preserve"> </w:t>
      </w:r>
      <w:r>
        <w:t xml:space="preserve"> </w:t>
      </w:r>
    </w:p>
    <w:p w:rsidR="0058513F" w:rsidRDefault="007941DE">
      <w:r>
        <w:t xml:space="preserve">Specific yield assessment is essential for precision farming and agriculture in general. It is an important tool in agriculture for forecasting crop revenues, planning of budget and store capacity, labor management and compensation calculations (Fermont and Benson 2011). In several crops, such as deciduous trees, fruit thinning is done based on the yield estimation which conducted by manual sampling of selective trees. </w:t>
      </w:r>
    </w:p>
    <w:p w:rsidR="0058513F" w:rsidRDefault="007941DE">
      <w:r>
        <w:t xml:space="preserve">An accurate and site specific yield assessment technique that will decrease the assessment cost and increase its accuracy has the potential to reduce the production costs, increase yield and profitability and save billions of dollars in tax money subsidies. </w:t>
      </w:r>
    </w:p>
    <w:p w:rsidR="0058513F" w:rsidRDefault="007941DE" w:rsidP="006E7A3E">
      <w:r>
        <w:t xml:space="preserve">Governments world-wide are currently developing crop insurance programs as a main mechanism to support their farmers through subsidized risk management that is not subject to World Trade Organization constraints.  Subsidized crop insurance has become the most important single support policy in agriculture at both the US and Israel. The program is immense in the US, currently insuring over $120 billion in agricultural values and costing US taxpayers approximately $10 billion each year (Glauber 2013, Goodwin and Smith 2013). In Israel, government subsidies for the crop and disaster insurance programs amount to more than 100 million NIS annually and the aggregate premium payments amount to 150 million NIS annually (Kanat 2015).  </w:t>
      </w:r>
    </w:p>
    <w:p w:rsidR="0058513F" w:rsidRPr="009C3E59" w:rsidRDefault="008B6747" w:rsidP="006E7A3E">
      <w:pPr>
        <w:pStyle w:val="Heading2"/>
      </w:pPr>
      <w:bookmarkStart w:id="13" w:name="_Toc469494654"/>
      <w:bookmarkStart w:id="14" w:name="_Toc469575361"/>
      <w:r w:rsidRPr="006E7A3E">
        <w:lastRenderedPageBreak/>
        <w:t>1.2</w:t>
      </w:r>
      <w:r w:rsidR="0072675C" w:rsidRPr="009C3E59">
        <w:t xml:space="preserve"> </w:t>
      </w:r>
      <w:r w:rsidR="007941DE" w:rsidRPr="009C3E59">
        <w:t>Problem definition</w:t>
      </w:r>
      <w:bookmarkEnd w:id="13"/>
      <w:bookmarkEnd w:id="14"/>
      <w:r w:rsidR="007941DE" w:rsidRPr="006E7A3E">
        <w:t xml:space="preserve"> </w:t>
      </w:r>
    </w:p>
    <w:p w:rsidR="0058513F" w:rsidRDefault="007941DE">
      <w:r>
        <w:t xml:space="preserve">Traditional techniques for yield assessment include crop cuts of the field (statistical evaluation), and subjective assessment by farmers and professional appraisers. Farmer prediction relies on past annual yields which vary greatly between years. Crop cuts and assessment by professional appraisers are considered to be more reliable by the Food and Agriculture Organization, but require more labor and tend to be expensive.  </w:t>
      </w:r>
    </w:p>
    <w:p w:rsidR="0058513F" w:rsidRDefault="007941DE">
      <w:r>
        <w:t xml:space="preserve">Moreover, they are carried out manually by workers in the field and are based on crop sampling in small quantities and hence, in addition loose the variation information. There is a tradeoff between the amount of time invested in sampling the crop and the accuracy given the inhomogeneous nature of crop distribution (Fermont and Benson 2011).  </w:t>
      </w:r>
    </w:p>
    <w:p w:rsidR="0058513F" w:rsidRDefault="007941DE">
      <w:r>
        <w:t xml:space="preserve">To overcome difficult problems such as the variability in agricultural produce and continuously changing conditions, it is necessary to develop intelligent systems that will achieve successful task performance in such environments. Information acquisition systems, including sensors, fusion algorithms and data analysis need to be improved and adjusted to the dynamic conditions of unstructured agricultural environments (Bechar 2010): </w:t>
      </w:r>
    </w:p>
    <w:p w:rsidR="0058513F" w:rsidRDefault="007941DE" w:rsidP="006E7A3E">
      <w:r>
        <w:t xml:space="preserve">Various sensing technologies were considered for yield estimation (Lee, Alchanatis et al. 2010) such as thermal imaging (Stajnko, Lakota et al. 2004), depth cameras (Andújar, Fernández-Quintanilla et al. 2015), optical methods (Wachs, Stern et al. 2010) and more. All of the above approaches have one thing in common: they require either a direct line of sight to all fruits or relay on past relations between visible yields to total yield. </w:t>
      </w:r>
    </w:p>
    <w:p w:rsidR="0058513F" w:rsidRPr="000C28A4" w:rsidRDefault="008B6747" w:rsidP="006E7A3E">
      <w:pPr>
        <w:pStyle w:val="Heading2"/>
      </w:pPr>
      <w:bookmarkStart w:id="15" w:name="_Toc469494655"/>
      <w:bookmarkStart w:id="16" w:name="_Toc469575362"/>
      <w:r>
        <w:t>1.3</w:t>
      </w:r>
      <w:r w:rsidR="00730AAD" w:rsidRPr="000C28A4">
        <w:t xml:space="preserve"> Research </w:t>
      </w:r>
      <w:r w:rsidR="007941DE" w:rsidRPr="009C3E59">
        <w:t>objective, innovations and contributions</w:t>
      </w:r>
      <w:bookmarkEnd w:id="15"/>
      <w:bookmarkEnd w:id="16"/>
      <w:r w:rsidR="007941DE" w:rsidRPr="006E7A3E">
        <w:t xml:space="preserve"> </w:t>
      </w:r>
    </w:p>
    <w:p w:rsidR="0058513F" w:rsidRDefault="007941DE" w:rsidP="006E7A3E">
      <w:r>
        <w:t xml:space="preserve">The objective of the research presented in this work is the development of a real-time automated system for detection of crop biomass and yield estimation in pepper plants suitable for robotic applications.  </w:t>
      </w:r>
    </w:p>
    <w:p w:rsidR="0058513F" w:rsidRDefault="007941DE">
      <w:r>
        <w:lastRenderedPageBreak/>
        <w:t xml:space="preserve">The proposed sensing system introduces an air sonar based method which is advantageous in the sense that sound waves are capable of propagating through foliage. This advantage is also the most innovative aspect of this work as it enables the detection of objects occluded by the plants foliage. With this technique all fruit can be observed and taken in account instead of just the fruit with visual contact to sensor. The classification of plant properties is possible due to sonars high-resolution distance measurement and differences in the return energy for each frequency which occur due to acoustic impedance, texture and mostly geometry of the </w:t>
      </w:r>
      <w:r w:rsidR="005C5890">
        <w:t>ensonified</w:t>
      </w:r>
      <w:r>
        <w:t xml:space="preserve"> object. </w:t>
      </w:r>
    </w:p>
    <w:p w:rsidR="0058513F" w:rsidRDefault="007941DE" w:rsidP="006E7A3E">
      <w:r>
        <w:t xml:space="preserve">To examine the feasibility of an ultrasonic sensing system for yield assessment the following questions have guided the research: </w:t>
      </w:r>
    </w:p>
    <w:p w:rsidR="0058513F" w:rsidRDefault="007941DE" w:rsidP="006E7A3E">
      <w:pPr>
        <w:pStyle w:val="ListParagraph"/>
        <w:numPr>
          <w:ilvl w:val="0"/>
          <w:numId w:val="18"/>
        </w:numPr>
        <w:spacing w:after="360"/>
        <w:ind w:left="2268" w:right="1831" w:hanging="357"/>
        <w:contextualSpacing w:val="0"/>
      </w:pPr>
      <w:r>
        <w:t xml:space="preserve">Is there a difference between the ultrasonic returns of greenhouse infrastructure and vegetation? </w:t>
      </w:r>
    </w:p>
    <w:p w:rsidR="0058513F" w:rsidRDefault="007941DE" w:rsidP="006E7A3E">
      <w:pPr>
        <w:pStyle w:val="ListParagraph"/>
        <w:numPr>
          <w:ilvl w:val="0"/>
          <w:numId w:val="18"/>
        </w:numPr>
        <w:spacing w:after="360"/>
        <w:ind w:left="2268" w:right="1831" w:hanging="357"/>
        <w:contextualSpacing w:val="0"/>
      </w:pPr>
      <w:r>
        <w:t xml:space="preserve">What is the effect of fruit mass and foliage volume on the ultrasonic returns of the plants? </w:t>
      </w:r>
    </w:p>
    <w:p w:rsidR="0058513F" w:rsidRDefault="007941DE" w:rsidP="006E7A3E">
      <w:pPr>
        <w:pStyle w:val="ListParagraph"/>
        <w:numPr>
          <w:ilvl w:val="0"/>
          <w:numId w:val="18"/>
        </w:numPr>
        <w:spacing w:after="360"/>
        <w:ind w:left="2268" w:right="1831" w:hanging="357"/>
        <w:contextualSpacing w:val="0"/>
      </w:pPr>
      <w:r>
        <w:t xml:space="preserve">Which frequencies, if any, hold the most information about the fruit mass and foliage? </w:t>
      </w:r>
    </w:p>
    <w:p w:rsidR="0058513F" w:rsidRDefault="007941DE" w:rsidP="006E7A3E">
      <w:pPr>
        <w:pStyle w:val="ListParagraph"/>
        <w:numPr>
          <w:ilvl w:val="0"/>
          <w:numId w:val="18"/>
        </w:numPr>
        <w:spacing w:after="360"/>
        <w:ind w:left="2268" w:right="1831" w:hanging="357"/>
        <w:contextualSpacing w:val="0"/>
      </w:pPr>
      <w:r>
        <w:t xml:space="preserve">How significant is the single plants geometry on the ultrasonic return? </w:t>
      </w:r>
    </w:p>
    <w:p w:rsidR="0058513F" w:rsidRDefault="007941DE" w:rsidP="006E7A3E">
      <w:pPr>
        <w:pStyle w:val="ListParagraph"/>
        <w:numPr>
          <w:ilvl w:val="0"/>
          <w:numId w:val="18"/>
        </w:numPr>
        <w:spacing w:after="360"/>
        <w:ind w:left="2268" w:right="1831" w:hanging="357"/>
        <w:contextualSpacing w:val="0"/>
      </w:pPr>
      <w:r>
        <w:t xml:space="preserve">Can the physical relationship between fruit mass and leaves number to the ultrasonic returns be reversed to obtain </w:t>
      </w:r>
      <w:r w:rsidR="001F1D5E">
        <w:t>a</w:t>
      </w:r>
      <w:r>
        <w:t xml:space="preserve"> prediction algorithm? </w:t>
      </w:r>
    </w:p>
    <w:p w:rsidR="0058513F" w:rsidRDefault="007941DE">
      <w:r>
        <w:t xml:space="preserve">Answering the hypothesis questions and achieving the research objective will contribute a new approach in agricultural sensing and may be successful enough to replace traditional yield assessment techniques when mounted on a robot. </w:t>
      </w:r>
    </w:p>
    <w:p w:rsidR="0058513F" w:rsidRDefault="007941DE" w:rsidP="006E7A3E">
      <w:r>
        <w:t xml:space="preserve"> </w:t>
      </w:r>
      <w:r>
        <w:tab/>
        <w:t>The difference between the ultrasonic returns of greenhouse infrastructure and vegetation was referred to in sec</w:t>
      </w:r>
      <w:r>
        <w:rPr>
          <w:rFonts w:ascii="Cambria Math" w:eastAsia="Cambria Math" w:hAnsi="Cambria Math" w:cs="Cambria Math"/>
        </w:rPr>
        <w:t>. (4.1.5)</w:t>
      </w:r>
      <w:r>
        <w:t xml:space="preserve"> in which the frequency response of the objects was compared. </w:t>
      </w:r>
    </w:p>
    <w:p w:rsidR="0058513F" w:rsidRDefault="007941DE">
      <w:r>
        <w:lastRenderedPageBreak/>
        <w:t xml:space="preserve"> The effect of fruit mass and foliage volume was researched extensively in this study by approximating the constants of multivariate regression in </w:t>
      </w:r>
      <w:r w:rsidR="0094236A">
        <w:t>Sec.(</w:t>
      </w:r>
      <w:r>
        <w:rPr>
          <w:rFonts w:ascii="Cambria Math" w:eastAsia="Cambria Math" w:hAnsi="Cambria Math" w:cs="Cambria Math"/>
        </w:rPr>
        <w:t>4.3.2)</w:t>
      </w:r>
      <w:r>
        <w:t xml:space="preserve"> in which these two plant features were taken as variables and by training a neural network with these features as the output variables </w:t>
      </w:r>
      <w:r w:rsidR="0094236A">
        <w:t>Sec.(</w:t>
      </w:r>
      <w:r>
        <w:rPr>
          <w:rFonts w:ascii="Cambria Math" w:eastAsia="Cambria Math" w:hAnsi="Cambria Math" w:cs="Cambria Math"/>
        </w:rPr>
        <w:t>4.3.4)</w:t>
      </w:r>
      <w:r>
        <w:t xml:space="preserve">. The multivariate regression contained indicator variables that gave a measure to the significance of the single plant geometry.  The frequency bands that were chosen for the evaluations were considered after reviewing the full frequency range for the largest differences between spectrograms see </w:t>
      </w:r>
      <w:r w:rsidR="0041384B">
        <w:t>Sec.(</w:t>
      </w:r>
      <w:r>
        <w:rPr>
          <w:rFonts w:ascii="Cambria Math" w:eastAsia="Cambria Math" w:hAnsi="Cambria Math" w:cs="Cambria Math"/>
        </w:rPr>
        <w:t>4.3.2).</w:t>
      </w:r>
      <w:r>
        <w:t xml:space="preserve"> Eventually the multivariate analysis and neural network models were used to reverse the physical relationship between fruit mass and leaves number to the ultrasonic returns to obtain evaluations of these </w:t>
      </w:r>
      <w:r w:rsidR="000C46B3">
        <w:t>quantities</w:t>
      </w:r>
      <w:r>
        <w:t>.</w:t>
      </w:r>
      <w:r>
        <w:rPr>
          <w:rFonts w:ascii="Cambria Math" w:eastAsia="Cambria Math" w:hAnsi="Cambria Math" w:cs="Cambria Math"/>
        </w:rPr>
        <w:t xml:space="preserve"> </w:t>
      </w:r>
    </w:p>
    <w:p w:rsidR="0058513F" w:rsidRDefault="007941DE" w:rsidP="006E7A3E">
      <w:r>
        <w:t xml:space="preserve">The main findings of this thesis have been presented (or are under review) in:  </w:t>
      </w:r>
    </w:p>
    <w:p w:rsidR="0058513F" w:rsidRPr="00604EFF" w:rsidRDefault="007941DE" w:rsidP="006E7A3E">
      <w:pPr>
        <w:pStyle w:val="a"/>
      </w:pPr>
      <w:r w:rsidRPr="009C3E59">
        <w:t>Finkelshtain</w:t>
      </w:r>
      <w:r w:rsidRPr="00604EFF">
        <w:t xml:space="preserve"> R., Bechar</w:t>
      </w:r>
      <w:r w:rsidRPr="0098793E">
        <w:t xml:space="preserve"> A.</w:t>
      </w:r>
      <w:r w:rsidRPr="00BB3A23">
        <w:t>, Yovel Y., Kósa, G.</w:t>
      </w:r>
      <w:r w:rsidR="006D0ADC" w:rsidRPr="00BB3A23">
        <w:t>,</w:t>
      </w:r>
      <w:r w:rsidRPr="00BB3A23">
        <w:t xml:space="preserve"> “Sonar-based Navigation of Agricultural Robot in Greenhouses: Preliminary Results”, </w:t>
      </w:r>
      <w:r w:rsidRPr="006E7A3E">
        <w:t>the annual meetings of the Israeli Society of Agricultural Engineerin</w:t>
      </w:r>
      <w:r w:rsidRPr="009C3E59">
        <w:t xml:space="preserve">g, Israel, 2014. (Oral presentation) </w:t>
      </w:r>
    </w:p>
    <w:p w:rsidR="0058513F" w:rsidRPr="00604EFF" w:rsidRDefault="007941DE" w:rsidP="006E7A3E">
      <w:pPr>
        <w:pStyle w:val="a"/>
      </w:pPr>
      <w:r w:rsidRPr="0098793E">
        <w:t>Finkelshtain R.</w:t>
      </w:r>
      <w:r w:rsidRPr="00BB3A23">
        <w:t>, Yovel Y., Kósa G., Bechar A.</w:t>
      </w:r>
      <w:r w:rsidR="006D0ADC" w:rsidRPr="00BB3A23">
        <w:t>,</w:t>
      </w:r>
      <w:r w:rsidRPr="00BB3A23">
        <w:t xml:space="preserve"> “Autonomous robot for yield assessment.”, </w:t>
      </w:r>
      <w:r w:rsidRPr="006E7A3E">
        <w:t>The 33rd Israeli Conference on Mechanical Engineering</w:t>
      </w:r>
      <w:r w:rsidRPr="009C3E59">
        <w:t xml:space="preserve">, Israel, 2015 (Oral presentation). </w:t>
      </w:r>
    </w:p>
    <w:p w:rsidR="0058513F" w:rsidRPr="00604EFF" w:rsidRDefault="007941DE" w:rsidP="006E7A3E">
      <w:pPr>
        <w:pStyle w:val="a"/>
      </w:pPr>
      <w:r w:rsidRPr="0098793E">
        <w:t>Finkelshtain R.</w:t>
      </w:r>
      <w:r w:rsidRPr="00BB3A23">
        <w:t>, Yovel Y., Kósa, G., Bechar A. “Autonomous robot for yield assessment</w:t>
      </w:r>
      <w:r w:rsidR="008870AD" w:rsidRPr="00BB3A23">
        <w:t>.</w:t>
      </w:r>
      <w:r w:rsidRPr="00BB3A23">
        <w:t xml:space="preserve">”, </w:t>
      </w:r>
      <w:r w:rsidRPr="006E7A3E">
        <w:t>10th Conference of the ECPA</w:t>
      </w:r>
      <w:r w:rsidRPr="009C3E59">
        <w:t>, ARO, Israel, July 2015. (Procee</w:t>
      </w:r>
      <w:r w:rsidRPr="00604EFF">
        <w:t xml:space="preserve">ding) </w:t>
      </w:r>
    </w:p>
    <w:p w:rsidR="0058513F" w:rsidRPr="00BB3A23" w:rsidRDefault="007941DE" w:rsidP="006E7A3E">
      <w:pPr>
        <w:pStyle w:val="a"/>
      </w:pPr>
      <w:r w:rsidRPr="0098793E">
        <w:t>Kósa G., Yovel Y.</w:t>
      </w:r>
      <w:r w:rsidRPr="00BB3A23">
        <w:t xml:space="preserve">, Bechar A., Finkelshtain R., "AGRICULTURAL ROBOT", PCT/IB2016/050303. (Patent submission). </w:t>
      </w:r>
    </w:p>
    <w:p w:rsidR="0058513F" w:rsidRPr="00604EFF" w:rsidRDefault="007941DE" w:rsidP="006E7A3E">
      <w:pPr>
        <w:pStyle w:val="a"/>
      </w:pPr>
      <w:r w:rsidRPr="00BB3A23">
        <w:t>Finkelshtain R. , Kósa G., Yovel Y., Bechar A.</w:t>
      </w:r>
      <w:r w:rsidR="006D0ADC" w:rsidRPr="00BB3A23">
        <w:t>,</w:t>
      </w:r>
      <w:r w:rsidRPr="00BB3A23">
        <w:t xml:space="preserve"> "An agricultural robot for yield assessment using ultrasonic-based feature perception", </w:t>
      </w:r>
      <w:r w:rsidRPr="006E7A3E">
        <w:t>The 5th  Israeli Conference on Robotics</w:t>
      </w:r>
      <w:r w:rsidRPr="009C3E59">
        <w:t xml:space="preserve">, Israel, 2016, (Oral presentation). </w:t>
      </w:r>
    </w:p>
    <w:p w:rsidR="0058513F" w:rsidRPr="00604EFF" w:rsidRDefault="007941DE" w:rsidP="006E7A3E">
      <w:pPr>
        <w:pStyle w:val="a"/>
      </w:pPr>
      <w:r w:rsidRPr="00604EFF">
        <w:t>Finkelshtain R.</w:t>
      </w:r>
      <w:r w:rsidRPr="0098793E">
        <w:t xml:space="preserve">, </w:t>
      </w:r>
      <w:r w:rsidRPr="006E7A3E">
        <w:t>Kósa</w:t>
      </w:r>
      <w:r w:rsidRPr="009C3E59">
        <w:t xml:space="preserve"> G., Yovel Y., Bechar A.</w:t>
      </w:r>
      <w:r w:rsidR="006D0ADC" w:rsidRPr="00604EFF">
        <w:t>,</w:t>
      </w:r>
      <w:r w:rsidRPr="00604EFF">
        <w:t xml:space="preserve"> “Investigation and analysis of an ultrasonic sensor for specific yield assessment and greenhouse features identification” , </w:t>
      </w:r>
      <w:r w:rsidRPr="006E7A3E">
        <w:t>Precision Agriculture</w:t>
      </w:r>
      <w:r w:rsidRPr="009C3E59">
        <w:t>,  2016</w:t>
      </w:r>
      <w:r w:rsidR="009E64A8" w:rsidRPr="00604EFF">
        <w:t>, accepted for publication</w:t>
      </w:r>
      <w:r w:rsidR="00F014CD" w:rsidRPr="00604EFF">
        <w:t>.</w:t>
      </w:r>
    </w:p>
    <w:p w:rsidR="0058513F" w:rsidRDefault="00C00D28" w:rsidP="006E7A3E">
      <w:pPr>
        <w:pStyle w:val="Heading2"/>
      </w:pPr>
      <w:bookmarkStart w:id="17" w:name="_Toc469494656"/>
      <w:bookmarkStart w:id="18" w:name="_Toc469575363"/>
      <w:r>
        <w:rPr>
          <w:rFonts w:ascii="Arial" w:hAnsi="Arial" w:cs="Arial"/>
        </w:rPr>
        <w:t xml:space="preserve">1.4 </w:t>
      </w:r>
      <w:r w:rsidR="007941DE">
        <w:t>Scope and limitations</w:t>
      </w:r>
      <w:bookmarkEnd w:id="17"/>
      <w:bookmarkEnd w:id="18"/>
      <w:r w:rsidR="007941DE">
        <w:t xml:space="preserve"> </w:t>
      </w:r>
    </w:p>
    <w:p w:rsidR="0058513F" w:rsidRDefault="007941DE" w:rsidP="006E7A3E">
      <w:r>
        <w:t xml:space="preserve">This thesis is focused on yield assessment in pepper greenhouses at the single plant level but same analysis may also hold for other crops.  </w:t>
      </w:r>
    </w:p>
    <w:p w:rsidR="0058513F" w:rsidRDefault="007941DE">
      <w:r>
        <w:lastRenderedPageBreak/>
        <w:t>The limitations of current air sonar sensors are the relatively low sampling rate, bad directivity patterns and attenuation with distance. In addition, the presented sensing system gives a one dimensional input due to current costs of high sampling rate data acquisition systems. Adding more microphones would help improving the predictions and may hold potential to solve other PA tasks boarder than the yield assessment problem such as single fruit localization.</w:t>
      </w:r>
      <w:r>
        <w:rPr>
          <w:sz w:val="23"/>
        </w:rPr>
        <w:t xml:space="preserve">  </w:t>
      </w:r>
    </w:p>
    <w:p w:rsidR="0058513F" w:rsidRDefault="007941DE">
      <w:r>
        <w:t xml:space="preserve">Two key assumptions that are important for the understanding of the study are that the speed of a greenhouse monitoring robot is much smaller than </w:t>
      </w:r>
      <w:r>
        <w:rPr>
          <w:rFonts w:ascii="Cambria Math" w:eastAsia="Cambria Math" w:hAnsi="Cambria Math" w:cs="Cambria Math"/>
        </w:rPr>
        <w:t>𝑐</w:t>
      </w:r>
      <w:r>
        <w:rPr>
          <w:rFonts w:ascii="Cambria Math" w:eastAsia="Cambria Math" w:hAnsi="Cambria Math" w:cs="Cambria Math"/>
          <w:vertAlign w:val="subscript"/>
        </w:rPr>
        <w:t>𝐻</w:t>
      </w:r>
      <w:r>
        <w:t xml:space="preserve"> for safety issues so that any consequences of the Doppler Effect can be neglected. This is important as the basis for this work is frequency response analysis. </w:t>
      </w:r>
      <w:r>
        <w:rPr>
          <w:sz w:val="23"/>
        </w:rPr>
        <w:t xml:space="preserve"> </w:t>
      </w:r>
    </w:p>
    <w:p w:rsidR="0058513F" w:rsidRDefault="007941DE">
      <w:r>
        <w:t xml:space="preserve">Furthermore, the sum of energy of a plant's echo is assumed to be unbiased by fruit distance to the sensing system as the fruits are distributed normally (Bloch, Dgani et al. 2013). </w:t>
      </w:r>
    </w:p>
    <w:p w:rsidR="0058513F" w:rsidRDefault="007941DE" w:rsidP="006E7A3E">
      <w:r>
        <w:t xml:space="preserve"> </w:t>
      </w:r>
    </w:p>
    <w:p w:rsidR="0058513F" w:rsidRDefault="00C00D28" w:rsidP="006E7A3E">
      <w:pPr>
        <w:pStyle w:val="Heading2"/>
      </w:pPr>
      <w:bookmarkStart w:id="19" w:name="_Toc469494657"/>
      <w:bookmarkStart w:id="20" w:name="_Toc469575364"/>
      <w:r>
        <w:rPr>
          <w:rFonts w:ascii="Arial" w:hAnsi="Arial" w:cs="Arial"/>
        </w:rPr>
        <w:t xml:space="preserve">1.5 </w:t>
      </w:r>
      <w:r w:rsidR="007941DE">
        <w:t>Thesis structure</w:t>
      </w:r>
      <w:bookmarkEnd w:id="19"/>
      <w:bookmarkEnd w:id="20"/>
      <w:r w:rsidR="007941DE">
        <w:t xml:space="preserve"> </w:t>
      </w:r>
    </w:p>
    <w:p w:rsidR="0058513F" w:rsidRDefault="007941DE" w:rsidP="006E7A3E">
      <w:r>
        <w:t xml:space="preserve">To meet the thesis objective and answer the research questions the work first presents a brief overview of the fundamentals of air sonar and related cutting edge research in section 2. Following is a description of the constructed real-time ultrasonic sensing system for yield assessment and its integration onto a greenhouse mobile robotic platform and in-lab robotic manipulator in section 3.1. Subsection 3.1.4 presents the basic signal processing algorithms that translate the extracted raw data gathered by the sensing system in experiments to the return energy at different frequencies. The experimental procedures practiced through the work and results are separated into three main subjects in chapters 3 and 4:  </w:t>
      </w:r>
    </w:p>
    <w:p w:rsidR="0058513F" w:rsidRDefault="007941DE" w:rsidP="006E7A3E">
      <w:pPr>
        <w:pStyle w:val="ListParagraph"/>
        <w:numPr>
          <w:ilvl w:val="0"/>
          <w:numId w:val="3"/>
        </w:numPr>
        <w:spacing w:after="360"/>
        <w:ind w:left="2268" w:right="1831" w:firstLine="0"/>
        <w:contextualSpacing w:val="0"/>
      </w:pPr>
      <w:r>
        <w:t xml:space="preserve">Experiments designed to gather ultrasonic data from the greenhouse environment and from single plants to examine qualitative results such as differences between plant rows and greenhouse walls, differences between different cultivars, detection of occluded plant rows, and detection of differences between plants with and without fruit. </w:t>
      </w:r>
    </w:p>
    <w:p w:rsidR="0058513F" w:rsidRDefault="007941DE" w:rsidP="006E7A3E">
      <w:pPr>
        <w:pStyle w:val="ListParagraph"/>
        <w:numPr>
          <w:ilvl w:val="0"/>
          <w:numId w:val="3"/>
        </w:numPr>
        <w:spacing w:after="360"/>
        <w:ind w:left="2268" w:right="1831" w:firstLine="0"/>
        <w:contextualSpacing w:val="0"/>
      </w:pPr>
      <w:r>
        <w:lastRenderedPageBreak/>
        <w:t xml:space="preserve">An indoor lab demonstration showing the feasibility of real time ultrasonic Linear Discriminate Analysis (LDA) classification of plants and walls and detection of objects hidden by vegetation. </w:t>
      </w:r>
    </w:p>
    <w:p w:rsidR="0058513F" w:rsidRDefault="007941DE" w:rsidP="006E7A3E">
      <w:pPr>
        <w:pStyle w:val="ListParagraph"/>
        <w:numPr>
          <w:ilvl w:val="0"/>
          <w:numId w:val="3"/>
        </w:numPr>
        <w:spacing w:after="360"/>
        <w:ind w:left="2268" w:right="1831" w:firstLine="0"/>
        <w:contextualSpacing w:val="0"/>
      </w:pPr>
      <w:r>
        <w:t>An experiment focused on showing the feasibility of a practical algorithm to estimate the fruit mass and number of leaves of a plant. The amplitude and frequency data returning from the</w:t>
      </w:r>
      <w:r w:rsidR="00F014CD">
        <w:t xml:space="preserve"> ensonified</w:t>
      </w:r>
      <w:r>
        <w:t xml:space="preserve"> plants is used to establish the basis for an automatic yield assessment system.  A statistical analysis of the data was held to examine the significance of the relation between the measured data and the number of fruit and leaves with polynomial models. Predictors based on this statistical model and a Neural Network (NN) approach were established, cross validated and compared. </w:t>
      </w:r>
    </w:p>
    <w:p w:rsidR="0058513F" w:rsidRDefault="007941DE" w:rsidP="006E7A3E">
      <w:r w:rsidRPr="004130F7">
        <w:t>The summary and discussion over important results, observation regarding the research questions and future research ideas are presented to conclude the work in the last chapter</w:t>
      </w:r>
      <w:r>
        <w:t xml:space="preserve">.   </w:t>
      </w:r>
    </w:p>
    <w:p w:rsidR="0058513F" w:rsidRDefault="007941DE" w:rsidP="006E7A3E">
      <w:r>
        <w:t xml:space="preserve"> </w:t>
      </w:r>
      <w:r>
        <w:tab/>
        <w:t xml:space="preserve"> </w:t>
      </w:r>
    </w:p>
    <w:p w:rsidR="00F31CD5" w:rsidRPr="00C31D1E" w:rsidRDefault="007941DE" w:rsidP="006E7A3E">
      <w:pPr>
        <w:pStyle w:val="Heading1"/>
      </w:pPr>
      <w:bookmarkStart w:id="21" w:name="_Toc469494658"/>
      <w:bookmarkStart w:id="22" w:name="_Toc469575365"/>
      <w:r w:rsidRPr="000C28A4">
        <w:lastRenderedPageBreak/>
        <w:t xml:space="preserve">2 </w:t>
      </w:r>
      <w:r w:rsidRPr="0073663B">
        <w:t>Literature</w:t>
      </w:r>
      <w:r w:rsidRPr="000C28A4">
        <w:t xml:space="preserve"> review</w:t>
      </w:r>
      <w:bookmarkEnd w:id="21"/>
      <w:bookmarkEnd w:id="22"/>
      <w:r w:rsidRPr="000C28A4">
        <w:t xml:space="preserve"> </w:t>
      </w:r>
    </w:p>
    <w:p w:rsidR="0058513F" w:rsidRPr="00BB3A23" w:rsidRDefault="00AA1CDA" w:rsidP="006E7A3E">
      <w:pPr>
        <w:pStyle w:val="Heading2"/>
      </w:pPr>
      <w:bookmarkStart w:id="23" w:name="_Toc469494659"/>
      <w:bookmarkStart w:id="24" w:name="_Toc469575366"/>
      <w:r w:rsidRPr="009C3E59">
        <w:t>2.</w:t>
      </w:r>
      <w:r w:rsidR="00C00D28" w:rsidRPr="00604EFF">
        <w:t>1</w:t>
      </w:r>
      <w:r w:rsidR="00A02B65" w:rsidRPr="006E7A3E">
        <w:t xml:space="preserve"> </w:t>
      </w:r>
      <w:r w:rsidR="007941DE" w:rsidRPr="00BB3A23">
        <w:t>Automatic yield assessment</w:t>
      </w:r>
      <w:bookmarkEnd w:id="23"/>
      <w:bookmarkEnd w:id="24"/>
      <w:r w:rsidR="007941DE" w:rsidRPr="00BB3A23">
        <w:t xml:space="preserve"> </w:t>
      </w:r>
    </w:p>
    <w:p w:rsidR="00B263F4" w:rsidRDefault="007941DE" w:rsidP="006E7A3E">
      <w:r>
        <w:t xml:space="preserve">There are currently no commercial automatic yield assessments tools although steps in that direction have already been made. One of these steps is a digital processing technique of thermal imaging. This method relies on the different heat capacity of fruits in relation to the foliage. </w:t>
      </w:r>
    </w:p>
    <w:p w:rsidR="00B263F4" w:rsidRDefault="007941DE" w:rsidP="006E7A3E">
      <w:r>
        <w:t xml:space="preserve">Stajnko, Lakota et al. (2004) matched the number of manually counted apples to computer detected apples in </w:t>
      </w:r>
      <w:r>
        <w:rPr>
          <w:rFonts w:ascii="Cambria Math" w:eastAsia="Cambria Math" w:hAnsi="Cambria Math" w:cs="Cambria Math"/>
        </w:rPr>
        <w:t>20</w:t>
      </w:r>
      <w:r>
        <w:t xml:space="preserve"> thermal images with an </w:t>
      </w:r>
      <w:r>
        <w:rPr>
          <w:rFonts w:ascii="Cambria Math" w:eastAsia="Cambria Math" w:hAnsi="Cambria Math" w:cs="Cambria Math"/>
        </w:rPr>
        <w:t>𝑅</w:t>
      </w:r>
      <w:r>
        <w:rPr>
          <w:rFonts w:ascii="Cambria Math" w:eastAsia="Cambria Math" w:hAnsi="Cambria Math" w:cs="Cambria Math"/>
          <w:vertAlign w:val="superscript"/>
        </w:rPr>
        <w:t>2</w:t>
      </w:r>
      <w:r>
        <w:t xml:space="preserve"> of </w:t>
      </w:r>
      <w:r>
        <w:rPr>
          <w:rFonts w:ascii="Cambria Math" w:eastAsia="Cambria Math" w:hAnsi="Cambria Math" w:cs="Cambria Math"/>
          <w:color w:val="2E2E2E"/>
        </w:rPr>
        <w:t>0.83</w:t>
      </w:r>
      <w:r>
        <w:t xml:space="preserve"> to </w:t>
      </w:r>
      <w:r>
        <w:rPr>
          <w:rFonts w:ascii="Cambria Math" w:eastAsia="Cambria Math" w:hAnsi="Cambria Math" w:cs="Cambria Math"/>
        </w:rPr>
        <w:t>0.88</w:t>
      </w:r>
      <w:r>
        <w:t xml:space="preserve">  by normalizing the color intensity and using a Normalized Difference Index (NDI) to discriminate plants from background. </w:t>
      </w:r>
    </w:p>
    <w:p w:rsidR="00B263F4" w:rsidRDefault="007941DE" w:rsidP="006E7A3E">
      <w:r>
        <w:t xml:space="preserve">Andújar, Fernández-Quintanilla et al. (2015) used the Kinect v1 sensor to model 3D plants offline by using statistical filters and manually stitching the 3D point clouds. Their research examined the best angles for biomass estimation. They have detected the height of the plants with an error of a few centimeters and high correlations between biomass and Kinect readings with </w:t>
      </w:r>
      <w:r>
        <w:rPr>
          <w:rFonts w:ascii="Cambria Math" w:eastAsia="Cambria Math" w:hAnsi="Cambria Math" w:cs="Cambria Math"/>
        </w:rPr>
        <w:t>𝑅</w:t>
      </w:r>
      <w:r>
        <w:rPr>
          <w:rFonts w:ascii="Cambria Math" w:eastAsia="Cambria Math" w:hAnsi="Cambria Math" w:cs="Cambria Math"/>
          <w:vertAlign w:val="superscript"/>
        </w:rPr>
        <w:t>2</w:t>
      </w:r>
      <w:r>
        <w:t xml:space="preserve"> ranging </w:t>
      </w:r>
      <w:r>
        <w:rPr>
          <w:rFonts w:ascii="Cambria Math" w:eastAsia="Cambria Math" w:hAnsi="Cambria Math" w:cs="Cambria Math"/>
        </w:rPr>
        <w:t>0.88</w:t>
      </w:r>
      <w:r>
        <w:t xml:space="preserve"> to </w:t>
      </w:r>
      <w:r>
        <w:rPr>
          <w:rFonts w:ascii="Cambria Math" w:eastAsia="Cambria Math" w:hAnsi="Cambria Math" w:cs="Cambria Math"/>
        </w:rPr>
        <w:t>0.92</w:t>
      </w:r>
      <w:r>
        <w:t xml:space="preserve">. </w:t>
      </w:r>
    </w:p>
    <w:p w:rsidR="00B263F4" w:rsidRDefault="007941DE" w:rsidP="006E7A3E">
      <w:r>
        <w:t>Wachs</w:t>
      </w:r>
      <w:r w:rsidR="00624F47">
        <w:t xml:space="preserve"> J.</w:t>
      </w:r>
      <w:r>
        <w:t xml:space="preserve"> et al. (2010) tried two approaches with an RGB and IR thermal cameras at detecting green apples. First, a high level approach in which the RGB image is translated to another color space was used. The K-means algorithm classifies the pixels in the new color space and the IR intensity dimension to the nearest predetermined class centroid (leaves/fruit/background). The new image is scanned for disk shaped apples using Hough transform which achieves </w:t>
      </w:r>
      <w:r>
        <w:rPr>
          <w:rFonts w:ascii="Cambria Math" w:eastAsia="Cambria Math" w:hAnsi="Cambria Math" w:cs="Cambria Math"/>
        </w:rPr>
        <w:t>53%</w:t>
      </w:r>
      <w:r>
        <w:t xml:space="preserve"> accuracy. The second, low level approach uses Haar classifiers with NN to achieve </w:t>
      </w:r>
      <w:r>
        <w:rPr>
          <w:rFonts w:ascii="Cambria Math" w:eastAsia="Cambria Math" w:hAnsi="Cambria Math" w:cs="Cambria Math"/>
        </w:rPr>
        <w:t>71%</w:t>
      </w:r>
      <w:r>
        <w:t xml:space="preserve"> accuracy when incarnated with the first approach. The combination of these methods improves the accuracy while lowering the number of false alarms. </w:t>
      </w:r>
    </w:p>
    <w:p w:rsidR="0058513F" w:rsidRDefault="007941DE" w:rsidP="006E7A3E">
      <w:r>
        <w:lastRenderedPageBreak/>
        <w:t>The research described in Moonrinta</w:t>
      </w:r>
      <w:r w:rsidR="00624F47">
        <w:t xml:space="preserve"> J.</w:t>
      </w:r>
      <w:r>
        <w:t>, et al. (2010) dealt with pineapple mapping using a monocular camera. An SVM classifier was created with a training set of images that tested combinations of SIFT, SURF and Harris features with SIFT or SURF descriptors. The points classified as positive for indicating fruits are identified as regions, if they were dense enough in a disk shaped structure elements. Such regions open new region trajectories or join previous trajectories if they overlap. Key frames are manually picked offline to create 3D fruit models using RANSAC and least squares ellipsoid fitting. 20 out of 20 fruits were detected in at least 80% of a moving trajectory of the system</w:t>
      </w:r>
      <w:r w:rsidR="00E61B23">
        <w:t xml:space="preserve">. </w:t>
      </w:r>
      <w:r>
        <w:t xml:space="preserve">However, the assessment of fruit size is less accurate and the ellipsoid models divert from the actual fruit size by more than </w:t>
      </w:r>
      <w:r>
        <w:rPr>
          <w:rFonts w:ascii="Cambria Math" w:eastAsia="Cambria Math" w:hAnsi="Cambria Math" w:cs="Cambria Math"/>
        </w:rPr>
        <w:t>50%</w:t>
      </w:r>
      <w:r>
        <w:t xml:space="preserve">. </w:t>
      </w:r>
    </w:p>
    <w:p w:rsidR="00C61737" w:rsidRDefault="007941DE" w:rsidP="006E7A3E">
      <w:r w:rsidRPr="00C61737">
        <w:t>Nuske</w:t>
      </w:r>
      <w:r w:rsidR="00624F47" w:rsidRPr="00C61737">
        <w:t xml:space="preserve"> S.</w:t>
      </w:r>
      <w:r w:rsidRPr="00C61737">
        <w:t xml:space="preserve">, et al. (2011) predicted crop mass in vineyards using image processing with regular cameras. Since </w:t>
      </w:r>
      <w:r w:rsidRPr="006E7A3E">
        <w:rPr>
          <w:rFonts w:eastAsia="Cambria Math"/>
        </w:rPr>
        <w:t>90%</w:t>
      </w:r>
      <w:r w:rsidRPr="00C61737">
        <w:t xml:space="preserve"> of the variation in yield is embodied in the number of berries</w:t>
      </w:r>
      <w:r>
        <w:t xml:space="preserve"> per cluster and clusters per plant, the researchers tried a new approach for yield estimation which is impractical for workers:</w:t>
      </w:r>
      <w:r w:rsidR="00C61737">
        <w:t xml:space="preserve"> </w:t>
      </w:r>
      <w:r>
        <w:t>counting the number of visible grape berries for the whole crop. The number of visible berries is later shown to have a linear relation with the crop yield. The identification of berries is first done with a radial symmetry transform: implying a Gaussian filter on the gradient of the image and using a radii variation on the Hough transform, edge pixels that are over a certain threshold are considered as places of radial symmetry</w:t>
      </w:r>
      <w:r w:rsidR="00C61737">
        <w:t xml:space="preserve">. </w:t>
      </w:r>
      <w:r>
        <w:t xml:space="preserve">By segmenting these places of radial symmetry to 32 features and using the K-means algorithm with a training set - the radial symmetry places are sorted to positive/negative places for berries and positive places without at least 5 neighbors are removed. Results show that </w:t>
      </w:r>
      <w:r>
        <w:rPr>
          <w:rFonts w:ascii="Cambria Math" w:eastAsia="Cambria Math" w:hAnsi="Cambria Math" w:cs="Cambria Math"/>
        </w:rPr>
        <w:t>53%</w:t>
      </w:r>
      <w:r>
        <w:t xml:space="preserve"> to </w:t>
      </w:r>
      <w:r>
        <w:rPr>
          <w:rFonts w:ascii="Cambria Math" w:eastAsia="Cambria Math" w:hAnsi="Cambria Math" w:cs="Cambria Math"/>
        </w:rPr>
        <w:t>74%</w:t>
      </w:r>
      <w:r>
        <w:t xml:space="preserve"> of the visible berries were detected correctly depending on the grape specie and yet only </w:t>
      </w:r>
      <w:r w:rsidR="00624F47">
        <w:t>a</w:t>
      </w:r>
      <w:r>
        <w:t xml:space="preserve"> </w:t>
      </w:r>
      <w:r>
        <w:rPr>
          <w:rFonts w:ascii="Cambria Math" w:eastAsia="Cambria Math" w:hAnsi="Cambria Math" w:cs="Cambria Math"/>
        </w:rPr>
        <w:t>9.8%</w:t>
      </w:r>
      <w:r>
        <w:t xml:space="preserve"> error was measured in the yield estimation. </w:t>
      </w:r>
    </w:p>
    <w:p w:rsidR="006F3292" w:rsidRDefault="007941DE" w:rsidP="006E7A3E">
      <w:r>
        <w:lastRenderedPageBreak/>
        <w:t>Improvements in berry detection can be done with multiple angles flash to detected radial edges better. Wang</w:t>
      </w:r>
      <w:r w:rsidR="00624F47">
        <w:t xml:space="preserve"> Q.</w:t>
      </w:r>
      <w:r>
        <w:t>, et al. (2013</w:t>
      </w:r>
      <w:r w:rsidR="00624F47">
        <w:t>) detected</w:t>
      </w:r>
      <w:r>
        <w:t xml:space="preserve"> the number of apples in an orchard with a two camera stereo rig. The experiments were held at night with artificial light and the apples were relatively exposed due to the tall spindle planting system in the orchard. These controlled conditions allowed for segmentation in the hue, RGB intensity, and saturation channels by thresholding</w:t>
      </w:r>
      <w:r w:rsidR="00C61737">
        <w:t xml:space="preserve">. </w:t>
      </w:r>
      <w:r w:rsidR="006F3292">
        <w:t xml:space="preserve">The apples were segmented and counted as single apples by their roundness score. The roundness was determined by the signs of the intensity derivatives along lines close to the maximum specular reflections of the apple. The locations of the apples were determined by triangulation. The estimation errors for fruit thinned trees were less than </w:t>
      </w:r>
      <w:r w:rsidR="006F3292">
        <w:rPr>
          <w:rFonts w:ascii="Cambria Math" w:eastAsia="Cambria Math" w:hAnsi="Cambria Math" w:cs="Cambria Math"/>
        </w:rPr>
        <w:t>3 %</w:t>
      </w:r>
      <w:r w:rsidR="006F3292">
        <w:t xml:space="preserve">. </w:t>
      </w:r>
    </w:p>
    <w:p w:rsidR="0058513F" w:rsidRPr="009C3E59" w:rsidRDefault="00C00D28" w:rsidP="006E7A3E">
      <w:pPr>
        <w:pStyle w:val="Heading2"/>
      </w:pPr>
      <w:bookmarkStart w:id="25" w:name="_Toc469494660"/>
      <w:bookmarkStart w:id="26" w:name="_Toc469575367"/>
      <w:r>
        <w:t xml:space="preserve">2.2 </w:t>
      </w:r>
      <w:r w:rsidR="007941DE" w:rsidRPr="000C28A4">
        <w:t>Air sonar fundamentals</w:t>
      </w:r>
      <w:bookmarkEnd w:id="25"/>
      <w:bookmarkEnd w:id="26"/>
      <w:r w:rsidR="007941DE" w:rsidRPr="000C28A4">
        <w:t xml:space="preserve"> </w:t>
      </w:r>
    </w:p>
    <w:p w:rsidR="0058513F" w:rsidRPr="00C61737" w:rsidRDefault="007941DE" w:rsidP="006E7A3E">
      <w:r w:rsidRPr="00C61737">
        <w:t xml:space="preserve">The studies above dealt with the development of an automatic crop assessment system based on thermal and optical sensors.  Since the approaches suggested in these studies have not been matured to a commercial technology, in this thesis I study and promote the development of an automatic crop assessment system, which is based on air sonar.  Hence, the basic ideas of air sonar systems are important for the understanding of the following cutting edge research and for the understanding of this work.   </w:t>
      </w:r>
    </w:p>
    <w:p w:rsidR="0058513F" w:rsidRDefault="007941DE" w:rsidP="006E7A3E">
      <w:r>
        <w:t xml:space="preserve"> Kleeman and Kuc (2008) defined ultrasonic sensing as the use of acoustic energy propagation at higher frequencies than audible sound to extract information about the environment. This section talks about the basics of in-air ultrasonic transduction, attenuation, Speed of Sound (SoS), Signal to Noise Ratio (SNR), artifacts and the important directivity patterns.  To this end, I review in this section the related literature on air-sonar. </w:t>
      </w:r>
    </w:p>
    <w:p w:rsidR="0058513F" w:rsidRPr="009C3E59" w:rsidRDefault="007941DE" w:rsidP="006E7A3E">
      <w:pPr>
        <w:pStyle w:val="Heading3"/>
      </w:pPr>
      <w:bookmarkStart w:id="27" w:name="_Toc469575368"/>
      <w:r w:rsidRPr="000C28A4">
        <w:lastRenderedPageBreak/>
        <w:t>2.2.1</w:t>
      </w:r>
      <w:r w:rsidRPr="006E7A3E">
        <w:rPr>
          <w:rFonts w:eastAsia="Arial"/>
        </w:rPr>
        <w:t xml:space="preserve"> </w:t>
      </w:r>
      <w:r w:rsidRPr="000C28A4">
        <w:t>Transducers</w:t>
      </w:r>
      <w:bookmarkEnd w:id="27"/>
      <w:r w:rsidRPr="000C28A4">
        <w:t xml:space="preserve"> </w:t>
      </w:r>
    </w:p>
    <w:p w:rsidR="0058513F" w:rsidRDefault="007941DE">
      <w:r>
        <w:t xml:space="preserve">Ultrasonic transducers convert pressure waves into electric signals and vice versa. They differ in their operation from regular microphones and speakers in their nominal working frequencies. While regular speakers and microphones are designed for the audible hearing range of </w:t>
      </w:r>
      <w:r w:rsidR="00F31A1D">
        <w:rPr>
          <w:rFonts w:ascii="Cambria Math" w:eastAsia="Cambria Math" w:hAnsi="Cambria Math" w:cs="Cambria Math"/>
        </w:rPr>
        <w:t>20[</w:t>
      </w:r>
      <w:r>
        <w:rPr>
          <w:rFonts w:ascii="Cambria Math" w:eastAsia="Cambria Math" w:hAnsi="Cambria Math" w:cs="Cambria Math"/>
        </w:rPr>
        <w:t xml:space="preserve">𝐻𝑧] </w:t>
      </w:r>
      <w:r>
        <w:t xml:space="preserve">to </w:t>
      </w:r>
      <w:r w:rsidR="00F31A1D">
        <w:rPr>
          <w:rFonts w:ascii="Cambria Math" w:eastAsia="Cambria Math" w:hAnsi="Cambria Math" w:cs="Cambria Math"/>
        </w:rPr>
        <w:t>20[</w:t>
      </w:r>
      <w:r>
        <w:rPr>
          <w:rFonts w:ascii="Cambria Math" w:eastAsia="Cambria Math" w:hAnsi="Cambria Math" w:cs="Cambria Math"/>
        </w:rPr>
        <w:t>𝑘𝐻𝑧]</w:t>
      </w:r>
      <w:r>
        <w:t xml:space="preserve">, ultrasonic transducers are designed to work at higher frequencies. </w:t>
      </w:r>
    </w:p>
    <w:p w:rsidR="0058513F" w:rsidRDefault="007941DE">
      <w:r>
        <w:t xml:space="preserve">Two of the most common ultrasonic transducer technologies are based on the piezoelectric and electrostatic principles. These methods are exercised for both receivers and transmitters. Generally piezoelectric transducers have a larger quality factor but lower bandwidths (Nakamura 2012).  </w:t>
      </w:r>
    </w:p>
    <w:p w:rsidR="0058513F" w:rsidRDefault="007941DE" w:rsidP="006E7A3E">
      <w:pPr>
        <w:tabs>
          <w:tab w:val="decimal" w:pos="5812"/>
        </w:tabs>
      </w:pPr>
      <w:r>
        <w:t>Electrostatic transducers implement the basic idea of a changing capacitor with movable plates. A constant electric charge is kept in the capacitor either by using permanently embedded static charged materials or by using a DC bias voltage. When applied as a receiver, the diaphragm which serves as the dynamic part of the capacitor</w:t>
      </w:r>
      <w:r w:rsidR="00B62A66">
        <w:t>,</w:t>
      </w:r>
      <w:r>
        <w:t xml:space="preserve"> bends due to the vibrations of the air. Its distance to the stationary part called the </w:t>
      </w:r>
      <w:r w:rsidR="000B7C81">
        <w:t>back plate</w:t>
      </w:r>
      <w:r>
        <w:t xml:space="preserve"> changes and the voltage varies according to: </w:t>
      </w:r>
    </w:p>
    <w:p w:rsidR="0058513F" w:rsidRDefault="00301047" w:rsidP="006E7A3E">
      <w:pPr>
        <w:tabs>
          <w:tab w:val="decimal" w:pos="5812"/>
          <w:tab w:val="right" w:pos="9498"/>
        </w:tabs>
      </w:pPr>
      <w:r>
        <w:rPr>
          <w:rFonts w:ascii="Calibri" w:eastAsia="Calibri" w:hAnsi="Calibri" w:cs="Calibri"/>
          <w:sz w:val="22"/>
        </w:rPr>
        <w:tab/>
      </w:r>
      <w:r w:rsidR="007941DE">
        <w:rPr>
          <w:rFonts w:ascii="Cambria Math" w:eastAsia="Cambria Math" w:hAnsi="Cambria Math" w:cs="Cambria Math"/>
        </w:rPr>
        <w:t>𝑄</w:t>
      </w:r>
      <w:r w:rsidR="007941DE">
        <w:rPr>
          <w:rFonts w:eastAsia="Cambria Math"/>
        </w:rPr>
        <w:t xml:space="preserve"> = </w:t>
      </w:r>
      <w:r w:rsidR="007941DE">
        <w:rPr>
          <w:rFonts w:ascii="Cambria Math" w:eastAsia="Cambria Math" w:hAnsi="Cambria Math" w:cs="Cambria Math"/>
        </w:rPr>
        <w:t>𝐶𝑉</w:t>
      </w:r>
      <w:r w:rsidR="007941DE">
        <w:rPr>
          <w:rFonts w:eastAsia="Cambria Math"/>
        </w:rPr>
        <w:t>.</w:t>
      </w:r>
      <w:r w:rsidR="007941DE">
        <w:t xml:space="preserve"> </w:t>
      </w:r>
      <w:r w:rsidR="007941DE">
        <w:tab/>
        <w:t xml:space="preserve">(1) </w:t>
      </w:r>
    </w:p>
    <w:p w:rsidR="0058513F" w:rsidRDefault="007941DE" w:rsidP="006E7A3E">
      <w:r>
        <w:t xml:space="preserve">where </w:t>
      </w:r>
      <w:r>
        <w:rPr>
          <w:rFonts w:ascii="Cambria Math" w:eastAsia="Cambria Math" w:hAnsi="Cambria Math" w:cs="Cambria Math"/>
        </w:rPr>
        <w:t>𝑄, 𝐶, 𝑉</w:t>
      </w:r>
      <w:r>
        <w:t xml:space="preserve"> are the electric charge, capacity and voltage accordingly. Due to the constant electric charge, the voltage change is synonymous with the sound vibrations. </w:t>
      </w:r>
    </w:p>
    <w:p w:rsidR="0058513F" w:rsidRDefault="007941DE">
      <w:r>
        <w:t xml:space="preserve">The standard loudspeaker belongs to a family of dynamic transducers. Dynamic transducers while similar to electrostatic ones in their design relay on the principle of magnetic induction. A constant rigid magnet interacts with a moving induction coil connected to diaphragm to create shifting oscillations in air pressure. </w:t>
      </w:r>
    </w:p>
    <w:p w:rsidR="0058513F" w:rsidRDefault="007941DE">
      <w:r>
        <w:t xml:space="preserve">Piezoelectric materials are ferromagnetic materials which change their polarization under pressure. This relation is described by elasto-electric matrices which relate the stress, strain tensor to the electric fields that occur in the material. This phenomena is used "as is" in acoustics to transform the pressure oscillations in the medium of operation to a matching oscillating voltage on the piezoelectric material. </w:t>
      </w:r>
    </w:p>
    <w:p w:rsidR="0058513F" w:rsidRDefault="007941DE">
      <w:r>
        <w:lastRenderedPageBreak/>
        <w:t xml:space="preserve">A main issue in using piezoelectric transducers in air is the low transmission coefficient resulting from the boundary between the piezoelectric material and the air due to a mismatch in the acoustic impedance order of magnitude (Nakamura 2012). The transmission coefficient represents the amplitude of the pressure wave passed at the interface of the materials. </w:t>
      </w:r>
    </w:p>
    <w:p w:rsidR="0058513F" w:rsidRDefault="007941DE" w:rsidP="006E7A3E">
      <w:r>
        <w:t xml:space="preserve">Signal processing has improved the modern piezoelectric transducer greatly. A technique to overcome the poor SNR for distance sensing is to send a wideband </w:t>
      </w:r>
      <w:r w:rsidR="00B779A6" w:rsidRPr="00B779A6">
        <w:t xml:space="preserve">CHIRP </w:t>
      </w:r>
      <w:r w:rsidR="00B779A6">
        <w:t>(Compressed High Intensity Radar Pulse</w:t>
      </w:r>
      <w:r w:rsidR="00B779A6">
        <w:rPr>
          <w:b/>
        </w:rPr>
        <w:t>)</w:t>
      </w:r>
      <w:r w:rsidR="00B779A6">
        <w:t xml:space="preserve"> </w:t>
      </w:r>
      <w:r>
        <w:t xml:space="preserve">signal and cross-correlating it with the received signal. Another method to face the SNR problem is to try to fix the mismatch in impedance. This is done using new piezoelectric materials and by trying different material layers as a mid-layer between the air and piezoelectric material which have an intermediate impedance. </w:t>
      </w:r>
    </w:p>
    <w:p w:rsidR="0058513F" w:rsidRPr="009C3E59" w:rsidRDefault="007941DE" w:rsidP="006E7A3E">
      <w:pPr>
        <w:pStyle w:val="Heading3"/>
      </w:pPr>
      <w:bookmarkStart w:id="28" w:name="_Toc469575369"/>
      <w:r w:rsidRPr="000C28A4">
        <w:t>2.2.2</w:t>
      </w:r>
      <w:r w:rsidRPr="006E7A3E">
        <w:rPr>
          <w:rFonts w:eastAsia="Arial"/>
        </w:rPr>
        <w:t xml:space="preserve"> </w:t>
      </w:r>
      <w:r w:rsidRPr="000C28A4">
        <w:t>Speed of sound</w:t>
      </w:r>
      <w:bookmarkEnd w:id="28"/>
      <w:r w:rsidRPr="000C28A4">
        <w:t xml:space="preserve"> </w:t>
      </w:r>
    </w:p>
    <w:p w:rsidR="00301047" w:rsidRDefault="007941DE" w:rsidP="006E7A3E">
      <w:r>
        <w:t xml:space="preserve">In the medium of air, the SoS changes mostly due to atmospheric characteristics. </w:t>
      </w:r>
      <w:r w:rsidR="00F31A1D">
        <w:t>Eq.(</w:t>
      </w:r>
      <w:r>
        <w:rPr>
          <w:rFonts w:ascii="Cambria Math" w:eastAsia="Cambria Math" w:hAnsi="Cambria Math" w:cs="Cambria Math"/>
        </w:rPr>
        <w:t>2)</w:t>
      </w:r>
      <w:r>
        <w:t xml:space="preserve"> is derived from the ideal gas equation under the assumptions of a quasi-static, adiabatic thermodynamic state for air gas constants. The equation is accurate to </w:t>
      </w:r>
      <w:r w:rsidR="00F31A1D">
        <w:rPr>
          <w:rFonts w:ascii="Cambria Math" w:eastAsia="Cambria Math" w:hAnsi="Cambria Math" w:cs="Cambria Math"/>
        </w:rPr>
        <w:t>1%</w:t>
      </w:r>
      <w:r>
        <w:t xml:space="preserve"> under most conditions. (Kleeman and Kuc 2008): </w:t>
      </w:r>
    </w:p>
    <w:p w:rsidR="0058513F" w:rsidRDefault="00CB2577" w:rsidP="006E7A3E">
      <w:pPr>
        <w:tabs>
          <w:tab w:val="right" w:pos="7230"/>
          <w:tab w:val="right" w:pos="9498"/>
        </w:tabs>
      </w:pPr>
      <w:r>
        <w:rPr>
          <w:szCs w:val="24"/>
        </w:rPr>
        <w:tab/>
      </w:r>
      <m:oMath>
        <m:sSub>
          <m:sSubPr>
            <m:ctrlPr>
              <w:rPr>
                <w:rFonts w:ascii="Cambria Math" w:hAnsi="Cambria Math"/>
                <w:szCs w:val="24"/>
              </w:rPr>
            </m:ctrlPr>
          </m:sSubPr>
          <m:e>
            <m:r>
              <w:rPr>
                <w:rFonts w:ascii="Cambria Math" w:hAnsi="Cambria Math"/>
                <w:szCs w:val="24"/>
              </w:rPr>
              <m:t>c</m:t>
            </m:r>
          </m:e>
          <m:sub>
            <m:r>
              <w:rPr>
                <w:rFonts w:ascii="Cambria Math" w:hAnsi="Cambria Math"/>
                <w:szCs w:val="24"/>
              </w:rPr>
              <m:t>T</m:t>
            </m:r>
          </m:sub>
        </m:sSub>
        <m:r>
          <m:rPr>
            <m:sty m:val="p"/>
          </m:rPr>
          <w:rPr>
            <w:rFonts w:ascii="Cambria Math" w:hAnsi="Cambria Math"/>
            <w:szCs w:val="24"/>
          </w:rPr>
          <m:t>=20.5</m:t>
        </m:r>
        <m:rad>
          <m:radPr>
            <m:degHide m:val="1"/>
            <m:ctrlPr>
              <w:rPr>
                <w:rFonts w:ascii="Cambria Math" w:hAnsi="Cambria Math"/>
                <w:szCs w:val="24"/>
              </w:rPr>
            </m:ctrlPr>
          </m:radPr>
          <m:deg/>
          <m:e>
            <m:sSub>
              <m:sSubPr>
                <m:ctrlPr>
                  <w:rPr>
                    <w:rFonts w:ascii="Cambria Math" w:hAnsi="Cambria Math"/>
                    <w:szCs w:val="24"/>
                  </w:rPr>
                </m:ctrlPr>
              </m:sSubPr>
              <m:e>
                <m:r>
                  <w:rPr>
                    <w:rFonts w:ascii="Cambria Math" w:hAnsi="Cambria Math"/>
                    <w:szCs w:val="24"/>
                  </w:rPr>
                  <m:t>T</m:t>
                </m:r>
              </m:e>
              <m:sub>
                <m:r>
                  <w:rPr>
                    <w:rFonts w:ascii="Cambria Math" w:hAnsi="Cambria Math"/>
                    <w:szCs w:val="24"/>
                  </w:rPr>
                  <m:t>c</m:t>
                </m:r>
              </m:sub>
            </m:sSub>
            <m:r>
              <m:rPr>
                <m:sty m:val="p"/>
              </m:rPr>
              <w:rPr>
                <w:rFonts w:ascii="Cambria Math" w:hAnsi="Cambria Math"/>
                <w:szCs w:val="24"/>
              </w:rPr>
              <m:t>+273.16</m:t>
            </m:r>
          </m:e>
        </m:rad>
        <m:r>
          <m:rPr>
            <m:sty m:val="p"/>
          </m:rPr>
          <w:rPr>
            <w:rFonts w:ascii="Cambria Math" w:hAnsi="Cambria Math"/>
            <w:szCs w:val="24"/>
          </w:rPr>
          <m:t xml:space="preserve"> </m:t>
        </m:r>
        <m:r>
          <w:rPr>
            <w:rFonts w:ascii="Cambria Math" w:hAnsi="Cambria Math"/>
            <w:szCs w:val="24"/>
          </w:rPr>
          <m:t xml:space="preserve"> [</m:t>
        </m:r>
        <m:r>
          <m:rPr>
            <m:sty m:val="p"/>
          </m:rPr>
          <w:rPr>
            <w:rFonts w:ascii="Cambria Math" w:hAnsi="Cambria Math"/>
            <w:szCs w:val="24"/>
          </w:rPr>
          <m:t>m/s].</m:t>
        </m:r>
        <m:r>
          <w:rPr>
            <w:rFonts w:ascii="Cambria Math" w:hAnsi="Cambria Math"/>
            <w:szCs w:val="24"/>
          </w:rPr>
          <m:t xml:space="preserve">  </m:t>
        </m:r>
      </m:oMath>
      <w:r w:rsidR="007941DE">
        <w:t xml:space="preserve"> </w:t>
      </w:r>
      <w:r>
        <w:tab/>
        <w:t>(2)</w:t>
      </w:r>
    </w:p>
    <w:p w:rsidR="0058513F" w:rsidRDefault="007941DE" w:rsidP="006E7A3E">
      <w:r>
        <w:t xml:space="preserve">Where </w:t>
      </w:r>
      <w:r>
        <w:rPr>
          <w:rFonts w:ascii="Cambria Math" w:eastAsia="Cambria Math" w:hAnsi="Cambria Math" w:cs="Cambria Math"/>
        </w:rPr>
        <w:t>𝑇</w:t>
      </w:r>
      <w:r>
        <w:rPr>
          <w:rFonts w:ascii="Cambria Math" w:eastAsia="Cambria Math" w:hAnsi="Cambria Math" w:cs="Cambria Math"/>
          <w:vertAlign w:val="subscript"/>
        </w:rPr>
        <w:t>𝑐</w:t>
      </w:r>
      <w:r>
        <w:t xml:space="preserve"> is the environment temperature. In the humid greenhouse environment, the SoS can be accurately determined by: </w:t>
      </w:r>
    </w:p>
    <w:p w:rsidR="00CB2577" w:rsidRDefault="00CB2577" w:rsidP="006E7A3E">
      <w:pPr>
        <w:tabs>
          <w:tab w:val="decimal" w:pos="7230"/>
          <w:tab w:val="right" w:pos="9498"/>
        </w:tabs>
      </w:pPr>
      <w:r>
        <w:rPr>
          <w:szCs w:val="24"/>
        </w:rPr>
        <w:tab/>
      </w:r>
      <m:oMath>
        <m:sSub>
          <m:sSubPr>
            <m:ctrlPr>
              <w:rPr>
                <w:rFonts w:ascii="Cambria Math" w:hAnsi="Cambria Math"/>
                <w:szCs w:val="24"/>
              </w:rPr>
            </m:ctrlPr>
          </m:sSubPr>
          <m:e>
            <m:r>
              <w:rPr>
                <w:rFonts w:ascii="Cambria Math" w:hAnsi="Cambria Math"/>
                <w:szCs w:val="24"/>
              </w:rPr>
              <m:t>c</m:t>
            </m:r>
          </m:e>
          <m:sub>
            <m:r>
              <w:rPr>
                <w:rFonts w:ascii="Cambria Math" w:hAnsi="Cambria Math"/>
                <w:szCs w:val="24"/>
              </w:rPr>
              <m:t>H</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c</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h</m:t>
            </m:r>
          </m:e>
          <m:sub>
            <m:r>
              <w:rPr>
                <w:rFonts w:ascii="Cambria Math" w:hAnsi="Cambria Math"/>
                <w:szCs w:val="24"/>
              </w:rPr>
              <m:t>r</m:t>
            </m:r>
          </m:sub>
        </m:sSub>
        <m:d>
          <m:dPr>
            <m:begChr m:val="["/>
            <m:endChr m:val="]"/>
            <m:ctrlPr>
              <w:rPr>
                <w:rFonts w:ascii="Cambria Math" w:hAnsi="Cambria Math"/>
                <w:szCs w:val="24"/>
              </w:rPr>
            </m:ctrlPr>
          </m:dPr>
          <m:e>
            <m:r>
              <m:rPr>
                <m:sty m:val="p"/>
              </m:rPr>
              <w:rPr>
                <w:rFonts w:ascii="Cambria Math" w:hAnsi="Cambria Math"/>
                <w:szCs w:val="24"/>
              </w:rPr>
              <m:t>1.005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r>
              <m:rPr>
                <m:sty m:val="p"/>
              </m:rPr>
              <w:rPr>
                <w:rFonts w:ascii="Cambria Math" w:hAnsi="Cambria Math"/>
                <w:szCs w:val="24"/>
              </w:rPr>
              <m:t>+1.7776⋅</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7</m:t>
                </m:r>
              </m:sup>
            </m:sSup>
            <m:sSup>
              <m:sSupPr>
                <m:ctrlPr>
                  <w:rPr>
                    <w:rFonts w:ascii="Cambria Math" w:hAnsi="Cambria Math"/>
                    <w:szCs w:val="24"/>
                  </w:rPr>
                </m:ctrlPr>
              </m:sSupPr>
              <m:e>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T</m:t>
                        </m:r>
                      </m:e>
                      <m:sub>
                        <m:r>
                          <w:rPr>
                            <w:rFonts w:ascii="Cambria Math" w:hAnsi="Cambria Math"/>
                            <w:szCs w:val="24"/>
                          </w:rPr>
                          <m:t>c</m:t>
                        </m:r>
                      </m:sub>
                    </m:sSub>
                    <m:r>
                      <m:rPr>
                        <m:sty m:val="p"/>
                      </m:rPr>
                      <w:rPr>
                        <w:rFonts w:ascii="Cambria Math" w:hAnsi="Cambria Math"/>
                        <w:szCs w:val="24"/>
                      </w:rPr>
                      <m:t>+17.78</m:t>
                    </m:r>
                  </m:e>
                </m:d>
              </m:e>
              <m:sup>
                <m:r>
                  <m:rPr>
                    <m:sty m:val="p"/>
                  </m:rPr>
                  <w:rPr>
                    <w:rFonts w:ascii="Cambria Math" w:hAnsi="Cambria Math"/>
                    <w:szCs w:val="24"/>
                  </w:rPr>
                  <m:t>3</m:t>
                </m:r>
              </m:sup>
            </m:sSup>
          </m:e>
        </m:d>
        <m:r>
          <w:rPr>
            <w:rFonts w:ascii="Cambria Math" w:hAnsi="Cambria Math"/>
            <w:szCs w:val="24"/>
          </w:rPr>
          <m:t xml:space="preserve"> [m/s]</m:t>
        </m:r>
      </m:oMath>
      <w:r>
        <w:rPr>
          <w:szCs w:val="24"/>
        </w:rPr>
        <w:tab/>
        <w:t>(3)</w:t>
      </w:r>
    </w:p>
    <w:p w:rsidR="0058513F" w:rsidRDefault="007941DE" w:rsidP="006E7A3E">
      <w:r>
        <w:t xml:space="preserve">Where </w:t>
      </w:r>
      <w:r>
        <w:rPr>
          <w:rFonts w:ascii="Cambria Math" w:eastAsia="Cambria Math" w:hAnsi="Cambria Math" w:cs="Cambria Math"/>
        </w:rPr>
        <w:t>𝑇</w:t>
      </w:r>
      <w:r>
        <w:rPr>
          <w:rFonts w:ascii="Cambria Math" w:eastAsia="Cambria Math" w:hAnsi="Cambria Math" w:cs="Cambria Math"/>
          <w:vertAlign w:val="subscript"/>
        </w:rPr>
        <w:t>𝑐</w:t>
      </w:r>
      <w:r>
        <w:t xml:space="preserve"> is the environment temperature in </w:t>
      </w:r>
      <w:r>
        <w:rPr>
          <w:rFonts w:ascii="Cambria Math" w:eastAsia="Cambria Math" w:hAnsi="Cambria Math" w:cs="Cambria Math"/>
        </w:rPr>
        <w:t>℃</w:t>
      </w:r>
      <w:r>
        <w:t xml:space="preserve">, </w:t>
      </w:r>
      <w:r>
        <w:rPr>
          <w:rFonts w:ascii="Cambria Math" w:eastAsia="Cambria Math" w:hAnsi="Cambria Math" w:cs="Cambria Math"/>
        </w:rPr>
        <w:t>ℎ</w:t>
      </w:r>
      <w:r>
        <w:rPr>
          <w:rFonts w:ascii="Cambria Math" w:eastAsia="Cambria Math" w:hAnsi="Cambria Math" w:cs="Cambria Math"/>
          <w:vertAlign w:val="subscript"/>
        </w:rPr>
        <w:t>𝑟</w:t>
      </w:r>
      <w:r>
        <w:t xml:space="preserve"> is the relative humidity and </w:t>
      </w:r>
      <w:r>
        <w:rPr>
          <w:rFonts w:ascii="Cambria Math" w:eastAsia="Cambria Math" w:hAnsi="Cambria Math" w:cs="Cambria Math"/>
        </w:rPr>
        <w:t>𝑐</w:t>
      </w:r>
      <w:r>
        <w:rPr>
          <w:rFonts w:ascii="Cambria Math" w:eastAsia="Cambria Math" w:hAnsi="Cambria Math" w:cs="Cambria Math"/>
          <w:vertAlign w:val="subscript"/>
        </w:rPr>
        <w:t>𝐻</w:t>
      </w:r>
      <w:r>
        <w:t xml:space="preserve"> is the SoS which under normal circumstances (dry air at </w:t>
      </w:r>
      <w:r>
        <w:rPr>
          <w:rFonts w:ascii="Cambria Math" w:eastAsia="Cambria Math" w:hAnsi="Cambria Math" w:cs="Cambria Math"/>
        </w:rPr>
        <w:t>20 ℃</w:t>
      </w:r>
      <w:r>
        <w:t xml:space="preserve">) is taken as </w:t>
      </w:r>
      <w:r w:rsidR="00492677">
        <w:rPr>
          <w:rFonts w:ascii="Cambria Math" w:eastAsia="Cambria Math" w:hAnsi="Cambria Math" w:cs="Cambria Math"/>
        </w:rPr>
        <w:t>343[𝑚/𝑠]</w:t>
      </w:r>
      <w:r w:rsidR="00492677">
        <w:t xml:space="preserve"> </w:t>
      </w:r>
      <w:r w:rsidR="00492677">
        <w:rPr>
          <w:rFonts w:ascii="Cambria Math" w:eastAsia="Cambria Math" w:hAnsi="Cambria Math" w:cs="Cambria Math"/>
        </w:rPr>
        <w:t xml:space="preserve"> </w:t>
      </w:r>
      <w:r>
        <w:t xml:space="preserve">(Siciliano and Khatib 2008). </w:t>
      </w:r>
    </w:p>
    <w:p w:rsidR="00B34D0C" w:rsidRDefault="007941DE" w:rsidP="006E7A3E">
      <w:r>
        <w:t xml:space="preserve">Since the SoS is closely constant in the greenhouse environment, the Time of Flight (ToF) is proportional to the distance that a pulse travels to an object </w:t>
      </w:r>
      <w:r>
        <w:rPr>
          <w:rFonts w:ascii="Cambria Math" w:eastAsia="Cambria Math" w:hAnsi="Cambria Math" w:cs="Cambria Math"/>
        </w:rPr>
        <w:t>𝑟</w:t>
      </w:r>
      <w:r>
        <w:rPr>
          <w:rFonts w:ascii="Cambria Math" w:eastAsia="Cambria Math" w:hAnsi="Cambria Math" w:cs="Cambria Math"/>
          <w:vertAlign w:val="subscript"/>
        </w:rPr>
        <w:t>0</w:t>
      </w:r>
      <w:r>
        <w:t xml:space="preserve"> and echoes back to the receiver as shown in: </w:t>
      </w:r>
    </w:p>
    <w:p w:rsidR="0058513F" w:rsidRDefault="00874B13" w:rsidP="006E7A3E">
      <w:pPr>
        <w:tabs>
          <w:tab w:val="right" w:pos="5812"/>
          <w:tab w:val="right" w:pos="9498"/>
        </w:tabs>
      </w:pPr>
      <w:r>
        <w:lastRenderedPageBreak/>
        <w:tab/>
      </w:r>
      <m:oMath>
        <m:sSub>
          <m:sSubPr>
            <m:ctrlPr>
              <w:rPr>
                <w:rFonts w:ascii="Cambria Math" w:hAnsi="Cambria Math"/>
                <w:sz w:val="28"/>
                <w:szCs w:val="24"/>
              </w:rPr>
            </m:ctrlPr>
          </m:sSubPr>
          <m:e>
            <m:r>
              <w:rPr>
                <w:rFonts w:ascii="Cambria Math" w:hAnsi="Cambria Math"/>
                <w:sz w:val="28"/>
                <w:szCs w:val="24"/>
              </w:rPr>
              <m:t>r</m:t>
            </m:r>
          </m:e>
          <m:sub>
            <m:r>
              <m:rPr>
                <m:sty m:val="p"/>
              </m:rPr>
              <w:rPr>
                <w:rFonts w:ascii="Cambria Math" w:hAnsi="Cambria Math"/>
                <w:sz w:val="28"/>
                <w:szCs w:val="24"/>
              </w:rPr>
              <m:t>0</m:t>
            </m:r>
          </m:sub>
        </m:sSub>
        <m:r>
          <m:rPr>
            <m:sty m:val="p"/>
          </m:rPr>
          <w:rPr>
            <w:rFonts w:ascii="Cambria Math" w:hAnsi="Cambria Math"/>
            <w:sz w:val="28"/>
            <w:szCs w:val="24"/>
          </w:rPr>
          <m:t>=</m:t>
        </m:r>
        <m:f>
          <m:fPr>
            <m:ctrlPr>
              <w:rPr>
                <w:rFonts w:ascii="Cambria Math" w:hAnsi="Cambria Math"/>
                <w:sz w:val="28"/>
                <w:szCs w:val="24"/>
              </w:rPr>
            </m:ctrlPr>
          </m:fPr>
          <m:num>
            <m:sSub>
              <m:sSubPr>
                <m:ctrlPr>
                  <w:rPr>
                    <w:rFonts w:ascii="Cambria Math" w:hAnsi="Cambria Math"/>
                    <w:sz w:val="28"/>
                    <w:szCs w:val="24"/>
                  </w:rPr>
                </m:ctrlPr>
              </m:sSubPr>
              <m:e>
                <m:r>
                  <w:rPr>
                    <w:rFonts w:ascii="Cambria Math" w:hAnsi="Cambria Math"/>
                    <w:sz w:val="28"/>
                    <w:szCs w:val="24"/>
                  </w:rPr>
                  <m:t>c</m:t>
                </m:r>
              </m:e>
              <m:sub>
                <m:r>
                  <w:rPr>
                    <w:rFonts w:ascii="Cambria Math" w:hAnsi="Cambria Math"/>
                    <w:sz w:val="28"/>
                    <w:szCs w:val="24"/>
                  </w:rPr>
                  <m:t>H</m:t>
                </m:r>
              </m:sub>
            </m:sSub>
            <m:r>
              <m:rPr>
                <m:sty m:val="p"/>
              </m:rPr>
              <w:rPr>
                <w:rFonts w:ascii="Cambria Math" w:hAnsi="Cambria Math" w:hint="eastAsia"/>
                <w:sz w:val="28"/>
                <w:szCs w:val="24"/>
              </w:rPr>
              <m:t>×</m:t>
            </m:r>
            <m:r>
              <w:rPr>
                <w:rFonts w:ascii="Cambria Math" w:hAnsi="Cambria Math"/>
                <w:sz w:val="28"/>
                <w:szCs w:val="24"/>
              </w:rPr>
              <m:t>ToF</m:t>
            </m:r>
          </m:num>
          <m:den>
            <m:r>
              <m:rPr>
                <m:sty m:val="p"/>
              </m:rPr>
              <w:rPr>
                <w:rFonts w:ascii="Cambria Math" w:hAnsi="Cambria Math"/>
                <w:sz w:val="28"/>
                <w:szCs w:val="24"/>
              </w:rPr>
              <m:t>2</m:t>
            </m:r>
          </m:den>
        </m:f>
        <m:r>
          <m:rPr>
            <m:sty m:val="p"/>
          </m:rPr>
          <w:rPr>
            <w:rFonts w:ascii="Cambria Math" w:hAnsi="Cambria Math"/>
            <w:sz w:val="28"/>
            <w:szCs w:val="24"/>
          </w:rPr>
          <m:t xml:space="preserve"> </m:t>
        </m:r>
      </m:oMath>
      <w:r>
        <w:tab/>
        <w:t>(4)</w:t>
      </w:r>
      <m:oMath>
        <m:r>
          <m:rPr>
            <m:sty m:val="p"/>
          </m:rPr>
          <w:rPr>
            <w:rFonts w:ascii="Cambria Math" w:hAnsi="Cambria Math"/>
          </w:rPr>
          <w:br/>
        </m:r>
      </m:oMath>
      <w:r w:rsidR="007941DE">
        <w:t xml:space="preserve">This simple relation combined with the low cost of sonar transducers explains their popularity in the field of robotics as simple proximity sensors.   </w:t>
      </w:r>
    </w:p>
    <w:p w:rsidR="0058513F" w:rsidRDefault="007941DE" w:rsidP="006E7A3E">
      <w:pPr>
        <w:pStyle w:val="Heading3"/>
      </w:pPr>
      <w:bookmarkStart w:id="29" w:name="_Toc469575370"/>
      <w:r>
        <w:t>2.2.3</w:t>
      </w:r>
      <w:r>
        <w:rPr>
          <w:rFonts w:ascii="Arial" w:eastAsia="Arial" w:hAnsi="Arial" w:cs="Arial"/>
        </w:rPr>
        <w:t xml:space="preserve"> </w:t>
      </w:r>
      <w:r>
        <w:t>Attenuation</w:t>
      </w:r>
      <w:bookmarkEnd w:id="29"/>
      <w:r>
        <w:t xml:space="preserve"> </w:t>
      </w:r>
    </w:p>
    <w:p w:rsidR="00766F42" w:rsidRDefault="007941DE" w:rsidP="006E7A3E">
      <w:r>
        <w:t>The pressure magnitudes of ultrasonic signals are decreased in air due to two main mechanisms</w:t>
      </w:r>
      <w:r w:rsidR="00766F42">
        <w:t xml:space="preserve">. </w:t>
      </w:r>
    </w:p>
    <w:p w:rsidR="0058513F" w:rsidRDefault="00766F42" w:rsidP="006E7A3E">
      <w:r>
        <w:t xml:space="preserve">Viscous </w:t>
      </w:r>
      <w:r w:rsidR="007941DE">
        <w:t xml:space="preserve">losses between particles turned to heat and to vibrational and rotational relaxation in the molecular level. The relation between pressure amplitudes in the medium of air is approximated by a power law (He 1998) in: </w:t>
      </w:r>
    </w:p>
    <w:p w:rsidR="009D7D09" w:rsidRDefault="007941DE" w:rsidP="006E7A3E">
      <w:pPr>
        <w:tabs>
          <w:tab w:val="right" w:pos="7513"/>
          <w:tab w:val="right" w:pos="9498"/>
        </w:tabs>
      </w:pPr>
      <w:r>
        <w:rPr>
          <w:rFonts w:ascii="Calibri" w:eastAsia="Calibri" w:hAnsi="Calibri" w:cs="Calibri"/>
          <w:sz w:val="22"/>
        </w:rPr>
        <w:tab/>
      </w:r>
      <m:oMath>
        <m:r>
          <w:rPr>
            <w:rFonts w:ascii="Cambria Math" w:hAnsi="Cambria Math"/>
            <w:sz w:val="28"/>
            <w:szCs w:val="28"/>
          </w:rPr>
          <m:t>A</m:t>
        </m:r>
        <m:d>
          <m:dPr>
            <m:ctrlPr>
              <w:rPr>
                <w:rFonts w:ascii="Cambria Math" w:hAnsi="Cambria Math"/>
                <w:i/>
                <w:sz w:val="28"/>
                <w:szCs w:val="28"/>
              </w:rPr>
            </m:ctrlPr>
          </m:dPr>
          <m:e>
            <m:r>
              <w:rPr>
                <w:rFonts w:ascii="Cambria Math" w:hAnsi="Cambria Math"/>
                <w:sz w:val="28"/>
                <w:szCs w:val="28"/>
              </w:rPr>
              <m:t>r+</m:t>
            </m:r>
            <m:r>
              <m:rPr>
                <m:sty m:val="p"/>
              </m:rPr>
              <w:rPr>
                <w:rFonts w:ascii="Cambria Math" w:hAnsi="Cambria Math" w:hint="eastAsia"/>
                <w:sz w:val="28"/>
                <w:szCs w:val="28"/>
              </w:rPr>
              <m:t>Δ</m:t>
            </m:r>
            <m:r>
              <w:rPr>
                <w:rFonts w:ascii="Cambria Math" w:hAnsi="Cambria Math"/>
                <w:sz w:val="28"/>
                <w:szCs w:val="28"/>
              </w:rPr>
              <m:t>r,f</m:t>
            </m:r>
          </m:e>
        </m:d>
        <m:r>
          <w:rPr>
            <w:rFonts w:ascii="Cambria Math" w:hAnsi="Cambria Math"/>
            <w:sz w:val="28"/>
            <w:szCs w:val="28"/>
          </w:rPr>
          <m:t>=A</m:t>
        </m:r>
        <m:d>
          <m:dPr>
            <m:ctrlPr>
              <w:rPr>
                <w:rFonts w:ascii="Cambria Math" w:hAnsi="Cambria Math"/>
                <w:i/>
                <w:sz w:val="28"/>
                <w:szCs w:val="28"/>
              </w:rPr>
            </m:ctrlPr>
          </m:dPr>
          <m:e>
            <m:r>
              <w:rPr>
                <w:rFonts w:ascii="Cambria Math" w:hAnsi="Cambria Math"/>
                <w:sz w:val="28"/>
                <w:szCs w:val="28"/>
              </w:rPr>
              <m:t>r,f</m:t>
            </m:r>
          </m:e>
        </m:d>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α</m:t>
                </m:r>
              </m:e>
              <m:sub>
                <m:r>
                  <w:rPr>
                    <w:rFonts w:ascii="Cambria Math" w:hAnsi="Cambria Math"/>
                    <w:sz w:val="28"/>
                    <w:szCs w:val="28"/>
                  </w:rPr>
                  <m:t>abs</m:t>
                </m:r>
              </m:sub>
            </m:sSub>
            <m:d>
              <m:dPr>
                <m:ctrlPr>
                  <w:rPr>
                    <w:rFonts w:ascii="Cambria Math" w:hAnsi="Cambria Math"/>
                    <w:i/>
                    <w:sz w:val="28"/>
                    <w:szCs w:val="28"/>
                  </w:rPr>
                </m:ctrlPr>
              </m:dPr>
              <m:e>
                <m:r>
                  <w:rPr>
                    <w:rFonts w:ascii="Cambria Math" w:hAnsi="Cambria Math"/>
                    <w:sz w:val="28"/>
                    <w:szCs w:val="28"/>
                  </w:rPr>
                  <m:t>f</m:t>
                </m:r>
              </m:e>
            </m:d>
            <m:r>
              <m:rPr>
                <m:sty m:val="p"/>
              </m:rPr>
              <w:rPr>
                <w:rFonts w:ascii="Cambria Math" w:hAnsi="Cambria Math" w:hint="eastAsia"/>
                <w:sz w:val="28"/>
                <w:szCs w:val="28"/>
              </w:rPr>
              <m:t>Δ</m:t>
            </m:r>
            <m:r>
              <w:rPr>
                <w:rFonts w:ascii="Cambria Math" w:hAnsi="Cambria Math"/>
                <w:sz w:val="28"/>
                <w:szCs w:val="28"/>
              </w:rPr>
              <m:t>r</m:t>
            </m:r>
          </m:sup>
        </m:sSup>
        <m:r>
          <w:rPr>
            <w:rFonts w:ascii="Cambria Math" w:hAnsi="Cambria Math"/>
            <w:sz w:val="28"/>
            <w:szCs w:val="28"/>
          </w:rPr>
          <m:t xml:space="preserve"> </m:t>
        </m:r>
      </m:oMath>
      <w:r>
        <w:rPr>
          <w:rFonts w:eastAsia="Cambria Math" w:cs="Cambria Math"/>
        </w:rPr>
        <w:t>.</w:t>
      </w:r>
      <w:r w:rsidR="00874B13">
        <w:rPr>
          <w:rFonts w:eastAsia="Cambria Math" w:cs="Cambria Math"/>
        </w:rPr>
        <w:tab/>
      </w:r>
      <w:r w:rsidR="009D7D09">
        <w:rPr>
          <w:rFonts w:eastAsia="Cambria Math" w:cs="Cambria Math"/>
        </w:rPr>
        <w:t>(</w:t>
      </w:r>
      <w:r w:rsidR="009D7D09" w:rsidRPr="006E7A3E">
        <w:rPr>
          <w:rFonts w:asciiTheme="majorBidi" w:eastAsia="Cambria Math" w:hAnsiTheme="majorBidi" w:cstheme="majorBidi"/>
        </w:rPr>
        <w:t>5</w:t>
      </w:r>
      <w:r w:rsidR="009D7D09">
        <w:rPr>
          <w:rFonts w:eastAsia="Cambria Math" w:cs="Cambria Math"/>
        </w:rPr>
        <w:t>)</w:t>
      </w:r>
      <w:r>
        <w:t xml:space="preserve"> </w:t>
      </w:r>
    </w:p>
    <w:p w:rsidR="003B014C" w:rsidRDefault="00116EA5">
      <m:oMath>
        <m:sSub>
          <m:sSubPr>
            <m:ctrlPr>
              <w:rPr>
                <w:rFonts w:ascii="Cambria Math" w:hAnsi="Cambria Math"/>
                <w:i/>
              </w:rPr>
            </m:ctrlPr>
          </m:sSubPr>
          <m:e>
            <m:r>
              <w:rPr>
                <w:rFonts w:ascii="Cambria Math" w:hAnsi="Cambria Math"/>
              </w:rPr>
              <m:t>α</m:t>
            </m:r>
          </m:e>
          <m:sub>
            <m:r>
              <w:rPr>
                <w:rFonts w:ascii="Cambria Math" w:hAnsi="Cambria Math"/>
              </w:rPr>
              <m:t>abs</m:t>
            </m:r>
          </m:sub>
        </m:sSub>
        <m:r>
          <w:rPr>
            <w:rFonts w:ascii="Cambria Math" w:eastAsiaTheme="minorEastAsia" w:hAnsi="Cambria Math"/>
          </w:rPr>
          <m:t>(f)</m:t>
        </m:r>
      </m:oMath>
      <w:r w:rsidR="00D7041A" w:rsidRPr="003921E3">
        <w:rPr>
          <w:rFonts w:eastAsiaTheme="minorEastAsia"/>
        </w:rPr>
        <w:t xml:space="preserve"> </w:t>
      </w:r>
      <w:r w:rsidR="00D7041A">
        <w:rPr>
          <w:rFonts w:eastAsiaTheme="minorEastAsia"/>
        </w:rPr>
        <w:t xml:space="preserve">is </w:t>
      </w:r>
      <w:r w:rsidR="00D7041A" w:rsidRPr="003921E3">
        <w:rPr>
          <w:rFonts w:eastAsiaTheme="minorEastAsia"/>
        </w:rPr>
        <w:t>the a</w:t>
      </w:r>
      <w:r w:rsidR="00D7041A" w:rsidRPr="003921E3">
        <w:t xml:space="preserve">tmospheric absorption coefficient, </w:t>
      </w:r>
      <m:oMath>
        <m:r>
          <w:rPr>
            <w:rFonts w:ascii="Cambria Math" w:hAnsi="Cambria Math"/>
          </w:rPr>
          <m:t>f</m:t>
        </m:r>
      </m:oMath>
      <w:r w:rsidR="00D7041A" w:rsidRPr="003921E3">
        <w:rPr>
          <w:rFonts w:eastAsiaTheme="minorEastAsia"/>
        </w:rPr>
        <w:t xml:space="preserve"> the frequency </w:t>
      </w:r>
      <w:r w:rsidR="00D7041A" w:rsidRPr="003921E3">
        <w:t xml:space="preserve">and </w:t>
      </w:r>
      <m:oMath>
        <m:r>
          <m:rPr>
            <m:sty m:val="p"/>
          </m:rPr>
          <w:rPr>
            <w:rFonts w:ascii="Cambria Math" w:hAnsi="Cambria Math"/>
          </w:rPr>
          <m:t>Δ</m:t>
        </m:r>
        <m:r>
          <w:rPr>
            <w:rFonts w:ascii="Cambria Math" w:hAnsi="Cambria Math"/>
          </w:rPr>
          <m:t>r</m:t>
        </m:r>
      </m:oMath>
      <w:r w:rsidR="00D7041A" w:rsidRPr="003921E3">
        <w:rPr>
          <w:rFonts w:eastAsiaTheme="minorEastAsia"/>
        </w:rPr>
        <w:t xml:space="preserve"> the range between</w:t>
      </w:r>
      <w:r w:rsidR="00D7041A">
        <w:t xml:space="preserve"> the points. The</w:t>
      </w:r>
      <w:r w:rsidR="00D7041A" w:rsidRPr="003921E3">
        <w:t xml:space="preserve"> attenuation increases with frequency and varies greatly due to environmental changes in pressure, humidity and temperature</w:t>
      </w:r>
      <w:r w:rsidR="00D7041A">
        <w:t>.</w:t>
      </w:r>
      <w:r w:rsidR="00D7041A" w:rsidRPr="003921E3">
        <w:t xml:space="preserve"> </w:t>
      </w:r>
      <w:r w:rsidR="00D7041A">
        <w:t>These environmental changes affect the air</w:t>
      </w:r>
      <w:r w:rsidR="00D7041A" w:rsidRPr="003921E3">
        <w:t xml:space="preserve"> molecules relaxation </w:t>
      </w:r>
      <w:r w:rsidR="00D7041A">
        <w:t xml:space="preserve">mechanism </w:t>
      </w:r>
      <w:r w:rsidR="00D7041A" w:rsidRPr="003921E3">
        <w:t xml:space="preserve">of the signal. The values for </w:t>
      </w:r>
      <m:oMath>
        <m:sSub>
          <m:sSubPr>
            <m:ctrlPr>
              <w:rPr>
                <w:rFonts w:ascii="Cambria Math" w:hAnsi="Cambria Math"/>
                <w:i/>
              </w:rPr>
            </m:ctrlPr>
          </m:sSubPr>
          <m:e>
            <m:r>
              <w:rPr>
                <w:rFonts w:ascii="Cambria Math" w:hAnsi="Cambria Math"/>
              </w:rPr>
              <m:t>α</m:t>
            </m:r>
          </m:e>
          <m:sub>
            <m:r>
              <w:rPr>
                <w:rFonts w:ascii="Cambria Math" w:hAnsi="Cambria Math"/>
              </w:rPr>
              <m:t>abs</m:t>
            </m:r>
          </m:sub>
        </m:sSub>
        <m:r>
          <w:rPr>
            <w:rFonts w:ascii="Cambria Math" w:hAnsi="Cambria Math"/>
          </w:rPr>
          <m:t xml:space="preserve"> [1/</m:t>
        </m:r>
        <m:sSup>
          <m:sSupPr>
            <m:ctrlPr>
              <w:rPr>
                <w:rFonts w:ascii="Cambria Math" w:hAnsi="Cambria Math"/>
                <w:i/>
              </w:rPr>
            </m:ctrlPr>
          </m:sSupPr>
          <m:e>
            <m:r>
              <w:rPr>
                <w:rFonts w:ascii="Cambria Math" w:hAnsi="Cambria Math"/>
              </w:rPr>
              <m:t>f</m:t>
            </m:r>
          </m:e>
          <m:sup>
            <m:r>
              <w:rPr>
                <w:rFonts w:ascii="Cambria Math" w:hAnsi="Cambria Math"/>
              </w:rPr>
              <m:t>2</m:t>
            </m:r>
          </m:sup>
        </m:sSup>
        <m:r>
          <w:rPr>
            <w:rFonts w:ascii="Cambria Math" w:hAnsi="Cambria Math"/>
          </w:rPr>
          <m:t>]</m:t>
        </m:r>
      </m:oMath>
      <w:r w:rsidR="00D7041A" w:rsidRPr="003921E3">
        <w:t xml:space="preserve"> vary around </w:t>
      </w:r>
      <m:oMath>
        <m:r>
          <w:rPr>
            <w:rFonts w:ascii="Cambria Math" w:hAnsi="Cambria Math"/>
          </w:rPr>
          <m:t>1.3⋅</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Np⋅</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m:t>
        </m:r>
      </m:oMath>
      <w:r w:rsidR="00D7041A" w:rsidRPr="003921E3">
        <w:t xml:space="preserve"> to </w:t>
      </w:r>
      <m:oMath>
        <m:r>
          <w:rPr>
            <w:rFonts w:ascii="Cambria Math" w:hAnsi="Cambria Math"/>
          </w:rPr>
          <m:t>1.6⋅</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Np⋅</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m:t>
        </m:r>
      </m:oMath>
      <w:r w:rsidR="00D7041A" w:rsidRPr="003921E3">
        <w:t xml:space="preserve"> at </w:t>
      </w:r>
      <m:oMath>
        <m:r>
          <w:rPr>
            <w:rFonts w:ascii="Cambria Math" w:hAnsi="Cambria Math"/>
          </w:rPr>
          <m:t>20 [℃]</m:t>
        </m:r>
      </m:oMath>
      <w:r w:rsidR="00D7041A" w:rsidRPr="003921E3">
        <w:t xml:space="preserve"> </w:t>
      </w:r>
      <w:r w:rsidR="00D7041A" w:rsidRPr="003921E3">
        <w:fldChar w:fldCharType="begin"/>
      </w:r>
      <w:r w:rsidR="00D7041A" w:rsidRPr="003921E3">
        <w:instrText xml:space="preserve"> ADDIN EN.CITE &lt;EndNote&gt;&lt;Cite&gt;&lt;Author&gt;Jakevičius&lt;/Author&gt;&lt;Year&gt;2008&lt;/Year&gt;&lt;RecNum&gt;92&lt;/RecNum&gt;&lt;DisplayText&gt;(Kinsler 2000, Jakevičius and Demčenko 2008)&lt;/DisplayText&gt;&lt;record&gt;&lt;rec-number&gt;92&lt;/rec-number&gt;&lt;foreign-keys&gt;&lt;key app="EN" db-id="zxwxpf2saarv0ned9vmxxxa1afr5xzrwwdpp" timestamp="1454954851"&gt;92&lt;/key&gt;&lt;/foreign-keys&gt;&lt;ref-type name="Journal Article"&gt;17&lt;/ref-type&gt;&lt;contributors&gt;&lt;authors&gt;&lt;author&gt;Jakevičius, L&lt;/author&gt;&lt;author&gt;Demčenko, A&lt;/author&gt;&lt;/authors&gt;&lt;/contributors&gt;&lt;titles&gt;&lt;title&gt;Ultrasound attenuation dependence on air temperature in closed chambers&lt;/title&gt;&lt;secondary-title&gt;Ultragarsas (Ultrasound)&lt;/secondary-title&gt;&lt;/titles&gt;&lt;periodical&gt;&lt;full-title&gt;Ultragarsas (Ultrasound)&lt;/full-title&gt;&lt;/periodical&gt;&lt;pages&gt;18-22&lt;/pages&gt;&lt;volume&gt;63&lt;/volume&gt;&lt;number&gt;1&lt;/number&gt;&lt;dates&gt;&lt;year&gt;2008&lt;/year&gt;&lt;/dates&gt;&lt;urls&gt;&lt;/urls&gt;&lt;/record&gt;&lt;/Cite&gt;&lt;Cite&gt;&lt;Author&gt;Kinsler&lt;/Author&gt;&lt;Year&gt;2000&lt;/Year&gt;&lt;RecNum&gt;55&lt;/RecNum&gt;&lt;record&gt;&lt;rec-number&gt;55&lt;/rec-number&gt;&lt;foreign-keys&gt;&lt;key app="EN" db-id="zxwxpf2saarv0ned9vmxxxa1afr5xzrwwdpp" timestamp="1415180627"&gt;55&lt;/key&gt;&lt;/foreign-keys&gt;&lt;ref-type name="Book"&gt;6&lt;/ref-type&gt;&lt;contributors&gt;&lt;authors&gt;&lt;author&gt;Kinsler, L.E.&lt;/author&gt;&lt;/authors&gt;&lt;/contributors&gt;&lt;titles&gt;&lt;title&gt;Fundamentals of acoustics&lt;/title&gt;&lt;/titles&gt;&lt;dates&gt;&lt;year&gt;2000&lt;/year&gt;&lt;/dates&gt;&lt;publisher&gt;Wiley&lt;/publisher&gt;&lt;isbn&gt;9780471847892&lt;/isbn&gt;&lt;label&gt;Kin&lt;/label&gt;&lt;urls&gt;&lt;related-urls&gt;&lt;url&gt;http://books.google.co.il/books?id=76IRAQAAIAAJ&lt;/url&gt;&lt;/related-urls&gt;&lt;/urls&gt;&lt;/record&gt;&lt;/Cite&gt;&lt;/EndNote&gt;</w:instrText>
      </w:r>
      <w:r w:rsidR="00D7041A" w:rsidRPr="003921E3">
        <w:fldChar w:fldCharType="separate"/>
      </w:r>
      <w:r w:rsidR="00D7041A" w:rsidRPr="003921E3">
        <w:rPr>
          <w:noProof/>
        </w:rPr>
        <w:t>(Kinsler 2000, Jakevičius and Demčenko 2008)</w:t>
      </w:r>
      <w:r w:rsidR="00D7041A" w:rsidRPr="003921E3">
        <w:fldChar w:fldCharType="end"/>
      </w:r>
      <w:r w:rsidR="00D7041A" w:rsidRPr="003921E3">
        <w:t>. For comparison, the a</w:t>
      </w:r>
      <w:r w:rsidR="00D7041A">
        <w:t xml:space="preserve">coustic attenuation in water is four orders of magnitude lower, </w:t>
      </w:r>
      <m:oMath>
        <m:r>
          <w:rPr>
            <w:rFonts w:ascii="Cambria Math" w:hAnsi="Cambria Math"/>
          </w:rPr>
          <m:t>8.1⋅</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rPr>
          <m:t xml:space="preserve">   [Np⋅</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m:t>
        </m:r>
      </m:oMath>
      <w:r w:rsidR="00D7041A">
        <w:t xml:space="preserve"> on average</w:t>
      </w:r>
      <w:r w:rsidR="00D7041A" w:rsidRPr="003921E3">
        <w:t xml:space="preserve">, therein lies the reason for the technological difference between </w:t>
      </w:r>
      <w:r w:rsidR="00D7041A">
        <w:t>in-air</w:t>
      </w:r>
      <w:r w:rsidR="00D7041A" w:rsidRPr="003921E3">
        <w:t xml:space="preserve"> and underwater / medical technologies</w:t>
      </w:r>
      <w:r w:rsidR="003B014C">
        <w:t>.</w:t>
      </w:r>
    </w:p>
    <w:p w:rsidR="0058513F" w:rsidRDefault="007941DE">
      <w:r>
        <w:t xml:space="preserve">The relation in </w:t>
      </w:r>
      <w:r w:rsidR="009E3DC3">
        <w:t>Eq.(</w:t>
      </w:r>
      <w:r>
        <w:rPr>
          <w:rFonts w:ascii="Cambria Math" w:eastAsia="Cambria Math" w:hAnsi="Cambria Math" w:cs="Cambria Math"/>
        </w:rPr>
        <w:t>5)</w:t>
      </w:r>
      <w:r>
        <w:t xml:space="preserve"> is often used in sonar applications to normalize the amplitudes of echoes with range. </w:t>
      </w:r>
    </w:p>
    <w:p w:rsidR="0058513F" w:rsidRDefault="007941DE" w:rsidP="006E7A3E">
      <w:r>
        <w:t xml:space="preserve">Ground attenuation, also known as the ground effect, is </w:t>
      </w:r>
      <w:r w:rsidR="00766F42">
        <w:t xml:space="preserve">a </w:t>
      </w:r>
      <w:r w:rsidR="00D76407">
        <w:t xml:space="preserve">result of the sounds reflected by the ground </w:t>
      </w:r>
      <w:r w:rsidR="00130F31">
        <w:t>surface, which</w:t>
      </w:r>
      <w:r w:rsidR="00D76407">
        <w:t xml:space="preserve"> are</w:t>
      </w:r>
      <w:r>
        <w:t xml:space="preserve"> interfering with the sounds propagating directly from the source to the receiver (ISO 9613-2). Porous ground such as in the greenhouse </w:t>
      </w:r>
      <w:r w:rsidR="004E699A">
        <w:t>environment</w:t>
      </w:r>
      <w:r>
        <w:t xml:space="preserve"> makes for a small ground effect in relation to hard ground as it is </w:t>
      </w:r>
      <w:r w:rsidR="001832D1">
        <w:t>more easily</w:t>
      </w:r>
      <w:r>
        <w:t xml:space="preserve"> penetrated by the sound waves which are absorbed by it. </w:t>
      </w:r>
    </w:p>
    <w:p w:rsidR="0058513F" w:rsidRDefault="007941DE" w:rsidP="006E7A3E">
      <w:pPr>
        <w:pStyle w:val="Heading3"/>
      </w:pPr>
      <w:bookmarkStart w:id="30" w:name="_Toc469575371"/>
      <w:r>
        <w:lastRenderedPageBreak/>
        <w:t>2.2.4</w:t>
      </w:r>
      <w:r>
        <w:rPr>
          <w:rFonts w:ascii="Arial" w:eastAsia="Arial" w:hAnsi="Arial" w:cs="Arial"/>
        </w:rPr>
        <w:t xml:space="preserve"> </w:t>
      </w:r>
      <w:r>
        <w:t>Signal to noise ratio</w:t>
      </w:r>
      <w:bookmarkEnd w:id="30"/>
      <w:r>
        <w:t xml:space="preserve"> </w:t>
      </w:r>
    </w:p>
    <w:p w:rsidR="0058513F" w:rsidRDefault="007941DE" w:rsidP="006E7A3E">
      <w:r>
        <w:t xml:space="preserve">The SNR in the bat's air sonar is described by the sonar equation:  </w:t>
      </w:r>
    </w:p>
    <w:p w:rsidR="0058513F" w:rsidRDefault="007941DE" w:rsidP="006E7A3E">
      <w:pPr>
        <w:tabs>
          <w:tab w:val="right" w:pos="7088"/>
          <w:tab w:val="right" w:pos="9639"/>
        </w:tabs>
        <w:ind w:right="1592"/>
      </w:pPr>
      <w:r>
        <w:rPr>
          <w:rFonts w:ascii="Calibri" w:eastAsia="Calibri" w:hAnsi="Calibri" w:cs="Calibri"/>
          <w:sz w:val="22"/>
        </w:rPr>
        <w:tab/>
      </w:r>
      <w:r w:rsidRPr="006E7A3E">
        <w:rPr>
          <w:rFonts w:ascii="Cambria Math" w:eastAsia="Cambria Math" w:hAnsi="Cambria Math" w:cs="Cambria Math"/>
          <w:sz w:val="28"/>
          <w:szCs w:val="24"/>
        </w:rPr>
        <w:t>𝑆𝑁𝑅</w:t>
      </w:r>
      <w:r w:rsidRPr="006E7A3E">
        <w:rPr>
          <w:rFonts w:asciiTheme="minorHAnsi" w:eastAsia="Cambria Math" w:hAnsiTheme="minorHAnsi" w:cstheme="minorHAnsi"/>
          <w:sz w:val="28"/>
          <w:szCs w:val="24"/>
        </w:rPr>
        <w:t xml:space="preserve"> = </w:t>
      </w:r>
      <w:r w:rsidRPr="006E7A3E">
        <w:rPr>
          <w:rFonts w:ascii="Cambria Math" w:eastAsia="Cambria Math" w:hAnsi="Cambria Math" w:cs="Cambria Math"/>
          <w:sz w:val="28"/>
          <w:szCs w:val="24"/>
        </w:rPr>
        <w:t>𝑆𝐿</w:t>
      </w:r>
      <w:r w:rsidRPr="006E7A3E">
        <w:rPr>
          <w:rFonts w:asciiTheme="minorHAnsi" w:eastAsia="Cambria Math" w:hAnsiTheme="minorHAnsi" w:cstheme="minorHAnsi"/>
          <w:sz w:val="28"/>
          <w:szCs w:val="24"/>
        </w:rPr>
        <w:t xml:space="preserve"> − 2</w:t>
      </w:r>
      <w:r w:rsidRPr="006E7A3E">
        <w:rPr>
          <w:rFonts w:ascii="Cambria Math" w:eastAsia="Cambria Math" w:hAnsi="Cambria Math" w:cs="Cambria Math"/>
          <w:sz w:val="28"/>
          <w:szCs w:val="24"/>
        </w:rPr>
        <w:t>𝑇𝐿</w:t>
      </w:r>
      <w:r w:rsidRPr="006E7A3E">
        <w:rPr>
          <w:rFonts w:asciiTheme="minorHAnsi" w:eastAsia="Cambria Math" w:hAnsiTheme="minorHAnsi" w:cstheme="minorHAnsi"/>
          <w:sz w:val="28"/>
          <w:szCs w:val="24"/>
        </w:rPr>
        <w:t xml:space="preserve"> + </w:t>
      </w:r>
      <w:r w:rsidRPr="006E7A3E">
        <w:rPr>
          <w:rFonts w:ascii="Cambria Math" w:eastAsia="Cambria Math" w:hAnsi="Cambria Math" w:cs="Cambria Math"/>
          <w:sz w:val="28"/>
          <w:szCs w:val="24"/>
        </w:rPr>
        <w:t>𝑇𝑆</w:t>
      </w:r>
      <w:r w:rsidRPr="006E7A3E">
        <w:rPr>
          <w:rFonts w:asciiTheme="minorHAnsi" w:eastAsia="Cambria Math" w:hAnsiTheme="minorHAnsi" w:cstheme="minorHAnsi"/>
          <w:sz w:val="28"/>
          <w:szCs w:val="24"/>
        </w:rPr>
        <w:t xml:space="preserve"> − (</w:t>
      </w:r>
      <w:r w:rsidRPr="006E7A3E">
        <w:rPr>
          <w:rFonts w:ascii="Cambria Math" w:eastAsia="Cambria Math" w:hAnsi="Cambria Math" w:cs="Cambria Math"/>
          <w:sz w:val="28"/>
          <w:szCs w:val="24"/>
        </w:rPr>
        <w:t>𝑁𝐿</w:t>
      </w:r>
      <w:r w:rsidRPr="006E7A3E">
        <w:rPr>
          <w:rFonts w:asciiTheme="minorHAnsi" w:eastAsia="Cambria Math" w:hAnsiTheme="minorHAnsi" w:cstheme="minorHAnsi"/>
          <w:sz w:val="28"/>
          <w:szCs w:val="24"/>
        </w:rPr>
        <w:t xml:space="preserve"> − </w:t>
      </w:r>
      <w:r w:rsidRPr="006E7A3E">
        <w:rPr>
          <w:rFonts w:ascii="Cambria Math" w:eastAsia="Cambria Math" w:hAnsi="Cambria Math" w:cs="Cambria Math"/>
          <w:sz w:val="28"/>
          <w:szCs w:val="24"/>
        </w:rPr>
        <w:t>𝐷𝐼</w:t>
      </w:r>
      <w:r w:rsidRPr="006E7A3E">
        <w:rPr>
          <w:rFonts w:asciiTheme="minorHAnsi" w:eastAsia="Cambria Math" w:hAnsiTheme="minorHAnsi" w:cstheme="minorHAnsi"/>
          <w:sz w:val="28"/>
          <w:szCs w:val="24"/>
        </w:rPr>
        <w:t>)</w:t>
      </w:r>
      <w:r w:rsidRPr="006E7A3E">
        <w:rPr>
          <w:rFonts w:asciiTheme="minorHAnsi" w:hAnsiTheme="minorHAnsi" w:cstheme="minorHAnsi"/>
          <w:sz w:val="28"/>
          <w:szCs w:val="24"/>
        </w:rPr>
        <w:t>.</w:t>
      </w:r>
      <w:r w:rsidRPr="006E7A3E">
        <w:rPr>
          <w:sz w:val="28"/>
          <w:szCs w:val="24"/>
        </w:rPr>
        <w:t xml:space="preserve"> </w:t>
      </w:r>
      <w:r>
        <w:tab/>
        <w:t xml:space="preserve">(6) </w:t>
      </w:r>
    </w:p>
    <w:p w:rsidR="0058513F" w:rsidRDefault="007941DE" w:rsidP="006E7A3E">
      <w:r>
        <w:t>SL is the source amplitude level, TL the transmission loss in air due to attenuation and spherical spreading pattern of the beam, TS the target strength is the amount of acoustic energy returned from an object, NL the noise level and DI the directivity index is the reduction in noise due to the narrowing of the angle of view of the bat's ear</w:t>
      </w:r>
      <w:r w:rsidR="000D7709">
        <w:t xml:space="preserve">. </w:t>
      </w:r>
      <w:r>
        <w:t xml:space="preserve">Møhl (1988) emphasized that the equation does not take all the parameters in account and should be considered as a check list of factors that influence the SNR.  </w:t>
      </w:r>
    </w:p>
    <w:p w:rsidR="0058513F" w:rsidRDefault="007941DE" w:rsidP="006E7A3E">
      <w:pPr>
        <w:pStyle w:val="Heading3"/>
      </w:pPr>
      <w:bookmarkStart w:id="31" w:name="_Toc469575372"/>
      <w:r>
        <w:t>2.2.5</w:t>
      </w:r>
      <w:r>
        <w:rPr>
          <w:rFonts w:ascii="Arial" w:eastAsia="Arial" w:hAnsi="Arial" w:cs="Arial"/>
        </w:rPr>
        <w:t xml:space="preserve"> </w:t>
      </w:r>
      <w:r>
        <w:t>Directivity patterns</w:t>
      </w:r>
      <w:bookmarkEnd w:id="31"/>
      <w:r>
        <w:t xml:space="preserve">  </w:t>
      </w:r>
    </w:p>
    <w:p w:rsidR="00B34D0C" w:rsidRDefault="007941DE" w:rsidP="006E7A3E">
      <w:r>
        <w:t xml:space="preserve">Similarly to the bats SNR, the ultrasonic transmitters which determine the source level in engineering applications have a directivity patterns that result in transmission loss due to their spherical spreading. A simplified model of the beam pattern of a sonar emitter is modelled in (Kinsler 2000) with the assumption of a circular piston with a radius </w:t>
      </w:r>
      <w:r>
        <w:rPr>
          <w:rFonts w:ascii="Cambria Math" w:eastAsia="Cambria Math" w:hAnsi="Cambria Math" w:cs="Cambria Math"/>
        </w:rPr>
        <w:t>𝑟</w:t>
      </w:r>
      <w:r>
        <w:t xml:space="preserve"> in an infinite baffle vibrating with a frequency </w:t>
      </w:r>
      <w:r>
        <w:rPr>
          <w:rFonts w:ascii="Cambria Math" w:eastAsia="Cambria Math" w:hAnsi="Cambria Math" w:cs="Cambria Math"/>
        </w:rPr>
        <w:t>𝑓</w:t>
      </w:r>
      <w:r>
        <w:t xml:space="preserve"> with sound spreading only in the plane. The wave length is then represented as in: </w:t>
      </w:r>
    </w:p>
    <w:p w:rsidR="00BF3EE1" w:rsidRDefault="00BF3EE1" w:rsidP="006E7A3E">
      <w:pPr>
        <w:tabs>
          <w:tab w:val="right" w:pos="5387"/>
          <w:tab w:val="right" w:pos="9639"/>
        </w:tabs>
        <w:ind w:right="1592"/>
      </w:pPr>
      <w:r>
        <w:rPr>
          <w:rFonts w:ascii="Calibri" w:eastAsia="Calibri" w:hAnsi="Calibri" w:cs="Calibri"/>
          <w:sz w:val="22"/>
        </w:rPr>
        <w:tab/>
      </w:r>
      <m:oMath>
        <m:r>
          <w:rPr>
            <w:rFonts w:ascii="Cambria Math" w:hAnsi="Cambria Math"/>
            <w:sz w:val="28"/>
            <w:szCs w:val="28"/>
          </w:rPr>
          <m:t>λ</m:t>
        </m:r>
        <m:r>
          <m:rPr>
            <m:sty m:val="p"/>
          </m:rP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H</m:t>
                </m:r>
              </m:sub>
            </m:sSub>
          </m:num>
          <m:den>
            <m:r>
              <w:rPr>
                <w:rFonts w:ascii="Cambria Math" w:hAnsi="Cambria Math"/>
                <w:sz w:val="28"/>
                <w:szCs w:val="28"/>
              </w:rPr>
              <m:t>f</m:t>
            </m:r>
          </m:den>
        </m:f>
      </m:oMath>
      <w:r>
        <w:tab/>
        <w:t xml:space="preserve">(7) </w:t>
      </w:r>
    </w:p>
    <w:p w:rsidR="00B34D0C" w:rsidRDefault="00B34D0C" w:rsidP="006E7A3E">
      <w:pPr>
        <w:ind w:firstLine="23"/>
      </w:pPr>
      <w:r>
        <w:t xml:space="preserve">and the angular wave number at </w:t>
      </w:r>
      <w:r w:rsidR="002D33E0">
        <w:t>Eq.(</w:t>
      </w:r>
      <m:oMath>
        <m:r>
          <m:rPr>
            <m:sty m:val="p"/>
          </m:rPr>
          <w:rPr>
            <w:rFonts w:ascii="Cambria Math" w:hAnsi="Cambria Math"/>
          </w:rPr>
          <m:t>8)</m:t>
        </m:r>
      </m:oMath>
    </w:p>
    <w:p w:rsidR="00BF3EE1" w:rsidRDefault="00BF3EE1" w:rsidP="006E7A3E">
      <w:pPr>
        <w:tabs>
          <w:tab w:val="left" w:pos="9214"/>
        </w:tabs>
        <w:ind w:left="4678" w:right="1734" w:firstLine="0"/>
      </w:pPr>
      <m:oMath>
        <m:r>
          <w:rPr>
            <w:rFonts w:ascii="Cambria Math" w:hAnsi="Cambria Math"/>
            <w:sz w:val="28"/>
            <w:szCs w:val="28"/>
          </w:rPr>
          <m:t>k</m:t>
        </m:r>
        <m:r>
          <m:rPr>
            <m:sty m:val="p"/>
          </m:rPr>
          <w:rPr>
            <w:rFonts w:ascii="Cambria Math" w:hAnsi="Cambria Math"/>
            <w:sz w:val="28"/>
            <w:szCs w:val="28"/>
          </w:rPr>
          <m:t>=</m:t>
        </m:r>
        <m:f>
          <m:fPr>
            <m:ctrlPr>
              <w:rPr>
                <w:rFonts w:ascii="Cambria Math" w:hAnsi="Cambria Math"/>
                <w:sz w:val="28"/>
                <w:szCs w:val="28"/>
              </w:rPr>
            </m:ctrlPr>
          </m:fPr>
          <m:num>
            <m:r>
              <m:rPr>
                <m:sty m:val="p"/>
              </m:rPr>
              <w:rPr>
                <w:rFonts w:ascii="Cambria Math" w:hAnsi="Cambria Math"/>
                <w:sz w:val="28"/>
                <w:szCs w:val="28"/>
              </w:rPr>
              <m:t>2</m:t>
            </m:r>
            <m:r>
              <w:rPr>
                <w:rFonts w:ascii="Cambria Math" w:hAnsi="Cambria Math"/>
                <w:sz w:val="28"/>
                <w:szCs w:val="28"/>
              </w:rPr>
              <m:t>π</m:t>
            </m:r>
          </m:num>
          <m:den>
            <m:r>
              <w:rPr>
                <w:rFonts w:ascii="Cambria Math" w:hAnsi="Cambria Math"/>
                <w:sz w:val="28"/>
                <w:szCs w:val="28"/>
              </w:rPr>
              <m:t>λ</m:t>
            </m:r>
          </m:den>
        </m:f>
      </m:oMath>
      <w:r w:rsidR="00214397">
        <w:tab/>
        <w:t xml:space="preserve"> </w:t>
      </w:r>
      <w:r>
        <w:t xml:space="preserve">(8) </w:t>
      </w:r>
    </w:p>
    <w:p w:rsidR="0024105B" w:rsidRDefault="007941DE" w:rsidP="006E7A3E">
      <w:pPr>
        <w:ind w:firstLine="23"/>
        <w:rPr>
          <w:color w:val="auto"/>
        </w:rPr>
      </w:pPr>
      <w:r>
        <w:t xml:space="preserve">If </w:t>
      </w:r>
      <w:r>
        <w:rPr>
          <w:rFonts w:ascii="Cambria Math" w:eastAsia="Cambria Math" w:hAnsi="Cambria Math" w:cs="Cambria Math"/>
        </w:rPr>
        <w:t>𝑟 &gt; 𝜆</w:t>
      </w:r>
      <w:r>
        <w:t xml:space="preserve"> the model predicts a pressure field for a distance</w:t>
      </w:r>
      <w:r w:rsidR="00214397">
        <w:t xml:space="preserve"> </w:t>
      </w:r>
      <m:oMath>
        <m:r>
          <w:rPr>
            <w:rFonts w:ascii="Cambria Math" w:eastAsia="Calibri" w:hAnsi="Cambria Math"/>
            <w:color w:val="auto"/>
            <w:szCs w:val="24"/>
          </w:rPr>
          <m:t>d</m:t>
        </m:r>
        <m:r>
          <m:rPr>
            <m:sty m:val="p"/>
          </m:rPr>
          <w:rPr>
            <w:rFonts w:ascii="Cambria Math" w:eastAsia="Calibri" w:hAnsi="Cambria Math"/>
            <w:color w:val="auto"/>
            <w:szCs w:val="24"/>
          </w:rPr>
          <m:t>&gt;</m:t>
        </m:r>
        <m:f>
          <m:fPr>
            <m:ctrlPr>
              <w:rPr>
                <w:rFonts w:ascii="Cambria Math" w:eastAsia="Calibri" w:hAnsi="Cambria Math"/>
                <w:color w:val="auto"/>
                <w:szCs w:val="24"/>
              </w:rPr>
            </m:ctrlPr>
          </m:fPr>
          <m:num>
            <m:sSup>
              <m:sSupPr>
                <m:ctrlPr>
                  <w:rPr>
                    <w:rFonts w:ascii="Cambria Math" w:eastAsia="Calibri" w:hAnsi="Cambria Math"/>
                    <w:color w:val="auto"/>
                    <w:szCs w:val="24"/>
                  </w:rPr>
                </m:ctrlPr>
              </m:sSupPr>
              <m:e>
                <m:r>
                  <w:rPr>
                    <w:rFonts w:ascii="Cambria Math" w:eastAsia="Calibri" w:hAnsi="Cambria Math"/>
                    <w:color w:val="auto"/>
                    <w:szCs w:val="24"/>
                  </w:rPr>
                  <m:t>r</m:t>
                </m:r>
              </m:e>
              <m:sup>
                <m:r>
                  <m:rPr>
                    <m:sty m:val="p"/>
                  </m:rPr>
                  <w:rPr>
                    <w:rFonts w:ascii="Cambria Math" w:eastAsia="Calibri" w:hAnsi="Cambria Math"/>
                    <w:color w:val="auto"/>
                    <w:szCs w:val="24"/>
                  </w:rPr>
                  <m:t>2</m:t>
                </m:r>
              </m:sup>
            </m:sSup>
          </m:num>
          <m:den>
            <m:r>
              <w:rPr>
                <w:rFonts w:ascii="Cambria Math" w:eastAsia="Calibri" w:hAnsi="Cambria Math"/>
                <w:color w:val="auto"/>
                <w:szCs w:val="24"/>
              </w:rPr>
              <m:t>λ</m:t>
            </m:r>
          </m:den>
        </m:f>
      </m:oMath>
      <w:r>
        <w:t xml:space="preserve"> and an angle </w:t>
      </w:r>
      <w:r>
        <w:rPr>
          <w:rFonts w:ascii="Cambria Math" w:eastAsia="Cambria Math" w:hAnsi="Cambria Math" w:cs="Cambria Math"/>
        </w:rPr>
        <w:t>𝜃</w:t>
      </w:r>
      <w:r>
        <w:t xml:space="preserve"> that </w:t>
      </w:r>
      <w:r w:rsidR="0024105B">
        <w:t>follows:</w:t>
      </w:r>
    </w:p>
    <w:p w:rsidR="00DE0B75" w:rsidRDefault="00DE0B75" w:rsidP="006E7A3E">
      <w:pPr>
        <w:tabs>
          <w:tab w:val="decimal" w:pos="6663"/>
          <w:tab w:val="right" w:pos="9639"/>
        </w:tabs>
        <w:ind w:right="1592"/>
      </w:pPr>
      <w:r>
        <w:rPr>
          <w:rFonts w:ascii="Calibri" w:eastAsia="Calibri" w:hAnsi="Calibri" w:cs="Calibri"/>
          <w:sz w:val="22"/>
        </w:rPr>
        <w:tab/>
      </w:r>
      <m:oMath>
        <m:r>
          <m:rPr>
            <m:sty m:val="p"/>
          </m:rP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 xml:space="preserve"> P</m:t>
            </m:r>
          </m:e>
          <m:sub>
            <m:r>
              <w:rPr>
                <w:rFonts w:ascii="Cambria Math" w:hAnsi="Cambria Math"/>
                <w:sz w:val="28"/>
                <w:szCs w:val="28"/>
              </w:rPr>
              <m:t>E</m:t>
            </m:r>
          </m:sub>
        </m:sSub>
        <m:d>
          <m:dPr>
            <m:ctrlPr>
              <w:rPr>
                <w:rFonts w:ascii="Cambria Math" w:hAnsi="Cambria Math"/>
                <w:i/>
                <w:sz w:val="28"/>
                <w:szCs w:val="28"/>
              </w:rPr>
            </m:ctrlPr>
          </m:dPr>
          <m:e>
            <m:r>
              <w:rPr>
                <w:rFonts w:ascii="Cambria Math" w:hAnsi="Cambria Math"/>
                <w:sz w:val="28"/>
                <w:szCs w:val="28"/>
              </w:rPr>
              <m:t>d.θ</m:t>
            </m:r>
          </m:e>
        </m:d>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α</m:t>
            </m:r>
            <m:sSup>
              <m:sSupPr>
                <m:ctrlPr>
                  <w:rPr>
                    <w:rFonts w:ascii="Cambria Math" w:hAnsi="Cambria Math"/>
                    <w:i/>
                    <w:sz w:val="28"/>
                    <w:szCs w:val="28"/>
                  </w:rPr>
                </m:ctrlPr>
              </m:sSupPr>
              <m:e>
                <m:r>
                  <w:rPr>
                    <w:rFonts w:ascii="Cambria Math" w:hAnsi="Cambria Math"/>
                    <w:sz w:val="28"/>
                    <w:szCs w:val="28"/>
                  </w:rPr>
                  <m:t>r</m:t>
                </m:r>
              </m:e>
              <m:sup>
                <m:r>
                  <w:rPr>
                    <w:rFonts w:ascii="Cambria Math" w:hAnsi="Cambria Math"/>
                    <w:sz w:val="28"/>
                    <w:szCs w:val="28"/>
                  </w:rPr>
                  <m:t>2</m:t>
                </m:r>
              </m:sup>
            </m:sSup>
            <m:r>
              <w:rPr>
                <w:rFonts w:ascii="Cambria Math" w:hAnsi="Cambria Math"/>
                <w:sz w:val="28"/>
                <w:szCs w:val="28"/>
              </w:rPr>
              <m:t>f</m:t>
            </m:r>
          </m:num>
          <m:den>
            <m:r>
              <w:rPr>
                <w:rFonts w:ascii="Cambria Math" w:hAnsi="Cambria Math"/>
                <w:sz w:val="28"/>
                <w:szCs w:val="28"/>
              </w:rPr>
              <m:t>d</m:t>
            </m:r>
          </m:den>
        </m:f>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J</m:t>
                </m:r>
              </m:e>
              <m:sub>
                <m:r>
                  <w:rPr>
                    <w:rFonts w:ascii="Cambria Math" w:hAnsi="Cambria Math"/>
                    <w:sz w:val="28"/>
                    <w:szCs w:val="28"/>
                  </w:rPr>
                  <m:t>1</m:t>
                </m:r>
              </m:sub>
            </m:sSub>
            <m:d>
              <m:dPr>
                <m:ctrlPr>
                  <w:rPr>
                    <w:rFonts w:ascii="Cambria Math" w:hAnsi="Cambria Math"/>
                    <w:i/>
                    <w:sz w:val="28"/>
                    <w:szCs w:val="28"/>
                  </w:rPr>
                </m:ctrlPr>
              </m:dPr>
              <m:e>
                <m:r>
                  <w:rPr>
                    <w:rFonts w:ascii="Cambria Math" w:hAnsi="Cambria Math"/>
                    <w:sz w:val="28"/>
                    <w:szCs w:val="28"/>
                  </w:rPr>
                  <m:t>kr⋅sinθ</m:t>
                </m:r>
              </m:e>
            </m:d>
          </m:num>
          <m:den>
            <m:r>
              <w:rPr>
                <w:rFonts w:ascii="Cambria Math" w:hAnsi="Cambria Math"/>
                <w:sz w:val="28"/>
                <w:szCs w:val="28"/>
              </w:rPr>
              <m:t>kr⋅sinθ</m:t>
            </m:r>
          </m:den>
        </m:f>
      </m:oMath>
      <w:r>
        <w:tab/>
        <w:t xml:space="preserve">(9) </w:t>
      </w:r>
    </w:p>
    <w:p w:rsidR="0058513F" w:rsidRDefault="007941DE">
      <w:r>
        <w:t xml:space="preserve">Where </w:t>
      </w:r>
      <w:r>
        <w:rPr>
          <w:rFonts w:ascii="Cambria Math" w:eastAsia="Cambria Math" w:hAnsi="Cambria Math" w:cs="Cambria Math"/>
        </w:rPr>
        <w:t>𝛼</w:t>
      </w:r>
      <w:r>
        <w:t xml:space="preserve"> is a proportionality constant that takes in account the density of air and the source level, </w:t>
      </w:r>
      <w:r>
        <w:rPr>
          <w:rFonts w:ascii="Cambria Math" w:eastAsia="Cambria Math" w:hAnsi="Cambria Math" w:cs="Cambria Math"/>
        </w:rPr>
        <w:t>𝐽</w:t>
      </w:r>
      <w:r>
        <w:rPr>
          <w:noProof/>
        </w:rPr>
        <w:drawing>
          <wp:inline distT="0" distB="0" distL="0" distR="0" wp14:anchorId="65283678" wp14:editId="0F992903">
            <wp:extent cx="222504" cy="146304"/>
            <wp:effectExtent l="0" t="0" r="0" b="0"/>
            <wp:docPr id="96661" name="Picture 96661"/>
            <wp:cNvGraphicFramePr/>
            <a:graphic xmlns:a="http://schemas.openxmlformats.org/drawingml/2006/main">
              <a:graphicData uri="http://schemas.openxmlformats.org/drawingml/2006/picture">
                <pic:pic xmlns:pic="http://schemas.openxmlformats.org/drawingml/2006/picture">
                  <pic:nvPicPr>
                    <pic:cNvPr id="96661" name="Picture 96661"/>
                    <pic:cNvPicPr/>
                  </pic:nvPicPr>
                  <pic:blipFill>
                    <a:blip r:embed="rId39"/>
                    <a:stretch>
                      <a:fillRect/>
                    </a:stretch>
                  </pic:blipFill>
                  <pic:spPr>
                    <a:xfrm>
                      <a:off x="0" y="0"/>
                      <a:ext cx="222504" cy="146304"/>
                    </a:xfrm>
                    <a:prstGeom prst="rect">
                      <a:avLst/>
                    </a:prstGeom>
                  </pic:spPr>
                </pic:pic>
              </a:graphicData>
            </a:graphic>
          </wp:inline>
        </w:drawing>
      </w:r>
      <w:r>
        <w:t xml:space="preserve"> is the first order Bessel function </w:t>
      </w:r>
    </w:p>
    <w:p w:rsidR="00B34D0C" w:rsidRDefault="007941DE" w:rsidP="006E7A3E">
      <w:r>
        <w:lastRenderedPageBreak/>
        <w:t xml:space="preserve">According to </w:t>
      </w:r>
      <w:r w:rsidR="00DA1033">
        <w:t>Eq.(</w:t>
      </w:r>
      <w:r>
        <w:rPr>
          <w:rFonts w:ascii="Cambria Math" w:eastAsia="Cambria Math" w:hAnsi="Cambria Math" w:cs="Cambria Math"/>
        </w:rPr>
        <w:t>9)</w:t>
      </w:r>
      <w:r>
        <w:t xml:space="preserve">, the sound pressure spreads differently with respect to frequency with a main lobe that is described by Waters (2007) to scatter at an angle of </w:t>
      </w:r>
      <w:r>
        <w:rPr>
          <w:rFonts w:ascii="Cambria Math" w:eastAsia="Cambria Math" w:hAnsi="Cambria Math" w:cs="Cambria Math"/>
        </w:rPr>
        <w:t>2𝛽</w:t>
      </w:r>
      <w:r>
        <w:t xml:space="preserve"> defined in:  </w:t>
      </w:r>
      <w:r>
        <w:tab/>
      </w:r>
    </w:p>
    <w:p w:rsidR="00B34D0C" w:rsidRDefault="00DE0B75" w:rsidP="006E7A3E">
      <w:pPr>
        <w:tabs>
          <w:tab w:val="decimal" w:pos="5812"/>
          <w:tab w:val="right" w:pos="9639"/>
        </w:tabs>
        <w:ind w:right="1592"/>
      </w:pPr>
      <w:r>
        <w:rPr>
          <w:rFonts w:ascii="Calibri" w:eastAsia="Calibri" w:hAnsi="Calibri" w:cs="Calibri"/>
          <w:sz w:val="22"/>
        </w:rPr>
        <w:tab/>
      </w:r>
      <m:oMath>
        <m:r>
          <m:rPr>
            <m:sty m:val="p"/>
          </m:rPr>
          <w:rPr>
            <w:rFonts w:ascii="Cambria Math" w:hAnsi="Cambria Math"/>
            <w:szCs w:val="24"/>
          </w:rPr>
          <m:t xml:space="preserve"> </m:t>
        </m:r>
        <m:r>
          <w:rPr>
            <w:rFonts w:ascii="Cambria Math" w:hAnsi="Cambria Math"/>
            <w:szCs w:val="24"/>
          </w:rPr>
          <m:t>β</m:t>
        </m:r>
        <m:r>
          <m:rPr>
            <m:sty m:val="p"/>
          </m:rPr>
          <w:rPr>
            <w:rFonts w:ascii="Cambria Math" w:hAnsi="Cambria Math"/>
            <w:szCs w:val="24"/>
          </w:rPr>
          <m:t>=</m:t>
        </m:r>
        <m:func>
          <m:funcPr>
            <m:ctrlPr>
              <w:rPr>
                <w:rFonts w:ascii="Cambria Math" w:hAnsi="Cambria Math"/>
                <w:szCs w:val="24"/>
              </w:rPr>
            </m:ctrlPr>
          </m:funcPr>
          <m:fName>
            <m:r>
              <m:rPr>
                <m:sty m:val="p"/>
              </m:rPr>
              <w:rPr>
                <w:rFonts w:ascii="Cambria Math" w:hAnsi="Cambria Math"/>
                <w:szCs w:val="24"/>
              </w:rPr>
              <m:t>arcsin</m:t>
            </m:r>
          </m:fName>
          <m:e>
            <m:d>
              <m:dPr>
                <m:ctrlPr>
                  <w:rPr>
                    <w:rFonts w:ascii="Cambria Math" w:hAnsi="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c</m:t>
                        </m:r>
                      </m:e>
                      <m:sub>
                        <m:r>
                          <w:rPr>
                            <w:rFonts w:ascii="Cambria Math" w:hAnsi="Cambria Math"/>
                            <w:szCs w:val="24"/>
                          </w:rPr>
                          <m:t>H</m:t>
                        </m:r>
                      </m:sub>
                    </m:sSub>
                  </m:num>
                  <m:den>
                    <m:r>
                      <w:rPr>
                        <w:rFonts w:ascii="Cambria Math" w:hAnsi="Cambria Math"/>
                        <w:szCs w:val="24"/>
                      </w:rPr>
                      <m:t>rf</m:t>
                    </m:r>
                  </m:den>
                </m:f>
              </m:e>
            </m:d>
          </m:e>
        </m:func>
      </m:oMath>
      <w:r>
        <w:tab/>
        <w:t xml:space="preserve">(10) </w:t>
      </w:r>
    </w:p>
    <w:p w:rsidR="001F4B53" w:rsidRDefault="00907631">
      <w:r>
        <w:t xml:space="preserve">Even for this simple case and despite of the complexion of the theoretical model, in reality it does not completely hold as the assumptions are too lenient. To get a realistic beam spreading pattern an experiment should be held. The general conclusion from this model, which is unavoidable, is that sonar sensors have bad directional resolution because of their divergence. The directivity pattern is not necessarily a bad thing. </w:t>
      </w:r>
      <w:r w:rsidR="0092003F">
        <w:t>Fig.(</w:t>
      </w:r>
      <w:r>
        <w:rPr>
          <w:rFonts w:ascii="Cambria Math" w:eastAsia="Cambria Math" w:hAnsi="Cambria Math" w:cs="Cambria Math"/>
        </w:rPr>
        <w:t>1)</w:t>
      </w:r>
      <w:r w:rsidR="004E675C">
        <w:rPr>
          <w:rFonts w:ascii="Cambria Math" w:eastAsia="Cambria Math" w:hAnsi="Cambria Math" w:cs="Cambria Math"/>
        </w:rPr>
        <w:t xml:space="preserve"> </w:t>
      </w:r>
      <w:r w:rsidR="004E675C">
        <w:t>i</w:t>
      </w:r>
      <w:r>
        <w:t xml:space="preserve">llustrates </w:t>
      </w:r>
      <w:r w:rsidR="0006222D">
        <w:t>how</w:t>
      </w:r>
      <w:r>
        <w:t xml:space="preserve"> different frequencies react to the same geometry differently. This phenomenon is taken advantage of</w:t>
      </w:r>
      <w:r w:rsidR="00B223D2">
        <w:t>,</w:t>
      </w:r>
      <w:r>
        <w:t xml:space="preserve"> for object classification in this work</w:t>
      </w:r>
      <w:r w:rsidR="00352B2C">
        <w:t>.</w:t>
      </w:r>
    </w:p>
    <w:tbl>
      <w:tblPr>
        <w:tblStyle w:val="TableGrid0"/>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tblGrid>
      <w:tr w:rsidR="001F4B53" w:rsidTr="006E7A3E">
        <w:trPr>
          <w:trHeight w:val="7502"/>
        </w:trPr>
        <w:tc>
          <w:tcPr>
            <w:tcW w:w="8080" w:type="dxa"/>
          </w:tcPr>
          <w:p w:rsidR="001F4B53" w:rsidRDefault="001F4B53" w:rsidP="006E7A3E">
            <w:pPr>
              <w:keepNext/>
              <w:ind w:left="176" w:hanging="176"/>
            </w:pPr>
            <w:r w:rsidRPr="006E7A3E">
              <w:rPr>
                <w:b/>
                <w:noProof/>
              </w:rPr>
              <mc:AlternateContent>
                <mc:Choice Requires="wpg">
                  <w:drawing>
                    <wp:inline distT="0" distB="0" distL="0" distR="0" wp14:anchorId="6E011169" wp14:editId="01C70A12">
                      <wp:extent cx="5144755" cy="3526820"/>
                      <wp:effectExtent l="0" t="0" r="0" b="0"/>
                      <wp:docPr id="96658" name="Group 96658"/>
                      <wp:cNvGraphicFramePr/>
                      <a:graphic xmlns:a="http://schemas.openxmlformats.org/drawingml/2006/main">
                        <a:graphicData uri="http://schemas.microsoft.com/office/word/2010/wordprocessingGroup">
                          <wpg:wgp>
                            <wpg:cNvGrpSpPr/>
                            <wpg:grpSpPr>
                              <a:xfrm>
                                <a:off x="0" y="0"/>
                                <a:ext cx="5144755" cy="3526820"/>
                                <a:chOff x="1374912" y="244633"/>
                                <a:chExt cx="3564528" cy="1826146"/>
                              </a:xfrm>
                            </wpg:grpSpPr>
                            <pic:pic xmlns:pic="http://schemas.openxmlformats.org/drawingml/2006/picture">
                              <pic:nvPicPr>
                                <pic:cNvPr id="96659" name="Picture 96659"/>
                                <pic:cNvPicPr/>
                              </pic:nvPicPr>
                              <pic:blipFill>
                                <a:blip r:embed="rId40">
                                  <a:extLst>
                                    <a:ext uri="{28A0092B-C50C-407E-A947-70E740481C1C}">
                                      <a14:useLocalDpi xmlns:a14="http://schemas.microsoft.com/office/drawing/2010/main" val="0"/>
                                    </a:ext>
                                  </a:extLst>
                                </a:blip>
                                <a:stretch>
                                  <a:fillRect/>
                                </a:stretch>
                              </pic:blipFill>
                              <pic:spPr>
                                <a:xfrm>
                                  <a:off x="2137551" y="244633"/>
                                  <a:ext cx="1834175" cy="1538357"/>
                                </a:xfrm>
                                <a:prstGeom prst="rect">
                                  <a:avLst/>
                                </a:prstGeom>
                              </pic:spPr>
                            </pic:pic>
                            <wps:wsp>
                              <wps:cNvPr id="96660" name="Text Box 2"/>
                              <wps:cNvSpPr txBox="1">
                                <a:spLocks noChangeArrowheads="1"/>
                              </wps:cNvSpPr>
                              <wps:spPr bwMode="auto">
                                <a:xfrm>
                                  <a:off x="1374912" y="1782990"/>
                                  <a:ext cx="3564528" cy="287789"/>
                                </a:xfrm>
                                <a:prstGeom prst="rect">
                                  <a:avLst/>
                                </a:prstGeom>
                                <a:solidFill>
                                  <a:srgbClr val="FFFFFF"/>
                                </a:solidFill>
                                <a:ln w="9525">
                                  <a:noFill/>
                                  <a:miter lim="800000"/>
                                  <a:headEnd/>
                                  <a:tailEnd/>
                                </a:ln>
                              </wps:spPr>
                              <wps:txbx>
                                <w:txbxContent>
                                  <w:p w:rsidR="00675B45" w:rsidRDefault="00675B45" w:rsidP="006E7A3E">
                                    <w:pPr>
                                      <w:ind w:left="0" w:right="128" w:firstLine="0"/>
                                      <w:jc w:val="center"/>
                                    </w:pPr>
                                    <w:r>
                                      <w:t xml:space="preserve">Beam pattern of a </w:t>
                                    </w:r>
                                    <w:r>
                                      <w:rPr>
                                        <w:rFonts w:ascii="Cambria Math" w:eastAsia="Cambria Math" w:hAnsi="Cambria Math" w:cs="Cambria Math"/>
                                      </w:rPr>
                                      <w:t>10 𝑚𝑚</w:t>
                                    </w:r>
                                    <w:r>
                                      <w:t xml:space="preserve"> diameter transducer, producing a </w:t>
                                    </w:r>
                                    <w:r>
                                      <w:rPr>
                                        <w:rFonts w:ascii="Cambria Math" w:eastAsia="Cambria Math" w:hAnsi="Cambria Math" w:cs="Cambria Math"/>
                                      </w:rPr>
                                      <w:t xml:space="preserve">40[k𝐻𝑧] </w:t>
                                    </w:r>
                                    <w:r>
                                      <w:t>signal (top</w:t>
                                    </w:r>
                                    <w:r>
                                      <w:rPr>
                                        <w:b/>
                                      </w:rPr>
                                      <w:t>)</w:t>
                                    </w:r>
                                    <w:r>
                                      <w:t xml:space="preserve"> and a </w:t>
                                    </w:r>
                                    <w:r>
                                      <w:rPr>
                                        <w:rFonts w:ascii="Cambria Math" w:eastAsia="Cambria Math" w:hAnsi="Cambria Math" w:cs="Cambria Math"/>
                                      </w:rPr>
                                      <w:t>100[k𝐻𝑧]</w:t>
                                    </w:r>
                                    <w:r>
                                      <w:t xml:space="preserve"> signal (bottom) [ published by (Waters 2007)].</w:t>
                                    </w:r>
                                  </w:p>
                                  <w:p w:rsidR="00675B45" w:rsidRDefault="00675B45" w:rsidP="001F4B53"/>
                                </w:txbxContent>
                              </wps:txbx>
                              <wps:bodyPr rot="0" vert="horz" wrap="square" lIns="91440" tIns="45720" rIns="91440" bIns="45720" anchor="t" anchorCtr="0">
                                <a:noAutofit/>
                              </wps:bodyPr>
                            </wps:wsp>
                          </wpg:wgp>
                        </a:graphicData>
                      </a:graphic>
                    </wp:inline>
                  </w:drawing>
                </mc:Choice>
                <mc:Fallback>
                  <w:pict>
                    <v:group w14:anchorId="6E011169" id="Group 96658" o:spid="_x0000_s1026" style="width:405.1pt;height:277.7pt;mso-position-horizontal-relative:char;mso-position-vertical-relative:line" coordorigin="13749,2446" coordsize="35645,1826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FD+MvwMAAFUIAAAOAAAAZHJzL2Uyb0RvYy54bWycVm2P2jgQ/l7p/oPl&#10;7yxJSEiIlq227Isq9a6rtvcDjOMQq4nt2oawre6/34wTKLArXa9IhPHLTJ555vGY67f7riU7YZ3U&#10;aknjq4gSobiupNos6d9fHiYFJc4zVbFWK7Gkz8LRtzd/vLnuTSkS3ei2EpZAEOXK3ixp470pp1PH&#10;G9Exd6WNULBYa9sxD0O7mVaW9RC9a6dJFM2nvbaVsZoL52D2blikNyF+XQvuP9a1E560SwrYfHja&#10;8Fzjc3pzzcqNZaaRfITBfgNFx6SClx5D3THPyNbKF6E6ya12uvZXXHdTXdeSi5ADZBNHF9k8Wr01&#10;IZdN2W/MkSag9oKn3w7L/9o9WSKrJV3M5xkUS7EOyhTeTIYpoKg3mxJ2Plrz2TzZcWIzjDDrfW07&#10;/IV8yD6Q+3wkV+w94TCZxWmaZxklHNZmWTIvkpF+3kCN0C+e5ekiTiiBHUmazmezoT68uR+DzLJ5&#10;miUAE4PERTKP0znumR4wTBHqEZmRvITvSBxYL4j7b4GBl99aQccg3S/F6Jj9ujUTqLFhXq5lK/1z&#10;0CtUE0Gp3ZPkT3YYnNdgcagB7MAXhyosMEl0xL3oiTnj+CzQupXmQbYtlgLtETLI/UIur2Q9SPFO&#10;820nlB/OlhUtoNfKNdI4SmwpurUAqdj3VRzUDrX94Dy+Dqsc9P4jKW6jaJG8m6yyaDVJo/x+crtI&#10;80ke3edplBbxKl79g95xWm6d+KA5a++MHLHC7Au0r4p7bAPDsQnHj+xYOOSDHABQkMUBIigEKUGs&#10;zlvheYNmDWx9giYx+BwXArU/2USiHQgfPS6knoBmsyx+IVnkA1UfF7M0zkfVx9msmGX5mWBZaazz&#10;j0J3BA0gF+AEctkOuB2AHbaMRR+wBJAADY8nNE93KDeMfo1CbJ2vtZ3PDTMCIGDYM23OoYMO/eEL&#10;5vdO70mCyYwbsTcQv4dpyDuk4AyU96sjSq8apjbi1lrdN4JVgDAONJy4DnEwN7Lu/9QVtCG29ToE&#10;umD9tFHEeZEsFmMrOdB+1ieSIs+LcIKObeJ/sg6a0a2sDmfL2c161dpBcA/hM9b0bFurSA99NUuy&#10;kIPS6A90sbKTHm69VnZLWkT4QXdWIjP3qgq2Z7IdbADdKqg8UjVUHi2/X+9H6te6egbSrAb1QIXg&#10;Ngaj0fY7JT3cbEvqvm0ZdrD2vQLiF9CI8SoMgzTLoQ0Te7qyPl1hikOoJfWUDObKh+sT8Sp9CwWq&#10;ZVApghqQjFhBkcEKdxdYZ5fj6Tjs+vlv4OZfAA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MEFAAGAAgA&#10;AAAhAGrQZ3ndAAAABQEAAA8AAABkcnMvZG93bnJldi54bWxMj0FrwkAQhe+F/odlCr3VTawpErMR&#10;EfUkhWqheBuzYxLMzobsmsR/320v7WXg8R7vfZMtR9OInjpXW1YQTyIQxIXVNZcKPo/blzkI55E1&#10;NpZJwZ0cLPPHhwxTbQf+oP7gSxFK2KWooPK+TaV0RUUG3cS2xMG72M6gD7Irpe5wCOWmkdMoepMG&#10;aw4LFba0rqi4Hm5GwW7AYfUab/r99bK+n47J+9c+JqWen8bVAoSn0f+F4Qc/oEMemM72xtqJRkF4&#10;xP/e4M3jaArirCBJkhnIPJP/6fNvAAAA//8DAFBLAwQKAAAAAAAAACEAafsOuuZ3AADmdwAAFAAA&#10;AGRycy9tZWRpYS9pbWFnZTEuanBn/9j/4AAQSkZJRgABAQEAqACoAAD/2wBDAAMCAgMCAgMDAwME&#10;AwMEBQgFBQQEBQoHBwYIDAoMDAsKCwsNDhIQDQ4RDgsLEBYQERMUFRUVDA8XGBYUGBIUFRT/2wBD&#10;AQMEBAUEBQkFBQkUDQsNFBQUFBQUFBQUFBQUFBQUFBQUFBQUFBQUFBQUFBQUFBQUFBQUFBQUFBQU&#10;FBQUFBQUFBT/wAARCAH2AdI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U6KKKACiiigAooooAKKKKACiiigAooooAKKKKACiiigAooooAKKK&#10;KACiiigAooooAKKKKACiiigAopm5UrD8TeMNJ8F6Z9v1q7+yWnmLF53ls/zN90fKtAG/RWZousWm&#10;vaXa6hZSme0uY1lhl2su5W6ferToAKKKKACiiigAooooAKKKKACiiigAooooAKKKKACiiigAoooo&#10;AKKKKACiiigAooooAKKKKACiiigAplPplABRRRQAUUUUAFFFFABRRRQAUUUUAFFFFABRRRQAUUUU&#10;AFFFFABRRRQAUUUUAFFFFABRRRQB5T8XLu61zxN4L8FQ6rf6Nb65LdS3l5pc/wBnuPIggLbFl+8h&#10;aV4vufwq/wAwrzrTfDPizR/i9qHhCx16TxHHoVrYeKdF/wCElu3dl837bZ3FvLPsaXbt+dT821q9&#10;O+MPhvxBqFx4Y8ReErXT7/xBoN5I32XUbpreK6tpYmiuIvNVH2t9x/u/8sqyPhL4F8XH4geKviB4&#10;3WytNW1e1tdNstJsJ/tEdhZwGV9nm7F3M0srtuoA7z4eeF5PB3g3SNIuJ0uZ7WAJJLEu1d38W30W&#10;uooooAKKKKACiiigAooooAKKKKACiiigAooooAKKKKACiiigAooooAKKKKACiiigAooooAfRRRQA&#10;UUUUAFMp9MoAKKKKACiiigAooooAKKKKACiiigAooooAKKKKACiiigAooooAKKKKACisq48R6bDd&#10;yWn2yOW9UfPbwHzZV/4AvzVgeKviNZeD9Plvb5DZ6eqMz6jqdzFZ26cfxea6t/3ytAHaUV8peIP2&#10;6NFuJv7M+H1jc/E/xI/K6Z4Ws57q3Q/9Nbptiqv+6rVkaTr37XPxauC0Oi+G/hFpX8M2pbL24Zf9&#10;lPn/APH0WgD69u7yDT7fz7maO3iX7zyNtWsK7+IvhSxk2XHifRoH+9tlv4l/9mr5fvv+CdNj8QtU&#10;i1P4qfE/xd4/ukfesLyrb26/7Kp8+xf9zbXTaZ/wTh+A1jHKsvhS6vy/8V3qd1/7I60Aeu6l8fPh&#10;rpMPn3nxD8L20O7bvl1i3/8Ai6v23xk8A37Ktt438NzMy7l8rVbd/wD2evJ/EH7G3wT0Dw1dT2fw&#10;50ZZY4liR5Ymdvvbf4nqxqn7BfwI1eJFuPhzp8QXvZzz27N/36daAPZ7Lxt4f1Qf6Hrum3m5tq+T&#10;dRt/Jq26+StX/wCCY/wP1RLgwaZrOlSy7nRrTU3zE3+yH3KKisf2T/i18JdP2/C/44alLbw/LBon&#10;i+2S9t2T+7v/AIP+ApQB9dUV8Zw/tA/tJfD268rx18HP7a02L5J9W8MP9o+VR88qwq+7b/3zXoXg&#10;X9tLwB48uIbPTPEGmy6gzeS2m6hK2l6h5v8AFEkU/wArP/21oA+iqKxLfxGksIlnsr60LLu2NbtK&#10;P++ot61dsdYsdTEjWl3DchTtbyZd23/e/u0AXqKZvX+8vzU+gAooooAKKKKACiiigAooooAKKKKA&#10;CiiigAooooAKKKKACiiigB9FFFABRRRQAUyn0ygAooooAKKKKACiiigAooooAKKKKACiiigAoooo&#10;AKKKpapqUGl2ctxczeVEo+b+9/wGgC7uWsvUNatNIjWS8nWLc2yJD9+Vv7iL/E3+7VBrnUtahT7M&#10;H0iJz/rbiP8Af7f9lP4f+B/981o2eh2lnIlz5fnXQTZ9quG3y7f96gClcXWrXyxixsvskbD57i9b&#10;DBf9iJc7m/3ttc78Qtc8M+A/C9xrPjfxLJYaFbf624uLj7PEWb+H91tZ/wDd+aua/aK/aM0b4C6D&#10;beZZy694p1ZvJ0XQbRd8t7L/AOyr83WvL/hz+y/rPxUvk8b/ALQGo/8ACU6pP+9s/CKtnSdLT+D9&#10;0vyyy+//AKFQBnj9ozx38a7b+zP2cfB1tbaHDIUn8WeJLb7LY/8Abvb/AHn/AIv/AImtm3/YJ0fx&#10;5Nbaz8YPFuufEfxAvzMs109rYxf7EUKfdSvprQ9D0/w5pdrpul2NtpunWyeVBa2sSxRRL/dVV6Vp&#10;0Acz4L+Hvhv4baKmleF9EsNB05ORb6dAsSn/AGmx95v9pq6aiigAooooA53x9/yJ+of9s/8A0NK6&#10;Kud8ff8AIn6h/wBs/wD0NK6KgAooooAHTdXkfxe/ZZ+GXxw2z+LfCtvd6gibV1KAtBdL/wADX73/&#10;AALdXrlFAHyNffs4/Fj4E28Nx8DfHEutaZF/zKHjh/tFv/2yl+Vl/wB35f8Afq54a/au8Ga34otv&#10;CXxU0y4+GnxLgxDLDeM9vbyy/wDTC8jf5on527m2/wC9X1bXDfE74N+CfjFpcen+MvDdnr8ELboP&#10;tKfPEf8AYZfmWgDYmstTjt0Onan5+F4jvlWVJFx/eXa3/Avmp8niaLT4kfVIW05S20ys6tDu/wB/&#10;+H/ge2vkjUdQ8afsG3T3U0+pfEL4MXk6RKksrPfeHP8Avr70Xzf+OL9z+L688N69pHizQ7TU9IvL&#10;fUtKvIt8FxbtuilT/ZoA1YZlmTdG29G+6y1JXPXXh77JCRo0/wDZD7t/lxpvib/tn/8AE0s3iMaf&#10;dxW+qIto0v8AqrjduiZv7v8AstQB0FFFFABRRRQAUUUUAFFFFABRRRQAUUUUAFFFFABRRRQA+iii&#10;gAooooAKZT6ZQAUUUUAFFFFABRRQ7bFoAKK5KH4r+DZvGEvhGPxTo8nimIfNoy3sX2pf+2W7dWrq&#10;/iLTdAFu+o3sFhFcTxWsT3DqvmTStsSJfVmagDYork/G/wAUvCHw1t7WXxX4k0zw3HdMyQtqdykC&#10;yFfvbd1crqX7QnhtdPi1Dw9Mvi/TEguLy8vtJuIZYra3gdFmffv+fbv+6m5qAPVqKRWDpuX+KloA&#10;KKr3l5BYReZOyolYv9mzeIlc6lHs05m+WyYfNKv/AE1/+JoAfJrkl/OYdMQXO3/W3Tq3lJ/u/wB9&#10;v92ptN0ZLdxcXMs19e/897kL8v8AuhflWtby12qqfIq/3afQAb1/vV4X+0z+0XH8DdF02w0bTm8R&#10;+O9el+y6PocDfvJH/wCerqPm8tal/aT/AGgl+DujwaV4fsv+Eh+I2rjy9E8OQo0ks+X2+ayJ/wAs&#10;1rB/Zn/Z9vPCt9efE/x3I2pfFjxNBv1OaUJ5WnK23FrAq/dCqiK3zfwUASfAH9mK68Ga7N4++Ieu&#10;S+N/iVfR/NfXa7odMX/nlaq33B/tV9E0UUAFFFFABRRRQAUUUUAc74+/5E/UP+2f/oaV0Vc74+/5&#10;E/UP+2f/AKGldFQAUUeZTHfbQA+ihG3rRQAUUeZR5lAFO8srbVLWe0u4FubeZWjlikTcrr/dr418&#10;XeG9f/YP1a68XeCYbvXfhJqNznVfCPzMdGZjzPat/c/2K+1qhmhWaJo5FV0ZfmVqAOf8B+OtF+JH&#10;hjTfEfh69W/0rUYklhlRvX+EjPysuPmWujkjV0ZWXerfeWvirx94T8RfsSeNr3x58OtHu9e+GetX&#10;Hm+JPDdspf8As5s/8fFuv8K/N/lfu/XfgzxdpHjzwxpviDQbyO/0nUYFntriJvkdKAI20u60nzZN&#10;KJEWMf2e23yv+A/3P8/LVvTdZjvP3Uga2vF+9byn5/8A7Jf9qtaqOpaXBqlv5c4bKtuV0ba6/wC6&#10;1AF6iuft7260eV4dTdXgZsw3gXav+6/+1/tfxf7NdB5lABRRQ77aACiuH0P4weDvEi+KG03Xra9i&#10;8MO6atJEGdLVlTe/zY+bav8AdrN0/wCO/h7XvD8uraXba5Na/wBnSanDcXOh3lrbyxLF5o/fyxLF&#10;8y/7VAHpVFecfDPxZr2tX2pab4gNk9/b2lnqKy6fbtEhSdH+Rkd3YMrRP/47/u16PQAUUUUAFFFF&#10;ABRRRQA+iiigAooooAKZT6ZQAUUUUAFFFFABUVym+J/92pahmRZk2Mu9G+9QB8nfHbwTofgHwxpV&#10;7pHhW303wPo+q2uuaj400+6W61O32Xe+XZv/AHrb/kVpfNbajt8vyVZ/ar8HwXGt/DLxdPrN/fRz&#10;eOvD8Vjp80/+hWatNhniTZ99/wC++7/Z2V1f/DI+lrqDWX/CVa6fh+90163ghpU/s/zd+/723d5W&#10;75vK+7XpHxN+F9r8TLPw1b3N1LYJomu2WuReQq/O9s+9E/3aAPNfjr8LfG/jb4reF9c8MWPhW/i0&#10;bSryFP8AhKt8tvBcXDxfvfKiXc/7qJk++tafgbwXbfErRNSs/FOi2Wg63o91caHqlp4fk22V3byp&#10;FcPFyv8AqpY5Yt/8W7cN1b/xL+C8vjrWbLWdH8W694K162ga1+3aK8WJod27ZLFKjK6q/K5+5k7f&#10;vNXSfDn4f2Pw18Mro9nd32ouZWnudQ1O4ae5upW+9LK7feb/AOJoA6+qGoapDpqo0m7dK2yOJV+Z&#10;2qHxFrf9h2JnS1lvps/Ja2/Msn+7UWiWvmlr6SVbuef/AJar9yNf7q0AJaaVPdT/AG3Ujmb/AJYw&#10;r92D/wCy/wBqtuiigArO1rWLTw9pN7quozrbWFlC9xPcN9yNFUsz1o18o/tm+Kr3xxq3hT4B6C0s&#10;Wp+OG36rqEKb/sOnRPulfb/tbH/75oAp/st2qfH34weKv2grxZf7KctoHhS3m+VorOL5ZZdv+2+/&#10;/wAer66rA8FeD9K8A+E9K8O6LbJaaXp1ulvBCi7QqqMfnW/QAUUUUAFFY+peILPTZHUu9xOD/wAe&#10;9qrSy/8AfK1HI+vXluohitNNZv4rlnuGX/gK7P8A0OgDcqC4uorWJ5Z5FiiX7zyttWsJPCYkkEmp&#10;ajf6lNn+Odoovp5UW1Sv+9urTi0HTYW3Jp9sjL/F5C0AZzePvDsY2/27p7v/AHUuUb/0Gk/4TrTH&#10;lxBHqVyP71vply6f997NtdFHGqfdXbS0AcP421mW48IXrR6XfFWCfO6pF/Gv95t1btz4nSz/ANfp&#10;+oQ/7tq0v/orfUHj7/kT9Q/7Z/8AoaUvi7wJ4e8eW8Vt4h0i01e3gfzYobuLeqv/AHqAPBP2qPiH&#10;4x07wqzeD7238O6REgn1PU7y2ure9b96mIbdGRFUN/FK7f7Nb3jbxtb+OPjd4Q8AWHiCeDTJ9Ovd&#10;Y1GXRr54JZxE8UUVv58Tb1+aXc2xl+5Xa/E74avrvwc1XwZ4cjtrDzrZYrVH+SKLbKr/AMK+1Z3x&#10;I+HOp6t8QPDHjbw7Bp97rGk2t1p0+n6pJ5ENzbz+U3+tWKVlZHiVl+Vl+9QBifAjxFrGn/Ez4o/D&#10;7VNWuddg8N3Vle2F5eyedOtreRMyRPL/ABbHil+/83zfeat/xN8YNTs/FWq6R4Y8JXXi3+xPL/ti&#10;S3vIrfyN0XmpFEr/AOtl2fNs+X76fNWX8KfgvfeHte8aeJvE8liNd8UXkUpt9HZ44rC3ii8qGBJf&#10;lZ/4m3bU+Y/dqlc/DHx14J8ceKtV8BXWlzWXiX7PPdL4hup2a2uIovs/m/dfzV8pIvk3r9ygD518&#10;LfGxl8C/AjV/GvizxMuh6s3iP+0ZdPnvftcrxXW233/Zf3rbPu/3flr179mn4iQ+N/jD48g8M+It&#10;Z1jwBZafZ/Z4fEFxcNdwXrPKZdiz/v8Aytmz5pf4vu1geCfgj8RvhDpPwinNlo/iK88Jf28l88V9&#10;cRI32+43oy7beV/k/wBxq9b8B+EfEGqfF/VPiBrb6LYCfRYdIg0vSLt7xh+9aV5ZZWii+b+FV2f3&#10;qAPZ6KKKAK91bxX1rLBNGs0Mi7HVh8rK1fI/7NF5J+z38afFfwT8QXjJp+qXLa14KVx+6ezbf5tu&#10;n91k2/d/2Wr7Ar5q/bQ+Cl58RvCOm+MvDbPbeOfA8p1bTJYWKtcInzywZ/2xGNv/ANlQB9K0VwHw&#10;R+LWk/HT4Z6J400fcltqEYZ7dz88Ev8AHE3urV39AEM0MdxG8Uqq8TrtZW/irGe4n0F5XmLPpWN/&#10;2hpdzQf3t27+H/0Gt+kkjV/vLuoAEkWRVZW3K1ePftJeLPFHh/whaWHhPSNWvr3VrpbS51DSbJ7p&#10;9Otf+Wsqqv8Ay125VP8AaNdrPdzeHb7yrc/b7SVtzWqL81qv8b/7v+zXTpMrxoyfvlb+NKAPi/Qo&#10;/DN3o3xz8HaTp2qfC/Qr/Sba0W+1bSZbeKxV7fymeXd/EzS/3vm+Zq9W8N+C9b+DPib4e6avj7WP&#10;Eek6nM2iz6JqUFosK7LOWVZbdYolaJU+z/c3Mu169ebwVok1zrcs2mw3La2qpqCzL5i3ComxVZW/&#10;2ayPCPwd8HeCNUk1LRPDtnY35XykuE3M0af3E3f6tf8AZWgDX8O+CdD8IW8lvoem2+nRSld628YX&#10;7qhVH/AVUKo/hxXRUUUAFFFFABRRRQAUUUUAPooooAKKKKACmU+mUAFFFFABRRRQAUUUUAFFFFAB&#10;VLUr5LGHzG3Fvuxov3pG/u1PdXUVlBLPK2yKNdzNWRYae2oXaanfxtHKu5beFuPLVv8A2agB+n6V&#10;J5jahcr/AKfKu3bu/wBQv91aSe3m0u4lurKHzUkcPcwf3v8AaX/P8Nba/Iu2igCG2uoL+BZoJFmi&#10;b+NamrCu7efTbh7m0G6Bm3XNqi/f/wBpP9r/AGf4v/Qtezuor61inhbfFIu5aAOa+JPj7Sfhb4H1&#10;fxRrVzHb6dp1s87vI4XcyqSqL/tN0rwT9i7wD4ivx4l+Mnj60W28X+NZUltbSQZ/s7TlX91Cv91f&#10;/ZVSs79uWzn8c+KPgp8OYm32niLxWs95b7vkltbXY8u7/vtq+sYYVhVUjVUiVdqIq/doAmoqC4uo&#10;rSN5Z3WKJV3O7N92shri91yT9w7WOnMv+u/5ay/7v91f9qgCW+1iCHzYLZZL6+jX/j2t1y3+zuP3&#10;V/4FVSTS9R1q1VNRn+wxnlrTT5W+b/ZaX5T/AN87a2NO0q20u38i0iWGLdu2j+KrlAFawsINKtVt&#10;raFYYU+6i1ZoooAKKKKACiiigDnfH3/In6h/2z/9DSuirnfH3/In6h/2z/8AQ0roqACiiigAoooo&#10;AKxdW0C31VknXzLa8XhLq3kMUq8f+Pf7rVtUUAc/JNqumPEssP8Aalv/AB3Fv8sqf7RT+L/gH/fN&#10;allfw36M0Um7Y211xtZG/ustXNi/3ayb7Q4ri6+2ws1tfqnlrOo+8v8AdZf4loA1t67ttMZdy7W+&#10;cNWTp2pzQTRWeooIbhv9XMv+qn/3f7v+7WyvzLQB8aeHNSuP2S/2on8Hm2aL4XfEW8a+066mb91Y&#10;ao/+tiRv7rsq/L/trX2XXgX7cng+Hxb+zP4znMf+n6Nbf2vZXC/fglgZZd6f8BRq7j9n3xlJ8Qfg&#10;j4E8STtvu9S0W1nnf/pr5Q3/APj26gD0WszUNUeOb7JaYmvW/h/hiX+81Gpag8ci21ovm3ki/wDA&#10;Y1/vtU2m6eunwt8zSyyfNJK33magCOz01dPtXVf9Jlb5pXf70jVSTzPD0rFmaTT55Wdj/wA+v/2H&#10;/oNb1QzQrcQsrbSjf3qAJs/J8vzUVgWbtoVzHZSvLLbSbUt5WG7y/wDpmzfhW/QAUUUUAFFFFABR&#10;RRQAUUUUAPooooAKKKKACmU+mUAFFFFABRRRQAUUUUAFFFYfiK4naGKysjturvcglXrAv8Uv/Af/&#10;AEIrQBFbsviK+uMln021l8pV/hnlX7zf7Sr93/e3/wB1a6GobW1Szt4oIvuRrtWpqACiiigA27qx&#10;LmGXTLh7yzWSWP709mn8X+2v+1/6FW3RQB8naVrVr8Vv+CgUyK32nT/APhT9x91kW9unTe/+95T7&#10;f+AV9TahfR6fatcSbtq/wqvzN/s18PfseahczfGr9orxlHbm5e68Sf2fbQbPndUll+795vlTZ/s1&#10;9p6TYpcN9umuY76Rv9XIq/LGv+z/AHaAIodPk1RhLqKBI/vR2LBW2t/eb+81b1FFABRRRQAUUUUA&#10;FFFFABRRRQBzvj7/AJE/UP8Atn/6GldFXO+Pv+RP1D/tn/6GldF/FQAUV856l8XfifpPw51r4iar&#10;oOl6Do+mTzP/AMIvfWsr6nLaxS7N/n+aqpK2xmRPKbdvStuz8ffEbx94j8ZxeEYdF0rSvD1z9ggf&#10;W7WWeXUbrykldPklRYlXft3/AD/7tAHuNFcz8PfFy+OPAvh/xB5Ytm1KxiupId3+qdk+dP8AgLfL&#10;XmHjv9p/wdo8NxaaF4gsdS11by3tIB5UrWkjPcRRSJ9oT908qqzfIr71/u0Ae60V4j/wnnjDXvil&#10;468O6VrfhvQdP8O/Y1jfU9LluppvPt/NZy63USqu7/Zrqfgf461D4heCX1LUoLaK8t9QvNPklsWZ&#10;refyLh4vNi3M3yts3feagD0WiiigCnfafbX8Cx3MCzRq25Vasl76fw80UN9I08EsuxL3b9z+6sv/&#10;AMVXRUyRN3yMu9W+9QBl+J9BtfFnhnVdDv1V7TUrSWynRl+8kibG/wDQq+cf2F/Ek9r8CYvBUzJL&#10;4i8J6vfaBdK/3IzFKzBv93awr3TUruXw7IsVlKZoXbc8Lbm+zJ/HL/ur/davmv8AZP1j+xP2sP2i&#10;PCDSLMkt9BrUT9280fPj/Z/epQB9babpsVgrN9+eT/WTN96Sr9FFABRRRQBXvLNby3aKXdt/2azN&#10;GuJvMmsLq58+7tdoaXbtaRW+63/oVbdYetQzRpHf2sCzXNqd2z+KVP4k/wDZv95BQBuUVXs7yK+t&#10;YrmLmKVd61YoAKKKKACiiigAooooAfRRRQAUUUUAFMp9MoAKKKKACiiigAooooAa7qn3qwNFj+2a&#10;he6vnfFdKkUAHzL5Ss+H/wCB72b/AHdlP8RKmoSx6SX5ukYzrH97yB97/vr5V/GtmGFIIlijVURR&#10;tVUX5VoAlooooAKKKKACoLi8itIZZZW2JEu5mb+Gp2+Va5i6th4s8+OaJJNF2/Kmf+Plv9r/AGaA&#10;Pmr/AIJzeH5P+FU+IPFfmo8fiLxHqN9bbV+4m9Ym/i/vwmvp2WL+wrye8VCLO4dWn2/8sm/vf7v9&#10;4/5X59/4JxzBP2XtK0/y2SXTtT1G1kH+39od/wD2evqGgCOORZEVlZXVv4lqSsHym8PybrUNJpzH&#10;5rZBuaNv9j/4mtqGaO5hWWJleJl3Ky0ASUUUUAFFRzTLDGzsdiL95m/hrEudau7tYk0uwlud3W5m&#10;/dRR8f7XzN/wH/vqgDfrKu/EWm2nmKbtZplH+ptz5sv/AHwvzVVbwy15bImq31xfqv3oU/dQt/wB&#10;fmZf9l2atWCxgtYYooI1hij+VUi+VaAMuz1TUL9S8OkSW0X8P9oTLGzfRV3/APj21qW4XxDcf6i4&#10;02wX0kgluP8A2eKt2igDz7x1Z+KI/Ct8zazpDfc/5hMv99f+nqotYj+J8epR/YL3wjLpmEMsl3Z3&#10;STD+/wDIsrL93/arpPH3/In6h/2z/wDQ0ropKAPjy8+NXh/47eKrDz/GPhjSPB/hrV/tEiajqKWs&#10;2uyxbGiCQO7bYFf+N13P/CqferqfAfxv8M/DHxZ8R9B8ZXbeHr1tdl1W1e4ibyr+CeKJka3b/lr9&#10;11+WvpfyU27dq/8AfNMaFXb5lV/+A0AeVfB2ylh+AuiaX5kf9qto+94N/wA8DSozbG/2l3bfwrwD&#10;TfiB4Ttv2TvBXgW5ZrPxfYNo2mz+H5oNl9BdQXtv5srxbflTejv5v3G/vV9jal4fsdYWJbu2WZ4j&#10;uikP34j/ALLfeWqM1nq+mtHJZTLqEaD95b3XyyN1xsk/+K3f8BoA+UPGHgH4S+L/ANoj4qf8LI1f&#10;SNNu1/sv7I+rXNrE7J9kXfs89P8A0GvX/wBkW3/s34Uy6ZbGaXQdM1a8stCvZMl7rTkmbyX/AN37&#10;6rt+TYiba9ZttYhnaOKeCSzupG/1M6/f/wB1vutWsq/M3/xNAD6KKKACqGpasmnhF2tNPJ/q7dPv&#10;NTdU1IWMKrHG1zdSf6uBP4v/ALGk03TXt9088nnXUv8ArH/9lX/ZoATTNMazhkeeUNcSyebKy/8A&#10;oP8Au18YeBdEfwD/AMFPvF0UkqiDxH4X+0WqbNv/AD7/APfW37O9fcVfFuuQp4s/4Ka2en3HlvBp&#10;fgraNow/+td/vf3t0u6gD7SorG0m8mSZ7K9XZdIfklX7s68/Mv8Atf3q2aACiiigAooooAxNPkl0&#10;/VLuyk+eOdmuoGU9vk3r/wB9N/49W3WL4j0q4vrMSWcvlahbt5sDk/Lu/ut/s1pWN5Hf2cNzF9yV&#10;d60AWKKKKACiiigAooooAfRRRQAUUUUAFMp9MoAKKKKACiiigApj/u/mp9YviWSKW1g05my9/L5G&#10;xf4l/wCWv/jm6gCLw7LHqRutWQfLdvsifHz+Unyr/wCPb2/4HW/UNtAtrAsKfdjXatTUAFFFFABR&#10;RVbUL2PT7Ge5kGUjXcf9qgDH1aZ9TvDpMAbb8rXko/5Zx/3f95v/AEGt2GNY41WNVVFXaqrWZ4cs&#10;riz07F3Is17I7Szsv3Q7H7q/7K/d/wCA1r0AfIf/AATl1SP/AIQ34n6C08n2jSfGt+i2j/8ALCJt&#10;mz/x9Jf++a+vK+OP2cdFb4b/ALb3x48McJa65Ba+JLbb8u5Wf5//AB+d6+x6ADatYs8cmk3T3MRZ&#10;7Nvmni/u/wC0tbVH3qAGI6zLuVt6NVXUdRTTY1ZlZ2kbbHEi/MzVjX1wfC8jTwxiS3k+X7EjYbf/&#10;AHk/9m/76q/o9qsjDUJ2jkupR8rxNuVV/urQBBb6O2qNJLqmJY2bdHZMPki/3v7zVvbVo/3aKAD+&#10;LdRRRQAUUUUAc74+/wCRP1D/ALZ/+hpXRVzvj7/kT9Q/7Z/+hpXRUAFFFFABRRRQBUvtNtb+3aK6&#10;gWWL/drGa6m8O+a00ktxpf3/ADf9Y8C/7X8TL/tfNXSUSUARwtviRt28N826qeo34tI1jjQS3Uny&#10;xxf3v/saxNUvP+ETkYwxy3UFw6lLSE/NEwPzOv8A0z/vf3f+BVraTp/kq1zPOtzdS/M0q9Nv91f9&#10;mgB+l6e0K+fc/vr2Vf3ku7/x1f8AZrSoooAK+Kfhaja7/wAFPPitqUSL9n0vw1BaSOzfxsll/wDE&#10;PX2t/DXyl+xNp6+I/EHxi+Ju3MXijxTcRWT/AC/8esDbU+b/AIF/45QB9L61ppv7dGjOy6h/eQSq&#10;fut/8TUulammqWiyqrQvuZHib70bKfmWtGsC6aXS/EEU6nfY3xWKVe0Uv8D/APAvuf8AfNAG/RRR&#10;QAUUUUANf7lYOmldL1u6sPMG25/0qBD/AL373/2Vv+B10FYXimOK3s49TaNml05/PVk+9t/5a/8A&#10;jm6gDdoqOORJo1eMqyt8ysv8VSUAFFFFABRRRQA+iiigAooooAKZT6ZQAUUUUAFFFFABWAsMd94r&#10;ecjdJYW3krg/daVtzf8AAtsUX/fVb9YPhOF/sNxezHMuo3D3X/AW+WL/AMhqlAG9RRRQAUUUUAFc&#10;/qFuda1m3tg3+i2LrdSqP43z+6T813f981sXl5DYWstxcSrDBGu+R3+6q1n+G7N7eyknmDNdXj/a&#10;J9/95v4f+ArtX/gNAGxHRRRQB8nftFarbfCX9qr4NfEa6XydK1Rbrwnqd3u+SLzfnt9//A9//fNf&#10;VyPury39o74R2fxo+D/iPw5JEH1BrZp9MmBw8F5ErNbuP+B/+Os1c3+xr8dJPjt8GdOv9Tdv+En0&#10;l/7K1qOVNj/aov4/+Brtb8WoA95qhq2qRabBub55XbZEn/PRv7tXi6qu5jtFYOjhtVvpdUYqbRl2&#10;2a7f4f4n/wCBUAWrDTZo5GubmRWupFVfu/JEv91ary28miTPLEnmWUrbpIY1+aNv7y1u0Om6gCC2&#10;uYrqCOeB1eKRdyuv8S1PWLNHJo1w8sCyXFq/zSW68sv+0takMyzxLJG2+Fl3Ky0ATUUUUAFFFFAH&#10;O+Pv+RP1D/tn/wChpXRVzvj7/kT9Q/7Z/wDoaVtXjTi3m+zqrz7fkV+FZqALFMEy71X+Jl3V8mQ6&#10;l4y8A+L/AAHaeJfi3PqHxC1vUIPt3guzt4n097WSXZL5WIt8XlIkr+az/O0T1u6toPxJ8eaZ418Y&#10;6J8RtT0K6sr++g8P6Db29v8AYdtnM8Dfat8Tu/mvby/xL9+gD6ZR91M3/Nt/75rmPDfjGDUvh7pX&#10;ii7bybe40qLUpm/55q0XmtXkev8A7QcuuWvgd9O8PeKPD1l4j13TorDUr6zSOK7geVXdWVZWeLem&#10;/wD1qJuoA+g/M+bb/wCPVn6lqiWPyKrXF03MdvH95v8A7GvkDxN8VNCs/FnxKbxX8eNc8E6hpetT&#10;2un6Pp97ZKiwLbxMrpFLCzP8zv8ALur3z9m3WtZ8WfBnwp4i8UytceItSsUlubjZs3r/AAOir91X&#10;Xa//AAKgD0TSdPkt/NuJ5fOup23M2flX/ZX/AGaoSMPDs3mfu4tIZtzdvJdv4v8Ad/8AZnroajmj&#10;WSN1dVZWX5lagByOr/dp1YOlyNp19Jp0iL5Wd1m6tndF/c/4Bu/75reoA8v/AGlvH0Xwx+AvjrxG&#10;ZFSW10qVbYt/FcSL5UX/AI+61hfsb+DbjwD+zV8P9Fv7dra+XT/tM8UybXVpZXl+b/a/e15L8dtS&#10;vvjp+1n4K+EFrE9z4S8OeX4i8TJ/yylf71vFL/eX7ny/9Nf9mvsSONY1VV+4q7aAH1Q1jTTqmm3F&#10;n5rQ+au1ZU+8rf3qv0UAZmh3Ut3p6NcbDdJ+7n2N8vmr8rVp1z6xPpPijzIzm11L5ZE/uzqv3v8A&#10;gSL/AOOV0FABRRRQAUyZN8e35afRQBgeDoXsdHOnPg/YZmt1/wCuf3ov/HGSt+ucjnez8azWr/6i&#10;/tvtUX/XSJ1SX/x14P8Avlq6OgAooooAKKKKAH0UUUAFFFFABTKfTKACiiigAooooAzPEOqHRNDv&#10;77HmNBC8ir/ebHyr+dWdLtPsGnW1t/zyjVKxvFMZvLjSNP2fubi+R5f92JXl/wDQ4o/++q6OgAoo&#10;ooAKKKKAMLxRbrqFpb6ex2pdXSJLj+JF/esv/Atu3/gVbtc6zteeNtu8eVY2O5l/25X/APiYm/76&#10;roqACiiigAf7lfH/AIllk/ZX/anTX0tlj+HHxMlig1OZV8qHS9ST5El3f9Nd/wD489fYFcR8ZPhh&#10;pvxm+G+veDNXZorLV7fyvtCLuaJ87kdfdXVW/CgDY8RRtqFjFpqy7Gv32Myt/wAsvvP/AOO/L/wO&#10;tuKNII1ijVUjX5VVf4a+R/2O/iDfabe3/wAKPH+oLB498HK1hYLI+77dpyvuS4Vv4vlVFb5vuon+&#10;1X14n3KACiiigArDmhk0WeWeCPfZt80luv8AD/tLW5RQBDDMk0ayRMrxN91laie6jtYXlmkWKJfv&#10;M1c7qU03hkSTW6/aVnm/49Eba7SMv8P/AKE3/A2/2anstObUpoNRvZI7x1XdBFFzDG395f7zf7X/&#10;AKDQA1tSvdWik/s9GtId3lrc3ETbn/2lT+7/ALTUv/CE20+Hu7/VrubHzN/ac8St/wAAidE/8dro&#10;qKAOL8ceHdMh8IX+yxtvlVfvxK38a1zWq/s4eENQ8SXHiKE6xY63JKtwn2TXb23t1kRNqfuI5li2&#10;/KPl212/j7/kT9Q/7Z/+hpXRUAfK114C+KHiXw9Y+Edd0H/iYfuEvvGn9tRXFu/lOrfaIkdPPilf&#10;Z8qomxGatv8AtD4m+E4PFfgvTPBkcx1O81G60jxFLqcC2tv9sllm/fI3zs6SzN8io27bX0dVXULK&#10;HUrV7eeCK4gkHzRyruRqAOQm+Hwl+Dp8DrOqf8SL+xVuP7v+j+RuryjXrr4n68vhDQtR8FWVh/Ze&#10;r6bPfammqxSQ3qQOru9rFt8xf7zb9vyI6/NmvYr29vPDVqpQPqdqD8qMf9IVB/EW/iVfl+br/vH7&#10;2zpumyQyPcTSrcTy7fmRflRf7q/7NAHz5oej+MvBXi34grcfCL/hLIdd16TUoNWTUrBIvIaCGLY/&#10;mv5vy7G/gr1D4D+CdS+H/wAL9N0bVoreDUVlurmW1tG3RWvn3UtwtvF/sRLKEX/cr0iigAooooAx&#10;fFFjPcaes1ope+tZVuIl3bfM2/eT/gSbl/4FXLfFz4vaN8IfhnqHjDU51NvBbeda25fa91LtykSf&#10;3mau8uZBHGzFtir8zN/dr4i8PaNa/tmfH5b2O8km+Ffw1vneweH7ms3ssvm/9+otu3/gC/3qAPW/&#10;2N/hxr/hfwLqvi3xtFs8d+Nb5tX1MMvz26v/AKm3+bpsX+H/AGq+iaP4aKACiiigDE8X21xdaDcN&#10;ZjN1bul1Cv8AeeJw+z/gW3b/AMCrVtZo7mCKWJt6Mu5amrB8HXH2rRY4ym1rOWWy56/unaMP/wAC&#10;VVb/AIFQBvUUUUAFFFFAGRrEkUN5pUzfLi52bv8AeRl/9C2Vr1znjaOQ+GdSnt42luraP7XDEv8A&#10;HLE3mov/AH0n/j1b0NxFdQpNE6vHIu5WX+JaAJaKKKACiiigB9FFFABRRRQAUyn0ygAooooAKKKK&#10;AMyb/kYLLj7trPt/77irTrDglaXxpdw5+W20+Jx/21ll/wDjVblABRRRQAUUUUAYPh+E/b9bvSfl&#10;uLzbF/uxqsW3/vtH/wC+q3qzdE/48Zf+vm4/9GvWlQAUUUUAFZ+tX39k6TdXmxp/IjZxEv8AH/s1&#10;oVi+IbkJJpVp/FeX6xqf9xHn/wDaVAHhPxy/ZpvPGeg6L4m8F39vonxb8On7RpmvAFYpGZt00Uv9&#10;+Jtz7d+7bv8A7rPna/Zr/aDPxYsb7w54hiOk/Ezw0Fg8R6S0Xlosu4p5sWfvIxXP/Av92vc0REr5&#10;5/aV/ZrvfiNqOjeNfAWqr4T+JOhy+ZbajHuRL6Nfm+z3G376nb/FQB9E0V4L8Af2prT4ualf+GPE&#10;ejyeA/H2mybLjw/qcu151/562+7azp/wGveqACmPIsMbPI2xV+81Prn9aaXUNQtNORxFET59y5/i&#10;iU/c/wCB/N/wFXoAZpsH9qXI1SZGjIXNvFMnzRI3VtvZm/z/ABLU0sE+izNLbRyXdqz7pYEb50b+&#10;8v8Ae/3a3dmz7tHl0AQw3CXMCyxNvR13LU1YtxbSaVPJd2q77V/mnt1/vf3lrUhuYrqJZIZFdG/j&#10;WgDD8ff8ifqH/bP/ANDSuirmviFg+D9Sb+BFR2/3VdWrpaACqOpakljGqlWllkbbHEn3mpNS1JdP&#10;jRQvm3Enyxxbvmaq+l6V9nmluZm869k++5/h/wBlP7q0AGn6R/y83rfaL1/lZv4V/wBlf9mqel7P&#10;DtxFo5k/0dl/0Hcfuov/ACy/4D/6D/u10dZWtWEl5p8otwFulbzYWf8A56L92gDVorN0TUk1ixju&#10;h8pYurR/3WVyjf8Ajy1pUAFRzSbImbbu2ru+WmTTpaQySSyLFFGu5mb5VVa+OPiJ8SfE37YGt33w&#10;1+Fdxd6D4Lgf/id/EKFW8qfb/wAutrt+9v8A7277v+z98Am+MHjjxH+1R4+1X4QfDbUm0rwtosqx&#10;eNPEiNtcIzOn2W1K/ef5H/75r6B8J+B9D+DGneGNC8OWaad4ehT+zfJ77vvRO7fxNu3r/vSrV74Q&#10;/CnQvgr4D0rwt4ft44LOzjVXl2bXnlx88rn+JmrovFFus2g3WRnyl89R/tR/Ov8A48q0Aa/8NFIp&#10;3LuWloAKKKKACua8P/6J4i8QWXVGliv4v9lZU2f+hxSt/wACrpaw4bYW/i+4nLfLdWMSJ/s+U7//&#10;AB+gDcooooAKKKKAE42/71YfgmM2nhjSrNn3zWtsltJ/vxDy3/8AHlrdrM0H/j0l/wCvq4/9GvQB&#10;p0UUUAFFFFAD6KKKACiiigAqNnXd96pK8e8deBdX8Sa7ql34h8bXmg+CLOLzre30S7fT5l+RN73F&#10;wuG2q6M3yuPvfNQB65vT+9TvMrwHwD4fj+LHwjtLjVPFfiI6LDeXNxo+s2WsXGn3V1pqu6W8s8q7&#10;Wbcg+833l+auF0aPXvhj8G/Enji18Sa/L/wkc9ha6BbazqdxqD2NrdXUUEU7ee7fvX89Hb+7hf8A&#10;doA+q9W1e00XTri+vp1t7W3jaWWV/wCBag0nWrbWIJZLdpB5TeVKssbROjbA+GVgGX5WVv8AgQr5&#10;s8e+E9e+F/jPwLo/h/xZrWo6d4tv7rTry38TalNfqt2tu91ayqzfNH80HzKm35W9q988E6dq1pb3&#10;tzrkFjb397c+c1vp8rTRRqkUUahXdEZv9Vu+7/FQBZ0kCbxh4jueN8a2tl/wFEaX/wBrtXRVzenp&#10;c6ZquuzvYzzJeXiyxtFs+6tvEv8Ae/vK1aP9sT/9Aq9/8hf/ABdAGnRWZ/bE/wD0Cr3/AMhf/F0f&#10;2rP/ANAq+/8AIX/xdAGnQ/3KzP7Vn/6BV9/5C/8Ai6iudYuvIl8rSr7zdvy/6r/4ugBPCc/2rw9Z&#10;XPe5T7Qv/A/m/wDZq2a5jwxc3OneG9Is5dJvVlt7OKJ0/dfeVF/261P7Vn/6BV9/5C/+LoA06KzP&#10;7Yn/AOgVe/8AkL/4uj+2J/8AoFXv/kL/AOLoA065zUFV/HGhQMPlWyvLhf8AeV7dP5StWh/bE/8A&#10;0Cr3/wAhf/F1jXNxeS+MtPvk0i9+zwWN1byt+6+8z27J/H/sPQB1lFZn9qz/APQKvv8AyF/8XR/a&#10;s/8A0Cr7/wAhf/F0AeP/ALR37M2nfHS103ULS+m8MeNdCbztF160277d/vbWX+JN3auX+Cn7SXiC&#10;Dxwvws+MGlR+HPH+3/iX6hF/x5a2i/xxP/z0/wBivoj+1Z/+gVff+Qv/AIuvEv2r/hFqHxs+G+PD&#10;9jcWfjjRLhdS0LUGMSNFcJ/Bu3/db/4mgD37en96sy1mWbX9RK4cRwwRtj+Fv3jbf++XX/vqvmrw&#10;78Z/2l7TQbGDVf2e49W1KOBFub5fF1hb+e38biL5tv8Au0unfFz9obTbzUp1/ZxV/tt19o2f8JrY&#10;fL+6ii/9koA+qd6/3qN6/wB6vmf/AIXh+0P/ANG2L/4Wth/8RR/wvD9of/o2xf8AwtbD/wCIoA+m&#10;N6/3qw7i0k0u6lu7b54GbdPb/wDsy/7VeB/8Lw/aH/6NsX/wtbD/AOIo/wCF5ftEf9G1L/4W9h/8&#10;RQB7j45uIbn4e+JJYHV0bTLja3/bJq1tQ1BbFcKrTXDn93CinLf5/vV8tax8SP2hdS03VbFP2dvs&#10;kGo2txFKv/CZ2D7XZNm9av23xd/aGtriS4b9nP7TPIu1pX8a2C/L/dVf4aAPpDTdOMMr3FzJ515J&#10;8rMvyqq/3V/2a196/wB6vmf/AIXh+0P/ANG2L/4Wth/8RR/wvD9of/o2xf8AwtbD/wCIoA+mN6/3&#10;qN6/3q+Z/wDheH7Q/wD0bYv/AIWth/8AEUf8Lw/aH/6NsX/wtbD/AOIoA+iNP/4/tV/6+V/9FRVX&#10;8R+IdM8K6He6vq99BpulWcTTXN3cS7Iok/vM1fOdv8Yv2h4b+6uf+Gb1cz7fk/4TWw+Xb/la4v4s&#10;aH8c/wBqKHRPBfij4b/8K18EtfJd67fRa/a6g91bx/OsSIn+2P8A0GgCbWrnx1+3Vf3WkaS134E+&#10;CMUjpc6oV2X3iNP4fKV0+WD/AGv/AEL7tfWngnwNovw68NWWg+HbGLStIs12RWkP3VqDRY4dA0ey&#10;0rT9GuobCzgW2ghXZ+6iRdir9/8A2a0v7Vn/AOgVff8AkL/4ugDTqGaFZo3RvuMtUv7Vn/6BV9/5&#10;C/8Ai6RtXl4X+yr35v8Arl/8XQBX8CzNceC9Akk+9Lp9u7f9+lrcrlPB813pPhPRLG50m8S4tbGC&#10;GRf3X3lRV/v1sf2rP/0Cr7/yF/8AF0AadFZn9sT/APQKvf8AyF/8XR/bE/8A0Cr3/wAhf/F0AadZ&#10;k3/Iesv+uFx/6HFR/as//QKvv/IX/wAXWfe311/atjcx6TeOqLLFJ/qvutt/2/7yLQB0dFZi6rP/&#10;ANAq+/8AIX/xdH9qz/8AQKvv/IX/AMXQBp0Vmf2rP/0Cr7/yF/8AF0f2xP8A9Aq9/wDIX/xdAGnW&#10;H4fula41m324ktb5kZv725El/wDQXFWf7Yn/AOgVe/8AkL/4us/wvHcLqHiGae2kt1ub1JYvN2/M&#10;v2eJP4f9pGoA6PctHmV49441fxnr3xU07wl4a16w8M2dvpX9qajeXFj9ru5d0vlRJArPsXG19z/N&#10;95a5jxB8XPE/wu0rxlpWs6tpviTxBZtpa6PdR232cs2o3D2tus6L8u5HiZvl+8lAH0LvXbu3LsqO&#10;yvINQt0ntp47iF/uyRPuVq+aPHupfELwp4p0fwLrut2Xi/S/G2n3thZ3AsEsriO9ii83yvkfb5Tx&#10;K/zfw17H8L/DkvhuLX4/7PXRdPudQ8/T9Lj8pBawfZ4EK7IvkXdKkr/L/foA76iiigAooooAK8H+&#10;KngH4h+OvGi25Xw/q3w7jG5vD93qU9r/AGg2yL5brbay74lYS/ut21ty7v7te8UygDyP4keEfGPj&#10;74I694YtF0nwvrmowf2fF/Z97LLb28DMqvtfyom3eV5vy7P7tb/xK+Gdv4z+GOo+FbJorFvKiaxm&#10;ZPlgngZHt3/4A8UX/fNd7RQB4s/w78YeNPiT4M8R+L5NH02w8KNcXEGmaNdS3X2u7li8rzWeSKLy&#10;lRWfanz/AH/vV7On3KTy1+f5V+b73+1T6AGIm2n0UUAFFFFABSN838TClooAKKKKACiiigAooooA&#10;KKKKACiiigAooooAKKKKACiiigAooooAKKKKACiiigAooooAKKKKACiiigAooooAKKKKACiiigAo&#10;oooAKKKKACmfw0+igDwv486S7eI9D10/DjUvGsVlBLEuo+G9Tey1WwZ3X7m2WJnjf/Zf+CvPLP4J&#10;at4z8J+NddtfCs3hLUL+80u/0zSdWvPtF9dPp1w9wjXUrO/zytKy/Ozbf4q+t6KAPnPT4/Fnxq+L&#10;XgPxHqfgvVfA+g+EGurvy9dkj+0Xl1PbtCiIsTv8qq7bmavoxVo+792igB9FFFABRRRQAUyn0ygA&#10;ooooAKKKKACiiigAooooAKKKKACiiigAooooAKKKKACiiigAooooAKKKKACiiigAooooAKKKKACi&#10;iigAooooAKKKKACiiigAooooAKKKKACiiigAooooAKKKKACiiigAooooAKKKKACiiigB9FFFABRR&#10;RQAUyn0ygAooooAKKKKACiiigAooooAKKKKACiiigAooooAKKKKACiiigAooooAKKKKACiiigAoo&#10;ooAKKN22jzKACioYbmK4/wBU6vt/u1NQAUUUUAFFFFABRRRQAUUUUAFFFFABRRRQAUUUUAFFFFAB&#10;RRRQAUUUUAFFFFABRRRQA+iiigAooooAKZT6ZQAUUUUAFFFFABRRRQAUUUUAFFFFABRRRQAUUUUA&#10;FFFFABRRRQAUUUUAFFFFABRRRQAUUUUAed/Hr4mN8IfhPr/iuK2W+urGJFtbZ22rLPLKkUQ3f78q&#10;15Rfv8SPhrrmg6X4r8fJ4vtfHBuNEjiGlRWH9mXjQSyxNE8XzOnyMnzf7LV6b+0h8Obr4sfBnxJ4&#10;a0+RYtSuI4riz3fcaeCVJ4kf/ZZ4lX8a8707UvEfx88eeBZNX8B+IPA9l4Qvm1q8n1qOJEurrypb&#10;eKK32u+9P3rPv+X7q0Aen/DPw7HoM2ptaeEofBNjOkATSYRB95d++XbA7L/Ei/8AAK9Do8uigAoo&#10;ooAKKKKACiiigAooooAKKKKACiiigAooooAKKKKACiiigAooooAKKKKACiiigB9FFFABRRRQAUyn&#10;0ygAooooAKKKKACiiigAooooAKKKKACiiigAooooAKKKKACiiigAooooAKKKPMoAKKN+373y1g3X&#10;jjQLaR4m1i0a4UfNbwy+bKP+AL81AG9RXN/8JiJuLPR9Xv3xyFtDb/8Aj0/lV5d8Sf2xPh58KVlX&#10;xHrdjYXsSbv7O+2JPdt9Irfzf/H9tAHutRx7ZF3LtZW/iWvjnw/+33rPxUuJ7b4ZfBnxP4nmTd5F&#10;3cSpa2L/AO/L91P+BVbk/aY+MPwr0O3ufGPwOutU0j7Orxah4T1Fb3yk2/8ALVNm5f8A7GgD6/or&#10;5R+G3/BRb4YfEKT7LcXDeFdRzhbXXp0t9/8AuS/6r83WvoLT/HQ1Gygu4dJvp7CdN0d3bSW91E6+&#10;q+VKzN+VAHWUVzo8eaJH/wAfV9/Zu77rahE9ru/7+qtbVnfW2oW4ntp47iJvmV423LQBYopnmU+g&#10;AooooAKKKKACiiigAooooAKKKKACiiigAooooAKKKKACiiigAooooAfRRRQAUUUUAFMp9MoAKKKK&#10;ACiiigAooooAKKKKACiiigAooooAKKKKACiiigAopjvt+993+9WLN4glukH9k232/c3+u3bIV/4F&#10;/F/wDdQBu1j3/imysQF3SXMv/PK0iad//Haq/wDCPyapaiPV7pr5SNzwQr5cDcfdx95l/wB5q2rW&#10;1hsbdILaGOCJPlWOJdqrQBkw6hrOoNuSyh0yDHytdN5kv/ftf/i6bJ4evNQbfd63fLGf+Xaz2wJ/&#10;31t8z/x+ugooAx4/DOmQxhRZJMU6Pcfvn/76fc1Xpp7fSbR5JWjt7WFdzN9xY1q1Xxx8UIZf2sv2&#10;htV+EcmpXVp8PPCdpFd+Il059r3t5L9y3d/7qfzU/wB2gBfFHxc8ZftXeKdU8C/CO6bRPAdq32fX&#10;PHm1g8vzbXhsv73+/wD5b2f4Y/sq/DH4V6Nb2Wl+E9NubqP55NS1C1inu5W/vPKy7q9H8K+FdJ8F&#10;+HbDQ9Dso9N0qxiWKC1t12oi1sUAQQ28UMSRRKqRL8qoq/LVXw8v/Eg0z/r1i/8AQK0azvD3/IC0&#10;z/r1i/8AQKAMTxX8L/CHjpZo/EHhfSdYEi7Xe9sopXP/AALG6vl3xd8LfGH7Gt9qHjn4TpfeKvAx&#10;b/iYfDuaWV1gRnG+W1f52G302t95q+zqNq+i0AcH8Kvi54Z+MXhe21zw1qcN7FKqCaBX/fW0v8UU&#10;qfeRl/2q62XRLC4bdLY20zt95nhXdXyL+0h8J5P2fdUk+N3wttptL1KK8STxRp9onm295YM+6Z/K&#10;/h5+d3T/AGm/vV9b6PrFj4i0fT9V025ivdOv4Eura4h5WWJ13Iy/7ymgDPbwksExl0/U9T05v+eU&#10;U/mxN/wCXcq/8A21ZmGuWsW6B7LUX/uS7rf/AMfXf/6DWzRQBzkHihI5Vj1KyutJk4/4+F3xH/tq&#10;m5R/wLa1bltdR3kKyxMrxN911bdU9YbeG7Zbpru1eSyuX++1oxVH9dyfdZv9rbuoA3KK56G+1TTZ&#10;hHeWwv7Td8t1bf61f9+L+qf98rWnY6nBqUbNBMk21trbTyrf3W/utQBeooooAKKKKACiiigAoooo&#10;AKKKKACiiigAooooAKKKKAH0UUUAFFFFABTKfTKACiiigAooooAKKKT5vlwP96gBaKrTXkELJFJN&#10;Gkr/AHVZvvVM77aAH0VA15Etv57SKsW3d5u75aw9c8Y6fo+l3N6u7Uo4WiTybD99K7O+1UVV/i3U&#10;AdHRWP4d12DxJo9nqVvHJHFOu7ybgbXib+JHX+Flb5a2KACiiq15fQWEXmzusMS/xPQBZ3r/AHqx&#10;bnW0e6+y2cb3d4RuaMHYsS5+9I38PP8AD97/AGfvVUS31DXoy1yZdLsy25Io2/eyr/tf3f8Adrct&#10;bOCwj2QQxwr/AHYk20AZI8Py6jubWJVvN/8Ay6qWS3Vf9z+L/gVbcMawxrGiqiqu1VX+GpKKACii&#10;igAooooA434u/EG2+FPwz8T+MLmLzYdHspbry/8Anq6r8if8Cfav415D+w/4Hl0n4Sp441ZjdeKv&#10;H83/AAkGp3bfeZZdzQp/uqr/APj1cZ+1l4ol+KPxp+G/wBs1Z9P1i5j1nxI0J+b7HEXdYm/2X8pv&#10;/HK+t7Gxg0uyt7W2hW3t4I0iiiT7qqv3VX8KALlFFFABWd4e/wCQFpn/AF6xf+gVo1neHv8AkBaZ&#10;/wBesX/oFAGjRRTEZmVdy/N/vUAZnibQbTxV4d1XRr6ETWeo20trOn95HUo1fMH7BV5rngrT/G/w&#10;b8T3n2rWPAmorFavj/W2EvzxOv8As/e/76r61+Wvkz9pBLr4Q/tI/Cj4s2pNroV/P/wiXiSX7qeT&#10;K+63ll/2Ubf8zf3UoA+s6KZHMsy7l3U/zKACiiigArIvNHgnkkniaS0u2X/j4t22P/s7v4W/4FWv&#10;RQBzUmqX2iwx/wBqLHJbZxJqNvhEj4+/Kjv8i/7Ss3/Aa6GOZZolkibejLuVl/iqSsObQRb3X2uw&#10;nazl/ii5aCT/AHl/9moA3KKydK1c3sjQ3EDWd7H8rRP/ABf7SN/Eta1ABRRRQAUVjTeJtJtfEFpo&#10;Muo2yaveQNcQWPmfvXjX7zqv92uf1L40eCNK16XRLzxTpcGsRTLbvYyXKecsrKrKm3+9860AdzRX&#10;FeH/ABZqereJJ7O5061g01/tX2O7iuWeVzBKkT702bV+d/l+Zvumu1oAKKKKACiiigAooooAfRRR&#10;QAUUUUAFMp9MoAKKKKACiiigApklPpklAHzf+0d8FvCmrR6x4q1H4faz8SvEt8iWtnDbTsracqp8&#10;vlbXXyk3Lu3pufe9JZ6Prviz9lfw6kfju78ux8Mt/at9p6f6RqUsUG1182VNyLvR1b5Feun+Inwp&#10;+JOp+KtT1LwV8Tf+EW0/Vo0W606+0xb9YJVXZ9ot2Zv3bbFT5Pu7l3V2el/DmLRPhPL4Ktb24mLa&#10;fPanULsbpZJJQ2+Z/wDaZ3ZqAPIvi1pHiTxR+y74L0Pw5oT+J21SPRodQsI3RPNs/wB083zt91dq&#10;bd3+1VX4L6Homm6xqvgm4+HOk/Cbx41vBra2+htFdQXkEVx8syy7E37Xbayt/fr1DxJ8LdW1L4de&#10;HNF0fxXqHhzXtCig+x6lY7vKd4otm2eDO2WJv7j1X+GPwn1fQ/Ed34x8a63D4m8dXVt/Zq6ha2n2&#10;S3tbLfvS3ji3t/F87Nu+Zv8AdWgD0Lw3pKaLpMVr5zXEiu8ss7Lt8ySR2dm/FnateisVvEUVxDEt&#10;kjXdxOrNFEvy7dv97+7QBa1LVY9P+Vf31wyfurdPvvVay0ue4mjvdRO+8CfLCrZih/3f9r/aqTSd&#10;Na0Vp7qT7TeN9+d12/8AfP8AdWtWgAooooAKKKKACiiigAooo/hoA+WvhJpqX/7efx01OSRHk0zS&#10;tGs4FZfmVZbdXf8A9FV9S18nfAzxJbXn7Y37Q89pHc3Ucv8AYdqvlQPKjvFaOr/P91f+BNX0zNfa&#10;g64t9Lk8zGCbqdET/wAd3/8AoNAGxRXOsviq5/j0ew/4BLdf+zRUf2Lrk+WufEckJ/6h9nFEv/kX&#10;zaAOirO8Pf8AIC0z/r1i/wDQKqW3h+dB/pOs6lef7TyIn/opErLsvCsWoeFba2+26rbJcWKRM9vf&#10;SrKvyfeRt3yt/u0AHxI1zxD4f8I3c/hbQ/8AhIdfZlis7JpVii3O23fI7fwp95q8fn+LHji1/Zu0&#10;XV1On3nxC1jU00eF3j22i3Ut+1vvVf7qLvZd/wDc+avTfDfwxvPB1tcRad4y8SX5kfdnXLv7eA3t&#10;5q7lX/davKNS+EXxHk+BOlaPp8ulp4l0fWF1qz0+5g2LLLFqDXCI06ysi70/2f4qAO606+8SeBfi&#10;h4d0TVfFN54o07xBZ3W1r21tYmgvIPKk+TyIk+Voml+//cX5q4H/AIKCeMdD0n9nXxR4fvpt+sa5&#10;auLGySNmeXyHillf/ZRF27m/21rrdJ/4Tfxx8SfDuveIPAdx4Z0/w9a3Ri8zU7W4lurqdYk+VYn+&#10;VUUTfeb5t9eO/wDBQDwvr134Pfxhp+nO1lpugappmoxSDDrFc+UyzKy7l+R4fm37fvUAcon7T3i6&#10;H9l3xL4h0i+l0e70HTPC8UHnWa74PPSJbh181PnVkbcjv8vz160vxnuF+JngnRvAvxMg+Kpvr2WH&#10;XNLZ7CV7C1WL/X7rWJDFtcD/AFu7O+vDvCPwl8b/ABW/ZB1mHSdCglfWdO8MQ6XDb6jby/aorNIV&#10;ld337Vf5H+Rv9lf71e7+OPhrrnjzxn8Nrjwx4Am+HLaD4gi1LU9ZmksIpWslR1a0i+yyysyysU3I&#10;21fkqwPp5PuUUJ9yioAKKKKACiiigDN1TS7bUli81W3xNvidG+dG/vLVWy1C5tnFpqAXz92I7hU2&#10;xz//ABLVuVDc2sV5A0Mq74moAmrlfid42tvh34H1fxFdxyTRafA0ohjjZ3lf7qINv95mVf8AgVTP&#10;q3/COxt/a04az8xRb3XmZ3buFRv9rd8q/wB7K/xVuwyedEjMrJuXdsf7y0AfDnwv8XaVdftMfD/X&#10;dX8VR674w1jQNRi1WZY3it4JWe0eG1gVl+WJP3vzf8C/jWunkvPiZ8Dvhf4j+JMHijwv4k0j+1rr&#10;XLnSbG28+K8tZbr/AJZXu9P3vlN8vybfk219N6j4C0vVfHmj+LZxJ/aul2N1p8G1vk8qdomfcv8A&#10;2yWuPT9mzwWn+g+TeP4Z83z/APhFmu3/ALJ83f5u/wCz/d+/82z7n+zQB1fh3w1p1rff27atdr9q&#10;hZo7eadmjiErK77VP3WZlX8q62kRFRdq0tABRRRQAUUUUAFFFFAD6KKKACiiigAplPplABRRRQAU&#10;UUUAFFFFABRRRQAUUVla1qLWcawQbXvZ/lgRvu7v9r/ZoAbqOouswtLTy2um27t3CxL/AHm/+Jqs&#10;ug/2Y0s9hKY72V/NmaQFvtLf7f8A9j93/d+Wr+l6VFp4ZgN08rb5pP8Ano396tGgChpuqJqUX3Gh&#10;lXiSF/vo1X6yNS01mlN7ZfJfqv8Ae+SX/Zarenait/HwNkqfLLE33loAuUUUUAFFFVL+/g021ee5&#10;k8mJaALdZVxr9na3DWzM0l2qb/s8S75dv+6tVmXUNUkdGMunWO3b8h/ft/tbv4f/AEKr2maVb6XC&#10;YreNlLNuZ3ZmZ2/vMzfeagCjG2sarGznbosRb5Vwss//AAL+Bf8Ax6pn8NWEkjSzQfbZDzuuj5nP&#10;+yrfKv8AwHbWx/DtooA+af2YzF/w0B+0f5bR7F12wX5P+vSvpavmX9kGxjj+In7Q95/y8TePLiJm&#10;/wBhEXZ/6E1fTVABRRRQAVneHv8AkAaZ/wBesX/oFaNZ3hz/AJF/TP8Argn/AKDQBo0UUUAFeP8A&#10;7XEaSfsw/E8uu9F0G6Yo3+5ur2CvKf2qLMX/AOzV8UIt3y/8I3fv/wB8W7t/7LQByf7Gui2Oofsr&#10;/Dh57UGZtLVvN+5L99/41+avaTpl5ZuDbag7Ls2LBdr5q/8Aff3/APvpmrxD/gn5fz6l+yH8PJ7h&#10;w8iwXUW7/ZS7lRP/AB1RX0RQBgx+IhaRhdVtzpku7Z5jvuib/dl/+K21to+7/gVJJDHMrLIqujfK&#10;ytWCNBudLt1GiyrEiD5bOcFof90H7yf+g/7NAHRUVlWOri8ma3mhltrxV3NC4+9/ut91lrVoAKKK&#10;KACqOqanFptvvYb5G+WOJT80jf3V/wBqmahfxafGrSt+8lfy441zvdv7q/5/2qqafpcrTfb7/a98&#10;y7VCsxSBc/dXn/vpv4qAC1017pEm1FVnkP8Ay7t88cYZcbenzd/mb+81IjNokgZ2ZtN2/LI2W+zd&#10;f/HP9rt/u/d3ajmgjmheOVd6Mu1l/vUAKj71p9c/C0mk3EVlK0k1pJ8ltMylvLbP3H/8d2tXQUAF&#10;FFFABRRRQAUUUUAFFFFAD6KKKACiiigAplPplABRRRQAUUUUAFFFFABRRRQBS1LUotPs2mb58fKq&#10;K33m/u1X0nTXjlN1eiN79ht3L/Cv91f9mqNjt1zWDesjfZ7Nmitt33Wb+KX/ANlX/gVdHQAUUUUA&#10;FZF9pbee91YqsN5jczbfln/2WrXooAztJ1RNSSX5WhnibZJE38LVo71/vVm6hprTSLcW0nk3UX3W&#10;/vf7Lf7NZS+JG1Bo7e2t2+3q22eJsMtr/tN/7Lt+9QBqalqi2SxhVaaaRtkcSfeb/wCx/wBqoLfS&#10;ftFwl7qG25ulbfEjjdHB/uf/ABVT2OmixMssrm4upD887fy/2VrToAKKKKACj+GiigD5W/ZO1KXw&#10;/wDGf4++DtYaNPEf/CTtr22FdqSWs6J5Tr+XzfWvqmvjX9obR7n4R/tcfCf4tWs0kOh63KnhbXH+&#10;7Cu7csTyv/wP+L/nlX2VHQAUUUUAFZnhz/kX9P8A+uCf+g1p1l+HG/4kOn/K3+oT/wBBoA1Ny0V5&#10;frWp/EHVPFmqWeiHS9A0bT4IpIr/AFjT5bv7dI6uzImyWLYqbR83zN8/3a4bwx8ePE3xG1DwT4b0&#10;i30vRvEWraLPrerXdxA97aWqxT/Z9kSebEz+bLv2Nu+6lAH0TXkX7WWtWug/s1/Ey6vPuN4evLcf&#10;78qeUn/jzrVj4I/FDVPH0ni/RfEFpb2XiPwtqzabeCxP7idSiSxTqrfMm9HHyt6V8+ft2fErTNU8&#10;bfD34TXGoQQ6RqV9/aniSRHZ/Itbfa6JKqfdV2/ib+6tAHrP7CPhu+8H/sofD7TtSHl3P2Se62bf&#10;upLcSyp/45Kte/18kfD/APaK8Z+No/hDp9rL4d8OHxV4cvNVurqXT5biK3eCVERIkS4T5X3f3/4a&#10;9K+EPxY8QeKPij478Fa0dK1NfDkVnLBr2iRvFDceejs0TxM7+XIuwcb2+/QB7bR5ap91aKKAKGo6&#10;bDqCLujbzV+5LE211/3WqlBqraddQaffyL5sv+ouMfLL/s/7LVuVDc28d5F5UsayRN8rK1AE1Z+q&#10;alFpdqZW3yNu2rFEu53b+6tYN7ql34ThX7Ssmo2W4qku5fPVv4UP97/e/wC+v71aOl2rXEy388nn&#10;XMijaqSb4oV/up/8V/F/47QA6x0+YTNe3jebc5/dpj5YF/ur/wDFf+y1t0UUAFFFFAFe/s47+1aC&#10;dd6NWRpt5Lb3X9mX0rPcqu+OZh/rY8/+hL/9lW/WXrVlJdwq1uwiu4W82FmP8X91v9lvu0AalFUN&#10;JvTqVjDO0ZhlZcyI3VH/AIl/4C1X6ACiiigAooooAKKKKAH0UUUAFFFFABTKfTKACiiigAooooAK&#10;KKKACsTXrm6ZreztD5c90+xrj/nhF/E/+9/Cv+01a8zbI2bdt2/NWJ4exqEkurl/NF4P9G/2YP4P&#10;++vvUAbNrax2cEUES7EjXatTUUUAFFFFABRRVHUNQWwhVsNK7PtjjQfeb+7QBW1bUpodltaqGvLj&#10;hMn/AFa5+Z2/3ag/4R+HT7eJtPXZdW4bYzN97cdz7v8AeNWdJ0/7P+/mPnXsyq0sob/0H/ZrVoAz&#10;tK1T+0IdrR/Z54/9Zbs3zLWjWVrGmvN/pNkYob+Nfkkf+Jf7rf7NSaXqcV9HLGSFuYPlmiH8LUAa&#10;NFFcL8bviJJ8JfhL4o8YQWi38uj2L3a2zNt8zb2oA7qivj/wl+3jrK+DdI8QeMvg14w03StRt0ng&#10;1bQY01O1kVv4/l2sq17F8Fv2nvAvx60vWb3wzf3KLpLol9FqNs1u8O4f7X8P+1QBP+1F8OH+K3wH&#10;8Z+HLaHztSuLF5bBP4vtUX72Lb/wNFqn+yP8QJPiZ+zz4L1m5m87UvsK2d98u1luIP3T7v8Aa+Sv&#10;Qv7audQtWbTLGaYvnyri6HlRfX+/t/4D81fLP7P9hffDf9qj4r/DrUp5IdK1lU8W6Lb2sssVu3m/&#10;JcbE3/d3svy/7FAH1pqHiCw0maKK7vYbeWUfu4ZJV3v/ALi/eao59fh8smK3vpXx8qfZJV3f99Lt&#10;qTTNDsNK85rKzht3m+aVkT5pG/2m/irToA57/hJNR28+F9U/4FLa/wDx2uRmbXde0HSFsj4o8ONH&#10;ErtJpS6W/m/IPkbz/N/8d216fWd4d/5F/Tv+uCf+g0AfPPxE8Ra34s1xPA2taZ4q0/wNFYrb67qC&#10;eHrq6vdZZ0/1UUtmjRRJ8v71l+9v2ptqC6Ol/D/44+D/ABpp2l6lbeFLnws3hZ7SHSrpbiz8qdZb&#10;f/Rdnm/31+438H+9X05tT+7UN1ZwX1vJBcwxzRSLtdJF3K1AHiH7Pehaxb658T/HPiDTZdBPinXP&#10;tNtZXS7JY7OC3WGKWVT8yM6pu2t/3ytfMHwH8QaV4/8Aip8evitB4T1/xU+tyy6L4e+yadLdW91F&#10;5Wx0eXZti3p9n+/tVVf+Kvo79r3xdafB/wCBOttpQntNV1SL+xdFtbSVkVrqdGREVPubVXe//AK6&#10;X4A/Cuf4C/CnQPCMVpBdx2dvuubmzXbLJcP80rsjfe+f+L/x2gD5h8G/B2D7P8A1+IfgHVNY0DS/&#10;CN/b6javoU+ofZ7prhHiR0iRmVvvfw17X+zz4Hbwz8YvHcvhjwzqng/4YXFlZGz0/ULaW1hnv/n8&#10;6aC3lO6L5Nqt8i7uPSvY/FHxS8L+DfCeq+JNZ1FbDTdMTffebGfNiH3fnT71eCWv/BQDw14sXyvh&#10;94D8b+Op/TTNK8qFP993f5f++aAPq5PuUV4P+zj+0Lrnxo17x3pPiPwj/wAIbqnhe5tYG097oXD/&#10;AL9GZd7L8v8ADXvFABVG+1KLTo1aUj5m2qn8Tt/dUfxNSalqVvpkKtK+Gkby40Rdzu391VqnpdnJ&#10;NcPe34VrveyxKyf6hP7if+zN/F/u7aAH6ZpbNJHqF/HGdSZdnycrGv3tq1VLHw7egFkTSZuF3YVY&#10;JWb/ANBYmuiqteWsF5atDcxrNE33kegCyrUVg6bcXNnOLK9k37mb7NP/AHl/ut/tLW9QAUUUUAFF&#10;FFAHOTNFoeuLcI+y01B1SX+6s/8AC3/Al+X8EroI6hv7OC/s5YLmPzom+8lUPDt8bi1lgkYG7s5P&#10;s8+7+/sVt3/Atyt/wKgDYooooAKKKKACiiigB9FFFABRRRQAUyn0ygAooooAKKKKACiiigDA8QRp&#10;qU1vpJfAu23Tp/egX76/7rfKv/AmreRVRdq/dWsHQfJ1C8vtUT5xK/kRsD8u2M7fl/4Hv/8AHa36&#10;ACiiigAooodti0AV7uaK1t5JZ3WKKNWZnb+FaydDtJb5/wC1LkSBpceRBJ/ywj/+KbjdTLxX1fVx&#10;ZBMWdqqzXMh/5aNzti/8dVm/4DXQr8q0AFFFFABWXqWmyzSJc2snk3af+RV/utWpRQBnaTqS6tGz&#10;iJreSNtskUq/MrV8/f8ABQ3VG079kXx0YvMRp1s4VZG27d13FXv2pac8kyXdq3lXkf3eflk/2Wry&#10;H9oj4bv+0h8I/EHgaF5NOvnj84XDN8sVzE+6Jf8AdZl/75oA0/2fd+ifAr4b6DaRw3F7b+HLDzvL&#10;bbFF/o6/N/31/DXg/wC1B4U1P4DfErwr8d9JiivrCK4isvGFoIFP2i3d0RJkX+9F/e+98i16l+xP&#10;8SE8YfBDS9Jvbf7B4r8LgaLrmmuuyaCaLKKzr/tooavbfFHhux8YeGtW0PUoxPYalay2k8TfxIy7&#10;WoAuWN/b6lY295azrcW08ayRSo3yurcq1fJv7e1xqHwuuPht8ZtFhD3nhLVvsuoCNPnnsJ1+eL/d&#10;+Xb/ANtas/sc+JLr4Y654i+APii887W/CszXGj3U8n/H/pkrboiqt3Xd91f/AGWvoz4keB9L+Jfg&#10;nWvCusReZp2rWrWcoGNy7x95f9pfvfhQBuaVqkGrabaX1ud9vdQpPE395XXcKu180fsI/ES/8VfC&#10;C78Mawzf214F1OXw3O0v33ig/wBUz/3fk+X/AIBX0vQAVmeHP+Rf0/8A64J/6DWnWZ4c/wCRf0//&#10;AK4J/wCg0AadFFZ2u6xZeG9GvdV1CdbaysYWuJ5m/hRRuY0AfKvxejg/aA/a78D/AA+jPmaR8P4/&#10;+Eq1pHTcss+VW3h/9Bf/AIFX13XyR+wL4Du7jQfGPxg1zzTrfxD1WW/iSU/6qzWV/K/9Cb/gKpXu&#10;nx4+K0HwV+E/iPxfPHHcy6ba7ra3lfb9ouG+WKL/AIE+2gD58/aPWL9oz9oTwz8DYImh0zT4F1/x&#10;NfJs3ta/wWqN95d77N3++lfSOn2ifD7R7ewhtQNCtFW3t2gj/wCPWBF2qHX+JV/vf/tV5L+xX8Mt&#10;W8M/D658Y+Lomk8eeM7l9X1S4uF/exI/+pt/91E2/L/tf7NfQWpXUVjay3M8kdvbxqzSyyttVFWg&#10;D5p+CIXQf20vj7pyqyW+qWejarB825Jf3To7/wDfT19J6pqUWl2bTyLI5+6sUK7nZv7q18ffsq32&#10;peN/GXxC+O99ZyW2m63df2Lo+nxMyo1hA3+tRf8Alq7uv3f9/Z/cr610m3a5kTULh0mumQBVjkLx&#10;RZ/u/wDxX8VAEun6dJ9o+23f7y4f/VrncsC/3V/+KrXoooAKKKKAKOpWKalD5bcbTvRx9+Nv4WWo&#10;NKvpZIniu1VbqF/Kl2fd+7u3fRq1awNci+w3C6yrsgtU2ThP+WkX8W7/AHfvL/wL+9QBv0U1HV/u&#10;06gAooooAK5/UlksdetLxFzbXP8Ao9yq/wDkJ/8A0Jf+B10FZuuWbajps9skphldcRSqfuv/AAt/&#10;31toA0qKyvD+rNqmnpLOghuVZopo/wC66vtrVoAKKKKACiiigB9FFFABRRRQAUyn0ygAooooAKKK&#10;KACsjxHvfSZY45GhluGW3WVf4N77N3/j1a9c/qqy33iPTLdVY2lsHvZ3x/F9yJf/AB52/wC2VAGx&#10;Z2sVnaxQQLshiVY1X+6q1YoooAKKKKACq9/eLY2ctzJ9yJd1WK5zUIZNX1yztGb/AEK1X7XOv/PR&#10;t37pf++lZv8AgC0AXPD1nNZ6fGl46TXrHzJ2X+/xwvP3V+7/AMBrXo2L/DRQAUUUUAFFFY+r308I&#10;S1tQzXtzuEWf4VyoZ/8AgO6gBt5dT6hdfYrM7F/5ebhG/wBV/s/71NudBis7WNtLjjt7qBNkW77r&#10;f7DVestPi01SkabQzbnbqzt/eZqvUAfFfxI1e1/Zd/aT034nlfsXhTxyf7K8WrJvZLC8Rf8AR7j/&#10;AHW+f/x+vs+ORZ41kiZXjZdysv8AFXA/Gz4P6J8bPAep+G9VgiZLqPEUrL/qnXlH/wCAtXl/7Evx&#10;S1fxZ4F1bwT4qaQeNfAV7/Y2p+YuGlRf9RN/wNVZf+AUAYn7Z3w1l0Obw/8AHvwzaed4w8Assk9v&#10;0W803c/mxN/upLL/AN9vX0V8P/GmlfEfwTo/iXRZzcaVqlstxbyn721gPvf7VauqaZba1ptxZ3kE&#10;dza3EbQTwyLuVkZdrJXyz+zff3vwP+O3jP4J6o7W3h6TdrnguKVtyLZs7ebbxN/sN/B/svQBW1DV&#10;LT9nf9uK0txssvDPxXs1aXcflXVonfa3/A9yL/21r6+r5t/bi+Fk3jz4Qt4j0eKL/hK/Bc66/pNw&#10;G2uvlbXlRf8AeRf/AB1a9h+FfxC074rfD3QfFmlSebZapapcIc/db+NPwbcv/AaAOxrM8Of8i/p/&#10;/XBP/Qa065rSdStv+EftLWG/gt7t7ZFjyy7lZl+X5f8AeoA6Wvlv9vrWL3UPhTpfw60G43+I/HOr&#10;W2kwW8Z+doN++V/9zCfN/vUmv6RB8J9Q8GWs2q+MNT8W3Woaa2o+MLie8XSZVe6VbhLj5/s8W9Fl&#10;VYtvys8VeD+EPBvjH9on9q34yeINS17VrLSvBLajpmgXVveSxPpl5v8AKi8rb/sRO7p/FuXd9+gD&#10;9A/Cfh+Dwn4X0nQ7NVWy0y0is4FX+7Eiov8A6DXyv40YftRftY+H/DmnzjU/h18N5v7S11o2U28u&#10;r/N9ni/2mT/4uuw+OX7Skfwj/ZY0zxjeSsPEGvaVbxacka7t15Pa793+6vzN/wABrxv4C+B/iF8C&#10;fhz4I0jXPCtvZW/iDxLplzfa5a6s8l60stwjFbpNn3WX5Nqt977336APvPzF3bdy7v4vmr4+/bq8&#10;S6t49uPC3wO8IXyprXiqfzdZ8pWd7TTkK/O/+yzf99bKyfEXj7wJ4P8AEPxX1Xx5pvjW5Sw8SSxQ&#10;ano66l9ktYvstvtiWWJ1iibc7/8AfVaX/BPr4d6ncaPq/wAXfFGp3Wt674qVbfT7vULhri4i02Jt&#10;iq7/AN5mX/xygD6Y8C+DLXwh4Z0vT4IooYdPtksraBB/x7wL8qJ/tNhU3f3mWtCaNtDmS5hX/QGb&#10;dPDt+aL/AG1/9mrfX5V/u0tAENvMt1CskbK6Mu5WWpqwY/8AiRasY5JP9AvGCQr/AAxSf3f+BVvU&#10;AFFFFABSSIrrtZd9LRQBg+HWSzefSdhhaxbZEr/xQN9xl/8AQf8AgFb1c94hZNNks9Xdf+PV9kzq&#10;v3YG+9u/2Vba/wDwCuhoAKKKKACiiigDAtZjaeLru2b/AFN1At1H/vr8j/8AjvlVv1ha9JFZXOlX&#10;spCCK5W3aX+LEvyKn/ApfKrdoAKKKKACiiigB9FFFABRRRQAUyn0ygAooooAKKKKACsPR5hea7rc&#10;ihlW2eKy5/iZU83cP+/+3/gFblYXhW18vR1kwGa6lkvWb/rq5fH4K23/AIDQBu0UUUAFFFFABWB4&#10;Xtpfscl9I++a/la65H3Ub/VJ/wABTb/49Uni6+m07QbiW3x9pkdIIP8AfkdY1/8AQq1bO1js7WKC&#10;L/VRrtWgCaiiigAooooAZu+b7tYmhwm8uLzVDJ5gupdsGfupEny/L/vfM3/AqXxSk1zp62dq3kz3&#10;j/Z1l3fcXq//AI6rVq2lvDp9rDbwr5cMS7FX+6q8UAWKKgubmOzgeeeRYYlXczyttVa+d/jB+294&#10;H+HF0NK8Px3HxI8Tgq/9j+GVNxtT+JnlRWVdv9371AH0fXyf+0p8LfH3hH4naX8avhYVvNR0+0+y&#10;eIPD6fI2r2quX/4G+Pl/v/c2/d213Pwr/bK+GXxUjEK6/F4Z11NouNE8QN9iuYW/u/vdqv8A8A3V&#10;7hbzx3UKSxSrLE33XVvvUAee/A345eHfj54Jt/EXh+SSEM7xXWn3W1bm0lRtrJKvY15r+258Hte+&#10;JHgXTfEXguZrXxz4NvP7X0x4TtlnVU+eFW7bv/Zaxvjh+zrqvhH4hXnxu+Fcv2XxpZQBr3w6sSi3&#10;1xF+8j7du12X+P5v9Un+1Xe/BH9ovTvjl4VsJdJt4rLxVbrs1nQLiUrJpMitsZZfl3feU7fu7qAN&#10;74V/Fvw98aPhLpXihZY5LTVLbyrqyf5nil27Zbdk+9u3Z+WvEf2Jry8+Gt147+Ckse+88L6m19pz&#10;30jQPPptz88TImz+Fvvf9dUrO+HKWP7JP7UuoeBbxo38L/Etm1fSdQlXyvsd/vfzbT/df5Nv/AFq&#10;f9pDQZvhT+1h8JfjDBO0Wj6lcr4Y1ttvyRLLvSKV3/hX97/44tAH1Zcw+Ibg7ra706wGPuNA91/4&#10;9virg9O+E8OqRWGrXGneFJdWeKJ/7Rj0HZdo2376XHmsysv8LV6un3KzvDn/ACL+n/8AXBP/AEGg&#10;D5L+L+hfE/4W/sya1ZeKPE+ia9oWhwLLLqzrP/ad5FFKnlRNu+XzXbYu+sH9mj4YfFGx+AkmjWni&#10;PQNKvPF8T6lc6hqFhcRanatdJ87bd22dtv3W/hrr/wBsO+f4ifFn4O/BmJGksNe1P+2Na8p/+XO1&#10;+fZ/wPa//fFdH+2v8Qrzwp8LYfCnhm2j1Dxr4uul0jStPRd8qq335VVeyL/F/DuoA8j8BeHbL9sD&#10;4xanFcWk0fwr+G9jL4e0RZfmS9vGV4Huv7rbURWX/tl/tV6zrHgv4i6doXhSDxh4w8Pv4d8J3lle&#10;3F1DFLFdaqsDrt+0bvki+7u4+V32fdrs/A+iaN+yz8HdJ0y/mgtfDmh2f+k6iyrE3mfxO/z/ADb2&#10;/wDZf+A/O1i/iL/godrVw0y3vg74L6XPFuTymW7175t+zc3yqnyJu+9/BVAcPceF/Gf7XviH4geH&#10;/BKafb/DeTxR/a8/ibUJZ3t9QZIYovskW3767kdmb/c/4F9v/An4Zt8HPhfonhSS6gvJbPzWllt4&#10;/KiaWSZ5X2J/Cvz/ACrXX+G/DOleEdGstK0ayh07TLOPyoLe3XaiLXN+O/jX4E+Gds83ivxdpOhl&#10;R/qbq6UTf8Bi++3/AHzUgd1RXyTp/wDwUd+H914iEF7oHinR/C0r+VB4qu9Mf7Ez7sfN/Eq/7VfT&#10;PhfxlofjaxS/0DWNP1uzb7txp10k6f8AfS0AampWMGpWcttcLvidfmrP8Nal9u09RJn7VA3kXG7/&#10;AJ6r97/4r/gVbNYTTJpfiiKJlIj1GH5W/h82M/8AoTK//jlAG7RRRQAUUUUARyRrIrKyqyN95WrI&#10;8KXX2jSVg+cy2bvZymT7+6P5d3/Avvf8Crbf7lYVvCLHxVespxFfwJL/ANtYvkdv++Wi/wC+KAN2&#10;iiigAooooAyPEuktrmh6jYLMIXuoGjSbH+qbb8jf8Bb5qk0DUv7a0awvXi8lrqBJmhb/AJZ7lHy1&#10;p1k+HzH9lnjXb+7up1ZR/D+9ZqANaiiigAooooAfRRRQAUUUUAFMp9MoAKKKKACiiigChrepJo+j&#10;6heyf6q0gkuG/wCArup+k2zWemWsDffjjVWrJ8eHzvDE9t/DeSwWT/7ksqRP/wCOs1dF/DQAUUUU&#10;AFFFFAGRrUK3F1pcT4eJrpc/8BV3/wDQkStesPULhv8AhLNHtv4fs11df98+Un/tWtygAooooAKK&#10;KJKAOejSS88YTTyf8e9jbLDH/wBdZH3P/wCOpF/33XQ1g+Ebj7dpP9pEALfTPcR4/ij+7E3/AH6V&#10;K3qAPmL9vLxFNefDvQfhlpTj+3viHq0Giwr/AHIPNRriX/gA2f8AfdeyfCn4O+D/AILeG49E8IaN&#10;DpVmqr5roo86dv70r/eZvrXgP7XyNaftJfswarOuzT4NfvbWW4/hSWVLfyk/4FsevregDzb4pfs/&#10;fD3402Yg8Y+E9P1iVV2pdyJ5Vwn+5KvzD/vqvF1/Y/8AEfwktZZ/gl8TNZ8MHbu/sPXmTUNMl/2d&#10;jJ+66bd1fWNQ3MyW0Essv+qVdzUAfKPw1/aq8QaDrKfD3412UPhDx7PKq6fqcUe3TNRiZ9u9Jfu7&#10;1/753Vq/HT9mPUf7Sf4kfCO+bw58UrKLa0ryf6Pq0S/fiuEb5dzf369R8bfB/wAM/Gzwxd2XjXw/&#10;balFfFvLS45mtk/g8qX+BurfL/er550/xt46/Yi1i40/4hXOoeMvgvI622i69bx/aL3SV/giuv4t&#10;u35f+ALs/u0AO1nxFpH7aXwd1Tw5qWnXHhn4yeDS10uiMyrcWmoxJ8jqv8cDv/7J/FtrcsvEV1+2&#10;h+w34iilt1k8XvYzWt3YxLs2apbfOnyfw73SNtv+3W78Y/gT4d/aO0XSfiP8Pdag0fx3bxx3WieL&#10;NNb/AFn9yKbb99f4fm+7n/gNfK/wj+PniP4O/thW+k+MdLj8Iv4odLLxRo8K7LT7e3yRahF/Dsl/&#10;dfMv996APt39kf4hT/E79nzwfq99cfaNWitP7P1H5drrcwfun3f7Xybv+BV6boUyw+GrGVmVEW2V&#10;mZv4flr5J+COoah8G/21/iV8M54ja+HfFcX/AAlOiQr/AKoS/wDLxt/u7v3v/fpa9I/ap+JjfDT9&#10;muX7IzPruvW0Oh6Uij5nup4to/8AHd1AHnf7K/iqz+MfxS+LXx11Vo4tGs5n0DRb2Y7Yo7CD968v&#10;P3flKMzf7bVhfDHXtN8S/Fjxj+0x8QNXXR/A1hLLo3hCS+fYjW/+qadFz/HtZf725n/u1yf7UHiL&#10;R/2Wf2Z/BvwNsZ2tr7XoEXWru0j814rVnX7XKvHzMzMyr/srXWfs/fs1618U00TX/iNamz+GmmQK&#10;PCfw7u0+S3i2bEuL1PuvKy/P8277/wDwGgC9oPgzxV+3F4oh174laPP4f+EGnS/a/D2h7/KuNUb+&#10;Ga4/i2bP9371ev8AxY+N3hr9nCyi02G3F9repQM2heFtOU+dcXO7akUUShtiu38X3fleuS+KH7Tl&#10;zqWuXXww+CFovij4gxf6PPcldmn6MmdrSu/3XZP7i/L/AN87a2/gj+yja+AQ/iHxrqUnjr4l3g3X&#10;Pia8Znls/k/1VqW+4itv2thev/AaAOE8O/Dz9of9obTXn+I/i0/C3wzdbtvh/wAMQpFqRX+HfO2/&#10;b1/vf8Br0X4c/sO/B74c3/8AaUPhc+INb/j1PxHI17M7f3vn+Td/tKte0eH5p2hktrt0e8tn8qVl&#10;/i/uvt/h3LWzQBRutMtLyxms7m2juLWVPKeCVNyMv93b/dr458LeD9N/Zv8A29tP0Xw9p0eh+EPH&#10;3hyVo7SFcQ/b4HZn2/3fkVf+/tfalfJHx6zqv7eX7PdnaDzrqytNUvLlV/5ZxNCyq/8A469AH1vW&#10;L4pt0k0O6kYf8eq/ao/9+P51/wDQa2qY6b/+BUAPTG35aKwvCMMtjo39nzYDWMr2q4/55qf3X/kP&#10;ZW7QAUUUUAFYup3SWevaQzf8vTS2a/72zzf/AGk1bVc740+Sx0+5X/WW+p2e3/gcyxN/45K1AHRU&#10;UUUAFFFFABXN6Hi38V+JLZ/+WrW97/33F5X/ALbtXSVkeT5Pigz/APP1Z7G/7ZPx/wCjWoA16KKK&#10;ACiiigB9FFFABRRRQAVCzfM3ytU1ee/Fn4fXHxK0S30VdXuNH0ia5VtVWzLRXF3Av/LJZUO6MM+z&#10;cw/hoA7qSbZ/Dv8A9ynPMq18m/DD4W6X4i8UfETwNpz6tqvwSkgtY4PtOqXDJFqcUztPDZ3G/wA1&#10;ol2ozPv+/wDLupvws+FfgfRvH3irxl4K0LULPRvBaXVlZ31xrd5dJqd+iMlxsWWVl8qL54v9p2f+&#10;5QB9abvk3bf4a5nR/H+ieJNVutN028+1XdrksixsqMofazozfLKqt8jMm7a3Wvl7TfhpH4b+Efh/&#10;453eva5q3xCaKz1+6vG1KVLe4ineJnsvs+7yvK8qVkX5d/8At19AeDfhXL4Y1rT7uTUo7mHS7G70&#10;+wWODY4jnnilcyvu+Zv3ES/KF/ioA6XxUfMuvDsQXiXU13L/AHtsEsv/ALJXS1zPidblrzQru20+&#10;41AWV01wyW0kSt/qJYv+Wjr/AM9am/4SbUP+hV1f/v7Z/wDyRQB0FFc//wAJJqP/AEKurf8Af2y/&#10;+SKP+Ek1H/oVdW/7+2X/AMkUAdBRXP8A/CSaj/0Kurf9/bL/AOSKP+Ek1H/oVdW/7+2X/wAkUAIP&#10;33j6X/p10xP+A+bK/wD8aroa4ex1fVI/EWq30nhbVFinighX9/Z/wb2/5+P+mtbH/CSaj/0Kurf9&#10;/bL/AOSKAOgorn/+Ek1H/oVdW/7+2X/yRR/wkmo/9Crq3/f2y/8AkigDoKw/GU0tt4R1qSBxHKtn&#10;L5bf3W2fLUf/AAkmo/8AQq6t/wB/bL/5IrL8SatqmqaDe2UPhXVhLPE0S/vbP/5IoA6yztIrK1gt&#10;ol2RxxrGi/7K8VYrnl8T6i68+FdWz/sz2f8A8kUv/CSaj/0Kurf9/bL/AOSKAPIf23PBL+MP2aPF&#10;32RG/tXRol12xmRN0sU1u4l3J/tbFdf+BV2n7O3xUg+NnwZ8L+MI9qy6la/6SiH7lwvySr/32rV0&#10;d5r15eWssE3hHVJopFZXRpbP5l/8CK8S/ZN+Hvij4D+E/FHhbUPCt/8A2SviG8vdFeG5s2f7HKV2&#10;I6/aPlbrQB9KVzni2Z1sLWANsS6voLd+25Gf51/75+Wn/wDCSaj/ANCrq3/f2y/+SKx9Q1PVL7Wt&#10;IlPhXVPstq8s7fvrP/W7Nqf8vH+2/wD47QB3FVbzT4tRheC5jjuLWVdskMq7lasn/hJNR/6FXVv+&#10;/tl/8kUf8JJqP/Qq6t/39sv/AJIoA+XPEnwD8cfs3eL7/wAcfBWZb/wtM73er/D64Zts/Vn+y/3H&#10;/urU3iLTfhl/wUC+FN0baIaF42s0dIlvlWLU9LnT+CVV+byv/Hfn/vV9O/8ACSaj/wBCrq3/AH9s&#10;v/kivnH49fs0v8RvF1t8RfCGka34Q+J2kor2epRSWbxXTJ9xJ08/n+7u/u0AfH/ir9qS68Nr4F0/&#10;xLpc9h8WvhLqaWkt7N86apa/6iWJn+/v2eU38W75mr0/9pb9pjwPf/FL4ZrqE/27QPBOnReJJbWH&#10;Y/8AaN/LFE1pbp/ufI7N/desL41fsk/Fj44awnjPUPhoum+L7yD7FrVja61ZpaXjIv7q6ifzWZW+&#10;RFZXrzrwl/wT7+MP9oW8XiDwOtzaveQNeXaa1Zu/kJ9+JU3/AHn+X5/7tAH0d+zt4Ij+Jmrap+0x&#10;8apLPT4pW36HY6i221061T7r/P8Aw/e2/wDfVb+vePPH37a1xc+Hfh8uqfD34XRyt9r8bS74rjVE&#10;RvuWqfL8r/3t3+9/dprfAz4iftAeJtL1H4xeHZ9C8L6C6jTPA+gXtrNbzhR9+4laX5v4Fx/s19XW&#10;erXGm2sVta+D9Ut7aBfLjijls1VV/wDAigDO+F3wg8LfBrwzBo/hbSrfToVjVZbhYh5ty396V/vM&#10;31rua5//AISTUf8AoVdW/wC/tl/8kUf8JJqP/Qq6t/39sv8A5IoAfdW4t/E9neo+3z4mtZY/7+35&#10;0b/gPz/991u1yN3rWpy3NjIvhbVgIp97s09n93Yy/wDPx/u1e/4STUNv/Iq6v/39sv8A5IoA6Cvk&#10;f4G2a/Fz9sj4n/FGBvO0Hw5AvhDTJd27zJ12PcMn+zu3f99V9C+IPEWuS6Dqa6Z4V1Qag9tKttum&#10;s9vm7G2f8vH96vHP2NPh34m+BPwN0vwz4g8K6l/bq3Nxd3jQXNnKu+WVv4/tHzfKqUAfS1Fc/wD8&#10;JJqP/Qq6t/39sv8A5Io/4STUf+hV1b/v7Zf/ACRQBY0+Yf23rFsf9dviuNv+w0exf/HonrYrirfV&#10;dUh8S398fCureXPbW8K/vrP+B5T/AM/H/TWtX/hJNR/6FXVv+/tl/wDJFAHQUVz/APwkmo/9Crq3&#10;/f2y/wDkij/hJNR/6FXVv+/tl/8AJFAHQVkeKoQ2g3b9GhT7Qv8AvJ8//stVv+Ek1H/oVdW/7+2X&#10;/wAkVT1jXNSutHvYI/Curb5YGRf3tn/d/wCvigDrKK5//hJNR/6FXVv+/tl/8kUf8JJqP/Qq6t/3&#10;9sv/AJIoA6Ciuf8A+Ek1H/oVdW/7+2X/AMkUf8JJqP8A0Kurf9/bL/5IoA6Cs6b/AJGCy/2rW4/9&#10;Diqh/wAJJqP/AEKurf8Af2y/+SKit76+1DWrKaTRL2wjiR1ZrqWA/e/3JW/u0AdLRuWvFv2lPiLq&#10;/gTT/CNlpd5DokXiLW49Iu/ENygZNLidH+f5vl3syqib/l3OtcTN8TL74H+OvDWh3/xBl+IkHiix&#10;v79IdQWD7Ra+RatcI8XkIn7h9jL8+7+H56APp/5azNP8Qabqd5cWlpfW1xdW/wDrbeGdXeL/AHl/&#10;hr530qbx94f8EeH/AIqax8QL29Gof2dc6h4ZjtLf+zFt7mWJXSL5PN3okv3t/wAzJ935q9G8E+Ed&#10;csPHsN9qFlBZ6fpVjf2FvcLc72vvPuopd7Lt+Xatv/4/QB6xRRRQAUUUUAFeM/tF+HfiT4u8PW2j&#10;/D6fRbaG6lZNVOqX11aSywbf9VFLBE7Rbj95/vbfu17NRQB4h8BtJ+Ivhi1i0DxPoHhDRPC2m2EU&#10;GlxeGJbx2Xa33W89F/g/4Furrfhn8Pv+ET+F+k+GdRWOedrRl1FoGbZLPLue4b5v4Wdm/OvQqKAP&#10;mLw98G/ipY6Xo3w41XWPDep/C/Tmt0F80E/9rXFrA6NDasv+q/gRGf8Au7vlr6aRdi0+igBlFPoo&#10;AZRT6KAGUU+igBlFPooAZRT6KAGUU+igBlFPooAZRT6KAGUU+igBlFPooAZRT6KAGbf9min0UAMo&#10;p9FADKKfRQAyin0UAMo2/wCzT6KAGUU+igBlFPooAZRT6KAGUU+igBlFPooAZRT6KAGUU+igDyf9&#10;pCHWZPhXqQ0jw9aeLQssb3/h+7tmn/tGz3DzoURUb95t+7/u187/AAP+D2m/FDxguoW/wm1D4QeH&#10;fD1tdK+n6hZy2txqN/dW7QebEzr80EUTy/8AA5fu19wUUAfFvhXxj8RfENn4W+CfiP4c65B9gurW&#10;y1Xxn9hnTSbizs5UkDRP5X3pliRP7q72r7OVf9mpKKACiiigAooooAKKKKACiiigAooooAKKKKAC&#10;iiigAooooAKKKKACiiigAooooAKKKKACiiigAooooAKKKKACiiigAooooAKKKKACiiigAooooAKK&#10;KKACiiigAooooAKKKKACiiigAooooAKKKKACiiigAooooAKKKKACiiigAooooA//2VBLAQItABQA&#10;BgAIAAAAIQArENvACgEAABQCAAATAAAAAAAAAAAAAAAAAAAAAABbQ29udGVudF9UeXBlc10ueG1s&#10;UEsBAi0AFAAGAAgAAAAhADj9If/WAAAAlAEAAAsAAAAAAAAAAAAAAAAAOwEAAF9yZWxzLy5yZWxz&#10;UEsBAi0AFAAGAAgAAAAhAPUUP4y/AwAAVQgAAA4AAAAAAAAAAAAAAAAAOgIAAGRycy9lMm9Eb2Mu&#10;eG1sUEsBAi0AFAAGAAgAAAAhADedwRi6AAAAIQEAABkAAAAAAAAAAAAAAAAAJQYAAGRycy9fcmVs&#10;cy9lMm9Eb2MueG1sLnJlbHNQSwECLQAUAAYACAAAACEAatBned0AAAAFAQAADwAAAAAAAAAAAAAA&#10;AAAWBwAAZHJzL2Rvd25yZXYueG1sUEsBAi0ACgAAAAAAAAAhAGn7DrrmdwAA5ncAABQAAAAAAAAA&#10;AAAAAAAAIAgAAGRycy9tZWRpYS9pbWFnZTEuanBnUEsFBgAAAAAGAAYAfAEAADiAAAAAAA==&#10;">
                      <v:shape id="Picture 96659" o:spid="_x0000_s1027" type="#_x0000_t75" style="position:absolute;left:21375;top:2446;width:18342;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VVxAAAAN4AAAAPAAAAZHJzL2Rvd25yZXYueG1sRI9Pi8Iw&#10;FMTvwn6H8Ba82dRFi3aNslsVvPrn4u3RvG2LyUtpslq/vREEj8PM/IZZrHprxJU63zhWME5SEMSl&#10;0w1XCk7H7WgGwgdkjcYxKbiTh9XyY7DAXLsb7+l6CJWIEPY5KqhDaHMpfVmTRZ+4ljh6f66zGKLs&#10;Kqk7vEW4NfIrTTNpseG4UGNLRU3l5fBvFaTnbeZ+TxuNBU43E2PW7eS4Vmr42f98gwjUh3f41d5p&#10;BfMsm87heSdeAbl8AAAA//8DAFBLAQItABQABgAIAAAAIQDb4fbL7gAAAIUBAAATAAAAAAAAAAAA&#10;AAAAAAAAAABbQ29udGVudF9UeXBlc10ueG1sUEsBAi0AFAAGAAgAAAAhAFr0LFu/AAAAFQEAAAsA&#10;AAAAAAAAAAAAAAAAHwEAAF9yZWxzLy5yZWxzUEsBAi0AFAAGAAgAAAAhAD/vdVXEAAAA3gAAAA8A&#10;AAAAAAAAAAAAAAAABwIAAGRycy9kb3ducmV2LnhtbFBLBQYAAAAAAwADALcAAAD4AgAAAAA=&#10;">
                        <v:imagedata r:id="rId41" o:title=""/>
                      </v:shape>
                      <v:shapetype id="_x0000_t202" coordsize="21600,21600" o:spt="202" path="m,l,21600r21600,l21600,xe">
                        <v:stroke joinstyle="miter"/>
                        <v:path gradientshapeok="t" o:connecttype="rect"/>
                      </v:shapetype>
                      <v:shape id="_x0000_s1028" type="#_x0000_t202" style="position:absolute;left:13749;top:17829;width:35645;height:2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0dXxAAAAN4AAAAPAAAAZHJzL2Rvd25yZXYueG1sRI/LbsIw&#10;EEX3lfgHa5DYVMUBtU5JMQgqtWJL4AOGeEiixuMoNnn8fb2o1OXVfels96NtRE+drx1rWC0TEMSF&#10;MzWXGq6Xr5d3ED4gG2wck4aJPOx3s6ctZsYNfKY+D6WII+wz1FCF0GZS+qIii37pWuLo3V1nMUTZ&#10;ldJ0OMRx28h1kihpseb4UGFLnxUVP/nDarifhue3zXD7Dtf0/KqOWKc3N2m9mI+HDxCBxvAf/muf&#10;jIaNUioCRJyIAnL3CwAA//8DAFBLAQItABQABgAIAAAAIQDb4fbL7gAAAIUBAAATAAAAAAAAAAAA&#10;AAAAAAAAAABbQ29udGVudF9UeXBlc10ueG1sUEsBAi0AFAAGAAgAAAAhAFr0LFu/AAAAFQEAAAsA&#10;AAAAAAAAAAAAAAAAHwEAAF9yZWxzLy5yZWxzUEsBAi0AFAAGAAgAAAAhACEDR1fEAAAA3gAAAA8A&#10;AAAAAAAAAAAAAAAABwIAAGRycy9kb3ducmV2LnhtbFBLBQYAAAAAAwADALcAAAD4AgAAAAA=&#10;" stroked="f">
                        <v:textbox>
                          <w:txbxContent>
                            <w:p w:rsidR="00675B45" w:rsidRDefault="00675B45" w:rsidP="006E7A3E">
                              <w:pPr>
                                <w:ind w:left="0" w:right="128" w:firstLine="0"/>
                                <w:jc w:val="center"/>
                              </w:pPr>
                              <w:r>
                                <w:t xml:space="preserve">Beam pattern of a </w:t>
                              </w:r>
                              <w:r>
                                <w:rPr>
                                  <w:rFonts w:ascii="Cambria Math" w:eastAsia="Cambria Math" w:hAnsi="Cambria Math" w:cs="Cambria Math"/>
                                </w:rPr>
                                <w:t>10 𝑚𝑚</w:t>
                              </w:r>
                              <w:r>
                                <w:t xml:space="preserve"> diameter transducer, producing a </w:t>
                              </w:r>
                              <w:r>
                                <w:rPr>
                                  <w:rFonts w:ascii="Cambria Math" w:eastAsia="Cambria Math" w:hAnsi="Cambria Math" w:cs="Cambria Math"/>
                                </w:rPr>
                                <w:t xml:space="preserve">40[k𝐻𝑧] </w:t>
                              </w:r>
                              <w:r>
                                <w:t>signal (top</w:t>
                              </w:r>
                              <w:r>
                                <w:rPr>
                                  <w:b/>
                                </w:rPr>
                                <w:t>)</w:t>
                              </w:r>
                              <w:r>
                                <w:t xml:space="preserve"> and a </w:t>
                              </w:r>
                              <w:r>
                                <w:rPr>
                                  <w:rFonts w:ascii="Cambria Math" w:eastAsia="Cambria Math" w:hAnsi="Cambria Math" w:cs="Cambria Math"/>
                                </w:rPr>
                                <w:t>100[k𝐻𝑧]</w:t>
                              </w:r>
                              <w:r>
                                <w:t xml:space="preserve"> signal (bottom) [ published by (Waters 2007)].</w:t>
                              </w:r>
                            </w:p>
                            <w:p w:rsidR="00675B45" w:rsidRDefault="00675B45" w:rsidP="001F4B53"/>
                          </w:txbxContent>
                        </v:textbox>
                      </v:shape>
                      <w10:anchorlock/>
                    </v:group>
                  </w:pict>
                </mc:Fallback>
              </mc:AlternateContent>
            </w:r>
          </w:p>
          <w:p w:rsidR="001F4B53" w:rsidRDefault="001F4B53" w:rsidP="006E7A3E">
            <w:pPr>
              <w:pStyle w:val="Caption"/>
              <w:framePr w:wrap="around"/>
            </w:pPr>
            <w:bookmarkStart w:id="32" w:name="_Toc470387458"/>
            <w:r w:rsidRPr="006E7A3E">
              <w:rPr>
                <w:rStyle w:val="TableFigureCAPTIONChar"/>
              </w:rPr>
              <w:t xml:space="preserve">Figure </w:t>
            </w:r>
            <w:r w:rsidRPr="006E7A3E">
              <w:rPr>
                <w:rStyle w:val="TableFigureCAPTIONChar"/>
              </w:rPr>
              <w:fldChar w:fldCharType="begin"/>
            </w:r>
            <w:r w:rsidRPr="006E7A3E">
              <w:rPr>
                <w:rStyle w:val="TableFigureCAPTIONChar"/>
              </w:rPr>
              <w:instrText xml:space="preserve"> SEQ Figure \* ARABIC </w:instrText>
            </w:r>
            <w:r w:rsidRPr="006E7A3E">
              <w:rPr>
                <w:rStyle w:val="TableFigureCAPTIONChar"/>
              </w:rPr>
              <w:fldChar w:fldCharType="separate"/>
            </w:r>
            <w:r w:rsidR="00406EE9" w:rsidRPr="006E7A3E">
              <w:rPr>
                <w:rStyle w:val="TableFigureCAPTIONChar"/>
                <w:b/>
                <w:noProof/>
              </w:rPr>
              <w:t>1</w:t>
            </w:r>
            <w:r w:rsidRPr="006E7A3E">
              <w:rPr>
                <w:rStyle w:val="TableFigureCAPTIONChar"/>
              </w:rPr>
              <w:fldChar w:fldCharType="end"/>
            </w:r>
            <w:r w:rsidRPr="00B62A66">
              <w:t xml:space="preserve">: </w:t>
            </w:r>
            <w:r w:rsidRPr="006E7A3E">
              <w:rPr>
                <w:bCs/>
              </w:rPr>
              <w:t>Beam pattern</w:t>
            </w:r>
            <w:bookmarkEnd w:id="32"/>
          </w:p>
        </w:tc>
      </w:tr>
    </w:tbl>
    <w:p w:rsidR="00352B2C" w:rsidRDefault="00352B2C" w:rsidP="006E7A3E">
      <w:pPr>
        <w:ind w:left="0" w:firstLine="0"/>
      </w:pPr>
    </w:p>
    <w:p w:rsidR="0058513F" w:rsidRPr="000C28A4" w:rsidRDefault="000850ED" w:rsidP="006E7A3E">
      <w:pPr>
        <w:pStyle w:val="Heading2"/>
      </w:pPr>
      <w:bookmarkStart w:id="33" w:name="_Toc469494661"/>
      <w:bookmarkStart w:id="34" w:name="_Toc469575373"/>
      <w:r>
        <w:rPr>
          <w:bCs/>
        </w:rPr>
        <w:lastRenderedPageBreak/>
        <w:t>2.3</w:t>
      </w:r>
      <w:r w:rsidR="007941DE" w:rsidRPr="006E7A3E">
        <w:t xml:space="preserve"> </w:t>
      </w:r>
      <w:r w:rsidR="007941DE" w:rsidRPr="000C28A4">
        <w:t>Air sonar applications</w:t>
      </w:r>
      <w:bookmarkEnd w:id="33"/>
      <w:bookmarkEnd w:id="34"/>
      <w:r w:rsidR="007941DE" w:rsidRPr="006E7A3E">
        <w:t xml:space="preserve"> </w:t>
      </w:r>
    </w:p>
    <w:p w:rsidR="0058513F" w:rsidRDefault="007941DE" w:rsidP="006E7A3E">
      <w:r>
        <w:t xml:space="preserve">In </w:t>
      </w:r>
      <w:r w:rsidR="009826FC">
        <w:t>Sec.(</w:t>
      </w:r>
      <w:r>
        <w:t>2.</w:t>
      </w:r>
      <w:r w:rsidR="009311EB">
        <w:t>2</w:t>
      </w:r>
      <w:r>
        <w:t xml:space="preserve">) the fundamentals of air sonar were introduced. This section deals with updated research about air sonar from improving the directivity and understanding it up to air sonar classification. </w:t>
      </w:r>
    </w:p>
    <w:p w:rsidR="0058513F" w:rsidRDefault="007941DE" w:rsidP="006E7A3E">
      <w:pPr>
        <w:pStyle w:val="Heading3"/>
      </w:pPr>
      <w:bookmarkStart w:id="35" w:name="_Toc469575374"/>
      <w:r>
        <w:t>2.3.1</w:t>
      </w:r>
      <w:r>
        <w:rPr>
          <w:rFonts w:ascii="Arial" w:eastAsia="Arial" w:hAnsi="Arial" w:cs="Arial"/>
        </w:rPr>
        <w:t xml:space="preserve"> </w:t>
      </w:r>
      <w:r>
        <w:t>Improving directivity</w:t>
      </w:r>
      <w:bookmarkEnd w:id="35"/>
      <w:r>
        <w:t xml:space="preserve"> </w:t>
      </w:r>
    </w:p>
    <w:p w:rsidR="0058513F" w:rsidRDefault="007941DE">
      <w:r>
        <w:t xml:space="preserve">To bypass the weakness of sonar directivity patterns and bad directional resolution described in </w:t>
      </w:r>
      <w:r w:rsidR="009826FC">
        <w:t>Sec.(</w:t>
      </w:r>
      <w:r>
        <w:rPr>
          <w:rFonts w:ascii="Cambria Math" w:eastAsia="Cambria Math" w:hAnsi="Cambria Math" w:cs="Cambria Math"/>
        </w:rPr>
        <w:t>2.2.5)</w:t>
      </w:r>
      <w:r>
        <w:t xml:space="preserve">, </w:t>
      </w:r>
      <w:r w:rsidR="004E699A">
        <w:t>several</w:t>
      </w:r>
      <w:r>
        <w:t xml:space="preserve"> researches were executed with the intent to increase sensors directivity by adopting a biomimetic approach. </w:t>
      </w:r>
    </w:p>
    <w:p w:rsidR="005808BD" w:rsidRDefault="007941DE">
      <w:r>
        <w:t xml:space="preserve"> Schillebeeckx, De Mey et al. (2008) have studied the echolocation system of bats by mimicking their pinnae. The echoes from different azimuths and elevation angles with different type of receivers and artificial pinnae were compared to one another and to the returns of standard receivers/transmitter setups in a range of frequencies. The directivity pattern of the sonar sensor which in the context of bio mimicry is called the HRTF (head related transfer function) has shown big differences in energy returns at different angles with and without the pinnae. The changes that were detected between the different receivers were also noticeable.  In the second part of their work a comparison measure was defined between the absolute values of the HRTF in different configurations. This measure was used to find the difference between the monaural patterns of azimuth </w:t>
      </w:r>
      <w:r>
        <w:rPr>
          <w:rFonts w:ascii="Cambria Math" w:eastAsia="Cambria Math" w:hAnsi="Cambria Math" w:cs="Cambria Math"/>
        </w:rPr>
        <w:t>0</w:t>
      </w:r>
      <w:r>
        <w:rPr>
          <w:rFonts w:ascii="Cambria Math" w:eastAsia="Cambria Math" w:hAnsi="Cambria Math" w:cs="Cambria Math"/>
          <w:vertAlign w:val="superscript"/>
        </w:rPr>
        <w:t>°</w:t>
      </w:r>
      <w:r>
        <w:t xml:space="preserve"> as a function of elevation angle and frequency. The bigger the differences are the better the elevation detection will be. The results have proved that specific pinnae/receiver configurations are more suitable for elevation estimation.</w:t>
      </w:r>
    </w:p>
    <w:p w:rsidR="0058513F" w:rsidRDefault="007941DE">
      <w:r>
        <w:t xml:space="preserve">Steckel, et al. (2011) have compared an array of 32 microphones using standard beam forming techniques (filtering the interactions of acoustic waves and then summing the amplitudes) to two higher quality microphones mounted to artificial pinnae. The comparison was done by a measure that considers the additive white noise and reflectors filtering for determining the amount of directivity information loss. The main conclusion is that both systems perform as well, but the development of a microphone array that could also incorporate control over its orientation might prove useful in the understanding of echolocation. </w:t>
      </w:r>
    </w:p>
    <w:p w:rsidR="0058513F" w:rsidRDefault="007941DE" w:rsidP="006E7A3E">
      <w:r>
        <w:lastRenderedPageBreak/>
        <w:t xml:space="preserve"> Linda and Manic (2011) presented the </w:t>
      </w:r>
      <w:r w:rsidR="006C46BC">
        <w:t xml:space="preserve">SOFAMap </w:t>
      </w:r>
      <w:r>
        <w:t xml:space="preserve">algorithm that was developed to offer an alternative solution to the traditional rotational multi sonar arrays that suffer of weak directionality and of low update rate. In order to improve the resolution of the sensor system, a neural network was implemented. The distances and angles were mapped on two kinds of neurons: base neurons that give the outline of the environment and represent the lowest resolution and adaptive neurons that update their quantity and position according to an accumulated local error. The speed and turning rate of the mobile robot are incorporated in the weights of a fuzzy controller so that the input resolution is improved by past samples. The haptic augmentation is implemented by directing a force opposite to the obstacles. The SOFAMap algorithm improves the operator's awareness of unstructured environments, making it applicable to wide range of mobile robot teleoperation systems. </w:t>
      </w:r>
    </w:p>
    <w:p w:rsidR="0058513F" w:rsidRDefault="007941DE" w:rsidP="006E7A3E">
      <w:pPr>
        <w:pStyle w:val="Heading3"/>
      </w:pPr>
      <w:bookmarkStart w:id="36" w:name="_Toc469575375"/>
      <w:r>
        <w:t>2.3.2</w:t>
      </w:r>
      <w:r>
        <w:rPr>
          <w:rFonts w:ascii="Arial" w:eastAsia="Arial" w:hAnsi="Arial" w:cs="Arial"/>
        </w:rPr>
        <w:t xml:space="preserve"> </w:t>
      </w:r>
      <w:r>
        <w:t>Time of flight classification</w:t>
      </w:r>
      <w:bookmarkEnd w:id="36"/>
      <w:r>
        <w:t xml:space="preserve"> </w:t>
      </w:r>
    </w:p>
    <w:p w:rsidR="00C209DC" w:rsidRDefault="007941DE">
      <w:r>
        <w:t>Another drawback related to sonar sensors is reflections of sound waves created by interactions of the emitted signal with smooth surfaces such as walls. Such surfaces operate as 'acoustic mirrors'. This characteristic creates a problem in most applications as the beam is reflected from a wall resulting in identification of objects in the wrong place. These objects are referred to in sonar slang as 'artifacts'. However, some researchers exploited this problem for feature extraction of walls and edges.  ToF classification relies on the distance differences in sensor arrays to calculate the probability of an indoor feature by simple geometrical means.</w:t>
      </w:r>
    </w:p>
    <w:p w:rsidR="0058513F" w:rsidRDefault="007941DE">
      <w:r>
        <w:lastRenderedPageBreak/>
        <w:t xml:space="preserve">Akbarally and Kleeman (1995)  classified a 16 different common 3D indoor features such as horizontal line corner and vertical line edge, using a 3 transceiver and 2 receivers array and an extension of a previous 2D sonar detection model as described:  The 2D model classifies plane features by estimation of the bearing angle to the plane. The angle estimate and plane assumption are validated by the distance the sound waves pass to a second transmitter in a known location. If the estimate is close to the direct observation then the object is classified as a plane feature. By changing this method corner features can also be detected. The 3D model is an extension of the 2D model which assumes that in the indoor environment planes are usually horizontal and vertical to each other. More features can be detected such as edge features calculated from intersections of two planes and point features that are intersections of three planes. Only vertical\horizontal walls orientation assumption are possible, otherwise the complexity of detection rises and the accuracy decreases. </w:t>
      </w:r>
    </w:p>
    <w:p w:rsidR="0058513F" w:rsidRDefault="007941DE" w:rsidP="006E7A3E">
      <w:r>
        <w:t xml:space="preserve"> The conducted experiments show highly accurate results for indoor environment but the assumptions made are unreasonable for the greenhouse environment. (Lim, Kwon et al. 2012) identified edges and planes by using the ToF information from one ultrasonic transmitter and 5 receivers. Their algorithm calculates the range and bearing angle for plane and edge feature types using the data from each receiver separately. The average and standard deviation from the different receivers is calculated for both feature types. The system classifies an object by checking which of the orientations/objects the input fits best (the error is smallest). The feasibility of this sensor system was shown to work through simulation and an implementation was in progress. </w:t>
      </w:r>
    </w:p>
    <w:p w:rsidR="0058513F" w:rsidRDefault="00710817" w:rsidP="006E7A3E">
      <w:pPr>
        <w:pStyle w:val="Heading3"/>
      </w:pPr>
      <w:bookmarkStart w:id="37" w:name="_Toc469494662"/>
      <w:bookmarkStart w:id="38" w:name="_Toc469575376"/>
      <w:r w:rsidRPr="006E7A3E">
        <w:lastRenderedPageBreak/>
        <w:t>2.3.</w:t>
      </w:r>
      <w:r w:rsidR="007941DE" w:rsidRPr="006E7A3E">
        <w:t>3</w:t>
      </w:r>
      <w:r w:rsidR="007941DE">
        <w:rPr>
          <w:rFonts w:ascii="Arial" w:eastAsia="Arial" w:hAnsi="Arial" w:cs="Arial"/>
          <w:sz w:val="24"/>
        </w:rPr>
        <w:t xml:space="preserve"> </w:t>
      </w:r>
      <w:r w:rsidR="007941DE">
        <w:t>Pseudo amplitude based classification</w:t>
      </w:r>
      <w:bookmarkEnd w:id="37"/>
      <w:bookmarkEnd w:id="38"/>
      <w:r w:rsidR="007941DE">
        <w:t xml:space="preserve"> </w:t>
      </w:r>
    </w:p>
    <w:p w:rsidR="0058513F" w:rsidRDefault="007941DE">
      <w:r>
        <w:t xml:space="preserve">Kuc (2001) suggested Pseudo Amplitude Scan (PAS) information could help in identifying objects by echoes. PAS sonar is the use of a conventional sonar ranging module to acquire a measure of the returning echo amplitude. The conventional use of a sonar ranging module, sends a sinusoidal signal and awaits for an integrator of the rectified return to pass a certain threshold which indicates the echo has returned. The ToF is retrieved by counting the time to this threshold. PAS resets the ranging module after an echo is detected, and if the amplitudes of the return are strong enough the detection threshold is passed again. </w:t>
      </w:r>
    </w:p>
    <w:p w:rsidR="0058513F" w:rsidRDefault="007941DE" w:rsidP="006E7A3E">
      <w:r>
        <w:t xml:space="preserve">  Kuc (2004) illustrated an example by using PAS on a moving platform to scan two types of trees. The echoes were processed off-line, the strong returns from PAS sonar were compared to a simple model of the distance variation to obtain an accurate orthogonal passing distance from the trees. The comparison has shown that the size of sequences of readings close to the trees defined as glints change according to the smoothness of the material scanned. </w:t>
      </w:r>
    </w:p>
    <w:p w:rsidR="0058513F" w:rsidRDefault="007941DE" w:rsidP="006E7A3E">
      <w:r>
        <w:t xml:space="preserve">  lvarez, Kuc et al. (2011) used a PAS sonar which is able to operate at different frequencies to scan 7 types of fabrics. The fabrics were different in their porosity and material which has resulted in distinct acoustic impedance at different angles. The different frequencies have enriched the data as mentioned in </w:t>
      </w:r>
      <w:r w:rsidR="00521C5A">
        <w:t>Sec.(</w:t>
      </w:r>
      <w:r>
        <w:rPr>
          <w:rFonts w:ascii="Cambria Math" w:eastAsia="Cambria Math" w:hAnsi="Cambria Math" w:cs="Cambria Math"/>
        </w:rPr>
        <w:t>2.3.1)</w:t>
      </w:r>
      <w:r>
        <w:t xml:space="preserve">.  The fabrics were scanned from a range of angles and by discrete amount of frequencies. The PAS data for each frequency and angle was structured into 126 elements feature reduced to a 2D vector using Principle Component Analysis (PCA). The 2D plot of the data is divided into regions corresponding to types of fabrics and a NN was trained to obtain a </w:t>
      </w:r>
      <w:r>
        <w:rPr>
          <w:rFonts w:ascii="Cambria Math" w:eastAsia="Cambria Math" w:hAnsi="Cambria Math" w:cs="Cambria Math"/>
        </w:rPr>
        <w:t>80 %</w:t>
      </w:r>
      <w:r>
        <w:t xml:space="preserve"> classification success rate.</w:t>
      </w:r>
    </w:p>
    <w:p w:rsidR="0058513F" w:rsidRDefault="007941DE" w:rsidP="006E7A3E">
      <w:pPr>
        <w:pStyle w:val="Heading3"/>
      </w:pPr>
      <w:bookmarkStart w:id="39" w:name="_Toc469494663"/>
      <w:bookmarkStart w:id="40" w:name="_Toc469575377"/>
      <w:r w:rsidRPr="00604EFF">
        <w:lastRenderedPageBreak/>
        <w:t>2.3.4</w:t>
      </w:r>
      <w:r w:rsidRPr="006E7A3E">
        <w:rPr>
          <w:rFonts w:eastAsia="Arial"/>
        </w:rPr>
        <w:t xml:space="preserve"> </w:t>
      </w:r>
      <w:r w:rsidRPr="00604EFF">
        <w:t>Spectrum based classification</w:t>
      </w:r>
      <w:bookmarkEnd w:id="39"/>
      <w:bookmarkEnd w:id="40"/>
      <w:r w:rsidRPr="00604EFF">
        <w:t xml:space="preserve"> </w:t>
      </w:r>
      <w:r>
        <w:t xml:space="preserve"> </w:t>
      </w:r>
    </w:p>
    <w:p w:rsidR="005A7892" w:rsidRDefault="007941DE">
      <w:r>
        <w:t xml:space="preserve">Spectrum based classification of targets is the attempt to discriminate targets by the relation between frequency and energy retuned from it. In order to further inquire this relation the recorded data must contain information in a spectrum of frequencies. This type of method was already mention in </w:t>
      </w:r>
      <w:r w:rsidR="00526262">
        <w:t>Sec.(</w:t>
      </w:r>
      <w:r>
        <w:rPr>
          <w:rFonts w:ascii="Cambria Math" w:eastAsia="Cambria Math" w:hAnsi="Cambria Math" w:cs="Cambria Math"/>
        </w:rPr>
        <w:t xml:space="preserve">2.3.3) </w:t>
      </w:r>
      <w:r>
        <w:t xml:space="preserve">(lvarez, Kuc et al. 2011) for identifying fabrics in frequencies between </w:t>
      </w:r>
      <w:r w:rsidR="00B70A02">
        <w:rPr>
          <w:rFonts w:ascii="Cambria Math" w:eastAsia="Cambria Math" w:hAnsi="Cambria Math" w:cs="Cambria Math"/>
        </w:rPr>
        <w:t>40[</w:t>
      </w:r>
      <w:r>
        <w:rPr>
          <w:rFonts w:ascii="Cambria Math" w:eastAsia="Cambria Math" w:hAnsi="Cambria Math" w:cs="Cambria Math"/>
        </w:rPr>
        <w:t>𝑘𝐻𝑧]</w:t>
      </w:r>
      <w:r>
        <w:t xml:space="preserve"> to </w:t>
      </w:r>
      <w:r w:rsidR="00B70A02">
        <w:rPr>
          <w:rFonts w:ascii="Cambria Math" w:eastAsia="Cambria Math" w:hAnsi="Cambria Math" w:cs="Cambria Math"/>
        </w:rPr>
        <w:t>65[</w:t>
      </w:r>
      <w:r>
        <w:rPr>
          <w:rFonts w:ascii="Cambria Math" w:eastAsia="Cambria Math" w:hAnsi="Cambria Math" w:cs="Cambria Math"/>
        </w:rPr>
        <w:t>𝑘𝐻𝑧]</w:t>
      </w:r>
      <w:r>
        <w:t xml:space="preserve"> with jumps of </w:t>
      </w:r>
      <w:r w:rsidR="00B70A02">
        <w:rPr>
          <w:rFonts w:ascii="Cambria Math" w:eastAsia="Cambria Math" w:hAnsi="Cambria Math" w:cs="Cambria Math"/>
        </w:rPr>
        <w:t>5[</w:t>
      </w:r>
      <w:r>
        <w:rPr>
          <w:rFonts w:ascii="Cambria Math" w:eastAsia="Cambria Math" w:hAnsi="Cambria Math" w:cs="Cambria Math"/>
        </w:rPr>
        <w:t>𝑘𝐻𝑧]</w:t>
      </w:r>
      <w:r>
        <w:t xml:space="preserve">. </w:t>
      </w:r>
    </w:p>
    <w:p w:rsidR="0058513F" w:rsidRDefault="007941DE">
      <w:r>
        <w:t>A common method in sonar spectrum based classification is to analyze objects response at a larger range of frequencies. Ideally an impulse excitation would be the best at testing a wide spectrum of frequencies. In practice it is impossible to emit a real impulse signal with a loudspeaker or any other real system. Therefore Müller and Massarani (2001) concluded that using CHIRPs is the most advantageous choice in terms of SNR for testing room impulse response (for characterizing room acoustic parameters) –</w:t>
      </w:r>
      <w:r w:rsidR="00530A36">
        <w:t xml:space="preserve"> </w:t>
      </w:r>
      <w:r>
        <w:t xml:space="preserve">due to the long duration extinction and high extinction energy contained in CHIRPs without the need to increase the peak power. </w:t>
      </w:r>
    </w:p>
    <w:p w:rsidR="0058513F" w:rsidRDefault="007941DE">
      <w:r>
        <w:t>The recorded ultrasonic data is best represented by spectrograms (time</w:t>
      </w:r>
      <w:r w:rsidR="00C54F91">
        <w:t>-</w:t>
      </w:r>
      <w:r>
        <w:t xml:space="preserve">frequency-energy \ space-frequency-energy graphs) or by their instantaneous version, the Power Spectrum Density (PSD) graph. The recorded echo is usually transformed using the Fast Fourier transform (FFT) (Welch 1967). Cowell and Freear (2010) suggest a solution to a common problem with CHIRP signals called "time overlapping" which occurs when the duration of the signals is longer than the delay between echoes. The authors introduce a way to use the Fractional Fourier transform (FrFT) in order to separate the signals. The FrFT is a transform to a mixed time/frequency axis of which the FT, inverse FT and identity transform are unique cases of. After applying the FrFT the authors use a Hann window to isolate the signals followed by a concatenation of an Inverse FrFt  and a normal FFT to get a PSD of the separated signals.  The authors have </w:t>
      </w:r>
      <w:r w:rsidR="00C54F91">
        <w:t>implemented</w:t>
      </w:r>
      <w:r>
        <w:t xml:space="preserve"> both a simulation of the method and an experiment which obtained good results in separating the signals from background noise despite its changing frequency. </w:t>
      </w:r>
    </w:p>
    <w:p w:rsidR="00835F1E" w:rsidRDefault="007941DE">
      <w:r>
        <w:lastRenderedPageBreak/>
        <w:t xml:space="preserve">Several works applying spectrum based classification in plants were published. Most of them with an intent to give a better understanding of echolocation </w:t>
      </w:r>
      <w:r>
        <w:rPr>
          <w:sz w:val="22"/>
        </w:rPr>
        <w:t xml:space="preserve">by this </w:t>
      </w:r>
      <w:r w:rsidR="00FE22A6">
        <w:rPr>
          <w:sz w:val="22"/>
        </w:rPr>
        <w:t>Method</w:t>
      </w:r>
      <w:r w:rsidR="00FE22A6">
        <w:t>:</w:t>
      </w:r>
      <w:r>
        <w:t xml:space="preserve"> McKerrow and Lindsay Harper (1999) in their research present a way to extract geometric features of plants from the echo return and a machine perception method to differentiate between different plants. The authors claim that while vision methods have succeeded in recognizing plants in controlled environments, some of the problems encountered in them can be solved by a sonar machine perception system. It categorizes the plants by criterions that are easy to extract from the echo, invariant to orientation and reorient to a defined geometric characteristic of the plant. This way, plants can be recognized independently of their height, width and the distance to the system. Examples of properties that change the echo are: size, spatial orientation, number and orientation of leaves. Most of the acoustic features are influenced by multiple geometric features and vice versa which makes it difficult to find an inverse transformation from echo to plant geometry. </w:t>
      </w:r>
    </w:p>
    <w:p w:rsidR="0058513F" w:rsidRDefault="007941DE">
      <w:r>
        <w:t xml:space="preserve">A fuzzy interference system was used to discriminate between the different plants. Müller and Kuc (2000) aimed their research at understanding bio sonar by analyzing the returns from foliage and extracting invariant features. An experiment with two plant species has been executed using a robotic arm to allow a specific orientation for each of the two plants. The data was processed to extract various echo properties such as total energy, max amplitudes, and impulsiveness. The echoes were found to be stochastic in nature so that the authors tried to estimate their probability density using Gaussian kernel estimators. A number of invariant features were ultimately discovered and are described together with the level of their confidence.  </w:t>
      </w:r>
    </w:p>
    <w:p w:rsidR="0058513F" w:rsidRDefault="007941DE">
      <w:r>
        <w:lastRenderedPageBreak/>
        <w:t xml:space="preserve">Yovel, Stilz et al. (2009) emphasize the important role of the vegetation echoes as the most encountered returns by bats. Studies have shown that bats change their behavior when nearby plants are covered and react to different plants. Because of this major role, an important step at understanding and deriving more data from sonar sensors would be to statistically analyze these echoes. Because of the complexity of a plant geometry and the width of the sonar beams it is futile to try to locate single reflectors and thus the analysis has to relay on statistics. Most of the energy returned from a plant is concentrated in proximity of the main stem where the density of leaves that act as the main sound reflectors is high. A Poisson model of the reflector (leaves) distribution and a more complex clustered Gaussian reflector "clouds" model, spread apart by a Poisson distribution were used to verify that peaks of energy in the Power Spectrum Density (PSD) correspond to the reflector distances. Plant models designed according to these statistical models were created and compared the echoes returning from them to the echoes returned from the real plants by using the Kullback-Leibler goodness of fit measure. The PSD graphs of the different plants were used to characterize the periodic structures of the plants because as mentioned before the energy returned for each frequency is depended of the geometry of the items. Leaves reflect most of the energy in plants but their spatial organization was found to be defined by branches that make up clusters of leaves which show in the PSDs as large scale periodic structures. In the PSDs some common periodic structures can be seen from any direction the plant is ensonified and are the consequence of common periodic distances of reflectors. The differences between 4 species of trees are also shown and how echoes returning from conifer trees show exceptional behavior in relation to the other three trees. The effect of a natural bat like emitter and receiver were also tested and showed higher energy return at frequencies more relevant to the bat's echolocation. </w:t>
      </w:r>
    </w:p>
    <w:p w:rsidR="0058513F" w:rsidRDefault="007941DE" w:rsidP="006E7A3E">
      <w:r>
        <w:lastRenderedPageBreak/>
        <w:t xml:space="preserve">Balleri, Griffiths et al. (2012) stated that plants and their flowers represent a combination highly suited to the study of target classification for they are motionless and silent and habitat in densely cluttered environments (bats rely only on their own CHIRPs for localization). The authors decline the notion that bats use their sense of smell in near environment localization by presenting the example of the Mucuna holtonii plant – which releases the biggest amount of nectar on the first visit by a bat, behavioral experiments have shown that bats successfully detected unvisited flowers in darkness even though the scent of the flower remains unchanged before and after a visit. Studying the evolution of the pollination relationship between the bats and pollinated plants could turn useful in understanding the classification process using sonar. The data collected is the return from a </w:t>
      </w:r>
      <w:r w:rsidR="00D27BBD">
        <w:rPr>
          <w:rFonts w:ascii="Cambria Math" w:eastAsia="Cambria Math" w:hAnsi="Cambria Math" w:cs="Cambria Math"/>
        </w:rPr>
        <w:t>50[</w:t>
      </w:r>
      <w:r>
        <w:rPr>
          <w:rFonts w:ascii="Cambria Math" w:eastAsia="Cambria Math" w:hAnsi="Cambria Math" w:cs="Cambria Math"/>
        </w:rPr>
        <w:t xml:space="preserve">𝑘𝐻𝑧] </w:t>
      </w:r>
      <w:r>
        <w:t xml:space="preserve">to </w:t>
      </w:r>
      <w:r w:rsidR="00D27BBD">
        <w:rPr>
          <w:rFonts w:ascii="Cambria Math" w:eastAsia="Cambria Math" w:hAnsi="Cambria Math" w:cs="Cambria Math"/>
        </w:rPr>
        <w:t>250[</w:t>
      </w:r>
      <w:r>
        <w:rPr>
          <w:rFonts w:ascii="Cambria Math" w:eastAsia="Cambria Math" w:hAnsi="Cambria Math" w:cs="Cambria Math"/>
        </w:rPr>
        <w:t>𝑘𝐻𝑧]</w:t>
      </w:r>
      <w:r>
        <w:t xml:space="preserve"> signal transmitted at the flowers from different orientations and ranges. The differences between pollinated and non-pollinated flowers were very clear both in the magnitude of the PSD's and graphs of magnitude vs range/angle. The power reflection from the flowers was tested and showed that full flowers returned the signals better then desiccated or modified flowers. Another aspect of the paper was classification of the visited flowers using two standard classifying algorithms: the k-nearest neighbors and naïve Bayesian classifier. Both algorithms were tested using a training data set derived using principle component analysis in order to reduce the data's dimensions. The k-Neural Networks (NN) algorithm gave better results, that improved by changing the resolution of the scans to up to 90% success rate. Another interesting conclusion was that most of the valuable data for classification of the plants can be derived by scanning only from a limited range of angles.  </w:t>
      </w:r>
    </w:p>
    <w:p w:rsidR="0058513F" w:rsidRPr="00604EFF" w:rsidRDefault="00914017" w:rsidP="006E7A3E">
      <w:pPr>
        <w:pStyle w:val="Heading2"/>
      </w:pPr>
      <w:bookmarkStart w:id="41" w:name="_Toc469575378"/>
      <w:r w:rsidRPr="006E7A3E">
        <w:lastRenderedPageBreak/>
        <w:t>2.</w:t>
      </w:r>
      <w:r w:rsidR="00811E66">
        <w:t>4</w:t>
      </w:r>
      <w:r w:rsidRPr="006E7A3E">
        <w:t xml:space="preserve"> </w:t>
      </w:r>
      <w:r w:rsidR="007941DE" w:rsidRPr="000C28A4">
        <w:t>Air sona</w:t>
      </w:r>
      <w:r w:rsidR="007941DE" w:rsidRPr="009C3E59">
        <w:t>r in agriculture</w:t>
      </w:r>
      <w:bookmarkEnd w:id="41"/>
      <w:r w:rsidR="007941DE" w:rsidRPr="00604EFF">
        <w:t xml:space="preserve"> </w:t>
      </w:r>
    </w:p>
    <w:p w:rsidR="0058513F" w:rsidRDefault="007941DE">
      <w:r>
        <w:t xml:space="preserve">There are only a few studies about air sonar classification in agriculture engineering. Andújar, Escola et al. (2011) presented a method for classifying three different plant types: broad leaved weeds, grass and the mixture of both. An ultrasonic sensor was directed downwards to the ground and can detect the height and biomass parameters of the plants and identify them. A static and dynamic experiment of both ultrasonic and manual measurements was made in two different dates to be later examined. Analysis of Variance (ANOVA) and linear regressions were used to decide which parameters are most important for discrimination of weeds (biomass, height) and how to classify different mixtures of plants. The success in prediction of weeds was better for the first date thus it is recommended by the authors to focus on early stages for weed discrimination. Main results show 80% success for detecting pure grass and </w:t>
      </w:r>
      <w:r w:rsidR="004E480A">
        <w:rPr>
          <w:rFonts w:ascii="Cambria Math" w:eastAsia="Cambria Math" w:hAnsi="Cambria Math" w:cs="Cambria Math"/>
        </w:rPr>
        <w:t>99</w:t>
      </w:r>
      <w:r>
        <w:rPr>
          <w:rFonts w:ascii="Cambria Math" w:eastAsia="Cambria Math" w:hAnsi="Cambria Math" w:cs="Cambria Math"/>
        </w:rPr>
        <w:t>%</w:t>
      </w:r>
      <w:r>
        <w:t xml:space="preserve"> for broad leaved weeds using this low cost, robust ultrasonic system. </w:t>
      </w:r>
    </w:p>
    <w:p w:rsidR="00423E93" w:rsidRDefault="007941DE">
      <w:r>
        <w:t xml:space="preserve">Sonar spectrum classification has also been used for classifying plants as landmarks for navigation such as Harper and McKerrow (2001) </w:t>
      </w:r>
      <w:r w:rsidR="0056431C">
        <w:t xml:space="preserve">which have </w:t>
      </w:r>
      <w:r>
        <w:t xml:space="preserve">used their classification algorithm presented in sec. </w:t>
      </w:r>
      <w:r>
        <w:rPr>
          <w:rFonts w:ascii="Cambria Math" w:eastAsia="Cambria Math" w:hAnsi="Cambria Math" w:cs="Cambria Math"/>
        </w:rPr>
        <w:t>(2.3.4)</w:t>
      </w:r>
      <w:r>
        <w:t xml:space="preserve"> and defined the different correlations and obstacles for a plant spectrum based navigation strategy. </w:t>
      </w:r>
    </w:p>
    <w:p w:rsidR="0058513F" w:rsidRDefault="007941DE">
      <w:r>
        <w:t>Toda, et al. (1999) created a Fuzzy Logic Control (FLC) based robot using ultrasonic sensory to guide itself in lab simulated maize crop rows. The mapping process deals with sonar inaccuracies such as difference in temperatures and outliers caused by leaves that point out of the plant using simple statistical analysis. Data from the sonar array is filtered from outliers and used to derive the perpendicular distance from the middle of the robot and the heading angle by geometry. A training set was made for the FLC with 8 fuzzy sets concerning the angle and corresponding driving times and 16 linear fuzzy laws that they abide. Using least squared method the constants for the different laws are set and the FLC is able to translate the inputs (angle, distance) of this complex nonlinear system (mainly complex for the slips) into smooth directions for the robot so that the errors in finishing locations are small (</w:t>
      </w:r>
      <w:r>
        <w:rPr>
          <w:rFonts w:ascii="Cambria Math" w:eastAsia="Cambria Math" w:hAnsi="Cambria Math" w:cs="Cambria Math"/>
        </w:rPr>
        <w:t>0.</w:t>
      </w:r>
      <w:r w:rsidR="00423E93">
        <w:rPr>
          <w:rFonts w:ascii="Cambria Math" w:eastAsia="Cambria Math" w:hAnsi="Cambria Math" w:cs="Cambria Math"/>
        </w:rPr>
        <w:t xml:space="preserve">03[m] </w:t>
      </w:r>
      <w:r>
        <w:t xml:space="preserve">and </w:t>
      </w:r>
      <w:r>
        <w:rPr>
          <w:rFonts w:ascii="Cambria Math" w:eastAsia="Cambria Math" w:hAnsi="Cambria Math" w:cs="Cambria Math"/>
        </w:rPr>
        <w:t>[3°]</w:t>
      </w:r>
      <w:r>
        <w:t>)</w:t>
      </w:r>
      <w:r w:rsidR="000B35DF">
        <w:t>.</w:t>
      </w:r>
    </w:p>
    <w:p w:rsidR="0058513F" w:rsidRDefault="000D3CBD" w:rsidP="006E7A3E">
      <w:pPr>
        <w:pStyle w:val="Heading2"/>
      </w:pPr>
      <w:bookmarkStart w:id="42" w:name="_Toc469494664"/>
      <w:bookmarkStart w:id="43" w:name="_Toc469575379"/>
      <w:r>
        <w:lastRenderedPageBreak/>
        <w:t>2.</w:t>
      </w:r>
      <w:r w:rsidR="00C00D28">
        <w:t>5</w:t>
      </w:r>
      <w:r>
        <w:t xml:space="preserve"> S</w:t>
      </w:r>
      <w:r w:rsidR="007941DE">
        <w:t>onar Simultaneous Localization and Mapping</w:t>
      </w:r>
      <w:bookmarkEnd w:id="42"/>
      <w:bookmarkEnd w:id="43"/>
      <w:r w:rsidR="007941DE">
        <w:t xml:space="preserve"> </w:t>
      </w:r>
    </w:p>
    <w:p w:rsidR="0058513F" w:rsidRDefault="007941DE" w:rsidP="006E7A3E">
      <w:r>
        <w:t xml:space="preserve">Simultaneous Localization and Mapping (SLAM) is the acquisition and combination of acquired map data about an unknown environment and the process of keeping track of location in the acquired map while producing the navigation track. Sonar SLAM in contradiction to the navigation methods presented in the previous section does not necessarily involve the use of sonar sensors for spectrum based classification. </w:t>
      </w:r>
    </w:p>
    <w:p w:rsidR="0058513F" w:rsidRDefault="007941DE">
      <w:r>
        <w:t xml:space="preserve"> Elfes (1987) used a mobile robot with a ring of sonar distance sensors for one of the early works on SLAM. The robot scans the environment using its sonar array and the readings are interpreted to "empty" or "occupied" areas and serve to update the sonar map. To reduce error and uncertainties the next readings are integrated into the 2D map based on position and orientation using a probabilistic approach in order to get the absolute location and to identify landmarks. The software deduces from the sonar data three more data structures that help at different problem solving activities: 1. Abstraction axis- includes full data from sensors, a map with high certainty interesting points and a node map representing these areas. 2. Geographical axis: divided into local views that construct the basic building blocks of the map. Local views make local maps and these make up the global map. 3. Resolution axis: the mapping starts with the full data set (sensor map) and is decreased to ease computations. Finally A* navigation is used to search the map with a cost function that considers the certainties of obstacles. </w:t>
      </w:r>
    </w:p>
    <w:p w:rsidR="0058513F" w:rsidRDefault="007941DE">
      <w:r>
        <w:t xml:space="preserve">Kleeman (2003) introduces a mobile robot with two encoders connected to its wheels and two sonar transmitters that are attached to rotating pans and is controlled manually by a joystick. The sonar pans rotate in order to complete scans of the indoor environment. The range, and bearing from the scans is then clustered into the system's memory based on position with feedback from odometry. The statistics of the clusters is used in order to reject clutter inaccuracies. SLAM is implemented using an extended Kalman filter with an odometry error model based on his previous works and a sonar error model that takes in account vibrations and clutter tending sonar features described in the ToF classification section like edges. </w:t>
      </w:r>
    </w:p>
    <w:p w:rsidR="0058513F" w:rsidRDefault="007941DE">
      <w:r>
        <w:lastRenderedPageBreak/>
        <w:t xml:space="preserve">A different fuzzy logic approach was used in Farooq, Abbas et al. </w:t>
      </w:r>
      <w:r w:rsidR="003B105F">
        <w:t>(</w:t>
      </w:r>
      <w:r>
        <w:t xml:space="preserve">2012). Two simple sonar ultrasonic sensors stationed in a constant </w:t>
      </w:r>
      <w:r>
        <w:rPr>
          <w:rFonts w:ascii="Cambria Math" w:eastAsia="Cambria Math" w:hAnsi="Cambria Math" w:cs="Cambria Math"/>
        </w:rPr>
        <w:t>45</w:t>
      </w:r>
      <w:r>
        <w:rPr>
          <w:rFonts w:ascii="Cambria Math" w:eastAsia="Cambria Math" w:hAnsi="Cambria Math" w:cs="Cambria Math"/>
          <w:vertAlign w:val="superscript"/>
        </w:rPr>
        <w:t>°</w:t>
      </w:r>
      <w:r>
        <w:t xml:space="preserve"> angle from the front of the robot. The differences between the readings show the offset of the robot from the central axis of the corridor. The idea behind this approach is to avoid the creation of a kinematic model of the robot that could be non-linear or just very hard to derive. The authors implemented a zero order Sugeno FIS on a micro controller to control the robot with five trapezoidal input membership functions and five rules and two outputs for the motors. The experiments show good results for the four different corridor types the system encountered.  </w:t>
      </w:r>
    </w:p>
    <w:p w:rsidR="0058513F" w:rsidRDefault="007941DE">
      <w:r>
        <w:t xml:space="preserve">Schillebeeckx and Peremans (2010) state that air sonar systems have been abandoned in most works for localization tasks and are used mostly for obstacle avoidance only. Bats orientation has proved that there is much quality information to be extracted from air sonar. Their research focused on localizing reflectors using one emitter and two receivers. The receivers are Omni-directional thus an artificial bat pinnae was used to get directivity characteristics. The corresponding values from the response spectrum close to the local maximums of the amplitude/time graph are extracted and called the 'spectral code'. The left and right receiver spectra are a function of distance, elevation and azimuth of the reflectors to be localized. A database of the spectral codes of the reflector from a large interval of azimuth and elevation is created. The system uses the maximum likelihood function of the azimuth and elevation to find the closest spectral code to the current orientation. The same experiment was repeated with three reflectors and three databases for each of the distances. The overall results are mixed, in some of the cases the error is lower than </w:t>
      </w:r>
      <w:r>
        <w:rPr>
          <w:rFonts w:ascii="Cambria Math" w:eastAsia="Cambria Math" w:hAnsi="Cambria Math" w:cs="Cambria Math"/>
        </w:rPr>
        <w:t>3</w:t>
      </w:r>
      <w:r>
        <w:rPr>
          <w:rFonts w:ascii="Cambria Math" w:eastAsia="Cambria Math" w:hAnsi="Cambria Math" w:cs="Cambria Math"/>
          <w:vertAlign w:val="superscript"/>
        </w:rPr>
        <w:t>°</w:t>
      </w:r>
      <w:r>
        <w:t xml:space="preserve">, and higher in others. Future research should incorporate a combination of consecutive measurements by changing the pinna configurations (like a bat that moves its ears).  </w:t>
      </w:r>
    </w:p>
    <w:p w:rsidR="0058513F" w:rsidRDefault="007941DE">
      <w:r>
        <w:lastRenderedPageBreak/>
        <w:t xml:space="preserve">Schillebeeckx and Peremans (2010) state that in early SLAM work sonar was used to create topological maps but nowadays other higher resolution sensors are used for this purpose. </w:t>
      </w:r>
      <w:r w:rsidR="007B7981">
        <w:t xml:space="preserve">The authors argue that the noisy picture </w:t>
      </w:r>
      <w:r>
        <w:t xml:space="preserve">resulting from today's robotic </w:t>
      </w:r>
      <w:r w:rsidR="007B7981">
        <w:t xml:space="preserve">sonar </w:t>
      </w:r>
      <w:r>
        <w:t xml:space="preserve">sensors are the results of misusing them as simple range detectors. The researchers fused a 3D biomimetic sonar sensor and a SLAM algorithm called RatSLAM which uses the data in a biologically inspired way, an innovative approach in relation to the existing probabilistic approach.  </w:t>
      </w:r>
    </w:p>
    <w:p w:rsidR="0058513F" w:rsidRDefault="007941DE" w:rsidP="006E7A3E">
      <w:r>
        <w:t>The original RatSLAM (Milford, Wyeth et al. 2004) is based on the pose cell structure, the local view structure and their interactions. Pose cells are interconnected cells that are associated with a specific robot position in the environment</w:t>
      </w:r>
      <w:r w:rsidR="00AC3B1D">
        <w:t>, given by its coordinates</w:t>
      </w:r>
      <w:r>
        <w:t xml:space="preserve">. An action, named activation is defined as triggering cells.  A cell is triggered if either it is similar to other cells or if the interaction between the pose and the local view, called experience is similar to another experience. Activation of a cell activates the cells in a bounded neighborhood. A neighborhood of active cells is entitled a cluster. The cell position is updated using closed loop odometry. The pose cell with the highest activation rate is then used to determine the robot's position. The local view structure is a database consisting of low resolution pictures associated with the pose cells. This database is matched with the current picture and the associated pose cell is activated if the distance from previous to the current estimated pose cells is larger than some threshold.  The experience map, a process that builds a spatially coherent node map using the concepts described above, connects between the two spaces. The experience node map contains recent local and pose views connected by time and movement information from one experience to another. The experience map is updated and corrected by considering both the difference between local views and the difference between the </w:t>
      </w:r>
      <w:r w:rsidR="0027083C">
        <w:t>robots</w:t>
      </w:r>
      <w:r>
        <w:t xml:space="preserve"> pose estimation. This way the experience map converges into a good spatial description. The difference between BatSLAM and RatSLAM is that the visual data is replaced with sonar collected data. Instead of regular images, </w:t>
      </w:r>
      <w:r w:rsidR="00804359">
        <w:t xml:space="preserve">BatSLAM </w:t>
      </w:r>
      <w:r>
        <w:t>uses 2D local view created from the 3D sonar data called a cochleograms.  The data is derived via amplification of the small position differences and subtracting the left and right signals from each other</w:t>
      </w:r>
      <w:r w:rsidR="008551E1">
        <w:t>.</w:t>
      </w:r>
    </w:p>
    <w:p w:rsidR="0058513F" w:rsidRDefault="007941DE" w:rsidP="006E7A3E">
      <w:pPr>
        <w:pStyle w:val="Heading3"/>
      </w:pPr>
      <w:bookmarkStart w:id="44" w:name="_Toc469494665"/>
      <w:bookmarkStart w:id="45" w:name="_Toc469575380"/>
      <w:r w:rsidRPr="006E7A3E">
        <w:lastRenderedPageBreak/>
        <w:t>2.5.1</w:t>
      </w:r>
      <w:r>
        <w:rPr>
          <w:rFonts w:ascii="Arial" w:eastAsia="Arial" w:hAnsi="Arial" w:cs="Arial"/>
          <w:sz w:val="24"/>
        </w:rPr>
        <w:t xml:space="preserve"> </w:t>
      </w:r>
      <w:r>
        <w:t>Sonar and LiDAR SLAM</w:t>
      </w:r>
      <w:bookmarkEnd w:id="44"/>
      <w:bookmarkEnd w:id="45"/>
      <w:r>
        <w:t xml:space="preserve"> </w:t>
      </w:r>
    </w:p>
    <w:p w:rsidR="0058513F" w:rsidRDefault="007941DE">
      <w:r>
        <w:t xml:space="preserve">Tungadi and Kleeman (2012) added a </w:t>
      </w:r>
      <w:r>
        <w:rPr>
          <w:color w:val="222222"/>
        </w:rPr>
        <w:t xml:space="preserve">Light Detection </w:t>
      </w:r>
      <w:r w:rsidR="0027083C">
        <w:rPr>
          <w:color w:val="222222"/>
        </w:rPr>
        <w:t>and</w:t>
      </w:r>
      <w:r>
        <w:rPr>
          <w:color w:val="222222"/>
        </w:rPr>
        <w:t xml:space="preserve"> Ranging (</w:t>
      </w:r>
      <w:r>
        <w:t xml:space="preserve">LiDAR) to the sonar sensors. While the laser scanner is good for localizing in most environments, at some places like corridors the map it produces looks the same which make it hard to find any differences between different environments for localizing. The sonar sensors compensate for the laser inability to find differences using the features described in (Akbarally and Kleeman 1995, Kleeman 2003) mentioned earlier. </w:t>
      </w:r>
    </w:p>
    <w:p w:rsidR="0058513F" w:rsidRDefault="007941DE" w:rsidP="006E7A3E">
      <w:r>
        <w:t xml:space="preserve"> Vornoi maps are used to transform the laser and sonar data into a node tree map. A Vornoi map is the division of the environment into areas where every point is closest to an obstacle originating in that area. A numerical algorithm </w:t>
      </w:r>
      <w:r w:rsidR="00BA2375">
        <w:t xml:space="preserve">with complexity of </w:t>
      </w:r>
      <w:r w:rsidR="00BA2375">
        <w:rPr>
          <w:rFonts w:ascii="Cambria Math" w:eastAsia="Cambria Math" w:hAnsi="Cambria Math" w:cs="Cambria Math"/>
        </w:rPr>
        <w:t>O(nlog(n))</w:t>
      </w:r>
      <w:r w:rsidR="00BA2375">
        <w:t xml:space="preserve"> </w:t>
      </w:r>
      <w:r>
        <w:t xml:space="preserve">is used to build the graph and the borders of the areas are described as branches while the intersections are described as nodes. The nodes are then used to make up trajectories for the robot. In order to map the environment the robot closes loops in the Vornoi graph to help updating the map and contribute to a more accurate robot orientation. The robot trajectory is planned to travel all the small loops in a map, and only then to travel all the rest of the nodes. Overall the experimental results show a </w:t>
      </w:r>
      <w:r>
        <w:rPr>
          <w:rFonts w:ascii="Cambria Math" w:eastAsia="Cambria Math" w:hAnsi="Cambria Math" w:cs="Cambria Math"/>
        </w:rPr>
        <w:t>0.</w:t>
      </w:r>
      <w:r w:rsidR="008551E1">
        <w:rPr>
          <w:rFonts w:ascii="Cambria Math" w:eastAsia="Cambria Math" w:hAnsi="Cambria Math" w:cs="Cambria Math"/>
        </w:rPr>
        <w:t>2[</w:t>
      </w:r>
      <w:r>
        <w:rPr>
          <w:rFonts w:ascii="Cambria Math" w:eastAsia="Cambria Math" w:hAnsi="Cambria Math" w:cs="Cambria Math"/>
        </w:rPr>
        <w:t>𝑚]</w:t>
      </w:r>
      <w:r>
        <w:t xml:space="preserve"> improvement on both x and y axes in a </w:t>
      </w:r>
      <w:r w:rsidR="008551E1">
        <w:rPr>
          <w:rFonts w:ascii="Cambria Math" w:eastAsia="Cambria Math" w:hAnsi="Cambria Math" w:cs="Cambria Math"/>
        </w:rPr>
        <w:t>300[</w:t>
      </w:r>
      <w:r>
        <w:rPr>
          <w:rFonts w:ascii="Cambria Math" w:eastAsia="Cambria Math" w:hAnsi="Cambria Math" w:cs="Cambria Math"/>
        </w:rPr>
        <w:t>𝑚</w:t>
      </w:r>
      <w:r>
        <w:rPr>
          <w:rFonts w:ascii="Cambria Math" w:eastAsia="Cambria Math" w:hAnsi="Cambria Math" w:cs="Cambria Math"/>
          <w:vertAlign w:val="superscript"/>
        </w:rPr>
        <w:t>2</w:t>
      </w:r>
      <w:r>
        <w:rPr>
          <w:rFonts w:ascii="Cambria Math" w:eastAsia="Cambria Math" w:hAnsi="Cambria Math" w:cs="Cambria Math"/>
        </w:rPr>
        <w:t>]</w:t>
      </w:r>
      <w:r>
        <w:t xml:space="preserve"> map for this system in comparison to a frontier based exploration algorithm. </w:t>
      </w:r>
    </w:p>
    <w:p w:rsidR="0058513F" w:rsidRDefault="007941DE" w:rsidP="006E7A3E">
      <w:pPr>
        <w:pStyle w:val="Heading3"/>
      </w:pPr>
      <w:bookmarkStart w:id="46" w:name="_Toc469494666"/>
      <w:bookmarkStart w:id="47" w:name="_Toc469575381"/>
      <w:r w:rsidRPr="006E7A3E">
        <w:t>2.5.2</w:t>
      </w:r>
      <w:r>
        <w:rPr>
          <w:rFonts w:ascii="Arial" w:eastAsia="Arial" w:hAnsi="Arial" w:cs="Arial"/>
          <w:sz w:val="24"/>
        </w:rPr>
        <w:t xml:space="preserve"> </w:t>
      </w:r>
      <w:r>
        <w:t>Sonar and vision SLAM</w:t>
      </w:r>
      <w:bookmarkEnd w:id="46"/>
      <w:bookmarkEnd w:id="47"/>
      <w:r>
        <w:t xml:space="preserve"> </w:t>
      </w:r>
    </w:p>
    <w:p w:rsidR="0058513F" w:rsidRDefault="007941DE">
      <w:r>
        <w:t>An additional approach at sonar SLAM is the fusion of vision and sonar sensors. Jinwoo, Sunghwan et al. (2006) suggested that vision based SLAM, using SIFT measurement, is good for correcting the data association because of the abundant and salient visual information.</w:t>
      </w:r>
      <w:r w:rsidR="00150323">
        <w:t xml:space="preserve"> </w:t>
      </w:r>
      <w:r>
        <w:t xml:space="preserve">However, the computational burden associated with this process is high and the SLAM update rate is low.   Therefore this article suggests that adding sonar features into the SLAM would enable larger updating rate and could help in conditions of bad lightning. The sonar features to be extracted are point and line features. They are derived using ToF and simple geometrical heuristics and help in deciding whether certain measurements are either line or point features.  </w:t>
      </w:r>
    </w:p>
    <w:p w:rsidR="000E2293" w:rsidDel="00765E69" w:rsidRDefault="007941DE">
      <w:r>
        <w:lastRenderedPageBreak/>
        <w:t xml:space="preserve">The features are collected from a number of samples and the difference in position between samples is compensated by the robot's position obtained by the SLAM algorithm. The object recognition algorithm is based on the SIFT method. A SIFT descriptor database is made and stored before using the object recognition algorithm. The probability of matching groups of descriptors is higher than finding </w:t>
      </w:r>
      <w:r w:rsidR="00096C98">
        <w:t xml:space="preserve">a </w:t>
      </w:r>
      <w:r>
        <w:t xml:space="preserve">single feature, hence the authors apply geometric constraints on groups of descriptors to get better matching. The groups are matched using </w:t>
      </w:r>
      <w:r w:rsidRPr="00B949C6">
        <w:t>RANSAC</w:t>
      </w:r>
      <w:r w:rsidR="00A02717">
        <w:t xml:space="preserve"> </w:t>
      </w:r>
      <w:r w:rsidRPr="00B949C6">
        <w:t>clustering. After an object is identified, it's depth is determined by assuming that it is planar and by using a stereo camera to match a number of features and find their distances. Finally SL</w:t>
      </w:r>
      <w:r>
        <w:t>AM is implemented using an EKF</w:t>
      </w:r>
      <w:r w:rsidR="00B949C6">
        <w:t xml:space="preserve"> </w:t>
      </w:r>
      <w:r w:rsidRPr="00B949C6">
        <w:t>model with the visual recognition given larger weights in d</w:t>
      </w:r>
      <w:r>
        <w:t xml:space="preserve">etermining the position. </w:t>
      </w:r>
    </w:p>
    <w:p w:rsidR="000F443A" w:rsidRDefault="000F443A" w:rsidP="006E7A3E"/>
    <w:p w:rsidR="0058513F" w:rsidRPr="0073663B" w:rsidRDefault="007941DE" w:rsidP="006E7A3E">
      <w:pPr>
        <w:pStyle w:val="Heading1"/>
      </w:pPr>
      <w:bookmarkStart w:id="48" w:name="_Toc469494667"/>
      <w:bookmarkStart w:id="49" w:name="_Toc469575382"/>
      <w:r w:rsidRPr="0073663B">
        <w:lastRenderedPageBreak/>
        <w:t>3 Materials and Methods</w:t>
      </w:r>
      <w:bookmarkEnd w:id="48"/>
      <w:bookmarkEnd w:id="49"/>
      <w:r w:rsidRPr="0073663B">
        <w:t xml:space="preserve"> </w:t>
      </w:r>
    </w:p>
    <w:p w:rsidR="0058513F" w:rsidRDefault="0027083C" w:rsidP="006E7A3E">
      <w:r>
        <w:t xml:space="preserve">Section 3.1 </w:t>
      </w:r>
      <w:r w:rsidR="007941DE">
        <w:t xml:space="preserve">describes the ultrasonic and robotic hardware and their integration with the software. The instrumentation was used for the experiments designed and implemented according </w:t>
      </w:r>
      <w:r w:rsidR="00271416">
        <w:t>Sec.</w:t>
      </w:r>
      <w:r w:rsidR="007941DE">
        <w:t xml:space="preserve">(3.2) and </w:t>
      </w:r>
      <w:r w:rsidR="00271416">
        <w:t>Sec.</w:t>
      </w:r>
      <w:r w:rsidR="007941DE">
        <w:t xml:space="preserve">(3.4) and eventually analyzed using the algorithms and methods described in </w:t>
      </w:r>
      <w:r w:rsidR="00271416">
        <w:t>Sec.(</w:t>
      </w:r>
      <w:r w:rsidR="007941DE">
        <w:t xml:space="preserve">3.3), (3.5) – (3.6). </w:t>
      </w:r>
    </w:p>
    <w:p w:rsidR="0058513F" w:rsidRPr="009C3E59" w:rsidRDefault="00C00D28" w:rsidP="006E7A3E">
      <w:pPr>
        <w:pStyle w:val="Heading2"/>
      </w:pPr>
      <w:bookmarkStart w:id="50" w:name="_Toc469575383"/>
      <w:r w:rsidRPr="006E7A3E">
        <w:rPr>
          <w:rFonts w:eastAsia="Calibri"/>
        </w:rPr>
        <w:t xml:space="preserve">3.1 </w:t>
      </w:r>
      <w:r w:rsidR="007941DE" w:rsidRPr="000C28A4">
        <w:t>Instrumentation</w:t>
      </w:r>
      <w:bookmarkEnd w:id="50"/>
      <w:r w:rsidR="007941DE" w:rsidRPr="000C28A4">
        <w:t xml:space="preserve"> </w:t>
      </w:r>
    </w:p>
    <w:p w:rsidR="00B569F2" w:rsidRPr="006E7A3E" w:rsidRDefault="007941DE" w:rsidP="0073663B">
      <w:pPr>
        <w:rPr>
          <w:color w:val="FF0000"/>
        </w:rPr>
      </w:pPr>
      <w:r>
        <w:t xml:space="preserve">The sensor system has evolved via iterations through the research. As each system has its own frequency response it is crucial to use the same settings to get the exact same results. The </w:t>
      </w:r>
      <w:r w:rsidR="000D427A">
        <w:t xml:space="preserve">sensors </w:t>
      </w:r>
      <w:r>
        <w:t xml:space="preserve">system has been changed to improve real time signal processing capabilities and improve SNR. </w:t>
      </w:r>
      <w:r w:rsidR="00B31147" w:rsidRPr="006E7A3E">
        <w:rPr>
          <w:color w:val="auto"/>
        </w:rPr>
        <w:t xml:space="preserve">It is worth </w:t>
      </w:r>
      <w:r w:rsidR="001E5277">
        <w:rPr>
          <w:color w:val="auto"/>
        </w:rPr>
        <w:t>noting</w:t>
      </w:r>
      <w:r w:rsidR="00B31147" w:rsidRPr="006E7A3E">
        <w:rPr>
          <w:color w:val="auto"/>
        </w:rPr>
        <w:t xml:space="preserve"> </w:t>
      </w:r>
      <w:r w:rsidR="00B1042B">
        <w:rPr>
          <w:color w:val="auto"/>
        </w:rPr>
        <w:t>that throughout the</w:t>
      </w:r>
      <w:r w:rsidR="0066658A">
        <w:rPr>
          <w:color w:val="auto"/>
        </w:rPr>
        <w:t xml:space="preserve"> evolution of the</w:t>
      </w:r>
      <w:r w:rsidR="00B31147" w:rsidRPr="006E7A3E">
        <w:rPr>
          <w:color w:val="auto"/>
        </w:rPr>
        <w:t xml:space="preserve"> sensor system</w:t>
      </w:r>
      <w:r w:rsidR="00B1042B">
        <w:rPr>
          <w:color w:val="auto"/>
        </w:rPr>
        <w:t>,</w:t>
      </w:r>
      <w:r w:rsidR="00B31147" w:rsidRPr="006E7A3E">
        <w:rPr>
          <w:color w:val="FF0000"/>
        </w:rPr>
        <w:t xml:space="preserve"> </w:t>
      </w:r>
      <w:r w:rsidR="00B31147" w:rsidRPr="006E7A3E">
        <w:rPr>
          <w:color w:val="auto"/>
        </w:rPr>
        <w:t xml:space="preserve">apparatus combinations of parts from the first </w:t>
      </w:r>
      <w:r w:rsidR="00B1042B">
        <w:rPr>
          <w:color w:val="auto"/>
        </w:rPr>
        <w:t xml:space="preserve">to </w:t>
      </w:r>
      <w:r w:rsidR="00C41F3D">
        <w:rPr>
          <w:color w:val="auto"/>
        </w:rPr>
        <w:t>its</w:t>
      </w:r>
      <w:r w:rsidR="00B31147" w:rsidRPr="006E7A3E">
        <w:rPr>
          <w:color w:val="auto"/>
        </w:rPr>
        <w:t xml:space="preserve"> final </w:t>
      </w:r>
      <w:r w:rsidR="00C41F3D">
        <w:rPr>
          <w:color w:val="auto"/>
        </w:rPr>
        <w:t>version</w:t>
      </w:r>
      <w:r w:rsidR="00B31147" w:rsidRPr="006E7A3E">
        <w:rPr>
          <w:color w:val="auto"/>
        </w:rPr>
        <w:t xml:space="preserve"> were used together in experiments</w:t>
      </w:r>
      <w:r w:rsidRPr="006E7A3E">
        <w:rPr>
          <w:color w:val="auto"/>
        </w:rPr>
        <w:t xml:space="preserve">. The general block diagram for the system remains: </w:t>
      </w:r>
    </w:p>
    <w:tbl>
      <w:tblPr>
        <w:tblStyle w:val="TableGrid0"/>
        <w:tblW w:w="0" w:type="auto"/>
        <w:tblInd w:w="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B569F2" w:rsidTr="006E7A3E">
        <w:trPr>
          <w:trHeight w:val="6689"/>
        </w:trPr>
        <w:tc>
          <w:tcPr>
            <w:tcW w:w="8494" w:type="dxa"/>
          </w:tcPr>
          <w:p w:rsidR="00B569F2" w:rsidRDefault="00D754AD" w:rsidP="006E7A3E">
            <w:pPr>
              <w:spacing w:after="684" w:line="259" w:lineRule="auto"/>
              <w:ind w:left="0" w:firstLine="0"/>
              <w:jc w:val="center"/>
            </w:pPr>
            <w:r>
              <w:rPr>
                <w:noProof/>
              </w:rPr>
              <mc:AlternateContent>
                <mc:Choice Requires="wpg">
                  <w:drawing>
                    <wp:anchor distT="0" distB="0" distL="114300" distR="114300" simplePos="0" relativeHeight="251778048" behindDoc="0" locked="0" layoutInCell="1" allowOverlap="1" wp14:anchorId="209B03DF" wp14:editId="5F8E56D8">
                      <wp:simplePos x="0" y="0"/>
                      <wp:positionH relativeFrom="column">
                        <wp:posOffset>684642</wp:posOffset>
                      </wp:positionH>
                      <wp:positionV relativeFrom="paragraph">
                        <wp:posOffset>69508</wp:posOffset>
                      </wp:positionV>
                      <wp:extent cx="3617406" cy="4109776"/>
                      <wp:effectExtent l="0" t="0" r="2540" b="5080"/>
                      <wp:wrapNone/>
                      <wp:docPr id="210" name="Group 210"/>
                      <wp:cNvGraphicFramePr/>
                      <a:graphic xmlns:a="http://schemas.openxmlformats.org/drawingml/2006/main">
                        <a:graphicData uri="http://schemas.microsoft.com/office/word/2010/wordprocessingGroup">
                          <wpg:wgp>
                            <wpg:cNvGrpSpPr/>
                            <wpg:grpSpPr>
                              <a:xfrm>
                                <a:off x="0" y="0"/>
                                <a:ext cx="3617406" cy="4109776"/>
                                <a:chOff x="0" y="0"/>
                                <a:chExt cx="3617406" cy="4109776"/>
                              </a:xfrm>
                            </wpg:grpSpPr>
                            <wpg:grpSp>
                              <wpg:cNvPr id="96650" name="Group 96650"/>
                              <wpg:cNvGrpSpPr/>
                              <wpg:grpSpPr>
                                <a:xfrm>
                                  <a:off x="0" y="0"/>
                                  <a:ext cx="3424136" cy="3657600"/>
                                  <a:chOff x="1141953" y="0"/>
                                  <a:chExt cx="2886013" cy="3254375"/>
                                </a:xfrm>
                              </wpg:grpSpPr>
                              <wpg:grpSp>
                                <wpg:cNvPr id="96651" name="Group 96651"/>
                                <wpg:cNvGrpSpPr/>
                                <wpg:grpSpPr>
                                  <a:xfrm>
                                    <a:off x="1141953" y="0"/>
                                    <a:ext cx="2886013" cy="3254375"/>
                                    <a:chOff x="1141977" y="0"/>
                                    <a:chExt cx="2886075" cy="3254484"/>
                                  </a:xfrm>
                                </wpg:grpSpPr>
                                <pic:pic xmlns:pic="http://schemas.openxmlformats.org/drawingml/2006/picture">
                                  <pic:nvPicPr>
                                    <pic:cNvPr id="96657" name="Picture 96657"/>
                                    <pic:cNvPicPr/>
                                  </pic:nvPicPr>
                                  <pic:blipFill>
                                    <a:blip r:embed="rId42"/>
                                    <a:stretch>
                                      <a:fillRect/>
                                    </a:stretch>
                                  </pic:blipFill>
                                  <pic:spPr>
                                    <a:xfrm>
                                      <a:off x="1141977" y="587484"/>
                                      <a:ext cx="2886075" cy="2667000"/>
                                    </a:xfrm>
                                    <a:prstGeom prst="rect">
                                      <a:avLst/>
                                    </a:prstGeom>
                                  </pic:spPr>
                                </pic:pic>
                                <pic:pic xmlns:pic="http://schemas.openxmlformats.org/drawingml/2006/picture">
                                  <pic:nvPicPr>
                                    <pic:cNvPr id="96665" name="Picture 96665"/>
                                    <pic:cNvPicPr/>
                                  </pic:nvPicPr>
                                  <pic:blipFill>
                                    <a:blip r:embed="rId43"/>
                                    <a:stretch>
                                      <a:fillRect/>
                                    </a:stretch>
                                  </pic:blipFill>
                                  <pic:spPr>
                                    <a:xfrm rot="10800000">
                                      <a:off x="3466533" y="320236"/>
                                      <a:ext cx="174312" cy="300166"/>
                                    </a:xfrm>
                                    <a:prstGeom prst="rect">
                                      <a:avLst/>
                                    </a:prstGeom>
                                  </pic:spPr>
                                </pic:pic>
                                <wps:wsp>
                                  <wps:cNvPr id="96666" name="Shape 6345"/>
                                  <wps:cNvSpPr/>
                                  <wps:spPr>
                                    <a:xfrm>
                                      <a:off x="1536395" y="0"/>
                                      <a:ext cx="2199640" cy="298450"/>
                                    </a:xfrm>
                                    <a:custGeom>
                                      <a:avLst/>
                                      <a:gdLst/>
                                      <a:ahLst/>
                                      <a:cxnLst/>
                                      <a:rect l="0" t="0" r="0" b="0"/>
                                      <a:pathLst>
                                        <a:path w="2199640" h="298450">
                                          <a:moveTo>
                                            <a:pt x="0" y="298450"/>
                                          </a:moveTo>
                                          <a:lnTo>
                                            <a:pt x="2199640" y="298450"/>
                                          </a:lnTo>
                                          <a:lnTo>
                                            <a:pt x="2199640" y="0"/>
                                          </a:lnTo>
                                          <a:lnTo>
                                            <a:pt x="0" y="0"/>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96667" name="Rectangle 96667"/>
                                  <wps:cNvSpPr/>
                                  <wps:spPr>
                                    <a:xfrm>
                                      <a:off x="1826352" y="54852"/>
                                      <a:ext cx="1433132" cy="243598"/>
                                    </a:xfrm>
                                    <a:prstGeom prst="rect">
                                      <a:avLst/>
                                    </a:prstGeom>
                                    <a:ln>
                                      <a:noFill/>
                                    </a:ln>
                                  </wps:spPr>
                                  <wps:txbx>
                                    <w:txbxContent>
                                      <w:p w:rsidR="00675B45" w:rsidRPr="006E7A3E" w:rsidRDefault="00675B45" w:rsidP="006E7A3E">
                                        <w:pPr>
                                          <w:spacing w:after="160" w:line="259" w:lineRule="auto"/>
                                          <w:ind w:left="0" w:right="7" w:firstLine="0"/>
                                          <w:jc w:val="center"/>
                                          <w:rPr>
                                            <w:rFonts w:asciiTheme="minorHAnsi" w:hAnsiTheme="minorHAnsi" w:cstheme="minorHAnsi"/>
                                            <w:b/>
                                            <w:sz w:val="28"/>
                                            <w:szCs w:val="28"/>
                                          </w:rPr>
                                        </w:pPr>
                                        <w:r>
                                          <w:rPr>
                                            <w:rFonts w:asciiTheme="minorHAnsi" w:hAnsiTheme="minorHAnsi" w:cstheme="minorHAnsi"/>
                                            <w:b/>
                                            <w:sz w:val="28"/>
                                            <w:szCs w:val="28"/>
                                          </w:rPr>
                                          <w:t>Computer</w:t>
                                        </w:r>
                                        <w:r w:rsidRPr="006E7A3E" w:rsidDel="00B569F2">
                                          <w:rPr>
                                            <w:rFonts w:asciiTheme="minorHAnsi" w:hAnsiTheme="minorHAnsi" w:cstheme="minorHAnsi"/>
                                            <w:b/>
                                            <w:sz w:val="28"/>
                                            <w:szCs w:val="28"/>
                                          </w:rPr>
                                          <w:t xml:space="preserve"> </w:t>
                                        </w:r>
                                      </w:p>
                                    </w:txbxContent>
                                  </wps:txbx>
                                  <wps:bodyPr horzOverflow="overflow" vert="horz" lIns="0" tIns="0" rIns="0" bIns="0" rtlCol="0">
                                    <a:noAutofit/>
                                  </wps:bodyPr>
                                </wps:wsp>
                              </wpg:grpSp>
                              <pic:pic xmlns:pic="http://schemas.openxmlformats.org/drawingml/2006/picture">
                                <pic:nvPicPr>
                                  <pic:cNvPr id="96669" name="Picture 96669"/>
                                  <pic:cNvPicPr/>
                                </pic:nvPicPr>
                                <pic:blipFill>
                                  <a:blip r:embed="rId43"/>
                                  <a:stretch>
                                    <a:fillRect/>
                                  </a:stretch>
                                </pic:blipFill>
                                <pic:spPr>
                                  <a:xfrm>
                                    <a:off x="1939460" y="326155"/>
                                    <a:ext cx="160020" cy="292735"/>
                                  </a:xfrm>
                                  <a:prstGeom prst="rect">
                                    <a:avLst/>
                                  </a:prstGeom>
                                </pic:spPr>
                              </pic:pic>
                            </wpg:grpSp>
                            <wps:wsp>
                              <wps:cNvPr id="32" name="Text Box 32"/>
                              <wps:cNvSpPr txBox="1"/>
                              <wps:spPr>
                                <a:xfrm>
                                  <a:off x="624250" y="3780520"/>
                                  <a:ext cx="2993156" cy="329256"/>
                                </a:xfrm>
                                <a:prstGeom prst="rect">
                                  <a:avLst/>
                                </a:prstGeom>
                                <a:solidFill>
                                  <a:prstClr val="white"/>
                                </a:solidFill>
                                <a:ln>
                                  <a:noFill/>
                                </a:ln>
                                <a:effectLst/>
                              </wps:spPr>
                              <wps:txbx>
                                <w:txbxContent>
                                  <w:p w:rsidR="00675B45" w:rsidRPr="006E7A3E" w:rsidRDefault="00675B45" w:rsidP="006E7A3E">
                                    <w:pPr>
                                      <w:pStyle w:val="FIGCAPTIOIN"/>
                                    </w:pPr>
                                    <w:bookmarkStart w:id="51" w:name="_Toc470387459"/>
                                    <w:r w:rsidRPr="006E7A3E">
                                      <w:rPr>
                                        <w:rStyle w:val="FigcontentChar"/>
                                        <w:rFonts w:eastAsiaTheme="minorHAnsi"/>
                                        <w:b/>
                                      </w:rPr>
                                      <w:t>F</w:t>
                                    </w:r>
                                    <w:r w:rsidRPr="006E7A3E">
                                      <w:rPr>
                                        <w:b/>
                                        <w:bCs/>
                                      </w:rPr>
                                      <w:t xml:space="preserve">igure </w:t>
                                    </w:r>
                                    <w:r w:rsidRPr="006E7A3E">
                                      <w:rPr>
                                        <w:b/>
                                        <w:bCs/>
                                      </w:rPr>
                                      <w:fldChar w:fldCharType="begin"/>
                                    </w:r>
                                    <w:r w:rsidRPr="006E7A3E">
                                      <w:rPr>
                                        <w:b/>
                                        <w:bCs/>
                                      </w:rPr>
                                      <w:instrText xml:space="preserve"> SEQ Figure \* ARABIC </w:instrText>
                                    </w:r>
                                    <w:r w:rsidRPr="006E7A3E">
                                      <w:rPr>
                                        <w:b/>
                                        <w:bCs/>
                                      </w:rPr>
                                      <w:fldChar w:fldCharType="separate"/>
                                    </w:r>
                                    <w:r w:rsidRPr="006E7A3E">
                                      <w:rPr>
                                        <w:b/>
                                        <w:bCs/>
                                        <w:noProof/>
                                      </w:rPr>
                                      <w:t>2</w:t>
                                    </w:r>
                                    <w:r w:rsidRPr="006E7A3E">
                                      <w:rPr>
                                        <w:b/>
                                        <w:bCs/>
                                      </w:rPr>
                                      <w:fldChar w:fldCharType="end"/>
                                    </w:r>
                                    <w:r w:rsidRPr="006E7A3E">
                                      <w:t>: System’s Block Diagram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9B03DF" id="Group 210" o:spid="_x0000_s1029" style="position:absolute;left:0;text-align:left;margin-left:53.9pt;margin-top:5.45pt;width:284.85pt;height:323.6pt;z-index:251778048;mso-position-horizontal-relative:text;mso-position-vertical-relative:text;mso-width-relative:margin;mso-height-relative:margin" coordsize="36174,4109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ZZgKxAUAAKcTAAAOAAAAZHJzL2Uyb0RvYy54bWzUWNtu20YQfS/QfyD4&#10;noh3iULkwE2aoECQGImLPK+opUiU5LLLlSX363tmL6RkOYljuEXyYHkvs7NzPTPLFy8PbePdcDnU&#10;olv54fPA93hXiE3dbVf+n9dvni18b1Cs27BGdHzl3/LBf3nx6y8v9v2SR6ISzYZLD0y6YbnvV36l&#10;VL+czYai4i0bnoued9gshWyZwlRuZxvJ9uDeNrMoCLLZXshNL0XBhwGrr82mf6H5lyUv1IeyHLjy&#10;mpUP2ZT+lfp3Tb+zixdsuZWsr+rCisEeIUXL6g6XjqxeM8W8nazPWLV1IcUgSvW8EO1MlGVdcK0D&#10;tAmDO9q8lWLXa122y/22H80E096x06PZFu9vrqRXb1Z+FMI+HWvhJH2vRwswz77fLkH1Vvaf+itp&#10;F7ZmRhofStnSf+jiHbRhb0fD8oPyCizGWThPgsz3CuwlYZDP55kxfVHBP2fniur3b5ycuYtnJN8o&#10;zjgZ5bba5VmW3tHPLD2VhkmUhLHVMM7SeRbY4Bo1DMMkzNPY9yb7THpGi0UWhNgkC8VRmsTzlCz0&#10;GD3DUz+SnuEjPHmPvM6fX5KWLU+1nc+/oi0UHLVNFslXtO3rYok/G/8YncX/t3ECp9ROct8yaR/E&#10;o2Xyr13/DKnaM1Wv66ZWtxp2kJQkVHdzVRdX0kymVCKLQ3OTTKCgiz2zCJfSQaKlk+Rhmp8wWjd1&#10;/6ZuGsoqGluRgVp3sv4erQ2ivBbFruWdMhApeQPpRTdUdT/4nlzyds2R8fKPjY4LthyU5Kqo6MIS&#10;F38EbJrYGze0lJNgJPMAOLgHAHTYWMeni7n1LFuexI7zfZRl88BkyhjpbNnLQb3lovVoADkhDgzO&#10;luzm3WAFcyTWfkYWLSREMzbG4GeKmAzpcBYxWPzBIiYigZ4gYjwp4NowWMD9CADiaStInCB9YoOT&#10;cRREQFV9pQsglJI4jCx2BEGY6f0nDZ99j25kcImH2VnqfVfB/VSxnkNFYnuCEhDd+lyTeFmcaIdb&#10;wrHgDl9MtjTO4hyRM9UUZ6YozPMsQc2jihLliwT1zyS1q9jFzqTZcWqhg9mYJEO6VW5UHDo3pGT8&#10;ajMFpKRzxJSG3p5aCytKNUpC26244ddCE6qpBTgRdSJpumPSkeNd3RyZ+99rzsfkzgqOwv03lLCX&#10;MyUiyu0VjRi4MR7ppMvyqCfoji3ZdKRynkZU3hha2hLoq+O7rRV63aZuEffREew1HRiSyw2K6ZG6&#10;bThZpuk+8hL9GZqoUDMZ5Hb9qpHeDaOO1iSPkUyT0hkD4faUSa37ThEpa/qKWV42Oiyp1tFyIkqu&#10;m+lRGMu2sNKYjhp9Kezn+mrYZTykxRKdGs93eA3oC4+0peFabG5NWaQZctBkzf+SjGPJpvrHum2j&#10;i3Y2JzlJGqTuAzJyEWVxCnhCGKXJAiOcnqpfmMRxGFv0ipI4zRfW7i4rXWV7UPGjACH2naCGwcXB&#10;WTipw/qgm3zbBzo7e5WQ/3zA861sBIIW+ahHPr3ogM6063vNHx3wD45VbiDdYO0GUjWvhH5iGWku&#10;d0qUta7Vk1etWNqpU9v+cxbr3AH31dTeZTm5klqjH6W9e6piTU611TnM4zzJDEzGURamumAdBTge&#10;PhG2TdWJ5rHef9LqfBw7FiVso4fZf1GpKV9Na3ZN1fU3cfCwdIoKnjpgnVDarhswd8/U0X5ZlET0&#10;EgU8xPNFkMJWODDZL8rzOEzdQzLKI4xB8FgDolMTTb0hdKBbCFzG6rGvUJAs8xOq+zHFwbnpBO4U&#10;rBFhRrsYJDdtHvQd+uJNjdvfsUFdMYmPLFgkmLkPfh4CS3t8tFn5w987Rq+6h4BUt2s1SOF9DGks&#10;XnkTdHmlFO1nfE+6JPCDeKwrIMnKV274SplCh+9RBb+81ETmcfiu+9TjSWlqNFn5+vCZyd6CuELY&#10;vBeuDTx7yBja70FOfA3SMWG/XNHnpuO5Rtrp+9rFvwAAAP//AwBQSwMEFAAGAAgAAAAhAHvAOJLD&#10;AAAApQEAABkAAABkcnMvX3JlbHMvZTJvRG9jLnhtbC5yZWxzvJDLCsIwEEX3gv8QZm/TdiEipm5E&#10;cCv6AUMyTaPNgySK/r0BERQEdy5nhnvuYVbrmx3ZlWIy3gloqhoYOemVcVrA8bCdLYCljE7h6B0J&#10;uFOCdTedrPY0Yi6hNJiQWKG4JGDIOSw5T3Igi6nygVy59D5azGWMmgeUZ9TE27qe8/jOgO6DyXZK&#10;QNypFtjhHkrzb7bveyNp4+XFkstfKrixpbsAMWrKAiwpg89lW52CBv7dofmPQ/Ny4B/P7R4AAAD/&#10;/wMAUEsDBBQABgAIAAAAIQD4O2om3wAAAAoBAAAPAAAAZHJzL2Rvd25yZXYueG1sTI9BS8NAEIXv&#10;gv9hGcGb3URJ08ZsSinqqQi2gvQ2zU6T0OxuyG6T9N87PentPebx5nv5ajKtGKj3jbMK4lkEgmzp&#10;dGMrBd/796cFCB/QamydJQVX8rAq7u9yzLQb7RcNu1AJLrE+QwV1CF0mpS9rMuhnriPLt5PrDQa2&#10;fSV1jyOXm1Y+R9FcGmwsf6ixo01N5Xl3MQo+RhzXL/HbsD2fNtfDPvn82cak1OPDtH4FEWgKf2G4&#10;4TM6FMx0dBervWjZRymjh5tYguDAPE0TEEcWySIGWeTy/4TiFwAA//8DAFBLAwQKAAAAAAAAACEA&#10;0bg5+CxVAAAsVQAAFAAAAGRycy9tZWRpYS9pbWFnZTEuanBn/9j/4AAQSkZJRgABAQEAAAAAAAD/&#10;2wBDAAMCAgMCAgMDAwMEAwMEBQgFBQQEBQoHBwYIDAoMDAsKCwsNDhIQDQ4RDgsLEBYQERMUFRUV&#10;DA8XGBYUGBIUFRT/2wBDAQMEBAUEBQkFBQkUDQsNFBQUFBQUFBQUFBQUFBQUFBQUFBQUFBQUFBQU&#10;FBQUFBQUFBQUFBQUFBQUFBQUFBQUFBT/wAARCAEYAS8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U6KKKACiiigDn/HnjzRvhr4Zn1/X57iD&#10;TYZre2JtLKe8meWedIIY0hgR5JGeWWNAqqTlhXFf8NLeEf8AoEfED/w3HiH/AOQaP2lv+SdaR/2O&#10;fhP/ANSHTq5LxB+0V43/AOE++KOg+Ffh1pXiGy+H8drLezXXiWS0vL0TWgudtvALKRC4G5QHlUEg&#10;cjPEuSV79Ff5f0ylFy0R1v8Aw0t4R/6BHxA/8Nx4h/8AkGj/AIaW8I/9Aj4gf+G48Q//ACDViy/a&#10;W+GMngXwn4t1TxtofhfSfFFil/pf/CRalBYSTRsqsQFkcZZd6hgpOCevSp2/aF8AL8YovhefEdkP&#10;GMmmnVBZtMigxcFVBJG6Qpuk2LkhELHA2k204y5Xvr+F2/usyE048y23+/8A4cof8NLeEf8AoEfE&#10;D/w3HiH/AOQaP+GlvCP/AECPiB/4bjxD/wDINdT4I+Lfgb4mS3kXg/xn4e8Vy2QU3SaHqsF4YA2Q&#10;u8RO23O1sZ64PpXn/wC1H+0k37OPhrSr+z8LzeMdTvpLiT+y4LsWzJaW1tJcXVzu2PkRxx/dwMl1&#10;GRmk9LX/AK/4Hnst2Uk5OyNf/hpbwj/0CPiB/wCG48Q//INH/DS3hH/oEfED/wANx4h/+Qa6zxJ8&#10;VPBvgvw3Ya/4k8V6L4b0W/2C1v8AWNQhtIJi6F1VXkYKSVBOAegJqLxD8YPAfhGHSJtd8beHdFi1&#10;iPztNk1DVoIFvYwFbfCXceYuGU5XIww9aHo2n00JT5kmuuvyOY/4aW8I/wDQI+IH/huPEP8A8g0f&#10;8NLeEf8AoEfED/w3HiH/AOQa6+D4neDrrb5PizQ5t2ljXF8vUoWzp56Xgw3+o/6a/c965ofGuxk+&#10;I1no0D6HP4UufDD+Jh4mXxFa/wCqWVVBW2zvaAo2/wC0g+WMBc5Io62fn+Cb/R/dbcfS6/q9v819&#10;99ir/wANLeEf+gR8QP8Aw3HiH/5Bo/4aW8I/9Aj4gf8AhuPEP/yDTfEf7Qmg/wDCPeHda8E6j4a8&#10;d6bqfiK00Ca7tPE9nBBb+c2HZJWYrNKgKkW6HzHyAtc5H+2D4P8AFUefAV5o/iyS18XWvhbUY7nX&#10;rXTTB5rbTcxCVszDIcRxqA0xjfy9wGS0nJ2W97f+k/h7y12130YPRXe3/D/j7r030Ol/4aW8I/8A&#10;QI+IH/huPEP/AMg0f8NLeEf+gR8QP/DceIf/AJBrrZPin4Lh8bx+DJPF+gx+MJF3J4fbU4BqDDYZ&#10;Mi33eYRsBb7vQE9Kqw/Gf4fXPiaLw5D468NS+IZbmWzj0lNXtzdvPF/rYhEH3l0/iXGR3ApLW1uo&#10;PTc5z/hpbwj/ANAj4gf+G48Q/wDyDR/w0t4R/wCgR8QP/DceIf8A5BrT+M3xdg+Eel+HZBp51fVP&#10;EGvWOgafp6ziHzZbiUKzFyrYCRiSQ8HOzHGcjyK7/a88UWPh/wAf+MZPhzp83gHwR4ivNE1W8tvE&#10;Uj6p5NtMsc11HZmyEbKqt5hQ3AOFbk4GUmpXt0/Tlv8A+lR+/wBRtNW8/wBb20/7df3HpX/DS3hH&#10;/oEfED/w3HiH/wCQaP8Ahpbwj/0CPiB/4bjxD/8AINc18av2rrP4S+NvBGiWvh9/EVjrggutT1SK&#10;8ECaPYzXdvaQ3LKUbzA0tyvy5ThHOeK6Hx18atSsPihafDjwT4ctfFPi86b/AG1fjU9TbTbDT7Iu&#10;Y42knSCdzJJICEjWM8KzMygDdWtk+7a+cd/u/wA+wtPwT+T2+/8AVd0Sf8NLeEf+gR8QP/DceIf/&#10;AJBo/wCGlvCP/QI+IH/huPEP/wAg1xtn+2BZ+Rog1Tw1JpV6PGC+CfEtrJehjot9JGWhkRtgFxBI&#10;5iCyfuztlDFQQUHa/Hz4xal8IbHwcNH8PWviPVfE/iO28O21vfam1hBFJNHKwleVYJm2jysYCE/N&#10;7YK3Sa6tJers19/MvvDZtPom36K9/u5X9wz/AIaW8I/9Aj4gf+G48Q//ACDR/wANLeEf+gR8QP8A&#10;w3HiH/5BqDwD8en1TxN438L+OtJsfBHiLwlawanevHqn2vTZNPmRmS6jupIoDtUxyq++NdpTqRzX&#10;W6P8YvAPiLRINZ0rxv4c1PSLi+TTIdQs9Wt5beS7cgJbrIrlTKxZcIDuORgc099v66fnp66bi9f6&#10;6/lr6a7HM/8ADS3hH/oEfED/AMNx4h/+QaP+GlvCP/QI+IH/AIbjxD/8g1c+I/xos/Bt1ptjpB0T&#10;XtUfX9P0XU7GfxDa2EunLdnKyMspy8mz5kgADyj7ma6GH4p+C7jxtJ4Ni8X6DJ4vjXc/h9NTgOoK&#10;NgfJt93mAbCG+70OelJe8rr+tE/ya12G9N/61t+aOS/4aW8I/wDQI+IH/huPEP8A8g0f8NLeEf8A&#10;oEfED/w3HiH/AOQa63Qfin4L8VeJtS8OaL4v0HWPEOmFxfaTYanBPd2uxtj+bEjF02sQp3AYJx1r&#10;qKOiYdbHlX/DS3hH/oEfED/w3HiH/wCQaP8Ahpbwj/0CPiB/4bjxD/8AINeq0UAeVf8ADS3hH/oE&#10;fED/AMNx4h/+Qa1fB3x08KeOPFSeG7BfEFlrUllNqEVtrvhjU9J86CKSKOV42u7eJX2tcQghSSPM&#10;XjFegV5V4j/5Om+Hn/YmeJv/AEu0GgD1WiiigAooooAKKKKACiiigDyr9pb/AJJ1pH/Y5+E//Uh0&#10;6vK7zRfiV4B+MHx91XRfhlqvim38Zx6cND1C11HTYbMSQ6eIG+0Ca7jmRBIedsbEhSQDxn1T9pb/&#10;AJJ1pH/Y5+E//Uh06nfFj48Wnwr8XeFdEl0qXUY9VfzNRvI5diaVZmeG2Fy42ncPPuYVIJXCea+f&#10;3eDLipvkf2ly273s/wBPkrlRk4e+umv3f18z5N8W/sofEzwz4Q0/wFpug3XifRo/hxH4Zt9T8N6l&#10;Z6Vt1QtN5pv7iRorySyBmEghjZ422HfCxbjZ0v4D/FnwwtjNp3hBbzUr/wCC1v4LZtQubC6ttP1a&#10;EOxS7SSXE0TcLlElUlsMNuTX0h8X/jJ4n+HUutXOj+BP7e0Lw9pP9tazql/qbadH5IMhaKzJgkW4&#10;nVIndkZ4lXdEC/z/AC41v8dfHnijVPGD+Dvh7o2vaF4buY7d5LvxNLaaheFrK3uyIbf7C8e7bcKq&#10;h51BYcso5puXOptvu35X51fy+N2fkuiCMeXlSW1kvlyP/wBsjdeb7nkv7NvwV8f+Hf2lbDxxrvhL&#10;xDoWi/8ACC/2BdS6/r1leP8AbluYpj5dvaytDBbYLJFHAsaKImJjjLjd13xQ+DPxM+Kf7S19rVrL&#10;omgeDNK8JyaHp91r+m/2tFfS3r5vGSCK8geIqkcUe5+CCwCkHI998LfEHQ/F3w90zxra3i23h3UN&#10;Oj1VLq9IgEVu0Yk3S7jhNqn5snjB9KxW/aC+FyW9xO3xJ8IrDb3i6dNIddtQsV0wYrAx8ziQhHwh&#10;+Y7TxwauqueShJfDzK3+LmT/APSml8kRB8icove2v+Hl/SKv8z5e+HPwn+L/AIDsfgnrniPwTceM&#10;r3wLpWs+FLzRbPUbATSwyGNbS/iM0yxFXigWN1aRZFD/AHT8wqv8TPhb4u8Fr4w8Xp8LdNg0HW/h&#10;TN4ffQ9F1C0+y+FpozNNJCdwhD27CXcWgic74yNmNrH65vviXoXh208Sah4k17w7oWj6LeJazX8+&#10;sRhIN0cTKLouqLbyFpRiMs2VaNs/PtEWp/En4e6lo+lRah4p8M3WleKI/I09LrUbd4NWSQiPZCGb&#10;bOHMirhdwO8DvWVVSrRavdu/3yUu3fnb8ulloaU7UpLSyVv/ACVxfXtypfnd6nxZ4N+FXjy+8F+A&#10;PFPhnwnN4p03xB8CIPB6ta31rb/Yr1kWSNphPKhMTCQjdGHIK8rzmtdf2W/HN7YeGbTVvBQ1awtv&#10;gePB1/Y/25BZl9S82BjarOvmFWxGxEoR48qATg19deE/iB8Ols9T0Twz4k8Li08Jw+Rf6dpN9bbN&#10;GijDLsljjbFuqCNhhgoGwjtWD4q/aK8IaZ4dn1Tw7reieMPseuadomoRaXq8Mn2F7q8jtiZim/YU&#10;3s2xgCdhGR1G1VqrOVvtN/8Ak3tEvL/l69fS+l7xT5oKKe6t98VD/wCVr8T5a0n9nf4tX3hzSobv&#10;w9cC1tPiT4d1q2h1g6PHrC6faRItzPez2JWG5ZSMIxLTMqcjkCtCT9nv4kR6fP4eTwhcyR23xth8&#10;bx6p9ushbXGlvdGRpEHn+YHjUfMjIpORt384+uY/jF4Cm8Ev4yTxv4cfwhG/lv4gXVrc2CtvCbTc&#10;b/LB3ELjd1OOtM1j40fD7w7othrGq+OvDWmaRqFv9ss9QvNXt4YLmDKL5scjOFdMyRjcCRl19RQp&#10;OM1Ps0/n+7a/9Nxfnd/KeVOHJ0s//b0//S36aHyXc/s4/Eb/AIR/V/hunhVfN1D4mf8ACZp8SI76&#10;1+zx232tbrzXTzBdfbAifZwqRbOR+9C5NOb9mj4gJp9+YvDKJey/HlPGiyLeWwc6QJgTc7vM/ubv&#10;3f8ArMEjbzivr/WfiZ4P8Oz6DBq3ivQ9Lm191j0iO81GGFtRY7cLbhmHmk70wEz99fUVd8Ua9/wj&#10;unwXPm6bF5l5bWu7VL77JEfNmSPCvsbdId2EjwN7lUyu7cFTvTcbdGl806dv/TcU/K/qXN+05r9b&#10;v71O/wD6XL8Ox4R+1tay2njj9n3xA8Zl0vTfHtvBd/3Yzc281vDIfpI6D6sK8zvPhf8AFOb4W/G/&#10;4X2vw51BJvH3izWJ7PxPc6jpw0u3sL2ZR9okVbo3O5Yt7BBATnaD3x9RzePfht481hvBsviLwr4i&#10;1bcbhvD731tdT7reblzb7i2YpYjzt+V4+xXiSw+Nfw81WbVYbLx54ZvJdJtPt+oR2+sW7tZ220N5&#10;0wD/ALuPDKd7YGCDnms4xVpRevNf5p8l198N13HJu6a0cbfJrnt/6Xs+x8neKv2Uvit8QLz41ol3&#10;onh/R9T0Wz8J+H7fWNO/tC5ubKygLRTwzRXqLal7hmb94jkFVJUbcHqdP8H/ABm8E+ILL4q2Pg4a&#10;34w8Q+B7XQdd8PC7tGmsNWtt7w3OXuYoprdmdldUnVxlSu7JC+8/FT4++Bvg1pqXnifX7CzDXlja&#10;PC17BHJF9rmMUUrrJIu2P5JXLf3IJSM7CK7PVvEGl6DodzrOp6lZ6do9rCbmfULudIreKIDJkaRi&#10;FVQOdxOMVV3Zyvt187O79Wptvz2sTyq6Vvl5Xjb7uVJeW97n51+IvCfjzUvAXi+bx34Rn8H/ABD+&#10;IXxX8Ptb6Qsq3MNvFF9naN4rmMmOXbFbzlihyuDuAr6w/as8H+J/FFr8L9Q8L+HLrxRN4b8bWOuX&#10;thY3FtDObWKKcOUNxLFGWy6jBcdfrXX3HxW+EuvaLpni+fxj4L1HSbG7lFhr0mqWksFvcrA5l8qc&#10;sVWQQmXdtIIQvn5c1qal8ZPAWj+GtK8RX3jfw5Z6DqziPTtUuNWt47W9cgkLDKX2yE7TgKT0PpQ5&#10;eziunK4tfJQUV/5J876E6Nt780ZJ/Nz5n/5N8rHyZ8bP2bfiR+0DH8WPGCaJL4P1PVLLRdN0Xw5q&#10;F7aPeXdvYXX2ubz3jee2RpXYrGpZ1zGvmbVJrXtP2Y/EvxC8PfGTUNZs/Fel+IfEdrp40y48Walo&#10;zXc97YDzrW4aHS4EghCS7Iw5md3VTkRhVz9O/Cn4hp8TPhX4a8aS2a6RHrGmxai1q0/mC3DoGKmT&#10;auQPXA+lO0D4weA/Ffh+613RPG3h3WNDtZltrjU9P1a3ntoZWKhY3lRyqsS6YUnJ3L6im4umpU1p&#10;a/yb3frdX7X26Gmrkm1dv8bbL8PW258s3X7PPxC174a+D9Y1Hw2kXxB1j4p6f428UWK6hBILC2jn&#10;KiMSlwsiwW6QqAhJODgEk10vwu+F/jPwdqGp+DNY+GlvrsM3jHV/EFt8RLy/sjFZx3XmSRXcMZ33&#10;P2xfMEO3ykX5SRLtwK9+tfjN8P77wXdeMLbxz4buPCVrJ5Vxr0Wr27WEL5Vdrzh/LU5dBgnqw9RT&#10;/EHxe8CeE/DemeItc8a+HdG8P6oENhq2oarBBa3e9N6eVK7hXyoLDaTkc9KTSs42snpbsmoJL7oR&#10;t13J1dne77+acm32+279PI+Rf2a/2Y/H3gvXvhLpfizT/E6x/D1tRZdVfVNDj0f94Hj/ANDSC2a/&#10;nWcOHZLlodu3JZmVVP3RXnsnxo0S18Zahpl1dWFr4fs/DcHiV/Ek1+i2n2eSWVMliNoQLFv8zfgh&#10;vbJ3W+Jng+PxJpXh1vFehr4g1a3+2adpJ1GEXV5Bhm82GLdukTCOdygjCtzwatyc0n6/fdp/in91&#10;ybJN26Jfduvwkvv7nS0VhaD478NeKtT1PTtF8Q6VrGoaWwS/tLC9inltGLMoEqIxKEtG4+YDlGHY&#10;1u1BQV5V4j/5Om+Hn/YmeJv/AEu0GvVa8q8R/wDJ03w8/wCxM8Tf+l2g0Aeq0UUUAFFFFABRRRQA&#10;UUUUAeVftLf8k60j/sc/Cf8A6kOnVwuufs4+IPi94g+JWreJ/F/iLwZa+I1Ph6HSdGGlzJJo8Cus&#10;TO81rM6PJJLczfu3QqJUBwy8d1+0t/yTrSP+xz8J/wDqQ6dWTefGT4g6h4n8eWnhb4e6Jruk+Eb5&#10;bCeS58Ty2t/eP9jgumEFv9hePdtuFVQ86gsOSgOah2u79n92l3+NvmXHmt7vdf8ADfr8kebanH8X&#10;PFEXhfw147+GfibX/Cmj2UX9qjw/qGjgeI76KRkU3H2i/jZbRljSYw4zI0oWTCoySddol98QPh/4&#10;y+KLad8Ktc1v/hJNZj1LStQj1HS4rFM6bZ24FwXvBMgWWBw5SGQ7RlA/AN/xN+0rqq+EV8YeDvA7&#10;+IfBtt4ci8U3+rapqDaX/osivJ5NqDBIs9wkcbs8bvEq5jBfL/Lt/ET9ojTvAeueCbNdKn1K019E&#10;u728WTyxpVi8sECXMg2nI866gUglQF818/u8HVqUpSg93dPvq7/L4dH2XZGekUmtktPRJf57b3fc&#10;jh+E+q+Gv2Ubn4eWzx6vr8XhSbSg8JESXN21sykrvICq0jHG4gAEZxXD+I/gPqt4vicWvhizYXHw&#10;pj8KWQBt1/0ofaM2q5b5V+aLnhOnPHH0s7rGjO7BVUZLMcAD1rlPD/xe8CeLdHk1bQ/Gvh3WdKju&#10;49Pe+0/VYJ4FuZGVY4C6OVEjM6AJnJLqAORWU4qpKb6y7eanH/29/O3z0jJwUfL/ADjL/wBsXyv8&#10;vnyx+EPjrw1ryeKpPDE+v/2X4yt9bGh295aC4v4D4fgsGmiaWVYxLFP5hAkkjyqOQclN3b6H8P8A&#10;Xdc+KXg3xTP4Jt/BFlbaD4ghltbe6t5Xsrq8u7SSNpBFhTNIqTSP5fmIHLDzHyGbtfGn7QHgXwF4&#10;q8NeHdW8Q6fFqmvas2iwwi9gBguRb+ftmDSBlyrQqAASWuIBj94DW1B8WPBF14q/4RiHxj4fm8S7&#10;ZH/saPVIGvNsZYSHyQ+/ClHDHHBRs9DWs5e096W1n/6Ryv8ADX/gaEJezSXp+bt+N0fKkvwz8X6L&#10;8K4oNZ8HHwtbeAfhjrfh251Jru2lj1iaSCAK9qIpHk8k/ZXlJnWJ8ug2n58F58F/E3xa0vwpfL8N&#10;4/DOkabpfh3RpdMuLmxZdStodVtLqZ0EUjKLWGGGQor7JG85x5SnAb6N+KXxo+H3gv4X6r4k8Q6v&#10;pWp+HG0WbU/sqXNvN/adlhFbyVdwkyuZokHO1jMi5+cZ7bw1qula54e03UNCubS80W5t45bOewkR&#10;4HhKgoY2QlSuMY2nGOlOMpRqOq900/mnNu/rzP8AHqE/eio9Hf8A9s/LlW/fsfOuufCvxdo/j/V/&#10;GFp4Wk161s/iGniSHR7W6tUuNQtW0GOwM0PmypGJI5mZtsrx5EbEHOzMXwy+B/ibTfHHh3X9Y8Ow&#10;2FsLLxbdGz+0Qyf2XNqWo29xBbHaxBcxedvMe6MNvAYgqT9Q0Vna8eV9rfLl5PyV79/LQtzbd/O/&#10;3Nv/ANuf/Dnw3ffs1/EOLwX4Z0iSz8SyW+o/DzSvCWpaV4dvtEijtLi3EolW7mvYpmSEmcESWQdw&#10;YmOxiI6+l/jb4L1bxV4B0PS9Ht21C7tPEGhXkgeZFbyLbUbaaZyzFQSscbt6nGACSBXptFauo3Ln&#10;e/NzfPm5vuuR1v5W/BL8kj5o8H/BTxFocnw+mk0KO3l074h+IvEGpOs8JKWt0uqLBMSG+Yus9sNq&#10;5YBhkDaceN+DvhH4p+NH7PnhHRdH8FR+GItL8Na7HBrtxc2vk6pLfW8sSRQrG7SqJJJBLM0yR4eJ&#10;ceZndX33VTSdIsdB0230/TLK306wt12Q2tpEsUUa+iooAA9gKy179Lfhb8OnT5GnO+f2nW9//JnL&#10;85P5Hyj4s8E/Ejx1qnibxWPhzqOkzGLwhJa6Jd6np7Xd02m6rPdXSK0dw0KnY6lC8ihsjJU5A9v+&#10;PWn+JNf+E93B4a0CLV9Ylns5Dp11HaSzRxi4iaWSFbhvsxuYlDSRea3l+ZGhOQMH0qiqk+ZW87/P&#10;T/JGcfdafZJfcrI+PPhz8DPHsnxD07XvE2ialcW7eP18SSXOvXOltei3XQZLSOWdbEJD5qziNdsS&#10;tjKnc+Getfwv8KPGfw+1rQ9ek8Ev4pgjn8V2EmiW93ZK9smo6sbqC7zLIsZieJAsgVjIodQI2O5R&#10;9WUUpe8lHyt/5Ly/loNu6s/L8HJr8ZP8PO/i/wANfhpqel/sjaH4C1/w9b3Wqx+FF0i90GbUPIil&#10;c2/lvbm5hD7FOSvmIDjORXhfjbwp43tfgj8R5fFegX91pt2fD9lYWvjMaOdWujHfIJLeebTVML2m&#10;HRY/N3SAvOWGCuftyqeq6PYa7ZNZ6lZW+oWjMjtb3USyxlkYOhKsCMqyqwPYgHtVTk5ylPrL/O/6&#10;9QT0iu3/AAP8ulvwVvk3xl8IviB4y8TX3xG03QNd8EzjXdNvV8O6ZcaRJrNxHb2NzatcAzNNYebu&#10;ukwskjfurYEMkhUBZPhX8RvCvhbwVY6F4f18A/21c3l9az+HrjXbGe8uVlSGSW5gW0htpA7tMlpD&#10;IVaONU8xV3P9e0Vm4ppxfX/K342/paAna3l/wf8ANnxR4d/Zj8dWmgeBrq50kDVPB/gzRoodHnur&#10;aSy1DU7K7lla1lAJBBQ4jkICRvIkmN8a7ek8RfBXxr4g+L2pXtxa+Lf+Ef8AEOv6P4kEVnfaJBYa&#10;ebaO2DRXckkU16Jo2tmIW0LROJFXfHukcfWdFaqTUlLs2/m5cz/G3pZW63T1vfqkvklZfr978reZ&#10;/s++CdR8BeB9TsdVsRYX114j1rUigkR98c+o3EsLkqSPmieM46jOCAQRXplFFR2Q3q3Lu2/vdwry&#10;rxH/AMnTfDz/ALEzxN/6XaDXqteVeI/+Tpvh5/2Jnib/ANLtBoEeq0UUUAFFFFABRRRQAUUUUAeV&#10;ftLf8k60j/sc/Cf/AKkOnVyem3Xj74deOvisNM+GGteI18Ra2mo6Tq0Go6ZDp+P7OtLcef5l2twi&#10;rLA+7bA7bRlVc4FdZ+0t/wAk60j/ALHPwn/6kOnV6rStv5pr5Np/oilKx8k3ngHx54d0vwR8ONT8&#10;C+IvGfw78O6PaNqMvhm60uFPEGory8U63d7C62iMNxiC/vSwVjsQrJ0ep/s6eIvjJrHxF1nxR4q8&#10;SeBLfxLH/YEWh6SNKnB0iFGWIyPLbTsjvJNcy/upFKiVBwy5H0nRTfvXv1v+P/A0XkK7VmvL8P8A&#10;g6+p4zqHgvxt8Qv2Vda8G68sdj44vtAu9ElnuJVMNzMI3gS4Zo2fbHMAshH3lWTBAYEV5j4o+G/j&#10;vx3ca/4utfh7c+Gbm2g8MR2vhq7v7H7VqTaZqbXk214Z3gRfLfy4i8ikndvCLtNfWlFVzPn9p1un&#10;81fX8eunZCWkFBbfpo7f+Srz8z5UsfAfj+Tx9B42m8CX9tG/xGXXW0dtQsWvI7CTQF08zMRP5WUl&#10;JLIshOFO3fxnB8H+Dda8f6prWhad4L+xWVt8U77xBceM2ntfJUQXDqyhA/2hrhlUQcx7PKcnzeNl&#10;fZNU9N0ew0eOdNPsrexSed7mVbaJYxJK53PI2AMsxJJY8k9azteSvso2+5wt/wCkfe+2hU5OUbdf&#10;0tO//pf3Hxf/AMKV+JviT4a6b4VuPA8+j3Og/C3WPBi3V3qdk8N/fSLZJA0PlzMwikFu5DShCOjK&#10;vBP2P4WvbvUfDem3N9pVzol5Jbo02nXjxPNbtjlGaJ3jJHqrMPetWitZTlJa/wBXbb+9v8iXrbyv&#10;+Nl/7agoooqACiiigAooooAKKKKACiiigAooooAKKKKACiiigAooooAK8q8R/wDJ03w8/wCxM8Tf&#10;+l2g16rXlXiP/k6b4ef9iZ4m/wDS7QaAPVaKKKACiiigAooooAKKKKAPKv2lv+SdaR/2OfhP/wBS&#10;HTq9Vrn/AB54D0b4leGZ9A1+C4n02aa3uSLS9ns5klgnSeGRJoHSSNklijcMrA5UVxX/AAzT4R/6&#10;C/xA/wDDj+If/k6gD1WivKv+GafCP/QX+IH/AIcfxD/8nV+av/BU/wCKFh8IfFXhv4bfDvxV4wg1&#10;q38rWtcubjxvq+ofZ3WRZLKELNfSLHKrJ9oO6IOv+iujgE5AP1/or5q+APgv4e/tAfBvwn8QdI1P&#10;4gW9prlks72v/CyPEjfZp1Jjng3NeIX8uZJI9+0Btm4cEV6B/wAM0+Ef+gv8QP8Aw4/iH/5OoA9V&#10;oryr/hmnwj/0F/iB/wCHH8Q//J1H/DNPhH/oL/ED/wAOP4h/+TqAPVaK8q/4Zp8I/wDQX+IH/hx/&#10;EP8A8nUf8M0+Ef8AoL/ED/w4/iH/AOTqAPVaK8q/4Zp8I/8AQX+IH/hx/EP/AMnUf8M0+Ef+gv8A&#10;ED/w4/iH/wCTqAPVaK8q/wCGafCP/QX+IH/hx/EP/wAnUf8ADNPhH/oL/ED/AMOP4h/+TqAPVaK8&#10;q/4Zp8I/9Bf4gf8Ahx/EP/ydR/wzT4R/6C/xA/8ADj+If/k6gD1WivKv+GafCP8A0F/iB/4cfxD/&#10;APJ1H/DNPhH/AKC/xA/8OP4h/wDk6gD1WivKv+GafCP/AEF/iB/4cfxD/wDJ1H/DNPhH/oL/ABA/&#10;8OP4h/8Ak6gD1WivKv8Ahmnwj/0F/iB/4cfxD/8AJ1H/AAzT4R/6C/xA/wDDj+If/k6gD1WivKv+&#10;GafCP/QX+IH/AIcfxD/8nUf8M0+Ef+gv8QP/AA4/iH/5OoA9Vor5f/Z8/Z78L6t4D1WefVfHCOvi&#10;3xPbgW3j7XYF2x67fxqSsd6oLFUBZyNzsWdizMzH0v8A4Zp8I/8AQX+IH/hx/EP/AMnUAeq0V5V/&#10;wzT4R/6C/wAQP/Dj+If/AJOo/wCGafCP/QX+IH/hx/EP/wAnUAeq15V4j/5Om+Hn/YmeJv8A0u0G&#10;j/hmnwj/ANBf4gf+HH8Q/wDydWr4O+BfhTwP4qTxJYN4gvdajsptPiudd8T6nq3kwSyRSSpGt3cS&#10;qm5reEkqAT5a84oA9AooooAKKKKACiiigAooooAKKKKACvnX9qz4I/DrXtAtPEep+APC+o+Ib3xb&#10;4WtrrVrvRraW7nifW9Pt3jeVkLsrQkxFScFCVPHFfRVeVftLf8k60j/sc/Cf/qQ6dQB2vgn4e+Ff&#10;hrpUumeEfDOj+FdNmmNzJZ6JYRWcLylVUyFI1UFiqIN2M4UDsK6CiigAooooAKKKKACiiigAoooo&#10;AKKKKACiiigAooooAKKKKACiiigDyr9mn/knWr/9jn4s/wDUh1GvVa8q/Zp/5J1q/wD2Ofiz/wBS&#10;HUa9VoAKKKKACiiigAooooAKKKKACiiigAooooAKKKKACvKv2lv+SdaR/wBjn4T/APUh06vVa8U/&#10;ao8QfZPCOiaRZ6bqGu61JrVjr0el6RB9oupLXSbuHU7pliB3HctqtshA2m4vLSNigl3AA9roqppO&#10;rWOvaVZ6npl5b6jpt7Clza3lpKssM8TqGSRHUkMrKQQwOCCCKt0AFFFFABRRRQAUUUUAFFFFABRR&#10;RQAUUUUAFFFeFftDeCraPxDoPjzVtY8UQ+E9OhOl67p2h+KNS0iKGKa4hEWpt9muI022p80zF9g+&#10;zzSys5+yxxuAe60V5V/wzT4R/wCgv8QP/Dj+If8A5Oo/4Zp8I/8AQX+IH/hx/EP/AMnUAeq18/8A&#10;7dHgHxx4+/Zx8Rf8K48R+IPDnjPRcazYf8I5fT2s9/5Kt5tofIUyS74mk2RrjdMsOSADXV/8M0+E&#10;f+gv8QP/AA4/iH/5Oo/4Zp8I/wDQX+IH/hx/EP8A8nUAfBX/AAR70L4i/ETVfFPxB8UeOfFGpeD9&#10;JmmsdP0m71u5ltLrVLhvtF3cPF5+GZFm3HzI2V3vDIDvjzX6lV4p4W/Y9+GvgfQbXRPDa+MPD+i2&#10;u7yNO0vx7r1tbw7mLtsjS9CrlmZjgclieprW/wCGafCP/QX+IH/hx/EP/wAnUAeq0V5V/wAM0+Ef&#10;+gv8QP8Aw4/iH/5Oo/4Zp8I/9Bf4gf8Ahx/EP/ydQB6rRXzrF8JdKl+NvhvTvC2veODY+GJn1TxJ&#10;cT+OtbvbYy+SPsemSxzXbIzSGdbtgNxWO1iWVPLvIy30VQAUUUUAFFFFABRRRQAUUUUAFFFFAFTV&#10;tWsdB0q81PU7y307TbKF7m6vLuVYoYIkUs8juxAVVUElicAAk15/8HtJvtYuNY+I+tWVxpmr+Lob&#10;M22lXsTRXOlaXDGzWtlcKQB54kuLueTK7kku3h3ypBG5q+Jv+LqfFSHwl/rfCvhX7JrOtNHx5+qr&#10;PHcabaCQZx5Pk/a5o/kf95pxy0U0qN6rQB5V4R/4tT8R7zwfP/yL/iu9v9d0Cf7qWt0xSe+092bl&#10;5ZZpLq+iwzMyNdqEjjtEL+q1ynxS8C/8LI8CanoUd7/ZV/J5V1p2p+V532C/glSezuvK3KJfJuIo&#10;ZfLY7X8va2VYgnw38df8J5oNxPcWP9ka1p17Ppeq6W0vmG0uoW2sASqsYpF2Twu6I0kE8MmxRIAA&#10;Dq6KKKACiiigAooooAKKKKACiiigAooooAKqatpNjr2lXmmanZW+o6bewvbXVndxLLDPE6lXjdGB&#10;DKykgqRggkGrdFAHmnwz1a+8L+IdQ+HGvXlxqF9YQtqejareSs7ahpb3EipEWkO+WezHlQTOWkZl&#10;ktJpJPMuiiel1xXxM8E33iK30/WPDstvY+MtFmWfTbydmjWWIyRtc2MrqrEQXMcflsSkgjbyp1ja&#10;SCLGr4A8bWPxG8G6T4j0+K4tbe/hEjWd6qpc2coJWW2uEVmEc8MivFJHklJI3U8qaAOgooooAKKK&#10;KACuU+Jnjr/hAPCs99a2P9ta9cbrXRdCSXypdWvzG7RWqNtbbu2MWkIKxRpJK+2ON2HV15V4O/4u&#10;147Tx3J8/hXRPOtPCm354NT86KLztXG7/ttbW7qozC1zIsksV6mwA6r4Z+Bf+EA8KwWN1e/21r1x&#10;tuta114vKl1a/MaLLdOu5tu7YoWMErFGkcSbY40UdXRRQAUUUUAFFFFABRRRQAUUUUANkkWNGd2C&#10;ooyWJwAPWvEV/aa03xx8Kb7XvAMLXHiG81FfD+h6fq8BHn6hMqvbTSRxvva18mRL2RkO9bVJZNoK&#10;Mo6D9oyPxHrHw0uPDHhNLiPWvFE8ehLqUNu8qaZDNkXF3JtZdojhWUqdy5cxqCCwr5T0nwP4w1Gb&#10;V/iG+l6f4i0Hxn8PdS8NeGJPCWg3dn5VoLSOe0uZrX7RciP7WkKogZgypBZqwjllkhTOU3GE52vZ&#10;O3qlf/JLTd76GijzShHu9fJXt/m3rol5n254D8E2Pw98MwaLYS3FyizXF3PdXbKZrq6uJ3uLmd9q&#10;qgaSaWWQqiqilyEVFCqOgr4p8Tfsw6B9n8X29r8Ot0D/AA1hubeOPT5GWXXV+04uMY+fUBlf3xzO&#10;N/3vmOcDxV4ZtfFvjv4j28nhDW9X+KsjaB/wjuuxaZcSjSrwWdozym7UFLEqwDyl2iMqKEBk27Bt&#10;Zc/Jfrb/AMmlHT/wFv0a76Ycz5ea3S/4Rev/AIF96a8z6sj+O+jN4H1vxg2l6rF4b0VNXa+vnWDE&#10;TafO8EqbPN3s0hikaPCkFU+YoSFPH6p4sv8ARdQsvi5N4T1nwXaPJa6J4psteks5ZJNHDSm3v1+z&#10;XE0cK2txeNJJI8sYW2a9aRHMcBX588d/CHX/ABF4D8RWN54K1HVN3h74heTbTaTJLuuZtbhnstql&#10;D+8cIJIsctt3LnGa3vGXwl1rR9F8V6bo/he307wRD4+tLm80ibwnPq1hcaauhWsKFdLt2je7hS6E&#10;XyREhWi3EERMKUfhu+q/9v5fyd/RfM6JxSk0u8/wSa+/bzZ9vUV8J/s+/DHU7H4ufDLwr430dtW8&#10;P6Foeu6r4Qm1XS3tvKtFvNMFvG9rc3FxNBLbO7eUJW3pDJaZYSiZI/uym1ZJ+v4NrXz02ME7hRRR&#10;UlBRRRQAUUUUAFFFFABRRRQAUUUUAFfKfg/4qX3hP9ojVtYupLW1+GHxE8SzeHrCUhUI12ztIrcX&#10;DyOw+W5+xTWqovG+0gKqTO7V9N+I7G/1Pw/qdnpeoLpOp3FrLFa37QecLaVkISUx7l37WIbbkZxj&#10;IrwDxh+wP8JfEfwhm8HWXhHw/pesNYR2ieKl0eL+0WkUKDNLNGY5ZDJg+ZiRS4dxuGc1NnzXva36&#10;76eS79XfdaVpy2fX9Nvvdtuiae+vRX37VWlWutSWMXgjxhfW/wDbdx4ag1C2tbUwXOpxeYRbRhrk&#10;SfP5RxMyLCufnkQhtsg/ak0y6tfD8en+CvF2q6/rVzqNlH4etbe0F3bT2MgjuY53e5WBNudwfzSj&#10;AAKxZkVuV+E/wwu7iS68La34hlm8S+DfHk3ia4uLi0RX1S2uUme1nUJ5Y2yJOyPKsax/aLW7jRSs&#10;W6ofEHwZ8Y+G/ix4Pl8Ia5FbTy3/AIl1ebVb/QpL2xtvtclu6280aTxk/wAW1hLGS0ecEBlMx5uV&#10;KW9vxtH9XP5RXe7TtduO1393v/oofOT/AO3Vs/2lovEXirU9Rt9S1u28JTWPhd7GytbG2S8gvL3V&#10;Lu0mimE6nALxRxSjJKhHMZDYY5XwW/aIv77XfEOufEHU/Fmg2W3xFew6TqVvpB0mysNNvkgdle1D&#10;3TSoHVTvkZWYTFQR5bHptM/ZBg0iNkg8VTStI2gzTzXFirSTXGn6pPqU0rFXUZuJLhxgACPqN3Sq&#10;vin9nXw34S8H+I9X8Y+KJf8AhErPQfFq6u0FiyyJZ6ndi+mkUqznMCRMoARi/XA+6dnZXa397/0l&#10;cu/97TXby3L9yVk9rw+61pfj977mP8Zf2qPtHhe68LR+FfG3hHXdSe1tNRVYoF1PTdMvibeG/tZY&#10;bhoBNJOy28QadZI5GeZonS2dG+lPCVtb2XhXR7e00P8A4Rm0hs4YodF2Qp9gRUAW32ws0S7AAuI2&#10;ZBt+UkYr5f8Agj+xpd+H/A95e602geFfEviTU/D3iHUNG8OeHLWztNKksPssr2SGKRml3PbvukEn&#10;lb5HkSJd7B/raqly2dt7/hZfje9/TTQxV+v9f10/EKKKKzKCiiigAooooAKKKKACiiuf8eeNrH4e&#10;+GZ9av4ri5RZre0gtbRVM11dXE6W9tAm5lQNJNLFGGdlRS4LsihmABxXxU/4uhrx+FFv8+mXdkt1&#10;4yY/IV0a4W5hjton6+bdTQPGSgJSCK6O+GU2zN6rXFfCHwTfeCfBsaa5Lb3fizVJpNV1+8tWZ4pt&#10;QmO6VY3dQ7QRDbBAJMslvBAhJ2Cu1oAKyNK8J6Vomta1q1la+TqGtSxTX83mO3nPHEsSHBJC4RVH&#10;ygZxk881r0UAFFFFAHFfFjwTfeL/AA9BdaDLb2vjLQZn1Xw5dXrMLaLUBbzQqtwArFoJI55YZAFL&#10;COZ2jKSLG66vgPxtY/ELwzBrVhFcWyNNcWk9rdqomtbq3ne3uYH2syFo5opYyyMyMUJRnUqx6CvK&#10;te/4tD8Rz4kT5PCHjC9t7XXB/rHt9ZlNpY6fcoPvCKZVjtZQC4V1tHVI1+1SkA9VooooAKKKKACi&#10;iigAooooAKKKKACiiigAooooA80+M+k32k29n8Q/D9lcah4m8KQzH7DaxNPLqOlyyQSahZRwgZee&#10;SO2R4NpRvtEMClxE8qv6BpOrWOvaVZ6npl5b6jpt7Clza3lpKssM8TqGSRHUkMrKQQwOCCCKt15V&#10;oP8AxaH4jjw2/wAnhDxhe3F1oZ/1j2+sym7vtQtnP3hFMqyXURIcK63aM8a/ZYiAeq15Vff8XY+L&#10;Eukt/wAit4BvbW6u1HI1DWWgaaK2lRuPKtYZ7S7B2sGnmtWR42tJFfoPix42vvCHh6C10GK3uvGW&#10;vTPpXhy1vVY20uoG3mmVrghlKwRxwSzSEMGMcLrGHkaNG1fAHgmx+HPg3SfDmny3F1b2EIja8vWV&#10;7m8lJLS3Nw6qoknmkZ5ZJMAvJI7HljQB0FFFFABRRRQAUUUUAFFFFABRRRQAV5V4Z/4up8VJvFv+&#10;t8K+FftejaKsnHn6qs8lvqV2YznHk+T9khk+R/3mojDRTRO3qteVf8MnfBD/AKI38P8A/wAJex/+&#10;NUAeq0V5V/wyd8EP+iN/D/8A8Jex/wDjVH/DJ3wQ/wCiN/D/AP8ACXsf/jVAHqtFfP8A8Vfgz+zp&#10;8G/hx4j8beJPhF8P7fRdDspL2fb4a05Xl2j5Yo96KplkbbGilhud1XOTX5wf8ExvHnw6+KHx68Ye&#10;CfiH8NPA+oP4wmuNb0GKTw7bSw6fdLvlnsrcNC7pAYcsivKEjFrtUFpSSAfs/RXlX/DJ3wQ/6I38&#10;P/8Awl7H/wCNUf8ADJ3wQ/6I38P/APwl7H/41QB6rVTVtJsde0q80zU7K31HTb2F7a6s7uJZYZ4n&#10;Uq8bowIZWUkFSMEEg15r/wAMnfBD/ojfw/8A/CXsf/jVH/DJ3wQ/6I38P/8Awl7H/wCNUAWvgxq1&#10;9pNvefDzxBeXGoeJvCkMI+3XUrTy6jpcsk8en3skxOXnkjtnSfcEb7RDOwQRPEz+l1xXgn4I/Dr4&#10;a6rLqfhHwB4X8K6lNCbaS80TRrazmeIsrGMvGikqWRDtzjKg9hXa0AFFFFABRRRQAUUUUAFFFFAB&#10;RRRQAUUUUAFc/wCPPBNj8QvDM+i38txbI01vdwXVoyia1uredLi2nTcrIWjmiikCurIxQB1dSyno&#10;KKAPFP2ff7c8eXmrfELxh/Z7eII9/hS3g0zzDa2n2GZoNSeFZcsn2jUYrk5DfvLe207eqyRsB7XX&#10;lX7NP/JOtX/7HPxZ/wCpDqNeq0AFFFFABRRRQAUUUUAFFFFABRRRQAUUUUAFFFFAGT4p8J6H440G&#10;60TxJo2n+INFutvn6dqlqlzbzbWDrvjcFWwyqwyOCoPUV4B8Ef2e/hZY/FH4t3dv8NPB9vd6H4zt&#10;P7Kni0G1V9P26JpE6+QwjzFiaR5Bsxh3ZupJr6Vryr4N/wDJRfjt/wBjnbf+o9o1AHqtFFFABRRR&#10;QAUUUUAFFFFABRRRQAUUUUAFFFFABRRRQAUUUUAFFFFAHlX7NP8AyTrV/wDsc/Fn/qQ6jXqteVfs&#10;0/8AJOtX/wCxz8Wf+pDqNeq0AFFFFABRRRQAUUUUAFFFFABRRXz/APDfw742+KGk63r1x8YvGGif&#10;8VNr+nw6fpdjon2e3gtNXu7SFEM2nSSHEUCZLuxJyc80AfQFFeVf8Kb8Xf8ARdviB/4A+Hv/AJVU&#10;f8Kb8Xf9F2+IH/gD4e/+VVAHqtFeVf8ACm/F3/RdviB/4A+Hv/lVR/wpvxd/0Xb4gf8AgD4e/wDl&#10;VQB6rXlXwb/5KL8dv+xztv8A1HtGo/4U34u/6Lt8QP8AwB8Pf/KqsnRv2cta8P6lrt/YfGz4gW93&#10;rl6uoahJ9l0BvPnW3htg+DpZC/ubaFcLgfJnGSSQD2uivKv+FN+Lv+i7fED/AMAfD3/yqo/4U34u&#10;/wCi7fED/wAAfD3/AMqqAPVaK8q/4U34u/6Lt8QP/AHw9/8AKqj/AIU34u/6Lt8QP/AHw9/8qqAP&#10;VaK8q/4U34u/6Lt8QP8AwB8Pf/Kqj/hTfi7/AKLt8QP/AAB8Pf8AyqoA9Voryr/hTfi7/ou3xA/8&#10;AfD3/wAqqqfC+TxLoHxo8b+EdZ8bax4002y8P6JqtpLrdtYRTQS3NzqkUyg2ltACpWzh4YMQQcHn&#10;FAHsFFFFABRRRQAUUV4V8Pfix8YfiV4B8NeLtM+G/geDTdf0y21W1iu/HV4syRTxLKiuF0dgGCuM&#10;gEjOcE9aAPdaK8q/4ST43/8ARPPh/wD+F5ff/Kaj/hJPjf8A9E8+H/8A4Xl9/wDKagD1WivKv+Ek&#10;+N//AETz4f8A/heX3/ymo/4ST43/APRPPh//AOF5ff8AymoA9VrxT9rz9oTVP2Xfg3c/EGw8G/8A&#10;Ca2ljewQahbf2oth9lglJjE+4xyF/wB80MexVJ/e7uAprW/4ST43/wDRPPh//wCF5ff/ACmrJ8WQ&#10;/Fvxx4V1nw3rfwz+H97ousWU2n31t/wsDUI/OgljaORNyaOGXKsRlSCM8EGgD5r/AOCc/wC2trn7&#10;QHiTWvBVh8NP7M0WzvdY8Sal4ik1iSVLb7dqVxdRWyoLUK0u65KDdIm5IJZByuyvv+vir9jH9mP4&#10;p/sd/Di+8PWHhD4f+I9a1S9a91LXZPF11avPgbYolUaOzCKNckKzv88krAgPtH0B/wAJJ8b/APon&#10;nw//APC8vv8A5TUAeq0V5V/wknxv/wCiefD/AP8AC8vv/lNR/wAJJ8b/APonnw//APC8vv8A5TUA&#10;eq0V5V/wknxv/wCiefD/AP8AC8vv/lNR/wAJJ8b/APonnw//APC8vv8A5TUAeq0V5V/wknxv/wCi&#10;efD/AP8AC8vv/lNXQfB7x9ffErwONZ1PSbfRNSh1PU9KurG0vWvIUlsr+4s3ZJmiiLqzW5YExqcM&#10;ARxQB2tFFFABX5z/ALUPg2P4h/s0+DfDEql01f4365ZYUkHMmta2o6c9SK/RivBPg/8ADfw58Rvh&#10;3AfEWnf2gdC+JHibWtO/fyReReReIdTEcvyMu7G9vlbKnPINRKPNy621T+5p/f2LhNwu1vZr5tNI&#10;+WPD/iE/FD9tX4CePpV3PJZDRNzdUkTQHvZ09QQ9+AR6rjqOO4/Zr+NHiO8+H/wq8A/DzR/DHg/U&#10;fEA8S6rLPfWl9f2FtDaahJHsjia7WVpJZJVZmafCANhSCqj6Y8MfsxfDLwZqWh3+i+GEsLrRNSvt&#10;XsHS8uGEN3eJsupMGQht68bWBVeNoXFVpP2U/hg3hXQPD0Ph64sNP0G4u7nS5dO1i+tLu0e6Z2uQ&#10;l1FMs4SQyNuTftPAIwq40lJy1tvuvN3enkpO67213ISUYqK6WV3rpHmWvm4tLy1tsr8HN8avinb/&#10;AB80b4e6hH4Q0qKz8Ex+K/EEtraXeotLIt08M0Fmxlg2q6qCrOjFD1WSuf8Ah7+1Z481a1+D3i3x&#10;Fp/hz/hD/ilfzafYaTpcM4v9HZklltXluXmMdyCkLLIqwwlWcY3bSD714R+BPgPwF4g03WvD3h2D&#10;StQ03Q08N2j28soSLT0kMqwiPdsPzksXILkk5Y1l+E/2Zfhv4F8S22vaF4c+xXtkbltPt2v7mWx0&#10;1rg5naztHkaC1L5OTDGhwzDoxBmbtF28/wD0qTt848q/utaX6rdO2mi/9JSvfyld/wB5PW1rHgfw&#10;b/ax+JvirRfg14m8V2fhOTw98RtUvND+waLZXUN3YzRrO0U/mvPIsiN9mcMmxSu4He3IHn37Fvxo&#10;8X/C34a/AbQNSGi6j4K8XR+IEggtLGdNSsnszNcbmmMxjmD7ZBsESFcqNzcmvfP2Vf2PdH+Cfgjw&#10;c3iaztdU8daDHeIl7aajdz2MDXEzl5LeCQrHHK0bKjSrErkAgsQefR/Df7OHw68Iw+B4tJ8O/ZI/&#10;BMl3JoC/bbh/sbXKss5+aQ+ZuDt/rN2M8Y4q5Ll51F77fc/v1d7+duiLbTb00/8A2ren2fu83fxP&#10;4e/tWePNWtfg94t8Raf4c/4Q/wCKV/Np9hpOlwzi/wBHZklltXluXmMdyCkLLIqwwlWcY3bSDh/B&#10;v9sb4g+Jh8GdY8WWXhp9C+IMOtq9nothcx3VlLYLJIrrI9w6yLIsTAx7AVJGGbOB9B+Ef2Zvht4F&#10;8T2uvaJ4cNneWLXLafbtf3MtlprXBzO1naPIYLVnyQTDGhwzDoxBl8N/s4fDrwjD4Hi0nw79kj8E&#10;yXcmgL9tuH+xtcqyzn5pD5m4O3+s3YzxjilLZ8unby0f39Hd/oheuv4Xev3fZ01263d/Cf2ff2vv&#10;Hvxc17wHf3PhSW78K+LzdGWPTvCWsWw8PKNz2zy6nMDa3qMqbGaMRYdlIyMivsGvMPB/7NHw48B+&#10;J7PXtE8PyW17YNctp0EupXc9lpjXDbpzZ2kkrQWpfJB8mNPlZlHBIPp9VJxsrL+v19WTrd6/1+no&#10;FFFFQMK8q8Of8nTfEP8A7Ezwz/6Xa9XqteVeHP8Ak6b4h/8AYmeGf/S7XqAPVaKKKACiiigAr4/b&#10;xt4w8BfsJ/AfUfCR1K0t20jwzDr+saPpq6je6VpJtIjc3UNuySB2UKoJMcm1XZth28fYFfPnwW8O&#10;+LPEX7I3wMHg7xhH4P1S18MaFcPLdaVHqNrdxCxi3QTRFo32tn70UsbggfNjIMyvpbuvz67ad/Iq&#10;LSvfs/y/Pt0vvoZ+h/tNaF8PfhJ4a8Q3fje7+ONl4k8SLomjap4c020S9L3AaS3t7qNJI4xKijYz&#10;BIiMruiU7jW2P2xPCi6PcNN4f8S23iqHxGnhQeDZbe3/ALUk1F0EiRqRObcoYT5vmmcR7B97OAfG&#10;PjB+zL4n8J6V4On0m/ufEfi3X/i/YeKdZ1XR9EZLOw/dSx+aLQPL5cEYWPezyEsWJLjcMdp4m/YR&#10;svG+j6hfeJPEGma547vfFcfiybUr3w8kukySRwi3W0fTnmJe28gbSpn3l/n3/wANWvevJ7XS/wDT&#10;bdtOic9WtbIl+60utm/xqW9L2honomz0WP8Aai0O48C6v4gg8MeKJtQ0bVn0TVfDi2kIvtPuUG5z&#10;cSGYWsUIjIlNw04h2EfvMkCvIfHX7bWn+LPAPw88YeBNabQNJk+JNr4X8R/bxZziO3VJXuEMsbzQ&#10;lGVY3E0MhG0ghhyK3r79h+ObwPoWm2ms+FtM1nS/Fa+Kglj4HtLbQ5XWN4kt306GRGdFR+HkuHlD&#10;Zbfjaq5j/sBRa54Tk0LxT4xtvElve/ERPiDqay6CsUV7IYdlxZmMTnEbuWIYliqkIQ+NxF8V+zj6&#10;aOF/l8d1vZbu+r0s15S9dVNL5/BZ6avpY9Kj/au0e80nwTJp/g3xbqOueMlubjRfDcdvaQ389nAu&#10;57xvOuUiihKmMr5kiu3mphM5ApSftleFbyD4djQPDfijxRqPjk30enaXp1tbRXFvNZbRdQ3P2meJ&#10;YnjJYHLFcxtgnK7uI1D9gq2vNF8CW1x4g0XxHd+CHvrLRk8YeF01awOkz48qzuLdrhDLJBtjEc6y&#10;IcKQUOa7Hwn+yXb+FPEXwe1aDXbKN/AKaq09vp3h+106DUZr6NVdkitvLjt1QrkDa7EYDOzZdqjy&#10;312/Hrb9L+d7aE6r+tL/APD7f3d9b2+gVJZQSCpI6HqKWiioGFFFFABRRRQAV5V+zT/yTrV/+xz8&#10;Wf8AqQ6jXqteVfs0/wDJOtX/AOxz8Wf+pDqNAHqtFFFABXxF4k03T9Y8H/DW01TwV/wsSxk+LvjL&#10;zPDfk2c32zF5r5HyXckcB2kB/ncfc4ycA/bteJfAPwlpPiLwbFqOoWn2i80Px94uvtPk8x18mZtb&#10;1WBmwpAb93NIuGBHzZxkAg7XKTspeaa+9NHmC2viD4Jr4k8WeBvhpZfCrSdVuNB0Gy8Laktp9nmv&#10;Z9QEE1+1tp9w0KYjuIkDCQPJ5WHACITvah+0f420/wCKk/hq30v/AISCHQtU07Q9Xt9L8G6tKb6S&#10;eGCSe8ivo3ktbOOIXKv9nnMjFYnzIu9DX0N4o8JaT400+Cx1m0+2WsF5bX8cfmOmJ7eZJoXypB+W&#10;SNGx0OMEEEiuf1r4K+D/ABB4zh8U32m3EuqxyQzPGmo3MdncSwnMM09osggnljIUpJLGzLsTBGxc&#10;VB2a5tr/AIaf/badmrNWVk7Wlbdr8f6tr/mzz3w58ZPGLfHCTwt4kTTNDsLq/vLTT9Ju9C1CCa4h&#10;ijaSCe31Xc9ndvJGnmG2VY5I1Z8kmFg3FR/tNePtF8J/EC88RQ6Jp/ibRfDN/rtv4ZvfD+pafNaT&#10;W5wYhPLI0GqQKWRXuLV4wDsIXEo2+3aX8BPA2j+Mm8UWukTDU/Pnu44ZdRupbG3uJgVmnhs2kNvD&#10;LIGfdJHGrN5kmSd7ZqaB+zf8O/Da6nHaaDJNb6hp82kva6hqN1eQW9lKcy2ttFNK6WsDYXMUARCE&#10;QYwi4mOiV9bL8bP9bNvftbZ3ePO3bS6fyvr+GiX3t7nDfFj4+eLPCXiTxFo2hWejyT2sHhcWUl9D&#10;K483VNSmtJTIFlXcqLGjKAVOd2SQRjG1D9o/xtp/xUn8NW+l/wDCQQ6FqmnaHq9vpfg3VpTfSTww&#10;ST3kV9G8lrZxxC5V/s85kYrE+ZF3oa9P0T9mr4e6BHMtvpF9cvM+nvJcajrV9ezubGc3FmDLNM7k&#10;RSMSFzjGFIKgCtfWvgr4P8QeM4fFN9ptxLqsckMzxpqNzHZ3EsJzDNPaLIIJ5YyFKSSxsy7EwRsX&#10;FrlUk+l/w0/+2+9O90rZfZa62S+dtfvev/Ds4/476h4rs/iT8Erfw7r0Gj2V94mng1G3mtpZhdxj&#10;TbuXY2yeMFcRvgMGAcxP/wAsyr4nhv45eMtS8VeH9Tu4tCPgnxB4r1HwpaabDbTLqdo1t9rVbqS4&#10;MxSUO9lJmEQoUWVTvby23ev+M/h7oXxAGjnW7WaaTR79NTsJrW8mtZbe4VWUOskLo2CrupUnaysQ&#10;wIOKxdN+BXgnR/HLeLrXSZk1g3E16iNqFy9nBczKVmuIbNpDbxTOGcNKkau3mSZY72zMdHrtr+n/&#10;AAV5bq/S5tSWm9rfP3/1cX52ttvzfxZ+MGvfDjxJqGnRWNlcxahoiyeHWkR8y6r9qS3+zzEP8yM1&#10;1aMAoUgLMSTxjjtK+OHjjULzSNS1NPD8nhDxB4h1PwnBp9pZzx6hbSWq3ai6aZp2SRXexkzCIlMa&#10;yrmRvLbd7t4j8D6D4u1DQL7WNMh1C70G+/tLTZJc5trjypIvMGDgnZK45yMkHqARzdl8BfA2n+NJ&#10;vFMGkTLqsk890I21G6ezhuJlKTXENoZDBFNIrOGljjV28yTLHe2cpR5oOL6pr/L8Lq/RWdmx8yTu&#10;v60a/O0vN3Wi3+bf2YPFnizw/pLXM/iXR08K6R8JPDWoWum6v51ta20zQXf7yS4810iUtC3mSLCS&#10;U8oYzFmTX0H9q3xz9o8QaJdx6Vq+sFNCi0jUZPCer+H7eOfUbyW1Jmtr1zLNDGYxIJI2QScplDyv&#10;uH/DNvw6+xiz/wCEff7F/wAI6vhR7X+0LryZtMQMEglj83bKVDvtkcGRdzYYZNc74o/Zl8PWPhHx&#10;JH4T0W21LxDq9vbW1xN4u1rU7v7ZFBN5saPdtNJPE6Zbyp13NC2xlBCBa6alRSqubXut/O12/wAV&#10;bVarpe2svVe7o9PyivntLR6a9N15/r37S/j3wbqWv+FtaXRbjxDb+JrTw/Z6xofh3UNRhEcmmm/e&#10;d9NgmkuHbarIIkk+XIcuVBzvfs3+ONZ+IXxi8aax4g0e40TVz4R0G2nhuNPubDz/ACtT8QRrcJb3&#10;KiaKOVVEipINyhwCWxuOh8Kf2X7TS/DfiyDxhZRw3fiDW49ZWHSfEGoXVxp7xW8UEbJqshiu5JiI&#10;nZpfkOJmj5XJbS+FvhHSfAv7Q/jnRdEtTaafb+DfDjKjSvLI7vqGvu8kkjlnkkd2Zmd2LMzFmJJJ&#10;qFpG0t9PyV/xvtp+Fk9bcvT/ADf/AAN+3m7+3UUUVIBRRRQAV8jeEfE3ifQP2Zv2bodNvPEuheF7&#10;vwlp41jXfB+hDWdRtnXTYTbxi3+z3O2KQ+ZulED7SiLlN+4fXNfOHwQ8E+Jdd/Zv+Amt+EvGDeGN&#10;X0/wTpcDW1/aPf6XewyWNvuE9os0JaRSilJEkRlyw+ZWZTMr6f1/l/XfZ0rdf6/r+rbmj4D+PMOm&#10;/Dyz1A+JY/jL/a2tnS/DVx4Y+y/2jqSmD7R5V2pMFtBcRIs5kyYlCRKSqu2yuw8IftA+HvGWo6Rp&#10;9rY6ra39/Y6ndyW15DGj2b6fcxW11bzYcjzVllCjYXRtrEORtLczJ+znrHy+IovF9nF8SP7fHiF9&#10;ZGikaY0wszYmE2IuA/lG2bH/AB8eYXAYuQAlV7X9mnXNCm8P6rofje2tvFFudXGr6hfaIbiC/XUr&#10;iO4ufKhW4QwFZIkERLyBVUK4k61Uno7dvx5dO2nNu9+ysJW0/rq7/ha3q7+TL79szwza6Omq23hP&#10;xZqenp4ZsfF17PaW9piw025EpWWXfcqWZBC26OLe3I2B8NiH41/tHXmi/bdJ8I6Rrkkun6/omlX/&#10;AIngtraTTrWS5vLUyWzCSTzSzW84BdIWVDKo3q3RdN/ZL/s/4c+IvCn/AAlRk/tfwFp3gf7YdOwY&#10;vssd0n2rZ5vzb/tWfLyMbPvHPFvxX+zVq2saprMOk+M7fR/C+ta3pviLUNMk0b7RcNe2klsx8u48&#10;9QkUq2ke5TGzBiWD4OytnyKsrfDf8OZfhy387+WgS6OP9e6vx5rrtZdHZv0r4kfEq0+G9lpRfS9S&#10;1/VNXvV07TdH0hYjc3k5jeUqpmkjiULHFK5aSRVAQ85IBwPCH7QPh7xlqOkafa2Oq2t/f2Op3clt&#10;eQxo9m+n3MVtdW82HI81ZZQo2F0baxDkbS2n8VPhzf8AjpfDmoaJrUOgeJPDuo/2lp17d2RvbYs0&#10;MsEkc0KyRM6NHM/CyIQwQ54IPn1r+zTrmhTeH9V0PxvbW3ii3OrjV9QvtENxBfrqVxHcXPlQrcIY&#10;CskSCIl5AqqFcSda59bP5/lp8r79eyK93T5X+93/AAtb1d/Kr4Q/aufxR4j8TXh8Kapb+BNO8Ead&#10;4xttRZbYTslwlxK0bqLonJWIKqhBh4ptzbTGzbFh+1hoEslvHqfhbxV4dnvP7Nl0+HVbSBHvra9v&#10;I7SG5jCTtsVZJY98cuyZA6kx5IFcnqH7OOsfDf4a+I49H17+3Yx8M4/CM2mrpLG5vprO3uRbzQss&#10;p2FzcODFscklcMMcy2/7M3iXxp4XsL7xP42hfxPZ6ZpttoVxDoPkR6Z9muoLwNcQGdjcSvLbwLIV&#10;aFSseFSMkmtrw9s0vgTXrZuf46R9E3fXaZ7Jrd/oqd/xcvV26HReMv2j7vTfid4a8KeHvC2oawkv&#10;i1/DOs3BFuoixpf24PCXuUP3ZI2JKn5YZwF3GPf7nXgdn+zf4jh1qDxFP44sJ/E6+L08Vy3C6CyW&#10;bZ0xdOltlg+1F1BjDMrmVipIyHwc++VOnKl10v62V/le/wDVglbm93a36y/SwUUUVIgryr9mn/kn&#10;Wr/9jn4s/wDUh1GvVa8q/Zp/5J1q/wD2Ofiz/wBSHUaAPVaKKKACvkLQNQ8V2cnwqt/DuvQaPZX3&#10;xZ8ZwajbzW0swu4xqGty7G2TxgriN8BgwDmJ/wDlmVf69rwb4OfD3QviB8OQdbtZppNH+IXinU7C&#10;a1vJrWW3uF1/U1DrJC6Ngq7qVJ2srEMCDimtGn5j6SXdNfemkc//AML28fTeBdS8RTap4T0cXPiq&#10;80DSrdtA1HUroQ2t3dQyOlrazNLfTusCkRRiERqssjMyrtrH8E/tFfE/4lL4Z0rSB4Z0vVby18Ry&#10;32panoV8sYbTb+G2jZbKS4imi8xZfmikfcjHJJ2lW9v1f4B+CNa0Gy0iXTLy1trHVLnWrSbTdWvL&#10;K6t7y4eZ55Y7mGVJk3m4mBVXC4crjGBUng/4E+BvAU1nLoOhDT3s4b23g23U7hEvJY5rkYZyPnki&#10;RiTyCDjGTmLOzXk7evLZf+Tav8i5OPNdLr+F3p91l8t+/i2tftMeOY/B/gLxaLPSfDPhvWPDNlrl&#10;3qN/oeo6pZSXMuGmtZLq0b/iWxxoVb7TcRyIRLnH7pwaPx28deMPHVn4njsZdDtPBPhzxr4e0ae0&#10;ns521G6m+3adO06XAlEaIGnjURmJiwVm3rkAexaj+zD8NtUsdHsZtBuI7HS9Nh0eO1ttWvIIrmxh&#10;/wBVbXaRzKt5EvOEuBIvzvx87Zu+Jv2efAPjDxM+vapos0t/JNa3UqQaldQW009s6PbzyW8cqxSS&#10;oY0AkZC+1Qmdo21vzR9qpJaKV/8AyZNevu3VttU91cy9Oy/BfhrrfW/azsuG079obW303wbe3llY&#10;eVq3jDXtBvFt4ZCy2tiupmNohvP71vsMW4nIO58KMjDdB+MfxA0r4N6h8WvE8PhvUfCsnheXxLba&#10;PpEFxbX1mfKE8Vs80kkiXO6MkNKEh2sgxGwb5e70/wDZ78B6X42TxXb6RcprEeozatFu1S7e1gu5&#10;o5I5porUymGNpFmk3lEG4tubJANJ4X/Z3+H/AIPvLu40/QWdbi1msFtNQvrm9tLa1lYGW3treeR4&#10;raF8LujhVEIVQRhQBhryvu19zs/vu7a9LbdDVuPtE7e7fbuuZv5Wjp5+Vjxe3/aV+JEXhPWS+kW9&#10;3qiX+h22na3f+D9X0GwkN/epaywG3vXWSR4c7/MSTa4kThCDn6k0mO+h0uzj1S5t7zUlhVbm4tLd&#10;reGSTA3MkbO5RSckKXYgcbj1rgtH/Z48B6Lp8tnFpd7dpLdWV202p6xe31xvs5hNaoJ55nkEUUg3&#10;LEG8sFm+X5mz6RWzcbO3f8LK3439dL6mWvX+v6/DpoFFFFZjCiiigAryrw5/ydN8Q/8AsTPDP/pd&#10;r1eq15V4c/5Om+If/YmeGf8A0u16gD1WiiigAooooAK8q/ZO/wCTWfg3/wBiZo3/AKQw16rXj+k/&#10;sp+A9B0qz0zTLvxxp2m2UKW1rZ2nxC8QRQwRIoVI0Rb4BVVQAFAwAABQB7BRXlX/AAzT4R/6C/xA&#10;/wDDj+If/k6j/hmnwj/0F/iB/wCHH8Q//J1AHqtFeVf8M0+Ef+gv8QP/AA4/iH/5Oo/4Zp8I/wDQ&#10;X+IH/hx/EP8A8nUAeq0V5V/wzT4R/wCgv8QP/Dj+If8A5Oo/4Zp8I/8AQX+IH/hx/EP/AMnUAeq0&#10;V5V/wzT4R/6C/wAQP/Dj+If/AJOo/wCGafCP/QX+IH/hx/EP/wAnUAeq0V5V/wAM0+Ef+gv8QP8A&#10;w4/iH/5Oo/4Zp8I/9Bf4gf8Ahx/EP/ydQB6rRXlX/DNPhH/oL/ED/wAOP4h/+TqP+GafCP8A0F/i&#10;B/4cfxD/APJ1AHqteVfs0/8AJOtX/wCxz8Wf+pDqNH/DNPhH/oL/ABA/8OP4h/8Ak6u18B+A9G+G&#10;vhmDQNAguINNhmuLkC7vZ7yZ5Z53nmkead3kkZ5ZZHLMxOWNAHQUUUUAFeVfs0/8k61f/sc/Fn/q&#10;Q6jXqtfOvwl+LWlfDXQNe0DX9B8cQalD4t8SXJFp4F1u8heKfW72eGRJoLR45FeKWNwysRhhQB9F&#10;UV5V/wANLeEf+gR8QP8Aw3HiH/5Bo/4aW8I/9Aj4gf8AhuPEP/yDQB6rRXlX/DS3hH/oEfED/wAN&#10;x4h/+QaP+GlvCP8A0CPiB/4bjxD/APINAHqtFeVf8NLeEf8AoEfED/w3HiH/AOQaP+GlvCP/AECP&#10;iB/4bjxD/wDINAHqtFeVf8NLeEf+gR8QP/DceIf/AJBo/wCGlvCP/QI+IH/huPEP/wAg0Aeq0V5V&#10;/wANLeEf+gR8QP8Aw3HiH/5Bo/4aW8I/9Aj4gf8AhuPEP/yDQB6rRXlX/DS3hH/oEfED/wANx4h/&#10;+QaP+GlvCP8A0CPiB/4bjxD/APINAHqteVeHP+TpviH/ANiZ4Z/9Lteo/wCGlvCP/QI+IH/huPEP&#10;/wAg1k/CvxEnjj4+/EDxJYaV4gstFk8M+H9Piudd8P32k+dPFdaxJKka3cMTPtW4hJKggeYvOaAP&#10;a6KKKACiiigAooooAKKKKACiiigAooooAKKKKACiiigAooooAKKKKACiiigAooooAKKKKACiiigA&#10;ooooAKKKKACiiigAooooAKKKKACiiigAooooAKKKKACiiigAooooAKKKKACiiigAooooAKKKKACi&#10;iigAooooA//ZUEsDBAoAAAAAAAAAIQDSnAhmIgQAACIEAAAUAAAAZHJzL21lZGlhL2ltYWdlMi5q&#10;cGf/2P/gABBKRklGAAEBAQAAAAAAAP/bAEMAAwICAwICAwMDAwQDAwQFCAUFBAQFCgcHBggMCgwM&#10;CwoLCw0OEhANDhEOCwsQFhARExQVFRUMDxcYFhQYEhQVFP/bAEMBAwQEBQQFCQUFCRQNCw0UFBQU&#10;FBQUFBQUFBQUFBQUFBQUFBQUFBQUFBQUFBQUFBQUFBQUFBQUFBQUFBQUFBQUFP/AABEIAD4AI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T&#10;ooooA+PP2UP+Txv2ov8AsJ2P/ok19h18efsof8njftRf9hOx/wDRJr7DoAKKKKACiiigD48/ZQ/5&#10;PG/ai/7Cdj/6JNfYdfHn7KH/ACeN+1F/2E7H/wBEmvsOgAooooAKKK+dPGn/AAUE+Bnw98X6r4Z1&#10;7xkllrGlzm2uoDbSMI5B1GQuDj2oA4f9lD/k8b9qL/sJ2P8A6JNfYdfmT+z3+218GvBX7Snx98Ua&#10;v4tW10bxJf2k2l3Jt5CLhUjKuQAMjB9a+2/gj+1R8Nv2ir7VbXwHrrazLpaK91/o8kaqGOBgsAD+&#10;FAHrdFFFABX41/8ABW79l1PAvj22+I/hfw7eJousBpde1TzN8K3ryYQYJ+XcPSv2UryT9qj4M+H/&#10;AI7fBHxD4a8S/ahp8cLagptJfLcSwqzoc9xnt3oA/m4srY3l5BbhtplkWMNjOMnGa/or/Ys+AZ/Z&#10;1+Amg+F7i7tNU1DDXU2oWtv5XmeYd4U9ztzjmvy8/wCCUv7OjfE744T+MbiXTZ9E8KSEXGm38Bla&#10;4aRWCFQRt+U4OT6V+3CIsahVAVVGAoGAB6UAOooooA//2VBLAQItABQABgAIAAAAIQArENvACgEA&#10;ABQCAAATAAAAAAAAAAAAAAAAAAAAAABbQ29udGVudF9UeXBlc10ueG1sUEsBAi0AFAAGAAgAAAAh&#10;ADj9If/WAAAAlAEAAAsAAAAAAAAAAAAAAAAAOwEAAF9yZWxzLy5yZWxzUEsBAi0AFAAGAAgAAAAh&#10;AO5lmArEBQAApxMAAA4AAAAAAAAAAAAAAAAAOgIAAGRycy9lMm9Eb2MueG1sUEsBAi0AFAAGAAgA&#10;AAAhAHvAOJLDAAAApQEAABkAAAAAAAAAAAAAAAAAKggAAGRycy9fcmVscy9lMm9Eb2MueG1sLnJl&#10;bHNQSwECLQAUAAYACAAAACEA+DtqJt8AAAAKAQAADwAAAAAAAAAAAAAAAAAkCQAAZHJzL2Rvd25y&#10;ZXYueG1sUEsBAi0ACgAAAAAAAAAhANG4OfgsVQAALFUAABQAAAAAAAAAAAAAAAAAMAoAAGRycy9t&#10;ZWRpYS9pbWFnZTEuanBnUEsBAi0ACgAAAAAAAAAhANKcCGYiBAAAIgQAABQAAAAAAAAAAAAAAAAA&#10;jl8AAGRycy9tZWRpYS9pbWFnZTIuanBnUEsFBgAAAAAHAAcAvgEAAOJjAAAAAA==&#10;">
                      <v:group id="Group 96650" o:spid="_x0000_s1030" style="position:absolute;width:34241;height:36576" coordorigin="11419" coordsize="28860,32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lHrxQAAAN4AAAAPAAAAZHJzL2Rvd25yZXYueG1sRI/LisIw&#10;FIb3wrxDOAPuNK1icapRRJxhFiJ4gcHdoTm2xeakNJm2vr1ZCC5//hvfct2bSrTUuNKygngcgSDO&#10;rC45V3A5f4/mIJxH1lhZJgUPcrBefQyWmGrb8ZHak89FGGGXooLC+zqV0mUFGXRjWxMH72Ybgz7I&#10;Jpe6wS6Mm0pOoiiRBksODwXWtC0ou5/+jYKfDrvNNN61+/tt+7ieZ4e/fUxKDT/7zQKEp96/w6/2&#10;r1bwlSSzABBwAgrI1RMAAP//AwBQSwECLQAUAAYACAAAACEA2+H2y+4AAACFAQAAEwAAAAAAAAAA&#10;AAAAAAAAAAAAW0NvbnRlbnRfVHlwZXNdLnhtbFBLAQItABQABgAIAAAAIQBa9CxbvwAAABUBAAAL&#10;AAAAAAAAAAAAAAAAAB8BAABfcmVscy8ucmVsc1BLAQItABQABgAIAAAAIQD4PlHrxQAAAN4AAAAP&#10;AAAAAAAAAAAAAAAAAAcCAABkcnMvZG93bnJldi54bWxQSwUGAAAAAAMAAwC3AAAA+QIAAAAA&#10;">
                        <v:group id="Group 96651" o:spid="_x0000_s1031" style="position:absolute;left:11419;width:28860;height:32543" coordorigin="11419" coordsize="28860,32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RwxwAAAN4AAAAPAAAAZHJzL2Rvd25yZXYueG1sRI9Ba8JA&#10;FITvBf/D8oTe6iaKoUZXEdHSgxSqgnh7ZJ9JMPs2ZNck/vuuIPQ4zMw3zGLVm0q01LjSsoJ4FIEg&#10;zqwuOVdwOu4+PkE4j6yxskwKHuRgtRy8LTDVtuNfag8+FwHCLkUFhfd1KqXLCjLoRrYmDt7VNgZ9&#10;kE0udYNdgJtKjqMokQZLDgsF1rQpKLsd7kbBV4fdehJv2/3tunlcjtOf8z4mpd6H/XoOwlPv/8Ov&#10;9rdWMEuSaQzPO+EKyOUfAAAA//8DAFBLAQItABQABgAIAAAAIQDb4fbL7gAAAIUBAAATAAAAAAAA&#10;AAAAAAAAAAAAAABbQ29udGVudF9UeXBlc10ueG1sUEsBAi0AFAAGAAgAAAAhAFr0LFu/AAAAFQEA&#10;AAsAAAAAAAAAAAAAAAAAHwEAAF9yZWxzLy5yZWxzUEsBAi0AFAAGAAgAAAAhAJdy9HDHAAAA3gAA&#10;AA8AAAAAAAAAAAAAAAAABwIAAGRycy9kb3ducmV2LnhtbFBLBQYAAAAAAwADALcAAAD7AgAAAAA=&#10;">
                          <v:shape id="Picture 96657" o:spid="_x0000_s1032" type="#_x0000_t75" style="position:absolute;left:11419;top:5874;width:28861;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LLAyAAAAN4AAAAPAAAAZHJzL2Rvd25yZXYueG1sRI9Pa8JA&#10;FMTvgt9heQUvRTcWjDZ1FStaihfxD/T6yL4modm3a3bV5Nt3CwWPw8z8hpkvW1OLGzW+sqxgPEpA&#10;EOdWV1woOJ+2wxkIH5A11pZJQUcelot+b46Ztnc+0O0YChEh7DNUUIbgMil9XpJBP7KOOHrftjEY&#10;omwKqRu8R7ip5UuSpNJgxXGhREfrkvKf49Uo2HzIw9d5/767nNzz7OrW3XZjOqUGT+3qDUSgNjzC&#10;/+1PreA1TSdT+LsTr4Bc/AIAAP//AwBQSwECLQAUAAYACAAAACEA2+H2y+4AAACFAQAAEwAAAAAA&#10;AAAAAAAAAAAAAAAAW0NvbnRlbnRfVHlwZXNdLnhtbFBLAQItABQABgAIAAAAIQBa9CxbvwAAABUB&#10;AAALAAAAAAAAAAAAAAAAAB8BAABfcmVscy8ucmVsc1BLAQItABQABgAIAAAAIQBxGLLAyAAAAN4A&#10;AAAPAAAAAAAAAAAAAAAAAAcCAABkcnMvZG93bnJldi54bWxQSwUGAAAAAAMAAwC3AAAA/AIAAAAA&#10;">
                            <v:imagedata r:id="rId44" o:title=""/>
                          </v:shape>
                          <v:shape id="Picture 96665" o:spid="_x0000_s1033" type="#_x0000_t75" style="position:absolute;left:34665;top:3202;width:1743;height:300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opdyQAAAN4AAAAPAAAAZHJzL2Rvd25yZXYueG1sRI9Ba8JA&#10;FITvhf6H5RV6q5sWXGzqKiLVKtRDbYt4e2Rfk2j2bcyuJvXXu0Khx2FmvmGG485W4kSNLx1reOwl&#10;IIgzZ0rONXx9zh4GIHxANlg5Jg2/5GE8ur0ZYmpcyx90WodcRAj7FDUUIdSplD4ryKLvuZo4ej+u&#10;sRiibHJpGmwj3FbyKUmUtFhyXCiwpmlB2X59tBreD5MF7uab89vr95KnrVqu8sFW6/u7bvICIlAX&#10;/sN/7YXR8KyU6sP1TrwCcnQBAAD//wMAUEsBAi0AFAAGAAgAAAAhANvh9svuAAAAhQEAABMAAAAA&#10;AAAAAAAAAAAAAAAAAFtDb250ZW50X1R5cGVzXS54bWxQSwECLQAUAAYACAAAACEAWvQsW78AAAAV&#10;AQAACwAAAAAAAAAAAAAAAAAfAQAAX3JlbHMvLnJlbHNQSwECLQAUAAYACAAAACEADvKKXckAAADe&#10;AAAADwAAAAAAAAAAAAAAAAAHAgAAZHJzL2Rvd25yZXYueG1sUEsFBgAAAAADAAMAtwAAAP0CAAAA&#10;AA==&#10;">
                            <v:imagedata r:id="rId45" o:title=""/>
                          </v:shape>
                          <v:shape id="Shape 6345" o:spid="_x0000_s1034" style="position:absolute;left:15363;width:21997;height:2984;visibility:visible;mso-wrap-style:square;v-text-anchor:top" coordsize="2199640,298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FBgwwAAAN4AAAAPAAAAZHJzL2Rvd25yZXYueG1sRE/LagIx&#10;FN0X+g/hFtzVjC6kHY0y+MJCF/W1vyTXzODkZphEHf36plDw7A7nxZnMOleLK7Wh8qxg0M9AEGtv&#10;KrYKDvvV+weIEJEN1p5JwZ0CzKavLxPMjb/xlq67aEUq4ZCjgjLGJpcy6JIchr5viJN28q3DmGhr&#10;pWnxlspdLYdZNpIOK04LJTY0L0mfdxen4FEs7eKu18P4nR2L1Xn9o7+0Var31hVjEJG6+DT/pzdG&#10;wecoAf7upCsgp78AAAD//wMAUEsBAi0AFAAGAAgAAAAhANvh9svuAAAAhQEAABMAAAAAAAAAAAAA&#10;AAAAAAAAAFtDb250ZW50X1R5cGVzXS54bWxQSwECLQAUAAYACAAAACEAWvQsW78AAAAVAQAACwAA&#10;AAAAAAAAAAAAAAAfAQAAX3JlbHMvLnJlbHNQSwECLQAUAAYACAAAACEAkkhQYMMAAADeAAAADwAA&#10;AAAAAAAAAAAAAAAHAgAAZHJzL2Rvd25yZXYueG1sUEsFBgAAAAADAAMAtwAAAPcCAAAAAA==&#10;" path="m,298450r2199640,l2199640,,,,,298450xe" filled="f">
                            <v:stroke miterlimit="83231f" joinstyle="miter"/>
                            <v:path arrowok="t" textboxrect="0,0,2199640,298450"/>
                          </v:shape>
                          <v:rect id="Rectangle 96667" o:spid="_x0000_s1035" style="position:absolute;left:18263;top:548;width:14331;height:2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5QxgAAAN4AAAAPAAAAZHJzL2Rvd25yZXYueG1sRI9Ba8JA&#10;FITvgv9heYI33eghNdFVpLXo0WpBvT2yzySYfRuyWxP7692C0OMwM98wi1VnKnGnxpWWFUzGEQji&#10;zOqScwXfx8/RDITzyBory6TgQQ5Wy35vgam2LX/R/eBzESDsUlRQeF+nUrqsIINubGvi4F1tY9AH&#10;2eRSN9gGuKnkNIpiabDksFBgTe8FZbfDj1GwndXr887+tnm1uWxP+1PycUy8UsNBt56D8NT5//Cr&#10;vdMKkjiO3+DvTrgCcvkEAAD//wMAUEsBAi0AFAAGAAgAAAAhANvh9svuAAAAhQEAABMAAAAAAAAA&#10;AAAAAAAAAAAAAFtDb250ZW50X1R5cGVzXS54bWxQSwECLQAUAAYACAAAACEAWvQsW78AAAAVAQAA&#10;CwAAAAAAAAAAAAAAAAAfAQAAX3JlbHMvLnJlbHNQSwECLQAUAAYACAAAACEADR/uUMYAAADeAAAA&#10;DwAAAAAAAAAAAAAAAAAHAgAAZHJzL2Rvd25yZXYueG1sUEsFBgAAAAADAAMAtwAAAPoCAAAAAA==&#10;" filled="f" stroked="f">
                            <v:textbox inset="0,0,0,0">
                              <w:txbxContent>
                                <w:p w:rsidR="00675B45" w:rsidRPr="006E7A3E" w:rsidRDefault="00675B45" w:rsidP="006E7A3E">
                                  <w:pPr>
                                    <w:spacing w:after="160" w:line="259" w:lineRule="auto"/>
                                    <w:ind w:left="0" w:right="7" w:firstLine="0"/>
                                    <w:jc w:val="center"/>
                                    <w:rPr>
                                      <w:rFonts w:asciiTheme="minorHAnsi" w:hAnsiTheme="minorHAnsi" w:cstheme="minorHAnsi"/>
                                      <w:b/>
                                      <w:sz w:val="28"/>
                                      <w:szCs w:val="28"/>
                                    </w:rPr>
                                  </w:pPr>
                                  <w:r>
                                    <w:rPr>
                                      <w:rFonts w:asciiTheme="minorHAnsi" w:hAnsiTheme="minorHAnsi" w:cstheme="minorHAnsi"/>
                                      <w:b/>
                                      <w:sz w:val="28"/>
                                      <w:szCs w:val="28"/>
                                    </w:rPr>
                                    <w:t>Computer</w:t>
                                  </w:r>
                                  <w:r w:rsidRPr="006E7A3E" w:rsidDel="00B569F2">
                                    <w:rPr>
                                      <w:rFonts w:asciiTheme="minorHAnsi" w:hAnsiTheme="minorHAnsi" w:cstheme="minorHAnsi"/>
                                      <w:b/>
                                      <w:sz w:val="28"/>
                                      <w:szCs w:val="28"/>
                                    </w:rPr>
                                    <w:t xml:space="preserve"> </w:t>
                                  </w:r>
                                </w:p>
                              </w:txbxContent>
                            </v:textbox>
                          </v:rect>
                        </v:group>
                        <v:shape id="Picture 96669" o:spid="_x0000_s1036" type="#_x0000_t75" style="position:absolute;left:19394;top:3261;width:1600;height:2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WP2xQAAAN4AAAAPAAAAZHJzL2Rvd25yZXYueG1sRI9BawIx&#10;FITvBf9DeEJvNWsPW12NIoIiSA/a/oDH5rkb3bysSepu/fVNQfA4zMw3zHzZ20bcyAfjWMF4lIEg&#10;Lp02XCn4/tq8TUCEiKyxcUwKfinAcjF4mWOhXccHuh1jJRKEQ4EK6hjbQspQ1mQxjFxLnLyT8xZj&#10;kr6S2mOX4LaR71mWS4uG00KNLa1rKi/HH6vgfGhO3cRf78Zctp/7D2t8NGulXof9agYiUh+f4Ud7&#10;pxVM8zyfwv+ddAXk4g8AAP//AwBQSwECLQAUAAYACAAAACEA2+H2y+4AAACFAQAAEwAAAAAAAAAA&#10;AAAAAAAAAAAAW0NvbnRlbnRfVHlwZXNdLnhtbFBLAQItABQABgAIAAAAIQBa9CxbvwAAABUBAAAL&#10;AAAAAAAAAAAAAAAAAB8BAABfcmVscy8ucmVsc1BLAQItABQABgAIAAAAIQC9jWP2xQAAAN4AAAAP&#10;AAAAAAAAAAAAAAAAAAcCAABkcnMvZG93bnJldi54bWxQSwUGAAAAAAMAAwC3AAAA+QIAAAAA&#10;">
                          <v:imagedata r:id="rId45" o:title=""/>
                        </v:shape>
                      </v:group>
                      <v:shape id="Text Box 32" o:spid="_x0000_s1037" type="#_x0000_t202" style="position:absolute;left:6242;top:37805;width:29932;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bPSxQAAANsAAAAPAAAAZHJzL2Rvd25yZXYueG1sRI/NasMw&#10;EITvhbyD2EAupZHrQ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BNCbPSxQAAANsAAAAP&#10;AAAAAAAAAAAAAAAAAAcCAABkcnMvZG93bnJldi54bWxQSwUGAAAAAAMAAwC3AAAA+QIAAAAA&#10;" stroked="f">
                        <v:textbox inset="0,0,0,0">
                          <w:txbxContent>
                            <w:p w:rsidR="00675B45" w:rsidRPr="006E7A3E" w:rsidRDefault="00675B45" w:rsidP="006E7A3E">
                              <w:pPr>
                                <w:pStyle w:val="FIGCAPTIOIN"/>
                              </w:pPr>
                              <w:bookmarkStart w:id="52" w:name="_Toc470387459"/>
                              <w:r w:rsidRPr="006E7A3E">
                                <w:rPr>
                                  <w:rStyle w:val="FigcontentChar"/>
                                  <w:rFonts w:eastAsiaTheme="minorHAnsi"/>
                                  <w:b/>
                                </w:rPr>
                                <w:t>F</w:t>
                              </w:r>
                              <w:r w:rsidRPr="006E7A3E">
                                <w:rPr>
                                  <w:b/>
                                  <w:bCs/>
                                </w:rPr>
                                <w:t xml:space="preserve">igure </w:t>
                              </w:r>
                              <w:r w:rsidRPr="006E7A3E">
                                <w:rPr>
                                  <w:b/>
                                  <w:bCs/>
                                </w:rPr>
                                <w:fldChar w:fldCharType="begin"/>
                              </w:r>
                              <w:r w:rsidRPr="006E7A3E">
                                <w:rPr>
                                  <w:b/>
                                  <w:bCs/>
                                </w:rPr>
                                <w:instrText xml:space="preserve"> SEQ Figure \* ARABIC </w:instrText>
                              </w:r>
                              <w:r w:rsidRPr="006E7A3E">
                                <w:rPr>
                                  <w:b/>
                                  <w:bCs/>
                                </w:rPr>
                                <w:fldChar w:fldCharType="separate"/>
                              </w:r>
                              <w:r w:rsidRPr="006E7A3E">
                                <w:rPr>
                                  <w:b/>
                                  <w:bCs/>
                                  <w:noProof/>
                                </w:rPr>
                                <w:t>2</w:t>
                              </w:r>
                              <w:r w:rsidRPr="006E7A3E">
                                <w:rPr>
                                  <w:b/>
                                  <w:bCs/>
                                </w:rPr>
                                <w:fldChar w:fldCharType="end"/>
                              </w:r>
                              <w:r w:rsidRPr="006E7A3E">
                                <w:t>: System’s Block Diagrams</w:t>
                              </w:r>
                              <w:bookmarkEnd w:id="52"/>
                            </w:p>
                          </w:txbxContent>
                        </v:textbox>
                      </v:shape>
                    </v:group>
                  </w:pict>
                </mc:Fallback>
              </mc:AlternateContent>
            </w:r>
          </w:p>
        </w:tc>
      </w:tr>
    </w:tbl>
    <w:p w:rsidR="0058513F" w:rsidRPr="009C3E59" w:rsidRDefault="007941DE" w:rsidP="006E7A3E">
      <w:pPr>
        <w:pStyle w:val="Heading3"/>
      </w:pPr>
      <w:bookmarkStart w:id="53" w:name="_Toc469575384"/>
      <w:r w:rsidRPr="000C28A4">
        <w:lastRenderedPageBreak/>
        <w:t>3.1.1</w:t>
      </w:r>
      <w:r w:rsidRPr="006E7A3E">
        <w:rPr>
          <w:rFonts w:eastAsia="Arial"/>
        </w:rPr>
        <w:t xml:space="preserve"> </w:t>
      </w:r>
      <w:r w:rsidRPr="000C28A4">
        <w:t>Sensory apparatus 1.0</w:t>
      </w:r>
      <w:bookmarkEnd w:id="53"/>
      <w:r w:rsidRPr="000C28A4">
        <w:t xml:space="preserve"> </w:t>
      </w:r>
    </w:p>
    <w:p w:rsidR="0058513F" w:rsidRDefault="007941DE">
      <w:r>
        <w:t xml:space="preserve">The preliminary sensing apparatus presented in </w:t>
      </w:r>
      <w:r w:rsidR="0092003F">
        <w:t>Fig.(</w:t>
      </w:r>
      <w:r>
        <w:rPr>
          <w:rFonts w:ascii="Cambria Math" w:eastAsia="Cambria Math" w:hAnsi="Cambria Math" w:cs="Cambria Math"/>
        </w:rPr>
        <w:t>3)</w:t>
      </w:r>
      <w:r>
        <w:t xml:space="preserve"> is an off-the-shelf recording system (UltraSoundGate 116hm, Avisoft Bioacoustics, Germany) consisting of an Ultrasonic Dynamic Speaker Vifa capable of </w:t>
      </w:r>
      <w:r w:rsidR="005F489E">
        <w:rPr>
          <w:rFonts w:ascii="Cambria Math" w:eastAsia="Cambria Math" w:hAnsi="Cambria Math" w:cs="Cambria Math"/>
        </w:rPr>
        <w:t>10[w]</w:t>
      </w:r>
      <w:r>
        <w:t xml:space="preserve"> output with </w:t>
      </w:r>
      <w:r w:rsidR="005F489E">
        <w:t>a</w:t>
      </w:r>
      <w:r>
        <w:rPr>
          <w:rFonts w:ascii="Cambria Math" w:eastAsia="Cambria Math" w:hAnsi="Cambria Math" w:cs="Cambria Math"/>
        </w:rPr>
        <w:t xml:space="preserve"> </w:t>
      </w:r>
      <w:r w:rsidR="005F489E">
        <w:rPr>
          <w:rFonts w:ascii="Cambria Math" w:eastAsia="Cambria Math" w:hAnsi="Cambria Math" w:cs="Cambria Math"/>
        </w:rPr>
        <w:t>70</w:t>
      </w:r>
      <w:r>
        <w:rPr>
          <w:rFonts w:ascii="Cambria Math" w:eastAsia="Cambria Math" w:hAnsi="Cambria Math" w:cs="Cambria Math"/>
        </w:rPr>
        <w:t>[𝑘𝐻𝑧]</w:t>
      </w:r>
      <w:r>
        <w:t xml:space="preserve"> bandwidth, a CM16/CMP microphone which has a flat frequency response in the range </w:t>
      </w:r>
      <w:r w:rsidR="00166D4A">
        <w:t>of</w:t>
      </w:r>
      <w:r>
        <w:rPr>
          <w:rFonts w:ascii="Cambria Math" w:eastAsia="Cambria Math" w:hAnsi="Cambria Math" w:cs="Cambria Math"/>
        </w:rPr>
        <w:t xml:space="preserve"> </w:t>
      </w:r>
      <w:r w:rsidR="00166D4A">
        <w:rPr>
          <w:rFonts w:ascii="Cambria Math" w:eastAsia="Cambria Math" w:hAnsi="Cambria Math" w:cs="Cambria Math"/>
        </w:rPr>
        <w:t>10[</w:t>
      </w:r>
      <w:r>
        <w:rPr>
          <w:rFonts w:ascii="Cambria Math" w:eastAsia="Cambria Math" w:hAnsi="Cambria Math" w:cs="Cambria Math"/>
        </w:rPr>
        <w:t>𝑘𝐻𝑧]</w:t>
      </w:r>
      <w:r>
        <w:t xml:space="preserve"> to </w:t>
      </w:r>
      <w:r>
        <w:rPr>
          <w:rFonts w:ascii="Cambria Math" w:eastAsia="Cambria Math" w:hAnsi="Cambria Math" w:cs="Cambria Math"/>
        </w:rPr>
        <w:t>150</w:t>
      </w:r>
      <w:r w:rsidR="00166D4A">
        <w:rPr>
          <w:rFonts w:ascii="Cambria Math" w:eastAsia="Cambria Math" w:hAnsi="Cambria Math" w:cs="Cambria Math"/>
        </w:rPr>
        <w:t>[</w:t>
      </w:r>
      <w:r>
        <w:rPr>
          <w:rFonts w:ascii="Cambria Math" w:eastAsia="Cambria Math" w:hAnsi="Cambria Math" w:cs="Cambria Math"/>
        </w:rPr>
        <w:t>𝑘𝐻𝑧]</w:t>
      </w:r>
      <w:r>
        <w:t xml:space="preserve"> with a </w:t>
      </w:r>
      <w:r w:rsidR="007A49DA">
        <w:t xml:space="preserve">sensitivity </w:t>
      </w:r>
      <w:r>
        <w:t>of</w:t>
      </w:r>
      <w:r w:rsidR="007A49DA">
        <w:t xml:space="preserve"> </w:t>
      </w:r>
      <w:r w:rsidR="00166D4A">
        <w:rPr>
          <w:rFonts w:ascii="Cambria Math" w:eastAsia="Cambria Math" w:hAnsi="Cambria Math" w:cs="Cambria Math"/>
        </w:rPr>
        <w:t>50[</w:t>
      </w:r>
      <w:r>
        <w:rPr>
          <w:rFonts w:ascii="Cambria Math" w:eastAsia="Cambria Math" w:hAnsi="Cambria Math" w:cs="Cambria Math"/>
        </w:rPr>
        <w:t>𝑚𝑉/𝑃𝑎]</w:t>
      </w:r>
      <w:r>
        <w:t xml:space="preserve">, an UltraSoundGate 116 player amplifier with a </w:t>
      </w:r>
      <w:r w:rsidR="00166D4A">
        <w:rPr>
          <w:rFonts w:ascii="Cambria Math" w:eastAsia="Cambria Math" w:hAnsi="Cambria Math" w:cs="Cambria Math"/>
        </w:rPr>
        <w:t>180[</w:t>
      </w:r>
      <w:r>
        <w:rPr>
          <w:rFonts w:ascii="Cambria Math" w:eastAsia="Cambria Math" w:hAnsi="Cambria Math" w:cs="Cambria Math"/>
        </w:rPr>
        <w:t>𝑘𝐻𝑧]</w:t>
      </w:r>
      <w:r>
        <w:t xml:space="preserve"> bandwidth and digital to analog convertor at sample rates of </w:t>
      </w:r>
      <w:r w:rsidR="00166D4A">
        <w:rPr>
          <w:rFonts w:ascii="Cambria Math" w:eastAsia="Cambria Math" w:hAnsi="Cambria Math" w:cs="Cambria Math"/>
        </w:rPr>
        <w:t>16[</w:t>
      </w:r>
      <w:r>
        <w:rPr>
          <w:rFonts w:ascii="Cambria Math" w:eastAsia="Cambria Math" w:hAnsi="Cambria Math" w:cs="Cambria Math"/>
        </w:rPr>
        <w:t>𝑏𝑖𝑡𝑠],</w:t>
      </w:r>
      <w:r>
        <w:t xml:space="preserve"> </w:t>
      </w:r>
      <w:r w:rsidR="00166D4A">
        <w:rPr>
          <w:rFonts w:ascii="Cambria Math" w:eastAsia="Cambria Math" w:hAnsi="Cambria Math" w:cs="Cambria Math"/>
        </w:rPr>
        <w:t>500[</w:t>
      </w:r>
      <w:r>
        <w:rPr>
          <w:rFonts w:ascii="Cambria Math" w:eastAsia="Cambria Math" w:hAnsi="Cambria Math" w:cs="Cambria Math"/>
        </w:rPr>
        <w:t>𝑘𝐻𝑧]</w:t>
      </w:r>
      <w:r>
        <w:t xml:space="preserve">, and an UltraSoundGate 116hm  recorder for amplifying the microphone output and sampling at </w:t>
      </w:r>
      <w:r>
        <w:rPr>
          <w:rFonts w:ascii="Cambria Math" w:eastAsia="Cambria Math" w:hAnsi="Cambria Math" w:cs="Cambria Math"/>
        </w:rPr>
        <w:t>16 [𝑏𝑖𝑡𝑠</w:t>
      </w:r>
      <w:r w:rsidR="00166D4A">
        <w:rPr>
          <w:rFonts w:ascii="Cambria Math" w:eastAsia="Cambria Math" w:hAnsi="Cambria Math" w:cs="Cambria Math"/>
        </w:rPr>
        <w:t>],</w:t>
      </w:r>
      <w:r>
        <w:rPr>
          <w:rFonts w:ascii="Cambria Math" w:eastAsia="Cambria Math" w:hAnsi="Cambria Math" w:cs="Cambria Math"/>
        </w:rPr>
        <w:t xml:space="preserve"> </w:t>
      </w:r>
      <w:r w:rsidR="00166D4A">
        <w:rPr>
          <w:rFonts w:ascii="Cambria Math" w:eastAsia="Cambria Math" w:hAnsi="Cambria Math" w:cs="Cambria Math"/>
        </w:rPr>
        <w:t>1[</w:t>
      </w:r>
      <w:r>
        <w:rPr>
          <w:rFonts w:ascii="Cambria Math" w:eastAsia="Cambria Math" w:hAnsi="Cambria Math" w:cs="Cambria Math"/>
        </w:rPr>
        <w:t>𝑀𝐻𝑧]</w:t>
      </w:r>
      <w:r>
        <w:t xml:space="preserve">. In the qualitative experiment described in </w:t>
      </w:r>
      <w:r w:rsidR="00166D4A">
        <w:t>Sec.(</w:t>
      </w:r>
      <w:r>
        <w:t>3.2.2) a LiDAR (LMS 111, SICK, Germany) working at</w:t>
      </w:r>
      <w:r w:rsidR="00B91B14">
        <w:t xml:space="preserve"> </w:t>
      </w:r>
      <w:r w:rsidR="00B91B14">
        <w:rPr>
          <w:rFonts w:ascii="Cambria Math" w:eastAsia="Cambria Math" w:hAnsi="Cambria Math" w:cs="Cambria Math"/>
        </w:rPr>
        <w:t>50[𝑘𝐻𝑧]</w:t>
      </w:r>
      <w:r w:rsidR="003407B3">
        <w:rPr>
          <w:rFonts w:ascii="Cambria Math" w:eastAsia="Cambria Math" w:hAnsi="Cambria Math" w:cs="Cambria Math"/>
        </w:rPr>
        <w:t xml:space="preserve"> </w:t>
      </w:r>
      <w:r w:rsidR="00B91B14">
        <w:rPr>
          <w:rFonts w:ascii="Cambria Math" w:eastAsia="Cambria Math" w:hAnsi="Cambria Math" w:cs="Cambria Math"/>
        </w:rPr>
        <w:t>270</w:t>
      </w:r>
      <w:r w:rsidR="00B91B14">
        <w:rPr>
          <w:rFonts w:ascii="Cambria Math" w:eastAsia="Cambria Math" w:hAnsi="Cambria Math" w:cs="Cambria Math"/>
          <w:vertAlign w:val="superscript"/>
        </w:rPr>
        <w:t>°</w:t>
      </w:r>
      <w:r w:rsidR="00B91B14">
        <w:t xml:space="preserve"> at a resolution of </w:t>
      </w:r>
      <w:r w:rsidR="00B91B14">
        <w:rPr>
          <w:rFonts w:ascii="Cambria Math" w:eastAsia="Cambria Math" w:hAnsi="Cambria Math" w:cs="Cambria Math"/>
        </w:rPr>
        <w:t>0.25</w:t>
      </w:r>
      <w:r w:rsidR="00B91B14">
        <w:rPr>
          <w:rFonts w:ascii="Cambria Math" w:eastAsia="Cambria Math" w:hAnsi="Cambria Math" w:cs="Cambria Math"/>
          <w:vertAlign w:val="superscript"/>
        </w:rPr>
        <w:t>°</w:t>
      </w:r>
      <w:r w:rsidR="00B91B14">
        <w:t xml:space="preserve"> </w:t>
      </w:r>
      <w:r w:rsidR="00B91B14">
        <w:rPr>
          <w:rFonts w:ascii="Cambria Math" w:eastAsia="Cambria Math" w:hAnsi="Cambria Math" w:cs="Cambria Math"/>
        </w:rPr>
        <w:t xml:space="preserve">0.012[m] </w:t>
      </w:r>
      <w:r w:rsidR="00B91B14">
        <w:t xml:space="preserve">and readings of distances up to </w:t>
      </w:r>
      <w:r w:rsidR="00B91B14">
        <w:rPr>
          <w:rFonts w:ascii="Cambria Math" w:eastAsia="Cambria Math" w:hAnsi="Cambria Math" w:cs="Cambria Math"/>
        </w:rPr>
        <w:t>18[𝑚]</w:t>
      </w:r>
      <w:r w:rsidR="00B91B14">
        <w:t xml:space="preserve"> was used to obtain ground truth range readings.</w:t>
      </w:r>
    </w:p>
    <w:tbl>
      <w:tblPr>
        <w:tblStyle w:val="TableGrid0"/>
        <w:tblpPr w:leftFromText="180" w:rightFromText="180" w:vertAnchor="text" w:horzAnchor="margin" w:tblpXSpec="right" w:tblpY="1779"/>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00"/>
      </w:tblGrid>
      <w:tr w:rsidR="00DD1C61" w:rsidTr="006E7A3E">
        <w:trPr>
          <w:trHeight w:val="4779"/>
        </w:trPr>
        <w:tc>
          <w:tcPr>
            <w:tcW w:w="10600" w:type="dxa"/>
          </w:tcPr>
          <w:p w:rsidR="00DD1C61" w:rsidRPr="003A4B25" w:rsidRDefault="009C62B9" w:rsidP="006E7A3E">
            <w:pPr>
              <w:tabs>
                <w:tab w:val="left" w:pos="7122"/>
              </w:tabs>
              <w:ind w:left="0" w:firstLine="0"/>
            </w:pPr>
            <w:r>
              <w:rPr>
                <w:noProof/>
              </w:rPr>
              <mc:AlternateContent>
                <mc:Choice Requires="wps">
                  <w:drawing>
                    <wp:anchor distT="0" distB="0" distL="114300" distR="114300" simplePos="0" relativeHeight="251696128" behindDoc="0" locked="0" layoutInCell="1" allowOverlap="1" wp14:anchorId="2CD4E37B" wp14:editId="72A6952D">
                      <wp:simplePos x="0" y="0"/>
                      <wp:positionH relativeFrom="column">
                        <wp:posOffset>3467357</wp:posOffset>
                      </wp:positionH>
                      <wp:positionV relativeFrom="paragraph">
                        <wp:posOffset>1491615</wp:posOffset>
                      </wp:positionV>
                      <wp:extent cx="1322145" cy="685165"/>
                      <wp:effectExtent l="0" t="0" r="0" b="0"/>
                      <wp:wrapNone/>
                      <wp:docPr id="51" name="Rectangle 51"/>
                      <wp:cNvGraphicFramePr/>
                      <a:graphic xmlns:a="http://schemas.openxmlformats.org/drawingml/2006/main">
                        <a:graphicData uri="http://schemas.microsoft.com/office/word/2010/wordprocessingShape">
                          <wps:wsp>
                            <wps:cNvSpPr/>
                            <wps:spPr>
                              <a:xfrm>
                                <a:off x="0" y="0"/>
                                <a:ext cx="1322145" cy="685165"/>
                              </a:xfrm>
                              <a:prstGeom prst="rect">
                                <a:avLst/>
                              </a:prstGeom>
                              <a:ln>
                                <a:noFill/>
                              </a:ln>
                            </wps:spPr>
                            <wps:txbx>
                              <w:txbxContent>
                                <w:p w:rsidR="00675B45" w:rsidRDefault="00675B45" w:rsidP="00DD1C61">
                                  <w:pPr>
                                    <w:pStyle w:val="FigureNormal"/>
                                  </w:pPr>
                                  <w:r>
                                    <w:t>(d)</w:t>
                                  </w:r>
                                </w:p>
                                <w:p w:rsidR="00675B45" w:rsidRDefault="00675B45" w:rsidP="00DD1C61">
                                  <w:pPr>
                                    <w:pStyle w:val="FigureNormal"/>
                                  </w:pPr>
                                  <w:r>
                                    <w:t xml:space="preserve">Ultrasonic Dynamic Speaker Vifa </w:t>
                                  </w:r>
                                  <w:r w:rsidRPr="006E7A3E">
                                    <w:rPr>
                                      <w:b/>
                                      <w:bCs/>
                                    </w:rPr>
                                    <w:t>speaker</w:t>
                                  </w:r>
                                </w:p>
                              </w:txbxContent>
                            </wps:txbx>
                            <wps:bodyPr horzOverflow="overflow" vert="horz" wrap="square" lIns="0" tIns="0" rIns="0" bIns="0" rtlCol="0">
                              <a:noAutofit/>
                            </wps:bodyPr>
                          </wps:wsp>
                        </a:graphicData>
                      </a:graphic>
                      <wp14:sizeRelH relativeFrom="margin">
                        <wp14:pctWidth>0</wp14:pctWidth>
                      </wp14:sizeRelH>
                    </wp:anchor>
                  </w:drawing>
                </mc:Choice>
                <mc:Fallback>
                  <w:pict>
                    <v:rect w14:anchorId="2CD4E37B" id="Rectangle 51" o:spid="_x0000_s1038" style="position:absolute;left:0;text-align:left;margin-left:273pt;margin-top:117.45pt;width:104.1pt;height:53.9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rKzuwEAAGMDAAAOAAAAZHJzL2Uyb0RvYy54bWysU8Fu2zAMvQ/YPwi6L47TJSiCOMWwosOA&#10;YS3W7gMUWYoFSKJGKbGzrx8l2+mw3YZdaIqkyfeeqN3d4Cw7K4wGfMPrxZIz5SW0xh8b/v3l4d0t&#10;ZzEJ3woLXjX8oiK/2799s+vDVq2gA9sqZNTEx20fGt6lFLZVFWWnnIgLCMpTUgM6keiIx6pF0VN3&#10;Z6vVcrmpesA2IEgVI0XvxyTfl/5aK5ketY4qMdtwwpaKxWIP2Vb7ndgeUYTOyAmG+AcUThhPQ6+t&#10;7kUS7ITmr1bOSIQIOi0kuAq0NlIVDsSmXv7B5rkTQRUuJE4MV5ni/2srv56fkJm24euaMy8c3dE3&#10;Uk34o1WMYiRQH+KW6p7DE06nSG5mO2h0+Us82FBEvVxFVUNikoL1zWpVv19zJim3uV3Xm3VuWr3+&#10;HTCmTwocy07DkcYXLcX5S0xj6VySh1mfrYcHY+2YzZEqoxxxZS8Nh6HQupkZHKC9ENUO8OcjLay2&#10;0DccJo/nHabZOctZT/vQ8PjjJFBxZj97Ejwvz+zg7BxmB5P9CGXFRmwfTgm0KeAzmnH2BJJustCf&#10;ti6vyu/nUvX6Nva/AAAA//8DAFBLAwQUAAYACAAAACEAuPnCQuMAAAALAQAADwAAAGRycy9kb3du&#10;cmV2LnhtbEyPzU7DMBCE70i8g7VI3KhDmpYkZFNV/KgcoUUq3NxkSSLsdRS7TeDpMSc4jmY0802x&#10;mowWJxpcZxnhehaBIK5s3XGD8Lp7vEpBOK+4VtoyIXyRg1V5flaovLYjv9Bp6xsRStjlCqH1vs+l&#10;dFVLRrmZ7YmD92EHo3yQQyPrQY2h3GgZR9FSGtVxWGhVT3ctVZ/bo0HYpP367cl+j41+eN/sn/fZ&#10;/S7ziJcX0/oWhKfJ/4XhFz+gQxmYDvbItRMaYZEswxePEM+TDERI3CySGMQBYZ7EKciykP8/lD8A&#10;AAD//wMAUEsBAi0AFAAGAAgAAAAhALaDOJL+AAAA4QEAABMAAAAAAAAAAAAAAAAAAAAAAFtDb250&#10;ZW50X1R5cGVzXS54bWxQSwECLQAUAAYACAAAACEAOP0h/9YAAACUAQAACwAAAAAAAAAAAAAAAAAv&#10;AQAAX3JlbHMvLnJlbHNQSwECLQAUAAYACAAAACEALk6ys7sBAABjAwAADgAAAAAAAAAAAAAAAAAu&#10;AgAAZHJzL2Uyb0RvYy54bWxQSwECLQAUAAYACAAAACEAuPnCQuMAAAALAQAADwAAAAAAAAAAAAAA&#10;AAAVBAAAZHJzL2Rvd25yZXYueG1sUEsFBgAAAAAEAAQA8wAAACUFAAAAAA==&#10;" filled="f" stroked="f">
                      <v:textbox inset="0,0,0,0">
                        <w:txbxContent>
                          <w:p w:rsidR="00675B45" w:rsidRDefault="00675B45" w:rsidP="00DD1C61">
                            <w:pPr>
                              <w:pStyle w:val="FigureNormal"/>
                            </w:pPr>
                            <w:r>
                              <w:t>(d)</w:t>
                            </w:r>
                          </w:p>
                          <w:p w:rsidR="00675B45" w:rsidRDefault="00675B45" w:rsidP="00DD1C61">
                            <w:pPr>
                              <w:pStyle w:val="FigureNormal"/>
                            </w:pPr>
                            <w:r>
                              <w:t xml:space="preserve">Ultrasonic Dynamic Speaker Vifa </w:t>
                            </w:r>
                            <w:r w:rsidRPr="006E7A3E">
                              <w:rPr>
                                <w:b/>
                                <w:bCs/>
                              </w:rPr>
                              <w:t>speaker</w:t>
                            </w:r>
                          </w:p>
                        </w:txbxContent>
                      </v:textbox>
                    </v:rect>
                  </w:pict>
                </mc:Fallback>
              </mc:AlternateContent>
            </w:r>
            <w:r>
              <w:rPr>
                <w:noProof/>
              </w:rPr>
              <mc:AlternateContent>
                <mc:Choice Requires="wps">
                  <w:drawing>
                    <wp:anchor distT="0" distB="0" distL="114300" distR="114300" simplePos="0" relativeHeight="251753472" behindDoc="0" locked="0" layoutInCell="1" allowOverlap="1" wp14:anchorId="515C3DDB" wp14:editId="7BB5D116">
                      <wp:simplePos x="0" y="0"/>
                      <wp:positionH relativeFrom="column">
                        <wp:posOffset>2413307</wp:posOffset>
                      </wp:positionH>
                      <wp:positionV relativeFrom="paragraph">
                        <wp:posOffset>1501391</wp:posOffset>
                      </wp:positionV>
                      <wp:extent cx="1258102" cy="685712"/>
                      <wp:effectExtent l="0" t="0" r="0" b="0"/>
                      <wp:wrapNone/>
                      <wp:docPr id="52" name="Rectangle 52"/>
                      <wp:cNvGraphicFramePr/>
                      <a:graphic xmlns:a="http://schemas.openxmlformats.org/drawingml/2006/main">
                        <a:graphicData uri="http://schemas.microsoft.com/office/word/2010/wordprocessingShape">
                          <wps:wsp>
                            <wps:cNvSpPr/>
                            <wps:spPr>
                              <a:xfrm>
                                <a:off x="0" y="0"/>
                                <a:ext cx="1258102" cy="685712"/>
                              </a:xfrm>
                              <a:prstGeom prst="rect">
                                <a:avLst/>
                              </a:prstGeom>
                              <a:ln>
                                <a:noFill/>
                              </a:ln>
                            </wps:spPr>
                            <wps:txbx>
                              <w:txbxContent>
                                <w:p w:rsidR="00675B45" w:rsidRDefault="00675B45" w:rsidP="00DD1C61">
                                  <w:pPr>
                                    <w:pStyle w:val="FigureNormal"/>
                                  </w:pPr>
                                  <w:r>
                                    <w:t>(c)</w:t>
                                  </w:r>
                                </w:p>
                                <w:p w:rsidR="00675B45" w:rsidRDefault="00675B45" w:rsidP="00DD1C61">
                                  <w:pPr>
                                    <w:pStyle w:val="FigureNormal"/>
                                  </w:pPr>
                                  <w:r>
                                    <w:t xml:space="preserve">CM16/CMP </w:t>
                                  </w:r>
                                  <w:r w:rsidRPr="006E7A3E">
                                    <w:rPr>
                                      <w:b/>
                                      <w:bCs/>
                                    </w:rPr>
                                    <w:t>microphone</w:t>
                                  </w:r>
                                </w:p>
                              </w:txbxContent>
                            </wps:txbx>
                            <wps:bodyPr horzOverflow="overflow" vert="horz" lIns="0" tIns="0" rIns="0" bIns="0" rtlCol="0">
                              <a:noAutofit/>
                            </wps:bodyPr>
                          </wps:wsp>
                        </a:graphicData>
                      </a:graphic>
                    </wp:anchor>
                  </w:drawing>
                </mc:Choice>
                <mc:Fallback>
                  <w:pict>
                    <v:rect w14:anchorId="515C3DDB" id="Rectangle 52" o:spid="_x0000_s1039" style="position:absolute;left:0;text-align:left;margin-left:190pt;margin-top:118.2pt;width:99.05pt;height:5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ljisQEAAFUDAAAOAAAAZHJzL2Uyb0RvYy54bWysU8GO0zAQvSPxD5bvNE1FlypqukKsFiEh&#10;dsXCB7iO3ViyPdbY26R8PWMn6a7ghrhMxjPOm/deJvvb0Vl2VhgN+JbXqzVnykvojD+1/OeP+3c7&#10;zmISvhMWvGr5RUV+e3j7Zj+ERm2gB9spZATiYzOElvcphaaqouyVE3EFQXlqakAnEh3xVHUoBkJ3&#10;ttqs1zfVANgFBKlipOrd1OSHgq+1kulB66gSsy0nbqlELPGYY3XYi+aEIvRGzjTEP7BwwngaeoW6&#10;E0mwZzR/QTkjESLotJLgKtDaSFU0kJp6/Yeap14EVbSQOTFcbYr/D1Z+Oz8iM13LtxvOvHD0jb6T&#10;a8KfrGJUI4OGEBu69xQecT5FSrPaUaPLT9LBxmLq5WqqGhOTVKw32129JnBJvZvd9kNdQKuXtwPG&#10;9FmBYzlpOdL44qU4f42JJtLV5UoeZn2OHu6NtVM3V6rMcuKVszQexyLr/aLgCN2FpPaAvx5oYbWF&#10;oeUwZzzvMM3OXc7sF08W53VZElyS45Jgsp+gLNXE5uNzAm0K3Tx/mjbTom9XVMx7lpfj9bncevkb&#10;Dr8BAAD//wMAUEsDBBQABgAIAAAAIQCR0kOz4gAAAAsBAAAPAAAAZHJzL2Rvd25yZXYueG1sTI/N&#10;TsMwEITvSLyDtUjcqNM2lDTEqSp+VI7QIhVubrwkEfY6it0m8PQsJziOZjTzTbEanRUn7EPrScF0&#10;koBAqrxpqVbwunu8ykCEqMlo6wkVfGGAVXl+Vujc+IFe8LSNteASCrlW0MTY5VKGqkGnw8R3SOx9&#10;+N7pyLKvpen1wOXOylmSLKTTLfFCozu8a7D63B6dgk3Wrd+e/PdQ24f3zf55v7zfLaNSlxfj+hZE&#10;xDH+heEXn9GhZKaDP5IJwiqYZwl/iQpm80UKghPXN9kUxIGtNE1BloX8/6H8AQAA//8DAFBLAQIt&#10;ABQABgAIAAAAIQC2gziS/gAAAOEBAAATAAAAAAAAAAAAAAAAAAAAAABbQ29udGVudF9UeXBlc10u&#10;eG1sUEsBAi0AFAAGAAgAAAAhADj9If/WAAAAlAEAAAsAAAAAAAAAAAAAAAAALwEAAF9yZWxzLy5y&#10;ZWxzUEsBAi0AFAAGAAgAAAAhAEyeWOKxAQAAVQMAAA4AAAAAAAAAAAAAAAAALgIAAGRycy9lMm9E&#10;b2MueG1sUEsBAi0AFAAGAAgAAAAhAJHSQ7PiAAAACwEAAA8AAAAAAAAAAAAAAAAACwQAAGRycy9k&#10;b3ducmV2LnhtbFBLBQYAAAAABAAEAPMAAAAaBQAAAAA=&#10;" filled="f" stroked="f">
                      <v:textbox inset="0,0,0,0">
                        <w:txbxContent>
                          <w:p w:rsidR="00675B45" w:rsidRDefault="00675B45" w:rsidP="00DD1C61">
                            <w:pPr>
                              <w:pStyle w:val="FigureNormal"/>
                            </w:pPr>
                            <w:r>
                              <w:t>(c)</w:t>
                            </w:r>
                          </w:p>
                          <w:p w:rsidR="00675B45" w:rsidRDefault="00675B45" w:rsidP="00DD1C61">
                            <w:pPr>
                              <w:pStyle w:val="FigureNormal"/>
                            </w:pPr>
                            <w:r>
                              <w:t xml:space="preserve">CM16/CMP </w:t>
                            </w:r>
                            <w:r w:rsidRPr="006E7A3E">
                              <w:rPr>
                                <w:b/>
                                <w:bCs/>
                              </w:rPr>
                              <w:t>microphone</w:t>
                            </w:r>
                          </w:p>
                        </w:txbxContent>
                      </v:textbox>
                    </v:rect>
                  </w:pict>
                </mc:Fallback>
              </mc:AlternateContent>
            </w:r>
            <w:r>
              <w:rPr>
                <w:noProof/>
              </w:rPr>
              <mc:AlternateContent>
                <mc:Choice Requires="wps">
                  <w:drawing>
                    <wp:anchor distT="0" distB="0" distL="114300" distR="114300" simplePos="0" relativeHeight="251622400" behindDoc="0" locked="0" layoutInCell="1" allowOverlap="1" wp14:anchorId="42FF76E5" wp14:editId="09232F02">
                      <wp:simplePos x="0" y="0"/>
                      <wp:positionH relativeFrom="column">
                        <wp:posOffset>1159926</wp:posOffset>
                      </wp:positionH>
                      <wp:positionV relativeFrom="paragraph">
                        <wp:posOffset>1551589</wp:posOffset>
                      </wp:positionV>
                      <wp:extent cx="1258102" cy="685712"/>
                      <wp:effectExtent l="0" t="0" r="0" b="0"/>
                      <wp:wrapNone/>
                      <wp:docPr id="53" name="Rectangle 53"/>
                      <wp:cNvGraphicFramePr/>
                      <a:graphic xmlns:a="http://schemas.openxmlformats.org/drawingml/2006/main">
                        <a:graphicData uri="http://schemas.microsoft.com/office/word/2010/wordprocessingShape">
                          <wps:wsp>
                            <wps:cNvSpPr/>
                            <wps:spPr>
                              <a:xfrm>
                                <a:off x="0" y="0"/>
                                <a:ext cx="1258102" cy="685712"/>
                              </a:xfrm>
                              <a:prstGeom prst="rect">
                                <a:avLst/>
                              </a:prstGeom>
                              <a:ln>
                                <a:noFill/>
                              </a:ln>
                            </wps:spPr>
                            <wps:txbx>
                              <w:txbxContent>
                                <w:p w:rsidR="00675B45" w:rsidRPr="003A4B25" w:rsidRDefault="00675B45" w:rsidP="00DD1C61">
                                  <w:pPr>
                                    <w:pStyle w:val="FigureNormal"/>
                                  </w:pPr>
                                  <w:r w:rsidRPr="003A4B25">
                                    <w:t>(b)</w:t>
                                  </w:r>
                                </w:p>
                                <w:p w:rsidR="00675B45" w:rsidRPr="003A4B25" w:rsidRDefault="00675B45" w:rsidP="00DD1C61">
                                  <w:pPr>
                                    <w:pStyle w:val="FigureNormal"/>
                                  </w:pPr>
                                  <w:r w:rsidRPr="003A4B25">
                                    <w:t>UltraSoundGate</w:t>
                                  </w:r>
                                </w:p>
                                <w:p w:rsidR="00675B45" w:rsidRPr="003A4B25" w:rsidRDefault="00675B45" w:rsidP="00DD1C61">
                                  <w:pPr>
                                    <w:pStyle w:val="FigureNormal"/>
                                  </w:pPr>
                                  <w:r w:rsidRPr="003A4B25">
                                    <w:t xml:space="preserve">116 </w:t>
                                  </w:r>
                                  <w:r w:rsidRPr="006E7A3E">
                                    <w:rPr>
                                      <w:b/>
                                      <w:bCs/>
                                    </w:rPr>
                                    <w:t>recorder</w:t>
                                  </w:r>
                                </w:p>
                              </w:txbxContent>
                            </wps:txbx>
                            <wps:bodyPr horzOverflow="overflow" vert="horz" lIns="0" tIns="0" rIns="0" bIns="0" rtlCol="0">
                              <a:noAutofit/>
                            </wps:bodyPr>
                          </wps:wsp>
                        </a:graphicData>
                      </a:graphic>
                    </wp:anchor>
                  </w:drawing>
                </mc:Choice>
                <mc:Fallback>
                  <w:pict>
                    <v:rect w14:anchorId="42FF76E5" id="Rectangle 53" o:spid="_x0000_s1040" style="position:absolute;left:0;text-align:left;margin-left:91.35pt;margin-top:122.15pt;width:99.05pt;height:54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9resAEAAFUDAAAOAAAAZHJzL2Uyb0RvYy54bWysU8Fu2zAMvQ/YPwi6L7I9pAuMOMWwosOA&#10;YS3W7QMUWYoFSKIgqbGzrx8l22mx3YZdaIqkyfeeqP3tZA05yxA1uI7Wm4oS6QT02p06+vPH/bsd&#10;JTFx13MDTnb0IiO9Pbx9sx99KxsYwPQyEGziYjv6jg4p+ZaxKAZpedyAlw6TCoLlCY/hxPrAR+xu&#10;DWuq6oaNEHofQMgYMXo3J+mh9FdKivSgVJSJmI4itlRsKPaYLTvseXsK3A9aLDD4P6CwXDscem11&#10;xxMnz0H/1cpqESCCShsBloFSWsjCAdnU1R9sngbuZeGC4kR/lSn+v7bi2/kxEN13dPueEsct3tF3&#10;VI27k5EEYyjQ6GOLdU/+MSyniG5mO6lg8xd5kKmIermKKqdEBAbrZrurq4YSgbmb3fZD3eSm7OVv&#10;H2L6LMGS7HQ04PiiJT9/jWkuXUvyMOOydXCvjZmzOcIyyhlX9tJ0nGZaK4Mj9BekOkD49YALqwyM&#10;HYXFo3mHcXbOUmK+OJQ4r8vqhNU5rk5I5hOUpZrRfHxOoHSBm+fP0xZYeHeF8LJneTlen0vVy2s4&#10;/AYAAP//AwBQSwMEFAAGAAgAAAAhAEh45J7hAAAACwEAAA8AAABkcnMvZG93bnJldi54bWxMj8tO&#10;wzAQRfdI/IM1SOyoQ1IgDXGqiofKElqkws6NhyTCHkex2wS+nmEFu7mao/sol5Oz4ohD6DwpuJwl&#10;IJBqbzpqFLxuHy9yECFqMtp6QgVfGGBZnZ6UujB+pBc8bmIj2IRCoRW0MfaFlKFu0ekw8z0S/z78&#10;4HRkOTTSDHpkc2dlmiTX0umOOKHVPd61WH9uDk7BOu9Xb0/+e2zsw/t697xb3G8XUanzs2l1CyLi&#10;FP9g+K3P1aHiTnt/IBOEZZ2nN4wqSOfzDAQTWZ7wmD0fV2kGsirl/w3VDwAAAP//AwBQSwECLQAU&#10;AAYACAAAACEAtoM4kv4AAADhAQAAEwAAAAAAAAAAAAAAAAAAAAAAW0NvbnRlbnRfVHlwZXNdLnht&#10;bFBLAQItABQABgAIAAAAIQA4/SH/1gAAAJQBAAALAAAAAAAAAAAAAAAAAC8BAABfcmVscy8ucmVs&#10;c1BLAQItABQABgAIAAAAIQAON9resAEAAFUDAAAOAAAAAAAAAAAAAAAAAC4CAABkcnMvZTJvRG9j&#10;LnhtbFBLAQItABQABgAIAAAAIQBIeOSe4QAAAAsBAAAPAAAAAAAAAAAAAAAAAAoEAABkcnMvZG93&#10;bnJldi54bWxQSwUGAAAAAAQABADzAAAAGAUAAAAA&#10;" filled="f" stroked="f">
                      <v:textbox inset="0,0,0,0">
                        <w:txbxContent>
                          <w:p w:rsidR="00675B45" w:rsidRPr="003A4B25" w:rsidRDefault="00675B45" w:rsidP="00DD1C61">
                            <w:pPr>
                              <w:pStyle w:val="FigureNormal"/>
                            </w:pPr>
                            <w:r w:rsidRPr="003A4B25">
                              <w:t>(b)</w:t>
                            </w:r>
                          </w:p>
                          <w:p w:rsidR="00675B45" w:rsidRPr="003A4B25" w:rsidRDefault="00675B45" w:rsidP="00DD1C61">
                            <w:pPr>
                              <w:pStyle w:val="FigureNormal"/>
                            </w:pPr>
                            <w:r w:rsidRPr="003A4B25">
                              <w:t>UltraSoundGate</w:t>
                            </w:r>
                          </w:p>
                          <w:p w:rsidR="00675B45" w:rsidRPr="003A4B25" w:rsidRDefault="00675B45" w:rsidP="00DD1C61">
                            <w:pPr>
                              <w:pStyle w:val="FigureNormal"/>
                            </w:pPr>
                            <w:r w:rsidRPr="003A4B25">
                              <w:t xml:space="preserve">116 </w:t>
                            </w:r>
                            <w:r w:rsidRPr="006E7A3E">
                              <w:rPr>
                                <w:b/>
                                <w:bCs/>
                              </w:rPr>
                              <w:t>recorder</w:t>
                            </w:r>
                          </w:p>
                        </w:txbxContent>
                      </v:textbox>
                    </v:rect>
                  </w:pict>
                </mc:Fallback>
              </mc:AlternateContent>
            </w:r>
          </w:p>
        </w:tc>
      </w:tr>
    </w:tbl>
    <w:p w:rsidR="00862DE5" w:rsidRPr="00604EFF" w:rsidRDefault="00D754AD" w:rsidP="006E7A3E">
      <w:pPr>
        <w:ind w:left="0" w:firstLine="0"/>
      </w:pPr>
      <w:r>
        <w:rPr>
          <w:noProof/>
        </w:rPr>
        <mc:AlternateContent>
          <mc:Choice Requires="wpg">
            <w:drawing>
              <wp:anchor distT="0" distB="0" distL="114300" distR="114300" simplePos="0" relativeHeight="251655168" behindDoc="0" locked="0" layoutInCell="1" allowOverlap="1" wp14:anchorId="02B90FEA" wp14:editId="25CF1680">
                <wp:simplePos x="0" y="0"/>
                <wp:positionH relativeFrom="column">
                  <wp:posOffset>558360</wp:posOffset>
                </wp:positionH>
                <wp:positionV relativeFrom="paragraph">
                  <wp:posOffset>1127516</wp:posOffset>
                </wp:positionV>
                <wp:extent cx="6173002" cy="2582548"/>
                <wp:effectExtent l="0" t="0" r="0" b="8255"/>
                <wp:wrapNone/>
                <wp:docPr id="209" name="Group 209"/>
                <wp:cNvGraphicFramePr/>
                <a:graphic xmlns:a="http://schemas.openxmlformats.org/drawingml/2006/main">
                  <a:graphicData uri="http://schemas.microsoft.com/office/word/2010/wordprocessingGroup">
                    <wpg:wgp>
                      <wpg:cNvGrpSpPr/>
                      <wpg:grpSpPr>
                        <a:xfrm>
                          <a:off x="0" y="0"/>
                          <a:ext cx="6173002" cy="2582548"/>
                          <a:chOff x="0" y="0"/>
                          <a:chExt cx="6173002" cy="2582548"/>
                        </a:xfrm>
                      </wpg:grpSpPr>
                      <wpg:grpSp>
                        <wpg:cNvPr id="205" name="Group 205"/>
                        <wpg:cNvGrpSpPr/>
                        <wpg:grpSpPr>
                          <a:xfrm>
                            <a:off x="0" y="0"/>
                            <a:ext cx="6173002" cy="2230120"/>
                            <a:chOff x="0" y="0"/>
                            <a:chExt cx="6173002" cy="2230120"/>
                          </a:xfrm>
                        </wpg:grpSpPr>
                        <wps:wsp>
                          <wps:cNvPr id="50" name="Rectangle 50"/>
                          <wps:cNvSpPr/>
                          <wps:spPr>
                            <a:xfrm>
                              <a:off x="4914900" y="1512277"/>
                              <a:ext cx="1258102" cy="685712"/>
                            </a:xfrm>
                            <a:prstGeom prst="rect">
                              <a:avLst/>
                            </a:prstGeom>
                            <a:ln>
                              <a:noFill/>
                            </a:ln>
                          </wps:spPr>
                          <wps:txbx>
                            <w:txbxContent>
                              <w:p w:rsidR="00675B45" w:rsidRDefault="00675B45" w:rsidP="00DD1C61">
                                <w:pPr>
                                  <w:pStyle w:val="FigureNormal"/>
                                </w:pPr>
                                <w:r>
                                  <w:t>(e)</w:t>
                                </w:r>
                              </w:p>
                              <w:p w:rsidR="00675B45" w:rsidRPr="003A4B25" w:rsidRDefault="00675B45" w:rsidP="00DD1C61">
                                <w:pPr>
                                  <w:pStyle w:val="FigureNormal"/>
                                </w:pPr>
                                <w:r w:rsidRPr="003A4B25">
                                  <w:t xml:space="preserve">SICK LMS 100 </w:t>
                                </w:r>
                                <w:r w:rsidRPr="006E7A3E">
                                  <w:rPr>
                                    <w:b/>
                                    <w:bCs/>
                                  </w:rPr>
                                  <w:t>laser</w:t>
                                </w:r>
                                <w:r w:rsidRPr="003A4B25">
                                  <w:t xml:space="preserve"> rangefinder</w:t>
                                </w:r>
                              </w:p>
                            </w:txbxContent>
                          </wps:txbx>
                          <wps:bodyPr horzOverflow="overflow" vert="horz" lIns="0" tIns="0" rIns="0" bIns="0" rtlCol="0">
                            <a:noAutofit/>
                          </wps:bodyPr>
                        </wps:wsp>
                        <wpg:grpSp>
                          <wpg:cNvPr id="38" name="Group 38"/>
                          <wpg:cNvGrpSpPr/>
                          <wpg:grpSpPr>
                            <a:xfrm>
                              <a:off x="0" y="0"/>
                              <a:ext cx="6089015" cy="2230120"/>
                              <a:chOff x="-13" y="-164922"/>
                              <a:chExt cx="6596361" cy="2312746"/>
                            </a:xfrm>
                          </wpg:grpSpPr>
                          <wps:wsp>
                            <wps:cNvPr id="39" name="Rectangle 39"/>
                            <wps:cNvSpPr/>
                            <wps:spPr>
                              <a:xfrm>
                                <a:off x="504508" y="61002"/>
                                <a:ext cx="62106" cy="206430"/>
                              </a:xfrm>
                              <a:prstGeom prst="rect">
                                <a:avLst/>
                              </a:prstGeom>
                              <a:ln>
                                <a:noFill/>
                              </a:ln>
                            </wps:spPr>
                            <wps:txbx>
                              <w:txbxContent>
                                <w:p w:rsidR="00675B45" w:rsidRDefault="00675B45" w:rsidP="00DD1C61">
                                  <w:pPr>
                                    <w:spacing w:after="160" w:line="259" w:lineRule="auto"/>
                                    <w:ind w:left="0" w:firstLine="0"/>
                                    <w:jc w:val="left"/>
                                  </w:pPr>
                                  <w:r>
                                    <w:rPr>
                                      <w:sz w:val="22"/>
                                    </w:rPr>
                                    <w:t>(</w:t>
                                  </w:r>
                                </w:p>
                              </w:txbxContent>
                            </wps:txbx>
                            <wps:bodyPr horzOverflow="overflow" vert="horz" lIns="0" tIns="0" rIns="0" bIns="0" rtlCol="0">
                              <a:noAutofit/>
                            </wps:bodyPr>
                          </wps:wsp>
                          <wps:wsp>
                            <wps:cNvPr id="40" name="Rectangle 40"/>
                            <wps:cNvSpPr/>
                            <wps:spPr>
                              <a:xfrm>
                                <a:off x="551624" y="61002"/>
                                <a:ext cx="82777" cy="206430"/>
                              </a:xfrm>
                              <a:prstGeom prst="rect">
                                <a:avLst/>
                              </a:prstGeom>
                              <a:ln>
                                <a:noFill/>
                              </a:ln>
                            </wps:spPr>
                            <wps:txbx>
                              <w:txbxContent>
                                <w:p w:rsidR="00675B45" w:rsidRDefault="00675B45" w:rsidP="00DD1C61">
                                  <w:pPr>
                                    <w:spacing w:after="160" w:line="259" w:lineRule="auto"/>
                                    <w:ind w:left="0" w:firstLine="0"/>
                                    <w:jc w:val="left"/>
                                  </w:pPr>
                                  <w:r>
                                    <w:rPr>
                                      <w:sz w:val="22"/>
                                    </w:rPr>
                                    <w:t>a</w:t>
                                  </w:r>
                                </w:p>
                              </w:txbxContent>
                            </wps:txbx>
                            <wps:bodyPr horzOverflow="overflow" vert="horz" lIns="0" tIns="0" rIns="0" bIns="0" rtlCol="0">
                              <a:noAutofit/>
                            </wps:bodyPr>
                          </wps:wsp>
                          <wps:wsp>
                            <wps:cNvPr id="41" name="Rectangle 41"/>
                            <wps:cNvSpPr/>
                            <wps:spPr>
                              <a:xfrm>
                                <a:off x="613863" y="61002"/>
                                <a:ext cx="62106" cy="206430"/>
                              </a:xfrm>
                              <a:prstGeom prst="rect">
                                <a:avLst/>
                              </a:prstGeom>
                              <a:ln>
                                <a:noFill/>
                              </a:ln>
                            </wps:spPr>
                            <wps:txbx>
                              <w:txbxContent>
                                <w:p w:rsidR="00675B45" w:rsidRDefault="00675B45" w:rsidP="00DD1C61">
                                  <w:pPr>
                                    <w:spacing w:after="160" w:line="259" w:lineRule="auto"/>
                                    <w:ind w:left="0" w:firstLine="0"/>
                                    <w:jc w:val="left"/>
                                  </w:pPr>
                                  <w:r>
                                    <w:rPr>
                                      <w:sz w:val="22"/>
                                    </w:rPr>
                                    <w:t>)</w:t>
                                  </w:r>
                                </w:p>
                              </w:txbxContent>
                            </wps:txbx>
                            <wps:bodyPr horzOverflow="overflow" vert="horz" lIns="0" tIns="0" rIns="0" bIns="0" rtlCol="0">
                              <a:noAutofit/>
                            </wps:bodyPr>
                          </wps:wsp>
                          <wps:wsp>
                            <wps:cNvPr id="42" name="Rectangle 42"/>
                            <wps:cNvSpPr/>
                            <wps:spPr>
                              <a:xfrm>
                                <a:off x="659905" y="61002"/>
                                <a:ext cx="46619" cy="206430"/>
                              </a:xfrm>
                              <a:prstGeom prst="rect">
                                <a:avLst/>
                              </a:prstGeom>
                              <a:ln>
                                <a:noFill/>
                              </a:ln>
                            </wps:spPr>
                            <wps:txbx>
                              <w:txbxContent>
                                <w:p w:rsidR="00675B45" w:rsidRDefault="00675B45" w:rsidP="00DD1C61">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43" name="Rectangle 43"/>
                            <wps:cNvSpPr/>
                            <wps:spPr>
                              <a:xfrm>
                                <a:off x="-13" y="1461581"/>
                                <a:ext cx="1258531" cy="686243"/>
                              </a:xfrm>
                              <a:prstGeom prst="rect">
                                <a:avLst/>
                              </a:prstGeom>
                              <a:ln>
                                <a:noFill/>
                              </a:ln>
                            </wps:spPr>
                            <wps:txbx>
                              <w:txbxContent>
                                <w:p w:rsidR="00675B45" w:rsidRDefault="00675B45" w:rsidP="00DD1C61">
                                  <w:pPr>
                                    <w:pStyle w:val="FigureNormal"/>
                                  </w:pPr>
                                  <w:r>
                                    <w:t>(a)</w:t>
                                  </w:r>
                                </w:p>
                                <w:p w:rsidR="00675B45" w:rsidRDefault="00675B45" w:rsidP="00DD1C61">
                                  <w:pPr>
                                    <w:pStyle w:val="FigureNormal"/>
                                  </w:pPr>
                                  <w:r>
                                    <w:t>UltraSoundGate</w:t>
                                  </w:r>
                                </w:p>
                                <w:p w:rsidR="00675B45" w:rsidRDefault="00675B45" w:rsidP="00DD1C61">
                                  <w:pPr>
                                    <w:pStyle w:val="FigureNormal"/>
                                  </w:pPr>
                                  <w:r>
                                    <w:t xml:space="preserve">116 </w:t>
                                  </w:r>
                                  <w:r w:rsidRPr="006E7A3E">
                                    <w:rPr>
                                      <w:b/>
                                      <w:bCs/>
                                    </w:rPr>
                                    <w:t>player</w:t>
                                  </w:r>
                                </w:p>
                                <w:p w:rsidR="00675B45" w:rsidRDefault="00675B45" w:rsidP="00DD1C61"/>
                              </w:txbxContent>
                            </wps:txbx>
                            <wps:bodyPr horzOverflow="overflow" vert="horz" lIns="0" tIns="0" rIns="0" bIns="0" rtlCol="0">
                              <a:noAutofit/>
                            </wps:bodyPr>
                          </wps:wsp>
                          <pic:pic xmlns:pic="http://schemas.openxmlformats.org/drawingml/2006/picture">
                            <pic:nvPicPr>
                              <pic:cNvPr id="44" name="Picture 44"/>
                              <pic:cNvPicPr/>
                            </pic:nvPicPr>
                            <pic:blipFill>
                              <a:blip r:embed="rId46"/>
                              <a:stretch>
                                <a:fillRect/>
                              </a:stretch>
                            </pic:blipFill>
                            <pic:spPr>
                              <a:xfrm>
                                <a:off x="-13" y="-50558"/>
                                <a:ext cx="1019188" cy="1438402"/>
                              </a:xfrm>
                              <a:prstGeom prst="rect">
                                <a:avLst/>
                              </a:prstGeom>
                            </pic:spPr>
                          </pic:pic>
                          <pic:pic xmlns:pic="http://schemas.openxmlformats.org/drawingml/2006/picture">
                            <pic:nvPicPr>
                              <pic:cNvPr id="45" name="Picture 45"/>
                              <pic:cNvPicPr/>
                            </pic:nvPicPr>
                            <pic:blipFill>
                              <a:blip r:embed="rId47"/>
                              <a:stretch>
                                <a:fillRect/>
                              </a:stretch>
                            </pic:blipFill>
                            <pic:spPr>
                              <a:xfrm>
                                <a:off x="1149223" y="-50190"/>
                                <a:ext cx="903605" cy="1438402"/>
                              </a:xfrm>
                              <a:prstGeom prst="rect">
                                <a:avLst/>
                              </a:prstGeom>
                            </pic:spPr>
                          </pic:pic>
                          <pic:pic xmlns:pic="http://schemas.openxmlformats.org/drawingml/2006/picture">
                            <pic:nvPicPr>
                              <pic:cNvPr id="46" name="Picture 46"/>
                              <pic:cNvPicPr/>
                            </pic:nvPicPr>
                            <pic:blipFill>
                              <a:blip r:embed="rId48"/>
                              <a:stretch>
                                <a:fillRect/>
                              </a:stretch>
                            </pic:blipFill>
                            <pic:spPr>
                              <a:xfrm>
                                <a:off x="2415687" y="-164922"/>
                                <a:ext cx="1418463" cy="1438402"/>
                              </a:xfrm>
                              <a:prstGeom prst="rect">
                                <a:avLst/>
                              </a:prstGeom>
                            </pic:spPr>
                          </pic:pic>
                          <pic:pic xmlns:pic="http://schemas.openxmlformats.org/drawingml/2006/picture">
                            <pic:nvPicPr>
                              <pic:cNvPr id="47" name="Picture 47"/>
                              <pic:cNvPicPr/>
                            </pic:nvPicPr>
                            <pic:blipFill>
                              <a:blip r:embed="rId49"/>
                              <a:stretch>
                                <a:fillRect/>
                              </a:stretch>
                            </pic:blipFill>
                            <pic:spPr>
                              <a:xfrm>
                                <a:off x="3907536" y="-50189"/>
                                <a:ext cx="1103236" cy="1438402"/>
                              </a:xfrm>
                              <a:prstGeom prst="rect">
                                <a:avLst/>
                              </a:prstGeom>
                            </pic:spPr>
                          </pic:pic>
                          <pic:pic xmlns:pic="http://schemas.openxmlformats.org/drawingml/2006/picture">
                            <pic:nvPicPr>
                              <pic:cNvPr id="48" name="Picture 48"/>
                              <pic:cNvPicPr/>
                            </pic:nvPicPr>
                            <pic:blipFill>
                              <a:blip r:embed="rId50"/>
                              <a:stretch>
                                <a:fillRect/>
                              </a:stretch>
                            </pic:blipFill>
                            <pic:spPr>
                              <a:xfrm>
                                <a:off x="4807426" y="64897"/>
                                <a:ext cx="1788922" cy="1208583"/>
                              </a:xfrm>
                              <a:prstGeom prst="rect">
                                <a:avLst/>
                              </a:prstGeom>
                            </pic:spPr>
                          </pic:pic>
                        </wpg:grpSp>
                      </wpg:grpSp>
                      <wps:wsp>
                        <wps:cNvPr id="96726" name="Text Box 96726"/>
                        <wps:cNvSpPr txBox="1"/>
                        <wps:spPr>
                          <a:xfrm>
                            <a:off x="0" y="2240918"/>
                            <a:ext cx="6089015" cy="341630"/>
                          </a:xfrm>
                          <a:prstGeom prst="rect">
                            <a:avLst/>
                          </a:prstGeom>
                          <a:solidFill>
                            <a:prstClr val="white"/>
                          </a:solidFill>
                          <a:ln>
                            <a:noFill/>
                          </a:ln>
                          <a:effectLst/>
                        </wps:spPr>
                        <wps:txbx>
                          <w:txbxContent>
                            <w:p w:rsidR="00675B45" w:rsidRPr="002362A1" w:rsidRDefault="00675B45" w:rsidP="006E7A3E">
                              <w:pPr>
                                <w:pStyle w:val="FIGCAPTIOIN"/>
                                <w:jc w:val="center"/>
                                <w:rPr>
                                  <w:noProof/>
                                </w:rPr>
                              </w:pPr>
                              <w:bookmarkStart w:id="54" w:name="_Toc470387460"/>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sidRPr="006E7A3E">
                                <w:rPr>
                                  <w:b/>
                                  <w:bCs/>
                                  <w:noProof/>
                                </w:rPr>
                                <w:t>3</w:t>
                              </w:r>
                              <w:r w:rsidRPr="006E7A3E">
                                <w:rPr>
                                  <w:b/>
                                  <w:bCs/>
                                </w:rPr>
                                <w:fldChar w:fldCharType="end"/>
                              </w:r>
                              <w:r w:rsidRPr="00B62A66">
                                <w:t xml:space="preserve">: </w:t>
                              </w:r>
                              <w:r w:rsidRPr="006E7A3E">
                                <w:t xml:space="preserve">UltraSroundGate </w:t>
                              </w:r>
                              <w:r w:rsidRPr="006E7A3E">
                                <w:rPr>
                                  <w:rStyle w:val="TableFigureCAPTIONChar"/>
                                  <w:rFonts w:asciiTheme="majorBidi" w:hAnsiTheme="majorBidi" w:cstheme="majorBidi"/>
                                  <w:b w:val="0"/>
                                  <w:bCs/>
                                </w:rPr>
                                <w:t>116hm</w:t>
                              </w:r>
                              <w:r w:rsidRPr="006E7A3E">
                                <w:t xml:space="preserve"> Recording System</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2B90FEA" id="Group 209" o:spid="_x0000_s1041" style="position:absolute;left:0;text-align:left;margin-left:43.95pt;margin-top:88.8pt;width:486.05pt;height:203.35pt;z-index:251655168;mso-position-horizontal-relative:text;mso-position-vertical-relative:text;mso-height-relative:margin" coordsize="61730,258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vjPHuwUAADkdAAAOAAAAZHJzL2Uyb0RvYy54bWzsWVlv4zYQfi/Q/yDo&#10;PbGog5aEOIs0aYIFFrtBk2KfaZmyhUqiStKx01/fGVKH4zjNuUna5iEOL5FzfDOcGR58Wlelc8Wl&#10;KkQ9ccm+5zq8zsSsqOcT9/fL073YdZRm9YyVouYT95or99Phzz8drJqU+2IhyhmXDmxSq3TVTNyF&#10;1k06GqlswSum9kXDa5jMhayYhq6cj2aSrWD3qhz5nkdHKyFnjRQZVwpGT+yke2j2z3Oe6W95rrh2&#10;yokLtGnzK83vFH9HhwcsnUvWLIqsJYM9gYqKFTUc2m91wjRzlrK4tVVVZFIokev9TFQjkedFxg0P&#10;wA3xtrg5k2LZGF7m6Wre9GIC0W7J6cnbZl+vzqVTzCau7yWuU7MKlGTOdXAAxLNq5imsOpPNRXMu&#10;24G57SHH61xW+B94cdZGsNe9YPlaOxkMUjIOPM93nQzm/Cj2ozC2os8WoJ9b32WLX+/5ctQdPEL6&#10;enL6Tk93z120zV30Y7jzA4/4LbAex93w5Z3cgZGoAQfqeTi4WLCGG3gp1HArqQjMxMLgN7AeVs9L&#10;7sCYUbxZ18NApQoQsQMDYULCxIN9QNskIr4/Hlttd3gggAHS4YHG0Zj4uKBnm6WNVPqMi8rBxsSV&#10;QIqxL3b1RWm7tFuCBJQ1/tbitChLO4sjgI2ORmzp9XRtoE47bqZidg1sL4T86xs4sbwUq4kr2paL&#10;fg3OxlnXKT/XIG50IV1Ddo1p15C6PBbG0VhqjpZa5IUhF8+3p7VkgR4tRg12t+EagNvctEXoGwW8&#10;gCl6ceIRMAZjigPkWNqDdY8ERnV7hIaJbzSDs71JRgkNKGl3CIg/Do1Ae+1tm+QrgDbofdcAWhgz&#10;MnsgaCMvjDwQO2CWEnRW8DFLO8RSn3i0ZdmjYWAMouf4B+PVWM+AoLfE6yvoMtzhgGDsUbqMCPXD&#10;u3QZgz8av5UuW0PuvMF/XZfgJrYvk5A8SpeUBDG1Dum92WXvYN7+HnkNu4T47ZYujZtE1wQBxP2B&#10;AY2SxIO7Z7ePDSkl4MfNxfTqPpb0Hub/oUywqFvKDB5lmF2YQEJKIJy7eV9ihBcFbZBAY/DGZvPX&#10;ujFJ72PeWptNkaXw1+Zu0LoVs9+f48JXeim5225SPWiPisk/ls0epJkN08W0KAt9bVJmiKORqPrq&#10;vMgwfMfOEP6HcG1aYMA0nurACNy93Sr8Broj7N/YYloWDYbfGDVhuyUWcu2tXHUHvzYPPhHZsuK1&#10;tom95CXQLWq1KBrlOjLl1ZRDnio/z1qsKS25zhZ4YA4HY+SHlLG0nzBUDoQhzXekLB2Y9yIvitrc&#10;tIv9iEcSEkNoiJ6JhEEc2ujwqWA2VFk6TBPIsvKFxr8HJ30+fd7hxCTUKGNE03vASRvD93B4AZwQ&#10;yGx9v82PIgCGuTaGPCHxAoo33AdUNlwKJE5bLsUkjO8JKuZ22vAcLwAVPyQRjSHRAK9xI5Xu/UpI&#10;4hBD2w+wbIAFBLYFFpP+viewmAvxZcESJN44CsBQECzgV2KTWwx+hRAv8HH+AysbWOmrZHDd2FjF&#10;XN3vCSvmUnxZrISxNw59ixUaxsl2cXUcx1i2s1DxvTiKnxV77wxXhhqfqWe2JXgsY75CJprQMbJv&#10;3cQlutNfxNqxozfLRI5ewxREbV1mc0f4Z2vVvh96EOndzGToZsE0CAl9bu1PibKYdZEyFrGPS+lc&#10;MagbrxaF5ng6xrCbq3aXt8E7mBeutiKOorfsYasvdtvSOg61qZAUUNQGhlWTnRZw/Bem9DmT8OwF&#10;g1jy3lUKf0iJfAXPaBNX/blkmKs8pGBeLytTMIc8Eahpa+fOUEZ3cimq7/DCd4SFeCCP1RlQMnF1&#10;1zzW9jEPXggzfnRkFtmU50t90UCiRMyzAYr5cv2dyaZ9UNCAmq+iewFh6da7gl2LmYVqsIp/+k9V&#10;fGML8D5n9Na+JeID4GbfWMnw4nn4NwAAAP//AwBQSwMEFAAGAAgAAAAhAFyhR37aAAAAMQMAABkA&#10;AABkcnMvX3JlbHMvZTJvRG9jLnhtbC5yZWxzvNLBSgMxEAbgu+A7hLm72d22IqXZXkToVeoDDMls&#10;NriZhCSKfXsDIlgo622PmWH+/zvkcPzys/iklF1gBV3TgiDWwTi2Ct7OLw9PIHJBNjgHJgUXynAc&#10;7u8OrzRjqUd5cjGLmsJZwVRK3EuZ9UQecxMicd2MIXks9ZmsjKjf0ZLs2/ZRpr8ZMFxlipNRkE5m&#10;A+J8ibX5/+wwjk7Tc9AfnrjcqJDO1+4aiMlSUeDJOPwZbprIFuRtQ7+OoV8ydOsYuiXDbh3Dbsmw&#10;Xcew/TXIq48+fAMAAP//AwBQSwMEFAAGAAgAAAAhAMWDk8jiAAAACwEAAA8AAABkcnMvZG93bnJl&#10;di54bWxMj8FOwzAMhu9IvENkJG4sKWNtKU2naQJOExIb0rRb1nhttcapmqzt3p7sBEfbn35/f76c&#10;TMsG7F1jSUI0E8CQSqsbqiT87D6eUmDOK9KqtYQSruhgWdzf5SrTdqRvHLa+YiGEXKYk1N53Geeu&#10;rNEoN7MdUridbG+UD2Nfcd2rMYSblj8LEXOjGgofatXhusbyvL0YCZ+jGlfz6H3YnE/r62G3+Npv&#10;IpTy8WFavQHzOPk/GG76QR2K4HS0F9KOtRLS5DWQYZ8kMbAbIGIR2h0lLNKXOfAi5/87FL8AAAD/&#10;/wMAUEsDBAoAAAAAAAAAIQAtF+LwRcAAAEXAAAAUAAAAZHJzL21lZGlhL2ltYWdlNC5wbmeJUE5H&#10;DQoaCgAAAA1JSERSAAAA8QAAAToIBgAAAMeTtMoAAAABc1JHQgCuzhzpAAAABGdBTUEAALGPC/xh&#10;BQAAAAlwSFlzAAAZ1gAAGdYBGNHK7QAAv9pJREFUeF7s/Qe8JVd15g2vk/PN3bdzq5NyRjkhASaD&#10;MDnaYAy2Z8YwHmY8P6fXxva89gzjMOPxDGAYbDAmmyAMCBACIZAABZRjS63O4caTU536nv+us7uv&#10;rroFYzzvd3XvWdLuqlO1a9euuuvZz1prh4rZQJaVDA0NjdVqta/F4skL+R2LxSyXy1lxeMQmJydt&#10;3bp1lkwm7bHHd9nDjzzy+Vblea83+0zbXTyQZ6TE+9uBLBMJgiCpTYr9MAxdQgBzPB53W44pX2ix&#10;xCMDAD/zZQDiZSbtdntSmzUevB7IADiRSLhjArB1u90w6PUq7sBAntEyAPEyEwG1qE2afQ9gxIMY&#10;JhaASb1uuzMA8TKQAYiXn2wVUAv9/aMCiEmAutPpwMYyo5MypwfyTJcBiJeZCKSwsAtYAliYd2Hq&#10;9XqeickVkG8gz2wZgHgZiUALeLcpJRea0R7AiAex/GHZ3sTABvJMlwGIl5F85jOfiQu8I9p9ChN7&#10;4RhA1rZlifRc//BAnsEyAPEykte85jWOefsgdYEs9tnSN4wQmSbpdNkq3UPu4ECe0TIA8TKS1772&#10;tQmBd6L/04lnYc/IgDtKMqctFtncA3lGywDEy0gee+yxnAC6XmA9aj978PoEgJ1PHPQaZplWP9tA&#10;nsEyAPEykl27dtG1NBr9imRhYIvkA1vylveYXTjfzzaQZ7AMQLyMpNlsjoppx/o/nfj+YQ9mmJh+&#10;YgEZe3ogy0AGIF5GImCu0iYf/YrEM7AHMkwsEIe90PaafWZgTi8DGYB4GYkAyrjpbPQrEs/APvV9&#10;4rDb6x0SxAdsvAxkAOLlJf2A1sI/K/vHfgNi2LjXGwzWWi4yAPEykkQisVkAdaO14vGkpVIZHcWU&#10;Tlg8ljB6lQAw5yUDFl4mMgDxMhHhMhaGHfnEsp+dQMrHzGgSAoCVuokcc4kHshxkAOLlJdGE4RPI&#10;UVM6DINeLDboXlomMgDxMhERbbrXC5mGeHSgB7KYhd2wy27A4gHu2ECe+TIA8fIRluQpRbvHZCGI&#10;YeH+2GnQ3HUHB/KMlwGIV4AsZGIX2LKwbJnME+7gQJ7xMgDx8hH+lk+ZIOwBzPYoiHthUyCuuxMD&#10;ecbLAMTLR0aF0fX9/SeJBzICkEOzfbZq1XT/0ECe4TIA8TKRUsnSAuvRBfIALvOIU6mUS35uMUm/&#10;27Z162C0xzKRAYhXiHgAE9hqdzpm3/52/8xAnukyAPEyEeETFj5uP7Ezob0/rO1AlpcMQLxMROS6&#10;WZvh6Ncx8eD1id9xfOTXvKafYyDPdBmAePkI/cTHIlh98UEtzGgWA2Aucafbrdl99w36iZeJDEC8&#10;TEQEu1qbp3QxMRURgYUBcbvdDtud7k75xIMhW8tEBiBeJiKMYk4/xSf2JrRPMHMqnSYyPXCOl4kM&#10;QPyMk1B/s17B7LYJszfsMLtK6eyTAxueCCwXC2RVh0o9/WmDWNw6gmqnF7cux5JZi6VKFs+Nbc+d&#10;/oprd7z2k+fY1q/vcOlZ4YS9xn09YiDPMHmKDzWQJSpXhKNXrvm7N3Xb5dO77eqORrMxfnj/I6uS&#10;iYa16zOx+bnpoU59tmTdlv6qcndTCYslE1YoFC1XKFkuPywgJ6zZ7FkQpoJsfqhdHFpfCYPRdjE/&#10;ZsXhicOF4YkHL3rtCz/8n14S+7YKGcw3fobIAMTPANl8Y5id/H9/77/lsr1f7MXy6VY3Eas3ApuZ&#10;mbJOfd4CAbfTqlmzVbFOu6G/atvSqbgl0ynLZrOWzRUtnRmyXixr7SCmbdqy+p3OjNjatTtsqDTu&#10;8veC2dASrfu+uP5VL7Tfje/r334gS1wGIH4GSO6y3rq186+/QWx5aqOTtrbMY0tkLQhSNlxca0nt&#10;pxIxi8uY5htpfOwhX8haJpOxoaEhi8uMJvXiafnISW1TuibjQF6tzNnoWEm8G8gML6vMqaldZzz3&#10;Bd96ffyO/u0HssRl4BM/A+TsbdXhVqdTmpmt2PT0nFXKTbFm3DK5UZuZN5urpq3WHrJmb5V1Ymst&#10;TG0WQLdbpniK9RInCfRrrdoet1pz2KqdYau1SjZTy9nUXE/nc/KdkzrWtXq7Z+2ODbXu3Htu/9YD&#10;eQbIAMTPAAkPfu7MfKY4lssOyfSdsFxuxIJe5N9mSiVLloYszOUtSMlcFiu3E3nrJEvWSQxbK1Gy&#10;Rjxn9TDtUkuAbcV0rfWs2u1aS55vsx1aoxNap0dALJXKB/vP7t96IM8AGYB4yUsYmzl8+yWdoJdt&#10;iC2DMK4jSfm+MWsIhPWgLnadt0q7bOV2xRpBy1phYM1YzwG1EQqgSp1YaN2EmFemdpgJLJ7tmVxk&#10;6+p4sxezWLpg6eywxZKFWC4V7LAwfNLStwNZujIA8RKXl38hLObT3fNTyXys3TLr8G1w+bbpbMGK&#10;QwULEw0Bs2yhUjLXNuHQimNpy49mLDcsZk20ZF53lHRxWvvpulLVLFOTW922IB5Yi8+6xDPys3Pa&#10;T1g2mZFNHj5llZCBLE0ZgHiJy5deYcONVmOtxTB1Y9YTE3e7obXaXWuLmWNxxmzwbSUSnyztWbcn&#10;YLZaVqs33Ygtt4B8QgyuvOJkCwM+qNa2Xk8tQjwmMzp05bblZzc7Kr9d33rGP9jJUQ0GstRlAOIl&#10;Ludd9aON3bZbitZy2aIlxJhBGNPPhCX40r+YM5csWE7+b6yTsliQtXx6zIq5cUvGihYP85YMC5ZS&#10;SgS5KIU5y8QLltF1MUtYKi0/ussECQCfV7mZfP7x1un9KgxkicsAxEtcuo3vniJ2LfTElnwCLRRz&#10;ilYFPjGrwBx2lFrab4cCcErAzVpK5nbSsgJwUiltsTBhFiQsHiSVX39ypbAlVlZKJlhYnuGYKjNO&#10;v3KRLqvUqs7Dl+gGT7sE7kCWhgxAvMQlXwgn44lkMgDAoUznWAwMyxeOfmeSGUv1kpbsCYDaL2Zz&#10;lksJxImYpWRCJ/UXTsTiYnAlbVNi8JRM80xM18HmDBWQeR12A5nR9DMnZa6bDcerZ9ufh0+Z2jiQ&#10;pScDEC9p6WWC9p4LkqJLt9Ss/F3hzqXQjYrsWTqZ0h9Rx2OBZdMJy6TF0YlAp1oW9poW9OrK3BAb&#10;t5SPgZfmgJ0UowPylPxkcbnyypfuyKSWX9xqdq2QTq2yB5/8reOBLE0ZgHhJy+GRXlDdEYp9BWEH&#10;XBec0l+tp/2ezOBet24dpUCATaTalkx39FetCdbzouCq9qsW6HcY41hdfm9VQNU2aIiAmwIyJnUo&#10;llZW5h6rbUjE0kxOnjg5e+DMfkUGsoRlAOIlLNvO/8L6dre+1k8jRJhKGIZEoWX6CsTRn1Bmc1Je&#10;cDZrmVza5OYSzLZ0VkybS1ia3iMxNMMx40kZ0JSBTS5hrHUYwNI9Z1r3ZEsnEylrNer5bYkfX60b&#10;DXRkicvgD7SEJWf3nRZ020MexNH8frGxWFk8rL8e9CnQxvKWSubFwgWhN2ktmcWtdse6uqbLxx56&#10;gqic6B7TFMWy8URePrLyJ3IOuGkVnE4llRJu4YCMTPR6vR6bKHZPt/8a5lxlBrJkZQDiJSoCbaLW&#10;mrq4E8TScCTUGoNe9ScLe5i9AjXMKTLuylcWVh1gG/WWlctVm5sr2/xcxebnK1apVKxarVujUXff&#10;YOp22wJ0tGJtLldw0xULhYzlCrqH2DqZy1ijzTIhyR32kfJal3EgS1YGIF6iEntzWCiNjJzTtUK8&#10;3k5aPDVkiWRRDMmys2aFbNGt2tEJ25Yppq0hv3hq9pAdPnxYwJ23mKzg6nzVuo2WZWUeFzIyt9Nx&#10;Gy6lrVhKWTYXOtDGkzmLJTIWJFrWDOestCprdYHc0qusE4yNn/eqIVYMGcgSlgGIl6rstdVizY3R&#10;Sh1yalkXXimm33FtE1CmxPnFjInWf5jc+Lsx0TPRbPG1zGzGWUfLaSVTcet0W2LvtoidCQ8dUb5U&#10;wPnHBM1kgsc6FiZ0LF4Qs+fypXkbBLeWuAxAvERlvP13m8MwGGMQBl/6Z2QVAGUIJV9ziBbAY4SV&#10;WFqA7se93DkGgdBdxDXpVNaaso05xj7DMVnxkq9C4P+KzN05/W89mePsU25C7J1IJpOFxg+fax8I&#10;81HpA1mKMgDxEpVisEdmbJjzwHXjnwVKQJtMpt0W4BKVjoCrH2LVdDorsEcBKvLwuyGTGrByXavZ&#10;kV+scwJ+t9vTfscCbfnaKb+5Loz1Gwfdc6SUWG9FG4B4CcsAxEtRwjAe7+w7VRYunUIOlKRon9FX&#10;sK+A26PbKK0kk5vphAJ8Oh2tdQcgGVsNiwPUbocuqYRYOLR2S8Y3Eesg7gJhgBrm7ihPpx3qOHVA&#10;NWKWySaLo3sGIF7KMgDxEpV0OpPq9fp2rgMUY6UjmxmW5DeBLVjYfyyNY4AaQHc6XcfcXAsoAShA&#10;xmQGtDAyxdWbmNd8eFw+shJbinIzprTttmujpZ3hhLvxQJakDEC8RCWRyDjweR8VMLt9gdIFr5QA&#10;GRMhOB+Br+dMYLZMUyQ/eTgPUAGv22/3rCkQs+/Ma7E2XVXONxayKRth2VtCZ2vX9A8MZEnKAMRL&#10;UYBMiM97bKQWEjpAshP92fx5EsAFsLCwm/HkglbRMczooBuxLPsc67jJDjoekIeC+2XCwEr4xe63&#10;bp8aTINY0jIA8RIWzGQEkAFUWJZtNGCj64Ja5oZeRgEuzhN5Rnz0GVblGsrC7x0qjQi4MqtVJqY3&#10;QzU9e3uG999tQj0ofWrKFTmQJSoDEC9VYQH4xdIH7LF13SNws432GVMd5fEmsf+tIy653wuYfKG4&#10;ko5jOHcYKDaQJSsDEC9ZkUPcn27okgMwW34fk6OgZXYTINZ13oNdCFLPyH4/inaDZ0zn44OXoZnB&#10;cY4PZGnJAMRLVmBigQ7wHgWzl/5vpiOyTpbjUIFYoAPIHD8KajfbKTKTAfFCID8Z1NE+olLdfwN5&#10;ZsgAxEtRPJ4WMvHRpJMO2GQioCUQ99nZ+84etEj0m8T+wvMRoKNs0fVROcfA7BqEBb8HsjRlAOKl&#10;KvE+sBbKcUAN+x7ddyCFefug7TPzQkAvBHkEUhXLeV1DKZjW3MefG8jSlwGIl7R4sMK8bJ8qPTe8&#10;Suf6wItA3QdmXxyoZV67MpSiZW770veJlSk67+4XiQPyCe47kKUjAxAvVeGjaUgfeAS6ejFAhQ8s&#10;wPbB5QDoduh+0o/+YBB3qM+8Xhb+dkzsAB+VpyMi/5QlegndKm4JsTo5EtYx1uoZyNKVAYiXoACz&#10;IEhaKpVxTBvG2tbu1a0b1t0yO2E8sI6OpzJpSyWzVq+3LZcpWFr7zWbb9f+yOgdTEpvNppv4T99y&#10;1BccWj6ftXZTZbGwVqJrjU7det2YZWIFi7dzluqkLM2XEwF52B6AeInLAMRLUODReBfzOBrgETFr&#10;xKAcY/wzVjQjsNxvx7DEkyMf2C2q5/7ts7hAD9v2+iweMTpnu5bMJC2ZEgPH07Kss2JegT9M6LTu&#10;1+taN2iqMXG3HsgSlQGIl7AA3rhMZBm3+i/pFoInJQS2ZCzjABeEHVneHbGzmDbWsUCs3bO2AMyq&#10;lwC1baHY1pICtvKR1xLaKh+fdGG2U4cZTG1GaTGSyxnrSlEjwOqaqcH0hyUtAxAvQYFzY/GepeJM&#10;7hcgOwInk/yxbh2JCtYytwFxtBglwalj0xX5zWodzHbiGCuBMH+YsdKszOVmQcWjxQP4EHkmJfM7&#10;pdJScbEyiwdo65axlcmejNvwAMRLWgYgXqISF0u6z6sQYFICvWG3IwDztQYxqcDdZVZSIIAGBUuE&#10;ReUrikbzyiPfNtRWKQxyKifvUkzn4qHO9You9boEsnSzXkvmeVMNhXzjTlmsPGft1rw1G2U1AtFY&#10;7IEsXRmAeAmKeDQUVA8GnUaQy8Qtl44phWLLnqVlGmcErKTM4ZRM5VggYMtBjgvoiUBbglcCerwn&#10;M1i8G9OxpPxbwBqdI4/4WNfEWBCvV9WxOZUxb6nYvGWTDStk2kody2e7VitPN5/YHzb7VRvIEpQB&#10;iJeixGLhhvP/8B+7QWtnpzMvX3VejDonaM+KXQW42Kwl4nOWjFcs3i2LiSsCsFJPSb8TXR3Xb1JM&#10;18d1fSLQln2lpPaNMjszllcZ2dicpcMjAvMhC9v7Lajvs3Z1v9Xn9oXNeusHe37ZHuvXbCBLUAh7&#10;DmQJyrN/PxzZ95nnfuXI1MylFs/Ihc1aIlWQ36qUzlsiLTM6wacd8pbLDwnYMf0x4+6rhpF/HLd8&#10;Tia2jidSrMOVki8cTW+MJaMRW72QtbdkOneq1qx1lJrWqNetUZmzemXKmvXpcMuOU/7uzhv/5zuk&#10;KoS2B7IEZQDiJSov/P3e0N4vPefzOx/beU27E8hCDvXXSoqNMbaV+KpaOqWt9hPRulv0DzuwEsQS&#10;iFmZIwJvFMwi7uW6pHp8ZDywbtixXCYhfxjznE+gxq1WqQrA8zLbzYaH8o1crviXTzxy4+8K9HjP&#10;A1mCMgDxkpUwdvnL3nzxoZ33/vn07PSljSYLAfTclxGJUDsRo1rQ0F+RYZVEn6NF9fCSgv6cYSFV&#10;IAfA0TK3fuJDIK+b/qSkWJpvLxnrcrXEzJ3QspmMDRfyvW1bTnn/qcGv/t6Hb33hTFTYQJaiDHzi&#10;JSux8Htv+fiPNmye+HEmKUiGdYvJ58XPtVA+LSmYtXSyZZl40zKxhqWtYYmw6vIkg6rzjRM6l4rV&#10;LRtvWDbZtFyqY/l014rpwIrZ0DKJpuVTLV1btaAqn7g5ZbH2rMBfDlPtys4BgJe+DEC8lOW1FuzY&#10;NPlIItYL4mLOeNgW+XYF2sBSiZ5lMJi7UbSZiDQpQSRa5Ju00JIMFOmItpUn7HQtbEfJXFdVP4ot&#10;s5rodkrlpjPyn+PaAvB80k45eU1OrA21D2QJy+APtETlQ//jPZtnqq1fnDo098pyuby502677uKE&#10;+xoEfzgGcSTExHm1xBlLxOgPzukcAzsyOpaTP5wV2HPKo6RtKqWk/ZSOJ+NKiYxlcywprTJlTjN0&#10;s8ti8gL3UGkonkrnNn/3698ZfduVbz/ylR995Yir2ECWnAyYeAnKr739dad95OM3fyJoJ9934MDh&#10;q1qNTrzTCiyQvxo0A2s1Amu7aHI3GkMt5nXrRottWZq2JbZlwXi++M8wyo6YmsXiyeOSA2zcekp8&#10;4rQXpKzbo1HIyn2Oot6JVMbCZGqbmo7fufnwj94xYOSlKwMQL0HZd3Dm1KDXOy8eS6aDFgMzkvJn&#10;i1bIDFs+MyKfdli+7YgVc0P9YLXAai03NlqZLZbUNUmZ2unQ2r2GANoUkJsCe0v52tH4aZnN9DmF&#10;8ZwVSmts9dqttnnraXbG2RfaBRdeaqefcY5NrllnheHhRDpfyvSrNpAlKIPo9BKUa64675XTs+2P&#10;t1vdbCoeLT2Lyeuiy9pG60fHXH8vExt6AmRcrBoyYSKetphM7iRmdyJpxcIQNril9DueYnpjyvUb&#10;J+O6nv7neNFKJTUKWZa0bVivq8bAOtao1a1SmbfVq1eHs/O1D3zukx/5N7qnj4sPZAnJgImXoLTn&#10;qi7YxFTAZqtqnW5DTNq2rhiXFAi4lpYpnMtYKpO3XG7UCsUxKw2tsqHhMRsambDRsdU2Or7KsoWi&#10;5YslJbG4AJ3JFlzKisVzOkcwq9OtWqU+Z/Vmzaqths1XatZoNdUIxG3/wQO2bv2kvbZft4EsPRmA&#10;eAlKo1at9Xq9Nn26QrL13DiLaDUPzOeejneV3JRBuap8GC1wH0iT/xuw+DvfHo78X1iZABisHA34&#10;iL7jdPQLDxYI0Gk1BBkH3F27dtmDDz9kBw4dsW6oe/d6wXytvvczVGAgS1IGIF6C8os7WrcMlwo3&#10;yHyWhRwNkfQJYbAGEmh7vPMIedygjiBwCZPcp4W/ycOKH5VKxR555BG79ZZb7N7bb7epqSkBO2fF&#10;YnF+6zkX3aDCo5sOZMnJAMRLUN711ZnqUKn0BHN9FwLTC2jyQAaAPnnALgQpy/OQ+Lg4S/TwmRcP&#10;ZBLle7BTRoLPwQi8pVLJhoaGbHhkRD5xZTAfcQnLAMRLVJJJJukz6f8YAfr9hay7GLSLE8BceB3B&#10;MSZB8O0myvfHRkZG7KyzzrLnPe95dvXVV9uWLVvc8ZTyHThwwF0/kKUpAxAvcQGAPi2UhYBcCEqf&#10;+Ng4ya3csSDxAbWFiTJgaJia8+vWrbONGzdaPp+3er1u1WrNdu7c2b/rQJaiDEC8FEUk22g0j65Q&#10;uZBNEc/EC0F8IjD7xHHOc50XVyYgFmNXq1Url8sOuP6rizB8tVo5+qXFgSxNGYB4iUqrFYF4MRN7&#10;APsEwHxabEoDQsQ3BN7sJi9lk2gIYOTh4WFnUhcKBcfInsk7yr927VpXzkCWpgxAvESl0+44MCEA&#10;jQSjYvYCSABHwMqD2+dZmAA5wF3YCHB8IWt7cHuAe/D7/Jl0ZsDES1wGIF6KIvyMT0zY6OioAzKA&#10;8hFm9k9oGv8M8rNeP5D//8kAxEtRhE3AS3BpzZo1ztQFuIDWMyjy0zLkQoCy73+zRQGOpwQDUD9z&#10;ZADiJSr1Ws0ajYYDrTePvXggnghoP81xv/90xxaeG8jSlQGIl6g0mg0XMT548KDNzc05c9r7rPix&#10;gJuA1E8SgOjTwt9+328XHxvIM0cGIF6KIhy5he4EVkALsAAtiX0CT5w7kSz0lf+5MgDzM0cGIF6K&#10;0scgoC0Wi843xkfGF/ZmtY8q/yRZyLALgbnwuJfFxxaeG8jSlQGIl6i0W62OW4AjjGYltTptHcOU&#10;7lpcTAuWkwv8ZC8Lvx+O/DTTFgCr+7Yx+47g++X6FTMHsqRl8FdagiI49fLDww/l8sUuc3ubrY5j&#10;ZQZnwMpEpUM331hmddBRCixY2Mfb1bkgGuDhgmIqEby7pH2ATXJM6z6uljQWnGedaqY3BpjxKpuy&#10;uJ7+6YEsXRmAeIlKL5ZuNJvt0IOpKzb2JjQfVGPLb+//sl3sCSd05Hgm8WKfGRLmGID1vjeLzrPN&#10;ZqMx1ANZujIA8RKVw4cPuzm+iAcYyYF1we/o/MJ5xewf+91fOkCtgo45PEcLDPjzNAShWBuws78w&#10;0VAMZOnLAMRLVAAQ5jNg8hL5rscCVCzOARCfThZe46/zAqhzaWY2Mdsp5Vb4IICWYdx0fypkq92w&#10;iYnBB4qXsgxAvESFPmAA6ic2AGoS+z7x+xgw+wzbT+yHYfTJU9IxR1j7SpwjtTt8l1h+tcrrdZTk&#10;T/t7kYiIv+IVr3B3GMjSlAGIl6iIgTtiYmE0YlBv/iL+N+Z0BMbIFPZ5FyZ/nb8W4bg3mRM6jFVO&#10;SsRVpg74tb0s1rNkIp6dffzea9/+K//2cuUfk23+9NQ/kP/PZQDiJSICVjwMP50+a5ONrsrbmlar&#10;VRWI656JSez7337LZyFiAjKJ1THpgiKFSnx5LZ4QFuPhUUYG9JyHjXvaTyTlWwuWRLv5+oNbqna+&#10;bHMzMzZzZMoq5XKxU6/91qrx4uf/8I//6PP/+j++48x+lQeyRGTQqv4fiPgpqeS+hBDbbLEvNWy4&#10;cJUlq20Lr/2iHRHZ/bPm7L31eefuuPnx2X/T7Qbr5ufLG0XBxXQ2n83lcidNTU0lYNFUOutAi5kN&#10;gNdv2my1Ws2KufzRiHIyyadOoy4hEhHmbJ7Puehcgs+equqJKCBG4vyhQ4eOmumNRs2VyXrT9WpZ&#10;PnnLzjv3XHvve3/fhksFm5mZCf7iL//sMzPlIx/60Xfv/BbB7/4j/FTS+5CVPnuHnbNjm6WKBbPm&#10;tNnEpNneJ8xmd1vj515jD4U7rW5/pcyPKm3X4zxqLXfxQE4oKxbEgDHcYGm7RC8hbdkwa0N2hqV+&#10;uN82FcctvXpyInbzI8nNo6tPW8UY5qRwMtMq7EjGc6WYqCuRTCVnm73NsXQq3QnjwWSx9clr333d&#10;fxY2Gv1b/FQCA1941ql/Mrpm/XsEIAdYJuPzqdLbbrvNjZnmWKt1rH2IC4w94KObsX48gz9ifVB6&#10;QANWGcdH+3hZqtafczOitOUzqJTNABFM7E635e7XbNYdK8PUzKK64ILzTYTtupr2798fptLpH269&#10;bPwlH/vTLwiGP53oFskvv+8Ff1KPj/1yrzOXHCmxlG5X7zEy9TvtVme00HogZfVpAnp1NSBqWIKg&#10;+vij2zaPleu1nnVrcwd35GyvHjNsNS0cm7RDdruMhrIFo39th/UKViTgVwyI5f4Vrv+jq87fcuoF&#10;6xrd3GlT1ea2Zn1qspjab43qzFilHpuQTidandhIPJ6IJ+UcBr0w1Wq148wmohsmk80KLwCqJXdR&#10;Jmo2b9Oi4ezIpJXnG5WrJ/e89er3PvGP/Vv+tJJ8zhUXfyCIp96mcmMMs6T86Zk5t2wsXU0ITAzQ&#10;umJhJ6wfDQBlBlMnQOzZ1TNtqMYmo+uQEJOZfyTkd1+L0D6DRxyQpQrdnsz1Vn9FzKDj7qdi7LTT&#10;ThOom64usLZMhCNWbL1w5x2773AF/hTSe58VPrj/8i+tWrv2Ocle2fIZ3ICaWtKOJVNRvZqdpvPT&#10;IysiYe5bzMqRyWTDbk+tY60VtNqdTthLCOByC8JcbfWmi+qNoBAMFVK3rR/qXZ/oHN658ZX/6/sq&#10;ccWsZLDsQQzj3vLx33vxo4dbb5cyXJGOSf3q86kw6MRz8bJ1Z++xVDgn5Ty2wgUJ0KJQuVzBTQmE&#10;HRDMzlq9aYHcykCAqcaGBeL11uokOhdubv3my8+972//9ufNdinvub8vU/nbZvMnuUvNRpT27SjY&#10;w7lRa4/qR9vyu+9KveyFz/29Q9NzrxgaGoqxyiT337vvgE1OTjrz9uabb7Zdu3a75WSpE+ByIFY+&#10;LNqF/cIsEK8dB2IkhoktccBWKxXHpOgzMsey6f5nllQua221xcSY0QCZ+4yNjdiGDRtcFHvv3r22&#10;atUq5je3Ttq65X9kctnbD80fslpT9ciUDqVHtx6pzyfCogycjem2bUsfsp3f/992tUzmqy604U/P&#10;nPPXo2ND56QE3lyya/FOxXIxgRY2ljnA/XiWVKq/0qe0c36u5p41FIg77dDqjbb+Hh1rNlrW6GVt&#10;zcmX2saTz7EwkQ7j6XynUq/PvfSqzf/GdvzCZ3U59sqyl2UP4l1f/tPLvvVI7VPjI8X1o4VMrDJz&#10;0Gpz09Zq1mwo0bBY7TH3MW6UFgbEbGXL714QzRhqSHmk3+5l0XkDnnXYusLLYe03wpQUORbKAn28&#10;XAsPzzZiYZAQA6ZyVqNBEKhCAaYX0wVhbETkOSovVw52aKVMMrZuzfjQfLWeY5XJzZs3u3WuZmbn&#10;7ZRTTnG/3/e+99kPf3ibM6MBn3xm8bfA2WU4ZvQn9CDGRO4fcBtgznFvRidTaQcQtx9PqLGKBnQA&#10;oE4nWvWSBss1ZH0Qs8JIOpO06elpVx/ALyB3Vc+ABexdwxKLN+UZNHhnBLcTAmfautZrzwuoLdOb&#10;SORT3bHhbJDIWNMyibalgrYVYpFLAN6wBAjIAeQ434pSvUvDww68rtFU2ZUyVsqs1So9q+uPsf60&#10;M+28y5+t95uy0vgqi6dLNjs/e+8LL7z/FfGzPrUilulc9iC+8/N/8daHD9Y/kI13093GrJypimWT&#10;oe1/4nFLSWGaMlsZawzDtppS4g6fBW2LeSJGrtUa1oGlpTCO5eRrMjEABQ/SOjaatdlmC9POSiNr&#10;rTC81oJ4wVrKI3WMqIDwL/23gEzHnS+qLb5oq12zhx56wB557HHHvAgLt/dEQwyygPluvPFGOzI1&#10;41b4gJkxqTOFoos2M3ba9Qv3Qaubufv0LWdVN2JiwOwlAnuUeLCEgOT2JRiwRLD9eZ6TASCloYJ7&#10;H6tUR0aS7dixwy664AIxebR2Nfdj7DWfh+EanPaYTOUchoGeMWzOWW1mv3XrM5YVqJM6l8Zn76hx&#10;cQ2NGgMBP66acn+i6s5aUMPH51r5rGu307NqRSCenbOKGLoZNG3tltV2zfOfY7F0znpqHjLDE9ov&#10;tUbCw79x5uv+5P2q1rJn42N/2WUqH/yd1/56ZvSkP58czSdj7aqF7bKUqGM3fuN6KxX4GuAqtf5S&#10;FCkdStJ120C/8blibuww45a7Pb0q2EEMyi4SqJx2qm5d4bpQXGVr1m2zgoDMN/zb8tsAPN9PcgBG&#10;xQU6vuLvgKwtij9dnrFPfupTdvd9D1o6nVQDIsqRFAEyJq4aFJQ5Xyi5hgYAwdTpXN7mZ6bl8wKB&#10;pwcxoOqCq74p7kDWl6QywqzHQBwxszO/+wnJ5aPlgtLZrM3Pz9v5559vr3vNq6zdqLsvLIaqI8G4&#10;aCIF99Mz6x2mMJNbDUv2mjZ3eL91qrOWV7vSa9YtHU/rfaRVH9UhFjirQleqnl0XSEvqn26Xhkr5&#10;9QBdpXarZ406JnXLuq05e/zRW+3nnn+5nXrG2RYk89ZLFa0wtsZ27dl140tH//Or46+zGfcAy1j6&#10;ttfylDC8LX94V/mXZYaeV8omYp1mRYxQsVi3affc8QM77ayzzEYF4uExiw8PWXJ0yFKjI5YeG7WM&#10;TLOMWNCGhiw2ImdWLNgbKllseMRiOhaWhoW0gsnOtGxh1LFwcXSdJbOjAn9GyigFlckb73+SNC0A&#10;pYSdpBqJpBQ85ZiqZ1mVcfe999rhqSMOZAnXBSQzcmj4KNgAD7tEhwE0IO4qb6NWlWkMiPs+sfJG&#10;WNRv/UfUmusccNVqcC4uivOmNVsMCzfAAwND8HNA92DXliVrEUxtvs3UlLkNI2Nin3X66RaXSZxw&#10;wOdqVwJcqn91RDekUWzKz0iKKds6mEoX1ECtVgOYtVRxXO9+3NqyKnrFknun3ULeWtmMdbI5C4pD&#10;MkuG9c7HrEcjltH7Lo5YZmJSf6cJvTtZCCm9g17dLSzY071m5st6CUk1Banh7Ve+/Jvv/cvr97gH&#10;WMaybEHcm/r++t9+z1/82cTk+lfIP8u16nwutG2jAmtRILzt9h/bKedcKEVZbb2cgJkvWiJfUCpa&#10;UkqVUEopxcR4KYEm6bZFyxTzlh0qWroEM2Vs1XDOCow3To3I3xTgk1LGhNgFUDlgyG+1tmPhKAlV&#10;Uja6b2DHhsDx4/vuc8vwwPh5MX+zFY2ZhoUBG/45i8nTGGDaEmirKeUFqh40BYwd3rUFuMDZAbjP&#10;ys6c74O5D2rKJ2Ga99xx6tRvDHQfPt9CII17A16eZHxcoNMejQhL5m7fusVyqk9C+WFTzsnJsB4N&#10;A/+JlXP9/u2UnqutE4l0URaQ3rGAVyjKqpElYWk1Ktm0pfMCdkZGtnz2dC4rl0EWh/4mmVJBx9SA&#10;qMyeGoNUUQ1otqBnbVs+UbG9ex62UQF7SMCm4cyrYRwZG0rff/fDzb/70m3fee8yj1TrdS8/CT/9&#10;msTHPnHrb7aD5JtTyfRIIBO1ODQqEI5aM1m0g00pw9gmC8e3Ws3GLVncaNtOvtC2nnKeTOWsTc1V&#10;rFpt2uzsvAWtrqWljOMyb9eODNvqoZyN5EIbLcRsjXRpc7Fra+IN2zwiRVPeFOZ2KG6KS5mTTQGo&#10;LGWrCVTRx7sD4akj+muI/aryC3tSWMz2jsxGPv5drTeUV0qdyoghU84XTySjiQkIwCYwlZeyE4QK&#10;E2LiVNqlQK1GoLL8HOGefrfw99U4cA/MXYJjANzNGYZlVZdYkvvJatD9Od5ot6wt8AJ+3ApM47jq&#10;UKk1ZPJnnSmrbK7veV7HumosskmBC1M6VIPlGi39HUS9PTU2SeVtir1TYtF6LyuTXNZLd69NxPdZ&#10;0Q5bPpy3bDBnWbk6RTH7qO5bxGKp12zdyJCNF3RNoue+1Xx4+rDtOrDPdqnR2zM7bcFYyeoC/+6Z&#10;snxiNZ7WkoVyUBbCdCI3PPJLs9//4/+gquiFLF9Zlkz8vc/cP/RgZfo9+/fuPOmqi8+VEjUsE2/J&#10;/2qLjWUOKk1NHbJ1a9dI2WRSBjrXq1i3NmWdykErxJtSnLgNpQObLKVtVEQ0lFJDILDmYhXLx6pW&#10;FDBLibKNaJ8o7PDIGmvJt45nh6TCAo3uB3BTCTUCSRnXCb7Kj88ocAlIPYY7plMm99vuvvteO3jg&#10;oMxXuMzoj3YjsxCY0QV4xHbs+2POXxXo6Bfu0h2mS1MCMtFnzEp+O3NZbOqvQ9x1/bJIabkDsHm7&#10;G3UpJVUnN0BE52Dho2a3EgE3vygB5vSpp52uuuq59EwJvUfxuSoRqF7KbxmBOuki8Nw9zGTFtjkX&#10;fxhKCuSz91g+2G/DebkL8aoVekphXcdqluspBQJ2WLVEa9oSnVlLdGcta3Uby4e2djxna8cytmYk&#10;buND8p/Dlq0eWaX9ksA7Z8lE3bIZF21PHZmNr934+pu/8N7P2Hz0BpafLEsQi8suTGd77x7O9HLX&#10;XHKmWvuKFGTWRtMNB7zhVM0m8l3bNJa0EZ0rdg9ZobvPhoIDNpqYtvXFhm0otGxVsmy55n7Ltw9Y&#10;trlP+/ss29hrudZeHdtnqfYhC6VcRKsKo5NWbQlMMvcCfEwpcyoTt06zJt9XityVyckghU7M2mIl&#10;/EZCsPR/PvroY3bw0GEdgS0BDGtpsZIHICIwxVMBZjUC2qdPm4X0kmmZnmI//FYAyEgv8ji/luIF&#10;VoANWDkfSb8BUML/7jcLrrzIXwa0EFfMNQYFmb7+ngDe12dyco2ddtqprr4BM5/Euvjd3TgLFmg/&#10;SKnBTKiBE5hgc6dpeqaGLNv6lPVm7rVcd79NpKb0LndboXXACp0DVuoetqHeERsKD9qQHbRE7TH9&#10;ffbq2H4b7R2wVfEpW5Oatkkx+Gh4xEYzPRuTVTIp12Y41bGsLJ90vC7qlZXRk8WSW9+dOLLp0+/9&#10;pzujUTPLUI410ctILjU7NXby8NfP2b5h4+mbhwTgimV7ZRsbillKSpZK41vKVJUyphJFZ3JiAjJy&#10;KBHvSpn1WgSEdrNlQwSY0Af9ZvGauAsvSxFjXamJuEe+mRU3WGnNJfbgntDKtsZqcQJeRGtFs922&#10;UiA2EZik0pjabfnDge4TE4iqlab94Ac/sIcffkTmMQMtYERGLcGogeqZFSjoOwWQEbgIMrGN91my&#10;DYjUMABMmJNtBORolUwv5OE4wnFlcyO00noXSWe6dwVI7OTQNQ66JXdxv1Uly8lszWbkh6v+a9es&#10;s/POP9eZ52FHbNjTu9N7DVJ1WSR6h0HBcnGxdLvpRmLVU3HripnblY6V2vttq91lJ49N2WRhTm0g&#10;8QrgLuDrHdEDgFegt65X19IzqQqyz6l/qPs4i4YRXG01PIVx+c8jlpWlk0joPWcacitCqwdp8fZa&#10;m5tff/C8+x/7ufifffpe9+DLUJYliAWz5BtPtXdtPGX7uzaMJjcOxcrxYmzeJopMgu9aNm22enLc&#10;ZipVSxYmZNpKKQTJmACeToqBZFpiMkpXpTAwikpUoi8zibMnAPfkz3YFZgZzxEobLVE6z266Y8b2&#10;zBet3CuKBDLOl8wIQ526yu7ITE1kpfRpawuc8jpdv2g+U3DDK+s1+c/i506brq2uZQjgqCGg2yvo&#10;qdGQ38mACyYy8Nsd1xX4qJjM+LeMewacBJ5gXwJgbL1JDIB5Ltcg9QHfEcjo2gIYXTU4BKjo2qEv&#10;OwgY+NKRCS2fVPdxfbkCc1vXkC+TS1ut2RC/JmTqqlEQ2FpiwiaDULoFsaL8/XpFjWTLynpWGstO&#10;tWulzj574Y6GXXFqzDavpb+4LrgSG9A7E4P3QtWFG7nuuUDvHMtD70CNGW0og1RUFeWNq4GI29j4&#10;Kkupzr2wYdmSLAHtVzpZa8VOsrnGKbNrjzT/zerf+MDn9MzLcmz1sjSn/yC8LdF+6KZN69euGalW&#10;ytvi3VqykKaPtmUZ+aehlDUj1mi26gKU+FSs2GqVrVGfFzjq1mxXrU3fppQhFDgAFU1DTD51T8wQ&#10;dJtScBQ5sOJwQmlILLTaHth5yA5Ot63ajEm5AqtVVVa9bbVyzZo1mZQypRvtrs3XqjZfl7ILDFNT&#10;c2o0erpXWorId4UBDKOqWGGD7zCJl+Sj8ltGrwMbQS73G5YV2DBzYW7MYMxd9jGNI/aOjntzmd/+&#10;GL+5F4B2/bECTkZMi9/LfaLIdMGdV3PmmJB8CPVqqNGIqx5u4oUamY4al7beMW6ChbIkZGLnCZgJ&#10;ccQJiLq31Vh15/bb+Sdl7Ywtauzas2rsmtYKktYUgFsCcjOUVRDPyQTPqLFTuXQZqXzxrEqJ6iLe&#10;199NDZOePyU/vqu/UVu+dBBXEiPLEbF2bFiN6abcF+6Zes6Bex7OfuobN9z03ve+V/BfXrL8QCys&#10;XfKP57/t23cf/m+zteC8yvxMqi22yOWirptUriimkPEsZbFkTikpExHTVWBGiQko6c9M90w2OyRF&#10;1kuSEsXEDgSeGFaI/ZLWdZmsGoJmRwwkv7Q3Yvc/dMQOzsnctYKUK637iVWFf+cbpvKyAPLK17O6&#10;Go+emCUlACXjaTEsJqr8VpWbyxdd9JZodbNNcCzhukyIVvO7LaamGyYrMz6tYy03zlkMJUAXiyUH&#10;4mistxhO5cPKnG8yqkz1B/CY6Pi1bnglx2gU1HgQmea+aDkRcSLWHJ8vlx0jU18i5s5Mp9HRdTH9&#10;Fsqt1WhbuVrWs7eYICHWFL+q8coIczQO3YQaCZWckDncnt1r525K2qbxmOrH9QJvkLFqK23zzbSV&#10;W1mrBlmrhXmryg2pdfVMKq/VE7v2ctaQVdPoZHRMz58sKF/WOrB4PGtNLBA1IJUgZzPNvB2czVit&#10;N5RrZ0u58y+94rMC8f/RLLNngiw7EP/6xV9Z1X1s93+XObjlwIGDsT179ttcuS6FK9pMTcou87ks&#10;Bah280LMapuZl+IKdOWGlKWdU0s+LEXK2PRcQr+LNjWfsEojb+V6xuZqdKkkrd7OyJ8uiQlgtJqY&#10;a8hiqfX24GNllVPU/pic7aK1O6HNzsyLwcSmMqUJXJXrNZstz0pp62JvzFmBVWzNuORqpSYQyiYV&#10;mvl0y/TUjAMAYO3KIpg6Mu2OA0DyAabDR6aY5+vOA1iAuW/fPjeqijwAmfNHjhxx4I5Y1dzwzdnZ&#10;WZ2bdf3ApGq15vqry+WKaxTy+YL7vW/fflf+2Ni4GD1mhw+rsdLxIyp3eGzUTZwoz5Rthi4fuSTZ&#10;bE6WjJ5hatbKuAr1qjXlQnDvtNgzmN8vEKds7bgYXI1BuRG3QzM9e3x/0x58omoP7qnZw3vr9si+&#10;qj1xuG27DjVsz1TbDsx07bDy7ZsK7MBU1/bOhrbzSNseO9iyI2X9zeopOzjTsd1HujrWsQd21e3R&#10;PT0x8ph1Ernil7/6xRu+970fPOFewDKSZQfiP/jYx8Zu/PtP/crd9z4wduDQnFXkj05XuvrDN+1I&#10;LW73P1G2nfoDPz4Ts/ser9mj+7R9uG337lR6rGk/ur9idzzUsHsfDexObX+sc3c8UNPvtt2nPHc+&#10;WNa2YXPNccuVVlkx3bCi2LMbW2c/vOOgrMiNVhGTdC0n0CatIpP68KEpGxkaE8vmxbhi4mbFpmYP&#10;2sSqCcuIoRPyc4kwzwhUq1avlm9OMCkmny9wLDjCJ05lIcCEjJjCjGVYJsdYUB6WJRExdt1LSvW6&#10;/EOBiUAUqSMzHvMeFi4xEkoNCtMNp3VPRjvBurAy956anrH1Gza4Rod76rDqUVF9V2kfFqY/OXT1&#10;YCw14OzRny4Lodos25Dqm4zlLNnjuPzyuBh3dMj1PbcbLUu1Z2zbeMs2r1G+/KQ9KsDeef+Utl2r&#10;hKusm9tkVZu0I42CNVOTVu6NWbldstlmwQ7XcjZdy2urBqZWsunehE01xu1wZcwOzw9pW7CZxojY&#10;fEJm+CY1yIzs2iQ3p9prJtd94bZbvsFyA8tKomZ5GcmL3/be6kOP7zvwxME5m6nLF0tPSCnWWCuz&#10;zhoppcwma+S2WC1D2mbtodOsPXK6dUfOsO742Warz7XY6mdZfN2zLLHuIkuuu1DbCyyYONvCiXMs&#10;f9LlNrr9anfNE7NJKXXR4j2Zld20zG0pfCCm6cGSxLLTMjeVGL8ss5j4NhFpJsIz/IBx1bAp7OaF&#10;3z75riESjMzW5+E3aaEsPsY+AINVYWUS+wuP+Xyk45XvjyHsk6iXrzMNDUKZUX3pmlJeJYJj+NYE&#10;5Raqmi+bOcJTZbM9BwPbe7gn03lI/uxapXUWE5BzE6dbLL/VTKlX2m5BYYeFxVOsWzjVguJpFpRO&#10;sYrA3sputsTQ6ZaZeJaV1lxmpcnLbHjthTY6eY6t23yWxbLDMr975SCz8VC/CstKlh2I7e/eOzef&#10;X/8XlUYwk2DghQDWSw1bJ1myei9vrdiQNeJD8qOKVo4XbD6VtDk5bnO5hM1nZS7nUlbJy8QrZJRS&#10;1pmQqbx2lYVrxqw1XrTeqpLFN4xboP2qwNiVSR3qHkFX7CRfm8gq3UhRinxLRkRJt11C0X3XUCSA&#10;DmA48hUIAM6xY2zpYoqGVwIoAEaXEqtdElEPoziSMTKrrXtGx1yXDJP8uwxuYWhlFKDjN4m8HpR0&#10;LcHKdB257iTViX2Os+W3P+bzMN6aFHQ7VPIoiB3wu5QbBeGYgBGBm7rTVx6BHPO8Q764/ibyd4lR&#10;x+TfxpV6BMV6BOhKsjxiVm+ZrJeE3JiUc2VqJLlE9bYaotyQpRhnLXel1gxl4tdsvyywvfunbPd+&#10;uQb1Wm/P/t2HChMT/+Vv/tPr7naVXWay/EAsue+zf/WlkfUn/14imdqTjFu7VMzZUJ5or1k2pRSn&#10;Q6NlGUZUBU1L9BqW6NYtJj813qlZ2Cm72U5hu2rV2UPWKB+2dn3aGpWDNnPoCZs9+LjOzcpEFgNL&#10;QQNYV4pJYMixDJASy0rlpZgM4ICVdczREwzIIA2BPgB6EbMBAgRlpwyOeaB75kJ8Pn+M3/4YwPDH&#10;uN4BRSYsUWWEc/zGb+acaywEyCjqHA0Y4TpkYZ/y4mO+vmzphmI8eFKAZkqjEBjlEWbJEz1Dn6Gx&#10;RHQN5xkKGtCQdOZsKNO0sVzXMr1Z+cuPW/3QA1bZd5fN77rNwpmHLT6702zuEbPZR62nZMoTzj1u&#10;gVLlwD1WPniPVQ7ebfMH77LazEP62+yzbHLeSvlWu1nZ+5FtWza88q/+9Lf/Sjenm2HZybIEMX+s&#10;td/51AdPO+mkF28odv4g252uFcMZy3f2u9E/xfYuy9QftVLtcSvN7baR6X02OrM/SrMHbFz+6vj8&#10;QRsrH7TV9SM2NLPHRmZ221oBeU3tgA3PPG6T1f22Jd1h0qEYViAIBQwl7YldBM24mC3RJvBqYUJK&#10;KxYEKLzyeILuItgb6tWfQHoO2NmK/9x/IWyqY2zpT+aYz+d/UyYDUxh55bi4z9h+JhT7AJXfDBRJ&#10;yiIAjxzjPOY0QHOlqSwGPKuNcVtM/cXHomZJ9dB+nMZJSHUrbeoo0xHVYLryEA90GizMaqwSwKyD&#10;KlcNDPUK6zZk++ystVW7YkfMzltXtlNK++2skb12jtKp2QdtY/s229D+oZ3U+qFt0pbEb3e8e4et&#10;7d1l6+P324b0fba5+IhtG3vcTp7cb9snp237+lrzirVf/Iff+71//33VZ1kCGIma2GUsH3uOnf+V&#10;1qavDedjq3r1WZOVbKmElFaswkqRWYFJ/OAU0wFHjOLm54kpddCGh0atWpm3pPKPDOUslw6UtWmj&#10;YuE1qzOWih+w3Mgqmw922Ic+f6c1s6faVK9oXWYjwXzNhh3ce9DWTqy3Qrak8lPWbNds36FdNr56&#10;zA32QNFZjG///v22adMmp/ywIqzJulZr1651Y6kBBpHmcrnsFgsgotzr9Nxv5hmvX7/e5SFxHWWw&#10;sAD9vpwnAk4fM4sLcA/6dffs2WOTa9ccLZ+G5oknnrBt27b1QSh3Y27OlcfSQZTJMeo7PX3E1q5f&#10;o3dasKDasVanaftn99radRssJbelVxfoK3NWrZctMV6wVk8NXa1t7f132otOqdnPPWvI1ozK5c2q&#10;IelmbK7StmYnaenMkP4Wae1Hc6lxOWhqqF9CfjR/F3G8BVhUxYRliyXVYcQ1EImMGs9M0mrMEU+O&#10;TZ916G9fHH+H/RBdWK4SNZvLWN60xRqnTobtczYk7YItKbtsR9quODltV5+atOeclbErz03aZeeT&#10;Ei5dcl4/nR/XNm6nby/b+Wd27fyzOnb2qXU7S8pHOmndQTUCj1syJbNbjNuLNaVmLTfxgd+mFGMI&#10;Z1qsBRuLtTBOowEXOW3xpWFGmBTW0iXawm5OafWbwSb+nD/vjzkWVGLf52HwCdf6334NavLxmy15&#10;3LrT7h4RSP09F5ZPfn/MJ36TfHkI0xCjkVUqr18fz/CI3zpTXcBzgS49szLrXcWsEW9aLVazTrZp&#10;ubGElSbilhvqWGm4basmejY0VFXjqTRcsZFSWY1nxaUxpTWFio0399qaxi6bbD1ma4JHbU3scVsd&#10;22NDnX2WruzrWYVB1Mtb+n+KZSwftqlM58jhZI/ZR3M2kpq3VelZW5ut2vrinI0X5dtqO1SYs1Ju&#10;xkrZKSukjlghcdjyqYPykZ+QvzZjEyM1S4t1e619FgbT1gsq1mrUZBp3nFIzeMMAsMzomMxr2D0u&#10;UzllafmK8oNl7iZ1PClTO5HAHBXDSIkdiJX41jBb/iBsFx5b+HtxPoJaJAQPG3HBLsAjcDHai+Ga&#10;MHAmS7CIARzRSK1chpUxUQLVAx8WmDGyi7r3E78Z5ujz+HQ0DwNh9JSRyKxWfgyZhDJhZjNVkimR&#10;rGaSlGWSjrV0jimZYlK5FfkR+tQT1mVljyxrLMga0N+q0ZoS8Cu6d1356yq3pf2G3l3NpXi8qvvU&#10;bCwvCynVsGxv2k1IiTWPWLw5a71GxTJhvaLL5vqVW7aCLixv2W6tXCE3n8yixGI+mZBpHS5J8bNh&#10;Qy9AypBgOCbrQfUsI5Dh55Jy1rHRvIAYk9/brktHGbAAI0k95ddpIzZNWqlUsOmZA5aUArbaVcsK&#10;IKHMwlxi2LJB3iay49apsDRQVaBtyCdUgzJMlLUaAVDlpqT5YyPDbrUOGdNu7aoMUw11D46xCgjH&#10;+U3qtltH85BKxbx1Wk1LCxD4p0OqE2Wy8Bwj1gAW+VmTi3ywJtcV81kLOgArVP6Y2x8dLlm1POeO&#10;sVQtx/LZtFXmZ90xfF+2hWzB6pWuMR8jpXKwNop6zy1d2+tUI0DqWDZX1LuO24hIOFk/aHmxb70T&#10;s/l2xppNHewKvUFS95KlILeFj7lRV/de1Oj4loquOtk2lpIbweIMHQE/yCatErSt3muYHkjuAMNI&#10;5aYUN1ijUt4T/pZNoQbLWaQOy1tEGsk///nEh+K50V9Yk6/F1g+1bUx+rTDrAjYJuVIdKQcM58xd&#10;JbYxukL0drKptNvym0iySE7nYSGVrX9avaYNrdlqd+8N7Tt3z9iRjpQntt7KTQZxlKyYzlpDyh92&#10;a5YvpS0pp7yuhmSuHU3Zm8iVLCO2whdlRBWCr4tJ6o+x79a3UuPAb0Zbodz4tgx99Ktzkg/fFhbm&#10;GBMiGMUVrcwRjdKiTFh5oQ+MqUvZHCNWwDJAlMF1XO9XwMQ/JQ9b7tdoClJ6RuqWUkPYrM8L0FW3&#10;7lcyVXANXKfFUrNtNzUwK+aszz6qtFMWUMdOXp+w09bSYM64usDsiDO9iYTJkuA4S+i6yLeEuiRT&#10;BOoEWBqjsG1FvdPhQl6WhXx/+eGWmbSpYDQczpY/Ovba236ZNs9dvExl+YNYxPEXbxj5YJAovXV1&#10;rh5bna+JGfWHT/Usl2VQfU4pmqnEShaYg2wxhT1o2ToQq7AI5DI5dZzxwLFSxkprt9ih7pg9MVew&#10;Tv4066Q3WCsYsnxu1K1q0a5XVEjdcnnZAJmENcSqNZWF5HoCixoKBKAgAArhN8AEMCizX92D3yg6&#10;itzSPuJAIOCR2Oc84kEbgSHqG+Y68nEOARjIQoDSDcQ++X2iDBLijgHNnqwBlZ+UtdJpydpQo8bS&#10;PrFY1k34iMUzOi6/vCfwyUHtNfZbbeZRa1f3WiHYa2eunresTbtyeaeR6KVF4WxXV9a8ziSjBeWp&#10;q6oeNTgCOYsrMMuK9ecTjFdvyx/Pr7UDtXyoxuEj2956x68MQPwMl/DZlvzDiTUfzBTH37o634zl&#10;ulMCcM1WFZM2OqQ/vpQEhWUQAuKBgJLqsDsfKfExYDgB5LJR68mMpSc2WSO93iqJddYtbBPTjlm9&#10;m7dspmTJQNfKJI1LuRMCMMEcINOWQqKU8ZaYyM0yos818mk9eAAZ94dR2QfcgJr6+rxM2VsMXg82&#10;jsHclOfLZ+ufCVB7pqVMjvvyfTkLy2OfhPDbYik3wCUqn6mbekZt+R3IPG7JPI7F81FdA4GvV7Vk&#10;94h16vtsfuox60zdYxdvZuR6tCAlsQV8Z3x7AE0Qzj9/illXMvfZp37Usw3YZQUkGADQ7qpRLllp&#10;aJXFsmvs4f2Nzvbhfb8z8uq7/qtquuAPt/ykHxJZvvIHT5jddkZ2czO96rLhkbEs45fT6aLFM2JN&#10;/W0TBQEh2VIKrJsKrJOUD5noWDvetlY82jZjLWtJOVtu29YxjnesGZfZWNpsvfQ6UeoG7a+XAq0S&#10;SMXuMiUJ+iSdSUgwS6BSwlSHz2PJaOohyoqPi3iAeECyRVnZd4BfAFa2HGMG0sJz5Pe/EVgSIPhz&#10;NAS+MSB5VvcC4EgevL6cheD1xxjAEvGAtqHYVoQXmb1qMLBc1IB1tHWrf8i/7XabaiwFZr0TF0nX&#10;fkF+DTPD2m6GknxkZiaJQ5nV1AzSVm0l3DHW8u7Eci5PLDNi2fyE/mbDblhtvLRWVtKQ8gyHrV6x&#10;u3+qWWs3pr+2Y/sd/y32EZulrstZ+uqzvEUNd+Fr/2Hrqx+azb5JMDptzUhaWM6OJeL1WCYvf4tP&#10;itD14fJGI6GcEquNYx9Bh1FgBCVmv2dqDFLrLJAPFh9aZ4mhDU6pmjrOgnvG+l09JrKzgF5UplN1&#10;Bj8wakvlJAKZylJozvl7+fLdPXTM35c8PnHMMR5liqU9M/trycMxQOzLZst5nwdhu/CahfkAuQe1&#10;rwf3ZMtvYU+Vit5bXI2cn/HLAvJdVafTTQicRKvF/GLibqtsse6cTN+qxdrzZo2Dlig/IZ84igVE&#10;XV1qBFxXGc8b3RtTGuk2pvanW0d2qlEKi8WCVfXczZT84YkJC6uz1ZNKzUdXrSo/aO2Dj8deabeo&#10;mst2Xa2FsiJA7KV3kQ3ZOltjL8id8d/v2PE3haGx8eL4Wku72T7Rh8VgJhQHJWayOyyGMKneK7xP&#10;/C4VhgTKpIXZEWunhqwqRunIhIzF0yorsLSoVgaq615xwMJclFKzJiSSjAnWfaWlPIR8CL8BqL+f&#10;BxnCbySh+nHMg8+XsbgsxB/zQhmYp/5ZfBmIzwuQj1cGx9zXHlgkX8/nFn/XKRaMD1TFnp6zp+ds&#10;dXlnjCdniGXDYkFVjZrMajV1iW6btQTV0PlyeTbVpd/g8RuTP5+R1zw9HabLe/7m2m0f/Y/h29Ra&#10;LJSbla7Qn0HuvVL0glaQRH+RFSbhv7NTf+fgRTdMbjx53cSG0yxTHJVvKFaVv8oEeoAD47B6Bkru&#10;FRfzGIX35ir9vml8wVAgSsu3jGesGuh4pmgpKZ4DSI81JnSt8jjFx4ORL9ll0TzOERwTiCmPhHhQ&#10;cl+u8ec8mBYCCSbmN4lraIAQwEc98Xc5x2/KWJjHP4cXf6+FZXHMsy/7HD+ajz5gipJ5jCeb0HG6&#10;tBgX7Ua8JTGLeWblVWMmA9viQUPvQn46MQId6dC9JDZ3z6A8cTE3PjH3AI/NestGR4dtemoqnDtw&#10;4K/f8Tu/+W7lXHFAfTpZkSD+7PPt1PtPefMN8Vxp3eTWU21ofJVAXJLSEgVOHDVBWV/ZKZcSgnnt&#10;tv3fAJPYNn4tJnJHjMOW9Z9hqahvlzHCUuAIfxKVwSohKo1YWlye+c+ik4D46WQhSI8nHtDI0efs&#10;bxfL4vOhNgT8AJt/RndGx3j+QM2XuNblizhW70pHEmq0kjCzLmBlULV7/fcT5WLbb85c+ZjZ00em&#10;wkZ37q//1S/8x3fz6tzpgTh5+r/wMpWH0s+yZqxknVhBCpS1Lus5iUWDRN5Naeslc0p5Je1zTOdd&#10;SpCHbZR6Sp1YXgzMNiPNku/neBellJ71wQlYna5HKu6EPTjnZxUam58leTkRcI8nC69jMsYJBYZW&#10;clHnuABJa0fnvEsZpbRMbrG5WJtIfyBm5+uRoY4FLqVcgxjofFfHW4mo620gT5YVCeJpO1mMmRUv&#10;ZMSiKUvLf8uIIbNSFp9yUjBSRqAkZWUC+32fkjovg1plyS/VNW54ocrnpbqEzqLvDsFiJI7qXhHj&#10;wFz/9wllMWgXJ8C7EMAL2XYxsMnv5di+TGw9pKCqfSX3rF6tjgGYrRuK6crVeb2vWJi1ZDBkqe6w&#10;pTqjUeqSRvpp1JKdoX4asUxzg647VoeBROLf9oqSapovFxKw0uMLR9KxoykhJRQ8BdC4peIsxooR&#10;HXOAdPs67/OiT4GUErbwBmD05UOf3JEouSjusddNd4yzCmVaLgTV4vSzyvHKXJhOJP7c4nwn2j8m&#10;8t91mHfDluVmE0pssezd2GyxbFwNIIMzUu4/GssosU9zmXaNa0q+MxH+hMAuN6cdBRkH8mQ5plUr&#10;TCLm0AvoSbkWJHy7YyBU4lg/xYla9wKLsaKGEkEcNzvJEZDOKz/ARIGjhEJHSWddikhZ4AXAsScH&#10;WY8nHkQnSj+rLC5r8b6XE+578u0LwD0qzpTWhiQQOwJWhriawyipQVQeIvTxWNulRD/F41FKhB2X&#10;4m4CRPVfwAFZfrJiQQzKPPhYd9qnngzknljSp2iCv46xYLxLnWOJvFwPKPsJo5nkPhThkl5xSEBs&#10;gabrygjABG5Ix4C0OBEN/v8i+Xstvi/7XhbvU/cnC+pEQI9/acx4F7yTyOpwgb5jRUSidxoKrLx7&#10;vqwR8ttt9X54x/F+4ne8yQXRdQM5KisSxOl21W0BXy8lKLJIgFDnEiO3El03LjpK7Hfdua7YpCtA&#10;R4nfABylY2guoIyA6RhZCnxMYSPlfqoCLgbBU8WD6USp2426xE6UiD4/XVoIWr/1+yTEb5GF+z9J&#10;IuDKcqEfiuRcBx1zv/k/dDOR2vo7kDp6nx2/dfu8Z955lFr6Owwg/FRZkSBupyv6NwKcC94wZU+I&#10;Y+IDY5tJfIKUFP1OWI8hk0rkidIxZT6eYoVce/QEYCU9GQBusAT5tH+iRBfS06bg6ZPw+LQpWvsK&#10;wB5/i4pQR36z9b8XNkowL8LGLR2kUyq6ny8SXpd/ZZEFpHvQiLr9/nGVyW//3jjuE9Lllv0yBnJM&#10;ViSIKxnGy0czd4KOWncRKX6rW6VRGkjAJRFXpjDVTwmxR5S8j8syMUkpcUoaR9JRNQhR94kDPVEc&#10;p7liIrF1QjdJiFmI0gIORjW5QRHK64Yp9sTsShwisc+H0tzH0vQ7AnyUr9Fqu+8Yl6s1c1+KaAVW&#10;b3SsVm+7rd+v1ljVMub2ycPUQbZ6ZNUz1f/NsjpiPN2kQ1J5bN2oK0AlBLF1z6Wtqzfg53n5+oP2&#10;48rjwKbnxWLpJXltehdJBpvyI+0Siwe4kW86FTK9S1veZUwXU8bRpHeLG8JXN/hbOJeENpcJW31A&#10;D+SYrEgQt1otkZggKyZDJ1xCUSQoVfRa8GO1Jap8NLIcKZxL+gUD4fv6KyjJfanfJV2mxDKxUu2j&#10;yf3WfaXCSjGrs/B7uy1gyGTsp47MXL6qwDadzbq81XrdZubmbK5cdueYR1waHtWz8NGz9gnTgQMH&#10;rVJhPawZazSaNj9fNhaaZ4s5Xa5VrVqtW6Ves3q9afVWU+fb7kPjlM0H0/xv970mPRONlbNGeH86&#10;wDZ6pmOJlT1ZYH7BG+4nvRfyi4VdLEESAdkn5QLIR1P/PPloHVTiQJ4ske6tMLnwwguncrncAXy/&#10;/9vilFv3Wehnkvw5BJOekVUkji30WVkYj0n65GEOrZ+ad+DAAXvkkUfcuUZNAKxWjyZ+N3WchG/O&#10;SiPYzqya0Wo03PnpI0fctQzLZHxyVw2Dr2PUlxslP+QS8XUnH2PMuXbxcb/1aaFwzsvC/YH8bALd&#10;rDhZs2ZNulgsvk7KuXlsdMTNqU1nxHhET2NJsRwjg+JOUR2dSsQ3biuYuW10NJKnU0cU2YNgoThl&#10;V2JNavfZFgmg5Z4kQMVv8vGbVTlYsZJVJgEx54n2NmVWN5p1mcxVl+qNmvJG+2wPHz5k8+U5NQbT&#10;Vq7M67qOTOiGtdpNSybi1hQ78wkZ7gGYSZQPQEkMQfUNigepTyyJy3rTyMJnPN7+ic7r14J/kSe/&#10;Xx8Br+tZut3gR1/+8vlfM1t+Xzb8WWTh21wxsn379qGXvexlXxarXbl1y2a3/GuxNCzzVX6rfOF8&#10;qShVSjjg+MUCXJhHikvfMVtA7dWtj/PjimcjFHchAEhRcCpirIUA9uBFABKABVwLweRBzqoZXAPw&#10;FjKqz+fnDPvZSKOjoy4PS++4FURkFnOOBMv7rZ9z7PJIsBIWn+OZ8PGRaL//rhbtezn+ft8ROQrL&#10;vont/qVhi9yPI4cPhjLr//pXf/Xt71bu//sm1DNIjr3VFSRjY2NDv/iLv/hlscyVJ23e+DOBGKw9&#10;HYgRD0i2AIvEPv4v+9wXoHlgkvw+Ji9bwAxQYWP/lUPWm65Xa9bu6FxDZrG23Y6u7wnIAUwfuI+n&#10;VWsV91E1vvTPeZ2xQr7ogLR5y1YHSkAt68SGhoZsZGTEbTlGPT2YSZjX/CZFpvYx89vNbFqw9XKi&#10;fcQFA9kOQPzPlp+gfstTPIjz+fyVGzes+78KYvL65AHsWRIQO4B2IjOWfQ9Y7u0BzKLvfK700CGZ&#10;xvPz7jygpwwRqfV0Pd1JTKJnSCNrR7MFYOWyzFCBO5PN2ymn7LC777rHhkeGHHj4RlRN5jiL1+Nv&#10;s+CdBzGJ37ybUqnkfuN2AF7PyqRMJvrWEsd8WjjF0YP2xKAegPhnlRXpE4thMuedd94bxcSbhwTY&#10;n9UnfrqmEKD5rQewTz0lPg/qUoMoMJFhIsjz7osLgPamm25yASy+yjA1NeXOu2spTwpuJAlzoQHi&#10;0FCJRsomJsZtfHzczjzzDNu2fbutXbvGLr/8crvt9tvc+bm5WQv0fBkxNE0Sz0rD4b6LrEaD+xM8&#10;g/k5zv0AH1tAhUTgPeYm+GMnBmz/XT7pWB/s7l/kye934BP/ZFmRID7rrLMyJ5100hulTJtHhoeO&#10;gpjv6DqGEoswuAGT9ieBGKXmh1dMB65+QrFhWLYAD6B4hQcYmMW1Rk1MSaS3KfBM2aMC7J133GF3&#10;3H673XP33TY3O2tJMVuAHyuQ8j2lpgDPipKYt0SfVbruxzpe9OsGdsUVlzsTulDIu5TJpl3aJNfh&#10;/gfuc4EtvoLIR8TrMsML+ZyVBd5hsTD3aYvpeZpmo26HDh60gwLzEYG6PD+nc6yTRUAr4epQqVYd&#10;68LKCO/Bm9o8p3s/ffHPTkLI29/V/SLw8xrZxtmReCbWTe3RR3f+6Kabrh6AeJGsSBCvX78+s3nz&#10;5jdK0RyIMRv5+DaawZwlPqItJD8JxCgRshjETsGc8h1jJA9gtoAXYYsZ7BnXm8Sdbscx3r333mt3&#10;3nmnPfjgg87f5TzgwJTlWhiRSDEsTXCJ/YYaACZhUB7Ag3nf/OY32+1qAH70ox85n5lyH3jgAXcv&#10;vsv0zne+0z75yU861q7XGpZRQ8DHv71wLwDIlmfgXrwHouJYAlgHsDXlkWd4ZNg9p38e3oMHML95&#10;Bo4h/h15iY73wdt/o/2svNj+xjeGrbBeb3zjm9+87EaB2J0bSCQDEJ8AxJiYKCkgRok8E/s5wItB&#10;fHRfglIvTJQDI5NQbEA3K4bFbL33nnvs4YcesIcF3v379rq+XRoMPtECy3aJOPOJBZUzOjzs2DGT&#10;jha7LwvQ+VzWWs2Wu/dLX/IS7TftB7feag2Vw3eSxmU61wTAWbH+3XfdZWefdZar+4MPPCiWJrgV&#10;F5hrtkrmNyzcakYsP6J7UVbIM6j+mO6wcFWNCfclzcgk7z+ys2Y84HlGBEvBvxPvI3s5Buxj5rQD&#10;c//F9jfuet6hQNxZt27jRz/5yR0/7p8aSF9WPIiH5UOigB7EFsYtkYpGaDk26luDgBiF8kyM9rKH&#10;jtLf65XViwewBy0MDIjZ4m/u3LnTHnroQbtbJvOhQwedeY0ZSl1gScrjWraAARBwPedgRYT6NQRq&#10;jvE1xUsvvdS+9KUvuXsQaQZQNBZr1qxxzO0blFe84hX2/e9/X+W3dd+GY3vYlXOUw31hcbawKok6&#10;UIavB3WYUdlTR6acTw+AqYdnYS8RMI8lL8d+98/1t3qj0Xn2+uVQbzVeQSKR+tKnP/2Ju9zBgRyV&#10;Y291BclFF100dNVVV7l+4k0b1zszszQ0QvxZLyRlqSxLxyQd+Hx02i+jujg6zadYuM4d6yupBy8g&#10;ApzsAywAhem8a9cu90nR2dkZlyf6emGf4fvKTXkkHwXGjOZzKFdceaUrZ/Xq1S5ijDkN8AEiwPvH&#10;f/xHVxbHMHEpg7xEt/3xt771rQ5smOj5wrC7dnJy0i677DL77d/+bbvxxhtdVBpgEiEHtADc1+1o&#10;XfkonCyVrHzqdevW2WmnneYSjYZnZcrmXvxeaFr7fWIPbPXLHT/a76x6RxK65yjPz7ZTqew7Xv/6&#10;V320f2IgfXmyjTMQp/SLt34fOd4+WxQbRSehvJ51UUAaA5gO8P74xz+2u2TWAiryocyAFCVHmTnm&#10;GZjj7MN6ALg0NOSYEsDhAsB8gA2WBJxbt249Wgfu78vcvXu3AxJ5YGjuiX/72GO77LbbbrMvf/nL&#10;9rGPfcx+6Zd+yf70T//UTjrpJGfqk3x92CKUQ70ol/vw3DQwjz32mN1xxx32wx/+0PngHIO5eX7q&#10;Qhk+P8/mE3KifYT7IAuPDeTJsuLNabpkUG7MaTcMEp94oTnd153jmdMIPh1dU15B2aK4MBgJtgOw&#10;Dz30kOsq4kPigBIwAEKAjp7ym+QZyisv5ZFgtHPOOcc1BgSr7r//fhcE+9EPf6Tf9wk0Zbvmmue4&#10;LYmld0n4vUx8yGZz7ve5554n1lxvH//4P9jjjz9uU25iRMN2PvqoAydglZVit9xyi6sLz4LQIABK&#10;8vjnxALhe8tJnaPulIOrgKVAPhoMnoP35p/nqaCMntX958713yt7/euok/zxIJXKXPeZz3xyYE4v&#10;khXPxKjMYp/WKY9+uq1+R2qnl8Ux/eD40dyMtpBwDMV2Cifm8X4wkWaYCYYCdACbRgP2JF86HQ2e&#10;8Nd51iL5fRQZE/XCCy900WHfCDAwg8RQyocfftgx6s///M8fZT9AB5uSh/tyzUtf+lL79re/7cx8&#10;GgaEPFvE4jQQH/zgB13d8K+5BvByHc9HuVzHs1EnFnVPpjgXLfJOvSiLPm0aGlh+4fP4Bsk1AGoI&#10;SHr7rg6814XSD0VI+uAmVqF6DOSpsuJBDHgc8/YHLaAogLUn1uLj2n6xPPfVRMBLkk51e0wXjGby&#10;8GVCUkP7TBmclSl5SODdK9b99k032R0yoZluWBoedsqZlSlcERgQFLlWLVujXjXnn4+PWrNRs6Db&#10;dpMLGG1VLOTsFde+zL5707dteuqwjY+NWD6XsUqZYBQA4YNoXbv1VoJVLXvLW96k54gJhFUBOSUg&#10;8YnTnF2rMh5++EEB7G7bvHmjQDvjvmfMaDTKXTUx5urxiX/4e3vVK19hI8MlvZbQfeuYLd9Anlw9&#10;YWOjw+5cVfVuNuvuU6NMrKBPmr7q6SOH5fPvtq9+9SsugEYcAFUDs0xvZJ+vawDmjt5jp6dnUGIx&#10;/YB372pEipub26xjcTH77n173TsbyJNlUfu3MmRhYGty7WrbsGGDFLDklCqVjL4NzEAoAIviRawR&#10;+YR+xB+DEDjeEthhLtgJM9Iz8KMyTzF58UdhOMpEKBMzE5+xJKUHoDMzU441YT1MWfLA4Ixdxvfl&#10;PgSMPvzhDztAwKCY6Vu2bHHBLAaNUD6MjODXYipTJudhfhL9yL/5m7/pjtH4ENCLVv+I/Fqu98z/&#10;J3/yJ64+7BMYIxDHPbmO/myCXy01TIl0ynJ6DliYcjLpnCvH13NiYpWdeuqpMuPPd++ZOtFQsqWB&#10;YSQ3RItbgkVCk+lEzMt7AMo0TPVqrX146sg7fuNdvzYIbC2SFe8TF8UymJvpdPTVBz7+heJKH91v&#10;/e+2+je6WIwUHY+Unz7UgOl9Ai79sRUBhP5e+n9JjG5i9JEbVCEA0MfLCC0CVYDkwIH98lczDoiv&#10;e93rXCMAgJ2FIGUHOCTMW1iNutJY0BCw9SYvDQnXABiA9o1vfMMN2cS0pRsLkx7QYpbv3bvXlc0z&#10;zM3Nu7JoBAAy5u8LXvACV9Zf/uVfOhP9U5/6lNtiHh88eNDe+MY3ugAdXUsxMS9MwGgy3kUqlT46&#10;6ov+5/m5snsv9DeXigWlkuuHxgfmK5FYQIDYxwIEZfea3SuXEItgNFqn3Qlq9fp113/1nwY+8SIZ&#10;RKcXiAfnwv3Fv/2+AzBIl6D8noVRcpiKIBbnUUwAxtYpqZQVtuNcq9VwoIJt6S6CqQDqrbfe6sCH&#10;70rE97777pNp+lV77Wtf68qHVb2fybUwH74qzP2GN7zBXcf11AcfGtACOoD93Oc+14YZNKJzWAiU&#10;RQNC3QAzQKfBwIrwFgSMSkSca/DrqcMrX/lK9yy4HvN6dp6H90KjMqNGaOPGjZbp9xvTKN2jBo2o&#10;PAxNA0F+6sx6Pwvf7UI53rGBPFUGIF4kXqEWJ38O5cPsRhEBEYrNFuUlCo3yA2AUFNZ0fl//PNFo&#10;QAFzAji2AILunne/+90u+EV0F3B485TrARnm67Zt2+xZz3qWO89xysd0B2zIy1/+clcGpjz3Iw/M&#10;yn0xX2Fk2PmXf/mXHVg5zj2oByY2dYOFaTi+9a1vuTz+OM8Jw9PY/Nmf/ZnrzuI8/nBMjMq9KEtV&#10;s5x8Z56DBiKVZvRbzzUmNG633/4jmeZRA4PwHv21/j0P5P9MVrw5XRqK5tBiTkdKGPWBMlIrArDf&#10;RkqGaecBzBYW5jqAiJICYoAFQAAbZVMeeXVfx9gAFPO72WwIzBk777zz3DnY1rM1JjR9wAhMSKMA&#10;4BmQQeQX4JGHxgC2I3J9yimn2Cc+8Ql3DfUDdGw5T52oAyPFnvOc57jrAGgikbSTTz7Z+b30Qf/c&#10;z/2cffrTn3bWA40HLM+13AvWpzHgmQEorK43Y6fIhN+6dZsb8LFjxw57/vOfb9/99ncsqTK4P2XF&#10;Gd6phoXnoD6jo2M2PjbqJmLQVeV9Yv7jHfhwNbsDc/rpZeATl54KYpSJSfWIJwdAzHlmCQEG33VC&#10;hHh2ZtoNobz33nsE0hkBRMwn35eZSeUyfmZL9yjZK659uY2Pj9nFF19kV155hdKVAuWldsUVV9j1&#10;11/v/FbAjxJTNvcDMIAYwMFeAAdzl0DXC1/4Qre/fft2Bx7yfu9733ONDc8A0KgnTIcAQEAE2M4/&#10;/3y3pW+ZwR3nnnuu23IvQEwdaCjYUg9McEBMQ0I5ABuwHpk6bKuZcyx/t1jI23Bp2E5VY8L99+3d&#10;I/9YfrIairTKomVkTDdjsrOZtOVVv0w2IwhHPjEpEWehgQjEbAc+8U+WAYgXgBhl998glt46MLjQ&#10;Sp+JEVbNAMSAjC0TEmA3TFV8PxTfm6kACD8T5kHxYUvywXCYlwz8APzkAVSco0wYFMBgxlI38uKT&#10;ImeddZZ95jOfsS9+8YvOf77hhhsc+AHnNddc43zPhSYw5VAP6gAoYOAXvehFLtL9zW9+U43H1+07&#10;3/mOM9cJXJ1++ul2xhlnuMEeXAN78kyAlnsQ4aYc/PPrrrvOvn/L95yvS9259/33PeDew6/+6q/a&#10;5z//ecf0vkHivVIX7yrEVf6GjRtccItBI9wvwVTQPoiRAYh/sqxInxjWcgqjhABekmv5lRb+RgEj&#10;MzqabueZDaVGWQEiQST8YQBHHsDjTV1+Uw6s+d3vftcpO+YwwMc/ZZDGRz/6UTdR/4ILLjjKvPi5&#10;ADoyeRMOyEwzxOel+4hjlM0WUPjA0atf/eoIBBKATP0RGhbqTgScQBd+O/XE1EV4PvLSQOB3439z&#10;HgCz5VrKwx3gPMcIuHENfdDMbqJvmiV577jzNrv1B9+3q6+5SnUr697po++UxjCVSspvf8Qe3/XY&#10;0QAg75hnZZ/n5pl4DvZJXOufZSBPlhUJYhQHpUBhTiQR+0bjlxFYhN8AB6XiWlgKQBKx5RyApu8W&#10;xfcRY5Qd9iTyTF4ACiv7vF7e//73u9lFmMkoswcdibIBOHWBfWlAqL9vcLgf+egKwrTGTOceRL5p&#10;HAAk588880wXkPr617/uTGn8YEBMud5EJiiGb083EtdStn92zHP2iYAz0YJhGQiN2erJyH+nPpQJ&#10;s3N//Gz/HrAKaHTYpzyYn+GomOj85pkR7kF9nu7vM5BjsmLNaSnXG6UsLrCFOYs5jeATo1AMgoh+&#10;J/ps3B9aWKs45YJpYcQf3HqLfD6ZiQL3hvXr7bGdjzp/j+VkxgTkksr+pbe9zT74gfcLuPvc7ByW&#10;BGK52CkpP3OXYV8aBgDoI8L4oDQSbAEbUWO6iLgvDQmKDiCoi1d+BIBccsklDliABmuAPJjBL3nJ&#10;S9yCAd48j8CbdY0JzwzYACEgJi8A5P4EwmgAsGBe9rKX2de+9rV+V1HHPR/znXPZnOsfxu9l3vG+&#10;vftsfGzczjnnXDtZ1z3rWefr+u22amK1natjV1x+hVvFhMXw8Y0ZFOLq2u9y4r1Tb4wKF0zsdIJq&#10;rXbdN77+1YE5vUhWJIhZnmft2rVvlBJvLhCQWQBi93UDKRFfO4gk5hjK+WUCM+s6AyIGadx9949t&#10;725GMpXd5IS3vOUtLrpLVw9RZJjIT1qg75bAEQBFpmembfWq1Zbr+6zcky0jtgAc5bBPOQzgIPJM&#10;8IuuGwRwwcQAHDMeAMJeWBn04XKMiDcAhVFhYCwCzHnGNzOjisajWCy5BoQGg7wkGBcAk496wc7e&#10;VQBoPMfNN9+s98FMrWgM9uHDUwJezOVheiaRde5PFJotiUaj3Y5MYup/47dvNL5ygU+M5UIiig14&#10;8aVpqNQqDED8E2RFgvhFL3qR9D3jQJzL5/ombjQRn8CWAzFLu2qr//uKGZnQsA/Kjy97zz13u8Xb&#10;GXGFUhI5/t//+3+76zARMSvxIQHgxRdf7LqhaBAAMgEkfFMm1pMPEAI+QPbZz37Wmbxf+cpXHPsy&#10;+IN7w4L033IvgAbwKJ8yaWBg4V/5lV9xgS6uJTgF82K6Y4bjt3MP9mlYAObs7JxrGGB1hCmFz3ve&#10;85xP+rnPfc5ZGzQMAJkBIyz7Q9AKNn/kkYf13tIypSdsZoaBI1kH4C1bThJ7XyMgT7j7RO8u7JvX&#10;G93SuiOjw5bNZe2RnTutpuegEeX86PCoq0vCrdqpv4UAPADx08uK9ImJDkcA7fcfLRB/HNBEoI2G&#10;P2Jm+gALSg+TEcwBTHPzc449ASBdPgCA3wAClqcczGCiwgy0gDExRykXxoJRr776asdERIy5noYD&#10;JUbYx5+GBemOArQAEzOawRcIdcbPhUGJNmNO+/rTeHAe/5NnJ8gGy7HPeepDXQA5PjD+O40DFgDX&#10;yWpxDQZC/v/0n/6T85lpnPh+0yOPPO7MXupF3osuusjdm3HjNHg0Wrwzfx7/3vvumPw8L3EFGkYa&#10;M94HVskgkPXTyYpkYjFfQublK6Vo2/GJYWKYAIXFnHbK32fiLv2cLkIbdbHwSRSisgzqgGH4DMo2&#10;Mc+owET/5x4pLmOlWQ1y08aNVpCSslIk/rEKdL8vuvBC+9YNNzhTemp6ygGIYBHdRkS6+c29qQfC&#10;b/YBHVMNUXhARoMC+wIsGgO6fegnhjXJD+ipO2Bgn3yMxrr22msdqGBJ5hgDGkBKo/ELv/ALrsEh&#10;ks59N2/e7Boi7s2WsgAY9zv99NP0Lu6xbtAWi652159z9rnOr6cBQ04//Qxnzudl8RCV5n3ymzKm&#10;ZK7zhAzP9HGByVWTzkLw/fTEDgZM/PSyIkEsFgykyJdIiS8YGR2JHRfEMpv1UyzIhPqMY4u5+Rmn&#10;+JjRKCkDHOTO2WVi3yE1BgS/MCU3b96k/a6YdVjXN3RHjm9xDUE6TZ9rXfmH3aQBFPrnZeJyT/pV&#10;AQrMC8Oj1ACJBIvho8Ji+MEwPQBjtBX7DNbARP+bv/kbB8qo4YkADmP7iLAHIOVgvgIy/HZGjVEW&#10;0fG//du/dQ0W1wB+QAWDYj1wjLrQiLz85S+zyy+71F7+spfapZdcYqsE3i0nbbZdjz+mfC1nNYyO&#10;jsgqwI8PbWJ8zOZlvtPAuQX/3DK6NBIFO3zwkFXmy7Im1upe69w8ZUBPgxiBuCUQ1wcgPo6sSBBL&#10;YjL5ni9lv7g0VIoBnGQy5RSfgBagwecrlRioEXfsC+vW6zUB+Md2y60324aN69xsnFf//CusI9Ct&#10;X79W4MGXbksJV1m1Nqcy9utWgU3KZzx4YL9TcrYjI8OWiMWdTzi5Zq1NCFQ0EvTzAhIExgPI1AVz&#10;FzByDuCyT6AIUxT/mH3ABjhhWgSgIQAaoZHA9KYMPzwSa4JVQHhWAI7ZTVnkxRemDBgShqWhwHf3&#10;I7aIVhNp/8iHP2g3fPMbdov87PPUkBChZibXOjUQaycn7Yfy53/0wx/YE7setzmxOXOm22rYshm+&#10;bRzIhN9rH/nQh93naOrVilvz+yyVzcg4wI3/DCfPl+eDRr1x3Q3fuH4A4kWyYkF81VVXvVDKenGx&#10;VHRMzBQ6ABN0YeOYU26AgdIDGiLQU1OHXfcLzALDAlgWXT/zzNNdvvHxETtJTPT9W24W+6VVxqyU&#10;/oBLzOqp1soyqyccs8xMz9o/fOIT9uBDDyv/LUdX5AA8MCcAxqyNTPpowAMRZvxqAk4EvqgLvvIP&#10;fvAD508y0oo8BK589BpAYnZTpi+HwBQBOAJVhw8fcQyPie594he/+MX2T//0T+75eSf43wCafSwH&#10;TO9XvepV9o+f+6zt2bPXMmJMgEu30ezMrACadYzKdMvHxcrDw0N6N2N2QOUAcpiYxhFr5AtyIVg0&#10;n/rxJUc+gLx+4wYbkftB3X0j1KjXg0qndd2NXx+AeLGsyMDW04n3RVF8vyUIhPITLELRYUBAy7mD&#10;AjRMAZvuF1gzYlf6PVn148KLL7aLZGYy5zZFpFqAn1djUBbjNN1Hu6Mx2ICCLigCTt4MRriP92nZ&#10;0u0EeAkYUU9AxTmEcliuFjOZfmIYlHJ4BurPPgnfO4osP+IYlnvDrAjPA7ABNX4zJjXnKQNLgeu4&#10;97Of/WwXWX9c7Io0ZDq3OqE1W235+QVrteWDa8v6XRdceJHtOPkUq4hpZQ7bxk2bbXhk1A6p8QC4&#10;3I9noZHgPlgDWAjs83wI5xEi3wN5qqxYEKMkCAqyOHEOhQZk/GbLb1a3QLFRPkCFktE/+olPfMop&#10;+Nlnn+uATnT39a97o/MhUVKuwYfM5QoOXCPDo84sZWnclsAM4wFOwMOoLUAFaDxIYWXGVmMOE70G&#10;lDAtdaB+RLWpIwE3zrMkLS4CkWp8WUxh/GhGbpEY88z1DPigbCwR8mJmw/58IYIuMXxknpV6UG+A&#10;Rh8xjQkjshiowuL1zRYfoou6p7A4yEeingCSxgNTHKHxoEx8b+rLM/C83JfjMC+BOe7nnw/x24E8&#10;VVasOX3llVe+UIrxJHM6YtxoxBCgQ6kAL4BidtLNN3/XKZvcWeWJVvUgcMPKFWeccbpb9RK/GdMR&#10;MN1554/tiEC+ceMmAXDMKSjR4GGZkV/72vVi7kOuMnzkG4Ci8G9729ucUgMyAAG4MJHpjsFMpiEB&#10;sDQ0sC/iGZf60kfMCCuCVgSk6Cbi+Zh8QQCL+sOmmMU8Z/QViGjhAqLK3JvgHQ0RjM59X//617u+&#10;Y37TrUQ9GeyBSawbW6CE0ctsLXxlz6I8A11JjBGnSw7wc1/qScOD5TAt85t7t8TiTEbpdnpqFFq2&#10;ZcvWo91viN5rUK7Xr7vphm8MzOlFsmJBLJPQ+cSFYsEFtrxP3GlHZjQgRqFRIkDMwm933nlHBMQu&#10;s4LizKyJANWFpXfbeeee52bmAJTzz3+WWHlK4LlIIBpyrKJixVwFNwDjllt+4BoDTEtASLmwJYEl&#10;upkAHuKj1bAkjE5fL+DDFKa+/jyApxxYHZajDKwDnoMGApanDowAY7IE15J3RPen8aI8ygF4sD/9&#10;3QTaWJYHH5y+ZxoILA3OwZQEpQBwOslML4JpUV8yDQ9lcT+6smB1ovM0DBxDuCdgvkX+PA2l6x3Q&#10;f81m25LplKyENY71qScCiKvN5gDEx5EVa04fTwCHTyjWwgQoEJQPxfKKz2CHIbHxaWeeYT++5263&#10;MuOQWPfe+x+07SefaomUTMVaQz5jYKFQe2Rm2r536y3GDF8UGpAh+J6MpsJMheVgcsYoY/qyz8gt&#10;AIhiI9QJJqaB8UIZ+KuYo5jnDD5h1BaBL67/whe+4K6DpTHnMXm5ngaERF0AKQ0CIKTfmvM0DrwT&#10;3gHlYTbDyLwDJJnJig7kd8vKuPVHt9lDj+60MJ6wg2rEAnH0vPzhQ1PTevZZK8gK2bVnr33pn75i&#10;F192ubMOqJNrHNV48G7Z5xn8fUkIls9AnioDEB9HvOKQAAZgwYxFaWFetpxjqVv6gmFumAZz9+//&#10;/u/l9z0qFo8+0tbrxcSMp4thNzmAAKSDB6cEYKYSdlxDgMBW3IeIMxYArIuZiYIDdrqOiFwztBMl&#10;5zpvKWA2U7+zzz7bjZYC+NSPMmB0AAtjAxL6kZnSyDmCdDA0gOUZMKe5H+Yz7AvYMa15XvIgWAof&#10;+chH3HREGpRkIqmyGv33ZcZHzbE0uB/vjgaBMugao9EgKs47YDAJQziZGomlwP25D8E83gPRcq4b&#10;yE+WFd/FVCjmY4AAcw6AppLRoA+YAOViHzZC4fB3AQ8D/fH/UDj6NwHFTTd9V/lqMjPLAtsuu+1H&#10;d9jBQwftvnsfcMx69133uiGX3/zmDQJT2wGYheNZlgYgvv3tb3fKzRBFlJi6cC9AhYIDaIJCfrQV&#10;AIzqEk0Y4PxrXvMaZ/bCmD5qDbNRli8P3xQ/lUaDCRWMaYaBOQdQ8YG5lnnLPDvCPagTgquAX8t8&#10;6De+8Q12SH4984gBLUE03Ay6qAjoMeabe+ACsA+4eWc0HAiBP2ZLMVBl52OPO5ckny/JamEl0LQL&#10;vNFQUJ9yeT4YHh+/7qtf+sLAnF4kAxDLJwbEKA1KywQIFH7v3n0u+IJJB4PiHwI+D+JocnvKKb1+&#10;OIChbPkcS8nOuaDM3j18bynqNuFcIV+0n3ve8+2kLZsFootc1Pjsc851ZjJCtJbhjZ71ACc+Kr8B&#10;ujc7WRaHYBf9wrAvI7Xwg0l8wcH7yYAN0HnBB+Y4/iz9vHRHXX31Na48VgVh1BYAZ+QYzw1bk98D&#10;2AfDOEZ6/vNfYGefdaZd9ewrnXlNXSgHRue+t912h6yEaH0wGhneK/fGOqB83iUgpsF8TCDuOqsj&#10;Y41W09KyMsjHzCukVq0GYSx23df/6boBiBfJAMQCMcrih10uBjEKCHuxjA6DNDBh+Vq/kOsYavOm&#10;TVbU9bff8WMX6a3KtJxYtdoFuIiydjo9p5R8Kub8Z51vu2X2PiKfkcEjgAr2xmykCwkfGJOTe6D0&#10;sCgmKeKZknwAnSBTpPyPOXMZUGC6wnQMAEEAH8EjnocyKYstwKABYhGB22+/w7kB3BsGB6icp1zq&#10;wn25nndDeTRGNCYwOZbKH/7RH9q3vnWjs0Ru/PZ37JZbfyAL5LBrHB5Ww0bfMGxfKJZo61TPltuv&#10;6fj5z7rAOrJo8PmfeGK3+6ZTpVKzht55SvXkeS+//HJXh2q1EjS73eu+df1g2OViWbE+MSx3IkFh&#10;OY+ykmBStoAqYuIoqEU+Rkr5mTu8TvLxFYT9+w5aOsVXC1eLgUu25aRt8jHXyWT+kosOX3/9N1zg&#10;iDWy/Igrlq3lvgAPwAFM7gXwABAAxvdmVUxAjB/MaCr8R4AIg2JuE8lGqC9A9MxMnQEhXT1Md6Sr&#10;iO4myuAZsQTo9sEXJuCEGwFzUg4NDs+GEH3GZMb8pwEkcQ31hIHx66kvg1fY0mD4IBqNDGXyzvDv&#10;cTWwYmgseXYsjYzy8A64lusQjvM+BvJUWfGBLYC4UPi9EMQoD8zHFhCg0Ij3RQEfQSemEqJ4G9az&#10;HE1djDYuJh+zXWIYWP7FL36J3XF7NPCD65JJAB91FfH74x//uGNSGA5mBnh0OXFfAMiW1T2IDlMf&#10;ygHogAIBQJj8jPz6tV/7NXeMOlJfwMMWRiVoBYPjU3t3AbD4cvB1GezBMFAGhgBQTHrqiWAh0JiQ&#10;D1/Xgxy/mvcFk7MlgIWJjXnOtYAxeu6I2Z0frDJgfwackHhOygL07JMon78Hz487M5CnyooFMQp+&#10;IvEgJiGAyoMY8eBGUHCANTs77wBYr0czfIjY7t6910ZHRuW7nuXuRzcPr5zgFb7y8HDJKTeJe8KO&#10;DIsEwDAmASzqAMCYEYTCw+L4nIAJcxZAI1wPkIlMw66U4ZkcIT/7WAzUg/w+oEVe6gC4iA8ATgJT&#10;sC0NCcDExwfUDB6hLqyxBftyjrJ5H1wP6GjMsBJo3HgeWJ1GjgEjvCOuJxH04t1Sb+pBo8RzUw6N&#10;FHWijrwD6j4Ydnl8GfjEC6LTKDYgQ5EAgg8q0R2CP8zUOPIQmWbfKZeUFwBz/S/+4i9KiStudNSz&#10;5O+de875tmP7ybZ9xzaZqvfaAw/eb6kkwwyjr+gLejJT846FUFjuicKj7ACEfmOCTSg+4MNsxgSG&#10;WbmeenItAIJNPRAAD+AiH3X0XUWYwZjumM7kpxHAauB6Eo0TCfBTFoEv7kt3EsE3toAaFsWUJuAH&#10;OwI43hVlUi8aHV+mX+/LNwacwzSny4l6TE0dcfdyi8eLhZOJtBtnTmCLxoHoNN1auk9QrtWu+/53&#10;bhz4xItkAOIFIPbC0Ei6O1BMAjHf/e5NTiGZrugWzOu0XH4CNrF4zM0pBjzMzZ06MuUirVy3/wD9&#10;sDO2+aRNyp+yvWKnSpXJ7x0pNQviVV2jwLUoNozIeGUYisASATVMX7YwHCDChwa45PemMMBDKMsH&#10;srz/iWkKm/EsHKdRwhLAbKXhiD5CHgXTOA+gyINJ/ulPf9oFvLgnPjdb/F1ARSQaC4S51tzXJyQq&#10;t+CGkOIm0Kgw8IQtz4U/TwPEjKwf/OBWVx8uBbyNRst9NpbGjsDgjm3bbfOmzXrGbtCYr1733ZsG&#10;IF4sK9onRpH5mGbQ6VkoU40vFTDXNSV/tVKZVw7GJ0crS/IJTr6lmxB4c4Vh6wTy0eTTMmIrFIhf&#10;+epX2fek6N/69o12j1j3e7fcbPc/eJ/9+O477bp/+pKdc965tmpSPi7mLaBngYBsNEPJm890z6Dk&#10;RJcZ2EG/KqYtyk8ACDMapiYvQIuEP2FcYGXgB8DkeHQMk536cY79yAen/3WtAM5c6ZTOM+ILc5Xg&#10;Ed1HDXvJS14khjysOuwUuAJdQ182Fgifb522L37x8zKHL7MdsjBoRGBMGgwfeOJ9YXrTuGBWA2rq&#10;S5carI0FQL8xDRNMnc3nLF8suMYG8GdTaavo3MTYuLV0bVbltxvNo/3LA3myrGgQn0hQWC8oMb9h&#10;KEAPIzth4LNAg6LiJ6J8Dz38gGNVJrOj2DBbLB6tR/2Nb3zd3vSmN7jIMV0p1Ur0kXGug4no64WF&#10;WeDOMyzMxj7BJX7Dar/0S7/k2NaD2Cm9fvt6Lawn19BAkAfmJh/18nkAG+Y2AARc3A+gEbjyC/4B&#10;QHxzmB1WJzENEd/713/91x2Dcy3jtL0VQGNDPzTRd85xT+pBfTiPH8/9Yfk3vOmN7vzBAwdcxBog&#10;00jhAuxTA0B+6sjzxJlwMZCnyOCtLBIPBrYkFBllR/FJ/jzCccCBzwpr4vuh5D4P59kHiJzH5yVa&#10;63xGvXkU1AOOgRpMNuAcYEC8Oex9VcxqfFv8VEDBdRz3oKc86gsoKBcBEOzTEABQAEZUGvMaNwKA&#10;cw+eDfZkBhSARSiXOuDLkofj3JMtfcwwKsv0Ml6bQRtMjKD7CouCholoOeXS4FBP3hVApVzqimlO&#10;+uM//mO7RNfS2JGH+uEv40dTf56J+6bF0AN5qqxon1jKcbGUxs1iglEAHUrD9uFHHnXD/uj3JFKb&#10;kBJ7YERgiXzQsdFhe97znmt/8zcf6gNjxCk5eQAj4GKLErOEK/24E6vG7WUve6kLWrGwHIqPwjLo&#10;ASaiPp6BuSflUQ51oVyWriXgQ8T30ksvc9diAfjuGPLwDACP56Fe5AEcPKfPA8O9+93vcv25+KcE&#10;r7gGc57uH+pMfQAQ5VAHriEBTvxi6kR5gJM6YGnQVUbd8YO5H9fC6OT1ZXEN7+X5L3i+e78MOuEY&#10;fezch7KoC/43VorcmmC+Ur3u1u9/d+ATL5IVD2IxzVEQAxgPAA9iAIRPGu8vZn4UANoixULOzSXe&#10;vXuPU7xMJlJCVnVE0bkG5WX5Gr6ACDthWt9yy/fdZ0zuvONOd4xIMGVjagIcWBLWhcUoBxalfJiS&#10;+mB2E2m+9dYfuEAReVF6mMyb8oDFMymsyfNh3sKSlMX5b33rBhdIwwogUEXjQbcQPjggJg8C+Hy/&#10;MvWkzxoW/x//4384BmWsNdFzAInFwXneHQNIACvPQ3k8C42KdyGuvubZ9kd/+Mdu+V9GvuHD00jQ&#10;x859iKgzR7nVagZz8+UBiI8jA3P6BILSklB8tigWSohi+XPsw34oLxMYEMAEcAAS7IPScu35/Vk/&#10;TKRgCVvAWZ6vuPOUi38II3rQsAWQCH20mOqY3IAR05x7ezb19eIaQMp9uT9sSCNCo0K9GJ6J70qd&#10;OcY15EVoxGg8aCDoxsIkJg/lIOTzI9foHmJoJl1vANLfG+F9AWIi2SyhiwUAYLk/z8pz01DR4AB0&#10;VtYcGx+1k085xWamoy9O0FjwXICfxHW874EcXwYgXiQeoH4fZQMIKBWJY/wmsQ+j4dcBLvqHEQ9e&#10;QAb4ABPn+HoDi8UhHqCwNEpOQwCA6GsGUJThAcZsH4TBFzAe4EIAhLccqKdPAAlQcT1byic4RXSX&#10;+nINCValHpTnQchxGhRZKm6Ip28sKJd9ygbgRJ2pC+8ExqXOCKAm72c+8xnXWNDXjSWAUA5CGcQR&#10;YGeem0UDaVxYHI9rqffCYBnHkMF84uPLwJw+jjkNOJkTDIvwG7O3J+sZsBxjhWgmk/W6YjA+LJ53&#10;Pupdd93jhjRiasJaXI/vS9Doxhu/5RSU9ZbL82XL5nTPeNKxHYCiXMxl/FHYnPrAwpRDGTA5ASXq&#10;Sn5AQJ824CKPb2i4jjI9iyIcR6g/AvAikzpqEHyQi+M0LNyD2U2A3DdQmL/Ugeg19eBZaEg4z/15&#10;P1zP/bkeoGNd0IgxkYF3gNsAgNl+9KMftYOHDshVYAXNhiun3e66cnkm/GyW1mX4ZqVSDo5MT1/3&#10;wx98f2BOL5IVCWIpSOzjH//4C6W4F0vZYigPSoei0+rDTKzGiFkHmPAPY/0v2MMMAIhpc8ydTSfj&#10;bplWvmaAcl5++ZUuSguTAWpACRhYseOJJ3Y5ZW8265bQdQggBggoPiYn/h9gYZohwGF0FNFf6sLA&#10;D9gUhvM+MgNOKNMLoKM8v/XPRN0BGODg+XgGjjMjC2DDfICNLWAkoITZDIMTqOJenKdcItyY5nQ1&#10;+feGcD+E3xyHgSkDn5+6UzZ14Bkog665m793c99fjj51k81GY7gZwcVz+RVAVe+g0+1ed9N3vjUA&#10;8SJZkSD+gz/4A4I5l0rRrpRS9kdsRayFssOefioiCk1wplypOgVGQTE9UTKkF2C21h2LwBjf/e73&#10;ooCVTGzMY8xFZum84hXX2o9/HM3uabZgnWGrVaPgEiBCYeknhq0+8IEPuMn9DIjABKccgkd8bZHg&#10;k2dAruOrhgCTRgBlB5xYFvwGNJRLXvLQIPGsXI/ZC6BYFJ9jnAdEsDF1JLjFWG7q4INWdHGxj3XA&#10;DCTO8b64D/fmWWjkeH/sMyuL4Zm8Cxoo7uunT2Li08jt2bvbldsQE7PUbzYTgZgyqC95qJ/KC+bm&#10;yoMRW8eRFekTS/HCTZs2Papd5wiiwF5QShLgJbHPAm8eNBGAo8kQXEcaGxt1bAk7AXjMSGY3MWEB&#10;hWW1R0BIVxKKrIvE3nNWKOYd+CkTpcXnReFhPQ9IBOalTMp+6Utf6pQbcHqrgET9KAfw+a4xzvvG&#10;CVBTDpbBu971LseGfiyzZ1+ehX0GalBPRotRJqyKAHqEoBX3Y4z3QqankWMf4VlgaurMs3GegBZl&#10;0MgQPKMLim8/wfSr+8vnMuiD/DSgAJ/3w3Mg7cEspuPKig1sSVECFNAD2AMS8QBG8VE++j5Ras4D&#10;HoABiFE2AIfvjO8GS8EwnEehUUCUnXIYveR9QRXq7sP9UVSEc+SHdbmG+yAoMwKYGCWFTwpjI0ST&#10;PQNzP1b7wBQHLFzPNbAqYHWNhwT2hEn5qiH5fB4SIMJMx6KgC4tn5xkBMc8LmGBwgnUEv/DTeXYP&#10;fhoTGg/uhzuBFcEzch319PfALKc+zH/m+TCtDx865N4dYOYa3ismPYDnfUbvfjCL6XiyUgNbLKtz&#10;thT0WjFRcqE5jbIBgP0HDjqFRlC+70v5vTkNe9FPzAfSxsdGpLBXun7iaHBDzikckyUQGgMUn2AX&#10;gTAmMeze84Qb8ME9N6yP1pZmEAiBHu6B4nJPlB9lpz6UCaD4DctRLsrPLCSATZ1gWVgSC4Bhi+Sh&#10;DAAIwNgn4gt4CTQB5kIh7+pEw0AXFlMEASSfceF+AJlGhbI821NHLAv8d8xqgEx3Ef47A0YY3w0I&#10;6XsGtNSZcmhsSFgs1IWyWGv6d37nd2TtbHS+c6MezSMmUEidKI+/iQAeTM/MDvqJjyMrlokBBoqF&#10;AJCFgsKSUB62sAUJpfbn2WeLqU0QCoaDgWBTzsFeKDKgp3+VwR6YkHTbYK7Sh/qv/tW/sje96U0O&#10;OPjCCCznGwtYDQBiHnMv6ow5ym/uxX0BP2Y6QATMBIuoA9cBbCK8gJKGAtDQYOHfYuaTl0SdaDgA&#10;GPfAqvDP7pmQfYTflA0wqYP/CDpWAomuJQafYL0AZhoPyqJs3rN/5zRs7HOvv/zLv7Q///M/d8+7&#10;sO40MuTxfx9mgg3kqbJimfiaa645W8pxrRjhSUyMAgEgz8QoEMcefvRRp2QIClmXEhPZDbptmYfM&#10;Qoqm/zGLCLAkElHUGWV0iqy8l19+mfMRv/e9m+2LX/iiffs737ZvfuMGdwxlBcyszIEAEAAIgwMg&#10;yqQugJbBHizRg9993333OxABTIJGRHO5hoTZii8N69GgcD2AJmIMg/7+7/++mPmgC5ZRJjOn8Mnx&#10;72mI8Jsxcf39ER8Q891mH/7wh53VwP24BpbHzHdug4Rn4/6+AaIOvrGgAbzyqiucBcIqoTR8c3OR&#10;OzI+PuHuQV1pBFTvoN3uXHfjtwaLxy+WFcvEKKZnhcXClD7OkeLxpJixYJMTESvEepFZyxcR06no&#10;6/o//OFtbnZRvdaU0s85tgP4KDzBJPZhppNPPtUBb++e/e4DbEE3GjzizVeuYyAFgOMegB+mBEA0&#10;BqysSZnM7aWhARRsaSwAAL8xpRlNRbnUDVbnesCIwOLcg8gz4ID5uZ78HuRElBmBBjjJw3G2lEWX&#10;E/fi/Ic+9CFXpgc412KxAGLWt8ZCwE+n7oAWMFMO+zzjO9/5TtffTB18nzxb8vMcXM+9Ef5eqQET&#10;H1dWLIgBCArCVMNozmw0S4k5t4l4ygo5mZHJjAWdwIZLQ25yejIWt7DXtUQs0HkplPZhu7t/fI/d&#10;ftudbl1pFLHRqIm1ywJVxZ0HXCzvescdfBZ1Rgy7QQ0As4fyUsys7h8Ts7fss5/7vL3mta93x/hd&#10;qzfVoiTsvPMvsEJxyC66+FK76+57HVv1dA35arWKwM/E/ppYcEqg+IR821PEkluk+LgNDMWsiN3w&#10;i+t29dVXue0999ylukWrgniQAizeAf3imP50EXEeZgR4CNYJQTiYH0CTn3fpg18AmWcGyDQUr371&#10;q53pzT1ocNjSOGBR0MhgAQBQjvn+Z+7FPcjLvTkX/W0Gga3jyYo1p2W6ni0FvTaXyyZROgIpTsLI&#10;F+S7vfhn7POxL1awuP32aEH1jBiBqa0tKW+vF3fsxnhhfFJYjTQzM+uOMxjD+55MWAh7MTfAo1yu&#10;iHEY8kgXTtqVhe8MSPxXHpgwz/3xWRklRbCK7ioYrSyGd2ZpN5p1xT09C2IGszIHzI7JinlM1Jry&#10;iPhiAlMGVgJ5ABkg4Z40QlwDSDHvMWkZvELXFrOWogEtl9v73/9+dy/eEddTF4Trvf9LnWB9/HXi&#10;AFxLAIxpi/i7RLhrdf/51Kh3gMULCIZxHfWgLMpkFlO5Ur3uWzd8fWBOL5IVD2KB80kgFsQcKDDx&#10;MF0XAmTXE4/3fc2iFCvq200k0w40h8QgRFIxM1G+V73q1W7E1QUXXOhMSgDC95EajaYrF0VNyhyf&#10;0n2Cnpi9KDaVMtM1w/0YekkEGPMSdoORADPjqAHNFpVJXbJqAPjthToRvQagRKrxUSmLYBPMSWMA&#10;0+E/A2DMbMADqL1ZjOVANxPH6GqKpgre7gatUBYAJCDFon1cT924LwkfFnDDzkSXYVei1J/+9Kdd&#10;Fxws7weJAOgv/9OXXXkMWuE5WOaX90OjQUyAulFfvZMBiE8gAxAvADEKA4gxLWFigIsJGLEBXStZ&#10;FwRiS/cSxzP9YYKsDwVz/cmf/IkbYvm1r13vQMvoLQBEJBkQPrFrtzMPuefhw4dsfGJcCtp0AFol&#10;wMKaf/VXf+UAAdDuEoC4nvWmYD0CRoABgAEeQExeosYE3rgHgzCYIkgfNGCG4QEV3Us0EIyCoo7c&#10;k+cDaORDeAcwPt84ph+XRoBzABPG9ANZiAEwi4lyuZ6yqAd+M/mJhtMXjc/LoA/ATqNBOezz7rBO&#10;enJlKBNrB5Mcd4Z39YIXvNBZBwggholr9fp1N3zj+gGIF8mK9YmfTmAJGJjEPsqF8rMqB8oJKDiO&#10;kuHDodyYiDAY7AnLAjgYBuVGiQEk16Lk3h/HdOZajnWVD/8R1mNuLQAkzzqZvxkBlnL/7u/+zgV9&#10;GIsNIxIsQwAw9eOeAIfGA0BTf9iNulIWoGcqJPV8z3ve48DhzWoEYCHMPML0x6TGIsESoGyu414w&#10;OgBneR7K9NYBIGWfMrEGcDHIy/vwwS0aSCLvNCiY04zYogzcA+pLPTHffcNC3X0ayPFl4BMv8on5&#10;jAuKBlBRNpSKxJK1TFpg//bbb5PJF403TqejCe8A66Mf/ajzgwEmQRhYjK4S8qHMKObatdHoL8YL&#10;84E27rF69SrbpgYCBoK5ADmgDMRsgBEFrgtIDDChLHxbQA4jEkADINSZ62kYADGsSCMD6GBbGhPA&#10;wpbr8DkBJ8DkGECjLjRUDPqgHp7tKZO8WBAAkWOUwTNTH2cG6xj73JMyMNsxoakn9+Ba6sKz8Hwc&#10;57qJVRPO7RgaHnHvZPv2k90C9+SnTJ6LZ8Gcrjca133j64PPuCyWAYgXgZjuJRRxamramdNeUD4/&#10;WeCRRx52AAQcM7PzznwFsLAQ/jHlsWQtvjHL13INIIDpnvfcqNsEFqWPlO3k5GoX/PETDJTBrbuM&#10;iU4HC+BC4WHsu++6y62xRfcLzP7c50QfRMOUBzyUAYOSn3pgvnI/rgWsWBUwHKOtKAc/HhMeIBH0&#10;whcmP4yNeABSHu/gmHsRjeaCNak7W8x0LBLqxbuDaSkLi4R3QANAedQB1uWd9MKeW26IQCANwyt/&#10;/tUugMZSvzR6XENSHYJqrTYA8XFkAOLjgDhi4gjEXmn9gvGcY/7wAw/c78B+/vnRAuuAD4bhPIqb&#10;zxecyQgTo+ys5gHAATEmKkrMXNpymc+gRKPCuBaGmhHwMK+Z7si1NSk+0hY7nyI/EiX/i7/4C+ef&#10;s8wPwSeCRdwfM5bhn7AzAIZNYVIaGcpHABmRYqLUjOlmjDP1Z7AH12JOMwQSiwLAAWC2PC8CqGFu&#10;ZlXhW9OVhH/MuG+CWJThA3S4ATQavhHwJjNlUZ83vukN7jk++9nPOdC+/vVvdGWXSlHQjXyeiQcg&#10;Pr6sWJ8YcxmFAqQeeICV3+wDbJQO5YUxUCyUiuMwDlFj8hK4QnnxZ/GPF3a5wD5cg9LnBCrADtsA&#10;OhbFI1LLCCmGK2ICYw4zCgoGZ1lbVeToahYoM19IYMAH1wIOyqaOmNzsAwbASNAJU5ToLsCg/kSN&#10;MWc57oEOyDH/va8KS/IMfGD8He94h/tN2TwTLM57AVAI74Bz3I9nRTzrUxfK4HtORJopm+uixjDq&#10;8+XdEeHmHX3ve99zdaBRoJ40djwXDZH/+yTVgA7k+LJiQYxioCgo3ULhmBf2UWTvc0ZmcrQKJUyD&#10;4qGYsBHHAQ/mLOwHCznwyozlWpST/lVGWyEoNQrO9eQhoAWLATDMYszdrI4DfpdfIPKLBWDqovzU&#10;HeAACsDJPmVwjsYABqRelM85wIy5DOszKguhmwpwIzwrdWfoJ2BmQgUNHaAETDwT9aU/HPMbFufd&#10;cB3neS9sacRwLXgmTH3ux7vy7wRrg8aDLibGWgNanot3Sh0x66k7+Qfyk2XFmtMXXHDB2WLXa9Pp&#10;VBIwZTLRkEDpoANFpVJ17IvywcZ0AxVLBaewmL+bN29yviejp7geMBAQwoRGEdUEuO20zPJAhdI1&#10;hJLfftsdRxkm6EWT5wmSodiYr/StAnDAh8KTAOiw2BA/GIA5FpaSE/jCT6dcrqFM2BEQYRlQBnXH&#10;aiABbPx3GgEaG84hniEpg0T9MK0ZoIHpTz4S/jsNBMBkTDT9xtTN34d60LDwzgA/DQdAJUrt3yNl&#10;0KDRFcbvG74VfZbmne/8Fdd4MdiDOvA38A0qZap+QblcGZjTx5EVDWIp67Xyc5OYix7EDIFEgfj4&#10;N8pFQkkZQjkyyreZmITfMNaQBjQ3fee7TrGJPgMUIseAYnh4xJmhF+s3CkvwiJUdATfXcY3/RAy6&#10;iqJSNorPDCeUHVZm9BaRZBoIzPH/+T//51GmZ4lXykDpASH39fuMn6Ys/F+eAdOaABMT8HEBfGND&#10;Xbgv10XPH7kSlE+jwXWAH9OXLQ0WVgIghi1hacCI0HhwPeBjn/vzPrAEKIuGjGsx8WF/rmUADS7C&#10;tde+wtWb98+1+MT8HagXZbaaDPYYgPh4smJBfOmll54qFvl5z8TZbGT2MiwSMMC4KBrHUKp4HHBH&#10;r4uBHywwB2gZ04yJTF7YDQZjn/Iwf5lXDFvBsPjOvSAaOwx4aQyYY0wDATBJmKqcx6fENMb/ZYUN&#10;xjIDfLpubvrOd5x/zFDNXC5aoB72hO0AJWOe+eQLwSn8bvxfkl81hEYCRvf5eUaeGbD4Z6ebh+f5&#10;4Ac/6EZrsaA81wNMJifg71J2ZEkc+1gb19Mo8Mw0JDQCmN34/Ywgw3rhWejnZpDH6NiovfnNb3bv&#10;i+djFhiNHwvn0RhQPwdiN2JrAOLjyYr1icUKj0l5o7mFEs8gixNsASPQzYOSso+Ph6LCcMyZBXiw&#10;GuDF/MTMRMHpa/30pz/tFmdnzPPrXvc6BxgUHPOZfcrlN/cBjPiF0fDMaMlagM0WhQfYRJWvka9K&#10;PTCxAQ8COAEU3T3UG58UwMGSNBjk5zxgZou5DYgRtlzDljpwD3xWIt48K8wJm3Iv6o15zHMCdMoF&#10;9Nyf5wF05ON6ur34YDnPRhkwPOY+VgA+N/XC2sAf9u+APNSBsth64euTAzm+rFgQS5GRHuAlLRYP&#10;YhRtYSIvCueZDxOVIYooLooMiwBw2InryQf4icCimJjJlEFZNAIoNL/pBsJfpUwi54DBR4VJlIPi&#10;M2URPxPwAyzYC6ABduoCiFloj3Pcn3t7YCEEkZiAT2MBU1Iuwn15LspjhhEmN+CkbjwPZVBfjpH3&#10;ox/9qLueSDr1417cE8FCAcQsPADYATqApCxvbWDWsxII85+pm39vvBcaROrF/kB+sqxYc1q+5qRa&#10;/rdks5kiCoQ5h7JZGC3EvtAnRqmY9I/fHE18YBx1XlsGIvSc0qKkKC0KiULz/WLPuhwDgCgwS/k8&#10;+NAD1u0ENjc/684zGgwWp4uFebjkg7FoCAAIyg8bk4dJByg/kW4Axwiw7dt32NZt22W+n2GTa9ba&#10;D269xYENAQye1UbH8OOJaM/Zlq2sAc0Ajw0y0c+T73ySGPF0u+yyKwSmhsztm1QHxjtj2tZUp7zK&#10;wuXgc6h8VHxU76UqP/0SvQPmAa9xcQLyUR6/v/nNb7j8uAytVkeNDZZDT4w7b2vWrLN//5v/Xs9U&#10;ciuLppIZm9Q1+/btd2O3WXbIN5rum9CDwNYJZcWC+LzzzpsUaN+SzqaLmKXMIoKPUToGWTBiitfT&#10;FniTqbT7FlNP/0ULBshsDKMAGB8KX7eOBd1KAirrV2HCRqszwlj40SwrgzLCSgSizj33HDvttFPd&#10;9hwp/Ate9CK7WibyEzKZb5ffyRrX4xOrrA27w066T171Y7WRETEw+xNqOGYExvlKzfbrvtS52Wrb&#10;JZddZo88/IhNHTnsTFMaBBqKjsADMCYm17hyLxFY77jjx7bz0Z0O4Iw8q8mSaKtxIRh1443fUT0Y&#10;e91y3VxM5Z2Xucsyu6OqQ63WsA1i082bt7hGYnxitW0WwwJeGpAnntjj8mPstZ01Ebgx4GzXi73f&#10;+ra325aTtllD4M7nh/TuY9Zotl0e8sfVECL9jXVa7aBerV13/fVfGYB4kaxYEF955ZWTYsy3pNKp&#10;IowHs8KgjJ1GCHBFTIAWkQRx9mMwg1eumGNHTFRMWkxIJjvQBQQDwuIwKvsACUbHfOb8wYMHnN/6&#10;xJ7drsuH6/CZmXgAc8O8RLwJDMHGAAO/ElAyaeB973tfNEpM5vL+Qwfdus3T01POilgtRiTwRv19&#10;XfIFAV8ApsyLLr5E5a6379z0bVkDc7Z/7/6+FRG4eqxatdqZ29/97s3Op6abDNaPu8ZlQkwcTX18&#10;9atf4wJoP/rRbS7w9cADD7otzMpzM/QUM5z3RN/v7id2u+v/3b97T7RiiSwQNYV6rXJd3Dvuv+f+&#10;XiSRu9NuNYNKZQDi48kAxCcAMYCNfLJInQAtyuSVjC35o2MweML5dYAacNJvDAA45rtyABOsR3AI&#10;UALUOZmWAItgEecJKjH1EOBipvsAGL8JVBGQwl8lYk1/K1+eSCdTtC26736bEQNfdOGz3L3XrZ20&#10;t/7iL9iZZ57l1vdidtQTu/e4aPDXv369870zalyYx0wj46wF1aWq+uJ3E4WmjglZAtwfn5cGi/yU&#10;QYNEBJxnoo4I+djn/jQolMt74nkZaMInVOkqIzZwhEYnmXaveCFokaeCuDUA8QlkEDlYJCgcaeH+&#10;8X77Y4AT5SaoRRCJlTCIuBLwwQ/GpCah1AAcRoOxCUJRBqzLb5T9Yx/7mOuP5TflMd7ZB4VoDAgI&#10;0VfL8EoADqDyuayNyddsd1o2VBD757NqiEIrFfPyLVfbg/fdb3t273IrkbzwBT9n37z+a25GFOZ2&#10;ioX+2pHPTaAMAMKUgJMuKKLPNDC+28kDlBlXPB8j1WjosDh4NhohTHhnvisvDYAPqpHnNa95jb3i&#10;Fa9wASwaEMpd/E4Xp4H8ZBkw8QImRiFhYpQHMzpiF69IfQaG8hYIAKZrBMXF1AWwsAymL4xM1xB5&#10;fPcKAyTYR+Fh2ZJADfgBEskPQeQ85aHoCAAmkguAAQfXAG5nLQRdOyQWPvOM0+z5P/dc68mUnp46&#10;IuCVbVblnSbTNSkUN5oN18X0nGuusS994QvyMzuufJ4TYAFUGhfqBZCJlnNfAml0pTFwhG4j9v/x&#10;H//xqIVBoj4e5Lw/jlE3GiPex1ve8hbHxLxrIvGUXxwqyW3Rw+kVH4Prk5nYv5cBE59YBiBeZE6z&#10;SN5CEEt/+oxwDMQolTskQXlhWUAM46C8sCdAhTVhMkDuJ1zASOQBgOQjoAbjwtDch6mGjPCiPOrF&#10;CCe6cmBKjjNohCl+ABl/ud2oS+EBUmCXX3aJbd9ykt137z1uSGY2k7J1k2utUq04s3mNGP600093&#10;vvSFF17gBl0QdafBoY40Gmwxl6k7vzGXqTvPQZ1JAB6Tn2fhXdAQ8Gy+ISMPgKbxoisJF4ARa/zm&#10;HMI1DEeNx6SCem73H1sArX8IbEV/h/7iegMQn1AGIF7sE8eP+cQexAjKhTIdBbO25IeNAAHKCesA&#10;XoBNYiww58hDgAkl5zcKDhAALhFc7oN5jM9LXRj1BcDwSQl6McSRwSL4wf/23/5bN0KMMqrzczKJ&#10;42LZmJ16ysl27lln2t49u23q8EHbtHGD84nXrJ5U3Vp20uZNDjSY0iwDxNgJTGbumUpFDRCNEdbC&#10;WjEna1wx44rRWlgH1AUwA2pGXVF3RnTxTkhYIAj18pYJDQHdZgwdpeEC4ICdBoHndFFo3jfAdVcj&#10;0fv1vwcg/sky8Il/CgGsC7cLxc/V5Zwf1YWyAlaCW5iQDJ6gXxfgEv0lL3kAN0oNeCgDRSfKzXmU&#10;HJMaXxgl5j6Yub/7u7/rAMb13IsyMdHXTa628bFRB2ACXltP2my5TFaAOWhjI8MOhLEwsHQqaauU&#10;j/tSxob16x2rcw/KAZw0Ppyn4aAugJJ6AXD8dRiY7jIizoDVMzFl0CBhkvO8b3vb29zWNxA0BoAd&#10;dqbx4PkG8rPLigcxSoeSoYAoIkqG4mLqAiqOk7yQh8R1JPJgJnIN16LU7HMNQAZ4mMF8roXJ9oAT&#10;ZYaxUGzKIC/XwuKwOccRjlE+W+5JuQz2oCEACICLepLfJ35jZuOHMtaZSDbgpF5s8Xt5XiwHxlBz&#10;DUEprgNUPAtzhZmq6M1lAOyfk4YH8NOo0Ihw3l9H+fwmsMca3CxewPMh3I/n4xl4Ru7pTeuB/Gyy&#10;4s3pTDYtfSpKYYsOKLRrDjDaopD6vy/9HfnEKOJRs8/tP1m4zh9H2QlwARyUGpaDhehSggGxawEF&#10;gAFIKDZ5YTfqRTnsAxJAO3XokFs8jwDTL7zlzXqOK+zSSy8hTG4jaiCa8pEBy8z0lAMo1/E8Ox97&#10;zJnCZ5x5lhuQwqCR+XLF9Qmff/6zXHnMEQawAI9x04CNegFW6kX9aAzY5xxbAMzzUDdmKbF4HuYz&#10;wjGe7UQSulekd67tsbc4MKf/T+XYu1th8lu/9VtnS7m/XhouykKcFGuudmCxMPoSRDwWfS9I2OhL&#10;tCPOdFv2FoI1AvxTk/d92ccchdFgQwZ14JMemZl2IPNMCkjIA3BIABlflOMACvBQX8oqz86onqqD&#10;6kb30tt/6W125NAB1/3TlR9MOcx6ouuqXI189zPPPtdq9YadcvoZ9lu//buyCmalBVFbzr2oJyY8&#10;0WMaIAAKqHknlMfzYEUsbFgAPuxLNJtn4J3QkJCfd3gi6fHqQlki2h4L+kfv2ZuIDOmkjEp5vr1/&#10;/6F3/MZv/OuP9k8NpC8rnonTmVQRcMDEKCtDKh0T9xWbdi4Cqmdet3HCcQ9iv10oHEPZYVaUH6UG&#10;jLAXQKQrab4SLbGDKUoCINQjqkvMAY/rELawH+CmTBntymPWqNcsofqefMrJKl/msQDN0E2W9vnO&#10;d75jjz+x2wXWdpxymm0+aYulc1m7/fY77NFHd1qxNKQ6RgvQc2+ERoPyuR/vgn3MaPJQf98o4Sow&#10;1xlXgQEcPBcNAKDjHO/V1/14AngHTPyzywDEmWPmtAOOXglb1/Uhkf44OYrR45jTPnlZeAxmgnkR&#10;Al8wGmDlHvjKZ551lgMFICEh5EEAD5FqBIBwDaCgQQBMsBUAzmQzdmRqxnY9vtO2bt3mgEy/8Np1&#10;6914akz4rdtPtlNOPc01AlMypz/1yc+4hzpw8JDKLhy1AnzADN/dH6NeNEYAlLrz1Qpcg9/4jd9w&#10;QTbykgA84KXhITElE0Y+kQxA/C8jKx7EdDHBGCiyB7FnYpRngTo5UB4DL+nJAF68jwAAzE1AiAkM&#10;iAADoCDAxcQFQMaSr4AatiNwhZlKPTBpARbApSxMWIBMXacY0aVtCl81mbJ6s2H1WlVAmrfJNWvE&#10;xNGXIZgkMSHfl0ZhVn7wnIB41933qD6UFwGY8jHVFzInzEwdaXy4H40RI9L+3Xve44JilE1+P4uL&#10;+nGMLWY4UXIahBPJAMT/MjJgYpnTi5kY8NB/ifKA4wiQx8C7UMiLLAawTx6AgJPyYTbMTRLgYYkd&#10;wEPy84FZiod700XFcfICBgBDgwMbUi7lD6nulWq0zhd9v7t27Ta+jniSALRLZjQznbjm0Z07Xd/z&#10;xk2bHXhvu+0ON1qM7yhzL8r2TEyDw315Nt4N92GU1q/+6q+6FT04BmhpYBACd5QB6/KclEUe6szx&#10;E8kAxP8ycuzdrTD5/d9619lBPP/1fKE4Obl2na2aiMYvO59YrMaUREgJAEXSc98m1j99xYyUrY9h&#10;d2zxy2QmFMdRahIoAxAcC7hcpjns6PL283G/o/klDOzgEzB0FcHO9M0SdMIEhxlT8n2pm5RcQC7Z&#10;rABM99JwseCGfNKAwPzlWhS1ZkrhqlWTNiuzF6b1I9MALPfmHt6UhnWJOPvx3JRFfSmH58CyKKnx&#10;o+6AWm/GvUN+UzZ5fCOHEMiK67ldQAtxKI67zYkDWzR4XauUK+29+6fe8Z7feOcgsLVIFuvdipHf&#10;f/3FZ3c3Xvb1wvDE5KR8RyHZEqmoj5dtMpFWrui7uU6xBF4DxNqPSUkBMVHhMAYIOUa3FEraZ2an&#10;lHH36RW31UmuQGFR0zBGPoG203XlofgeyCT2EbYoMoABlIyWwtdkcgWT8mE8gEU9Ox2ZrsoPKDHX&#10;8a19YA1QsaU+yWQ0QIPzrOpJGTQK+LEM62SsNKYwpjvv40RCvaN5vxHweDYWVTi6L9GbiXYQGjH3&#10;Oo4dC08cvHYSNQgtXIT2Y3sOv+P/+c1fG4B4kSx4wytHpBexj/6Hl16y0076Yn5kctXqdRttNSDm&#10;S/TSvqQLDAHiaJAC4gArjUNFMfGcMgrAIeDuqypAhmk8gBGYTqrucqDY7AfRKSe9bqdf5jEgL0yY&#10;pJF5Hy103xUQOUZi/667fuxMWExs/FC2MDT1BvywJ9fCkJjVgBUfnS0g3bHjZPcbtoZ9MaVJCNdi&#10;Xp9IeE7wGNf78OzK87lt/7cHMb99g8DWs3LY/3A4V7G3eEtD0VIDVBaIH30aEKso/AJ8jJqKdn+B&#10;lSLRW11B0vvQ69f9zf7Vr7nnod1vWL91+/nxTCm1eu1Gx8RJB+K427JKZU+q5JlYRp90hEns/DxG&#10;H714pISIY2MUmx+ekfrafBTESoE7FJ2nrIjZIwG4C7cAsAuDCsAwLOzJOeoFkFntkvMwbcTGHQde&#10;fz2MC2hIlMVvAO2ZmIUAYGKOcS0J4X7sc/xE4kG8UPyT9B/7KLgZPIP440cBrbq6rS7k3OIt1k9b&#10;Dd387Hx7195D7/it3zx+P/GX//sbXzm69vy3XrrrQ78d/w8P3ts/vCKkr0krQ3q9O3b8P/cU/n6u&#10;lfwvq9asuTgtxzcuZXc8GcqHg2GN/ld+O8505xLa5xiMQx6OkZyJffSXwKUtZrL7LQXsaR9lDR1d&#10;HQt2YXj7fcTvu3N91gWw3lfluGdhgMU28hUj/5k8sKg3iVmjCr8Y/5nEMEx8WgJn+LswsO/G4h6A&#10;H3MdFveBNF/ewrotTg7Bxzl+vLRYXCOjd6m35N4t7/Lpt4GpptHFx5Gtm9euS6SSz99z8mtf4/5c&#10;K0hWDIilMon3/7//8K9LheKzR4by6aQAWq/M6q/dB61SBD/pizJ75XEsyb42nCPP0fyYkToSCESu&#10;KRBoA0Cs5ADdz3k8nXINhkvc7MmyUPlRdgCHWUuCGQEYwSUAywJ/JNb1ihbnYz606iAGg2VZV6vR&#10;4GsSgB+GpnwaChqIKFpO+TCz9425Dw2F79/+ScIT+LRYMJlJ7gUqRW/jWG7ezLF3ceLEu04EkZVw&#10;PBlOzlm7Np2oWvKF4a22un94RcjKYeJPWyKTzm1MJePx2Zkj1mk3LJ1MSEGi009mC7X8XgTgEwvM&#10;izoC3D5YdUBqp02/vAUM7FNi0W8vi38j/IZpPXPCxPiqmNLss4VJYWSEfAATtsW3hXkBJgDlGOco&#10;j8aBa7zZTBkAl98wMfskX6efNS0W7o974vbda+u/yxNsXQP5NB2iuVTHwg6L+g2dZndNnt4/vCJk&#10;RZnTqYSUs9O0brNmGWEineo/vvxXB0SXIsXxx0guC4qkLXncMZ1nP/J90bbot7tW26icpyYvUS4l&#10;Acqn4ym9N58BF8dhTA9QAlU5paz2k4BTAKbxCASQjoDoV8tsCOhN/GVMcKiY+ylvou8vIwvBi3AP&#10;3w/8dML9jpcWCz3wjpH1ZqLYQtToRJx87F2fOCVkO0WrnBxPpg/OuoEvYSDnZcPGFTX+AT1aGfIZ&#10;AaJVl2vVtpTYNSFFqs3PuVMAzwPQJbfvjWYppVek/vljYEUEuj6bR9ClvGgb/fv0cjwQI37fm9AL&#10;88BigNsPrCBFzBZVhHw+CObNZX4jCxmYhNAw0CgAXMqH3fGNGXn1LytPfSMwbJT8/gm2et2dfo/B&#10;caWVsXy2aOWZmVgYjBf6R1eErCgQt5tV4zO36UTMOvV5mdNSjKBrofzItvzFWJxvAKetK38yKT9T&#10;P1wKYkowrUswTeT7uvPOX1N+/WS8clLmc4JzEgcYbY8H5r6LeBR8HoCIBzDpeCBFOAdY+RP6xsUn&#10;3/gcbYT6x/3z+OQneVA+DEyiXB+5Zn9h/Y6XAr2PhenYOZ7NFe9+d7t9c931iwd6R1F/tmP/QPdX&#10;CvTeF6eO/i7uXBBaaeTElsG27RdbZbZC12CuPfTcl+nWkf+xAiTSthUg+qMmRkaG8j2ZlbFe29J6&#10;8oRUnH5KzLuFQPHAWXhscaLro9frWrwXuBQj6KIGIRaqUSBYpvJJP6t4MB8vHc9s/T8RYe5fXpx7&#10;cUyoJ40NjYJLcmGixkei95dQg+oaP6UEDeCipKd0qaf3i0F9IqkdnrVsUo2PLqk0Oxv1F4pWVlgB&#10;8i+gZs8Q+erESBjGNzXqZWdWtxvzFrTrYoSoc4iEksQxtaXciQWRUb79QD7OxQXSON0dSu4a/U4q&#10;RV1UHRGzzpOfMgFJn3KPMjJK7hTdp6UtixuOxQnB1fDP4szf4zwXI7sSAq/rXtMroX88xArqNJXq&#10;J0zxXsultiyn8oGHo8KOI4d377QMX9vQ32u20nlW86/PvKB/atnL0teifwEJP2D5T9x89cubndb6&#10;lDQoFQ+t2ag6cMa6DaWmmLRlSTF0QgoTpbbFdYxzYZct+RqW0LF4R2zONUppgTklxUF58LMBNUCX&#10;BgoBgP54xvRPL8cDzsL0s7Lpz1I7wOpGpB21UBbuR8lbNJjNgdg0+h0th4Sxz3tO9ZouJYPGk1Ki&#10;Wxedti0XF2Nrf7Q33b/zU6VXfVz5GvKZ5iyXsuH6xAXn9k8te1n2IP7U29aseuc3rvnv39s5/76g&#10;0x0u5rOWz6bUsldk/jYsFBvHWlWLS0lISYDaTym27ZrFdd5tlaxddYl9UiqIgB+XsjlWBrjiJhTU&#10;jezyQHb040Wv3TPyIvPznyPc8Z+T/uWEJ9ajRD+c0Dj4BsIDGiD35OPqh94PTmvPgTQbNp+UMr2G&#10;S+wnO2pslWLNOduU4ttOx5dcYm8m2ZuxsHlQjexMotFpnqz6RE7/Mpd/yb/kkpSvVbc/L5YZelOh&#10;kC8581hgarcaVpmft/27d+kPLjD2wZsWGNNSKhTLKVesI4bVMaVkIIUSW7g8SuwnxbZBs2I9mX0x&#10;vvovhtEPB2buxeh+t32S+Ff+0716D4ATpZ+9EXj66493z4WJCRVPPvZkNo4sBuAdvQdB2YGZSQ3d&#10;dtMCmclhffZo6tVmnpSaswetNrXPakf2Wal58LjBKpF77pG59vm95pFEKpyXBTUfi6cyW+xGi761&#10;uszlZzTGlr78u199xS8dPlT7X6lePX3VRedYtzplQW3ODux+zKZny7b6pLNs09bTbGzVqmiRuGTa&#10;+Xil0rA1BEy6WpwywqqAsq+MNPEM8Gh35eWlMpZMZy2RSVksmbWQqGss6caC6YCLDONZY/vGQ6+H&#10;gIeylMTW/xzhKrx5/NATCSA6kVAr8MX2RMKzn0hgc94VXUC+D9iJnsc3Xr7h5L05s7obje/utuSO&#10;qAEttGdkSkcfaFsIfv/bD2jZs2dPWOhVvnHt1t4/zBw50OVv1U7VbO0ZI7Hb7tlz1sx0+u2nbZoc&#10;LyTUsGSGrBIfPbBl5G9fGH+x3e0KW8ay3EE8cenZm/8ibt03FpPN+DvffK3FGtMy0wiaVO2hhx+1&#10;w+XQNm07xVgojxUgmcEEuzGssSkFatbqriBmLumfCMzOZCZmmrR4MmfxVNbS+YzFc6MWpictSA5Z&#10;N043lFRXIHamawjsUXbPfMeAAwgBwfG2zGF+uvMscue2J5CnBbHK8I3SCcsPBL7jHI+2ehbXTSW2&#10;1W89pF5d15XIU3Ks25RLktDbUjYHynbb2jUxbkVmb+OQrcrICjKBWO9VEHfvGHbn1mzjai47qgNj&#10;uxOJRJjNpDuJeDwsloqyxwkwtq3XnE1O6nCuJ7cn0bV6mLZOaXN1U/sfXht/g32Vmi1n4V0tW1m3&#10;Ov3yQjb1D2G9VrjkrKKdu2PUVmXrNlnomkBtqUzaGolhi6WjWTwkFgOg/5JuEL7L1BWQvUSKekxg&#10;1Xg7IQAXLD6ssuKrrRm/2OqmbSpmTTFPTCDvSbldfr3uRMTh0tWWU9JkuuCA0GrKtFT+Qj7vjjPJ&#10;n+8D8/kVvpTAZ1lS2mfL+Vw2675e6Ad1IJipAMV34fiAEkMuGRjCmGtYjef0S+nQ/9pVmSrUMjlZ&#10;EYBW9WW5HxbxK+RUH+qv8zIkondA14+2dHGlEtEie7m4Gr9EYK1EU8cJHhbUAMpFUeNH9VpK8+Wq&#10;pVjdcnaXNR+73jbk52zVKECs6M0IwPHI0uH6GGY5EI5hGRHr55lgfd/4RYHEjFyY1SP6GwZdy4/k&#10;rNWpWFgYtqmg0Bmu/NO7hl5n7+9fsGwFjVq2UkrEzy1m069Mha3k9rUZ2ziesuF41UaTdSuKMYpp&#10;+b5pOVTa5pMNy8ZrMu0qauDnLa2U6M5ICctSFP3ulbWvrX5Hx0hVy4VNy2U6li1IeeM5meDrrB2O&#10;WZhkrK+UT0ooupbeS+thxUBqKsWLYXLq7bc7oEL52NCmYnoLMAxwYMtkBb6XpF2Bk4Xu6dOmrP5x&#10;MZgHLWAkAV5vlmKOct67BYy7BviAOcoXjdDq6DrqwPeOmSxBQ9FqtV3D4sp1fmzX5fNbd7ytuip/&#10;XM/VDVpWbVeso+frBQlrNwRKrBn5vhW5JizQN3Voxub3PGSp6R/bpqF5myzp/SXmLZuoWl5/m6xS&#10;jm2srm0tCnTFtLWqpd224lImVpbDW7ORbGjZFOO/W6YMVgkqakjVYHR7veHs7q//yT/Yj9zLWcay&#10;rJn4sqGN22pDlb+NN+bOu+q8dbnztgzHh2Nq/XMtG820rVBQa59PyqeNhim6LhspL8odwQLgiD8d&#10;wDjiDUW9OB1z/mhP5rRMu9hIyuaC9fbI/tOtHG62bi5u7aRQmsiLYyIz3JXLigD0M4t1sElrja5l&#10;cyV3Hw9AXw8S9YLpvKXQljkKu5I/yhMcZWIAyzlvSfhjDN2kDEZiAWYmRABc8iTEpBzjGs5znHJ9&#10;meShTiT/G/HHwp4sAalRWlZJEGvZdGtKlonci/iw9VqqZ6tu9VbVmipuZm7e5g5Mm03db6ek7rcX&#10;PWvcdmwqOCbmnTCjzGIEBWmk9K7keoRdr6J9v9sxMUkNlCyCXq5oYYbVTeJWGBu2uhrWbipv5aDY&#10;Syee+G8nv/CRf68SPH0vS1nWIEY+n7WND4zbWbmLt/3e6HDhkuFwWiZ128YygeWL0oq8gJD2X/bj&#10;dQAgAYk9gcmtq7VAHKD7Jl0YpqwtEMcwS4sxO9wct5tuG7fpzjpryZwGxJm8FEuM1pFviGQTWQeY&#10;Xq8uX0+gk/Ln8pE5D9AAFPt+OiBAwR8EeByHSQEqid9JMT55PLgBH8/ijwE6xkVTFsLqlUxsiHzl&#10;iPUpH9Oaa6kDeQEydcAE5xjgpt6Mr6ZM6sFxVkDJZfKypDGIm7Zvdo8NjY04EJusjG5lzmbLAm4x&#10;K1O3a7P7pyw597Bdtmq/vea5J9mmtXofYlg1YaoPvjD3pr89esfCdrQF1xzTTtRl15PpLgtDdQyy&#10;RUukilYaHbNWULeWTPuqufWvv3rOi69/tZ40CmwsU1nW5jTyqa6Vv1mxXU88a+zqXiJxVl7mWVHm&#10;Vy7Rk7KHFqTUTEOOjCUWiEMCT/qrY8ayI4g7X5BJDc5X028HYu3D1/Fk2uJZ+W2ZUCxQtNvvqdpM&#10;LWkVMVBFis5468N8GvTQQYGl5sxpzNG5uWk7qGOdLl97iD4ZCsBYOwv2RJjPyzrOLIwHcMjDxH0W&#10;syOvY0JVZ3Z2zqamppWfCQuY63wcrWyHDx/RNSyGByOzAHzd9u7d5/IEMtcBYnRt9MFvwEvZgJr7&#10;ekuAZX/44Jtnb+7Leb5uGBPw0wk1Zo2WQNqwA1P7ZVnI+hCDdttda9f0PqaPWI+vN8rPbtWblu7O&#10;2o7xtp21Y5VlZA11xb5unJsaFiL6jEtnrHrX+cIE7njrYmUaHiX3W3m6ouaezOm4Gkx8eKLgTb33&#10;LgweU+MaH22tetO91//B34e19773vVErtgwlso2WuYTrbbIaNsd6CTFfUuyWkmkrIHcF5FCtOf5r&#10;L4HyyK9U099RS9/qdeTbKq8A2yPiGo+2wYLkyuu1pWCs7CiWFZh79BMzHtgpbWSmBw6o0aR8lsJl&#10;obqgK9DX5EcLKDCoZ06YmN/uOm05BuNFpnOUF5BzjGtgVMAHwNgCMhiVc5TF1jMrW475fGx9+Qhl&#10;+fwA3FkiSr4eHPf5OEYe91tU0NVzu2PKJ1/haF1T/SVxuR/vJSbg6bTKkM/drluo9xpL6Nl4/zxz&#10;PCVGT8tUFsPG0zKN9TuZsa5AGui9dX1KEEiT1aFyMmHH0owCqzPSK2ZDMqdLmYK1W4WT//OXn/fJ&#10;P/71d3wk/O4TW11ll6EsexBLfxIvS9u7H6g0nt1ONayaqFo91bRapmWNpMxcAC0lCqRMXQFWv8QA&#10;Alyso3+luPFoP4jJXFXqxpXY8ls5Or2WlDUCcioNY8iklY/tB/p7IJD4TcSbGDWv3q2/BWuokj6P&#10;V3iACAg8+Ny1Sl78Mc6TEF8G4sHoAc0+iTJpIEgAk2s987Pv78kWc50twr0om9++HIShlOSnrJYS&#10;wOZ3t0OwSWa/GjCfn/u06jX95ho1DB354nqfJl86xhZTWtWHadXc6Y3K+lAL0ZSVRGqoAawrNWP0&#10;BGT110lbot2zjFK2E7d0K25DsbwNxeUjz8lqOVBO5zIT505MbnrN5+793jtVr2VpeS5rEIeftsQX&#10;/8i2V9J2fjuVzdb1xy/Lj51Taz8Xy9q8UrOXFOMmxb5q3WNq8ZUCHQ+kJD219m2TqajUMeVZlDD3&#10;EimmL6LkrKoBqFDuCASdLgB/Mgik3+4YJi/K7hPnfB4Axr6/FhBy3KeFxwAIQn4SwjnKRDCTEQ8k&#10;8kS+NIvkRQ0B4sv11/GbfORhn/zkpWzA6PLpd4w+YPn+gM9PbSQvxxFfT94RbkhP1k1a74nvRZUK&#10;Wb2MtjwTlRcQUFT5Xb3rnt57mLdmWNDfR1ulhn7XXRpy/m41HJH7Mm6N3iqZz5O6/xrVSVulai1n&#10;jzw6Z7f96GE7fKRhwyOTib3TR6694cvTa1yllpksXxCLgX/nvnf82g0HXv3lVdtOv+qH9+y3G2/b&#10;aYebJZsOVgvAa+1wY8gqgZShXTiaGgGKU5QiDUs5pCzNnEzrIaVhq7bz8nVzylNy51uBwK7GHRz0&#10;BF5MWhTWg48gEPs+odAIeQABfbQoPEDz5ip5AA9+KNeTzwPNMZnu4cvhHL47/i2+L4l9Ggj2WVuL&#10;fXxut3qn9jHpuYZjbLkv9aHh4P4eoCTuxZY64ouTh3tTX67xz8t11JkRbgnlbcg/dl/QUDWPlsE9&#10;ZbZnydeoyQ1h2KW4VnXq1ZVk0Sf07hOxUeF6WP57zqp1/U2CMav1Rq2q7Xx3zGY74zbTGrfp1oT+&#10;fpP2xPyk3XtgxL7/QNy+cVvV/vdn77L3/a/r7UvfesB2TycsVdxguw+ULTc6mbvum/eceGmQZ7BE&#10;ze8ylCvf+jsbC4fv+EbYbZ6SSwZ2ZO9Oa1QOW1y+qajV1q81WzuWsY2TBTFDpIQR26DQDGKIwJnJ&#10;pMQiYiIGOEhhYRPyEbktJTtWsnkbGhHNMNgjudX+9tNlq9hJ1oSVcwWLJ4fswOEjVp6ds2KxZJOj&#10;6xwop6f325HpIzaxerVl89GKGgCXYBFfXEBQfgZlENhiUXfAA5gwWQlAscA7XzQkyEUwiig0K1pS&#10;P77kT5CMz5xSNlFmglEsQM/H0MhDsIrGhfueeuqpLh9lAWx8Z74NBajZ5zrK4rm5lmDYQdV185aT&#10;bHh41Frlhs2XZ23/7G7bsn2HpWMC4kzZYk2+/XTEhtaOW73VsOZs2RIz99orzwnsOc+asI0bV8ms&#10;DuzAwao98rjqfFh5uhkxb9yqamimVS6xCmUx5k6w7cj4YOAcbRlf0mChh2J+tQ2XRiyTle+dSVtm&#10;aNgypfXWia3X/lrLlYZvf9/dL3h++bObZtzLXUaybEH8gtd99aTOkQ/ccGDf7q1jQyVrVcuWEltm&#10;CFC1ZWIVc6a/tc3VD4o9oq4ZMBqJTED966KdAgyDM1ICpTdNATrDMjePdO0l52Rs9bi8s1Xyw3Kn&#10;OBDPBRutQRCnUJBvl7Ndu/fb/MysjY2N27qJjY65Dh/ebdOzU3bS1u2WL0aryQBgwHf66dE6bwAI&#10;AAMsgM2aWuwDZBhu69atqkvCDuw/5CLZfPiMpWlhSwBMeR78sCjA47tJfOGBhgTwzs5NuwbhlFNO&#10;cUDnGsqijtu2bXPXkQ8Q8+E3GgqAT72Ium8/dYfAM2z12brN6HkOlffZjlNPs2RYsrlD0xZUZ63R&#10;LFtxclRM3bTG9IzFpu+x11+UsKvO22C9/JjtPVSznY9P2/6DALhkyfyE9ZJ52lpL5NOu90Dest4l&#10;gTcYniR/HStEf5KY3J5iesxG9B71Z7VkWn5/Gldn2Mo1+c6B/OhO73OH/uu73viZWIxil5UsW3O6&#10;FLzgUGWucUcsTIVhV2ZgNy1TbtwmV59smzaeZSNDW2Wqjdr45ktteMsVVtp8mZU2XGqF9Rdabu2F&#10;lllzvmUnL7A1pzzPJrZdbaNbrrbxrdfY6EnPVr4rbGTzVbZ2x+Vii5hjLoDDcrEoPeJNUpiLxgBf&#10;OSXKyObSlpKCwfKkRDIyZckLcAAIAOMYW44DLhJlcZw8WA4AKp+LPgSH+GPk5VqYlS0NFPWjnoiz&#10;KCQcR3x/MOY7x/w9KYuyvZnNdTQIlEl51MOXQR4S1zJc1Eeouad/DucXq4FkMYCkjhFTCPQ3eeBA&#10;3e5+vGz15FobO+lCK6yRpTB+quXXni3rZtLqqdXWSk9aJ7PWguw6C/MbLVbcrLTR4kPrLDGy1hIl&#10;+cYZuTipnLUTRLcJitGD0OvVO8071l3y2vctRwAjyxbEn/1svDFUHf4vY/nkvePDWVs1khc7tKwy&#10;c1CmrdhXf8/x0ZLFs3kLs8NyYEcsURy39NAay46ss/zYJpfCzLj1MmNStlHrJkeskxi2dnxIaViK&#10;IvYVTXS7YnfZdR40vFaUPAJOtLysT24KXrctE1LHZRGg3N7XReHZZ+sBTfcP5bLPMSwD3yXEMa5n&#10;y3ULE2VQJuepB9dxjN++HIQ81NmX4a/jmK8DW183fvtn8/dv65non2139Xyyc8nbltuiLC7RpcYA&#10;GvxiD2gar67yVnRNRaCui2nrYtqazOOqyi3Lry7LjE9mmSGmBi2tRkDuSzzG96b03ro1mSplk5Ng&#10;hdisttMWNvfJInhUZvwjVp17xOrzO62Qnr3lZW9+7S/89mvW/sA98DKUqAlfpvLY9H0Hbj9/U68X&#10;D54/UoglcqmmfN2aZRIypwtizlRbPhVdItGqErGgZiED6NsVKUjVbVMCO5P+06xAIQMv0WMsb9dK&#10;6ZiNpiq2LjNlxWzDkoW0xXNr7J4He1bvFq1Jv6VYCv+Ngf9dKWsum3OjmwBxo1EViFu2avUagTRS&#10;bA8kvvfLbwRTF4bFlAbM+L7k4XfE8omjfcuerQEYQAeMfA3Csyl52GfEFmXAquVK9JlUWBihfPJR&#10;Pvf1YAb0LFYP83LMAVrWxahMeOraadI/rrx6NyMjoxYL5at0hGA9dyab0rtQYxKqMWgIrpX9dvH2&#10;ok2OJ6zCfG6ZxBldG7Sa1lG9k/QHJNQAdWetXn7cgvpes8YBl+KNw5ZoHFGaskR7v7XnH7RscMRG&#10;4k0b199h3Ujbtq7P2MlbRmzrptXh5GjwlRc/79Uffe971UosU1m2PrGX2//QnvX+20/7SimfWZ0U&#10;IFlip9usWzzsSIFr8kdHLYynxcxRxHghw8gKdiBxDKt9DyyUn9k9I9mqPft0zNCyzD+ZvKvOt49/&#10;vmmH6qtttiO2EDDSYvhyVcrZajiwFNNDLpLdqM9ZXfUoDcv/C6OgGcDA/9y4ceNRpuQYwONa7utB&#10;zDBJJC3z0QOW835YJMD2M5X4zfmFjQT3IW+jWXPXeRPcf/UhmuEURdV5bnx1GgTeD/moH4Gq7JDK&#10;12vp1joOrEdqUwL2hAApX7Ym5q/Pi3V7Ni/W7ARNa87MWnDoDvv1F6+xs7fIlJ/Qc4tLZqdjtnc/&#10;wbG0fNyS6CVlrW7ThkbkzwugiUTHBRdTsaTJMdIVjMjq2fC4XJR8zrLJUdUraclM11L5lAWZlDXC&#10;QljKtN6/4ZqP/TrGjHuwZSjLHsS999jq/7j/pOtLxdK5hRQrddQsHW/Z+FDejcFNJwsy83xk+ph3&#10;wWLnDlhiEudz9o71yRKxRvFTsZoNpcUIKZm3w0VLT5xnn/zSjB0WiI+0BYB0wfV5hvLR5KEa47CZ&#10;ABESWmUqogCRSGesKxAAIu5DxBiQAVaE+/jGhfOAirqSnwBXKilzMxkF3DzgOO9N8P9fe+cTG8dV&#10;x/Hf/Nmd2X9erxO79sbJxnFUENCqtByAULUHqAQSEq2qHKqqDeIUEKIHeiyCqFW5IYR64EIuSCBV&#10;hEuvoIJUCFBUoRJUVCux27r1v012s96dPzs7w/c74yGrEC+o4lL797Ge3ux65s3Mm/f79/a9N7nQ&#10;5cfxMzvl2PFVrVbS77kv7405j88tOjvReAz357n4NgleV15X0D3iIyxg+GAinKhP12R7d1scxOlh&#10;H2X5sfD9iqYZyVaXw0l76Uod0c5b8p1Hl+SeVii1agdWnANAIJiFGbjLM6izAhQbGqeNsATeEQeC&#10;MJzl8+KkCCuBYHMfIxYHHhUXzresaewHBeAyOXDNLdnxi8m0e+OlExd/84zxsgrxR5b4S1J5rn7i&#10;YuPo7GMNN7DsYENqcKtnpiypQhhLhSosbia8bMRZyuJb5qMYcRgaLNeWZoPnNjumKFCJsYtGtiEx&#10;PMfiTEv6siiv/9OSv12FlRc0yEpTeiEEj64lWiXn6lqIn22UZaJcfCkJ3wqF81C4bp0/G/5IgUoV&#10;yCRw7dyf5Mfm22RcMd2J1KJDGPaDAns7/z4Hzl12M0UwhOfBkW5GEfWDsMEyyqmgFTmIpg+FBOXp&#10;mAOJvXch3NdksdGVTy4mcsR4T9wY1j+dNwyFx7c8GFBcsLiE64LzOXCeN+8Fthh1g2cBzcdn41Yz&#10;ZRLBOgu8nFLjWNrH8UEn9e/fjN/85bP3PSe/TQs7oGRP44DTfd7+7I/+cfpXSwu15l3VIRyxLpoL&#10;LLIxlGm6g3tCSzKrx0EXsGpQ3oUCJ91nHTIjxrn4P3ua2XDDqCelaiID6PjyzN1Sm79fuslxWOK6&#10;dOI58aQhcWEKQkxLCQGDYBaQbOYoh/56BBmL4SbeCV4T3eJJcGLDOLy+cagM9icb0DGJvLzbyyWc&#10;uL97A/UIRVRwYc1Rn37oSd/nskYIS0JTppwGhBjWFFaYC9kN+28j1l2XhblEPr5oy3L1ppSiLtQZ&#10;zgFvhz/ucRF6roSS/tAH62paFGgbAo3Ym24LLH8R3gLd9yAYQJBrXNgh8ZLiqOfJoDvwVo3+yiuf&#10;+8b7PzPqchXV+J8Xf4A4FEKM9le48Iicv2HO/uBUszE93zBlumRJrUwtz5gtG+xBgaXl4yD9dDke&#10;NKM01kwtL1tCJhCpQEOI6YLS3Y3gMhtuU7b6FXntjQ25/Pct2dx1JbCmxE9oXTJramMLDm26HnUR&#10;F0UhDehoW7d6bVkmc35m4nVNgg0/zXHMeMrJldN+pJZ2giXOr4uMl82clpgxftrbzimACSwt/jjD&#10;yLRKuE9XIuigkYeQBBuu1ZdKsSPzsyL33bsgD3xiTqrDzXRly3RMOYdtmqh/CC0tLh6E9D3E2qUy&#10;rrOIbZ+rlO40iv4Kbjw2EUYM/JEEsZE4ZrjWctf/Uq+HV+RJuYLb3kQ6sC70OIdCiEnyuhRe+K6c&#10;vxo2LjQqVt0cDmSENH8MMZbNoYTZaz6LTvamArRdNKokjQcpxLad/bbLfUplJxVecn37ejI1vZDU&#10;55Zlu2vFr15eif761lYi7rxU5xal2x8K1wEgcKwRR4+QZ8MQDTTcgYdzO46B8mhu4LVnAozzGIhN&#10;jTw23g/GxDnjApZzJ3d4HN7vJPKYnDAfT+wnKEBJUYhj/gRbRAwOx9YPI9xXxI5phA6OxAG2vR5c&#10;6bbE4YZMVXw5vdyQu0/OyF011EPkyzDksFVY8iDE8UN8htWF5eWsKAq4F0Rxr7uz/Vhz93v3vygv&#10;y+M41VVc1A+RGkhflAGE9tZaSoeIQyPEBO2u8MIjJ85fC0oX3IJVD3z+nDJEA2SHUD5pIOsIojWm&#10;ENMSOxzGB/eNM5MoxOzYooWru9HqF05tXTKswLPdJTnaOL65tX7znVf+sJVsOsclqDVTV7vHheAE&#10;SkM6cOMDuPNo3Ix1R2VpNj8jR44smZ1Ou+V53izPw0EWuJYj/f5ua2FhYWJQa8C2E75hgaQDLfbg&#10;d1xmZyL5rPv/Ausmj9NZV4xLTbi84U0ej2QPJbI9CWNfoiQp+f7ogUZtrrLDtxVCCM0hBLTXll5n&#10;FR73ZuwWPalVLOm2t1OFZkKHFQscCENF6g5rpWpnxJ4qy6kFnte1ot5rX114+6XPn5HLxtl0MJey&#10;x6ESYpI8JPbPl5469044+AoEEY6kKcEoknDIiflcNWPPZcZ/6FqHkYeY1Z5NTGOWv4PWKs5GqWBf&#10;D/zd4MK3PvVT48xPfkdZSQ/6PwJh4bNxTp48l32xD2trexspJ6WFlG61snx1bTXN70jrVTl3bnL5&#10;q6vZ8eP52l6ZLXlYVuX7Ik/jw8NoTF/HJbdgHN845fgXz34z7FnPlN1GaeRHEvQG7ZHX+9NycXBp&#10;/covOlvtm6mrfeZBWHIczkVF+/0ACfrAkN2vfVre//MVcY8+9HjzwWb87uwTl9ZRzwd6hY4Py6ET&#10;4pxYvg0/lKuZfhnp9lVNV/byjBU57fz+Y1a1vbMjz0q7J20JUXGMRg+l+/a/EMc/dn79x5l731sJ&#10;y1HHllK8vHH+2Jlrxln63YqiKIqiKIqiKIqiKIqiKIqiKIqiKIqiKIqiKIqiKIqiKIqiKIqiKIqi&#10;KIqiKIqiKIqiKIqiKIqiKIqiKIqiKIqiKIqiKIqiKIqiKIqiKIqiKIqiKIqiKIqiKIqiKIqiKIqi&#10;KB8CkX8BnptTGOfNDbEAAAAASUVORK5CYIJQSwMECgAAAAAAAAAhABUeBgotywAALcsAABQAAABk&#10;cnMvbWVkaWEvaW1hZ2UzLnBuZ4lQTkcNChoKAAAADUlIRFIAAAE2AAABOggGAAAAnH5+0gAAAAFz&#10;UkdCAK7OHOkAAAAEZ0FNQQAAsY8L/GEFAAAACXBIWXMAABnWAAAZ1gEY0crtAADKwklEQVR4Xuz9&#10;ebxm11nfia53ns481Tl1ap6rNKs02JYsWbYFtjFg4wHb2JcxmE4TEpLr0E34dKw/kk6HEBLSJJcA&#10;uZdAAGM3YHCwscFYeJYt2dZQGks116kzj+883d937fep2vXq1CCVJMuq/ataZ+937bXXvH77edbo&#10;IkSIECFChAgRIkSIECFChAgRIkSIECFChAgRIkSIECFChAgRIkSIECFChAgRIkSIECFChAgRIkSI&#10;ECFChAgRIkSIECFChAgRIkSIECFChAgRIkSIECFChAgRIkSIECFChAgRIkSIECFChAgRIkSIECFC&#10;hAgRIkSIECFChAgRIkSIECFChAgRIkSIECFChAgRIkSIECFChAgRIkSIECFChAgRIkSIECFChAgR&#10;IkSIECFChAgRIkSIECFChAgRIkSIECFChAgRIkSIECFChAgRIkSIECFChAgRIkSIECFChAgRIkSI&#10;ECFChAgRIkSIECFChAgRIkSIECFChAgRIkSIECFChAgRIkSIECFChAgRIkSIECFChAgRIkSIECFC&#10;hAgRIkSIECFChAgRIkSIECFChAgRIkSIECFChAgRIkSIECFChAgRIkSIECFChAgRIkSIECFChAgR&#10;IkSIECFChAgRIkSIECFChAgRIkSIECFChAgRIkSIECFChAgRIkSIECFChAgRIkSIECFChAgRIkSI&#10;ECFChAgRIkSIECFChAgRIkSIECFChAgRIkSIECFChAgRIkSIECFChAgRIkSIECFChAhXgljn+j2D&#10;dhDnhEw8+Omasmjp+hy07747+dG13oFnB1uj9XRia6XR2JVKx3piQqvVcuVWw6WS8kD3jUa9mc9l&#10;Tm+cGHq2USutNeKJ4off+9a5W+798Kq8Wtf/CBEivDLxPUVsf/fDbuB3ZhO3zayN3FWrJCeyydRU&#10;69SJz39gufnQTzgHAbl/7lz+6RE30X/zTTtqyd4bGu3MbdVGY3cqlRpJZjK9iWQqFYs5T2zNZsu1&#10;fA60YchWLB4rtZvt1WqtVm826ot9fb2PVsqVrxSy8a/PPvXpZz/3sCviOkKECK9sfM8Q26M/7Yb+&#10;9VP5d85Xx342Fstel3DptIS2SiadODK+of/Ba/bvfHZkZCR+7PT8tqePn9hXKlc3tl1sSByWbccT&#10;8WQyGYsnki4RS7qYrqAdS8joJh7X/7iTIOcgvEajKdMQ8TUbzWZ7WdZPlkrFL9YrpS/e+Zo3FnsH&#10;+rc2G43S409849mfefO907ftfHw+9rpfr8grJMgIESJ8l/E9QWztf+pG/tEzg+88uTjwv8QSheuz&#10;6Vwi2U5KP2y7hdUlEZVrDQ4ONjdsGGkn0qnE4uJCYm5uzhXLJTc0OOLa8ZiIK+3EbC4ZT+ma1G+R&#10;WyzuktmCDwNSM7TFdu12wFHNRgvSa5dKpVqjXpseGd1Qm9w4OZTJZlvVSmVpbm76eG9v5puFRPJr&#10;idXTDz/wnz52+uPORSQXIcJ3Ea94Yjtygxv4P/rdj5Tj234+mem5LpPMJJt1qZA1kY64I5mOuWJ1&#10;TfJb0o1uGHF9fX2uVCm6paVFtyZiQ91MpbMul+t16WzOZdIFT3KIak2XcNl8r2u24l5C60hpPtyY&#10;2BKyq1QqLp3KuEQi4er1uqtWqy6ZTLvh4WE3NDQgv5PtVqsu6/r86sryU9Xy2ud3bxj69EL1xPR3&#10;HjmcX5wvlfbe2L/wW7/1YAWB0HseIUKElxSvaGKTyJP+P3906A2HVkc+0mgm785l0qkeEVHSpVxx&#10;repqtZqrtYsukWq7teKK27p1s7v1tptcvwhnbmHWPf7kE+74sZPisKQbH9/ksrkeF4+lXaMlMtT7&#10;WZFdqdxytUbbq6CooxBYEDhjE86HwTiFSXRcEeZMotuyZdKlM0mXk+Qn4msvLi8uVyu1J5KJRCmW&#10;Sg0PDw0vJ1OJJ+uN8rdq7dVvTh0/cexv/ubPlp95xlW9BxEiRHjR0WnFrzyIN2L/+9+6G4+2tny4&#10;Ecu8sb+vN1/IZz3hrCwvy6y5Vhspq+iSKbrJmm7D2LDbtGmDy2YlXTWqIq0VNzs/7Xp78m5y86Tr&#10;7+t3cRFXu9V21XpNhJRzPT39Iri8KxR6XG9vr64FSX9pT15IbxBZ3KuyCU98/IbjAruYK1fWRGjV&#10;gBgTehqLZZut1qTM9ngsMT4zO7ul2WzfkExm72w3Um9KJvtvu/nme3ruvvu2yv33f7WupEYEFyHC&#10;i4xXLLH9y5Lr/a0TA2/P9E38aDKV3MBYpmjF93mtrpZcpdqUWpmUGll22UxC6mLCjY0Pu/GJUUlw&#10;ztWbNZFbRcRT9mQ1NDLsCpL28jLpXEFEFPcq5eLiqvyS5CfJrC6ya7VQRduexERUIs2E3AVqKYTG&#10;Mwz3mGppTSTY9FNG2u2WSDGlcPKxeCIe89KenC4uLMTXiqWc1OSxgf7BfbVa/Y6lpbU3/fAP/+D2&#10;vXv3L37961+fu++++wIdOEKECFeMVyyx3TTiRp6ob7g3ke+5I5VK5BoinbWVVVet1j0pJSSmIVml&#10;kjERHMlou7FRvTQ2pLumazXrri6SWllecRlJZr29QyIfJymu4aqVlquU6yKsrO9/y2RzXiKj/6xU&#10;KvlrS1IdyGazntTQ2pHKwoZw2q2Gf95UWLVa1auoSHL1ekN+Fd3AwID8q7nllRUR8ip9frFkMplP&#10;pdMTkgj3JxLJXV/96lc37N+/Py2z+p3vfKcikvNhR4gQ4YXhFUlsopTYp/buPjAd731nK+au2bRp&#10;Y6K/v8+trBTdklRQcYPIJBgA6O/t8ZJTQ5LciKSyYRk/P03EJOXQTZ+Z8wMHPb2DbnWl5k6cmHEn&#10;Ts6606fnXXGt4lbXVkVZbUl8KZFUSxKhtENJXtIqnYQuPwu4xaCCTKvZ8M9wH5f86J9JWpNw55/V&#10;qhXXUNiJBNNH9K7cLC0tu7GxUa8GL8zPuzPT016yS4hI11ZXsyK2HSLS14sc78rlcpu/8IUvrFQq&#10;lbmpqSnU1AgRIrwAvOKIDVL7+HsObn40PvquWiL51kwmOXTtNdfEJicnndQ5Nz+/5Co1pKWkHMdd&#10;Ty4rUgmIbMOGcTcwOCCprOIqUkFrDUlUsYRrthOSpuJubmFNRFYTodXdsSOn3ZEjJ9zs3KyIsOFS&#10;qXRHMqP/DMoKJDTUyWDEVFKgfgPcBX1ubUmOIkCprLhHWmsqHlxRnCE4JDXIraw4ZTIZqbapjlRY&#10;87+rtXoskUikhOF6vX5AUt3+Xbt2JX/iJ36i9KlPfaom6Y3RiwgRIjwPBC35FQJI7W/+zS9t/stH&#10;Dv344traT7pYY2s61Ypfe+1+qYsp98TjT7ljR0+L2JxLJnIuK3W0QB9YrOH71a67fp8b2zjsTk0d&#10;Fwkuu2a8JSLJuNUifWdpt7hcEVElXaOWcEePnRbhLLm9+7a5waE+l8/nPYmh6hrBMXiQlRp7Ps6N&#10;kLLSqtmqKd5IeYF9MAdOZCeiRI3tHxhyhw8fcWtrJUluY37KCXPsarWGH6yQ7Od9gkxRreUH7Lmo&#10;sI9MTEz8tdTTP/nxH//xJ2QfEVyECJeJV5TENvXmg1u+M1P8UC2W+IlkKrm91WrEi6srXl08duSo&#10;1MgTrl6re0knlQgkplZtTZJRy2XzSTexcYPv8D92/LhU0Gm3slpxZ87MS11Mu57CoH7X3JmpBVcu&#10;1Vw+1+d27toh1XVAUpckq+VluT2j64onKEgJoomjViKhyXi5TGpkWxJeq1GVpFh1Kwuzrry2rN91&#10;l2awQY4a9aqLtaSi6p1icc0NDPS7fDYvNXrZS5P0u6UzWTe/sCCCjot0m37golgqumq5GpPMJ57N&#10;T8hcqzRv+vrXv754//33Tyv4iNwiRLgMvCKIDUkt+YF7thbzG3+iEY//tMhpe6vZiNVrVRFZxaHp&#10;NaUKllfXpEYuiTmwa7h2a9XlsjWXStdc3yADATFPgiveXc2VK02RU5/8z7hsul/3BUlOZUlibZcv&#10;5KUGluVu2S0szOhakl85Nz6xwY2OjojYMiLOoI+NqbxNuW1UixIiJaE1peZKIlxbPONqawuuVlp2&#10;iVbDlVYWnBOpFXJJVymuyqy4HOpnPClVNynyaro1qaEtSXdIdCS81az5QiCcRrPuqqWyyK9Ef12s&#10;uLaa6+/r3dluNa/5kXe9u/nhD3/4xJ/8yZ+UyLMIESJcGN91YoPU/usvvWfzY3OxD63Waj8pSW1b&#10;KpXwpFarluVAip6kGd8xr2tdBFMtF0UyFRFbxeXyzhX60y6Xy0rlXHMz07OSuvS8SR9XTspiWhJe&#10;jyS6PlepNrxKmMqkPLFJIpREter7yPL5guvp6ZHKm/XxCvrVGpLQmIXRcnH6z+oiNJFbtSTSkiEe&#10;yVjTxaSyZqQSt9tSiSVFJuVfOp3wqifSGyOkdRFixa9cEDGKMBmpzaQzri4SY0BC+eAlPPrlGLRg&#10;UBbVuNVqJROJxHipVN76zDPPFG+66aajDz74YERuESJcBN9VYoPUfuUD92w5tJD6yaZL/HQ2n9uW&#10;TqVivqFLPYN4uEdqo6Xnsulg9FL/kKgGhvpcT2/B9Uq1SyQybmW55JZXiqKhpCSirFyxHjTlevsG&#10;XFK/UTOL5bLL9/S5bK7gqpWSSKfqJbVCr5Eay6sIO5hWxminH+XUPfFgCke1ovgwshlLuN7eQT1X&#10;eImUSKzhavKvLEKOiZwmN026vXv3uZ7+HoVZkJuEpMiKJ1gGF5AIkUYh72AeXNu7QRWuKw4QGwMN&#10;uVwuHo8nxsrl8mS9Xp9985vf/OxXv+on90aIEGEdfFeJ7Ykf3rm5ktrxoWqz9RM9hZ5tzMCtVauu&#10;HWN5UzDayIhlwnesS51LpyUNJaTWQVZ9bmh4WIRUcDG5q1ZbwVSLZN6lMwXxoEik1nCFnn7XNzCs&#10;3zE3O78g0qm7PhEdBFIUafRIcsuJJBmtZNQT6YpBA8gK9RFiSyl8poJ4IhQxpUR0fT29bnBwSGrr&#10;Bk+aKUlfErl0T5a2XU9f3l1z3QF39z2vd5OTE25oaMj7v7wsaa9SdS0R15okzKGBfp8XDYWJhEjY&#10;GCQ2wPpU5r/BlH19ff0Z4ejRoyeefPLJKT2OJvVGiLAOgiG57wJ+/6/e0pfru+7eWqv9vnQ6sy0m&#10;/Y1GjJEwJGJLSnJhgCApiaXgVTdWHdREXox0ZrI9auwiHj1fK9bdGkOlUj0T6byrqrlLKJKwlnU5&#10;EVBSpFNlwqzc2K4ekKC4znfk5wo93p7RTGap6YePI0SE9AThsBgegx2DCoxo8u7KSk3EU5ekyCqH&#10;ut8SKSk1NJtNutERkd9A1m3dssFt3brBDfTT19d2vfmUy4j/KmsrPr2MiDJYwaAI4UFswUTfuCfx&#10;tTWp2DMzIu9qXuHfKwnuH7/73e++Q/di0wgRInTju0JsH/xnrvD5P+15k3jmg1LJdieTyTjkwYRa&#10;SAhpisZdkcSF5FJvtl1V9w39YDQRCax3YNBlcr2yl7TTZhuinGvHM36O21pRBCTS65e7RpMBhaJb&#10;WFrx77PKgD6umiSxeFISoPyDPCArpnaINPQ7LUmtLSKriWTltqMS1hVYQDbBfm5MDZmdX3ZLy1W3&#10;uFRySyuotnXFva541yXFEXd2Hmm53gIL5UVgsstnEy6TRg1tu8XFee8/pAZZMu2E+EBwZogT+XP6&#10;9GkndbQgd2+W3T/80Ife89qI3CJEeC5edlX00fa/7Hn4U1vfurRY+seJWOJ1+Ww+0/LqV7A0KcW6&#10;TP0L7OquIaJYXFgQeazqWcr19Q/4tZ/0aTFJdkWEI/1TJJVxdZFQvRGTJJYWOWRdPJFxswuLbnGl&#10;6Oakhoqr3MDgoN+PjfWhhNXfJ2lNRMomlHEmwxE2/XtITfoH8zOIgYoMEfX2FPyielTTtVUkOJFh&#10;vt9PGWm7huvpzbhUNuZGJK3dfPA6NzE+4tJZqbntppufm3fT03NSaateiaxLaiyVKnpXEpwIVgTv&#10;8wDEdQ/BISFCbG3Fq1gseklO6U+LQLctLS3v/bM/+8TALbfvG9i6ecvmN73pzt5f/dV/Uv293/sk&#10;00I6ymyECFcfXm5iiz/7YOXWVjP7v2TS2bvSKclfktAgLyQdGjXzulgMxbKjpMiGfjAklbn5Od+5&#10;3yOppi7pjb4qViKwHrQllRXJrFprihwgGrmRKjojIplfWHGLcrvk14xm3NDwqCcLST5+dHTQDzzQ&#10;YR/syRZIXJId9Zv+MkiuUROBiejy2YwbETHSL9eQlLW8vOZW1pqeEBuNiiuVRb4pvZuoS+3MuRtv&#10;usaNbRjxc99qitDS4oqbEbGtrIqgRMLxuNRMpSEhyZE+PXBWBVW+EF/ukSZRn33fm+KOncguJYLb&#10;tLKy+rrVlfLbqtXmO4rF2j3f+tYzk/v2bS+1Woml+fn5aN5bhKsSLyux/W//2we2Ozf4oUQ89YPZ&#10;bKYvWG+pBu6JpbNNkGgtyT5E+s1i9AVJWmk1cGbwI7EVRQRIW4xqQlJlEQaqqpM6mkrnpD7W3cnT&#10;M+701BmpoBXfbzYwOOSnchR6+lxvX8GVKyURTc2NjY66XIZJuEmv8kJo4hUftl/UXpE0hTSnOJVW&#10;Vrx0d90117i0VNFjR49KjVxR3AZcMpsXIZZEak5kxLtlt3Fi1O3fv8cNDvX7gQl2EpmZnZf0ueRc&#10;KyG/q16tromQa/VgdxAkM1t0z1ZKDDgwZQT1FBWa55BaZxqI/EzERW6ZcrnUU6vWe0WEk4r/LSLc&#10;W7LZXOznf/7nj332s58tRovqI1xteNmIbevdLjuQ2H53udR4Pwu/1XbjVTVQaINGimTkpzvEkWSQ&#10;TpBy6n5ulyQ7kYakGqlnfh/wFuQhVY5RRDQuqaSxWFKSnNTDUtW/yyaSAyLD8Y2TniBQXVnXiRSE&#10;tIZhGgfdjArSEw8jscQBZvN2igeSY1MkWC6uiVjjbqCvz1VLRTdzZkoES+g5T7guVpd/TAjm9Zob&#10;Ge53O3dtc6MiJk9G1YY7euSkm51dVBpTin9bqnFc8ai7qoiNKSaeRH3am7ILduuV1OXjisRG3JHe&#10;cBe4jflnrLYwiVP2zHvbUK3WRh966KHTTz755OGvfe1rkl8jRLh68LIQ2913u+S+Td9/e7Oe/tl8&#10;vvBaNdAMfWo0xLaXktrMZpBkk/QEwz27afhDVeTOj3Go4cbU6CG1Wq3uVbjlNQ6Nion0MjJZL7mJ&#10;E0SEOUl4g5KwpGbqPXrKSqU1P88MHlxeWXILCwFhYIe0ZlJbsKA+kBwhWV5oN+ue2HTj0iLH4tqa&#10;7/driJBiiaxLpBRGqyZyYYRTBBVruuGhPsfC/YkNEz7+a6tl99TTh0VUyy4vaRNiZupJLJ5xNUZ7&#10;RWSQlZfORGB67CUzVGOuSKmMykJ2EB/9b8zlQ8JjcjKqLB8IpD29H2u12n3yqyy7Q48++uicvIsQ&#10;4arBy0Js733vT42vrjbfl0nn3tnT0zsIodnUibYaNVIKGzTSoOlXY6cOVhoEo5FlL92oxfo5bDRg&#10;1EuWJzFRlh08MuypJkKAFFPJjMihR/4Fg4UsNmdvNuaJ+U0gC3n5QV+WV+XkRzDdAlIBMfmNZIgU&#10;xgoC5tCxNrRWUTwaIi+9x+aSZRErJBhX2KSjXqdjnwEJpqPEXG9vj+uV+qv06t2mW1hcdk88cdgt&#10;La25fE+/SLvliuWaS2Z6/IRddv8AqMyc25BkZFb+MqDgR4ilujIyywAC5OY/BuLdYCG91Fipwxs2&#10;sBxs1L+jxylJqjX599g3v/nNw/IaUTRChKsCLwexpTZu3HynRJMfy2Zze9Qg48zLqoq4bLAAwkHy&#10;gFzqjbpbWV11q6siD0YPJXH5UcNs0P9E3xODCEhYfnRT5BaoqSlJWUzeRV3LeDIoFdkfLdgdlwmx&#10;qG6ok0ld6SdLyx8GImw0VKyle6ZiMBE4WPyelJorhnHNWsW1pZK2FT+WdiFRNkVyLaaDNFgZUVX8&#10;JHHl0npfpKh412tNt7pWcnOzS256Zt49e+SEfpddLl/w0iWjuJIvJa0xRSUgLEjJj/oqPaSBuAP6&#10;HT3xd4gOtyywB6wxhUB37drlbrzxRrdv3z43MjIa6+/vb8v9E48//vijIsVoICHCVYOXlNgkNcTn&#10;5v7BgWKx9KFMJvuGdDpdoEFiIBk/d0yGK6oVkhxbCdGvVFJDpwEjwUBouEGKSUsqo5EnRGpM90Cq&#10;QRjxHfAMIoigsKNPC1JAleVaFTFVKiW3trbiF7+Ld6QgBh33vBOQBXuv1X3fHXPWKuWiJyn62FqS&#10;1tjBA7WUdaP0zqFOs2tus9UQ4SZdX29e0qIIWpIgi/ZXVlbd3PySO3lqys3MLLqpmTn5LTUykxex&#10;SY2NSyprQ9CkvelVYyQx0ktauSctXqJUmskjyJ8PAiZYncFkYFTxtCfEAwcOuLvuukskt7stgpva&#10;uXPn3/3bf/tvH7nvvvuifrYIVw1eUmI7fvzdI7FY5n3Vav3HCj35DTRUSI3GSL8QZJVRg6TB0nhp&#10;2Avzi35NJ3oWUzto5DTaQL1C6RJQD/UcQ/8/gwUNSUcwqZ8DJ5JAfcVPJtOm9G4OslC4EBddZ0hl&#10;SH1pkUxOUiBxATyHYJt1GZEZAwgso4LQUEm5IvGhojL4EU+hHrOIXipwBj9ERIoDYUO0DZmZ2Tm3&#10;LBW0jEQmiZLzTUtKK6scWi2k0YKSSz9gMMHXJFPyibwx0kU69dKnyA77oG8t4ZS3uiZ93pJPrIhg&#10;VFQSHutJH5Hk9h0RW6DrRohwFeAlIzaRUOJXPvrPDg4PbfhAPBG/NpNJJ8qoW151ZIQPEmBL7mCU&#10;D9KC2JYWl3wDRVIbGRnpkFNAfIF0pkjLPQa7NuQhqYv3IacYqppURKSwlMJAXcNdXo0f9ZNdNuRU&#10;dkwCbrktW3e44aFhTwaZjKQikQ4TdzkoJqv3q+zEixrKfDmvekqlVRj4SYd+j6S0RArpk8X5Tupz&#10;MIKJupmS+tzT0+cWRGolP1CA+lvw5LyyRp+ciLbO1I4e2bT9bruQFypnvtDj0+jVUT9CGgwkQLoY&#10;8oI4lUtrimfGz61jdHRpYUkflONuevqMW1hYTEoCnv7t3/7t73zpS1+KBhAiXDV4yYjtM1/8d2PX&#10;7b3nna4V/4F2uzHYbtX9zH1xlAhGZJWMq0FKWklm/FKmsqQVzgRgRn9PT8Hlczm5S/lRQhoxDdzI&#10;zAgOMuHsAJCXdEf/GJJeTMS0JjVSNOTnwDVEANVasBlGKgGhihDZ9FbXlCSdHqlwWfk1L8lqZmba&#10;DfQW3JbNm12fyLXqD2hp+f6+iu6TIquMpKkGk4I92bEvHIQjFVbSHIfDJNIZ3TuRWc1Nzy26elsk&#10;Sx9hb79LSkJs6jerIji7IeFYd9rnydTv/KFwIHakur7+QT9S66e+SFLzqnWdDS4Z3ZVkKMP2Tqjt&#10;qMwMJJRWV90zh59xTz7xuHvs0Ufdw49853ChEPvql7/8ABtVRohwVYCuohcf73HpbeN33Vou1+8V&#10;EY2hWmWSkrrgIJESo5SSl0R0wTpMGjJXwCRU+oqQWiAxpBQjMqQyCI4rKhdukeqQ1JBiUA25ehKU&#10;dMZWQUhvmMHBQbdn3363bdt2L7HR/6UHuq5wqIprS33tIexcxktNU6dOuiNHDkvymXZLnI6leLRj&#10;KVdptNxKRepgLOl6h0ZFYimXlIlJ8mTtKWcssCa1IlW2xEp82SVEZilJZclUTkQVk3qq1ENu8sOT&#10;tSiW9PRIqkRShZiZDkI/GulId6Z12OAB76QkcZI/qL30/SHtVvRxoL8vOEyGom0V5fbYzTdvj6S1&#10;CFcVXhKJ7Rdee/tIqrDtnRJo3ppMJHrpqGdumtqgRwtm0Q/+VkpIRMEqAwjJiI0GTOPEDnBPQwc0&#10;bNwgoTQkieGmr7/fkxdTJdjeiNFVCA/DFIgBPYf06grHq3qSoHivot+M0i4uLcosueLaaockq25l&#10;dcWPjKK2opaiErPfGqsfUEuz2bRXU5G8mDjMzh6wNzuQsGif3T6Ys0a/GpJjUtIiEhjTWUg/gyDI&#10;bGdHdT2Rs50RamosIDmRH/mD2ulV0XpA3vyG4NuSgpnKQp6QLnbmxT9Pesn4mdXVlb9+wxvu+Nrv&#10;/d7Ho1HRCFcNXnSJ7T3indXa5n2u4W6NtWMDnkxqwYgls/8z6ZzUx7TvM1pdKXpSQUIyKQwigkC8&#10;JKPGiZ0RGr9pvJAfBikGiQsC2Lp1q9u4caPvK4Pc/JQJ+YFEhx0SIX1PHKSCestqBPN7cXHRTU1N&#10;eb+IB+8Rj0Kh1/tFWGybxHtZSV+4KZerbrVYET9lXVtqZUzSWDrLYcwymV4vnbFzSEyqNiov2iOE&#10;FpfUx8oDpDWyH2m0JhJGJi1IJSU8tlCC6DE8D+IT7ELi31U+BHP5gjl4xMdUVdIE4Wdy2drAQP8h&#10;iaXfecMb3hvtuBvhqsKLLrGVx9zYxNYD75SE9gPtRqs/k0rH6HAPpmI4qWlBf9VasezKpbLU0rYn&#10;KxoooPFCNkhTXhVTo+YeQ6PFLaSDPQ16dXnFDQ8Pu36R19w8u2dMe4kQ6QdCwj8mta6KtCAC1n8u&#10;LCy45cUlL/nEpLYRDueWQoBM1ZCFl9AgTiQj5twhFfmVEZLKJKwpbEVWfIv6SdK4ZiSdMcqaEJmx&#10;sD0tMkSLZvNKpnMoUooP2zJBqKQX4ka9TLtcvsf19vUqHxL+zAb2i8uLWCFX35dIekV/pBkJkrBZ&#10;z0rfHOlAUmRNKvmDUX6fUb786cRE5q/vuusBlmhEiHDV4EUlNtrc4Uc/cKvI68fUQK8RYSQZAPBL&#10;oySVsH+Zn9s1t+CWFjmxqSopSNKX1EIjKq4QDZIKv7n3qpfuISkMQDqhX4lTqzyBiYiQxthtln4p&#10;iA0iROqBCNF7Z2dn3fTUGS8lElnvZ0fFRMIDS1JJveQm0vDxEMEwsFEpBysl8Ccg6qbU3bYryp79&#10;39hZhENaGBhADfVnmuq+JTcVpbveQPJi37eA2DiuT8ErjEDlZkF8odAj64Tfool3iHdfX7/SAdlL&#10;ulNcuJJHLfkHUbNkjD5E0oLBL54r3TP1eu1v775724N/8Aefi7YRj3BV4UUltp2HPzh6KpF6Z63Z&#10;eLtIYQDJoi1S4gi7rMgLaYf+o/n5Rb/5Iw17TKoiE0whDYypohCHJ5IOsDPJDrJizhfExnwz7pGo&#10;cO/VVKmMTMyFmHgHSYwJs0hzTLydmJhwkxMbvURG3GqNmqQfthWXyqdwUDmRrlaLq4GKV+cwGeaR&#10;lUU4wWnv8rzjpiZy4+AZ+gIlPelSZXJwXemBvKR+svMvyjTLtDCQU7A7MNJW06uXSaWb+MRESuQN&#10;S8lwMzA0LKJmgIEF+oFayuAA6alUy/4ZgNQgOCRApoqQR2trq0cOHz7xnQcfPLTqHUWIcJXgRSM2&#10;cVTi1/rSB5vp9AfU4q+VSJFgIiud3T1qaKNjo/6cApYwLS4vSdpoinTSbnRk2JOJSWUQE+QGsWEH&#10;OSF50ei9aig39MlheM50DyQxCJNGT/8So4ioafjFtj9IcWtS7+i/2rZlixsfH/f7sA0q7JLIyqQ6&#10;+uluuP46vzSJcE6fmnIriivk44lERArBsca0INWx0NPrmqIcRkJTqJMFFrDnpZZCkIxk5rzkhWrM&#10;c8JIJIIVBfSj0cnPvmwJ2bNMLO+nfWT82aNIs4yObhjboPcYeAgkWfxJSTX18VEeeBUerVbPgvwL&#10;+g/1IWjmcpmnFxfnv/Hoo08vBKUUIcLVgSsePGi3D6be7dzkjx3c8prs+Nj3JZKxfdlsLMWe/jV/&#10;TF3RuWbNHdiz293z+teLPDZ76YvGt2vnHt/hT4PEQDxIWF7FlJplBAexYbjHXZjkIDfcMUiAJMZ7&#10;DAZAcPS94YbfEAAkRxiMnuLeq5NyXxJB2IgqHfn0u+Ged3v7B93kls1u46ZJNzg84kZENEO6cg4D&#10;/WV9vf3ya0wkOeqy+YKfwxaXVIZUR18ZA6B5EWDfwJDvg4tJHaU/jsGDhqQ6MbNPL0QXTP9IufEN&#10;G33+cNbp6mrRT1vpExGPjm/w5MlBy2VJjlmp8X7uniRDDJIf5E7clce5djt+bU/P8P52+7cC/T1C&#10;hKsEL1hiU5uPlb7lNv6vPz/1zpP51C/O1+P/YGlp5e7V5YXRUnElHleL7lHDy2Q4KLjmlpYXpQrO&#10;+C26mZB7zTXXuttvv10S0aKkuGAKg0lmEB/SCcQCaZmdl0582OfmszEAgWSGxMMEV/rPICbUUd5B&#10;TUUiQ2r0/WiKF/b0TbHY3k/pEBlsEOn19/d7KRK/z0yd8etWIZiNE5NueGgwFAfmoEmSlMTFfLRm&#10;W9KlJDOO3auWJEkqPbglPE/CnKugtPEe6fKDB4qjOE+qbl3SF2c55BybZ2ayirfInWMCFxeXvfRH&#10;P1tcUiGqNnnFBgEVhUNfIH2E6LlIrvhN/MgPEVxc6U4XCvlj09PJR/78z/+2TN5FiHA14AURW+sf&#10;ucwH/7W7/cEjhV8YGJ74mUQqfavUztFErJmLtRvxRlVkUlxTA1xy02emRDYrvgOexoykVGBGf6Xm&#10;lpcW/JIl6y9DejLVk0YMIUEO/Daig3R4Zv1vy0vLfroHfWQQFUTY09frmDeHqoa/kMzgwGAg5UmS&#10;8v7Ln6XlZamwa5LKeiSJSQorcIhx2quuR48d83PZhiTJsa8aUprfs03v+1FOXT3J+Xgx6ZgBhbon&#10;NX6zNrVPUiNhBvEPSBlSI46WJkiNe3Yv6RWBEc6gyBTCnF8QsQ4Ou21bt3ty4z1GQZHKiCfhEEf6&#10;6vxuICJtFvCz7RLLx5RHKeXXzOOPP/2dhx9+YsZHIEKEqwBBa3seaO1ymfd92b3uxELfP8tke3+s&#10;2ahuSbi6NNCGy6ZjrjeXdPkMcxFEWKvzrlUtShMtucXZM2761AlXkUTFovIjzz7lvvSlL7mTJ096&#10;IoHEkEDoL0NSguQMSHM8h6TM0KkPyUF8wfQGtiWKd6SujJ/Swbw17CGXjhTjSQ4iwb7MKewCfmAP&#10;ceIH00NQXyEeTyZ65glTBIoEx2AEv4mXY6a/CCaflXotQh0a6JWkKjJTzgbkG6jZRsTEgWkZkA+S&#10;In6zRIvRVNaSsv3Q8OgGqdWTPjwkUPICwxZInN/AHEDmxEF+9MmRHvyxNJBXnY+EgkptueWW1+5v&#10;tT4zpGcvWp9qhAivZDyvit56i8v8dNq9fr4+8o/zhf57R0cHe4YGBmJjo8NucmLUDQ/0uWSMvcvK&#10;3mP2JmM9KKOeLORmtj7zsurNhps6fcadmT4jcji30SNkhZQFwmRkxGYSGMYab39vn3fL9A5m90M4&#10;CyKl2blZ38i9hCjiYrE95ML+ahAAG0XOLcz7Dvo+xZv1ooQF4UzPzLiTx0+5fL7gJjdt8oMejOgi&#10;dTHiiHTVqDVcpSxpSWqoXwfLDh851M6MHwHFkC6/4kJghYBXGeUP4RA3jgCEoJjOwWEvSGVjYxsk&#10;QQ7oObujHHcF2V1z7XVu08aNvg+Q6TEZ5SfrafGHOXZthYNa7PeoE5GSBxwCrefxVDq5QXrszd9+&#10;aP7mv7//b3b/4JtfM/CT73pd7L/+k2sb/+a/72jcd98hNOIIEV5VuGyJTQ0t9n8k3L7l1sSH8v2D&#10;b5zYMFwYG+p3myfH3GB/Xg2q6WrVFdeqV1wq3paqJHJKSq1MqKHFW643D8mxW8aaKxVXXEXq6srK&#10;spfQlqUSQlQQmM1P4woxQABmb+SG6mp9Z0h7tmIACYspHSdOnPBx3iRSgvQgMkgNKQ0yACbxQQLY&#10;IfUQnoWBHQMQGJPwAGSLVMjoI/10SGZSv10MclMekA8x5zck0nMyGJU1IDmAPxBaQGrkqxy1Oa/g&#10;3AoD4oRkyFIw0sk7fBD4PTY2LlLr86OpSG5iYp92DGFYnpEXpDufz2cnxif29vcPvbfVTvyLk7PF&#10;3/rbb07995//r1P/1z/+2fQH77jtmhs+8pGPbPyt3/qtEeVRdEZphFcFLlti+5cLru+/nxh8WzPZ&#10;/57+3p7xfDoZY3+yU6dPSp087k6dOOYW5mf8DrNIasMD/W5EjZM+KvZNY+UBjblYLPv+KTVD32D9&#10;Lrkh0CBNtaKRIpVZHxxkBMlhzF1preiJCH5AKmRpFNv/9PX3+VFRP7DgpahAcmL/N95n5cFaqegS&#10;CieTTfuVC/gJUZ45c8YPSjAtBLWT9+np9xKfpCukLI4FrFfLMmwRXnPsz8aUDDaf5BQs4k7Y7NKB&#10;0Z+AXBWHgEiDfjbOXGDaBxtPIh1u3rzV9Q8OKNxBxaWo9Ey7rVu3SMUdFMn2+HwpKd7LUtfn5mf9&#10;KC75aQvfm/qNv/2SQpnSgoQ3NjLqegv5WFovi5B7643G5Mryyo0rpcrdo+Ob31IqV96pD8L3feUr&#10;X7nlnnvuuenNb37zyPve976SPgq1xx57zN13332BHh0hwvcILpvY1PYnjzUHfziWzt9ZyKUzzUbV&#10;raytuUS21+V6Bv20B39GqEgjJVFlw9iI27Z1Ug2d+WY1l81Lfeot+KkQGTV4zs1kAXqlXqMXyv9j&#10;Ppv8lhpFJzlTUp3j0Bb6vNj7jAECCSNwjB9l9Cqo7pGykIfoSJ9VY2fkEKmH7XzGN2zwHe2okWzX&#10;jarJnnAMHLD7LS2WkVAIDGJj996ZKVTkpic2JutigrMYOgMGAiQrqnMLC7P+yhpY0lVT+llHKvVP&#10;BJ9nEDYgNkXcL/WSa9RG1HOkvjWRMEu1IOVNWza5yY2TfvCjv39QkuySm5ZEu3nzZq9yQ1Kkmz3m&#10;VhR/RpohWUVb/rF8TKQtgmQVA6O8GxT/ocEhSXt57z/bmaMysy9esbQaTyfT+dnZmdFyubSp2azv&#10;jsXatyrfX9+u1+6anpq6MxV3t//Fxz62+9bbb9588/X7+j/8w3eU//ILD1buu88XQYQIr1hcFrHR&#10;Nv+fjYMH1tIjP6hGs4dBOPrJmnHpm7kNrtpiB9eCGlC/7+dptxqS2Hrd9q0TkixmRDJNNdaMy/ew&#10;V1nS70CRlzo1pMbXI6luRappUYYToDLiDVTXlCQQJDp2mvWnOSUywa4Zut8wMe7279vn6NsrS3pB&#10;tV1bXZZKuuT3V4OAlhcX/QHHVUlVY6MjrpAv+D4++rzYyYP+PX5DAAP9Ay6XycFPbvrMtDt25Jgn&#10;2W1bt/pntucbKymQhiC3tbVVNz0zq/TG/b5rqbTUcUlhjGSWJIVCXpBJOhssmvfvi4EwEKgySZIe&#10;o6tsDMfWSk03tmHU7VW6hseC+XfJdMKdPnVS+ZJy1113reLb8CTdUv7Ozk4H6jlqcxKJFImRgZGg&#10;v44deLdt3+l6pMIiRRIuH4z+/l4R5UY/wHHmzClX6Mkp/1bd0txMrLS6rEyvJxOu1S+FdnsmlbxJ&#10;hHeXIvhWxflNK7XYjZ/761tvuOmm/Xuuv3ZL7649zdZkcrFxcNq1DvlqEiHCKwOXRWwfFbF9bHzo&#10;hljfyNsGR4c39ffl1UzaUp/ibrma0DUhaY3thvIuq4aeUdMYGepxY2P9bkCEVujL+akUTTXWYqkm&#10;ghJBZHpcPJVxZZHX/PKCa0p66uvNucH+HtfHKKUIin3NWHfJ2QBiQy/9oDYOSlXr7c176SXWYgZ+&#10;yatidJiPSULbNLnRk8X8nKQ3NXIGDvhdkqSDmsqIKSonBDgyNOynghQklaF+zs/N+5FIpDRTZVH/&#10;UB8hG97xI5Sdvj2mmBBHetVQq+cXFvWbDSfZ1YPTqno9kXky6wCS8een6toSobHzLW4nNo67XTt3&#10;uwHmzOl9tl569tkjkib73f4D+7wUWpDU5olb5MwSr2oFCVlkK0JDYgsW9cfd0PCQ27xls1dD2T2Y&#10;QRyvCCu/IcaKJGE+Bqj45A3dCn5LJJEl62TjrWas1ajHU+l0StHMtZrNkdVK+ZpKpXaHCuSediL7&#10;/fnstjf2DO29edu9b9j2g2++e/Jdb7mr///+f3+w9et/cLBx3333NzrJjRDhZcflE9twYm9qcPTu&#10;gYHeiZ5CNsacLQ5CqdTjkjqkSEo1bUk6apSkWsXqbmy4101MjLqZuSmvQrK54nKx4uYWS2pgUsXy&#10;g5JIetzC8qofnWyUKyK2Hkl6Acnw+S+WKmr4MZcusHU2iImEOAi5Tw2VnT5Srri64qeHGJgjh+oG&#10;GTFlg9n/SH7sfuslNUlk2NMv543CRQLjnoEHBjMgLoiNUUhGVCEl/EDNBtwTJm5RYyEcDPaQDmot&#10;qxwYZMBvU1/PSm76DVFiWIcKOORlXJLoju27XP8gk4FFbIrHoUNP+Gkf+/fv92H4w2UIX2lARa9J&#10;gsUfJFHOd0DV5vfIyLDvm2PfOYhsQSr6yVMn3IrygI9AH9NKRH6nTk/5vIJ2ITk23fR9lvqKEF/6&#10;71gf60ei6zUxsKgzkchIrR6Qyr1VrHzTWqVx9+zy2ttOzq+85f7HTrzhM59eO3j7bbfc+M4ffvvm&#10;7VvGkjt2u9pjh2Yr0Xn0EV4uXDax/f96K3sb6b67k6nEhGvVYhWpL/R7lcqSVvTFj4vo6uVVV15b&#10;kEpXc0MDBTc01OeWlxeljuVEYnm3Vqq7xdWq2oZ+p3pcrRFzp2dnpDYu+4gMiRAG+npEWpzV6eS/&#10;JJ+sJDiRHdMkklJjN2wYkb/9Lic1rU+SyMryipeeaJz0tS2vrPrOfvrfUBt9H5eIyaZdQI6QFaTF&#10;89mZGd9oGXQ4duyY3yEEf2z0E5KCKPyb8od3aPBIfTN6FzKBqHgHSY97v42S3jWyAxAe7+EHbogv&#10;fgUHQossFdEN4xvcjh27AoktRGykhSP1kp1+RwiWNaykm4nO+AllejVZcQ3iIIlt8ybXL4lxcLDf&#10;FXKcfJVwvUx9UT4y3WVVHwUm9OKeicfEsaZ0MFjDgTikG0mSDxPpoD+UkVh2KsbUVYByI8EzzrhE&#10;XmZYfu3Q74PK8Lskub5Jj944vuHA9s/f+Zr+fbu29Nz9mv3tX/znBxof//ih5n0R00V4iXDZxPaX&#10;E25vNdV7d6PdmCgXV2MshWLW/spqyY8GFrIpJ66Ralj1c9kKBaSYlNysSuXMumYsKelMjanUctke&#10;Vh+Mulor7o4cP6EGLDVUUsmoGmNPDhUzhWAgUoqLzDK+M51GlpZ0NDrCSGuf6+3J+EZLg6OxQVS4&#10;YVAAkqGR0tA5VIWGz84dENrw8IiXpriHaKqdMwaQwLxaJvCuf0f+QWxIb7gHuEEFxT1E1teJG9IT&#10;xggRO/wlDDPA/CVuGObf8RsC3igVmvWzQ2wMIFJEjT58+Fnv54ED++VeHsgdAwaVMsSkDwmL5eUn&#10;48xhYhsSObJiYvPkJj1vu2NHn3WPHXrUzYmM6XdsidBYzM+KBSQ0FvcTJv6TDnYmxh8ktrNx1EPi&#10;5AdxxLD067EkjPyHDMkPXWPKI5ZzJXWf17vjxVLpxrVi6d62S7yl1srcffRI9uY/+9NrDt568w3X&#10;fN9b3jbwAz/wAwURd/Ib3/gGQ+TBlyBChCvAZRPbl64d21uK5+9uuvZEpbQWW12F2IKpG9JsXFzq&#10;DisMGrWKHwTo7QmmWeQLed+BXpNgMrdYdJVG0g0OT7p8z7ArV5vu8aeeVMOTtNbXLzWzX6TIHmY0&#10;nKDfyR98QotWw6KBZrJxkR8jihBnXKoV8+JKXl3zZKV3kHQgIBojv+lkX1Wjw46DUSAm5rqdOnUK&#10;/dATGRIUC/K3bdvmiQQ3SGRIS/zmCpHwHtId97w3OjpyVlrkdzCJNu/jgIEcgBEbwA7jCalDeuzX&#10;Rv8gEhsL3tkFhFHjw4eP+HTs3YvEJmmtHkh+LEVj/h+ThAFE48kSdVTu6YckPT0i9rTU9tIaJFiU&#10;RMzmlXmxI9KjslXEBiEhqfn3JRn7uIuwSA+EC1niZ70ldbze9FIeB9kwcgzRra2xFdW8zy/Ucwz3&#10;TJtBvddHICnyzMnfYUl6O/TeQYX7+lQme8/y8srb5P6HlKbb3/jGN07cfffdg29729vaf/M3f7Ma&#10;TTOJ8EJxecSmNvCZP+rfu9RI3a16PtFqVGNMqUAFRVrjMJFKWcQh6Uw6jRo252JmfWPbSH9XruDK&#10;tbabX6noqy+JZmij3k27k1Nn/JIq+o1G1ZgZNKAT26tFarxq6y4nwlKr8lv1JKSKNZtVuY+J3KTm&#10;qVGdOnlajSvYogiiQKWzvi527GDqA5LI8sqyb2xLS8uemGhwuBuRBMdzGjWSFpN6kdKQQGig+IM7&#10;pBgaKnY8ww7jT6dqsCPwqq41SYisgmDqCX13qK4QMpIaOQm5nTOiVE8OhEF/JcS2fftOP4+NXT4g&#10;4qeeesYTGX1sSX0wIBbSyRZKkEm5FGyrTn5BPpAQQJLcsGHM7dqxxefNqZPH3RNPPu6WpEKzdpeD&#10;X+hro0/Op0NkxjWuyEPU9LERfg9bKSl/IOK20sPABBIce7+xBdXyCudFMCCz6LsB6J6gvxDCQ5Kj&#10;PMplFuxzePQCJra0vBIvlsqJUqmcUdx7ZZgcvFsfiztVNvc++eSTN/z7f//vd8t+oz5Y+dHR0eSt&#10;t97aOHz4sNTX+8i8CBEuissjto+62Gf/v62Ns/XcrarPW5gOFnRWp/3idhomp6Mzj61fDaq3p1d2&#10;TbcoqefpZ4+6U1Mz7viUvuKzS2ocBUk5kyK9jDszPe8WluYdR+2NDPW7Pua5iQ2REthwsaHruFQp&#10;ToHK9RSkotKwK66QS/n+NTrF52YXXU4SIY3Xq0OS3pDQaJwMIoxPBFsAIf0g4aBAQQyQ17XXXuv2&#10;7d3rpTEGFCAK7nEPSdDQadyoajznfRo40iFEyEEuSG6QVkNSDO/gL0RJ+NxjT3gG8goisnsWsANx&#10;uZuQhLV7115JtIEqyrSNJ554yr9PXMWRAmqhVEClh/iuiliIp/WVERn8ZckVKxV68pyOFXfLiwsi&#10;9QU/BYYughjlpXsvkUFUep/8U+74vITYkFqZg4ff5CmTgflaQWzY0b/nNw1dZcODVR8P0s37SOvk&#10;Een3xKs4cY9kSzi4J0/52JAOhRWXScv0zc3N7V5YWLhDbt+sfPgBvftm/d7/H//jf5xQng5IKk6Q&#10;tyoPJLpIdY3wHFwWsdHJ+/ZmvXoi25IokdmTyuT60RWZPkEDzEj9YV3lgCSN/r4BP/WAjuY1kUJL&#10;LDirL/pqserSuUE3NDLhR0RXJL1NTc+4E6eOu61bNrsNaoS0bio/0w84M4BBgx6pdoy6QqRMT5ib&#10;PeN6JRVNbBhSE49JkuIg4UB6Ii5MtUC1YpoFE2yZV0fDZQ8zGlJ//4CXfm644QbfIc8aURtIoLEx&#10;KIAqRgOF5CA1JD/ujfRoVNyzEiAg02ARP+/4/FCjhuRIizVoGjfxwB6iwhAmqjLvcTVVdGhkRO6S&#10;fkT3ySef8mWwc+dOvZ/yeYOfa6vBoAkrOnifbZsIhwX2+Iu0uGnTpPJpXB+EhJufm/GjolWVCZN0&#10;ITakTaa/eOJR3nNlzp6Pl4iNPJVkJfKDKJmeQx5xHoMkPBnbhgr1nnQboXmCFSzNll5LPybshnjz&#10;AaHcSJPyPKawE3onJ38H5XaL7g/KvFHu36LrWxTHu6Rq36Df16p8hnft2lX7oR/6ofov/dIvtT7+&#10;8Y97vyNcvbgsYgN/u+yK7oerp44vDSZKtdh2fcn7ctkC9dWriZkUFZoZ9DSGiiuqoVdVYdlhVi3C&#10;n68ZS0oNHdjgRsc3u6o+/seOnlAjirmRkSFPjg224JF/wVF0SSlqzHfLunI92JqnKVWPA4P7+3J+&#10;Nw0m5EKQanceNBAkNoiJhggJoYpiP78w70mKwQMID7XT94Ux50xkAHzfkgzuISwkFhtkQGIhsTR6&#10;GiAq6fLyipd+xBKebHBHo6WR4yeN15OE7PEXP/CXeOAe/0gX7pDYPLFtp4+NowKDDTIff/wJ78d1&#10;110nyRZSQCJju6ZAwmTCMmD+Gv5kRS6Enctl3ZYtLMUa0MOWOy1Se/bIYd/XxlQdtkhn4u6IPiiQ&#10;ETvyQi4cWM37zI0jXNRL22adfjWOHuQ3o6KLC8FOyKinhB0mLV8xLgPkjbnl3ozlZ+eZLjGILqt7&#10;JchNqoz2Kx9fKzJ9g8K7V3G/+5lnnnndZz7zmR3Dw8MNlW9TcYnfdtttzWPHjnVqyHmI/8mf/Enh&#10;W9/6dP9P/uR7e/7JP/nxzE/91N7W//gfDzR//Me3Zt/61h/qf9ObXtf7x3/8O4Uf+ZF7C5s3DxX2&#10;799c+IVf+OnCb/7m/5V/z3vuTP7O7/wZ0uJ6fkf4LuPyal8HaIi/9w/cjs8f2/PBWrvnA+lMemcm&#10;5RJtNlqsNd2aGm2p2NmyO60Gnk37vpisSCaRykmSK7hNm/dK+rhOktqc++xnP6vq1ZDEttEvkq/q&#10;fTVb39DYcDEt4klmC25OjZhZ9/F42xUyzu3YOu4GezK+n2xmuuQy6bxvTBDOosiGBrFBJMGOuuxW&#10;CwE89czTXhrYtGmLV1EhNRowo3+QF6TDbhpHjx71/Wn4R8OGpPjNKKiREYSHe6TC/fv3+nv8hrSI&#10;O9M9vIQjP5DkwoTJFRAmbtoqAeIhfnA33nyTe/Ob3uImt24R6cTc1Jkz7lOf+rSXEN/97ncrzspD&#10;vQsBnTpx3PdPtlv0OzYlGTtPmBAc8VHQ7vrrr3N7duxUOpw7+uxT7sGHHnCllWXFo+rWlpYVF5bF&#10;BSO5LOjnPXRT0liUiku+nT4zI2l7LcgrEfjigt4XwTGQMDe7IOdInQGpWX5xjx+UwyWhumMwUiM9&#10;Pk0dcsM/wsd/8jTsFjvcybT1ji6tNbk5KSezenZS+f9NqeTfVpksqHzafCwof0nrmySdv3n37p3X&#10;Z3PJVF9//+LExPgzfX2FhZWVtbFKpbozm831SkWP0X/J8jzylz5M+dksrq0eOnjzdX+yuNh44L3v&#10;fW90ZusrDJctsQGmHf3ZQ27pDf/8pmcfXuobaMTT16TSyRwd4CtrFTWEFbewvObKrBZIqYKrkSdz&#10;eZct9Lhcod9l8r2up1dqXKbXzc4tuiNHjqhh1/3cNOav1WtMO0BVYhG31FapUXmRBwcO08nNCfLN&#10;etnvptGQu+IyE1TbfvkQgHBYggVpoT5ypY8IApyemfaNYnR0zEtyNAhPMqq0NEYaoidGVXwaFdsd&#10;0QBMDaXR4z8kR4Pi+fbt231fFo2OdyAc/KQhAt7BT67WSLkSFmHiL0MIxIuJyCyCp48NiY1dPzjH&#10;4YknnvTEgyrqyVGGBrbqCYp+vWC3YQjNk4DSxZXP0NjYqFT8IT13XmI7fvyoPzA6lUq4nCRZVjSM&#10;jo15guarhb9IbMSNHYexn52TVChJmjCacoSUWiwV/dZT9AGyMwkSGyDdpAXj43QZ5qy4fQGQX8D8&#10;tTD8uwJ5EKSXrj8p66lUVmU7Jnfb5OZaPbtT+f8Dy8vL7xax/ajcv0/X9+n3u/RBvuv06dN79dq2&#10;ocGhfQP9g7enkpm7FdprJEnvU3K3K23bUqn0tnQ6sy2TyW4rFHq2ifB2rKyuXau8GT565MTp+++/&#10;/8x9990X9fW9gvC8iA1Abv/w2kb87+Ynr6+23G3pZCpPg6tUJbXRE52QtJUveJOkv0WNvsg8JzWo&#10;mghvZa3sSe3MmVm3IPVwZKTfbZwY8VsaQWqq7r5fjf41DhCenNzqJjZPSvoaV2Vuu6X5Wbc4P+Nq&#10;IhHVaH1Bs36uGg2Azn3WZ6Jm+hFRNVDWbDKayfw2pCT2O0MCgtggIxq0kRykhh8QFdIeqhzSF1IY&#10;BIWhP47DXnbv3u2f28lRhI8f1hC5Qmg0QhoeYdEIzQ1hBPELiImsm9w0KQLb7fKS5Mgr4vz008/4&#10;9BAefrAMC38YtPEN3MtwgnR47y+qMT/1mzwbHkQVbbs5EfspkRuqKIvr56VKk/+o7vjHGlSIjLWx&#10;pJcVGeSFPzFLee3jKC5ZXFzyI8xI4p7QOG+BUtNz4oMhP4x4LoVgavFzwfs+TKXJ7s1/gL3loz0D&#10;5LU9U37F9PHI6HmfHg3pOsRV6R0SifeVSsVU0KfqB5tiSrcEskRS7uJ6n34+7yd+cw/xI4FTrvqI&#10;pRcWFseloZRVfx77/d//fUamIrxC8LyJDezZcmfuaDN5W6sdf00mm8zTQc9BwT19w65/eETXfqme&#10;GSdtyg9ZzS0sqZHypa96VWZ+btmPqDFrf/uOTX7OG+s9Wc7Tq0a9YXwiOAFKdX5ZDa9cDiSftVWp&#10;g/WKS8bUwJkWosqbzTEdIeMrG+ogBAFxQQYQFvPsmK9G44Ts2A4ICYhnvA85ck+FpZKjTiLpIdVB&#10;hDRS7E1FhcwgGQiOMBmhxB/IgUZFI+CKMRihmRsvESmdEAmDIr4xemLb5Kd7MAq8tlbyI4ZHjx73&#10;cdm7d6/3y5ZUQWw06t7eYIUD79DAmYgchFX36WVxP6PHbMNe6sxjQ5KbkKrOkitGiwm/qPwlfWxx&#10;jn9sGkAakdiYiO3To7jSr8aAg+RPZCTfF+pHSjvkQ34ZAZndRY384Wowe/ODcO15tz35HiZRu4Lw&#10;vX1Mwu8G5KQ8TAfl+8wzz7hHHnnEPfzww5KSn/DlLWnO5wmSOvWD8uM96ghG5dBWeTwlqfnrn/zk&#10;J6OTwF5BeEHEtv/mDwxUWtXXxzPxW2uVck7VSBUs7eLJjGuL5KpSTYuVqluVykJ/DNsbMZ/Jq00K&#10;MhHPuF7U0kLe5XP00Ug6kbS0urLkRynHJS319g34XUBmRYRIYeymgWErbumjIriaBJGYy0vFpYGh&#10;BlIJUcUgNoiDSr+4tOz7ohjFQ31k620IgWdUcPZRo7JDnCynohHwPqSAPQ2EgQIMqiPqJ9MorHEw&#10;rYVwff9Lxz3Ew3PCCdwEjQpJCNI0w2/SxnP6qbZu2+p27titdDMwsuaJ7cSJU56kORqQNEIENDJW&#10;HvA+xEZaOCQakH7SwM66qJrbtmyUVJh0zx5+Wg33O+7k8WNSzafcggiLfd0gU/KK8xnInzGp6hCa&#10;hDwfDgv7l/wRhA2/2zCTcSE620KK0WvRiy8D1H6m6fidfHWvRENbDKCva/RX+XWOhOxKXpkxkJ88&#10;92mVMbc+74iIEH7Ox8o+Xvau2fEcv5ljKJ9VXsFHkrIkT2ZnZ3ydYYndd77zHU90TMymfkCCGMpb&#10;/tRz2fwjfX0DX4mI7ZWFF0RsA5Nju1QrfyhfyF6viqJ2mJLEkFXFV6OSmBWchI504hynQDHymJHk&#10;0Ns74Aq5Xr/VNjPiqViLS3Ny1/JHza2IuHK5Hje6YdwNDY/6Gfg33nCTu+XWW93ePXtcPpv2p1ot&#10;zM/7GfIbJiYl6QQjiqhOHKNHxYUI2HGWEUemeUAQSDKMhhqxIZVQuWlegMEB3NEIWHKFlIQ7yISK&#10;jDQIAUB4gEbP85I/LYpZ/ahrylAxQr0GAUmalDTAtuEZXXsK9GmxBTkHR0t1VaTpU/RrRZV+thza&#10;vn2X27lrr0uncgqv6LdAOnVySvklKVYSFvPQ2Jiy5lWiitJIv2RDH5JgQEI879MVqFAMoIz5VRzQ&#10;S1zx6s3npNpvdEMiPOJHYz8jkjt16rSbknSCKm6johlJwalsxpWKdB3M+U0EUJvJYz5YEIGfaqJy&#10;h1ZEFXCbS3GMYIc4jHwuBMgN1Tpwhvtz1+BAaVGfEkX94BpMeGZwAjeQGyQYTG0x97xP2u091tzy&#10;29wr2iJ+PjaEpSf64EJoqNXUHcqfycWkDzvygg8XpMbHjf7a+fkF/1x53cpkCqeV39/Sx3Dq0KFo&#10;m/VXCl4Qsd1zz52bVCPfGIu397ZgFpEMk2lrktTY4ppOZqQGZpw36m1JZQU1xpbr6+kXYQx7NanO&#10;7iCNqp/ZXq1JtVSFzeV79C7bIKkiipSYOrJly2ZJMTv8tjuD/YOqZGV3emrGq71Ly0XVY5YRifBE&#10;LozwcdITBkmC8wlotDxLyB3H6I2LNCEVVDnIkb4iyGVRxEafFucJsEFjjyQYJqFy8PLhZw9Lcim7&#10;AUhNrQM7v7JCjSfmUIPVCMgYEUq1vKawGi6bQrhcc/Xqqkvqd0ySJoRHo2IEEtJlMCSbikstFyGL&#10;2Hbu3Kc4blW642pES+74sSl3RFIDi+ORblHdGTzgBCpUTLZZiovIRkY3+Bn/RXYqUZqY2sI+dSyE&#10;56R9+i6PHTvinjx0yM3PnhH5JPwOxwOD/X5ro2GppixnY0so9nMbHJLK3pFY2T2E3YLpa+PjBHud&#10;OTMj/1llwR52EAh9lajhkoBJm/IoIYNEBtcEVONz6Bx8HoiseCq3nqAgROVDQIqBVMZvyIaPF0Dq&#10;D1ZXmDoa2CPxenTeQ0XGH97z/uh393PdyBukPGkS+o0fGB+2fuM372Nwg2HpG+tzqecyyZ7enmG6&#10;2SZ27Dz293/7t0htnRhF+G7iBRHbDTfcsFHkxAaEe1QD4qg69HMx/4z5TfRJIAHRD8GXrbcnOAgZ&#10;9YsvIGA0EZNMZd2YyIZ+Nb6u9MXNzEpCkArEO/jDDHnmWTVENCdPnlIjPaHwcl5VDVY5tHzD40vL&#10;BFwGCHgXKYq+Et6jX40+LcKnYiPZYIeKivRFRznxRd20gQfe42tNXwthIMWRBp7hD3Hiq87ypIZI&#10;q9mo+PWy7SaHvEgq0G+n+6QafDwmCU1SVlF5w/w7iAeJrc76WhFcLtsjaW2/8mKT4lETecy7E1On&#10;Fa9FNyZiG+zvVUOW5KI4EX86IOmXYwI0KiJTMkgH0hqqFIv7IbbRYQ6Grru52Wk3Lf9KkqCLayv6&#10;PeumTp1yx0+d9Ns5JdSY6VMcHBgKpNXOGlK2LF9aWZYEueaSmbRKLuYPyynSP6U8YAkWFEaUuHqp&#10;ShIVI9sQy1nJTe6AJxVv+N0hQPzAjX4HCK7iLQ8mAJP/3r2XBq3anvMrfDX7bv/sGoTt7zp/eS+I&#10;D4bfXvyV4TxXZbu34564ICVzxaytrRZOnzq189Txo1uvO3hj5bo3vmb+0APfDrZXjvBdwwsitltv&#10;vXWjGpAntkw6HUctoiKhwrHwGnKAkBDd+aqyywRkgT0NDwJBoqPhjEuKuvHGG/1KAHsXkuF93r3l&#10;llv8+wA7poigMqIWQnjslMvoHmSKn5AVfUWoFYTP3DT8pLHSdwQp8QxDo2O6BfGwaR64oY8Nd4SP&#10;H4SHe79ESeEaOSJp1StSoaVOV0rLntSa1WJwsIuIrM2W6OwYrDaipuPYMj04F1QZH6ffTQ2Gzizd&#10;ZLMFv662p3dQRLLmZqT6nJk549M2PDroeqXK0hcEERCXlKQHPiYMjsAAnAxPfCHjmZlpkWzDTUxs&#10;UPNCNa5IqqxIyksrLyfc1s2b3JjSMjw24tIsq1IecD4rataqpFvIe1iSNXnBhFxGQZF6ObwZVZ5p&#10;KHPzc54MUpKMzxELxBaMikJswTVQS0mjucHoj7+mOs/P2ncBO9KFAWeJsgPuL/W+2a933/kZ+n2+&#10;3xhIlatPh0AeY6hv8wtz9KPmZHYtLyzdcvrpo9dLhd/TNzQwcdtrb40fWThScW93DXfIs2aHqiO8&#10;1DhXipePxIc+9KF7dP3lVCpxVyGfT8zPz/pCp2OdviD6I7797W+7Z5991h08eNATFnaQDCQC+dgk&#10;WRryG9/4Rt85DuFBJN/85jfdQw895CWud73rXe7ee+/15IYff/M3f+O+/OUve0mKkT4GEdj5lYoH&#10;MUE6+EUYdAATJkTF4nYMxGQEwDUrdQp3frKrfkPO9MWZxPbkk0/6jmOkGaZ5cAWEtbqy4MrLS255&#10;4YwITpIZnwmpZeIyGakyIjZGJEtSTxlE4IR3T+4SAValUrOFeLbQ51wyJ+KfcK9/w/e7/dfermc1&#10;d+zEaffk4Wekllbdtddf4zaODXtiS0ta8Y2slfBx7xkYRGh25c5cM/Ls8OGn/elZBw/e7CZGx9z8&#10;3Bn3yMMPuaPPPOVi7brfhTcnKZtJ1Nt27vCTbUVBvgGnEmk/xSUtwqJvkR1cHnnsUffoo4dcS9LY&#10;xo2b3OPKk7/5/N8qf5qSmIM5dwaIjLzjZHuu/CZfObuLKwaYaprukIWBOJg7DGkyEjGCCROmkY3B&#10;/DfwPGzX/dwEK/wNw9xhT9iAugWID3HB76Y+YhYP4iS09G5D19V4In5cZfaMCuhMJps53D8wcLR/&#10;oL82OBicQNaXybvF2ZNuvC84GzeQuCFNffxjier+PdtPPfb5/3T81z9xMjrF/3nieUtsIo2MyOt1&#10;KsS35nLZUaoDfWYGpCqmV3ClsE3KMSkMaQPyYNpEMCUj7acyQHI8hzAwNvrEThz4gcTFPcPxjFbR&#10;mc8oKWd5suMu5AWYLY8/GCQQyBJDRUUVJS5UVquYkALhED9+I6UQF54z8oW0xvu8Z5Igz3xjE2E1&#10;q0uuUV0RkUjlllTVo/j0S8XuzbNon6kQQT8T+gzqKFs65fMply8kXL4nrVZAnySNJuu2bNsuVXSS&#10;nWolrc24YydPKOw1NzjUL0lNUllF0qBIhIZWq9REHoxItkSQJVdDYhNBsYaUzTNpp+yiyw4oSGzS&#10;Dv2gQXC4Deeqsi6z6J4WCZ48fcotzi/6jw5qF2nN+Z13pXapkTEAw87DJGTfvv20dvfoY495sk5L&#10;ajynAgZE4Bu5VFnyqtPY/UAB4HlggneSlEHHLvzcgF8GytAIx8jN3Iff67YLm/Dz4H5998Gzc1Ia&#10;4Yaf+7qjK6tBAHW2U6fYfJPlX3nZTciX/WLxW9qt9usbtfrb6pXaO6ql8jtWl5bfsbiw8I7+gaF3&#10;NJOZdzQT2Xe4VO4dsWzhHbFM4R3JVOYHXSzz2ljf3slf/IWfa//Rf/3oykf/zX+pRntzXh6eN7FJ&#10;ekqp4d+oSvt6qYJDbF9EhziFjJTEV42GFxDPmlcRqYBBI0h7koIguEf9QwLasmWrb0xIYUgc1ufF&#10;u1whq29961vu85//vCSHR/1zJB8q1aga74AfBQ3WdPI+BuKh8kFSEBN2NDTcEU/Cx4/S2Q0by94O&#10;AiUuvE/8ITbiDnEiyRAG6aMi12tF5+oi4+qqS4s5INhsSqqu1ERG29grbWVJpCdRDhVUYpbrHyi4&#10;vft3uNe+9mZ322tudSMbpH4XeuQf25oP+lPhV1bLvh8LdZQTvjZMjHqVjVO1coxC0rhbMb/pANNp&#10;mDJiHwTiTJ4RJiTNone/AP7kceXjrN8WiiMIh1UGO3Zsdzt37/Q79qIk+WkrijP5ArERDhtJMt1j&#10;bm7er264/vobEEnc1x/4us8jBmXCqijgaqroWWKQhGZuAlIIpByjLXvWbbwb7z6Q+CAPgN+UZze6&#10;3w3/Dj+3ex+zjl3YGAjHQPg+7zvgnn5dJcXXe97zHzyVB/HkXZVJTPdM+M3ovqDnBdXfgj6ahbXi&#10;WqFUKhfop1Pee1MuV/wz1dn+6ZmZbcVi6bWPPPb4a//0U18Y+LvX3bRwx/aFla8dWkEijHARPG9i&#10;O3DggDSqzPUqxDtTqeSQSleFF5AIEhGN38gESQgVEskM4qDhQRo0OIyXfpocXUelYA1kqbPl9Yo/&#10;eAUpBLvpafZBm1Flacovds8tqEHFfAMcGR6ihnlyQsKiglmFJgzUUu59o9VznkFgxMVLdTPTngh4&#10;hj0EBvlBnsQfqQ+3pAvSo8JCdFwbIrZ6ZT4Y+VRDZooEo26tRlvhMf9r1avPbaWtxohos+pJ6qZb&#10;r3fX33iN2yR1fPPWHa4dTykuayI+FUcs7XclXoWglKYdO3Z48oEwOa+UQQPiuyq/mX6Rz2d8/CBS&#10;Rkw5XIa0MiUC9WZFaWT/NdY6cuYoh7XMKs3Hjx9zp6ZO+bNJ6TNjQi6S9KbJzb7rgLRAkuzuwXP2&#10;W4NSrrnmWj/Z+Qv33688UEOXpZGUgfy2XVWMGJ4jsemZL6cOUWBn17AJkyN5jgHUHcrafoff9/6G&#10;/Ag/674n7vrlr2b4bXZEjysDFvbc7hkoIa+5h8i5Wp7gBtLnI8eVgQf8ZMCBjwUfkKKkcY5R9CP6&#10;Mmw4UJQWQluhPsrEVNeSKofRpYWF66fPzF67Uh1I/tAt2xb3HDpe+bZqQyTBrY/nTWyHDh1KXS+o&#10;UtwpqWCIpTj+EJHg62QF4hs/FYcvGISBHRUOYoOQeGaVAsnNOulZ/mQDAVRarvgNQbHdEARDOJDn&#10;vn17VLQtT2p+dUFHZeRLCjHRsG3GPn7aAAGNgnv6AMPERvwgZyQ6k9aQFokrUibEZl9kwmDdaqNK&#10;P5+kQTUyBgDiCQ4/jqviNkROJTc0Mqa4FlyD0+KV21t3bHbXXX9AUlKvW1xdcolMwc3Mkv5FSWuS&#10;Jgv9jrMelpYVvkiHg4+RzCrlYCE+o5eEDyGMjI74+XlIbPTLkAYGASAiJBEmH9My4cusyoApHeys&#10;CyGQB6RVifNTWRbmFvzo78L8gk8bo52Ew4Tcsvxlg07mJu7Zs9dPi/lbSc9ypg+T3CoAIxPA1Tds&#10;ldtZYgtJbN6Y+xAxhU23HfAfE8UBGLFRnmF3YUOcTMLi94Vgz8Ju7J7wLB0Y/Dz3m0GoQB32HxeF&#10;ZW6s7mIXjkM4jGDkNeg3xA3vKNaqS4E0ij/UW7WlmD7yOX3sts8uLL3myZMLd00N99/86ev35p4+&#10;doqDbaM+uC48b2LbtGlTasuWLWclNuaDcQwchQiRMHgACQCIC2mNZxQaDYlnVEgjHhW3d2sFCyFC&#10;OhAKXy7scYvkB0lRgZCC8IOteThtiQZJBWSpk0loEBOEhz1hMipLPCA/nnElPOZEES/CIVwb5GCa&#10;CPe4g4iRZiA84keFAyvLcyKcRd931tcvFbZ3UKRSlxq55ip1VdIEa2XTLs17LZGRNKcdu7e6XXt3&#10;unxvVmokE30ZSKhIclpyDRHi4NC4n7py5Ohxvc9pUyO+H44pJcwXEx0oTmVJYst+7l1wqEpV7aPl&#10;F6vT78iqBDUh3+iYU/bM4afcM089JdKa80uncM/mnhzRx9pSTs3PZ4OpOOynh9TKvmzke6lc0bej&#10;JZKf9fE5cOAaryZ/6ctf9uUTEFhnhLlThlzNjgbKh40+N+zPElEnD+ljw523W8fgn72DX1ZH+E25&#10;AO67/VjPT+y6jUlaQNHzcQTn/Dj3zOClMlkEE3vXISyBd4mvPcOY3+EwqP/BdBbljcqXtLGnIGWH&#10;5pDPpOUicC8/Yyq7wtLy0maV+w31duyawaGBic1btvXywZdwAMHB/OdH5irE8yY2qXee2JTJntjo&#10;IGd+FRWOgkRiQpoCVinta4Y9hcVXjd8UfjAfKHCDoWBpMDQqfkNGEA8GO9RDnuNuTZLD0SPPepWT&#10;UVbCxm8aEu9BVHzxqED4RXyIA+4gKe5Hx4L9yCBADPGCkJHiCI/GDhFizzukEb9wwzSPVgM1LuO2&#10;bdstEpqQ+igVfHFFZM+ysprLZHN++6Z2vOWvm7ZOKK4bvaQVzOBPisRXpfLOi0ASktr6RGycVL/q&#10;R1HHxzeoWksaE5mhXvb19Omdplct6XM7dfKkXxnA4nTUGqQ14ke8ORrwzOkp37c2I5UaqdgkU/Jv&#10;evaMm1vkA1KS9BmQB5OpfX+lGhqkjqSGWgyxMd1j+/Yd7vTUlPvil77k/aDhm8QGyCf8CaSZ4LR+&#10;4uLPregAtyaxmSp6IQSN/xx5UEaUrZWzhRd2E/5t1wsZPfVugPkVNmE7g92fu/qLh7kNuwf4czH4&#10;d3yPY9AumIRNvnHlGemFY5nGozzwG3HqozMWT6ZurdUb9+r5GyV03KG2eeOuXbuG7rjjjsrP/MzP&#10;lD7zmc8wNnXV4XkTm4giJcnIE1s6nRriy09Do8JRAJAGREOFpuJBCjyjsIz0rBGAliopEgTb6TR1&#10;Tx8QB5Wc/V2vqTH3qLw7hwSrEdL3VjKpS40YaY4vFg2NsAjDyM1ICbc0asgNwsIQX1YXoOJBgrwL&#10;8Ic44ieECsnhj69oncbE+/WqVNBWRfHL+6VQAwMj7szUnJtbWJEkKAlF/nMmZ0KqBZs9ZvNJt2nz&#10;pNs4ucHbsUlkPJ4VMa2IeNhzTipiqkfxYeF10U+I3b17l94VGSheEFVM+TA7M+emTk35eHuCXVlS&#10;HFc8QTGKSdyDj4ekRt0vibwgwLnZGeV1ze+k4qd8qIw40hB3aytr3j/6fngfVZR00scWSIKSviX1&#10;btmy1R0/ccI9+NCDyr/gw7QusUlCIw58NCA4+tx4hgnQGZnu/LoQgnQEjR1A2lbXKA+uFzNgPfuw&#10;MYTtCM+ehe3s9/lX7HFz7momSC7u1jct+UE9MYLX90TvkKc8D6YNUefoh6ZrISk/lSW+XUhyjzUl&#10;HCvH88qnjYrPNcqr2/Xhv0saz7VoLCdOnFB1rvFVoXJfNST3vIlNSFx77bU7VKluk7i8QY1DX4/g&#10;KwogFYjNKjSkAFFwj1pq/WtUVio2xARJGClhuMdQiTEULPbcU9EhKAySxeZNm7yfPMM/wqHCW2OA&#10;0AiPZ0hcuIWkUHW5njylBi+JBymQOPOcd0kDJ1YxiovfRowWJ+LXYq1neck1mfyaZn1nyT311GFP&#10;kinORpVqgZqeSqmCO6nq2YRU9WE3PDLoJ+uKE0SOzp0SGc7OrogMclINeyQhlaUC1iXh5UQIcb8D&#10;B6sXSBuEPj1zRlcRnyQomIG4QEisouDU+7TSQZo5SZ6j9mbnZl2tUnWF3rxUzqy3p9H1ipCxQ6Vn&#10;8IAPjz8VvyOxQZrBIS1M1Vn22yllFafvPPywJzbKjU7x9YgNIqOsKAuuiBuUAXmHGzurlNFe3F/I&#10;4K/5ieEd6hr3njBDZGPGftv1Usbc4ZeZ9Z6F7UD4ebcxe+Ju94bwvTLQX5jGg7XPI9jNQ2WucKn/&#10;aeUjcUinE2frKCrrapEzPuhj9R9leR1j26U+Pd+t+n2X6vE7xsfH79q5c2f/7bffXn7Tm95UeeCB&#10;B3Bsgbwq8UKIrXXPPff06nqDCmKnVNE489g6GevJgwZCpSPzTaqgcHzfDZW8AxokE++pqBgjDfzC&#10;WKWg054GYhUaUMgUMOcOcM9zUy8BpIWBZIgL0hcTbJmkSxjYe5VXcUAqY1Iukh9xJ16Ej5+Ebaoq&#10;aq1JfcSlUS25gawanoitWUeiXHaz0zPyv+UykshazZoariStLA2QaRZtNzwIefTIXg2lLXV0tSFy&#10;nZUaWXb5wqAkubxXRdnfDmLLMeopiTirLzYHJrOfGsubGKL0eay4VGvBKBpfeogHKTout8SZKTEQ&#10;V29BYapRcJ4odZqNJAvKu+WVRZF2Uf4G8/1YG0r61xQGHyXW+7JWlH69gvKJvqBHHn3UHT12TP5Q&#10;FoHaSRkAyowyssEDyt2XuZ6TbxjcULRcIbaLAb94BxCG1Q+Av1afcGfGfl8eFNeYTVl5rvHPlZbw&#10;bzMWBGERt/DV7A3ch+3PPpOfrPzASz9yrDL06dUVw+g/eUiXD34juVHv+VSiKdUkspGX5Iv52cmv&#10;uH736CM1ousOfYReow/466empq7RB3v3jh079r3tbW/L/9zP/dzSX/zFX7zqdgC+eK26AK677rpx&#10;VcrXKx/3KCvjZDCZScZCLhgqHJmNZAS50QghNtyYWxqQqoGvqBgqOu9AGlaZ8YdNHylM+tdowEh+&#10;EBiEyU4ZDAwYIZ1VMeUHRIQhPhAU/iCN0GCJExVlfGLc7dmzxx/swjQHnuOPuSE+JgHiJ5WMsIlX&#10;RvV8UMTGoiS2GA/6qpBcWU9YVVyRqugvoZY1XC6TcGMjA25Y+cBE3lyGNDTczBwHpMRFHIOKv3NT&#10;Z5iCURbJBRtewv4QG6PPyhivkjJowilhLMmiOjO3jPSwm7D/osuO+O7bt9fdcsut7sYbbxCpDvk+&#10;xQP797vJjRNKE0cU9nl/mXZDWlFBAwlBRlemIdSk9nCUXk55A8E9+dRTfloJ4SMtGImR7+QTV5vu&#10;QVz8M7mhTO15QBTBBN2LAfdWXzDcky7s8dfCDcN+d9uvB8XAuyOuYYOdvR/+HbbXW/zR83OEdvZZ&#10;5wrMPmyAP85Q/ygrrLwfShdp01Pvd3D2BPMgkYBFcqoTlIv3QXm4Jkmd7gfaD3lhAgVlieFjpTYR&#10;1z1ffNYmHlQ498jtW/Rhv/Ppp58+qPq/++abby79o3/0j+Y/9alPBQ3vexwviNjE9huVOXclEvE9&#10;KqQ4DQRQYFRkyMEymBFLOq0hB4gtKLSgEAMSUsVVAUCOSB9+5w8RC3aM6NGIKVjs6Rzn2LkhERmS&#10;Gmoe0hZER6FCRhAfYRs58Ru1EvKD4CBDlk/xDEmMPdBQORl9tIqBIW64xWBvDQkCJe74L05zjdV5&#10;l461vIq4JhKgYkJwy0vzSgPLl/SFFaFlxEk9hYwbHRoQKUnlpDFIUpieL7rZ+TXdZySdDfoR1ZOn&#10;phVewg15NViSIbuAiNjII0ZHScfwIPMFg0m0xJdKTvwyUoEpA3noK3tfX7/bv3+fu/GG6/0uKZwo&#10;v1ckzgir37WkTB+oyEnvU0bMxyNt83PzfqUHEhuTmFFFGyqf06en3GOHDkmqXA0IRkUfJjYDREY+&#10;0Qi5Qr/W2PzzDrEpUT4NFzKAd3CLP+sR25WAXT/w2/y3ewwI/za78xF8UEgPV71x1h3RD9IZmOCZ&#10;/ZYbb+cpTL+Dj7iKzQO6w64l0mLQiI8PdYAjLtlkgPeZYrSiDyB75qF9eDvqgmB5Z/l/Lk7tmOpF&#10;UvWbow5H9fxatZGDyuMhtYcTX/ziF2deDQdVv6Baceuttw6qEG7Tl2qfiEk5GWQimQdZ5Hs4fZzJ&#10;qjGpLEfVSOa8PVJTHKfKdL5EEBj3VFwaGg2XVQwY60BloTv9PKiVFBaVgnlhPYVgOVZPRxWlERM+&#10;jR6gatpyKNRQ1EyIlUZLg0WSoyFv5iQnxYsGA9kRBsRAnCA37HGH/4CKgyRHv1xdqmhP2rmB/mDl&#10;AOcAZAsiG69ctESW/YonaiCnyaddLpvSPZOLRersClxuuCMnFt2ZGRFiPOMyuR4/f4192Dg0edeu&#10;7Z4c+/sKinu/n7x5+OlnvLrLNIxF5Qs756Kq+ikDijunZkF4DE5Ql/kA0J9HPnB6Px8PfYo8CS8t&#10;Ma8PtVvSpiQx34/I6VVqTPLK5yuqJ9NNgi2R4pIu5/2SNsIMpj3QIIP+NPLfGpSRHfnl/ZE1eXiW&#10;2Hwjl6X348IGUAYgiM85YuO3NWRruAb73W3fDfoIcYNfGO7X8+uC/iAxd94Pu7G427v2LHzPhztw&#10;FfjBdlIBAWIb+MkuN9QXBnoKksbZWoqdV4L8ZbcV5+cZFv3mnwwc4X9AmKwUwSvWJitC+k/5kJ/c&#10;+2tM73lpTu1ix6lTp8Y+9rGPLaq9zOleusP3Ll4Qsf3Df/gP288+++yedDJxU28PYoMaggqCQYS2&#10;CrqnjzWZvb4is8X13Oy8Y4NElgMx+13FJxUkIWKQKqrMlxIkdafiJ4rWmxWViApCptkOFhtDXiwB&#10;ws9FZui7lNuydacKuSCfJOX5lQ80oqCDFUBSbHGUU2VgDhqSHZUF1QopEtLauHFS/g574sLwrjUc&#10;nnM1wrQGBCHSYJksfNttB70kyLb/omLXEoGwz1xMqmdfb05qodTLHklQIpucCJqDnTmKsFpl9UDJ&#10;Tc2W3LGpIsMKbvvuvfog9Lqnn3lGcWBO3k43IELjzIK0SIoVBGdOn3HLi8EWQsSD0cq5+UVJeUu+&#10;H4z4I1HSL9dSnrA10vSZU+7b3/qm++pXvuQOHXpMeXLML+rnBCxO72d0NK+PjldH1TA8+ejKpN9i&#10;teKPUGRaijLBlfSbjwxh+zMXVHYYmiEDJRCgmozsgvxC0oBouXoOk19tERtSCZIhDZs8Jr18yMzQ&#10;Gu0+GB0MpBd+Q8LEEzueBep4QBTAiMNMN0maPWWI8cF1EHZrxvyw5wbzh8TElF5VLT/f9uyVeMv4&#10;PAk9O2v0jPRz0Dh72GHMd+oyRh57w0cBUuLsWDYXzWbo6gk+GAwsldEs9OGnPvBBVYx8H6sKwtdn&#10;xp5low+a3kF9ll+k2xOcwqPsVOaZYqm4Y624dk2+tzB58LZbd7z+rjv3SVNP/Yc/+Q9Ln/jdTwRf&#10;9u8RvCBie9vb3pY5evToQamIt1crZbG9SMCrTMH6OHbITasQaBx0SrNHPlv8eNVSFZ3tv9MioZqI&#10;rdrwlKBKIo9FZkGFCmobXx5UIcgJKa3dEjEtFyVhjbhbb3mN27Nnt3vm6ae8BEIh825DjQeDCgo5&#10;ISkysom6SkWE8FjdgOSAJMfsfcR1YNIE/iDao4YixQCkOBorFQX/OJl9z949vlIocFeSJFiuln1a&#10;mHuUSFK9WHiP9MqBxnm9LylWKmap0lCelNz8ckWEmHO9g2NuYuMmP8oF6aB6b95Efx/dIpJolR72&#10;V6sw2KE0mWGrIna49TvoKm1sQcSGnEH8UaPXJNXNeSJAOvLL05R2VPG5OUl9es4BL0yjIZ2QDDnA&#10;Fx71hi2LTM3BnnxdEJEisZIPnNeggP3V1CsMZRFMfGWReDDxl+e8Qx4TPyRM/FOz8u4M3fdBfThH&#10;KPjBez58Pedjth7Mn/C7YZzz+1x4F4P5c97Vf4B5PyDAs/Zd4Nl6BrpBU6GeyJX+ecf+HnpCWKDN&#10;8DuhDyIbe7IVPANE9C0D+nLZi49uGnY59r6Iu8hvhIwYX1nBb6xp5YQbb1TW1A3v3pdbSvGfrNfq&#10;t5eLpe9bXFx6y9Dg8L7jT5xaLo9nTi88farmT3P6HsALIjaRRE6V/VZ9jW8XQRWYvW87m0IS9Osw&#10;oscCYfrEaIScaYBhCQ5b4jCdoFqvSqIpKFeZF1bTV6coaWTFNzIaAJnNAcds88KXCtIMNpPsd9u3&#10;b/ONZm7ujCcO+wJDPoSHuskyK6Q1+s/oZ0MN9UfxyeDWL8gXsRkp0li44g6phHlAqMC4hQRxx2AI&#10;fYgchzfQ3+tHN9num852vewrDhITm2uygy8HNvs5bfr0sftqSSooi9xXVoturVR36cKAm9yy3ccR&#10;1Zl4oxqz+wmkTB6QHgiZ+EAykDZ5xJpNiA0iwi350ofqKSKBzEgPy6iQVpm7FkiiZX0osr5fcf++&#10;ve766671u+yi1qP2MMEXv8ul4MPgT6nSbwYDeH9q6szZPEEaoYEEjSJQ6ToNxP/mSrxwSzMmPpbH&#10;XsXVPVLXemQAsLdyMXAfJjYktouh229+854hUM+e66bbGML31Ft+hbzzCL9nebKegWIQnfRLngQf&#10;Bv0574oa6tOvgDLppOtXPe6XRuTntSlfyT9UUV839KHzYSIhe2LDm6BcdOev/PNxDmKqDzBSd/CL&#10;NqewYvIDXoARsyrzzQvz83v7XDZ13WevnX76kadXZX+uQF6heEHEtnfv3lgul9uWSCZuzuWzw6lE&#10;Kua3a6bQlUeIzEl9IWh4jOJwvgGFU5QKRf8NamhQ6dmbrOmnXDC6hhtG51A3IBcMDXdlJdgEkSVE&#10;rGWkf4slT3//xb9zJyXhIDFCqCYdIGkhVdAAaOz0rdkoKhIRo6v8hkz61fCDhqjPlkBjhtRwY8Rm&#10;c9qoNKwvpYIwgkrFbCmuNF76PSBnpCo6pPm65kTaaE0NkXmlUndr9KsVOSBFaVXWJyXFDY5Mus3b&#10;dvhKevjwYR8mqyj8aKiA38SH9BMnSIZ88dKlstuPPurdID1DbkQEnOlIbdS/oaHBIA/6gw00+2gU&#10;8hOSQlJjcu/83Kyuq95fGgNx9mmhwYjYyEc2teQ3xAa5kt9Mbvb55hth0DAxQX6eIzoMFYPytcbu&#10;VS0P4knVOXe1exD+zXv4QXwA4SCxhd1wDcILYGFeyHhyJtEdnPdM73bbnQ/9DqrNeQi7tfSvZ4zY&#10;9EN38shLVCKekBuIjS4eBtOS6YQbUF1k7XChJy9yC3ZyrqkOUk9LlbKPM8TmJWZd6ScJ4tJJoyXB&#10;29FtQAKC+FKnqBcY6gJtQf4mG/XGhNrtwfJy+cDoxIZMbsPg4tJv3LPmPv7KPePhBRHboUOHGnfe&#10;eedGSU+vkai8sdlqx1AtaAz1etM3Ahoq6ufczKxvBBh2n/Cd1CIY1CtOVCpKZWL/MFSkZZER2y5T&#10;OIzS0bHLAAMFjKTHcp98Pqu6wCaPK+7Y0SNufmHWEw8SFWHQ8OlDg9ho7EhXXmIR2UIQEBtukIp4&#10;BwIirrxLOJAfUhmDDxQsFYcdNuhTo7AhNvy85ppr3KiIEQkIUp4T6bCgnmkQnK9KiddrLTV+kVqN&#10;Pis1SBFGvUnjTLiU1OtC75Ab37xNUuO4Dw9iIx5s2EmaqGA0XgiNOEEovuIqnkGjFoHKHz4USI0T&#10;4+M+Taiy9F/Sd8WoGh8LpAvS0qe4D0iiHhgI9qbz25Tr40GeeDVRDQziIK2Ez8oD4sRKAqTG2dng&#10;JC8aDoMVvgEqLmFiC+IXfLyAJzr6ijokEyCQlIK+tMAu+L3+vfmLH57UBfwlHgZzH0a3f91ugt+d&#10;eHhBRPe60sUQ/r2u4d0OXxA30B2O2a8Hnli3i//lnQYSFYBvfR4SN6Wb6R7MR+RjhSSeK+T9ygQG&#10;rai3HIaE1E3sfB+c6vU5iTS4qhr4KxoTYTOVJ+izDGD5HI638puR1ILIbZcElYPDvYPbtj5UHpvY&#10;OZm75bqbV5588slKx+krBi+I2MCBAwc2qaHdnkolt+qn8j/4MpCZnEMQbFTYcA8/8h2/RIrRzbwa&#10;If1qdHTSeJh9zjNmzAfq5Q5/eAv9aRURhklMNEgKhqkfiN4UHtMg8P+mm272k2sJHz+JAyQBEdAA&#10;bKdeSAB71FPAO54MvZ/BVAdAmLxLRQEsqmfbcsgNSRHygXToY9s4yTkNWfnLSOEJvcdZHnFVtozi&#10;5lxZ5NAUscEr8bjIIZ3XVzSjHyLSbI8kuj63afMOf8IXhIsqagc1W3pM+uRKZbN4AtyofnpwMAvv&#10;jY4Oe3dskwSQmFvtoM+R7Yv42ODH0PCg1PRRt3li0uerfa39oTAKy+/qISJl1xDS21S+Ej8kO8gF&#10;VTLoW6NBnpPArFGYxEZYGCM2wgkILpCm1Mz8e76xYdm5DyP8m/swsRGOvRt25+MlhO273QS/n+t/&#10;2HTbPQfn2r9H2A33xPFCEOeIaDoSZufDYNKaSW/yRPeBe9G6719jq66x0REvgTO/jQ8MZbXouys4&#10;p4I5bSI2feAk83XyAkN4/hL4K9DHhiVuAndBvK2siH/od1zCTL+0kmv14XxjOp66ZWVpufFjP/Zj&#10;p1XG5WPHjhlLf9dx4Vy/BEREx5XgJxLxVIn5WHzV/ZddPjJFgW12iiIJCu7M6VNuaWHe9XOM3Pio&#10;X1LUI1GazlckKSQBdsb93Oc+5z772c/6exoXI474CSmxBTMz7BtNpoKwzIoJv8HkUjrJjx076vcY&#10;YxY9I3Hs28ZJ6Hzd+I16izvmvjFKR8e8X3upwqRBUzGQ0ChMaziEi7rKagWkPrPnSpyXl+nXqLmF&#10;JfZOE5EoHzIirHhSUqUILJnMq6KmXSvG0YSSDNMFl8jk/TWT7/MTctMie18pRbqEB+FCxIFUFMzN&#10;4zmVC4LAjVVCy5d0JunzykugUu9ZMG/kzoeBdDHNJidJmoq6sDjnz8tkm/WvfOUrPr9Pnz4jMmx4&#10;PwH5v7DAuRMx5ZXSLoJeXQm2mYJMIF1zaw1iPRBed4PpNth3G7O38jC34XtzcyETft59fyFzITdm&#10;b8Zg92F7u78cY2UZNkZqGMKmHviyVtqpC0jT/KZOUu7sqINBOKCOhP3mXUx3OdgVf2i/DMw1pFVQ&#10;zlzr0jIw1UpdDiUZxzm8iIO1y25ttZTUs556tXmTBIGP/NVf/dWvSht63zvf+c4J+XnhyvAy4gVL&#10;bL/8y7/ceOqppyYz6cyN9UZ1kG8Dx7wxGof6yGlIM9Onvd2RZ59xVTU2NoisV0UixUDtQSVlkiin&#10;IFEgdOazXxgFgMRG48Ke36iRACJUtZMdX5uGO3rkqPwKFrbjHukGVRTQwU9jB1QG+qnonKePCckI&#10;VQw1indN9UIlIyx+Ey7voxpCsBycyxwu7qlQxO3Is5wYHnSo098FOOPUD5KIxPwh0nw/qDzKo2ZL&#10;93LHNkfDI2P+xHvmpDFSSQVkFQTxIi2EQ5y5R+KCTIgX91R4wicjcA/5cngLef/U00+4xx9/XH6e&#10;8Komqiw751L5b7jxOuYhsnrE7VNYSHBeJZE6Tfrp72R1AcccBuQaHGLD6WHEEdAgWMAfHEGoRqI4&#10;QHiAPAsMBIiqaCppMEGXeAfurKGdI4ngdwC7N1IxcE8+cMWN9bEBeyd85Zk9t2s3cGfvGMJu1/P3&#10;LERCoPt9Q5D2C+Oc4ikSkxd+WVUIdCPw8WZ0tMFHTOkdGdPHdnKj709lfht1mDoyPTvrP2aUIYMq&#10;zHH0RwvqXSsf5br/jX8+KNlbd0DgLiBDCI/6xZX8tg8tH13aD21GH894X2/PoNJ4QOag4rDvd3/3&#10;d4eHhoZ61L5i/+k//afSxz/+8UAaeJnxgontD//wD2P/7bd+e0dPPvuaRDw+xoG89AXksqg1Nbe6&#10;tKBGVnHzM9MuwyJwibwrK4ue6MhitrxGDGZEhrlUnJvJXC9UJ4ay2VCRfjYWbTNnKt8Z4uboONzR&#10;iapar/fptK8o42uqRFTkgPT4TcNGckNCQ6JjHhf3bAXEhFcMI0r0mUGIkB7EQSWB4BD1UWX5MlKY&#10;ECbkBrlij9tnjx71nbfMy/KVW7WTpVBBHxQVmwqScRV/sHHTT8LlLFDWXW7euk31KjhNC1WUAQqM&#10;l7BUWSFLSJa40MAx3FPJqHAA6XiL4rJpctJXcohq+syUO3b0mO+3nFac2bKcQQP8O/rss/5jwC66&#10;SHUcw4d6iSRABYZkyQuv0iic/Qeu8Y3l1OkpSY/sIBLMcEcl4sBkRtUC8jnXuGkkSHU0DPKN5436&#10;OVLjufHGuT4ms3+uAeY35IjhN3lgDRaYe8sr3Fk+Gcw/u+quc2/hmXp8zi58PYfO71Ca1zP2zK52&#10;fxY+77DXrQ8ncBf08PEpVJpVLhim7DDfjQnYmzZudNtVV+hjQ0aiLiIgsIX7qsqZfKEPDiqjLlEe&#10;XEVdPu/Yb4++WIXok+Cf6cby2UA+GtFxNXDPhxdi1jtxxXlA9eWArnfJ7VvURnapPs0+8MADZ+T8&#10;ZSe3F0xsH/3oR9uf/p+f6GnX29eqbu9Q4xF71f1OF9XKmiutLfvDg/MZ9pSK+TMBWPCcFskx4TRD&#10;pRcJ0ueWL3BWAtMJgjloZKJJaqiQ2HFPRYXEKAQaFCfMJ/QehRgUXtAfgDuAP5yRgKRhfVhUAPPb&#10;q4BqxJAHbiAYgB+8C7ExyIB0Rj8Tkg/+8C5k50lQRONBn5P+edmE+NC3AdFKQmvT+KhYIuGE1EGm&#10;gYyObfCTjpmnd+jQIU8i9JERN8InLRAM5GPSGgZ3hM9zKh35hkQJ0RLn1dXgfFRWHOzZu8vd+6Y3&#10;u3vvfZP7vu/7Pvfa193u9u3d69NEPvr92ZQHRpz4uyZpmr5E+tZI/8DAoFdJp85Me2IEhKNU6sNE&#10;paefj8YaxAk/MEhS9sUPEEhP52ANqKuhrwPLD/w10uKexkWDvRTsHQx+hU3YLgz8B93Put3JYedy&#10;vnsz2Nsz0H1PV41JaoHPHX86zqAiDy7toM+L6R5bJKH7TRv00UJqpC7PzM36Q3cgOHnr2wYqJOFY&#10;Plkfm82PUyx17UpTCBb/bkM8gjIJSLEDCC6n9jeoNrXz6aef3rV79+7ku971rpW3vOUtjfvvv59A&#10;7cvxkuIFE9t9993Xvvu1IuiW2y2iui6Xy2RL7K2/uihiW3UNSWbtesmTGpOgk8r8uIg7GLpmaQ0d&#10;63VX0z0SEGmFYOgHC88ohyQwvgGpEkJ0VGgaNIWHVGRzomj4kAASD5XKGgPqJGopqhiNE8kMwqD/&#10;6oxUPRo4KiaSCeA9wmB5FoMH+Mk7KihPgPjJM0iGLykR6VS/jogvozQQb+JHPFnXx+n0DK4MDY8q&#10;LuNSFdKSmOZ8H5ed3AXJEDbpQUIkjhA1aYNISRfPAW44kIV+OSRlCgNVAdU0ra8x+Yz0ieR66LHH&#10;pDYf9mmhz5HF50whgOyxQ1BB7ZlbYBfheZeVGs35By21MOKBxEa+ptMsag8mKmOQuIkTjcQqO4by&#10;g9gsrjgJ3AWNBfcBArtLIXgnSDP5wW/8vhSxEabFFcNvi0fw7LmrHsKGEUOz737u3+nEq9tfuwfh&#10;+zC8O+8XMGJTGi1rgPyHNjwRMVKrCsVB41u3SEoXubFXIdM6qBuz83NB3dYHke4ZBg8y6ZwvD+qi&#10;hwXSuQbhE+D6hvwN3j3XFgPpj767QI21sgmnX/U1rbq8ZXV19TYJA3cePXr0jfr43nDNNdc0PvjB&#10;D86J5F7SHUVeMLGBZPGJ9oF9N+9sttsHXavev7gw60rFFZeKS+WSz+l00O+m9LtUZyZ+WxUJNZQN&#10;I5nZnkhL4hIJ0HBRo5AkKBQaD2oMX3wKhjyjkiEJBKOjwe4h7MNPfxaZScWFbPAraFyB1EADQKKB&#10;OBj1ZA4chEFlYLWEVXjCsqkhFi6F9sgjj7gHH3zQv0eYSDwQCO8rVjIBsflCpyLqvaBCBPec25lK&#10;ZlxMkmoykXYjo6OuVyoycTguQkUyY9tzJCSICBEfO/rXIDr88PnTUVFJj1UiJDOIja84z4kTdrt2&#10;bnc333yzVNstfrum8fEx/x4HMCN1nj51ypMa/gb5Fmy4OTe/4NPIxGg+BBA/xMYRfITN3ENg5GIT&#10;bIMKf86YxHau0p9f8YOGwz35d/kwgsJf0hM0uguDsM4P93wQPYsj17Abe9dMGPY7TGyGi7p/zrOO&#10;fSc/ziO1DvSGV0H9FBTVV1TRLVs3i9y2+FF9QNlzqhmj/nMqYyRuJLZM5nxi8z1GCv9sMOuEFwbv&#10;gnC8g3LHT+z9U//M2hGG+iETlyTZI/db5Z5+uFtlt1cCRPMNb3jDzEMPPRQczvES4IqI7bjy79t3&#10;7B1bKpZvLpWLE5XSSiydbLuB/rzrzbHrpwqjVpI6yqipjEQ3lvwwF40rjJ8Sidiid/rXYu24n/XO&#10;9AD2DFMT8dIE+4SRi/6IOxEea0+DtXFUcKm38g8pDhWVvoNsDpWPjSUzKuyTIoii6+ktuLpIlZOZ&#10;OCGIwmexvkk5XCE0CgUpxkgQSQ31DCkN8Z/OdBoVc9joW6SAyUgmU6qdq9BF4m0Vvh7QscvwO6cV&#10;seSJvq7R0RFfoaamTvv+LoiJ8xqoGAC/WfYFqVFhiROEDWnxzEB82bVj65ZN/iNAHKeU1qNHjvj+&#10;RCTBU5LWmCdI/hLv7ZJAOQUeSYVBAtKpmHpJljBZQuVHWIeC3U6efOppr4Kz3ItGAllBhoyiceiI&#10;VWoaDu6DCh+oosTbyML4i/vg6i/C5dVr/AFhYgv8vzSxha/A/Ar8CD5AZufjKmPhmJ2h+76b2Na7&#10;XuzeS33+GtgRYnCVHf8Q+XVN+HBkK2KjTm/eNNnZZDUY6aZ+TM/O+PM6uPKhMoktSF8nnzrhBP4K&#10;QfQviiB+gTkf+ONjfDa/cEN43FNPAFfVs5jqclJ1eqO0pYPSfDbfcsstS//qX/2rmU984sVfh3pF&#10;xHafUvTGXYnBxVLrxmqjvl1qZ3K4v+AGevMqCDG2VFGmZiREdjFJLUwwtIY95GdP97iaCoApE2QO&#10;k2XJaRoZmcFhvBACBQfZoN4gLSFRMRkYYvM7j+o5lZxGh1saGFIP7pA6IAfe5xlkBQHwm7jk8gGh&#10;YXgOeVBJaPCoxtzjN0PpqItIVbgjfhCY4/QpXah42GMVVKJOjaFSQbypjOuRlAa5FBQuktnp6TN+&#10;S+4DBw54e+JJvLmiHhNHwiddxId7nlNpiNOGDaP+PRqHqbA7tm/zk4m3bdvqSXjjxLjiWvMV/okn&#10;HnfPiKQh69OnT3npjaF+0gx5YTijAaIl38mnI0eP+Y9KvCOBUXGJB+njI0JdpxmSZiMIDBI3cTzX&#10;KAJSst+WP5eS2PArDGtA5DX+n83n54FwPH0ZhnAuvkFj7Q6/+zcfVkOQrnPXMMxPuz+Hjp3lh/97&#10;7soN7oMJ60GcOKN2w4Yxf/g1S6wod8rwzMy0O6IP5ZTqFaPcdH+kU8GO1ZSPD1eE5q8Wh/OT8xxY&#10;esNx5h5DFxARpAytXADvBM+D/OsQm683+k3j6Fd896l+7f/sZz87tGfPnuLrXve65UOHDr1ogwxX&#10;RGzg9XvzO2cqyTeKXLYX8plEf09WjbzlimtLXi2t16tKmIwniLifVzY2tsGTGLtiVGTP1wkJDYmL&#10;zKpW2EqHfiWRoR9VpL8tWHc4ODDkWAZCXxwb7NH4yd6g8M6VEoVNxYckaZAA1Q9i4x1UzmDKR58n&#10;CwChUEH4jXSGfwwaQGa+30r22FFA+IFKjGrNUjsaiFdDfbkpRrKjLhC3nEgzJym1f7DfkzqjwRDL&#10;7Ny82zQx6Tv/TdoBEArER3yoHDyjczgIM9jNl/jRv8ZXG6mDdxix/c63v+XnqDGnj7RzMhUTcQ/e&#10;eJPbs3uXD2NhITh9i3xh9xXyhD5HwhoWUZLeleVVNZIjfgMDRnzpD6SyMscJ1Z98UJXuXKnQAbED&#10;7CA24g2sEVhlD+wCezm9KPDLYO9zNWIL2smFgVvMhRBulOZ3+J1wmiwu4XsTfLph718o7HP2HXcX&#10;JTbVAcUDYvOjo7JGMBgZGvaj/gDiOHn6tHvmmcOe2EwbYboHOJtPzyE2fLuwOZdm3g/ug9eNuIL4&#10;UTeD30EXAbA8BeQj9c2eqQ2lFOfN8ueg6unN09PTfddcc820PsDL9N97R1eAKyK2X9zkcuVNg29Y&#10;rTbfls5mR7OZZAwVhJG+JUkipVLVscU1i79JHouvaWQDQ7361XCrxSWXSKtBJKUSiKx8tontWlJz&#10;lE9+giCbG9KPQD+cPyC4wOTVhh/5QYVFCmQXA9GCl9x4n0IIVKGUwq57aQuSQCLJZvNueGTUpSSi&#10;c/wdojQz8tmOZ3Z22k99wE/IFEmHBuk3w9QV7zmmLkmYetcXvZ4p4CBskTOLjvVHhR00fHZJ9f12&#10;IqJCb3DQDYTDYAWnxN96y0HFL9gnDqkRAqOfBPKEcKgQVBbsqUxGbExR2bVrp49LjdUbcs8GnHv2&#10;7JKkttHvd0f8mVeIhPbNbzzgvv3tb3u/UcuZjMsKjqIaBJ3N7J2fyxfcqKRSCPzM9Iw7euyE0qi8&#10;VP5DVITLkjdAnOjzQRo910bONYRuYiO//LXjOJDUAmK8GEh/+D0jn8slNhrcegjCDRok/pm/wK7g&#10;UsRmhLQewv4Aewec88tf5Evnd8cENkG9tj30mKLBIS7UKzaGGB4Z8svjiAXrRE+eOn32rFwIlx1l&#10;+Oj6+mn51Ekn/wgoiAfxXP8apPV8d5QdSaPPG4HXPg74izvKnXvsLJ38pv6YAcpb8UUSNW2L7K5R&#10;fe/5L//lv0xLK1tUW70i6e2KiO3u3a5QG229oZ3M3aOGXKBht13aVRryNt7ryvWk6x3c6AZHNriS&#10;GkRaxLZ3P/uotd3y6pQbGc1LgstLAiipUfa7zRsnlW0c1kLHtFQuhcH8L5Wt73DfqAZLTnLcHHuQ&#10;MdhQb1R8o25CghBoQxnaRvxtSsWt+o57doCNSxrsk7Sn1uDW2LlC3kqhkSpc8YbSY2Fxn0iQxcZI&#10;X9msGrQqBFMo2HmEdsrsfaar8AWldBP0YcSZKCu1qJ2Qn2rw3uin/KByMb2jV1LQ+PiEb/BPPvGk&#10;36OOeUgspqfsGankTNAzZzgub87fI4lReVjkTz8ivxlVZnCA3U3GpYqyG+/szJQ7/MxTUjOfVMU+&#10;7Oeo8WUgnoMKF6luWF/3ksgLAmfxOrzCkq/pmTk3L2Ir9Pa7nbv3+K3Fn3rmGUlrxz1ZcwSgstOx&#10;512w35rSxV8ROpU2mOoRNBwMgyZ8FAI1Mehf8ZU+yBGfVm+Ufb6t+Q/DhY3fFsqHCAmxDE8Si96j&#10;f48RWb8OlucdorT7oLEF7xKel6g7ht+BWwWhH37WWMf92Xc68cM98QjH2377OPLho0HjH3GgMZMn&#10;uvf2IROwe8fIHYaRafrN2KcOSd7iENhJG2AQirSrPrN6hPpDbiCNoW0MDbDhKut4V9xhqaHHj7PJ&#10;g8pY7YYyYB2x38RV7wezESgPSMfSjGFkmNxQnBSa/1h3rkG5ciXB5Kui78sEyL3sOXzGS+T+nWAm&#10;AIZ7hBD/vPObSezsrkxG4hd9tz6UeEKiZ2y/OGTL4MCGuTvu+HenDx164X1vV0RsB3a5ocVm9a5Y&#10;vOe2vt6h3Ogo++in3YlTM1KNVl2xXBc5wHf0AZTUyJNufGxIbqquXFpS4TAnp0fSwqokkbzr7RuS&#10;CsYUBPYHq6m6xf1WLKh8kA6H+9KvBlGRK8x8Hx+jv47JtsN+jWoqnfXP2AsOt+VKkWpB/vs1qZWO&#10;mpvN9/iZ2z0iBk5rYqslVj0waRcJi1USwQqAoL9PtULFhtdBZaB+s4ifb2osKQKUocD8fCQZ0szC&#10;cSQgJvDSIY9hRPIZEQeSG3PKqHyI6EiUjILaSChhIE0gyeGGLx7qBvf0gdF/BsGdOX3cr/Kgjw/1&#10;ZJglZCJxpDLUS9a2IrExTQVJEX+Z/4eqW1Q+ziwsuaHhYNkYEjHukCbZmSXpB2OCwRTi4fNBuWBS&#10;pP9C0/DIXJ7oytea52Zw82LB/CKcc/4Hv82+G93h4yZshyTEbzM87zYXBazfQdit3XeHfzHwxjkD&#10;TaiO4Q/xkjekF3/hRbbxGhnhxLMRPyd0TVoSdQuzMB+MirL7h5ea9S6+nUun6rD84XPDcY4BLJ4X&#10;vgZpCX7jB/Dx6fhrv4mnwX/UQs9BOJ+sjmBkz1KWrZVaZXxp9aGZN/zYr5869LUXRm5XRGxbN7ud&#10;I8O7fjDfO3L95MbtiU2b2Non4U4eP+04gHdADbmQZfG7MjjeEokV3MZxCgLJo+4KuV6XkIo2P6+G&#10;GZdkkxvS/ao7fnLGFaXG0mhYGcC8nd6+XiWcxk1fk1SxPCeZDygOm1TAo36njQFJZH63CzVG+uHo&#10;ZI3FOOIt7iuIP1hFzxhJYmJjPpfxW2RzAAujsXzdWPHAh6jNFBK+NHxqqBS6Mg0lGMENvphZqW5+&#10;c01VLMIEqJAUJr9RGxnsQLWDjCAGWwfLKChTULwKKzDVAkJh0AD/KXDrt2AQhHvUUciWBfkMZPDV&#10;XV1e9NsOoWJCivgDAeIHlZrBBezwl7hhT18jajnENqS8Y3t01HWmfzzzzLNyv+zjjLpL+JAaxEsc&#10;gvlL56oN8bfKbMbIzSr9lQI/MMQFhMPDe2sodg2D97rtz4uTl07O2YX9uth7dm9WYbfh+/PCegEw&#10;v/DH8pRyoE4w+DU8PBQQm6RxBoj4MFHeVFvqH2XBu0TjXJz12+IogrpQfM9zH7Lvhj3HH4zFE1iZ&#10;AXtuz3iH+JEeDPb6yKd02dSs18bqi09Onz556ynnDj1vcjtHrS8Aw6M7kzEpZ7FmKl6vNNzivBrQ&#10;9IxbkwTB96Anm3KVsiS3tRXHIcdtfUUa0gHrMo1qTPY1Vy4iqsYkRdDgVt3yUrCUhwYESCwFFOwx&#10;hrrJyoGE6x+gUIOdLMhIiAR7Nnns6+/xp0FNToy6XVL3xiTFQGL9hbzbKAlvfHTQZUS0q4vziHHK&#10;fGWyV2kgQPkjcRkpisaNZAWZEAcDhcEzM7jFWIERHyoekh8Fy/w5OvuR1JCi+A2pQXTYI6ExsZIB&#10;AMjLyBHgL4WOW/xkUT6SH2DUFv94n0pCXIgn8YCMINCnnnrKkxrv4ydSG+8FYRf82lTCoFEwrQXS&#10;IxzSTDohSdxaPhNOmGDWMy8FCBfgvzUcs7sUwu64N0M67B6E02AGN2a637MrsGfhe0z4/fVM2O16&#10;hrJfz54PDWUZNtQDyh1QdkYahNN9xQ9Dt98Yi5+Z7ueG8O/uK6CswoY4hX9bPgPC6dTTXL1Rv2du&#10;9vQv7Njz5Bs+9rFWcJDJ88AVSWwHt26YKFdadyYS2b21ajPBtj3TU2fc8sqS37E1maLDsOxcs6rU&#10;MhKZ86oSW6006bkX/VX9rrLS8Zspt7xac6em5tWYYPKUnwqibJM6x+hPjwiwLruqpKWUVxWRvFYW&#10;l0UGnR1lpX6xqwgdrMo/x9pSJDvfhyCySOrrnFJmtiUt1kprnROf8spYEVk86VWxtMKlX42NMtk8&#10;khFB+jfo56LAmKCK2up39JX6ieTG/nPWCHADMQTLkQb8PaOvEBejlbaXG8+ohBQ0khoqI6TC+xSu&#10;SVf4aaqpn4e2fbuXAqnYy8tM4j3jB0iQGunLY/SSvsV5ER6jricYiIAY9f6SCA37uPJ/89atbpek&#10;xlWRXzBXj/BXPDEyiEHdhGRpMKSNpTmMUBMnjP8IKG/08LyKGq6sVmGvFJYPXPEzHA6qoIWzXnj2&#10;Dgg/D9IgdCQ2nnUbQLh2b7DfwfX8Z2HwnPcvhm6/u2Hxt6v5yYecwTikNs4eZcsiypG5iHyM0HZw&#10;w3u4931gurd0++4STOe3Yb34rGdnfoUN7rrL/4Ll1gHPzR53Rrxyw3DupnQqueHbj/zpzGtv/zen&#10;nk+f2xUR2/fty+fqscL1yXT22kajlWa3DnblYAoEqw7qtaL0fDramyqElBse6Pcb5NEhSqdvW+rf&#10;nIhppcRuuXFJEsyeZidXNW7Vh5W1ooiBXT84yCXv2LaIBk+B+l0NKKxOgWHPMXWQH/1h7bbyQCpr&#10;cVWqmYihLomRQy+WF+ekvs3JSVWypqTAVsI1aspMJDZlKv1PFbmlckAeFAIEFCyyDw5LQYpDOqJT&#10;FMkS4sANhARRQV4m6SFhITk99thjXlJCBYXoKEAqHgMhTKtAlbT3SQthU8CQGvf4Cakh7fEefjHA&#10;UCqSX8G5BIyisiwMCc0kOSRC/IWg8Jf4sEwM/7B7+JFH3WmRLiOkSJjEm3BZFWJ5QJxSLAdT+nkW&#10;VLzg66sbn0dWYa2ShivvlQB/KF/CBGH/fRiXIDZzZ6YbYav13FmjBOs9fzH72NaDhW/+kHbuyfug&#10;HUiTUN6wYgRio/wpZ99R33EblFnQTs5Cz4EfG+mkKRx/Q7c9fphZ7zduw+VPPQdmT7zD5cd72Pm6&#10;JFj9wo1MSkLQJml8G2bnvzaTe8P7T60c+tplkdsVqaJ7k8sLqWb9dLlUrdB4vVQjYmm3qq5aoeHN&#10;qWEsizTKkoCkfjYrbmbmjO/gPHVySg1q1s3MLrqZ6UVJeXTys0ie+WOMpgTH3yE9pHOssQwyMaEY&#10;s/c7R8qxioDpG6xfpMOc9ZGMBCalZjZEgsW1Zbck4lhdmnclSZHF5QW3ujDr1hZnXXVtwbXqRdeU&#10;u6b8Yd0qO2X49asi57IkurXVZbeq99ilhKVQuWzB5Qq9Lq0wY5LsKDQIhbRDIvxG4oEgIA7IjwIy&#10;FRT1028pLjsqH8QBoeGHqbMUsF0hJAiTPIAMmWzMM8KzCbWlEqPCqgiSOjHsmVUpS8Vnqo2uJ46f&#10;knq/KlW8x+3csdvt3rXX3x959pj7u7+7302fYSJw2xMa4dDpbKRGBSPdjFSTtqCSUuGC5WbAKqhV&#10;XK4Gq+xXCms45p+Fdzkwt+sZ0B3HC7mzaxjYheO13n3Yn/WMubuQMViDB/Ye9YO6wEeOfjWu1Bcr&#10;B3un24T9DcfFTBjdv8Nxw69LIRwW8cIYkWFoI3youefKb2s3nTByzWbj7maj8tM7l565QXaXxVlX&#10;JLHtmaumRg7uv3at7m6TjNSXQjqTANkUgaVSMaloTipjxhV6cn6H11wu4zOeyZ9FNciypKPVclVi&#10;dFFqoKScgRHXaqekSkkCUqFRcIMjg363V5ZgMScLlRbxOyuVkEbIdjj4CSGpqNXsmp6IisVltyZV&#10;TUXs6pJG2FE2LklOvCcCaLqYJDaWRJXLLVcti9T0vqqPJzcaNVslIbkpQBVusGSLrXqYbIt6SYGz&#10;VIqRW/sqIR2hJtL3B1HwGymKibMUHP1Z9I9xzzv0qaGiAgjLCp2C5WoVkYEHpLVglUGwQzADBUy+&#10;lYU+IoG0hj1kZ+oj4fMOa0UxkC5fdda+8n6wMD/lV4DwDHLGDxqLVVpWTFglxpikRlwBgzSExW+7&#10;AmsQdr0SWNjAwj7r7yUkNnN7YTdBwzvPzxCsYXb7Yfedxx7h5y8miJvFg/TjP1ckNrpamAO6vLLq&#10;B3/4SPo8YlrF2ThCRP7Ww9t30osa2w3szYTzxeJg9YErzwL/g3vch9+hDQOzs6s9h8wA7/OM3xie&#10;m7/6nUomEkPVcrH93/7bHx+dmvrVRec+HkrRc3FFxPblsmt8blttsBQr3JDv75Mo0o6XKlI/MwnX&#10;0xcQGp35I6MiJhUCW/yw3xd9bHRNrEgymJektnHzdnfrrXe4a6+5Wc/y/iR0JJHxjRNuchPbb3P2&#10;ARNUW0FhShpCnWUyblyqOHOAILV2TCpcmY7UBUlsFUlwkqrqDdevhtubk6QlSS8Zb0siK0qqrPjD&#10;i5stpA/UZSd1VWGI2BiFVR5LmmSROFNWsq6vv0/pKbiMRH+mn+CATF8rlr16R2FADqh59J9BjuD+&#10;++/3Kin2kAxuqHyoi3xll5aDTTYpVMguqLDBwmWT1hgFZXcS3EGETMKkL4VBGmaiswJDmoY+JGk/&#10;Er1xctJt2rxF103B1kgi9sN659Djj/tdOui7ZOkU/Ys9vVI9lQ5/1J7iRUUkbN+nFmocSrBMuMJ3&#10;8s2PPJ+zB+H7S8HcWoU3GJlZ5QY+XsofDHY8h2gNYbcGswsbgw9br18qrva8+woU88CfS/hxIdi7&#10;FzKklTLhnvLnHmmfe/qYmfJT0ocMVRQ1lI8TgNiC/OnESwkN+ysaCvJCbeo5eSITLg+ed5cFwI3Z&#10;mf1Z/zt2Fgfzz/wE3JtQEC5bDO3JPvBA1x61vW09vbn09QeXjj71+DcXnLvwCoUrIjbWiv7uD6xV&#10;nqmPpYrN2AbJQf2S2pLprMS1WHBQBGva/GaESiQqD9MjOKWpXK17+SqT7xUhcQhLXUSy4I6fPOMW&#10;l1ZcTmTAu2++9416tymV6qhU2ONq7PSx5dXwkpLEan4UU9GQm6pXK2u1VYmMIiNJWJDCyADTLXKu&#10;xURAhY20hkRJ/x9E2dQX31ccyV7BAnrOPg2Il341pngMDg/4Q5u9+ijCpJIwKZLCYCXE4uKSl8Qg&#10;ICMpwEgjEhBzxFAjAYSHP5AaQ/NITajcGCoCBQ3BQGoUKn6ihpIWyJBdRtjO+8knn3TTM2wSueI4&#10;H5QKRLhckdj4erMrB9NLCId4EC5+nhX3VXkWlhZ9eBYv4kCFY60obq3CkiFWKYNKGlRUO7qNe3se&#10;vr8UzG3YvTUKM9aocBOEfc4txHJF6AweXA4s3HD4xOBKcL5fzwXPrfGH3fKB5CPPBq0NtKDVYLTb&#10;6g3EZnkGILLz0Kmj/F0vDrwbRvfvs/7K3p5hR/lYGWFP2dmz9RD2FzdhPzAQnJGj2lZvPBbblkzU&#10;02/9oaeOff0rX1i40PKrKyI28Btfdav3/Nr0o9MLqcfmSsl40yU35nKFfF9vXwwpp7evX5lKAyGz&#10;U64i1XFRquiqJLeGojQyNumfra1V3QzTRWYkxSyt+iVTzMCfmjrlBySCUdCcVz2ZVc3ZpL09/b5/&#10;KaHK2WqyZfayq9bWJPXF/PmarCLYNLFZGZQU1zGSFPcjs9lcUlIfB5oMKGelUtbpqK+KLNWAoNsE&#10;4i/SiFTQbMoNDg27rER+KhiSkR0AU5OkBBghhbzC009QCdnkkvlmPENaA6h5pjZCbj29wXZDAPIC&#10;pk7wDsSGREiFhaS++tWv+j47RjAZBV5a1Jd6YVEfhTm/DAqJjKU1XNlyCOmMlQbEmxrA5pDMDeQ0&#10;LcJnG2kIjbRRyehPs7lqpIOlYYFUFJAZz86Smp6z1A1Ypey+vxS63VlF54qxRg1w68MMhaO//v4F&#10;4zKJrTue535fWfjd/q4HI4egPAKy4sOExAa5MTjGiDfExkcaMqCcjBDAc4jNl2lAbJbXBru3sOy5&#10;mW6YHW7D5XMh94bwc96x98OGeujbndJCmnsFtc1NK0vzlU/83deeeuKhrwW7n3bhiolNUpu77/dd&#10;9ZMTS8emt515fL48sFxrpnqz2d6+weGxVDyeYZKFJLWYyCw4+GRNqlEsnna5Xg6fyCnTRTzK4lab&#10;me4ijVRwahKjfpywJNpSLgSDCSyj8pvoMZGWdaF+QTajoiIMqaDsKJLLp0VsfS6XzrrjR6fcaam2&#10;p9XQOS27LDW0XF4ROcX9wTIcGpzLqZLod0qSGqOpZGIqxXIikd/gkFe3/NIefQWpTAylc4I9+/5D&#10;Rlu3bvMDBhQCaiuSGmcOUBD0q+EGSQ4wpQMJCnLDLcVK4fIFxj1h8xsJEEI0NZe+sS9/+ct+rhl+&#10;oS6TRwya8A5kuLZG3yLSHkR5bpIvhgqPOY/EqEjSwc+vTOdWEgRuggZgZBaugP7+RSI2uxIm6bF8&#10;OC+unTiG/e6O1/M15NPFcM7d+lCsOncvDUg7JgzygDrABHQ2jkAVZboHH03c8ox8IQ9x6/1QTC0d&#10;XG26B1v2m/8WVthcyB5jzwxn60QnHJ5Z+dnvsDG7MMwPu5pbqw+0EbUzJIDGto2bHnvga186Ebx5&#10;Pq6Y2Az3HXLtT37JzX3td2Yfevrx8jfa6Y2nG/VUAw6r1FrJ1UojtbC4EltZkzQi1bB/aMT1DAwr&#10;soq8GpPSL4mLhqdKLTsaYE3koUdKoBIm6YhNKKvykHdQRcXnMsoAEV+9uqaCXdR9TY2eHUaQAqVi&#10;lURUItVEgq9bThIYB1Jk3I5dm91rbj/o7rjjNVITh/26y/GJET+5t6+vR+one5INKYNjkjKrXoWO&#10;M/KgsMsVTqSK+wGCXTt3e0kSQGxIQXTOQ8Js9MiMfgqI30hpNhGX9EFmqIAQF6Bi8ps+RJZMMWhA&#10;/xzTQZDUmDKCGyNJiIp5dpARWzzR98eaUz+/jFyRmMZHAOMHWmS4py4FUhkdtXKvvDRjFYpveeAu&#10;WGiOnTfKc/+bfJezKyU20O3WKrFVaOJkEuRzw7j8cNbH+Q3r+eKlJjbSb7A0kw+BVBYQE32tqKLU&#10;MXvGx5f8s/wipnbvr50yVQDeDrd2DRuzIx7hcrFnYT/NAHNj8V/vXRC+B/a+gXZC2WMPSeKP6n9C&#10;QkF629bNC+9+1zsPf/rTn16VStp5I8CLRmyG+/6rq3/mG+Wpuwae+cbd77zp88cWy3+/VI4vrBSb&#10;k61YaiDXOxDr6R10CUlqqEk0vmCiJ9viSMIQcZAXjDjScT87N61nbZcTCdBwaXyxltzUpTRKJfUD&#10;EZL3aiK2am1VRJCWiikVVY146vQM3W0iNtFfLOWS9J1J1WyJ/MY3Drtrrtnj1lakEi7OScrhMOK6&#10;1NyauEsypL6ESDOMGiqCupdRWCzqpSyGpHZu27ZD6jAHGwcd7vRpfetb3/KEddNNN3kpjgLhGWqC&#10;LZnCDnKi0KwiomrSN0Yh0qfGtBDe570vfelL7utf/7qXypDyID8qMff4Ea4wFDwVwCoBZI7/QUMI&#10;KjPuIEXeNZLsrlCQ1/nXIB1Iytx798qnYDeToAGZH+H7ywXuw2kIX8kTM91hnEe6L8AoFO/fhWDu&#10;ukG8gOXPC4X5cyHwnPCt7ML39BHXJZ0jsRVVNyhz8oiyhrgMPv6hcvQGiUHgu3TWbh0DiEN3PO1Z&#10;GOH37B0rw24D1rPvNpYm0mx21FlpLL3pVGrT9JmphrSao7/7u797nkr63Ni9yFASYr/9zrsnH+sf&#10;/VApFv/pdDazAw2S0dNquSQNs+Yn22azHP4anMMpoUINna2wy3q/7ubnZ9zy/JzPsJ58r2O//uJK&#10;2a0ur7idUgNzUiMbzUWVUtFt2jIsaWfcTU/PuW8/JHUwPqRIZOR31vX05lSQRZHnmtt3YJN70xte&#10;6xbnz0gKYo82Fs433FpRTBhPuXSuz7ViSTczJ/W1JmmqVHfFKoMMSZcv9Lt+qaiFngG9v6zCC04J&#10;Ql1ExTx48KDf6hvJjEKAiOjMZyQTQoJsKCxPLB31k3tAnxzz3ZDU8JOthh544AG/NCroV8l6qY0C&#10;xw17SXMPUXEFVAKrDLi132ZnlQ/UGkH/nv32RHUeuogj/C2MSZqSn1ztubcO3T9fkBekgysGf8LE&#10;bJXbwjgvPi8AdHVcDOF0EG74Cpg7eCUI+7UerGFjzqa5Eyc0lYa0iZraEVOnAPWNvOL0M0AegnZH&#10;sjz7vpfqnUteopisTnXH0/w5Ly9CdStcjrixqz3HrZWnwezD17Bbs6Nrh/7n4eHhdi6bfkJa0X98&#10;+9vf/sf33nvvcserF19i6wYC4l88cWz1L3dtmmolC/2lamNPvdnKM2rDtitZVCdVjnqDaRgNkQuT&#10;ZCEQOkglTitDBvoH3AY1+J58jyeJNQ7uVSKHBgb9/LN4nAW0dRFO2m3fvtVt2bLN1Sttd/qUVL4a&#10;k2EZvoi7ngLTTyT1JRuSuHrc5KYxV1pdcrVKyU9FWVpiouNyR+2EYJWpibRyPOn3lauKbPulPk9M&#10;sng9LaKacfNzwenyDBRQSJwQj8QGqaGqQiz+jAFJcxQulQ4Sg4ggKtJLmqgEzIFjWgj9ayI1vVo8&#10;+eUvf3lhdXUlJQk0rXdiuOv0M3iSZKUE/lLgRlwAd4RBXLAHuAsbX9H0ybYKhKG5XOw3Vnz8lTN6&#10;pvc7Neic+/Pvnw+sknMlfoD0EH/fWDt++nh3wgji8cJxORLbxXClEtulQD5YHliaAXnAZhBsCsGc&#10;T8rbGj/GJFngr53fZog10hpEeO6d80kEQ/j+/Y4/YTfcE4/zykMGmP16JuyW3wZ7Hr4n3bQXSx/g&#10;voPYhg1j/dKC8monU//0n/7TU5/61Kc8w7/kxAYgt9ahw6vZ3ZOL8URuOJfLb0km0tm1lZIeqDGK&#10;ODJSTbOZnFc3WYTuzxLgO6N8Yu8z1m7Sj5TPF/xIIqOU/ii/NNIaG1quBasGRD4Lcytu6sS8W1ms&#10;6L28vkpp+U+nvypDq+zS+YQbHGFeW0xSY9mH15DEViyyv5vC5NT2BB37KT8NpSGC41T3PpHawMCY&#10;V5dPnpxyTz/1rCS0oj9MmI3/2G+NOWNM/wimtbC5JasqVkVC7ArChMSgD4y+Lp5jzz2bTW7btl0S&#10;2wZV1upisVj68w0bxv/1Y48d+sTs7NxqrVbfqPf7pbrHULOpuOQHWzH5fi4qlDf6T8XzanRSEokC&#10;9XaqSFRGb865JT74hTOMwSqubM96Hb4PCJGXvDVedUzwL7BTCUJQ8phn59x6F96w711gr4ost36p&#10;nX8ncMv5FpS/ubd3gjCC+kE9eeHG4nOhf+fCNZtgp2Qzsu8YIoyfSoC/97951rFfz9g7FzJ+hxpd&#10;UTu9nfzjnp1daODMP1Rh+C4T6hV9pz5E8lPGCJF4niv2Tubqvy9nVChRnfWzskY6WCcdrJUO7ImH&#10;T73eIxK6937plrXYig8e+g1jZUn86EryE+c7+eHj78OljCXNiZh5Zvd+jzjuOwbi9uu+FXEGyYi/&#10;D0fv8KzM2vBKJaH0Tfb29k6USqXZ66+//uSDDz5Yf1mIDUwprY899sz0Qw99+9T8/OJgvd7cUsgX&#10;spAKmRV0bJNAq9h8tfndsdNvCogvN+oY6hzrR5m7FpMqxFIuEsu7zHVbErnNzy35rZHoh2M0M5VS&#10;YcekV8brIseU65NqujzP6UsigGZMlUREI2LLZHtEnP2qLFmXTHMalQhAxDswMOrJ75FDT7hnDx9V&#10;nIO1nIjGtj0RcfQTiFWhGEjgGXEHPEOKoq8MaYt71E2miTACimopVXZJTj8pye033//+93/t8OHD&#10;x37v937vKdmLo9rblP4B+R3jS8qXLPwlx4S/plwt3y5mwvHrNobn2gf+mv8XQvfz9e5xYxJk2D3x&#10;705fN9azezlxqfBf7PiZf5Zf1CErcyt3TPj+wmDknEGGzq9O/pshDAO/DeZv4HUQD2BxALxrcbwY&#10;8MfcdF8Bflh42If95Er7EW9wSMzk9PT0mNzNPPbYY6deNmID9913X0sROCP9+KQiMJBMxra2Go0s&#10;8USSoL+J3TOQRPy0A9khdeipIk9G4VCJJPNIqDJVHzS5RwUjoSSy5qpSLelQZZPJmtQ85ri5uApJ&#10;6mqzxXF2ddfbm/F7vCkE31cmMc0trZb1TsOTGURWb8bdarHmNoxvkgrb65559ph75LEn/GoBzmWY&#10;W1iQirzBq3sQLpUMouMK6TAYYKonpG2khhuIDTvUVQYLuC4vLy8sLi7+ue7/8/Hjx799//33Nxjt&#10;OXPmzIpI84hMUxVnu4wirA+tMs4afjfCdtxfyHRjvecXuw9XQkO44plZD2ZvjQAD8Jd0hRunmW6s&#10;Z/dy4lLhv9jxM/+sgVOHjFC6zeWFHbQjLznpyrQmkwgxgReUIQSDcz48kJiVR1CG3GMIF3ghJURC&#10;l4LVE3Mfvg/7G3aHoRuH9qWwkmpfm9SGJv78z//89MtKbGBqaqr18MMPT7/97W8/PTc3O5BNZbYo&#10;ulnr9LQC4Urlxo4EkFGAZ/yGJGBrjvRjQTzE1WiILOrsH8aUkLpXFdgLrqX7doxO4oaLJdjXLJio&#10;ywqGoohLhO8WV4puZmbB1RoxqZVjrn9og4iW6SG9bmFx2R07MSWCmXVnZufc7NyCF/2ZkoGoztw0&#10;HxcRM5mMpAZ5EU8IjH42KwAMcecZ6UP65Co34svlv5D73/zc5z73nT/6oz86r1db76/K/2N6j97+&#10;Cb0zKEJNGBkY8DdsLhdWMc2YnaHbzq7rhW/XcPgXs8ePcCOwsscAwjLTjfXsXk5cKvwrjV84r8J+&#10;WX5hwm2Ga9id/b6wCQgDmH9hY/bd4N3g6i/+N+ED3Fv8uutHN3jPwrJw7Apo/1YXLM5h8Ju2RfvT&#10;e0ndF6TdHH3Zia2D1t///d+f+dM//R8ndm7ZmV9cWtyoSDEZLE7DNzWNBEJoGO5J3NlRH59APZcO&#10;HujpNenj9JEhMXEsX0vuOYc0K9Uy4XftzepaKKSlhganRjHk3WilJKVxMtSKHwGlX61XKmdWhAbJ&#10;JVNZd0aEx8Ems/NL8ptjAnt8B/9A/5A7feqkJy4IijlrxJH4k9kY4o6Uhul8WbwdVwzTOUSEC3rn&#10;z7Zv3/6bv/Ebv/GdD3/4w+sO1cm/ZYXzqNL+rPIgo4o0Jr9y+i0h9rmVmjwL/14P9k7YXAjhZ/ht&#10;xhD+HX7ebRe+x1heAMIgLVaZeX6xuK1n93LiUuG/mPEL50E477ALl7+5AeH79eA1o46b9d4PYz17&#10;s7JnFidrs5hLYT135p+1ddJnaQyD57Q32hZ+iODKaicPPDemLyMOHjyY+vBPvGv7E4eeeWu16d4r&#10;KegmEVeOSEIEsDCEYZXeEkcCTPJJMuXAkYkijuqaGv+Sv7bZ3FLqazoptVZ5xsaVHNTMBFyktYzu&#10;E3rWaGddtdZ2q5LYipWqJ6vJzVtcvqffj4IurZVEfDV3gtULZ864bK7XzzFjAIEdMmqlYDoF8QRk&#10;MplP/FhWRV+gxRV74k6hA96T1FXWs7/Uz3//9a9//SFdg3H7iyM5Pj6+R/nzDvnxQ8ofTtnukfHl&#10;SX6Z6a4w3SAOgLhZ/MCl3gO4t7Lhfj1029tvuxKOGUB8jNS4x3/cmgmDdyz+LxSXk86LIRwn8yvs&#10;Z3ecu/F8wscvS699HK1edRtD+H490L98OXHo9pd3MJb99pt4mbE6eCl0h29hYSAuqxNcMRYWBkEH&#10;AQKgMSncWbW3//Ddktg8UEv/8tN/O//lB/63h08ezx6bX1rprzeao8qKjEycLjW/mJcMlcjMbzZ1&#10;5GSbqsiCnW05LIZJo4zacHIRZxpwJJ2yQHZieIXDlkM9hYKf8JrjHNGMhMN2wtWaMZGPpKs6y6fy&#10;bnR8k9s4uc0NDgdqaFtkyD5x07MLyuS427t3v9u6bbskuZYIjGP9+lxPPjgdnYJEcqNfjQynUKxR&#10;AisYKxAKgYGF4eHhBV0/OT8//xkRZbA1w6XRUjizIv9vTkxMfEMENyM/c/J/QOGlddXlXOWwCrGe&#10;CT/nHlgcMRfDes/D717sfXsWrvgWF4u3wX6H7Qzr2b2cuFT4Vxo/S7cZyx/LP7O3+hV2c3nAn3OG&#10;18KGb2XYBN6G3wniAIhTmNguVv4GK3/zw+JvxtLF1Uw4fYTBPfZc5V9J918Lnr4C8C9/fGs2sfkd&#10;29fK7TeVq/UfUnxvkvWQ2JhW6iNtGXeWMNpKsP4x3ByXoJNMNCWdoW+vuGpxVapp2WXTnR1tRWqZ&#10;NP1ZIiHlpT9XUwQ1MLLZxVN5T3qoksl0xq1ISpubW3DLqytubmHRDQ2N+O2AMiLEZCqDfCgVcs0t&#10;zs1K0pMKO3PGxwvpDImN/jUyn68N9lwhP9DpC/AjoH19fS2R04Ojo6P/5j//5//8l0rT5Uhr3aAM&#10;8/v27btefv2IvlbfrzA3yxSUT0nF46JlbBXDwG/y1wzpWA+4A+F3w7Dn4ffDbu3eytKMVdoLmTAI&#10;40Lxu1xYPF8ownEyv8J+dse5G5cKn/SZG+7tN/lG3TJYvnUDd5cLez/sj6mCYTv8tDhw5Zn9Nu2E&#10;uNmziyEcP9xaGi09CADch4kN8B5hhPOAe7WvWWlP/+HioX53kPmZD71j69ad13y/eOc95XLlOpFb&#10;rzIrEc4wD09sEj/rsm+xhVHdpRPM/Wm5RBuOYBCh4XLZtD8PtCWpq1Hnec71DQy6fO+QS0q1ZASU&#10;DCtWyn4OGgcII5E12i2/QSNkxnN29bVdMThBvVaruDm/RCoYzEAk5opbqxCQJaOmEBqqKQXCwnb6&#10;6GS/Kkntj97+9rf/2vvf//6ngkS9YMSGhoZ6VQl2K9wDyqNblVd3iTz5nScugLyzCkFcINywHfdW&#10;2eyeK8bsgPln6LbnijG/QPiZXcPvYaxCm+l+jrHfhm679dxcCOY/sPuwnSHspxlAnr2UIC4YwgvX&#10;K8Klrlk8umH24fxfD+S3hWHhmOGZwZ531wfihJ3VH0zYjbUHK1fzIwyLq72DewjNNCG6eRAEEFBI&#10;P+/TniBRuqxod9jxTO5nFdYrktg82u1v5v/w9x7Y3zswdve3v/3wnaVyea8SvUEZ1a8EJZSYWK3a&#10;EmHlJbJIDO0MWceajHKWnWuwHKvmhgZ6/U4euQxz0jJSW1N+Okcu2+NSuR6XkBS3KMlsYW7RS2iA&#10;jSJHxsY9Ka0Wg8XFEBnLpVA116RyVsvK2EZVklswV41MJYMxFArERWEwR43C4j1UVUiOqR0UuOyf&#10;npmZ+Q9/8Ad/8D9UuGeXg1wp5G9MZDnwjW984xaF9W7l10HFr6AKM6hwBnVNWaUlvnom66BfkN+k&#10;txM/b4DdY6wigvBzwDMz3TC77vfD72AsbtyHwwu7sd/d1267S8HiDS50D8zvbv9peC8liIflAXWM&#10;Rs+9kYjFI4xw3Nd7Hob5H4aREIbw7HmYsMwON9hjqDPEKewOLQZ7e2bvGHBLGJYuQPhmB6mhTTFP&#10;tCMMeH8gNOophnbJb8JQ/T2p5//+4ql+ZSDxgQ98oO/gwYOblFHXi6mRRK5VJmxW+ywszi6n4olk&#10;gf0t9V2Q8CTGj5OhyXguIz0sXnOx+LnlGI1WXNIdh8mocuj+zPysQuCE95zL6YtAQVAgZBQmJWkN&#10;QmL0kkbvC0faHZtWqvjkYyB+k8G8B2kxuMBaNvxifSjvMyUEdzznSzQ9PV3UO3+qeP3axz72sUeU&#10;not/Wl8YSHTfzp07eycmJnqVd7uVpttlt0vhpTuVaVhmj+I0qkoWo5KQVr6IgHQBq6jdWM9e/p1n&#10;wuj+beh+xwx+c+12Y7BGCMLPzW69OIfR/Tz8Oxw2CPtrV2usLxVo+IQVbuxmb88AcbW4h6/m/kI4&#10;d6p7AAuLK4YwgPmPCduxttjiArHYvbmhrhuxAeIDQRss//AL8Bzyou1IQGhJuympzRRFbE3TfnjH&#10;PsBsKkHbwsiuqHA/p+e/fa7UvjcQ/9mf/dnsjh07RtRAx8Xm+Wv33DD45NPP7K6slsaT8Xw8IzVz&#10;IF/INVzxQLW5dsDFqz2tdk3k1441JdHVGoyoitQaCafvnaSqYDSTwqQQAISGukkD554VBhQMmY87&#10;/+VERlTuVesVL7GR6Uh6fF2oEGQ0qifH6lEIAUmmvBoqkbokN18Q4fzG5z73ufuFYFjnpUdMqnVa&#10;18y2bdt82R84cGDzww8//AHF8YNK4yaRcIx0Q8Kkg3hbhbbKZ+D5hezD5lIwNxd7bz03wBpu2D78&#10;/FKwuIfTsF561ruCl5rYiAvhkU4M9c/szXT/Dtub+wvBHhPGeoZ6YH5BVt3++23HdE8+8Jxr2A12&#10;+EM8MOavvU+7sjZlhnYiU5bG87Dq319s3br129J8SmFCNKLct2+fP1OEDShKpVJV9iceeeSRM5dX&#10;+t8DUEZ1ap3u/6qd/uZj07sfmP/z6zZdO7jnxNTh3fF0u7fWqveurNU2OpfszWYGkolEMt9u1bLV&#10;ajmuhh3nC9AIFSRo+kXmfl+otqSYWr1WKzU5uw9xTeU0NDKaGxkbzY6Pj9dUQGV9QZpTU1OZxcXF&#10;vPxLnT59Oq7CjkEQ+t3SV2hGJPg5SXW/K1Xx68eOHXu5SO1CiP3oj/7oVsXjZ0TEPyFi26i88Ivt&#10;qYDdFTWM7kpqMPv1nl0M9o7dh2HPup/T2MPPMNaALgfh+K13b36GEf5N/rzUsIZvaTUQR5OMuO82&#10;4FL5QP+wpTFsDEZm4fuw//Q7c8+z8HMDfhF/DM8hJK5G1OSfpLCWhIOWBJU27UPvPyF3D4jMPq2P&#10;/oPy43JnC5zFxVP9KsB73HvSq7d9PPtLH7shfujb23q/8vXqeF/v9p7BoWv6Sqend/fEGrsbjdrO&#10;ZDyzXZWHDrE0alhnaVS7WiqviAHn4rHkMX3cDuXjqUfzifQp2bUq8Wb6dW960/YnDj+1WaLzrCSx&#10;p5999tmKyGxSBbZH/o3LbJMENLa2ttbU9Yii9Pnrr7/+s7/2a7/2rAps3Ym4LzdUkWJvfetbb3n8&#10;8cf/meL5A6p4Pd0NtrvCGqiwwJ5Zw8AAKnEY6/kBzD242L0Z+20kFr63K7D4XQjd6eqOn/kDwveG&#10;l5rYCBNSQ4oJpwtwb+GH0xG+dqfnuTh/VDoM3sV/86fbgHJ5/a4K8ws77sPPSQ8qpa5tpWtGZPYt&#10;3R9Reyvp/jFpMl+SlHby13/91/H8/Ap0mXhuSV1t2OUyv/pP39lfXdm2bWW5tkNU09Nke6BShXly&#10;jWZx+eTBXRuPbl5MLrz5N39zRRm23pQM8vG8GqRCjO3evTv95je/uV8VMgdJnjp1avV//s//yQjF&#10;S/+Zf54QAWUk1r9RkuZHVJlfL6skpGSV0SomJtwAuhsDwM7sw8QW9iuMy/HPrma6f2No+Nb4zSAV&#10;XAzrxSl8fylifKmJjfh3VLPz4mLpu1CeGro/LN3wEhsz2P39uTLDPwyqKLDf4WfMSmDaVBj4ES4D&#10;3FscRFpGaNiVlaaHpb388Vve8pZP/sqv/Mpxucfh+gl5nnhuLYpw1UKVbIcq5S/q9v+lStZHo6Vy&#10;nq3Igl2xD6PbnivGKjXo9iOMbv9A2K7b3/V+06CsURkJ0IguhnBc1ouf+XMhvNTERvwhNUjB4kL8&#10;LK3huFqehBF+vh4SCeWdiI2ZBWwY2mZ3as79ULIkr/nfXCExf/5I5zdXcLYHKFQOpjITP4hMH3V/&#10;z4AARnm2onj99eTk5O/+/u///lf1ejAd4UXEc3MiwtWMQj6f/zE1pI+oIu5U5fM7iFwK3Y3LGh33&#10;RmxhN5fjp+FSbo24rFFZuGYI38iBZ8D8tOcY7CzegMYIafHeenG43DRcyh3PLa6ER1y4J1zijbE5&#10;XLhlhN0GdEyaM/CeXe0et5Ci3LXk16qsTiqMKUliVcIKJDLKiHQ/32sgUVqeWf4RttkxXQMQB+4V&#10;j4bi8djmzZv/9N/9u3/3Hbl9SbpjImKLEEZMxHavKt+vqMK9To3n4npcB+HGG67YGBqPwdyF3Yfv&#10;XwgI62LGGp79Ntg9z4mjSacWb+LVHbcXEu9w+tcDBGokRhzo3yV8Rtol3TR2797dFCm0iSfPGLHu&#10;7ByjV5JJfhMGxuJkacBAinqvLL8fkvM/k90XRY4n5L8ftOLgoSsBo/+AWQGY7vs777zTh4G76667&#10;zpvbbrutesstt9B/9pKJuxGxRTgPakyvUUP633X7Fhmmhlw2jDxoUHYfxnrEcCmCuJznFk44XLND&#10;FcKNuQtLGIDfEAoGNzwzf4BdLR52BeanIfzMgL8XQzgc3u/42VY5HB4fH/9rEd8Tg4ODDeY/WlyV&#10;pvTa2tp1IqjXidCGZGJIXhYW8YcsuVarVUbrvzIxMfHbP/MzP/Ple+6557s9Cv+y4FypRIggSF3Y&#10;qkb1i2okP6kG1texviRomBgjhTA5hGGN366XkmguBd63cCwOZgCSUIcsPDHwmyswe64WH2DvAtJh&#10;z8Luwu67EX52KWKDeJlmBDERr450dljx/J2NGzf+wec///nTcnZeYPI/9pGPfGTD8ePHty0tLbHc&#10;0KuofrqS7kmjddJPTk42dH/q/e9//7G3ve1twRDmVYCI2CJ0Y2JgYOAX1CB/Vo16qGN3URiRQAJG&#10;aGFjWI8UrpTYzK9wWOErz7kSL4gDY8/Dz4zw7B17bvHjPmzMLoz17C+VvnB4uqcf7Cl9WH5HBPeH&#10;Dz300JR/EOF547L6UCJcXZDUtk2Njd1VWFt6yY8fTow4jNww2Jsxdxe7X890+9NtwmF1XzGQhrkB&#10;SFBINSEy8fG2fi5LQ7d/3Sb8PGzMT7teytC5j3SVz+fpNGNu4+9KzfzDJ5988oz3JMILQlACESKc&#10;Q6qvr+9duv6yDGtyL1lHrLGHSWG914xM7PpSoDtciAzCIl5IT/wmnozQYWzHCOyIF88xpuJyD3iG&#10;HdewuZhEBy4lsfFc4bdErE+K3H5H5o+++MUvRpLaFSIitgjd8MSmxvnLatiXTWwQQ5jY1oM1+HDD&#10;vxQuFfx6foXfsT4n4maEhYRk63o5HQz32DPqiATF1QiJEUhAONhxDRv85GpuwgYYMV4IQ0NDFYX3&#10;Ld3+nuL4Fw8++OAZxefyMyjCuoiILcJ5+Nmf/dnUxz/+cU9sIqlr1ZjP1hFrrHYFkALEwTwlyANY&#10;w8Z0E1P4GbB3XijMnwsB/3EDKWEgXhFae3Jycm7r1q1HxsfHl+v1epuNCiA0EWFK5LZJ1016Pc1G&#10;BnTsWwc/fihNcUlYMfw2EsQYcYbjBLGSB12mrXjU5MdJXb8wODj4xzJf/sQnPlHuvBbhChERW4Tz&#10;YMSmRvrLIqyXhNjsinmpiQ2ygcwwhIVRfE+I0P7HRz7ykT/6uZ/7udNsM8V8rw984ANu586dGRHM&#10;TVNTU3fonSFJbDHIqUN6mF75uVVeT8j0K3/yurJTsU+IpcuMSLKpK2Ib58KuKT8W5fak1ODHtm/f&#10;/oVbb731K//iX/yLWdm/ItYNv1oQEVuE83ClxMbvbqkljAvZXwjdxNiNS/lnEhNx68RxXqTyB1K3&#10;/++vfe1rh+XkOR7ITwJltCH20Y9+1H3hC19w999/v3924MCBbC6XGxJhjUvK2ymVdqOkuW0KZ5v8&#10;zhAWcSJcoSIS4zzYE/pdkYR2SgT6rMzMT/3UTy29973vrcj988uQCJeFiNginIcXQmyMKGIgOBAm&#10;NmvooPs9ELZbD0haFwNhXQyEE3LDbhKPitR+df/+/RLMXhTVj4TkILzR0dE4/XZAEh9xb4v4Kp/9&#10;7GfLisfFIxrhRUVEbBHOw/MlNognLLEBnptZj9iwM3M5xHQxXM77GMKW1LSo+z/asGHDf3z44Yev&#10;9IyJCK9gXPxzGCHCZcDIx0jEELY3UjOYW4jxYsbcXchcCh2VEL9Yc/loPp//K5Ea++JFeBUjIrYI&#10;LwrCJHOh+/UktkuZK4X5obDrkiiP5nI5SO2FHHMY4XsIEbFFuCJciHwuh5SMvC5mrhT0/eGPJDem&#10;dLSKxeL5omOEVyUiYotwHj75yU+ms9lsn6SbLP1X3UTTbfzBD/GkiydEILryu9WOeeNiifN+c1C1&#10;mfXchJ+bG56vZwgrHC52+NNt6g2lQc/TmVw7mc416rE++Rzh1Y6I2CKch9XV1b5arcZaUY7lu2KR&#10;CfUzrIIazP5SBnLl2g3sbeDASDbcN8dABob7jptTqVTm4Xh+76y3iPCqRkRsEc6DSCQukxIRSDS6&#10;chgphYmHe8CzsAnb2b0RGPfh97Bj8m3YvYVhhGbkJjTjieTRXKHv2ycPfXzRO47wqkZEbBFecoRJ&#10;zUjHSIqrme7fGCO1MMLEhgm7sfcsDMLj2m632tWqHLpoQuzVgIjYIrykMEILk43ZXcyE3RuMvLia&#10;6SY2g/1mjh3+iNeca0RLMa8WRMQW4SUFxGTkZGTD1ewvx0BMhjCB8YzfYbswQuFxV6u22tE0j6sE&#10;EbFFOA+iAPrYXpT+NQO0ciHVkauZ8G+7N1XSftuzMOl1G3sGOuGV4vHE4b7B8WjzxqsEEbFFOA+N&#10;RmNCZLBNZBCcm3aFgIggsm5iwxhRmQnb2b0RVTeM1IzEwqQWtvdhtdvssFGsNpORLnqVICK2COeh&#10;v7+/IClpUOSQDJNM2BiMPM72Y3XcGiAxtvvhCpC+cHuuQ/9cH5kZ7EA3Udm9/cYfTD6f9zvhcs8z&#10;gB/h9/Smty+urflrhFc/ImKL8JLCyAaE70GYiIzQwtfue/sdRpgQ13u+nl2EVz8iYotwRQiTVTe5&#10;8Cxs1sOFyOhSxsgsLPFFiGCIiC3Ciw4Ix4iMa1iNDJuLwcirW1UNm/AzIzxD9+8IVxciYosQRkJk&#10;0SNCYODg4szTQZigusmEZ+uR2npY77n5FyazsAmHF34/7EeEqxMRsUUII1ev17eKNCZEDpdVN4xI&#10;wiQThj03Y3YGsz/b0d8hwm6YO4Pdmz2m+9314hPh6kBEbBHCgBXSMin/6wUgTCZh0gkbg/3uJrWw&#10;YQQVY8/Dv8P2mPB7FyLaCFcHImKL8JLDyCYM+23Puo0hTGZhIrP7C70HImK7ehERW4TzAFlACPRh&#10;dRNFmECMYNjIEfCOEY79BtgZzF97hj/mvtE54o6zOxkU4D3mpgHccU9YnK3Alef2vt1bvLDDDQcj&#10;Y+fiMVcul9z0sw97/yK8+hERW4Sz2LJli/gjmRYZsKzKE8yVwjr6MZAOhANJ4T9kFj553cgJw2/C&#10;x50Rohl+h91iLoaEwo1fXpdhhFcJotKOcBaLi4ujIo2duu01MrlS4A+AfCA2k67wG+kMcjMCNWmL&#10;52Ey47m5NffrxY13zBgs3JQkPed6AssIr3pExBbhLHK5XEYkUBAZeB0wTBBXAojF1EpTOSEnSAcJ&#10;zlRLYITGc9xCaLjHVKvV89RVI7jwPaab4PAbFTbC1YOI2CJ4iAQ47BeRBmKLm6RzpcAP6weDfFA9&#10;Mdxjb+s8AUQGeVUqlbMEZtduY2THvUlydo/fYWIjHE9shYL/HeHVj4jYInhSu+OOO3aXSqV36f5W&#10;meSLRWwAgoFwwtIWMP+RsrCH0CA9rhBcmLR4x4yRGMYILkxyuDHJDSREnGlJhYWeSBW9WhARW4T4&#10;61//+l3T09M/rfv3i2zGdY1BCkg6VwoIBpISaXryMfUTv+0Z9mFCArgDRk78DtsZwfFuWEXtJjYj&#10;6KCPLcLVgojYrm7Eh4eH9xw5cuRnRQo/JpVwQoRzdojRiORKAMFAOkhikA5qJ9MwIDYIyMgId4SH&#10;PW4wEKARmhFUOE4QlxGZXY3UjNiA9OoXTfqM8L2BqLSvUqjRx/r6+nZs2LDhJ0UG75f6NyETgxgg&#10;D0gBQgpLPWFS4bcREPYQCYCYMPb+2tqaJxv60jAAVbNYLHqyC6ucRkzcm8EtV/zD8Bz3XIENPtj8&#10;NsIGxIf3CoWCt2Pftg998EP+WYRXPyJiu0rx3ve+t0/kdO/CwsI7RBITIg2vfgKIyszlIuwWf0xq&#10;MnBvxIWx59wbiXFvcTASM2KCzCBB7HO5nBMpsymmGx0ddSMjI25oaMgNDAx4O5719PR4Y+GBdDp1&#10;5SJohO8JvKh720f4nkFSktBBkcUHRSg3i5R8B1SYVMLoJjnukdgwiUQwogmwN0IyorL3sDcyw4TD&#10;MDvcQmL4a+6RCM09Ehlk1dvb6wnPpEDscWfv4o8Z4iG0W+32dL1Wfuzp6x6ecYfuOz+BEV51iL5g&#10;Vx9iIoe9IoRfUMN/vxr+gLfsEJDBiMcIB4MdhntIBJPO5Lw7A+4hE1MXcWMkZQRlwB+IKEyCptry&#10;G8M7EBeqJKQGoeEGf3hucTJjYXAFXIM5bLF5Pfl/UpmB/8/YO7/yyP33xTzjRXh1IlJFrz4URAy3&#10;q8HfKQLpp+GbgRCeL7pJBZLCcA9MgrLnFo6RGuDe3BihmRtIDDIbHBz0qqb100GcRp7mr/lt72LM&#10;XjEdbtRqP1Janf3w3CfvvOY9f/LinsQV4ZWFiNiuIqjBxycmJm7U9UfU2Hfp6vvV1jMd9/56MYTd&#10;GqlBNiBMLGF/wwhLXbgzUoT0kLTGxsY8qdGvBhhMYNCBgQkLy8jN/DdS6yY3SY8j7Vbz3SuLU//r&#10;t/7lrdc79y/P6dERXlWIiO0qwu7duzeqgb9VDfx2NfgsEk83jGTMXA5wB3GESQaghnYTT7cxtxCZ&#10;SXe8ZwMERmq4g9QYQAhLhFzXM+Y/fvGbtPJbau2wZMN31CtLP3nP9z/GutgIr0JE4vjVg5TUOlYV&#10;vE/kcUC/4zR2iARwtXsIwK5mb88A90ZE8UTQ3wV5QGCQDoBQMEhWRjRcDeYn9ubW/EVSQ/1kkIA5&#10;b/hpElqYAPHP3ovFuOJvcA2+2fid0ntMJ6Gv0Em1TXPNt1uxoUa9tDozPfWsHJZ4I8KrBxGxXSUY&#10;Hh4eF/G8R2TwVhFBb8daxEKnPYQQGMggfB+Pc4P04/upvD125iYpYmm1IDT6u0RquJPBfUu/MfwW&#10;hZ0z3svAXasVSFYAwoLIGCRAWoPcWLEAYZobrmH3AYFBkN7KX4N7Agnu2eU8mWTfuMCd0h8TIQ4k&#10;E6nJW2+5rfSBD7zvyP333x+R26sIEbFdJRBh7NDl7TI3iBBSRhAQUCDxnC+VGbrtwm4x8XjCS1Jh&#10;9RB7/A5LaGHw3K68b/dIaox+YhgJ5X38NSKzKzjnB9JbR3rsSHJm9LTj5lwa7JncxpvN+vDa2nLq&#10;qaeePDQ9PX2i4yTCqwBRH9tVgPe85z0JkcJ2ST679TMT2L44gHwwJlV1SOPsM2DEYqRi9wBVEvdc&#10;GfFEWrOBAvrT8AN/jdTMf7sGducM0qRJmd2G53YPocvPuCTGrEj/Rc2TCN99RMR2FeCrX/1qv4jg&#10;gMxmkYHfHTdMFs8X3e8ZuQEIiikakA7ujMDWA894z0gNQkNqM3uTAjEWJs/CxtJhz8O/zQ6E3wHB&#10;82ZMYYyvrKzsOHDgQLT1x6sIEbG9+hGrVCrb1JCvF9kMWMN+sWCkg7+QGSRlUhgGhAkFhH/zvs1V&#10;szlqDBTYiG2YoLr9AWZn9uHfZnchyF8RW31TqVS6o5NHF38hwvcMImJ79SMtlY5R0GtFOJ45wmTx&#10;QhAmDOsDM1KzZ2FiM6xHNrhBE4TUIDj8QwVFtQ27Xe9dwjUSNVi6LD4Ge9/8sDyQ1FZQWNcrzH23&#10;3HJLNK/tVYKI2F79UBuPZ2Uy65HDlQLJCqnL/IYsTIqDXCy8cLhhOwgN9RNSA7wblgJB+F3DuXCY&#10;J8d0DqQ8dgphnhtTTCBcJgqjIgcmFoP0gnue4QeQ/xmRYObgwYP+d4TvfUTE9urHgAhgq6596xHE&#10;lSI8FQOcI5zLkwiR1iC1cNzWu+dqBuA/BgkPA8Ei6Zkai8EehP3rhp6x+mJQ7rf84R/+YX/HOsL3&#10;OKLpHq9yDA0NbRZxvEXt9yY14DSkY+B+vTZvRBAmhPA972EgNaZr8MyeQzbYG7mhDobvMbjliqQ2&#10;NDR81o2pteZf+D2kPwP3ZgeBsSKBfd/Y480mBAPe5T7sHrtw/JiDx7NcLndkdHT0oZmZmUX/coTv&#10;aUTE9upGLJVK3SSSeIca9XZdPTtAGoCGrb/+Hpi9XS8HeIH78Dv4a8Z+h93wGykNYsvm8mftwu8A&#10;ewdC4homP95nrhvTQ0zqM8mP55AXJGdhmh88M1IL4FXmpH7X5f6pnTt3HpmamjrH/hG+JxGpoq9y&#10;qPHTt5aVAR3b55LRlSBMFnY14rCrhcVzgJQEIZl997sWP4zZmT0kBSn6ZVd9Bdc/0OsGh/pdX3+P&#10;yxeyLpGMuUaz5mr1iqvWyv5ab1Rds1UXjTVdLC5/ZFwsCE9xScjfrTK7JPkFQ7MRvqcREdurG5w3&#10;t1lmWI3WMwgXMxDEi4n1SM2IrBP82WdIVzYv1t4x9+bG4okdEhhkyGADKxN4F4kNNRTJjHdMCsTw&#10;DPc8w3T3uYXjwz3kpneSCid4EOF7GhGxvbqRVqOF1Bg48A3WSOPFhvkb9p8gO8GeBb8hVEgHg/uw&#10;CcPc2jMIi0m8EBgkxfZFS0tLbnl52a2urvrBAwCpGblBiLiF2KxvzYD/4TB5trCw0PkV4XsZEbG9&#10;yiFigFnOklrYvBgw8sIYwnZmT3jcG6FBWPxeT0LrfgdjZAWpQVCQmh0UA6GxWB47/MN/3HHlXfwx&#10;gguHx9WkVvMnIrZXByJiu4pAQ+42VwojKIPdc+WZEYeFZaTDc5Og7Bl29j52PMMN79iSK+6x4zn+&#10;YE8YkJapmthjsA+Tm/ln4QEI8//f3tnktm2EYZj6tSzLSJHUQIuubBToprt2kayybA+QW+Q2PUCv&#10;0V2BnCAXSJBVUbRpnNZwHSWR4s5D6rU/T0lasRWbHH4P8IHD+eGP7HkwpEYkUEZ7XgrjtB8XW0dQ&#10;Z2ZpO/Z1kYyslMry2CdpKztJTcdT1gbZsM49NULtGb3xxQGyQ05qQ5nEJrlRxrbs/rTPWHxOGrjY&#10;EmZ/f38UOu1W6LR9Riq6FBN0Zjq1QqjjExbVk1wIjbpULpGAtoE8CKG2/DSTpizjELRneydvjrM/&#10;/vw9++fodTYaD7Kd2XZe9vrVX9ny/btsZ3uS7e5Ms2G48mb9dPkhpAfZiLdo8cy3ZTi+03BsIYof&#10;JITL4l5xWct2OB5Gf04auNgS5vDw8Msgha9Dp+UFLvkIRiMUoEN/arSveqrr0B758M3mIohZx0z6&#10;7ds3xa8MFsVLl6mjXx9QjnBpb49B7YPWVvneBVLE/6oJEzox34pOgtD6CE1iY3SyKs+XdVCnLtbF&#10;ygXWbU87iU3TNljyRYGerqtQGcG62kPZ/uwxxcfntBsXW+KoQ9NxCaSm9Dpx2zDqIjgHZMW8taOj&#10;o3x6B2KzsiKtuhAfP/kKYdNI3788SAMXW+Jo9ELYe2E3Ja6y/ZQJpgpdTuoeHWKz89bstqgncYPd&#10;vo5DIWwdjWSd9uN/yfQ5e3eoHf3kBVFnv0pcxjp16lB7logHQSNrLjvtebGknG9INYWDOmXnC2qn&#10;tPARWxq42BLl4cOHw8VicTeMdD4LHf7s72w7+jpIBlWxDlV11zkOjdSoyzYkLk3lIMhnqV8m8O0m&#10;7ThXna/qqD550WfRC2U9F1sauNgS5fnz56MwuvkqdNYv+PKADi3ozKZD14IE6uJj0X7X3T+Coi4j&#10;NUBq+p0oZQhOYcVGOcdn9yOp6bhtWUjPTk5Ovnn69Cm/rfV+0XL8D5gw0+mUv28+h42gQ2sExLou&#10;xYAyOr5CAqDz14VtUxaqp30QFq3bbQqVaZTG8XJ5ybGz5JtRvkgA3hi/t7eXv48UyVFX9YA8iZBt&#10;sQTyqBP2NQuf13ez2exbqueFTmtxsSWMJBYjecQisemmYC8l4xEa68pDosD8Nd2Dk8wVdYRy7kXy&#10;IM7iBp3TalxsiXL//v28s9sOXda5JTdJzaabQCw2RltccuonVjyTTU/8QGRMAeHH8SwRHJ8B7TSC&#10;BJ1f2efhpIGLLWHo0FVIYHFY4vXbAPkQOhbSSAy5cS9NT9AFXZoSTAth9CaxERKZ3ZaTJi62hNGI&#10;TVEGIyKNiuJoAhISx8OIjCDNuSE4IA+pMbeN0RojNdogPEnNbkdR9Zk47cfFligvX75kGDMLHfjC&#10;PSPbsauiSVj5cGxIWIJjRMYLXBihMWlXUkN6SE2POVL4pWh3cLElyosXL3il3EFI1r793QpNHV7L&#10;JqARGuegII9fHTBKQ2b2nhpIZIDMFC6y7uBiS5QwshkEITBaq77RZmii1OBMbOE0kBVLRm3v3i6y&#10;+bx4isfiffGQSOj3eYhl8TDK1TSOsxA6xyLvfMqLkw4utkRhREPntiMeO3IhjwiOCHW4f8VDHbnM&#10;K9IEZcW/SPHstLKQNApJFGjb2q/2p/t5hNZZhhZFwxVFneK4BgMm2jJJN2z/lPtq42yyNc2m01m2&#10;M93Nev1x1h+OssGoWPYQW4jhaCsbb21n26HeaDzBYtkHjokdcDy9cK6r/SNM9sln5qSBi63D0KkL&#10;sZyjdZXFdaryr8blo6WL+yr+XRFdIej8RcfZ9mQnD4THN6WEpoM43cTF5lyQB6GRlNI2lB9j8+zo&#10;7bqU7VejQOSmn1BJZkwDUTDnzekmLrYOUSckicOGFZqVi8rseozkswnsfrQvXVYrtD/ts+yYnO7g&#10;YnP+J45YaHHYejeF9mmJxak6ips8PqdZuNg6RNkIShJQWuKSxBS2rCxi7OjpOsTbsfsiX+tlx+B0&#10;Fxdbx7FiiNNEndQsdn0TQhNWbNqHXRI6NuWJTR6H0y5cbM4FGUgWVhRlobJPjeRUJTemsyA2Bfl2&#10;6XQTF1uiMCdLN9Xp5BIA68zb4neWBGnqAfXioI3mw9kgX2Us4zYqYx10LGDzwLYlqEdQrrqgfEEZ&#10;dQjOw4bynW7if/lE4YGLVlpWCJvACsdxmoaLLU36k8nk8yC2vSCgwXWkFo+QFFp3nCbiYkuQg4OD&#10;3ePj4wfhcvD7sHph+r2V03XEdN3266LLz6pwnDJcbAkyn8+HQTp3QsffCZeiYbE5AUhoNyU2x7kK&#10;LrYE4YGLQlKL5fYxYqpqexNiY9914ThluNgSBLHxrWQVVxWSldlNSM1xroqLLWEkn02PbDYrN59r&#10;5mweF1uiLBaLC3PJdOlGmjzKizqLkMfLiBFMEawTlClsnV6P7TGHLKxuhPN9x7Fcvi89RoK8srlr&#10;OlcFcN4KKCsL6/3xeDx69OjRWg/ndJqLi60DqDOvizo8WAGA1m1eE/jYcyyrH4R/7+TkZP/Jkyd3&#10;VllOS3GxdQSNSgApVY1uCNWpCmHTt4mVVCysMoEJW7Y6l62QNwsjWX+QW8txsXUUOnIsN6WVb8u1&#10;tNEEqqRGWutVabBpJx1cbB3BdmiJSmHvUcX3qxRqY8VGNIV1ZFVWh6XSOkeeyuu0Gxdb4tiOKyQl&#10;OrFEZsPmq14sNW3ntonPL07H527z4rImnI+zGVxsHYVObAVWJznJLI6mYUUVp2OJCeXrfDhfp/34&#10;X7Ej2I4dC4qgQ0tiNh3XbwOXSQyq6jhp4GPvNLk3m80eD4fDx0FQd1d5OXHnZo6YReXxEsrSvPez&#10;DgQZQx5vkGJEmL/zc4UVp5VqHZcd56Xkc/aKEV2Iv0POz/P5/KfDw8PfigpOG3Gxpcnu3t7ej0Ec&#10;PyyXy10y7E+sbMdfLt+tUud1bLkVi81X3X6/Xmy0l9zUBqnpFXkfzIvq+5KZkaHyquAlyOJ0tX2b&#10;dxmjsPvzc+m/Cp/ZL8+ePfs1rP6bZzotJMv+A9PhpDtmBnstAAAAAElFTkSuQmCCUEsDBAoAAAAA&#10;AAAAIQD9upjWYpAAAGKQAAAUAAAAZHJzL21lZGlhL2ltYWdlMi5wbmeJUE5HDQoaCgAAAA1JSERS&#10;AAAAqgAAAQ4IBgAAABmMjM4AAAABc1JHQgCuzhzpAAAABGdBTUEAALGPC/xhBQAAAAlwSFlzAAAL&#10;EgAACxIB0t1+/AAAj/dJREFUeF7t/Ql0XNd1541uDFWFeQYIECDBmRSg0ZIl2ZJjx1Nbjp3Jlpx0&#10;95c48VPsTErylpO8r7uz3Opu58vK4MROvmTlraTj5felO5aVTmK3JceyZY2WKGogJYISRxAkQBDz&#10;VEAVqgrA+//2xSFLMCeJFCfXJg/urXvPPfecff5nD2e6VqACFahABSpQgQpUoAIVqEAFKlCBClSg&#10;AhWoQAUqUIEKVKACFahABSpQgQpUoAIVqEAFKlCBClSgAhWoQAUqUIEKVKACFahABSpQgQpUoAIV&#10;qEAFKlCBClSgAhWoQAUqUIEKVKACFahABSpQgQpUoAIVqEAFKlCBClSgAhWoQAUqUIEKVKACFahA&#10;BSpQgQpUoAIVqEAFKlCBClSgS01Fy8cC/ZDS4r6Hup78/otVsfJSi+nf2PiYTY2NWeOqVrvlllvs&#10;f/7P/2EHXt6R/JNvHdiz/MgloQJQf0jo8ENf7Dpw4HBVbU2NNdTE7Plnn7G5yvbOouYtD8QScYvH&#10;45bL5ayjrWV7KpWyyqoq6z82dFtLS4vt3LnTfvq9197z//zRr/T8xwfHLwlgC0D9IaBkz3fu+tfn&#10;9n6yuLSkMzWfva2yrMyKi4utqrrCFhcXrbah1iorKw2Ajo+P2+zsrD9XWlpqPT09Njc3J9Gb7cmk&#10;ZnquX1/xYNHYK30v7Npl5eVlyfsfTF4U4BaAepXT4uEnur7y8Is9TY31ZgsLVl1dbbPJaQfq4mLO&#10;qmurrLGx0SXqxMSEjUntp9NpBy0A5Rpg5ref59I9s8mZZDabtZr6hr7MQvGDibrOnj//8z9/SwFb&#10;snws0FVK772xbX28ofPe0tISm0vNWnlZwuYz81ZfV2PxspjVNTZYjc6XJLImpycthfS0Bctm521G&#10;gJ5PzenarCVnpi23kLaipaWWRCLRUVZW1rG4WNydmV/omhkZ7nr3lrbZ5/YdPRC99cJT8fKxQFcp&#10;HZ/utXhV3OYyc1ZaVmqZpayt2bDW5gXGpVJJVSFgbj5tc+lZyy1mbT43L0malFQVYBVXEtSKFtMW&#10;K85ZonjR4kVZK12at5hC+WLKEump7pqi1D2J4qJf+6MPdN61/NoLTgWgXuV098/9W0vPzwuAWSur&#10;rHAnyYqKLCE7tbWt3YpKSmxhySydW7BMdsEWbcmWikvcNMBGxY6tqKiweKzUipcWbXFB4JVEXvCQ&#10;suq4WUVRzqbnZj98eLHu1/76I1veErAWVP9VTrHi/vam1hvubWpqEvhKLCPPvryi0ubT8zY9PWN1&#10;9fVWLEAuSffncgBx0XICbHJ2zqYmpz1OOiWgz2dkDuRMWPW4S8i4Jf4WW0YNwUokrUvLNx9fSMR+&#10;piq155HjqZHlLFwQKkjUq5z+j1/4D52xWMKymQWBbd4S8XJrXbXaNm3ZZhs3b5WErRNQy2w+u2Sp&#10;dM5mU1nZslmdZy2tZ5aWYn6/vKJG0rXeKqrqLVZeabIjZDaUWlbgRloTlgTc2QXrHmxf3738+gtG&#10;Ba//KqbPfe69Xdde+3/01NTUWGp21trbV8vrr3Hv/ciRI5KIxbaz5xWbnJi2Y4P9Njo84h6/LFeT&#10;qy/7NGON9Q1WWlJkZbG4QF5q5fGExeMxSwj8cenj9PS4JHDGgT0n0GYWik3O1kPNNbG/+It/fOLh&#10;5aycNxWAehXTl770a7dee+2Hti8tSTLmpKZld/b19dnTTz9tO3a8YFPJGSGgRDZsRiFlC1LtxCkG&#10;Fos5t0dz84smnMpGFVjLElZbVW0NjXUCcJPVVpZZzDIm/FpqfkF26ryVxMtsKVZmCwuLDxQnR+5/&#10;8Kk9F6TbqgDUq5i+9Z2/ujWVrN8+OzdjYyPj9sorr9hrr73mnfrzkoALUtWTUwKrVHgsFrPyRMJK&#10;hMpcRmp/fs6yAnBFQsBblJMlEOcWMrYkGzYWK1FcOVmJYmtrqrG6mgorFUAXFuWkVdbIKqiw2bnU&#10;9g2t9ff94d8++Nxyds6LCjbqVUwvvdjXWVISsxdf2GkPPfywPScpOjw0KhDm5NEnrLqq1traO62h&#10;oUnqutKycv9Tc7I3kaxFcSsrr3abVbi1BUleK0r4MS0pOzkza8Njk7bvYK/1DRyzqelZ3Su2JTlV&#10;uYUFpbVoDatql3Ny/lTw+q9S+upX/6hraan+sWeeeUb26FEblv25uGRWU11n1bW17lQhAXO6yHVX&#10;rkVFVlRcoiBdLvuVEamS0lJdBqQlAi/36LqK+W9Fl2TOyelK2+R00lLZBauuqbW6hkaBNTcw0Lfv&#10;4T0HhwY8Q+dJBYl6ldJr+4e7X34ZVb/XBo8PCZRLVi5vvayiUs5RmYAWs6JSefSSgKU60mdaovMS&#10;gdRDSYlAGnfARqAs8f5VK4671CwuSehy3OJlcZkCAr3uz6UA7IyDFul8Y/cty7k5fypI1KuQfu7n&#10;PnHX0PD4L+3ff2DzfCYjCVhqlbIdK6TqS6Tys1LNGan3RYEXNb2QF5bw9hX8uo5OSFp3Z/RX6t1/&#10;C5g4XtirxQK6Dxq4HSs/bKnIspnsVHl57c7ndr58QZypAlCvMvrQh+7sWlyM/WY6nf7JyclJa2xs&#10;tlii3GJydrBXF+hCko0qr1wSscQymXlbWlr034tympbcFJDzpCP9onTqOy0foCJ0vpsJMg8Ul6Me&#10;t/lMzke3ckKrnKmWgePHK1vqmyeGx0bPew5AAahXGf3Yj/3Ye8bHJ++ez2Rb4vGEpF00zxTw5IQm&#10;ALUg8Qf+EI6AtIh+UxHHEl2USyR7NJKhCws5/Y0ACz5fR7rAaFWRbNYimQOMU2Fi8B5CKp3ZLODG&#10;1q/auuf4+MB5jVQVbNSriDa1ru06ePDwx2dmkt1M0WNKH4SaxkHCFo1J9SNZc8IektXHRJ2io/e5&#10;CpRMASQgPUNYSS5xlTahpLTMysqqLB5njqtFw7E6ytbtLIkXVy0/8qapANSriNau66xKpdKdOELM&#10;L8VBiuzImEAEkMqsOCbJVyzQMa9PhD1K5z5haSEriRiFxSUBVaFECCG4HwUmiyVZCcvgLdV79JII&#10;5pLG9Ao4eAUtbOPS0nhVKpPt5Pb5UAGoVxFtvqFLwFtgCNNqa+nDLLb5+axLtyWpezC5JBOgSOo5&#10;IfAyqz/unn7MQ6m8eA/eAyApqeAjVcsBYIZjCMRx5wvzgoEBnSNp3aTV/cWlxe6h8WMfN2vo4tKb&#10;pQJQryLqH+v1IUzsRexQ4cYSdEGhobExfeqTvPlcGsRaQvFsqcQWsliXAmdRzDLprIdF2QbzqYwA&#10;GAV6BByEiwKoXBu8f4BKwyiWhNapSC8SohCoS0WLNp9NWzqTssWiXGdDQ8V5qf8CUK8iYoYT4/Go&#10;fcDEcpG4gIuEdSkpNJWqxmMlRT6fdHJyXNeQnpKoCsTBTOB5nikrizs4CfldWJFzFoWiIsyAleGk&#10;xKWLi56EVC67nMs3RwWgXkVUUQ7IEg42KIDJVbGkKdKPe/X19T6xhEnR1TWVbgKUl/NcZNMSf4EJ&#10;KZKk9JPmh5JSNQGCDFfUfpT26UMwBc6XCkC9ymhxWepBSDQIQHGeyWR8Gh+SNgBpdnZmeelJyrK5&#10;eSnvBcUvEuBLLVEWSVcCII0kbnQMIUjcAMpTnV8IKgD1KqJsLmbp+bQDEoAgPeliKpW+Ly8v98Ai&#10;P2xKQBap94QAKQDGASBSUvZqyWLk5SsewMX75xi6rvy4fH2lc5UfuAdxXl5e4edvlgpAvcqIpSRB&#10;kgEQAMk5UhYAz8zM2PHjx62/v9+OHRvwCdODgwM2NDRoIyNDNj4xatPTU5ZMRpLWR6tkNnhYBmsg&#10;0g+9A6cLgBUzoaKifPmpN0cFoF5FFLMai8fKvVMfwj4FLIDz2LF+gfOIjscEyiE5UhMCLtI3bbls&#10;ynsClhbl8AjkxXKImNUfk4TNZeejkKEnQFJUgPcFfnKOsGMjCXv6AFCLi0uqim3hvPpSf3C4oUBX&#10;LH3gQz9+d0VZ6efKysq62TACezSZTPrSE3Y/YTVpS0urtbe3W2dnp7W1rfLZ+ZOTYwqTNjxy3Jeo&#10;jI+PenwAzvNOS0z3Ay6RvUuvwpJ+sh5LFzxKdF9RBdBwZJABSZ7NLTxQHK+9f/z4m9vDqgDUq4S+&#10;9Jf/z13feugff21udvrDDQ0NDryRkRHf7aSrq8s3PNu8ebOtWrXK6urq3F7FDs2kBOTJUan/QQ/s&#10;lDI1NeEAnZ9PWU/Pq57G1OSsH/HTXEoWCeFKAJOieFnNB6A6kBWIB1hZVFhVVb19bt7umx7vf1Mz&#10;/hnrKtAVTw1duezUb65qaf7J6uoqV+2jo6PeDfX7v//79rM/+7P2oQ99yNauXeseP4F7azrabXjo&#10;mCXl+QepGzlfePTF7u3X1dVbZWW1gMggAiNQC76iNcssKaYKerdXFDA1QvqhzxXJDlhramoH2trX&#10;Pjw0eORNTaQuAPUqoD/4ky+vr6mynxXQOp5//gUBddje+c532G/+5m/aHXfc4dKTrqeY9Pzq9jZJ&#10;1Rabl2169EifpVNzNjszbdOSojmp6HhpzCoUv6qiyiorKn3OSkwgLWYkSrqe0SsfJECqlsQsnoiG&#10;XJGgADIANICXd2NyrFm7ZuDdP/r+h599+vECUH9Y6d9/6jPtO5557K7t25/twB78xCc+YZ/5zKft&#10;1ltvkSof9zjxRMy7q7BbcagOHDhgBw/sl0Q97oF4ePtIQNJAOgK4ysoq2ZkVloiXuT1aZNHwLBtS&#10;MCl7QRKYeCckKQMMyyCFSAeqqq4ZaGpue/ilF559U0D9obBRxbSur33ta1V33313UnbTRdkm8a2m&#10;3bt3d9XUtFb1D01JwuW6/vfXv/bZgwcPdK9b1+lA7ejocPVPBz1SjX5SnCM8f2xR7E3JSNmeYz5z&#10;KqhtRqOg0tJIUgJO7rE2KpnEVp2RDYuTNWspdkgpjsb1kaYhIF15Frs1mAFr1qzt+fBHfvyPV3es&#10;2zM3l3JbmF0EG2tK7YYbbrDnnnsuefvtt5+2bq56oAJSSZAemIfNJeZ0X+lgpUyHDx/+bH19U5ev&#10;ayoqrlpaXOimfPPzae/IByBQRUWZ256p9Kw7NwAXXrjEY4KK4sUdVGzpI0AKfHQ7BaAyVwD3fnGx&#10;2Ce5gEy2BvJ5rQL/Ap3/AirpAUjS4Dw4UwCSBkLeWlpW9aiBJOmTTaXSnr+J8RG3l1WePWpAf/yp&#10;T33qlHVz1av+np6e9R/72MfubW5udltJoH3+t3/7t+OqkPZnn322Xa25/b/8l//SLgDXPv744yNP&#10;PPFEl7zm5meeeeaC7p10Ien3fu/33iNp9e8EhpskvzoG+o+1CE0uwVhCgvqenU3679HREVflzOaH&#10;GCoFuIAxLlMgK1NAHpFAKPtSIMshAZn0LNAtyHFKzsjbn53Tcc5mpmdsWhI1Oc1WlAoC2/jUuG9P&#10;SS9BCKQfAu9GegNUmRYtAm2HpG6HQN0hIHeUlyU61Ki4tr+6uvrxr3zlK6fk+1UvUcWAu8WwB6an&#10;p10Vyrvt0bUkrR8GInGqqipRh33NzU079u7d9/bdu1+d/cIXvvCLn//857vkkORNT/vB0ZVsdnr5&#10;7NSEhDkzRWmWSgDmYiuPKT/WrGowm07ZtGVtamS8syhR+smGuvoPz8oR8rX3AgT9lYAEkFbJCcJ5&#10;iiRkyo+UF48eiUm5l5a9+zhOkUl1L0bDpVG8SJVDLKsu8nhxW2KZ9FIkUV21SzovFS9ZqSQrUpwQ&#10;Zl8RaCjbt28XQJPicZVLefJHHM6RuOzAIgl7uPfQwS9/5lfuu99fegq6qoGKipycnOyBadhlAwMD&#10;zhwqAqciIQeDUZhQMceODRyW17yuprp2+3/5b79/+1OPP/nfb3n7LV1F8nJZQ8RQYJQuDcAFkdHf&#10;DTFBGSJNKJ3OKH6pV0iodFQe5Cs5/Sj1yHJkKl9gEVZ87ujJo+JLqqWykohLOauorhZgrGr/4d5u&#10;di5JZeYlKYttTlKSkSOAAbG7HpKM9xIPcKZlF2ayaQctZU9LSqYE9IyAvLTADKtIVReXRjOiiEfe&#10;2aSCPf5j8vDFBO8/Zdk12ilWFvM5p8UyGyorqow9rgAwz1foN/210VbrUWNxiS/zgfezPKasvFQN&#10;rNT6jhyyV17Z1ZNZyPS8623XffnuT/7WD+xZdVUDVar81nXr1m2nAuhbxF4KLR3GMUMonZoVQ2ud&#10;wbKT7Otf/wa/e9797vc8/MEPfuiuskRl9+u4FGEuIl3PZBblqNCxzXnkiCRUscKgA/r1QI2OANSP&#10;srwWpWYdrIDydRSeiSaChPtISDTD0aNH7fjIsGUXMlYqCUUGAKQPc+rF2fSy5NT1rPLFvZw8dcpN&#10;Pv23wB2PFXseAY9f84nQSDq8/JhLwJKYJCoTsAViGp8DWoElLdJCytWi9wwwXRA+Ur6qqmq3PVe3&#10;dXg+WGXAPXjCeyg7QF1YTNuh3n3WK96jGebm0tZaPtB9/58/+jpb9aoGqgp+q9ThdhiDRGW0BubD&#10;5KiF4/WOu+qncqnAr3zl/+dxfuzHPnq4qalpXVmiKpJ8xVEF6MwrPwKPlKWem0slXfWy/IM0qBje&#10;EVRcAGg45gN1IXtykoeT0nw9BTUcOSisZyJ9TBkqllEh3kvjQ/VHDTDu4JyamnJw6CEvHyAOqt2D&#10;pPTo0LDiR2uqAl8I5I73uYQUIGOoeyTrMv9OknggTUE80gibV7CwEIlaW1vvwKRLK0hUeELaTCO0&#10;pYztevkFGzx+3MtDL0M823fb7//FN183gnVVO1NykNpvvfXWe0PFwiCIiqfCcrms1Bjr3YtP2He9&#10;vb1e8Q0NjXX0N1ZX1/pzLAv2o6QQRwDJmngYnkrPecVTwaRB+lwPEo135QfiRkdJS1UccU6G13f1&#10;MC2PI8uWSZ/7ABE1S/cO93w4VAABNHjr0Sz/MknaUqsor7LqWkDTaPVN9VbX0OTHhqYWa1rVYi1t&#10;bfrdLDUuWxmTRIBMlFdYTV291TfWW1zgY3fqhPjEe3g3YOUcCVpbX+v2J/kBnEhSfsNDAnwj3zh5&#10;zntJVPIMf4roLZBGGBw85jO6ACr9s6qTR57a/soPj0QVQ+4W2B5AmqL2AQitGokAo1CrmJ2VlRV+&#10;f9euXbZz5y5bs2aNbdy42YFQUV7jcQGCP0fHYZS2Sz9sRPooAS+NgfTZ3RkaHh72SiOux8+jqKKU&#10;2hIA48IPSlKIdEmTIU3ihwbBdY6V1VUusRjSZBkIS0oQeK4BJIY2rNvozk5ZokLA1Q2ZGb7KVA2E&#10;tGICNTYkE1GmJya9KwkzANuVnoFygZS8o32QquH92KWAlt/kq3R5KQs8ItBQwoQUGiU2MPFIKzxD&#10;mqMjx3yq4b79+72c9NXW1VY+MDq85/6/+/unToD1qpWoYkbXzp07H6PVA0IYhiSAQYTo3GxuNqnz&#10;Uo/z/PPPeyW0Scrg8PAxMCo2eiY65rdtwc+BSt8l95jwATCxdZmFxLt5j8ddAVQoAJg1RSslafgN&#10;IKEw2ZlAhUbgjbu0I28AkYbV1ChJ2dxsq9vX2LrOdVYj1VspSVchSVcuEychyRmTd846/yWlNZ2c&#10;NaZFxxOSkC4FIymqt1tGGsd3TAHQsbhV6vkKlQl7FTscIFI+juVKlyOefyR1T/oCgX9QdB4FODg+&#10;xsSZWRseGXGAz8wklefa5NjY8Hd37zk5LyB6+iokSYVuKg5GwjCYh6fqNpcAEChSm8VuzyGZkIbM&#10;PuI60iVIiPxAeuEIw0kvMgUyrsK+/e1v23e/+103A4KqDMf8c444QqVy6vzo5wKgB85j1ihnpaqm&#10;2leWsh1kSqqRLR2XaDhSB+lURh53tRrXamtpblX8ZjWYNm9sdQ11AqkAJLXt0lQEXkr0nhJJ0hK9&#10;P6FnF4tillQ6o5Ko49Mqs0DY3rnebrj5VovJDMgIrEmBKZWWs6gGk6golykgM0DAxFQg0FMhuekb&#10;W0i26xhtmc6Re/RgyPDR79yJYxgFQxMhxakD10xT0/6py3y6KiUq0vTVV1/9FbXubtQM091QPwAD&#10;RnAOYGnRi7L9sFEPHTpk7MZMHyGAbm5u8TgY9xGwl6WATiOJp6B/U2Iykzx4xyOPPGL/+q//as8+&#10;+6zbpwxjrl692lUdITyXf67/eecKy85TfkAqkWcaR5CoEH2fLPFgVhTmSpnyTZxYIgKm/BflGeCw&#10;TEV2rpch0glLisfufICeTc0ymZycwmgwgGOWJdKyD2oqa/y7VFx3UwlbCTYsl4EGl58nJCfnoRFD&#10;5CmccwyB0ianp2zgWP8JyYuNm8vMDxw9cuDh/sHpq1uiDg0NVQlsnagipCKMBBxIuMBUpCfXkIIc&#10;UdUwCkkEoDkHHBCjWjCbtHAYCKQF6AGiGoV99atftS9/+cv28ssv23vf+1779Kc/7eCBAsAInOcH&#10;73bKDysIKYMJEYBQV9tgY6MT3n3EBOg77rjN8zoyNuoOIfHKyyO7VzgSFKJKjpdiY0a/Z+ezskkn&#10;3IYeG9NxdNQmBRhUvTLl5UbKoR1wklpbW51H5J/GjJOJOZEW71L+xRQcTJzDCIghr6GBwWOu8zx2&#10;LwEbHJOJ6YXwgfSJ476EMt7d/fr9Kq5KoGIrikm3UXEwipafTzCEACERiMNvzmEyjAuS7OGHH7Z/&#10;+Id/MDbEReqyvTjdXAA0mBZ79+71AMjf//7322233Wbr1q3zWfTnS/RFIs3IF5VJRXJO4wFA9OMC&#10;MK5hH5dVSB2Lcg4aSVIdM5KmqfmczcwJGJPTDo4ZAXFWan5k6LhNqzwzUreEueXeD8Ks7MWh4UHX&#10;DJQTMLKTCtqCflzs0XxenorCPfhJ/kNdcCSkJa0BcgA1cejyo7cgn65KoGIjUokUHKlH4fMpMJcA&#10;KJGUMMptRrV6jlQ89xlZeeCBB+wLX/iC/eVf/qV95Stf8d4BKpv98L/+9a/bY4895tIJCXfdddc5&#10;iAOwzkY+8+hUgXsKZbIFZwUMto3kUzmMQtU11FszM/Ubqm1Uttyc7DvszrIKGpon6xqD0bGMJB4N&#10;lvyODA3b0OBxG5Kk5HxsdFhgnLLUzLRU8KRNyLGZkGSe029AOzE6ZgcPHrTmxibsKQcU/JlNpmzf&#10;3gPRJmt0LSwHTIiTAcWuy6419BvLFPuU/inZuUtFkSAgnxzPxqvlYl1d9NGPfrRdUvVewBIMdFrv&#10;CXUrikAqBspGpR8PT51KwJFCtdfW1vnv9tVr/NratZ3uYB061Gv79+93sH7rWw/7OXYbU9WQpBs3&#10;bvT+Q94dpEZoFBC/oRPX6OJaPn9dkAzhGGzqiopKt4PJy4YNG7wzvVTqfPeevR6PHgr6XNNpuq74&#10;oFk0OQQnZVZAdYkpKcoxSZA0nZPHzySVtBylGQF1Rup/SaDBesxIorIkhckpN153vT3//A5/D5/q&#10;QaJiFpAHbMoTeVaAv5SdZhY0lZdZ5eQ3ITRiVrnSYPjWKuXkeiaTtUQ8NrC4mHp41+7eq9tGveee&#10;ezpp/TCI1goFRuYDh3MC6pR4SFIYjZrjHNW2ZcsW+/Ef/3H7mZ/5GfuJn/iJ1y3pALiAGpBil3IE&#10;SACcEBrF2QlpEsLriT5OBh0AB0DFyVuzpm35rsk7HtVTsh/jknSptP9mNtNsckYSc8RGR4ZtXFJy&#10;cmLcpiYn5FFPekii7iVlJ44P2aTAMiePf1HPL4pvGT7SqziTY+PW3tqmNIYc1PO6PzE2qWwKsJkF&#10;Gz4+Ir4xeAEfaYgnyxt4G2zvE78FYLHegYo0Bbhcpz4Cv5DGc1k+HnySrjqgyqnp2rFjxwM4AUGl&#10;Q6cCDcziPuodZuG0EA+mQRwDiDkHoB/72Mfs3nvvtV/8xV+0X//1X7ePfOQjds0113hPQXgHjQQb&#10;L7z79IQDcRqJuhyQMjiFqG6kIzZrILx6hlAhKp3yokFwhAjY0uMjo67Cp+Q8JSembG5qxlLTkray&#10;P1HxKQGaBX62kGFA1+bnZmxUduuIADwjYK9tX+0OFCBFCpNmABl8C/ZlUN3kGYKfXIvAGVE+IEMa&#10;fMU6gDXEQYpPj79+VtpVB9Qf+ZEfqUIKwhAqNjAgn4HhSEA9wnAIoObbpxDnSE5UK3YvgAQ49Lfi&#10;ZNx+++2+uhN1jyQO0jSEcyH6GKO+RqC7HJZ/00mfTM35RxwaJU35ogn36UdNpbLu0KVzaRsdG5Yk&#10;pS84JZAiDSNbMykbNFLrSFKcqEn/Xv/c7IxAmbIS2Y3FiwselqTWsVWnJsYsXlpsG+QQJgX4V3v2&#10;WFagAvxIT2zfgQE2rBhzO5XFfmcCasTzSJJyn8CUQ0AeTBuI64CYxlcjnufTVQdUPH5UJJKFgsOk&#10;wBykFxTNSIpaMVKICmBbRgAIUIP3T2Dt+/6DB+zr3/iG/fO/fN2273hezsu81dY3iKFx76Jh9Ke5&#10;pdVKYwnvFMfpwaFgT/uoilaE4CxFderEtL4fJP9co1T2tFdqR8daNaa4ALqoCjVLCmj1ykdWgB0d&#10;GZetGXW5MYUPe3ReDTUjG5SQks3qe0zN8Q1+aZrMnGWySQFQx/Ssh7SkaVogLlFm1q9rtx951zvs&#10;wP5X7cC+1wTOOT2X8k9NIgn7+4+pgU+6NAVoJ4FKI0fK03Mi/tPamB3mvbcnNQW89w5/JjtIkvPO&#10;sOnF1NTMbWtaX/+NqqvOmfrc5z7XLkP/3qamBuvtPaQW65McVLlzvgtdHEZnUoqpli4psn/va16p&#10;leUVLiXr62qtTlKLT4fz6ZtHvvNd+9/ffEjhYfv+95+1F3a9bLte7rFB2WdWhNRM+JeYk7Npiycq&#10;rF42KruN4qkzD4PRJb0pAiayEKkiruMNe33SkPinCMtVGR1VyfzDRm1qarG9e/d5xV9/Q5eelUkg&#10;YT05QV9uBJQxNU4ck8wcWkQeuhoTtumcgDc9Ne6SNSNwLhULGALFwlJGKjZjZYkSAXpWJo6cGpkA&#10;q1Y1SUNsEGjMDh54Tc8J2POyfWU+VJSVW3lZhb265zWlO6cGWmcbNm/ykS8GHth63Ye+GDVzaAFW&#10;tFLMpzOygiCG7S6gTshmHh8dklkyqEbHJG49oYIThyRmBg79ze7e8RPO1FUH1J/92Z99p9Tw3eyd&#10;xBxUpCNSic8jug0pRCAF8PhhygF57TgK9EE20S8qiYpU9TF82U+PP/akTc8k/cNhbAPO52+mJYV3&#10;7nzZvikA73pllz377HOy444ICFl/H5VWXllhibK43iupegKFHAEraOWgPwAVFHPb//hfUVQ1WeWx&#10;TACZkH1JD8Odd77HK390lFnzlfK+B1XJJVZdXukAHR8ddXCtbe+wO++43RJqmPX1NcoPM5/kkSsu&#10;s5YAKw0F755GXFtbY5u3bPa4rErtPXzI7dFJ2cbwqaKSnpB6l6LP73hR4M3a2265xVZ3rPaJLWXi&#10;cWQyYeOLz8qjf3lF/5jA4lsBYWLQ0yJzY2ZyytdLJZMyu5ayEhpR+fku60J20VY15v7m2V2DVydQ&#10;v/Od73TJLnwMFQ6nUFGoGIDHsl6AgYpCAsFUVOPul3eLiYvurROYGIxkiIvxxSXF9q4732033vQ2&#10;W9UmTxtVpsAXmquqmXBSKmBI0sie6u7qtptuvFE2oyQq71Dl0pVDxTgYlSM9rTwQVH3LIdwLFMlR&#10;CHVpPumEb+YzOeT73/++dXVdJxOgUeDKuX2NxkA6TcpZAh/khe4y5p7S7bRt2zbZ103WKpOoqbnR&#10;5w0AbNZDMfu/VGitra719fk4bINDg94Qo49FKCgPFXzfVDzBBNm774Ad6j3svQ+33X6rT/OjQSbi&#10;J4EKRRNtoi5BLyZpSc27gFBdTOHojY1YSqYIy2LcTFB8utZ8YCEWe+T5l3uvztlTX/jCF9bLK74X&#10;IB44sN+vUXgYGH2GhlYeGe44OtPygHt275HjEBdIG6XKqk9IYADi3wsVKKmUOtmCbLrAxxToO2xq&#10;avTRISQJ8XGsurq3OdgZIgwTLhyorvipclEeUFWturwsTk/Q62EbT5RJLY96NximCJtLtLevs7Vr&#10;G/UeE6jkJEk6TcoBwt5mZGlGEnXWbe9JFjfKBDroE8dR3xPjYzamuEjLOfpZZbawuYSr9zGloef9&#10;C37iWU6AwYFjMvTRowP20os77djgkBpjk117bbd1ytmqkakUS4hnAmpwHt2JUqDc3hh1jH5HcwWY&#10;BzylxkVe0rKXF8SrCKjUj8wSNZKR8eTSj25u2vPCAWysqwyoUvvtYvC9eO9MagaUqHmYFYDKbxgK&#10;/44PSsUd6vMdQdi6ploALENtY29JZSINJgWCsvKEnKUWW7N2rVcOQ6OdnWtt/fp1qrR6VeIRSZmD&#10;7owxKsUWi6hhryTHHWBcBmQeULHkqB2PcoLCL45yyCT1kZIAFhWNVGW7yMaGVe44jso2pWEwo5++&#10;VuIDBByfCQFyTmYL3v6ITIIhup1GpW51LSNJzLv5WvTI8LBNyk6n3PDCJzsLWMx1pfyYNS+/0mNH&#10;+/u9T/e66673Lrm6+noHKhO0sf0DX92xolz8EPmURV3jayoAFS1Avy5bs6dw7ARUb7aKjxOKNJfn&#10;n2ysrvrus7sPuvqP5PRVQmvXrvVP19Dvh1pk6JDCA9jglSJhuUa3CMOegJH1PsztxFtlthQMJx5E&#10;vyVx6cLC862Wyu9Ys9o2yeHovvYa+9Ef/VG7+eabVMnlijMqycQM/wU3O1BxJyTpG6Soihm9mfWu&#10;L8qzdetWNY5Oe+KJx+zzn/+8ffnL/13vTbh9TSNhSx56MOh2Ig9oByQxAAw9GUyopmyAgZ4Eykoc&#10;AnEiG7vc+cWEle3P7rDt23c4r5jLAEDXrGl3E6e+oU5mVdQN591KruYjFR74jD1KV5TP3dJviPqA&#10;pwgN4uXXDWnwm35w8hLoqpGoLG0WUB8Lo0WofiQODKHgkX0UzQyCsUif3a/slne8YA31TQJDnfeR&#10;llewNKVU8ZEAzHoSiyQFmSiBnRiWCrtnzVIUvXtBThe2Kl0t69d1Wo3ej4TDLJAoiXwoJKniYoGq&#10;Sl1CeMVRoZwzQdv/eST/w4G8KJKr6VrZl3X1db5Wf9++fbZr10vRlMKUbNEtW+zmt73N2iXRFyRR&#10;cSZzaizYnazxz9CnrH9IP8pE2sqae9pNzU0CRp2km9S/TIIx2bsHDx6Sqt/lE6tRy3SNdXd329p1&#10;G6x5VYs0zCqrFpiwT3HK8OadV0rZtZjO4BN8h1e8DDMIMJKfUQF/fHzYex7QCPQMOGj1Lh+Nq6ke&#10;GD5y6OHdvdHXqa8aoMqRWq/DvfSfIklhBlINR2olUJEsVCRALba41GijSy2YzhIK/AHcCDqeGWEq&#10;lyrHJIDh0pRq6cxTXR5uVSDOy/L+mf7GWH9HR7veE0mLZSECEpdPdKqLXA+qf/nq8nH5bPnBSnnz&#10;TCKuF0DZSY/YjLE3NNTb4b5eGxkZtt4DB63/yFGZB6W2ef1627J1k20SoDZt2mjXdG31mVytraus&#10;RfbmKh1XtTKxerVCq7WtbncQ9/cP+H5UL+58yZ7b/rz1yyZFwzQ3r3JTZ+tWnLJWOZFVSqvNbXRa&#10;my/QU15jcrbgK7k/AdRYJB3x9r3BigdI2GSSPRaGvPuM5erYqMzKgl/YqGx6ofcMHHxl58NHxlMO&#10;1JPcucLpW9/61q0CyXakKXNLmVCBSgS4rkKKIpsRxnE8fLjXHv7mw7aqcY21qgIAV30D3m/CK7yo&#10;VGASCGH+wOAxW7dhk5/3HTm2rLYiydwmh4r0kFw7d+50wF9zzVbPE84WqtiJLqEV5JJWId/+Ohmr&#10;+MSAAO9l/JvJzRAqO+xTQJfVwYP73YumUTbV1rtTt23jZjUkk7ff7I2TrjYa1KQcLUwUZl3NzMj+&#10;PHw4uj4x7VoGjdTQ0GRl2NnKDOYG0rZRgMVRhL/wtYJlLeIVS6kXlDe2BYLPdPB7b4v4DH94NyYT&#10;gCwvp7su4/tfHTqwT/b1cWmjOUnVeTlsbJBQZOn5BWmPeebHbm8pyd73lW+/4KtRrxqgqjXerUp7&#10;gEqlEgEqAKLy3HaSIQ8DuU/LfeWVl237M9slga6xtlWrvbOfRXqoMSqgVGBFemGb7lJcVm8ibXv2&#10;vCZwHPDr7Ehy5zvfYe985+0yM9rkrAx6RWNCINVx6mgYTm8CqFBYikye6VMl/xAblY2Njbinz8rZ&#10;YwLt6PCITJBhqfNiK4/HHHg1sqnJQ1YSHs+eYWWGZFMyF+bl1FRXVXiaSDTyXl/f6BKzobFR5YhW&#10;k5ZXRkufASlx4E+8TDzSO7wRKT8xHQEqwpOGBFD9nuxT7HaAyupYBluOHu21w4cO2djooAqclURN&#10;6/10KZ4E6tTM1PbW2OJ9f/vNZ68eoKoiurZv396Doc/wKVPQYBCMC32pqCGkHtIARj766HdtQOpt&#10;47rNkqhtPmbOB8DwdKtUebPplC84e+ihb9n2Hc+pUiPT4fjQqKWTc+JckSRwvdXJbvyN+37Fbrrp&#10;ZpdgODU4PkgpKvRstBKogQJgAVnYvSTY15TL56amku61Uy66qGg8Q2qkDGAsCoTYtYAVXvAsYKVH&#10;gHVMkfmxZLV11d6YWVYNMOldoAxIUTx8ZvLzm0bHkunoyynR8DL5ci0lFMX4TCXAFFDROAAVflES&#10;vhOgWMq3fAPlua/voB2RJJ8YH1L55WxJogJU+mDzgdpRU3LfXz/45NUDVEnQWwXA7UgXdhHBQ4Wh&#10;MAp7iUouk9oJ8znpQ/ynf/pfjobNG7ZaY32k0tiOh+4WmL9n72v2/Asv2Pe+97gv8yiJ4V3jPFRa&#10;uQLpMsGjqaHafus37/N+VIgKBahULgHAno5OB1IoAJW8R1IrGlEjby5hVXP8pmOfhseuJ3j9zIrK&#10;yCmaZ2xejRSgQlHfbk5gXV7VKtAEiUd6gBRN4B/dVa7YtodGTbkBMhKUnQDBHnx1LVUim1/58jwV&#10;RRt0LLA2S43Cu6NUQOKzlZC7isWLrukOHz4km7pP/BtX/lOKy9AqiyxLJHEXLTWX+QGJelU4U3fd&#10;dVe7AHIvIIXpVBzODICBeRC7LdPSqQw6tlH9NdU18vjrdawSwKJ17zFXZ8Xydqdtapo1UjUyC+Th&#10;1tbJ3muzNWvWuZpnWJOd7376pz5qd7zzNn+GXoDI810S6KMlIVTa6YicecAEWD6P/pz8rVtRGdx0&#10;oNsnOjIkyVwFRoxccgnQeN6UpYrhW0lzylpXU2v17FjCHAYdmYvARBb6QNnKqKGpQffqfNweKcow&#10;KaFKHj3Dppg77KTCClnKiOfu+ZEp5blbBi3jGjhNkamj655P8k7WBFqd0ygYjKDXApuaKX58iYX7&#10;0X4EJe6sMjI1n5kfqCpZevil/fLyRFcFUP/rf/2v79Thbs5hFEBk3TnSDakSSYCIwQT6WbHrAGmF&#10;pB7j3Ox97xUuooJXySPevGWTPOYNksLMAUjI+91gaxUYmaLra926tXZt91alE0lhNzEElkhSMR1O&#10;kmQ5zVMRlRfCCXrdD6/yiHSdd4T0eBchPJCZz/jIGV1YbBrBxA+3JQUwjvRoUK6qZWeoXOdcp4uJ&#10;STveiyHVyycqWU3A0hcoTDZhODnioS6q0TB/gX9c95EsPUujpNzkSzG9LogPEAEywoNdrX1KopxM&#10;vP1ipcU9bGTKlpPXzzwCsfD7VbnkI1fNyNQzzzxzl1TaLwmUm1FtSFUmo0Rb9QCYyFZi+S+2HaqY&#10;tU6MjwPURtmZ1ao41BuM5Mt3jJwsiOHMUmIAgCFDpvHdcMON1t19nbW0rLKO9rXW1tqq9w3a7NyU&#10;Vy4gRWrzXqQrEibqBz0VLfebSofz7wQkOc0jnDsqOlKlihmAvyxhMWOwO/lUJN1MABT1z2gTptDE&#10;+ITbsIzTM8uL8tGAZnyodcbGxQfymmZTNd0nA2iRcpWH7qkSlSlC53JXG6/XkfOQH7SIYOymhU9E&#10;4bqinZCuBIE3J7NjamrSnUDsaF9+TXoA2QcimJSSpcuv5+Yb1v/V7//NNx/XXafTN/crgL74xS92&#10;ta/t+GRDU+OHWYmJFxuTJMWDR3pQQUHCASCgwfaLTOAolZoBwHEBESkQKmiVAFlf1+Db1/AZcJgN&#10;IFc1N/m37udnk/6t++aGWquR08UWj+Njk/4ewI4E5108h416LuRVqZolQJHSjI6kS8WTXn5wW1CB&#10;93GfdyEpUe+1anyoeIZ9S6S2sUexJ+kXLkWVqxEnyipcS5B+mezTKr58ot++dZGucZ02AfjoUoqk&#10;pRoM0lLvKxaICeFfBCUF5p76/FOCTlUon5MqOpn3KB2IgQ7icN1VvoCays4nO6oq+zzCMi2z5sok&#10;Fe7W3v6jXypLJG4DdPQrovaZBM0GvSkmXOg6I0Sjo8PWWFfv97/xjW/4xmbbtl5jtdV17vEzVErl&#10;wDCAjfQtkTrE3iUN9gWlguiQzuA9s2OJJOae117x1afM/keVEiekE8yOMxKSW89A4YjjhN3qx+Vr&#10;pyPyRxwCDZH3hd8Q0hMiF6EBuDQGTDpSToeMeMaokNvLAnVII5oEHT158lqYFUVvRNRISI8uORop&#10;DRYzJFpmIudN7ylVdmbnknKkDtj+A3ttSkKEVQTZdLRlO7bwXIphZ/F4aWF7+VLyvr9d9vihs3Dx&#10;8qbeoX4/sjbct5yRWvOWr2vOUKSIjkgFJCT3pqem3Akqk/TAfmOJCU4EkoShu6GhETt06LC9+upe&#10;63lltx053GcH9x+wPT2v2K6dL9orL79o+1/dbUePHLKhwaO2dfOW5YkoFSfACTiCVD0bqZ5/IITr&#10;50JuhwoYLgFx5GSuAHD6Xwl0KRFiy0cPfOVk+cgneHxDNQUaKGkAHM4JefDOI2ATQccnSLtUjH5F&#10;0/wiex2KZkVF4/nw32dH+TGaMEQ6kV8WSVYnCYWVdEUDFcDR3QQoAQfSBeJ3OMJ0QEOFwhhsWI6o&#10;SSoYk4HNawE1ozEyI2xN51rbsm2rdV3bbZu3brFNWzbbhk0bPWzcvMm2XrPNrunu8jX8vJ9OcCgA&#10;k3cCHKTVW00BUA4yvTeSeFE4FzqhgvN4Fs7DvTMRcSMg0rsRwBk5VCFA8IZZUkhZ+B+Aerp30cuQ&#10;T1c0UKGB/v7bUD0UnMJGUiBiDIFrMCQA1U0DMYd+U4DKeZDA2GbEYwMwwMcmYDhfrIviPps8AD7i&#10;kxYbP7htvGyXEof7gBQiT2815ZcT8nIIsEEqhvvnEkiDkH/tbMSIX35c3g/l54fAb3gUug6j97we&#10;qIQo/g/C8ooG6jPPPO9DfEFqUtB8oIbCEwAQUhc7CoACRDxadlFmKLBIzy2JZxkBkI84jMubZjyc&#10;69xnq0bUJeDFYdNLXcXyvsBsiHcBYsBLeKspgCQ/5Jeb/J0pBAqACuFcibhS5v7e6Dd/o3dDQcpz&#10;H5DCk5NxT74rxIeiyeavpysaqJ/8xCfc2AaAdO4jwfILnl8R/GaCShjaDJKPZ7yCl0EHGOl/ZSiV&#10;I5MuYDb2HgB0U0FH4vOufOkZAumR1rl6/edDAQj55SYP5JFwNuL5EAJ4CeHa2Yj3Ov/ywEceQsDx&#10;4hp5oZ4AKvlDEkfpv75h5Zcln65ooEIUmsLTWiloYG44p9AwnjjYpwAVkIbrvjZKDgTAA4Q4Zjhl&#10;IXB9SXwLAWclBB9CXAbnSiaT9sUAaqhgQqCQD0IA0enCyviEN0LE591M38O7D8/TRxodIxVPH6ov&#10;uc6c3JjjdO871bUrHqgUCobDEIAJQPIrLjADIDPljiPxuE/cIFkDczg6gGUeIHmJD2O5TjxCeAfX&#10;w3uJT+Ac4CI9wjj7W0mYPLxvJQ8oF4HfZwqhoeWDNwSun40C3wK/nXwwAqKZR40YXpHXKL/RfIPw&#10;LPS6509BVzRQ+48NqHxLbncGZgAsABN+w3AqDEmKIwXRKU53EhUFEY8A40LlATLSDUR6XCdeqMB8&#10;gId7xAMo3CMtfocQiGdCgML9AJCV8c9EoeHwLtIL6ZAfQkjrdIHneD6kEa5D4Xc4h8J9Au9DWiI9&#10;TwBbIA15yc8HvKFuguoP6YZ48DvwLDOf6rNsHvNFV7xEDYWmwAQoMAEK59iwMAMQo5IDU8IRCiDh&#10;GvYpgM5PN1BIM/89PwyUz4f885X8jn5Lqi5LVrquoq6pk9IfgAcQw3+EifN/IduzbdPqB//6wede&#10;91WUKxqoACoUHloJKH5TeI5hiQogRZryLMxhbRNzOvkmfTlzMRlWLJZq17XsPF/MUzoKkhEewm9G&#10;lDz8EFLgM8cAUpwmByfq3tdJnRQe1A+SND0/p/o6ORzL11k4Jw51gcRNzU73TA+90uOJ5tEVC9Te&#10;3t4lCkvhVgL1ZKs+2ZcZ7FOAGlQdzAl2JcB0pi1jj3meMNfBCcOXr3P0Slj+/cNGgcfOE4XA50D5&#10;vIdQVvDVgSq7HcES7NYQLxzL4qU961eVPfgnf/d6aQpdsUBlmh2ggwHYP1A+UKHwG4Ci+gEkDhL3&#10;HaiSqrVV1b7tzZKYiQTliHStLC+3GjapJS1JThgFODlG0jX6fbVT4GU+BZASUOFI0XzeexAYIXiO&#10;QAGkhFBXXOcZjgCZ6zIRklU2/rrJKIGuWKDSMlkyHIxzaCWzAjOZzoZEBdhhuBNpCrkjpue5V1NV&#10;5UAGnG74ywHzdEJ6ClDJcrqlMPuHAKyBAj/zA3wJFH4DzOh3VAd86ZquqSBR8+8FoBK4d/RoNH9j&#10;JV2RQBUjbmVp7/XXX++FOxVQA2GLspaIKX/59innMNTnRUrtM/EXiTp8fMgnoRzYt98OH+r1ewSk&#10;KqCMpGmRxw/v+2GkfF5H/A726bJEXa4DeEwdRRKVPtRo6mQ+8TukF3pmVtIVCVRJ0k6WIvOVEkAa&#10;mAKAoCIZ8w4q/UHFs6Etqh8pGkalmMkOg9iRgxWb6dmk9R08YDufe9527XjBevcdsInhUTmuEdNV&#10;BT/Q8b8k5vr5DxHlN85Tn0eADYTHTx2hocIWmawGDPNUF1RPi8Z82VK2/OxLLuRe1y0V6IoEamVl&#10;5QOofEDnRVCBcX5Q4SVL8uAFIhY7L9GSBcDjg4PR/k0CKNPaKqvqLDmr58sqbHZmUvBesNbGehuV&#10;2jl+sNe2dqyzrnUbrTrB5xTZpS5mC5KgkgWWFfhzxYsmlovJudeBFzATwhQ7Qv5I1sp4hLeaANCZ&#10;AqoXotEGSRfuhXMaO0fuA7Rwn99sxwnYKCtlo5wMj0Z9q+KR6oDPBDHTDdvfFvU+YTVWDF8TkrKL&#10;VlFda5mFhZ7p8ZEHv7XTfsCRgq44oH7nO99hxakzCrCyGgyJh93o3SJiHr/1yyUsH11gnQ4M9hlR&#10;8ej7nbFE9GlJ5pKy9eHx/gGWQFhtZZWVx0otXhSzzvaOSEorbYhqZLMFveWcgUZezhSuBMrPZwAp&#10;10L5g/yM4oWr0V9U/UmPXyCnS2+5xdKOdcXmWUmbXUpWVMZP6UhBV6REpSXTrcTYfX4Lh1H8DpIB&#10;IOIs0YfKOWqe55AQYfQKmwgb9sknn7Snn37aDh/p860a+VzkQZkWIW1CIJ4LfYWB8s/z414tFJX5&#10;ZBmhwGeue+NdUWyuY58yKojpBWC5Rl2E+goSnbVWqRVfQsmnKw6o73vf+zp9jqhaqNs7Igod1FP4&#10;HRgAc7CPMBOYg8p1GEQcmMgR0K5fv95uvvlm6+rqsltvv81uv+Od/ukeV2Wku5x2INIIYCWsJJ4h&#10;hPunC281neqd+eGNkvNCxLMA9VRp5F8jDvx/vce/LJF1L4CdpdjlsQo/PxVdUUCVE9W1e/du37YH&#10;Lx7gQfwOrZQjvyGAHOYBoPZR+ZwTQlwC3Vys5oSZnPP5RNZRVdXWRDblMkaXNdYJyju9aim/sQUK&#10;14KgCPfy44UjQASgAaShnrgf7nFksjT7yp6OriigSoVXIfHoXqJwgJBC51MAH/cBHrumAFy6owI4&#10;+U1AkvIJRZjFEuv+/n7/lhSbrD3x1JMe1xkqtYZqyyfSCgwPlZJP4f7ZwltNIX+nC+dKIW7IM7/h&#10;caCVaXmj1jV4i0QNJho89fvL8alLrnGP3VJOR1cUUFXoTvaVCl1NdOJTYMJK25TfTEJhGx/i0n8K&#10;wZgAdMD6zNPftwnZqTyD1OWjuxs2bYrWq8fl7Qug4R1BsgaQhUqDAuOh/OtXI1E+54d4mF/uQIFf&#10;EGYa5lcub0TKqSjSatQF9xYXcn0DfXtO2TUFXTFAFVO6pOo/jq2Jc0RLxftfvnciBKLwMAipi+QM&#10;EhVwcnTmKD4L9JCgqP69+/fZV7/2Nd/nlO+azorJbPfoH6DNwx7Ph3A2yo97qnClUABefp5PB9JA&#10;8AythkTNr5tAfC2FeiguWupZu7rhwb//1p5Tdk1BV5JErRLg7kFSMv0OYMEUGIfEBJS0Tq7Rimm5&#10;qHPOWVdFHOIC9KBuAHH4WC97Ld144422SdK0fU2HVdZU+7KUJfo/l0MAF++gGwzmh2uEQH5/OQRJ&#10;n/87/1r+82cLgUJahAAAyhOkVbh3LnSqdAOFe1wjbRo5FBo5fAuqPTxL2UJc+AtQQyBuSItjALCO&#10;ydLFzGm7pqArBqh0ITERhQLCAICHpKTQFDZfUkIwjDF+rsPQEALzOfIbSYspAfhZJs1SFJaY1Dc2&#10;+CK/fEnK+couGEbAfliJuggEP6mLEKiThWzOBUUAaIgDcZ+vrnDkAxnHx049xh/oigHq888/7wUF&#10;pAAQkFF4gAgoAwhdlYgZMIc+UsBMCEOnxIE5EM9gl7IJBbudsIU40rSxpdmXRrskVTwAeqnxuBIU&#10;l5rIT8gT+VkZHIDScvgJHIkbQMz54kKkDdwkE59j+ncmumKAumXLls6gSgAmBBNgSj5QIcBLPGxZ&#10;GAFQAWmIA4MC4/iIGZ83v7ary0epbrnlFgfs5PSU8RU/aKUUDXQhpGmo8LOFlRQAcbEovC+8M+QL&#10;nsJviHoIQoCJPKh26iFouZX55TcCZXEh25dOjp3WkYKuCKA+9NBDXVLNHwdYAWyBKTCLY2ipgWn0&#10;CNCSA1C5TgjxCKTDHvVswksaqCmYSnyO8zkxUbwFJiul6g+jyl8JtMDvwFN4FuqFI0B1IC6DF8rn&#10;Pc/Op+d6astzZ3SkoCsCqO985zurpMbvocAUPLRSQMg1Ch0YheQkThhepVuKazAzhHyG79q1yx58&#10;8EH7+te/7h8be/TRR/3jYbX1df78W02h4s4WVhJlWAmct4rCu/LfuTJfK/NKHaDxAGvgYwA0dUbg&#10;vLi4KLmmJXFGRwq6IoAqr70TUCIhQ78chHSlsLTMAGLOiRPt47/4OqByL6iqwHD2SmVu66uvvmps&#10;8DsyPubPEd+9/ouDhbNSAAAU8n4pifwQEA4cA4jhLURd4KQGocK9ICTgL9eIEy8t6VvKnFntQ5c9&#10;UHt7e+/au3fvJylcGHf3HecUKOiiL8+FcVI5uahrJJueNz6NyL6nzDstKZUTBZMUoo8lyHhXXceE&#10;wq0bNtmHfvSD1rXtGu9VuP76a62xtcXGJtm1Ws8tSWJbFNh1rpgpP4xV6fkonFRrP2yE+QPgxGhT&#10;0/cdE+G/qsmvs5gPocIMKsjvFSNccHrlSCUSPXVlJQ/+X393ZrUPXdZAFTi7qutqP1lWUf5hPiue&#10;lCrhyx4gk0nL6dy8ZWze4lVszZP1DyzEi0psdjJpk6OT1lDT4FttV1TXWDorxmXZ7EySQMfj/Ydt&#10;++OP2e5ndlhuKmW3XH+jN4K65gZbLJGkKJLqSs+IQTInFmW36r0cASzbgueE2py4lz9ydaoQpAjE&#10;7/xzGt9JwL+5QPoQaXljFvGO8B4kXIgT8gRxjXshTyE+aeQEMs/bclxU96nUt/8WR8KqXVZBsA4N&#10;geFfbMHGV72wVyrPkUaUNmkuib8LyYG+gbOqfeiyBuqe3v1V42NjrvaZB4oEZWc9Ckuz5TvxC5Kk&#10;tFg2gGPffjbY5UMGfPOdb5zydQ8pJP+gAmv1YRhbga9uabZrtmy22992i1Unyl0arFmzxr/lxIcm&#10;6hvrPU06qAjFVCjHZZcKJ+t0vQFvNQUAnQsRN8TPB2T+9ZUU4pyKVj4HUAGozwNmoR8TqRcFUAkG&#10;7FM0nS5GkUVhD9RoF+oiS8VOP76fT5c1UKGEwAhjACkApVWeaM0CHQRDIOxRbCImorDnaXlVBEzU&#10;D0e6t+hcnk9FuzCzQ/XuV/d4I3jiqaft2//6iJsMxTIVqIv5NOlGDD0RxGj23Y9+nzvlV+6ZgHAm&#10;yk8j//x8iHTOlFYA96kAzjX4ym/qJdyjnqgHfIX8uJznS2q+6X+udNkDdVEqJRQaZgRV5oBVq40L&#10;VDAGBtCthKcZ9u4HuGH4FKnMc/wOe/wzW2puNuUd/qTLOqzO9et8gjXPEALznbkwNu+3X2OL8TPQ&#10;iXgrKL/yz0Qrn195fq5hJa28vjLOyvyFc+IFQcG14DwF4j71gXCg3qgniLj5z0J8GPlc6bIHKh9N&#10;oJAUOkjOfAJMLGN2R0q/kZqAGjUPcIVO36UPAqxIZiTugpjJx2iJ+8wzz3j6fNKcZ+gFYPSLa6ej&#10;yLFa/nER6EygOhPlA2MlBel2pvTgfQhQiE/Iv0cI0pV6Irizq3eE+9wL7wxpnStd9kAdHhq6DekX&#10;uqZorRAFd+mqsrJ0GYIxSFOYhOTkPvFo1dwD1ExCefS737Xdu3fbpnWb3NMnfe7z8QiGWpGsAB3J&#10;CjMJYTXq68I5GKkh7koKlXc2yn925fm5hBB3JZ3qGhTylZ+//Hzy3Ouk4jLwACmB3/Cf+oLvp5Ko&#10;4d2ny8Op6LIHKmCBARQekHIe1A1M4Hq8pNRXOGbS8z6+zzVfAFgSrZMCjIDUN59gbY4A33eo12dX&#10;Acj2NZ1WU1dv4+OTNjM966tTJyanldaEuCkWuXpfDjovVuCzM2+E8islv+LPhfKffSOVC50pPvfC&#10;/TPFywdteIbAtWB2BaJOACl1kA9KiPOV186V3hi3LwHBCApNgDGo5tDR79cFzgBepCIqO6MjkpHr&#10;qG9AiklABzQAXr+20z9y+8Tjj7uaf+GFF3wY9d3vfrd/moc5AgCcAAVYIb3zIcb5xWLgm6lciOfC&#10;s6cCXDg/G+U/l08AcyVQqYdwPf/d+e+E6Ck4V7qsgVrDmiUVDOAAUACHNIQAJn12fCeevaP4ah3S&#10;lPVOSEniotLZb38uHc1JRZrSncJHetnFr0zPffCDH3TJOyaT4aicK743BUBpBAA9MDc/4FSd2Jhi&#10;uTL8+jKF39zLBwe/CTQ+NzUUwv3TBfIQzvMp/16glflY+cypiDSg/GfDc/wGcAgGQsg79+E/v9FS&#10;8IrrXOM8f0QqaD/SCumSJgEaGxv349nosgbq6sbWTgoYKjifmRAF5zebG2CnpmfnjI/Z4jQxRQ/m&#10;Aljvh9V1mAdj161da2vbO/we81z5BA9rpWAqcwSwc4kbpDgBgBMYgQnXCGej/LwH8vQEkACSt5Ly&#10;83gq/r0Ryn82EGULxDl8pgECUgLPhOuE8BveSqL2yYM46/ApdNkCVYXp6j108IH8QnIeCgo5WMQ7&#10;GAPIABjMQb3zu1RSGIZwn+dYtcoOfZyHkZRHH33MxmSbVlbXWKKi0sorq6ypqcXq+MxkbHknlnwb&#10;Fbgu26jYqmcj8hryHehiAhXiffnv5/xcQRriOc/y0oD4HeoC4jf8DzbqSqAGPhBKiqxn7aqGB3fu&#10;OXLW4VPo4nDqTdBff+Vvq1iyTAFDCw2FDAEmAki+UYoqRjpyHdXvQJVEDXYmEhJgYEawARqMZIrf&#10;Rz7yEXvve9/rc1B5ln5YTAVsWuL6OxQ4niqcjU4XL78cZwrnS/nvXpnmueafZ/JBtjJNfsNbzqmr&#10;IBxWgjj/98LCYtJS0+c0fApdtkD99M99ygsbQgAqTKHAodB4+5xju+Igoc5xpLBpictznHONAGCZ&#10;JXX44CHbt3evvbZvrx0+esRXqyIJMBOwbQE73VRnonOZkxokZ770DPkPZbicKYDyVPnNB2kAKiAN&#10;XVP5cVYGvpiNT3CudNkCVYXppM8ztFAKHgoJwTSY4ACQNEXtY8QDMCQptihxuY505ZxnUP8bN270&#10;nVG4xhIXpgSSDvd4DqnKNQYGeEcIvm+SQtjcl2tno/w851N+umcK50v5716Z5qnytZJCnNPlKf83&#10;dRTUPufwFJ6TBuchLY6n+jrfmeiyBKoK17Xz5V0PsCwkSNP8AkOBaVyHKThBMAj7lDgAlmNVTfQp&#10;SdT4+NiYLSqt1a1tvhz6Pe95j23evNk2CLjVtTU2K4ACdoCO2cEklfMl8kfIr9BQjlCWt5p4X/77&#10;OQ+gORuFeIHf+cTvUDaOQagAVn7zLHUT3pefBlMBa+jXPke6LIH6wgsvVDH+jkSloASkGIXFXnRC&#10;urlDpCAtMzM1rXiLVlaR8FlNifK4FZfoGItbqbjCtpP1NbX+aXQ2Q/va1/7R/uc//IOt3bDeVneu&#10;sfLqKmcyzMa7h9lIVN7DpBUYzJQ+VYv/5hiYfia61EANQIPygQLl3zsThefynw0EV/gYGmWknviY&#10;RCRYohFEJgcx58zfJeczR7wlaTdpOdlpHudc6LIEKg4Qk02wAQEWRwAXQ4XrHLCyLTkd8IvzTC0z&#10;O3Zs0D8LSYd9ZXWF5fiSnG6UJWKWTc1ZTAyqLq+0XS+8aBOj4/aTP/lTtl7StH90yOYUVxaw97nS&#10;zbXEZBcm+GYjOwtaEJ9DEJ9Pzgdd7rY6WyDf+SGYDl7BOkbg96Kc+E2lRhX7+vshTmgEgVaCPzQQ&#10;AkDJD+F6CAFo4RnikFa4z29MKAggEpjbCyDjcea15qSRpi2TZSJK1uf+ZhYyVsRn1mOllp6XtJXT&#10;W15RbTkJlPHxyb49g0Pn1DUFXZZAZcUptmU+o51ZVLDoRIWLebRSbErW41tJsa8cLYmrpUqKsgog&#10;I5Dyjf4ILEu+wURtdY3t2LHDl5p0btxkFQK4fFR/HrUPiGBMhRyrQPngJFwICuV5owQvLgblvyfU&#10;QT7x+0QdSbJGEjXavueERNW5P0fDV32xF6r0Y09z8+oH9xw4fk5dU9BlB9QvfvGLXXv37n0gdCsF&#10;RkD5jAotniO7puD1BycKmxTiN88zPNrb22vbt2+31tZWu+6G613Ns7V6S1urT8BG5RM3fBeVdwUJ&#10;cjbKz9+p8no2ohLOJdDQ8s/PhU6Vn/xrp8tnuAd/TxePa4ATgnfwMAyUhGfD/VBXADczP5+Uqjjn&#10;rimIMl9W9PM///NV9G9SWMbt84EK5TMtMHF8MpoxlZAEDEDlOmocTx6blM15WbePJGXT3ptuusmZ&#10;R/owEwbzPpwpfvM8TD0bhbycis5071yJNPLTOd35udDKtKD8a/Az0Mq4K+OF3+EaR+oA2z5I0QDO&#10;UIec+28JgjlpujdClx1QBZJOVoYCGohC5lM+cyBaceiYDyClLxX1zTUYt3XTZhW0yL733UcdhB/4&#10;wAesVaAdn5r09GEopsPg0HHvluIZXXT7cCWdMDuWA7QyTyt/Xwhamf4boZX5yf8dzsNveBbodHEC&#10;8fsE+MQrgEqAx+G6m1KiAF4fiFGoKD/9pr2nossKqPLyuyoqKj5O4eh0DxNQoFBwCgtTAoCnZ5M+&#10;ioRdimcfRqSIy7h8fV2dg/7OO+/08XzSZPIKk6U3bNjgEpeBABgcPvPDeUjnjdCpKvN8KT+9lefn&#10;8q4zxTlTGuEefITgd4gbrvGbRg4BRBo4vMt/Dj7yOzwfBbuyJaqAVDU0NHQPG5bRKukeosCEwJCT&#10;hY0C0jSpQiNJw3ITn59aHAGNOaebNmz088cff9wZSV8rU/v4Hn+lzvmiB0zmPXGlUSTmwtjAbGil&#10;JA2BPEDhCJ3q2unoVGmuDK4dTnHuv8+B8vNzqrydLZ/huZXx+A2P4BV8xXxCw4W41CEU+Eg8+JzN&#10;zPeNDo2cs8cPXY6q/8RyEqQqlA8YKDCCkJyLPmIAEIPzA1iDimEqH62djn6cKhjKkOnGzZu80x+i&#10;14A0GCRgmh+gJx/nYqNeLKKsbwWdKt18/p6Jwn0ACK8AKXwLz3LOPYg64Zqqsqe5qf7BA8fPbTJK&#10;oMsOqKhhCsfeURSOwgb1wW8Hne6HoU4fFNDvUtmlcT3LlD1AnhDYiEfgWcAHCNva2vyDErfffrtd&#10;e911vp4qhupXuuzgFyQrgPY5rCsIhoXwRilUYMgXIb8RhvuBuJcfAoV4IW44zy9vuJcPHCjEg0gz&#10;NHB4GwK/sfPzG2x+XrlG4HeIgxMK30NciHSIA4DD+Wwy2bOQSf7A16PPRpcVUP/wD//QCw3zmBCC&#10;LUnhAoMCs/kNM+YFphlJVH6j9nkOgtkeJ5tTAYt80ICl0XxIAkftSP9RG50Yd8cp2MK8C0kO4zEN&#10;SCs4dKcjmHeu6vdKpcDzfMoHPhSAGxpJPlEXXIu001JP++pVDz761M43JE2hywqov/u7v9sZjHFm&#10;M2Gr5gM1tGoKzzk2kXv8pSXuFDlQ9SwqHxsV5gBEALp//35fFs0neQAjrZyhVhb0sWGvr1QtLvJB&#10;APbuRwKQfqCVUvRCATTf3nwz4a2mlaDM/01dcA6fV6r9lXG4P5+ZT2bSyTfUfxrosgEqW0u+9NJL&#10;DyAZAR+TTLAZQyvlGIAKIDlHAgImgBcmocCsoL7Y8ZgP8I7IoaqqqLRt27ZZndQ/zzCgwAwqVFZQ&#10;84Cd55Cw4T0/7JQPOCiAMFynHhyEMpmC2s+/H4jfrL6Ykkn3ZuiyAeqHPvShKjaGwPZE5WJP4rGH&#10;wocAwwAT17FjdUGeesLikoSh9QLUAFq6nCDAyegUo1EMDDSvarHjw0M+HIo0DSNSMB2g8g6AeipJ&#10;ejEk2eVCpwSc6gEK/A5A5cjvEKAQF35i977R/tNAlw1Q//mf/9kBwnBokJgULhQUovAwhwBjAGGY&#10;EE1cTACOdE/RjZPLZG3/3r2+pSQAJT7gBuRIVI8raYxThnQm8D7eA1Pz3/3DSgFwge8BhOE6PEIj&#10;BaAG/uXfh6hTeLqqsdF/v1G6bID6Uz/1U53Yk8GBoeMdqQpzHIQ6QoFZgAsHCAnMfSQozAC0HJGm&#10;MO9jH/uYffLnft5+89fvs0998hd8r35m+A8ND0uKymGS6p9afiegJT2eJ8D4QCslqS+dzvt9PhSk&#10;9hsNF4MC4PIp/xrn8Bqw5tuo+RRAXsK8yzdJF6u8Z6TvfOc7XQLPAxQQScf++QCGPtKgxgkRSMWM&#10;RSY2pOjqcEAVF5VKaRd7iy2VGYBkpRMf5j333HM+1v/tb3/bHnvyCRseG7X2znXW2tlpE9MzNjQy&#10;7EutsU+ZLM0xNAZCkKmYCPkBR4zjhaDwjjd6vFiUD7xwzjEqvoC6GNbxL8+U4qozJ8ArOkrJWSqv&#10;8b8RuiyAquxX1dZWO7CmZqYFMnn2zGMsjVtpLGETU5Meq6qqwvdANTFm9PgxSTQ+plUkz77K2GIy&#10;K06w7/5sVmrIFqyiptJaW1fJidpqb3v7Lbb1mm126513WvctN1taHv6CvPuczICKMklRtfaGunp/&#10;D+qKfDA/FcCfal4o81L9qPtB3XEkvajSIjhx/YxhGfDEPtWRqXH0RpzuGMU8c4g+LhyFcA1QsV3n&#10;Alt26nex1AMCgP1Mw29TfM65TjyO/A73mY+6IF6nkjOWm0+7lmGhJRPa0XLsgQpgY6X0U7NlaLpv&#10;oXjpDY1IBbosgNrd3eVqXFDw7+gj0eZUcAcAlbEsTbO5eR+/Z2Lu1ATLStQ6xRf5+CfUNfhgAAAz&#10;InTus6SkvbXNvfy21navYDb2jcmwL6so9z5YpDHM5RjOA0WAOXW4UBTSeqPH86WgqQiBaEDwngaX&#10;T1zPJ37nEAqZtE+Yzi1EXYuRBow+Osd8YdJR+j3ta5of/Na3nnrDfajQZQHU1tYNnewkTYGCNMJL&#10;B3gQTKTQ2JwOWKkPOuthCmCkvxVToVLAK0+UeTcIS1PGRkbttT2v2rH+fhuRTTo+Oua2bW5Z6vF8&#10;OIaK4t2hkoh3tRPlDmXPp8ADeBMonOfzCi1IXRGCTR98BuJx5DnxMrlQMvem+lChSw7UxcXprqee&#10;fuwBHCcKjdcPAygkko7zIN0ADgWndwBnq0zOj2+Olkrb7EykUaqrqqxcJsPU+IQd2L/fvvvII7bv&#10;tb3We/CQ7d71svUfPaqXoqOWbELAZYk1DCZdQgAo770ciEo+n3A2Whk3H7j516DwOw98zrsQ4F24&#10;zzPECedQNvXm7FPokgN1enq26pprrnGPG6DSRYTq5TcFBzAUFqaEwjMgAGPo5AfMxGU9FZKUD00k&#10;5cUfPzZofQcO+T5TbatarUnHGjlKq5qabbV+4zTxntAlFbq5eBeENCfdq53gcQjwFh7Dg3ywBQrn&#10;AXg8Q73kPxvu8Ru+cg8qVv3UvMk+VOiSA5XvPNElBfgAagANQGHUiN+co/YBFgBl1Ipr2KGAiTmn&#10;9bV1Vsr+U1JBjPH7qtPaWkvPzNrx/gGXqJgC7P5Hf+rA0X5PJzQEpHZg7soKuZREXs4nnI2IQ5lD&#10;uSlzaKzh+XzwhTgQIKReACsUrof0CKFO3e87D7rkQL399js6AReSLb91QuEcUBIHoHJknmpwgGak&#10;ugOzGDJltWp722rbtnGzbd285cS4/4IA7gAWuPHuq9S66TEI9i1MDu/nnPeGCriaKUjOADIoADK/&#10;LgJPwjkEALH5+XgH9/KvE0IaXC9WHaTsClX9X/zi57uGhkY/DlggCoXEBHgQQISQdoCGIy0U6Qt4&#10;YQATTVivzz2ep4tErLeUpPHgkX7/zcZoLL+eGBuXTRp1dWHn+uI+PU/fLe+i0kgXic7vwPirmfKB&#10;GsobAEY4FYV4i4vRWjPqJoCYYwhQ0FaE86FLCtSPfOQnqmKx+D2ABgBCSDxaIwWDIYCGrismjQBQ&#10;ZlVxH5VPYAlKbmnRgeUbTKiFzys97FJMApZGHx8ctLnkrN1xxx3eXUVjGDg+aDVKE6cMe5X3kg8q&#10;ByaTn3AOraxMKNzjGCQI90PlnwvxTEgnUEiPcDYKz658L8+G/J8pECf/2XAO/znScEM++E38UNag&#10;BUNeCcShLoLgCPlJpef69u7Z/ab6UKFLCtSKimhLl/yCwoBAoZBcCxIUVQPQQgvlOqDCnmXKHoDj&#10;GuBmN2k97GP/dGdhkwJ0TAfiYT7ATIj0eA4KlXExKAAmPwTKPz8dBR6tJK6f7t7pKJ/f4d2hTvJD&#10;uM7ONNQFAZ7l3w/vj6TtYk9Tc82DB/Yk31QfKnRJgfrEE0/6kUKGwkIrGRLUPudIVX7j8dNyCczu&#10;Fzs9PszBdEBS4jQhJbFBkZqM87OfP/NNCcQjfpAgBH7zHgLnbzWFsp4qnCuFfL6RZwKFZzkSSCOU&#10;Hwq/89PmnLqiHuBhVrZ/aNz58UgPnmazmWRJee5N96FClxSo99zz876jNAUGqPkF5RgYwnXAhOT0&#10;qX0i7MqEAAhAMQ+QjsSfkTpCaiJ5ASfXYRjA5j2zAi7MI72mVS1WURXtpRreF0AbKu6tplBmwpuh&#10;lXnMT+eN5j/EDzw/1fPwB+I+dZZvIoXAvVAu0mBn6anx0Tet9qFLBlSWRr/22h7fUToUOJ85odAw&#10;BluUc9Q7ACRO8PpZ68QwK+2fcXfiBeaxpIQl0qyjuvHGG33SCffFVjvU2+tzCHDkSIc8AGTSxgQI&#10;YL0YFMpKCPRG352fRn46ZyPeE+KHdwagQlwLgboI8eFV4HN+XO7xOwRd6amtiT/41KMH3rTahy4Z&#10;UFkazc4lFAaQEChkYAbXYQK/ASWMYdQK5gAkrgcQ87EIdo3jHDDWLIMPsD322GO248UXbDo545tM&#10;zPPhXsVnLgHpYhaQDuk7Y5crJTD9YlD+O/MD+TobES/Qyvzm3zsd5ccJ54H3+RTSDkCkHoLHz+98&#10;Is6J+GbJ2ZmR81L70CUDqoDZyRdMYAiFDYwJlUNBuQaAYSDSFJsTpgBI4rnki8nJ0jkmgH9ggh35&#10;BNAAuve///2+9Tmb92IuwFyfcF1eZtV1tScYSnrE5zf5IYR7F4N496nCG6WQ53N9NsQL7+N5eBfA&#10;F37nX4c3ABX7P2gi7oc0CPCTEF/WVudLlwSox47t6zp27OjH6XLyaXQCpDNBPGPqWGAYAVW/mF10&#10;oM5MJf1eIiEpKJDGy8plzKeM/TkBNYzDhh2bGLcZnS9Jcu7eu9dG5VgdGx22eaXHdpSTihMvlV2a&#10;kwMnR4Cxf/apYqof51wL15ntBkXHIDleL0Gg18eLjqcMejY/qHl4maAlHQg+jKMQrp8qnUDECfFW&#10;0umu5xNJhaAH/Mjss0ChHgJImR7I7DXftU8aCpCGexDvBKAICzefVI7p6Te2K8qp6JIAdSY3VVVc&#10;WnyPFIwvd15QZbGjHhIykrAZn85XHk/4aFJolUjC0lKp94YmKylN6HrCVXe5pGhNZYUdO9pvjzzy&#10;iH3ve4/bMzuet9379louEbPajtXWsWWzZUuLfP/UyalxK1EDqa+stgq9ozgrk0OtJFESN8lniwuw&#10;THiBOUXM4WRe5vLcTOZhhqB24AAHbOFrfqoe/Vbgt9L0DYgVimWaEEpVvvyALiB9eEEjyipkFiWl&#10;aHwKvJO8sr8rgfOS5ff7fFClEUACAZQALO4FOzIADmAFcNEYssULll6Sf1BabLOZtKXE71iizLI5&#10;mWQKc7Npd1apD7bwZFPkIuVhLsmIYMq9fuac8rlNAvXD7/m0pKhP8VvyHRTPly4JUFHBjU0NYkTE&#10;RNbnz0kCppZtngisUddHiVon6npyfMJSc1F3UkkJo0YlvtcmDKcyIKb8vf3tb7c77rzTuq7ttgYx&#10;qK5JDlSsxGbE1Dn2UNU5vQH+iR+Vnu/6h/flh3AtVDCTjnlXmMUeJiJzjd84aJzTl8uzHAkn6dSs&#10;DhKI46kCI2sebznwrigfUQj5yz/PJ8yk0I1H4Hf+NQdhXPyUhsGE4vlgfwazK/BEb1l+L7PY6MOO&#10;4gda+X7OmSh0Iej8xrXeJG3a1tHe0bb+XrqR4mq9aYEUULpNUyonyCtOVVsi6SYbNCcVfVheOh31&#10;tTXV3hfqw55iOKNLMBMG8lytrrc0NftXqfH2mT7IOWoIFrIClR1VcKR4Vp6Vvxetj5qKJmoTJLH4&#10;TYbJDP9Bto78VpX4vaLi0ugeeSa+zt1eXo5HjS5J8mHWLJLPE8cosPqV/EfvFDi97MsgVcJ+1It0&#10;diIvvuu1TnkP16PLUdyVAb7Cm/zGyLkHGpN4Oy9QxpSP4mXtoOz6MywxJ/68JC1xcq7ys5aUYzo8&#10;PGSjY8OSuHOelvPC37k8VXIhArXe8f307PAjA8eTI57RN0mXBKj/99/8YW1yIvurDGce7euXWxjt&#10;H+WtVaqZSQ6L2IfiWCJeJttz1g7sP2BT0xNS+xH4fJresnQAQC4JMOyXpQD9o/WNDb61T5nMAgeO&#10;gMCyagYI6PCPKTgJxBFQIrApAZDhxxMVAEa9Irhxkhyoen+xAL+oZ4kfQBqcvHyrFHUoxe1xgFkx&#10;7yP6cuD5QADG586KQrohbb/KOzguU8hfCPm24srgjqjfjzaVa6wTTysrfVlOeXmFCwwaOpKVMX3/&#10;DkJFuSQw2gxep91/GB+biCTp8vsRqNQjQE0k4j211Ym/evTJnsejHL55OrU+eotpXdPb9nRvW3fP&#10;zl07fQ8ibNGayioPqKMSSdKEJGl1lQAmNcM6qRnZRBAMRjU5qBWYIhikMWoMFcb6HBYGEsJCP7qv&#10;UMXEzUlK8Kx7rTSMXNRtlR9Ig3vYjoSg1qi0EHA66MfNCUzMNwjvIfhaKlVf+O1B9lpaaXiQaM3o&#10;uawqlPwQcOCwyRcycvIUWO5N42MdWFrSbF68wMYOzqc7fsvnhBOScjmEdAlIQoK/Z/kev3kP0orv&#10;yvIR3Yz4k5pLOl8Zhk7NztjcTDRnN5gLDJ64oNA5acCXCKQRj0JQI0zGbf68u6agSwJUaGfPs31V&#10;FRXJ+RQfJ4j6S2mp2H0LMFMOBXKkoiKaGM316upKn5wSGAZocaYgZ5iOqPYEcwgkKfjgwZJEDooJ&#10;wOoFXvEwEanilZ1HgcE4C0gzAlMBXYgt/yac6A1Q3PzKX8Rm9qB3CICeFs97GjI9JJX8+0oqK2FJ&#10;Uji8k7Q86Dm+ZxU+CuygUgg2LyEfbPmgC4GGHAJSjx4TJpCEAZNwbU4gnGa3btR6at6mJiYdnICU&#10;+AxDQ9QLvKYOgpDgvWE4O5QT8rIsH5dUhje76nQl5WuOi0IqZNf+PU9WlVXWdS1Y4rMV5TXdFFY1&#10;42CFEcx+4ryissySM3O+Dv8b3/iGg3LLlq1+r7Gx2ZlRVVNpaUmBEzauQO3SQfdgKDbXkkrJPSqc&#10;dyF5I8mMUxBtVqE/UQZFgSlU0AlnZrlJO0BF7kgpZlrOWNHyF1sgKpB7OHy8A4pSjlQ+dinEuaxN&#10;K1WDLJZ3z3u8wrlHJeuIPetSnbLo3K8Th/xy1OFUkiwEiLLCB+eFeBBCuCaG+IZ0THccHRsXiNPu&#10;aNLIIfiZkY0K71n1C8jjckiPHeu3J554wnbufNntfZ9vofTw8jmm5rMSJiXbl7IT9z365J7nPLHz&#10;oItqoz7xna921dS19GQXSu9dWir5yarKqhb4maVVqoLdPFQ8pKlbdqoJpCite9/+vXKU6qyzc62Y&#10;lxAzo4/v8gDLHGAkleKVoOtIQqRu8GSVWJQJEXFhrpq8GCBZJ8lWqtt0NYUQU2Y4sr8q9hpA5MhE&#10;bD7tE8MulW1XovtlcggJOCTEw2ypTLCxsJ5VHhIe4h6o+JPX5IULyziM/lvpYy/6Ub8d6HpPke67&#10;06U8US4gHhoQmuGE1F4uY/6RcAKUy9cg54mkM/kO+xlMzUy56q9YVuvwjvxiR1fKzi+Wl4/VXV9f&#10;69fYcunAgUOez6Ch8C1IGxtVcQbGRgYeHhqZHfCXngedrL2LQEcO7ri1uKRhOwZ6Jht9L7OqstZt&#10;sAU5UBWV5a7qcZ5S6VkHFB37MGRgYFDMS1j76jXLIF0ek48VuxfKl/f4TVwIxmODAlyYjl0VHDaO&#10;rFKtr623pcyiL2HxilElJmenvWEAZJwJNlhj1hXXqIAiIQT1TuWqLixeUWUT2HC5jDeqmekpq1Dl&#10;T05EW2ZCFZXVNqsy1+h9KpBs55RMlAqbnBxXHsqtkXmxw6NWIuwAZiTawPBxy0mKZ9VY6V5D5VM+&#10;0l6YzyhkrVwNc16qlffAy1A+yozmQDuRZ54DcMFsQqUjGWvFI0yUmpoqpVFi+w7sd5uZ3Q1ra+p9&#10;XwNf60+aFERar1yNhv0V5sRz9vL6H//wtWhDO+WZqZOjo9FeXyWqq3Rqbvv0xJH7du0ZOm+JelGB&#10;OnjkpVtlBm0HNKViPlSiioOpfUcOq3Xuk5c5p0KXW11drbfc2oZGZy76Ox4vE1Pr9AzeOl5ohZg+&#10;7qqdOEgdGkEAKJVDhVBRgB67jHfhtNDVFUNilsRdxwZPGLVN5VLxkT0WzXHlWfKdKItUHN7x1HTS&#10;pLT9M5aldKUpjSmBr0o28swU38laUH5rHXjzWaWr942OTdrsfNpWr+5wB2zk+KC1r1pl2VnlWdIo&#10;K1vR36eGXNPUYAtxSSqFOUaClPdK8aBMErdI6SFZ+RI2YMU2JV/kPRwhwEuj41nKE0AMnwB4haQ+&#10;z7KJByN2bHG0b/9+VQzgjtatVZQlrLWl2dpaW6yGT8XTW6K8k8a/fP0btmfvPu8Lh8fT4gnvzqkR&#10;Z+ZTDyQne+/fuWf8vCakQBdXor70+K1lzZ1fki10W5kKD+NmZ+fcPqJfbseO7TY+MSxp1WANTfUO&#10;imu2dTuAUvJOxRtJrXqBgu3Oo9njgAHmI/Hw1gET12dmk8tAiwYEWFYNaCHW/uMwMAolUWVZSahA&#10;eOuANi27DMeCIVnSbGis840s2KHEJVIqaccHh1VBCz4zq6a6SqbCko2PHNe7TI6JJIuk0dat13jF&#10;zalSkaT9x4YsJpBv3rzV03r11b1qLDFLTUgSq1zp5KybMCXSLOu2bbbS2kpbKo9bkUCDSbMkSWqy&#10;rRk3o7cEsDPZBrB5/pclK2CED5zTYDnSgOFliMe3ChAKI2PDVlFeJWkvk6I0bgODx5ReznkEIU1X&#10;qU4613ZYnbQZ2q9YeSHdPXv32iOPfs+OHD3qDWJe+SNtmao91ZXF9//T1x//midynnRRbdTf+swv&#10;tI/PZu+S592RliQ4duyYHZdKbwKY9QJmRUygbbbOdR0uTUux9WQbxRMxdy4w1AEl4EtL8sB8bEUh&#10;wfsEqRzvgBZ4iQ8wucbQKx6ouy8CeE7AxRbjGQipsagKX9JPRsjSMkX4jUMxJRXHZ37oHopJUvK5&#10;xJwACZAn1RiGRkdsdftq/6xlTU2F8pW06RlG0Vj2XWwda1plLgD+InnJkzY42K80ilRmvhUg21Mv&#10;rYjJ3JmasczMLAa7dbSttjoGMoT4qoa6KD/KGwMVbqaoJCU55UHl8x1lVP4A0NA4AS6NF6nHdXjB&#10;tXwgxyUIsnwGUnxIqDHyhRmWM9bonevWb5A5VavjOl/SUy7BUiVJXy3zTEWxRfGmqFj2uKTovgMH&#10;7LhMpEhwRD0hykdvdn7kH3qPjJ+3fQpdVKD+yed/r32hpOyukpLSjqwYyNp7bKSm5iYfaSqXGmqU&#10;5KqWKuV77myEtrtntypZdlF1jUs2vGmXpmIS6/Tp4xti/ZMkWlvbKpuQyh0VeAB5eXmZQDrm0pqO&#10;f2yxjIA4KrU/OjIiZtLfOmdHB/odlGzvs6haWFLAy56RrXZ0aMCOS+KkZIOW6R21LfVWlCi1fr2z&#10;b2DAsgJJhUCK84fUnZgacTBacVYVzJ5YbLcocEl9H1da/ceOSApmlT+aTZEqvtrGJJmfe+ppe/77&#10;z9i+3T1Wo3KuWt1qzSpPRV21CVZqMNOyv48bfFvd1GxVsmUHjw0o32mXhCnllfvTspFxdBYWkIjT&#10;Ak1GElqSWoLhuPLMfbVsD2igydmZqHdB4D7Ud1jSdNCOi38Mq8KzuJ7FLgacSxIACYGa/aWWBPSE&#10;JPqSfu957TU3pQJQaQTZhdxAJj31cP/g9JUH1M/9h8+27z3U/58x6lkNikTF66TFMsrEiDl9LlOT&#10;Y/bavlf9a3sjMtSxQ0elhulOYjO0UtloOFMlqhDW6b+88yXfsidspT4sECJFGfFCfR3tO+J9szCY&#10;tf2sUKULi+HYF17aZQdlH9ORnpD0ztBXqAphj/+XX+2xI8f6LSn7EKdmXJU6IWfr0JE+e/7lnTYo&#10;AGObjepdw6PH1ZjK7MDBfbZv32451PThZmU+DPm9vv4+69nzik3p+ZgkKer2mEDR3rrWvvlP/9ue&#10;eewJK5NDMz40bH29h33Hl/e8/312bHLUEjg7sr9ZA3ZA9mBlacIaqmpcSsbUGLHNkZ6Ahb5NpCaS&#10;FLMlOIY4PHv27HHtQXcUjR57tFRSFWDuP3TIeo8cccAeVb0MSkKyO3SZpDhOIkcZ9zYvjYWDOSPt&#10;QN3xgY69yhf1BO9ZR8WxpLR0YFV92cN79g9eeUD99V/4t+1L8cp76VoZG4sW2i2qYHjXVZWykSSV&#10;1B5dRb6y+xV74cXnfeYNH4o4LLBhO3asXSdA1jtDGH+u03OowMOSBjCrQhWAzUbf69jomB08cNAr&#10;iHf1HT5se1/baxMCFlv5DB4/bnvluTLdYlV7mySm1J9Ut4xgOTMp23tov5XKViSMJyftQN8hm5Nk&#10;nVX6wwJyQ0uTHJAZH9pdkD26YeN6STVJ4ONHJUXNJgQyv2dZgUINRhIwJmAklN4Q0w4F8kRJlT35&#10;3cdtWt7yjbLHsUEH+wcsLum+9douhu2sWNKtpiHaK5YZYhNDIxaXvY7d/fxLL6pxHLT9+/bbUQHt&#10;GLwS0A/pGr8ZbRpXIz908JA0z5BVyhlqlINKNxff50pIG0zKTDkkfh2VbVoj3gLQEYGXhsB28tVV&#10;ciLpmpNUpcfh2JGjNiM7HdOArqwDzMMQf1H52LY4tqWx+EBdXdnDu3b3XnlA/dS//Vh7VeOqe/nm&#10;Ey3bPXQxY3Vbm6tlbMsSgQQbC2nTJ4akUjIRxOA52aRtbe22vnODGBG3pADCiApT5DZuWK/4x+3Z&#10;556xjBiVkZrDuJ/PpKypoUkSuFiSa7Uki5wwect8Gn1aNuFr8m57j/RabUOtbdi0XnBdknoe9H5N&#10;pBDO1BFVNnmdErATAsy73/Ujet8GSek+33RNhoLPy6ytq7W33XSDTQrASHM2rT1y9JjMl5xtkuO0&#10;un2NjY1PSIXP2eTUtOJMqjxr7M53vEfSPSYTZsYOHz4k6bTPNndttfd86AO28bptFqsuV4M55CBg&#10;dhg7v7y25zUbONLvHna2aMHt1Lh40rq6zVbJMcUZo+eAreaRskhiPnOE88OEHvqpJyYmo6FjaZn6&#10;xkbnM/scIAAA9rwcv0o5fW+74UYpOdmdc3LyZHYl1DgmdH9BfOxYu8bKZLPuP3hAjf6Y6pLZb1m9&#10;R7Z0LDZQWrz48O49VyBQf+e3Ptk+v1hy/cJSroP+T4bwGLarU6tE1dFJTIusrKxRQRMCWk4Mnbap&#10;mTl5/9cKCDfbunUb3AZKSHUjeSurKuTsjPsO0qn5OfewmQnls7BkWLGBWnNzg1f06vZWv18nR62e&#10;6X+q5OTctM3J/hsfGVIFjFqNJFlNeaVlkilraWyyxqp6a5ME6mhpte4NW2zrmk5b39ZhbZI8OanB&#10;WMmSdbP/6nXXWUdruzU3tlmsuFySLKEGUW+bN15rt976Hpk3rQJQjZzFNQJ8lbU0r7Ybb7hZja7c&#10;Nm7bYp2bN9hCWYmt2bbR3vXh99uNd95mCXn8OUbs1HiZLwt4UrPsKjMrkC1K0gsQsiH5Dn6D8siR&#10;Ms9I3VdKCuYwZ2RPl5Un5HDJiZTqplGNyJZFQDC5p0IaaXxiSqCMdpA52nvIchIAN19/g91x6622&#10;prVNvJixlroGW5RNnxZgZ/X+0eEROYodMkmKrF82+aFDB92vwOEtE8DlU3RUlBX9zUu79l8QoEqY&#10;Xzw6svs7t9atvuZLUtG3AdJ+qfOhI0PW3dUltblRzUbglTT0TXIlVfkE5KAcIaQbX93zTndVBp4/&#10;XVpTcpyww2bnZlzV09mPeUB8vF+8W+w1pAu2KjYs6/u9X1bU3y8VLVU8PMyHerMO4uamVv8K9YIy&#10;wXs62td6mjg/pIu9Rn8hk4axN4sFgpjAQP/uBjWi8ni5zApJezSBnMWKskoJfbzgaBvNKkmgnMwE&#10;XKkaSWHAhQSkIU3PRBNvcCx5J91J1bJFoZyAiQQd6JezIw3Db/LDbHsGPHzYEw0jYCPRcYD4nVSa&#10;oT8ZXjH5GV7wbOeGjXIeS8XvYucNs83oDw48jGZV1fooGP2n+AO1suP7pen27N5tt9/xDmtc3WiP&#10;PfW4fUfmC8Ov8zINKitqLS7gDw28etuTz+4/785+KOqfuYg0cOz4bQEoMBC1SoXAPM7dY1SlARqc&#10;rs2bN7vxH54hLmBDLVPBVAD9mthvMJs0ATkgg8JzUOiiAcQcow7+k8uteT/fo3rllVfcLgbkPONd&#10;OUoXgHrXmACAM7JVKn3T+q22ZvVG27h2s3WsWmPzybTvInh84Jgcj6Ttf3WP7XzpBXnox3ze7djw&#10;mCR42sokSTPpnOy+UpWJESVTI2mR6m6V3R59Z4uGh+omXwTOKStli8UY3JhzD5/f5JH8UjZ4QbkI&#10;UDADkKCUlfukh1kDeEv1PNyiP5khZYDJkV1mSINGAK/CO+ABv0mL+wA7vBN+O8jFr46ONf7+C0EX&#10;V/X/xqfaK+pa7/WuEUlL5o7OSPoAxHIxExXHUBzDpkjPSan2XtlWfNCMSoIRrS2rnDEAbVw2H+pm&#10;YjJa9AfzABH3IBhLXO5xjXtIWX4TeJb+0phs0mpVinvLAg3voXch+pxQtGNgQvYtgFB9ONH9g91c&#10;WloudZyxcnnidNfs3rXLXnhuuyp7wVrkJLIuKw3I1Lh6ZSv2yxliDVhczy1IKiYkqXAh2USMysZG&#10;jEbDKmVPtriapVyYRLMCPvnmPcSl6ym6F41KkX+ukX+cJa4z/yDEcRDrXfAEPozIxmZUi3fmlD7v&#10;ZULQERwrSU2c1Xk1VCUoiVrl5hTdY1NqLGKctXWslqNX7J9B2rfvgPI352kzysU8CCmbC6b6LypQ&#10;/8/f+qX2xdKqe6lkZ6iYOzs1G3WBSN0xXs9ylGPHB52p9K+2yoGAGFd+8sknZV8NO3BwCqJh0aQc&#10;HT7Jw9omtvxhH6usrAjmV5qfZ2XrAoppOWDiucflGtKoQjZuVLkRsEvlMJAu3V8Ak3SQEAz5cp9n&#10;Ism6IOk2I9AxoaTCarCrVUljyvvk2LCk1JIcqVlLyjwpl/NGVxpzBOhiGxudlHkw7eP9ldVVsiFl&#10;Tujc87sMtKgfOfoSNryg/5Oy0U+JvUmecQyhoCGi83kHC91xgBEHkHyHOAAV/vGOJMBi7oEcvEoJ&#10;ive97332iXvutk0yw6anplw4jMn7p8+ZIeOG+gYBVGVQujiANNqaxlobl6DYt/+g85cGV5aoAMey&#10;h5N/c0U6U//hs59pH55M38uscqQq6KArBm8xWo9fa3tefdVe3PmSS7Mbb7nZKwqVBTBRYXRCs8wa&#10;1Q/z8TJRz2G0BalCJSBxgoojHpWHmkM18RvpWlKKTcz8TL6nGk0xdFB7GtFcAoBLHhg8QGoBVNJA&#10;I0yMz9iLz78i9R1XOfrt2aeftOe2P2VHevlaYL/t37vbh1Rnk5PuOWNXt0q1M3o2MjQm21omgNJm&#10;ZIhBDfKP20D65IEOe7ruyDf9oDRKypmWreiaQYClAQYgIjlZNkLDYtI1ZhK8doCKF/AlKyBDxGXA&#10;AXv38OE+Xc/Y9XKgbnn7LdJwTf6+Ed1b1dJs03J4Z9SwKpQu/EfALOm9TEGsbqjxrrdDhw67k0cj&#10;rqmuE29jds3Wzr959PHnrjyg/t7v/Ep7RU3z9dMzMx2oW5rd6BB9qTlrlxrBU927b69NTE/aps0b&#10;bXVHuwMDZgOUKt0v1fmBA/vF9EXbuHFD1BcrxjnIVCFICyqFioxUYWTvwkDMCcBHXMDNiA0Vx0SU&#10;KqkrlktT8SxIY0UpI19IEabcxVWxSJUK5QOTZWDgqB06cNhqqhqtSILtuWefsh0CaS4za20tdda1&#10;rdOu696i54rk0EzY2PiId6nRJdGxZq0aX4MNquyprKSTVHltbZ3njbKWSl0zF6JSHjmOEoAjz5QH&#10;IBMnCgL3slSFBzxPfy4NC+DBA6QeZYXQEHTphYaMtkHlo2HKAaE026waBxKU3Q+ZvLOqtUXmgOzu&#10;3sOSvsW2RnUyp8aP118ux7C8psKd3kO9fS5R6TpMyKFMow3KF/7sqWdeOa+1UoEuKlD/2//56+39&#10;I9N3SQJ0ABJa5rGjanBiXGNTo89Lpf+zXIBEouKAHDl6xKUnTkS/pFaoAKbxEWj5QUoiWSK1HC1R&#10;4Rr3qBQqD6DyDM9T+XTbAIqZpLxhef2R5Ikk0JBAhOobVoVgdjBAARCYMEP6/QLq4cNHrb6myW3P&#10;73332ypG2n7kjptt/TrZ0SYzojgr6d9r6zrX2rXXdtuQ0nryiacEmJitXbveppWf4dEJq5XG4DND&#10;jModPHjAdrDUW151b+8hl6LBCYzs72hGPb/p+0Tioy24RtkAKsfAJ0wOJDLxASrDoBC/6UvFnEjE&#10;1FBkemF2HZQQGBDfGRDBmVvAxBCgsVkZQbzpxhsdyPTNUmeo/kwuo9+HJDRGPX84hz/ziR+/5zc/&#10;+wfnvVYq0EUF6mc+9Yn2rCXuKisv71iQyoYZU+Oy16amrUWOQ5UYfLT/qKUk5WDqwUOH7Onvf98e&#10;ffRR77CG8c2NTe5x0yNANwz9djgDDKvSmukegfnYSmGCNRIDCYbKVH06MwkALjU34zYykgU/CVuR&#10;83LZWes6O22tpF9Lc4tt3bLZv+NZKzsac2LnSy9aU2Oz3hO3xx/7nipn0jZvWGOda5rUyKpU+Uuy&#10;+0plHozYj7z7Tncu6AI7ImfqgKTTms71MnUapD6XfLuhhoZ6V7k+bVGZbG1b5VIVTeKSUMADsJSV&#10;xsf6eRogv7kPb2iM9BEzjIoz5QB3jREtgSagkSDiI53puIc/bJfEGrPJyQn/BgINnSFs4dxHDbMC&#10;K8zr7rrG7d9dO3daiWzvtevXCqhZ1Q8DI9EyF7r0RocP/vGzz+25IGofuqjdU/QPMhsf9RxsSaRc&#10;YDRHbFUKy+8777zzhKRkXsCOHTv8K3ycI0WQHDxDhUGkF6nHyAZDukLEA1y8P7LbIseIwDMQ6QBc&#10;pFZQo9iHjAYR6JnwJdoCCSoSuxmpPzExYsdHjskxmbTyCuxZgD6vCh/1AYmtW7fYjue3SxscsbbV&#10;qwTQThuSRPre44/JPmVaXCTdeS95Zirh9ddf72Hbti6VLcor5QKclIkjhHAkPwTKyPME8g9PKCeS&#10;M/CEsoZyB/4Tv1pA5L1bN212sCNJ0WKcU85xgZeVvg0qL2BmymKLNAB1RVrE87oVD3knaTML7ULS&#10;RQVqOYURA2EOBaRg69atsw0bNqmlIyFKZHdu9tnlhw4etj17XpMT1WbXXNNtXV3XWkfHWklTNo+o&#10;8bizTDZeAVQIZgGmAFSYiJQBfICCeFQmeQgNIaQBk2lIOD7sBMg5zgnvIV7o7+UdzPZPpqZtfGrM&#10;pmdzPpMpu5j1MfzIGZMKzi7Kc56yhsYWxY/ZmNTt8OiY7dz9iuy4rFXVVrmGIG0aKPkif7xncHBw&#10;+b3klT23ypQXHDzMpuVeCeWDAFB5jkCZAjjzz6FQ5gBUygZfKCc8A3xr13X6Vw5vuOlGH56lEa2R&#10;+bJZjc7394rH3FyZkBQek1YjHzQWGl0k5Re8G+5C0kUFaiAKAsNg0sYNm23Lli3u1cMsjjfddJNL&#10;Mbz7IDEg7sMIgA5xpJKgUBkBWCEOFQ8BUALxAAT3wzMhDkS+eAeVRgVQiQCJNPOP3seqe9V1aji1&#10;sov1LBOO98vBGh2bkjnBRhlrdVWV39QhR7HR+vqHbe+BPpvLSJLLthyV6cM7KuWUlJUjJZm3Go2A&#10;BeBEjUpKWg0TgLK6gS6qoiI63MtOlB8eASjKxhEwQqGMoSFSVq6RLu/ma4bX33iDCwxddceIOJgC&#10;9F+XiE/r5LR2X3+dj1zRQ8HmcnSrTUzLdFuerUVa8A5+kReWrFxIuqg26u/8+i+0Z5YS7kylU3Oy&#10;fSqtd3+vF9bBqNY6pcKX6zrSrF52G6sbKTw2KeqpWQBB1UTOBGqcteWR54oXjJ0a7dZBT8ByZ7bu&#10;zcwkFZ9JEwvunTIezUZf8Tj7RDGpWqpfDM9l2GyhRPZopUt/5osyJZCJw9iyeP30ArAYUealsbxk&#10;bHxUnvCETU5MucrEnisRkGKxCkuU1djg8XHbveegvbz7gPXsPSTpO29btkm1X9Pl2xoxSZxhWzZ4&#10;oI+5pDRS2wCGvAIAPkxM+RYlSSmvYihtVpgyUkTZ5RS6A0n3lcCmcvI8XW/5hDMFSCHseCbKtLWt&#10;9ve3ta+2dnn1a9evs2u6umzT5s1S9w22bes231VmWunTLwso+bAyvTQ4pPR3D48wgeeo6qbavf7a&#10;uuq/ee6FC2ejXlSg/r9/5efb61rW3CXV2UH/J5+EPHLoiI/TMx+1SXZgKs2mEAsOTGZSrVOLR3qx&#10;wO7aa6+Nvicl4ODJAlSASYumUqgsAr/zpUqwg+k5wBygQpFaABWQMg4PuJE67HiCXdbW1u4mA9LL&#10;0y2N1CzdZRCAmhXwF/QMC/eYAM6so+HhtE2NDtvI0LgqblBOxjHbu++IPfX95x2kQzIDKmua7N3v&#10;+6BtFBCYB9DW2uyOlGDkS1xohOSffCIhASWgQgHmZEos+jwE5UmBsX7KC5gpLxOokcRpOZSUh/5e&#10;CP4Q9Ccqp/hBGjiZ1fLmddEHXOoa6/2cNBAIjRIW7DpDFxX5YpYYps+xgWOSsPUWlybAEZyemVVZ&#10;+1z9MydhITP0Z6/sGbggXVPQRQXqr/3Sz7ZPzC79Z5ccAioSq6m+ySUqyyywgxihWhIWYPysKol9&#10;TAEklUaFDA0e9wrhHEbi5Qc1RgXwHPFhGBXDNYBKXI6obRjOM1Qym0UAVCrN0xAYsE+xlTFDAC6A&#10;ZUkM4FZyrpb5jTSdR+fruYa6RiuTDbmUlXkhe3JynLH5Cdu7t1eVOG8zbsNKbdY32y233mm3veNO&#10;nzsbL5WHv6rJWMzIhBIaIfYmGoayTIxH5kHQEjAnTByHD7lcNNABsImHBMUJpNFA8JmyEofAyBQ8&#10;icBaIrV/k8rZ6r+RkEhHeORmjuqJlQvsTwWhUVhJQTcW9jONoroGR4ovg+fstdf2SrNMPnTLdet+&#10;44t//c1n/KELRBcVqJ/5lU+1NzWvuZfKYAofHcqos3FXnZIAss+KFQAYyqlMIEWFYbyj/pF0yST7&#10;oZoqP2lptXIqgfX3bPBFvyzX5sRA0lY9eAXPzSWdmTA2rrQAG/2TekDPnbRLcVh4vrZWErW9Q5VQ&#10;5/lAopRKcjNfdV5qnWeYA8Cn0X0Pq1hCErjFHRHfn0mA5ZPsAKG2vtFnzVdJE2ztusbeeeeddus7&#10;bvNRuPTctK1ubZI0FcjLor5gyNW4GhWDGdl0xhKofdkZRTmku84TcZuznE2mMQvUaBejxsl821mZ&#10;Ci1K77jsZUyC0CAZckULKOsOaJok5Ykprxs3b5Sz16jr3CRGlAf6YtmWk3ValTim8Fr3GJ1i8GJo&#10;eEimQaPKKD6JUbt277aOVcX/8b/98QP/4olcQLqoQP3F/9cv1lpR4lcZ255LZdz+XBQzXt3zio1P&#10;jFtzS7NvR4nKd+Cp9FkBdUGVTv8mkyhYK4W3iSMzNTXtqlta2TJScdNTkwIaEyOkpsXvVBo7mHVL&#10;cb9PHWAD01e4sJjxCdI5SV4kYJl/fp1Robht2LRFlbdFOZbUERARmiwOBLTkmUqksWAjlsZLBbQ6&#10;SUamApZYa1urdW7otI3bNtk1N8jO69psd330w/bRj33E7njX7bZ+Y4eek/QqL7Y1a1ttVVuTg5uZ&#10;SwAC3rBseVxlrFNDiS+qLPMyhYoTcsuKbHJm2uaKczZfJ7CW5nx9WbQZhoAnyVcv6S/E+9Jt9uwC&#10;pMzYRwtAAJYRJoZ0mfjSfcN1VpwQ+CU82HN1Ru9tkkQuEd+bZBLUyUbPzKWtua7eV8umJVBUOzJZ&#10;llRnE74xXEvram/Ae159TcAt+uPHH79wtmmgqPlcRJK0vOv555//NamWDwslBgx697/mqzvZvtwr&#10;SswakIo/OjBg85KMrHRsaVllzatafAtJRm2QfgmBpETqsNbX9DB8GO0DhaRjecr0LJNVcq7ysWmR&#10;rPQDRk5HxiuLpRWgjgbAYrd4vMKuu+lGORDdkoQLLjEwM5DQHGkASF+OzIejO2phKbKReVe+yQFF&#10;du7JrjCkGWYIGoJZYiXKN9PpcjNz/oVsut+ykvSDYwxjJq2BLq7JpAOVsfZ5FgU2V9tcbZnvbFI9&#10;r/dPqUzj4zbPKla9h3yyWfGIGj8rWEcnx323Fa5n0kyelpQW3DrF72vedpOPBPLJTeafzuqd1RIK&#10;fJF7RiYZc1AxA5j6xyRteglwdOkRGBwZttLqhG3tvkY8Tdo//uM/Wsuaudvu//88eEHmoObTRZWo&#10;0P3333/gD/7gDybkLNVn51ObiwQGbLNZqXSkGpLy5Zdftn37D9jmLVtsizzOMgG1t/ewS0MqHqAx&#10;6rS2Y61dK+90jRjXwqa9cgwaGqVKZVu2tEha6Rrqt0yV4B6zgMlQKXatj5HzW/YWXr33HKgiWyUd&#10;Num9PuokKZnJyFHxuMtzMCVhOQJDVC6rNHmOubAMCiCVeSemAZKXiRrIA2bgY/uSf0wE0mC5zeNP&#10;P+PdTrVlAoNeQ48DyzuKyiS15f3PqyGwWKlZz6+XpO7csMna1nbYWtnEq8SDzfFqWxuvtLbyKltV&#10;IedHYK5A4gNYNaDZ9Kwl2XmGMqsMdGnRG4LGQjAAVlQNEp3GSEPj/PkdOzzccP0N7sziQ9DgcEhX&#10;SWv4Nkp4/VUSIuIzdj/Dqtu62/7mnx98+oJL1IsOVOgP//APD3z84x/PFhUX3c2kjaycmf0CJo4T&#10;M/kZtentO2L33nuvGFQmANbbwd5eB2iLQOiA0fUKOTSVbIig1p4W89mKhpWVdEL3HT1qvYd6bVTm&#10;Al1SdEchxQAsv6Ppf5KqkqaM97NiFXW+pnOdr3FKKC4SkFlASEHMCYg5mswvONJ32A6p8TDMy6eA&#10;cHRIm/Fu3glAOe/q6pZzVOPdNkNDw/bMM89KI/R4eXe8+KJNM3VP+SmWhohhYwgMqUzKprNp32aS&#10;HbNbWhptw+p2q5C9a5JwcwcPW9/uPTbas8/Gd/bY5J59Nnaw12b7B21Bkg21zQ4otbXVKteMO6dp&#10;2bIpgZC5rNgwNKK1GzY46GjAdM1he9IrgjPHpGpGAD/4wQ/4FEDqhXS+/o2vu6+AZC3TdZZLV9fV&#10;OE9eeOEF23ZD1Z89+PfPXDBvP9AlASr0vve9r+ptb7vp3nmpYzaFwKFdrcpghWnv4T7vlwOMiC72&#10;IWWbGZjIqlSAykwqbKyMUNoj2+ihhx62f/jqV+1//a9/sm8/8h178qmnbfv27faKQMEiweS0KlDP&#10;ARqeKxLXfW9Q4Y+ZWMwPoIuMjRfWdnY6QFM4MpIk7nxI0hEPcNNlNLM8q2lBlYw0Jt811bXuFM7r&#10;OXoLmDLIrCg95r/pZx06PuzLSzZu3GSrOzrtcP8RO7DvgA0c6PWNJRoaan2z4UWZNUXl0gL6l1BD&#10;KsssWubooPU9s8NeeOR7dnD785Y9cszSr+238d17beDlHuvvedVG1HiSoyOyquScim9x2Z91ksZI&#10;xJnZOV/8KLHv+2Btu6bbGyTSMSb703stlFdWBu/aucv2vrbPfuKjP+Gzu+AbjZtGtk5SuFmmGBt2&#10;6EFPb3p6qmf95vpfu/vHfu+CTUTJp8iQugQkNdLVs/vlngROgAx+tuHG68eWZFMItrr57vcetf/4&#10;e7/ns5i+8+ij1t3d7f2qdGfRHTMkyfX8C7uk3lLyjpfnWQpQ9I8yC51JL0xmKVJlI03Xr12jNK6T&#10;jdXh6p7Z6wcP7HFJjWqsbai362+42a674QarlWoFiKi0YG+i+haXu7SwOd3rVzoszwao1dVV7uDR&#10;dxn17+Zc5TO5hD2o2ASC2VhIcEyDCTlG8aoKOyB7MJFesG3rNsiZrLeU3jG6IJWdmZNzmLJKYSsx&#10;Kru6b9DGX+21QYGT1aDXSfpX6H2LajRuh0sSswfBnHiak+2Yramwpmtk969utbTMiR7x4rAaSlaN&#10;lFWx73nPe32HF8qH2qfXhI2EqYunn3zS9giUfFIec4VPybNzN5L47bfd6uVnTwG2GpqamZTknnhg&#10;JvXq/Z/4yfvPe5+pU9ElAyq0lJu7u7/vyOemZ5LdbWqhYUiO/ku6Zr7+v79hH7v7Hlcru1552W6+&#10;+WYHKMBllORxSc052ZCMmWP04yzAaHYCxDEBaKj2tGw0fovXtm7NOrtBnm7XtmuspalB5sFeGxwc&#10;MHaxoyLWrFnXs2nrlmRr21pJkHk5eQxjyhmS2kSSMtuKhkDF4QzhRLA5RDxWLqlFN1lcNnHMymVz&#10;sjtKOpWVphWo2eNKziNj9Eg5hkLZxfC4HJ10ctpWl9dYm1S7BG/VbC7bXdbIRJoZq9E7bGTS5vYe&#10;tsyRIcseHbLBg9Hy6S2MZgmk5co7/a7ej6q8Taq8U8Wy+2Xnlra3mrU2WsM124xteXuODViftFVV&#10;Q0PPrbffnqyrqfYtL5kIzT4BidJSKavq7gFpIVZTdEq7YLdi8iCVfehYfCpPxLerVL4ngGzhvq5r&#10;O768uuVtD0c1e+HpkgL18L4Xu+Lxms+NjI7egw2HxMEpwftGstKSWaWJyj/Ye8iPTz31lNtQb7/1&#10;Vtstlf+nf/HXrs6YzEzlRd45i+aikaRZSRy6p5AW7K6Mp499destb7etW5kAUyYPdo+PpkxMzdg1&#10;W9b+wtYbtuzp7n6Hzwc9LpOgsbbRGgW+sbEp6+/db3OpMVvfuMoalc7+3n7bvHmL7h1X/H43Tcgn&#10;jYQjhPPEt5ay2ZTfJ51epROrKbdV6zvMpvWOftml/b0WX9/RNV+Z+GxNQ333FJOT59K21D9s86/1&#10;WXUybVVSzf2SjP3Dx62+Ss4Ual38KtX1IoEtm0r7boHZRMxyslEn48U2pvK333azlW1cZ6+OjdmB&#10;ieGHBuLzX177zpv6asTnW1SOChkeNbU11rurt7M0XvX2+vL4juLRob7u9Vvs3/3bf2ef/sxn7Ef+&#10;zXvd268Q8Clb/9iQffAjP2bfeubbyQ+//5ffEkka6JICFUoPH7urd2j4IT5yRp8fEjO7mNuOGkVN&#10;UsmsOq2pr6s60nekG1UOiGnp73n/B2yHnIn/8cCD9q+yUdn4t0nx2SsAU6BNjsK40oDcYdF9AIy6&#10;xuO95eYbrKO92YH84os73dn48Q/cctsn7v1PF7x75Vzpob/6XNfIUuXn6mrq78kcO25by2qt51/+&#10;1TpzktpTKZuZHLOSipjtGeqTxJ2yDc1N1iTbUgrcipPzVioNEy+V2pfDNCZ+jtNz0dpkc60N1vaO&#10;W60/l+mJdzbe/3Of/p3T7rJ3TZl1vpq2C7L3/oWiyJW9hFTWsvrhrd3Xdx/dvfO2vr59t61Z03Lb&#10;U499/b7kVP99/QOv3Ldr+yP3Pfv0w/fNJMf+OJfL9qB+Wc7893//9/alL33JJ6r86md+2X7jN37D&#10;2lat9lUA2E90cA/65r9RBz20KNuMPaZIg0nXLCKU/vZ+Qpyi+sYme0Ee9KWkD//y/Xuuv27tg3OT&#10;sj0l5YtHpqxiMmlVYwqTM1YtiVkuCZooFiBlakwJrNPz0zJT0jJz5LkLoJVqlDVCat38krXHy61k&#10;fMZmj41YxZIcwrlUcuTYwTOC8HIDKXTJJeq50qd/7eO3trVs/dJ8ev42pv/t3LlTKn/Rtl73Nqml&#10;X3V1/r8e/Ef7l6//k41JimJXIVlrqqK5niynwIaT5+b3MDG2bFpn77rzHbZx/Rp7RR5zS2ubHInc&#10;bb983/2XTKJC3/rq524dHSrfXjksiTmdscHvPGNrkzkrT83bbHbWcnVxgUl2+mLaO/mbyyutNVZp&#10;tQvFVifJW1lUKg0iUye7YNMVCRspT1h/Zdw2f/RDNlxbZUPp/tvu+/2/vqRlfKN0ySXqudItt9zi&#10;w6GYBkylw9kivPrKbvvcf/xP9v/9y7+yO9/5TvvSn/6ZfeynftpHezAb6AvFycKzRboysYQjw7Ms&#10;eeE+m4Wxb9OUHLTkzHhy+ZWXjJ7Y9bx/QIMPqc3NMyS8JGdHv7Npiy1lLZZLW7VEDI5WqVw1/4IK&#10;jiRe+yI2ejQRheEktpkvr5LzI5sSE4pNz26Q3Xml0SXrR32j1Lm+uX3j+q67pMY7UO8sl2iQlzwj&#10;JwUJefDAAXt1T49PfVvb0WET42P27Pe/L3st5moDj59uIVWfz8DH826or7O33XiDVyqjV7fcfM09&#10;//4XPvuW9AO+EVpatb/29q4fbR7uH+wuY8RoYsKK6bWQei8tYu7pksl1lJdeJCeq2Kplk1aoKuOL&#10;/BZoVR6mt6RKFcrjNhWTU1lVbpWda6wvOW2DO3f+2Tdf2XPBO+XfSrpiJOpP/cTPdMqTrkKi4gyh&#10;xodHjrtKx7MfGTxuL+143r7y3//O/vRPv2DPP7fDF+UhSQEpR0wAnudIRz7T4Zj5g4TFS3/isW9d&#10;FrbZUw/ankTt1IOVTRU907FFy9QmbLZsQcDL2iKiRXZ2jZpfncC5qqza6mLlVl4c8wEDZumnixYV&#10;d9Hm5fFn5XiNZGasdnWzbbvperunqf6eX/77B99SD/2toCtCojI4MJtMPbZu3foWJlz7fNKFaCeR&#10;6Sm+4FHr0pL15owc+awrHdndL9oXINouB7XIBmXMemIewdvffovV19UY297o3gOTE72PPPXM5SFp&#10;1v+bparG+LX/ge9QsdBlSWZJTE5UJd1u4kGpHKf4UrHFLWExoTexyJQAdMeSb93O5JVUeamkabFV&#10;dLZb59tvtmN0//3Pv/vPf3J8/IqSptAVAdSOjsb1q9vW3stUNiQhdibDrqwfZ3lJej7l+zsxQYRR&#10;oGgt/IxVyC5j4gjj9EWSMlQi813rJUVvlMq/8447fVJKCet7Zqd/+3fv/8sLOtn3fGjte9a3f+Cm&#10;n7w3pbIwH3WeDSEkSRnuTAu8aZVlQUD1GaJLslR1nZ355tn9ReWZicdspjxm05XltvVdd1r9xs12&#10;y3D/PTUPPnzJTZs3Q1cEUP/lX75Z29t7+FeRjD4wIICyRp+lK2w5GS+TNE0ldVQFzU5ZRVWZZNCC&#10;q3xGh5CkDCYA1Gu7u+zHP/oRPzKrnumC2Uzqnl+673cu+GTf86Fvf2t37e7nXv7VstIKq2totozK&#10;norHbVL26URpkU3Ei2xITmBRScIWAKjuzSZiNihTqF+OVXH7ass2tdidP/0xi7V12Fyiwppf7f/j&#10;+1+6MFvsXGy6YrqnUP+jo6PdBw8efID5nEw344Nie17dbYcP9/pmCfSNhqXMmAcQQ7L0tfIl6w0b&#10;NviR6XhIZmY5He49Yp/97O90y+a97Ow2yvy1v/39qnWJyq7hmdzf1QiAk729MgMmLTU2YiXTaSuf&#10;lpSdX7QplTuDmVNdZRuuv95Da3e3jcnr72Ut19ys3VXa3F38y5+44uxT6IoBaqDPf/7zXe9///u7&#10;dfoAI0qM6wNauqyYmsY54GQSCl0ymzZt8u4p+k2ZQ8AybEa3mIjSe/jQQ3e84x1/8Y53vOctG6O+&#10;EPTlz/3srZtv+cntZbJN544fswqZMUk2OJY1k5lIWnNdk5VX11h1Y6MVlZdZWV29MeGno72tZ1V2&#10;9sGpg3v7aj79mWTx6muvSJBCVxxQAyFtvvGNf+xua1vzAB90wFlCmrJ6lZEnpC5OFV4+3j2ePnvU&#10;M0+A+3j6qu4P3/3Tn7qsQQo98cQXu4rS63qKsykrzqYtl5y2rGzXppoaq0jwAbgSm07OyZsqsRJp&#10;ilhllVWPHPiF1ZuKniu+/bevWHDm0xUL1EB/9Eef6/rsZ/9z91NPP/YAgGQQYHR0ZDsb9FbLnmV5&#10;7/HB4wLqwm1bt271Idbh0SP3/Py//2hPcfG6K6YSRxef7Rrad6y7b3/ygVWN9Tanxjkp7VFWXm2x&#10;RJlPHGdziHQ6Y3zOsqrule4Pf/jPrwqQQlc8UAN97vOf7ura1F11yzveYbt27XRTYGxs3LrlNMVK&#10;y62xsda+++ijNnDsUPLP/+TK60cM9NCxP+r6v+7/r1V3/9S77F3v+jf2u//pT23LDTfLJo9ZRU2F&#10;ADxnf/Wpv09ejjZ3gQpUoAIVqEAFKlCBClSgAhWoQAUqUIEKVKACFahABSpQgQpUoAIVqEAFKlCB&#10;ClSgAhWoQAUqUIEKVKACFahABSpQgQpUoAIVqEAFKlCBClSgAhWoQAW6HMns/w855Z7AiqLtVgAA&#10;AABJRU5ErkJgglBLAwQKAAAAAAAAACEAh/STHwaBAAAGgQAAFAAAAGRycy9tZWRpYS9pbWFnZTEu&#10;cG5niVBORw0KGgoAAAANSUhEUgAAAL4AAAEOCAYAAAA3ya1cAAAAAXNSR0IArs4c6QAAAARnQU1B&#10;AACxjwv8YQUAAAAJcEhZcwAACxIAAAsSAdLdfvwAAICbSURBVHhe7b1ZjGVHmt8XeTNv7mtlVWUV&#10;K2vjUlyquDebbDZ7m262OGy1Z4Yzlloy1BIMQxL6QRjbgOwHz4vmxfCD0YAAAQL0YLQBAy0LLRsC&#10;5YEszRiwR+qRpheyq7izWPuWWbkvN/Mu6f/vO/fLjDp17pKZN4tF8v6rvjznRMSJ+CLiHxFfxIl7&#10;TmijjS8iOqrHPcf3v//90yMjI4MLqyHM3J4JxVLR3IvF5FgXxVJyzHfZ+fzq2tLH7/6nc4ljG21s&#10;H3tO/B/84Aen9+3bd3phafWNSqV8fK2wFubm5wJHwHkz6Mx12rFcKYdSqXxxaHjsZ+WN3MXFmavm&#10;Xgtxw4rPS6WkMQ0PD2+6+9H9HFn+ft7X12dH4Pe5H4j9s7C6qp6gAfL5vB27utTwhTvTqR9/Oi9p&#10;DA113aV3nF5WnrYDytfzSHyjo6NLly9f/tQ7rT0l/ne+8/XX+/tHf6iCPN2V7zlDxpeWlsLs7KwV&#10;RrlcDhsbG9XQ2cC/o6MjdHZ2hlwuZ25JJXSc1aixVCmtm5vHxbFSqdi5HxvB76OSuYejxwcJPI44&#10;TncjHEDHOJwfXedaIL56cH/iIQ1AvO7e2ZmQtBbK5frx53KJrmk9XG/K3fPjSF/XQ9x4OO/t7b2o&#10;xvAzldu5T7MB7Bnx/97f+3uv3759+0fl8sb3OqqFWCgUwvzSclhYWDDiUyDdnfWJQcGDmPwUvBO8&#10;qzMhnJMB8XPQqJLie4nTxePx9D1cLMDTcVKCOAxx1UN8XxY8HcLFxHd3UbR6zIbrVxtbnUOclh/j&#10;hpsO1wwgu5cB593d3cR5Vm7ndPzJ9PT0vzbPe4w9If4Pf/j7pwuFzj9SJv/6yuqaEX5xcdF6+6XV&#10;QlhfX7dem0rpkOlSD97jIl4RMQFyHfUrIYuY8XlMDE/HzwH+abf46HHFBPF74rhrweOqBfePdQbu&#10;ro7FjrXQSIeNja1RN51WVpouzSIeMelEID/x0unp+Ka48U9WVlbuOfnvzFmL8KMf/eivXbp06Y82&#10;OsKZG9dvJcRfWQ3KoJE+LrhGPT4F50SiwFy8Airlol2D9DFGlh/nsS5pP9CoxwaETRPfdaai68HN&#10;gFpw/WLdgLs3altx/rIA8ZPjneFqpcfRpRnEI3Z89DjUAb6pDvIncjonE/iemT535q4F+M53vvO6&#10;MvSj+cWF79HLF9cT02GtVDbSe0VDFKS8nkxyayEmVEwwJ5ebOiB9BB4+XfB+BHF4kHV/Gn4/Orhe&#10;sRt5Jp5a9zcL1yXWF7h7Lle/YaXzdjeSlpMO5+m5/vjH4m5pvdLw8kG8zvx+4q6Wk5k+CvOTe9X7&#10;19d6m3j55Zdf78jlf7S+vvY9bHhseUwbMufmTejIWS9AAyivFdQjJpOnnp4ecyec24KE90IDHGOC&#10;2bHaY4E73KtHCtqR5Y9ujrQ/iM+z4JVYC83cn07X44z9amFDw2o9NNKvUx1HPcQ6xXr5eVx+WXDi&#10;c6TOuY9RnHrEzesTd8X1psLcE9Onfq63gRdeeOG0iPpH6uP+Ohmcn58302ZlbZ2ZvBHZGkAxWTEh&#10;01YYxfVQUa+fE+kphJLI3qWCoXBoBBwBheOVEJ/XIz7wgnekw5CmI+v+RojvzwLp14MTiDQ93ZhY&#10;jXRp1OM3ur9SqW9qxTr5MdbPj7Wwtqa6rZKcjozwbv7hxnlMfrm9KX78E9X9npK/+RpugG995/W/&#10;Nj87/Udra4UzLFcuF9asB9+/f38YHx8Pg0PJeq5m8dYoCuuloOIIqyvLYXVp0TJtmYeoKggjvgrN&#10;V4S8Ajj6uSGD+DHiion9s8I28s9CI+I3gutHep4mbrF7fdRPv5F+buPXAve7LrFefmwEOi/XwXt8&#10;jxPxfNMA4Es1vz/V8Y+Xl5f3zOZvrnYb4Fvf+tbp6zen/2ijUv7rrNzMzc2F3oHBMDExER566CEj&#10;/8DgkBFek95w48aNsLi8GjpU6CvLS2FxbtYKhQKpaDSA7BREUYWWiYgMGkSrZ1uIydKogpqtwJ0i&#10;1iULXvnAj65T7Fcbu2t4VU7WBOnHZRTr1gy43wnto58T30d+gD91jsjv57r+Q3WUf2Gee4Bkyr1L&#10;7Js48eDi/O0fqHVPzi4sqjdfD2NjY2FyctJ6+r6+fsusreMvqofXaECm1b2Hsgi/ppGAgqCAKE4K&#10;wQsHN84R3GkUdqxKV2fiF0vs30ji+LMEZN3XrDRLEEDY7YQHuVxCqlrSCJVKMglvJBA0vm4WlCFl&#10;7OXMEbOXEZ1z1zGOX+dzOr6l4571+C0h/uDwvsni2uprsucmITUZopdHRtUAyCgZwuZfXBLxRXSG&#10;wHJJNp8yXMauV0vv7++3AuHcj2khbj9aIea3zpuRuCIQCt5JjsSk8UpJu8US35sljcLE8bh+7tbo&#10;XqSj426dY2mkv/5nuG1JksbdeqTD1RMPD8ijk97LH6kS3hvAQXWMFYV7V9dTdmOL0RLi7z9w8Kvl&#10;0tqrIv7BonrygYGBcODAAdunMTFxyCa3HZ35sLZeDLLbrOc3e0+9DT0+DYAwg4ODRmoKilUeGowX&#10;VJr8iF2rx+ece+Jj+jy+5ujiFROfe2V4hcTXaWmErHvSkpV2LX3SUqnU733Rvx5yuex4mxX0aySU&#10;uYN7vA4cHhe6xvoqHMTfk15/18QfGzt6uqur8vel8W8xgy+VK2FkZMR6+8GhIRG6zzJZVgXR0zMH&#10;4GhLmzJ1lmXjl9T7Q3I2dNHiMYNiovp5lrA8qv8hl/yJjipMNQr93by+6yjEvU+WkEaWuwtI6xQL&#10;+WkGVHyMRoTdwhYJsyRLp1gamTqgljsgjXrwjgz4fbEbq0pEgWyID96QFe9BiYqv8q4uW97rJ6nv&#10;ArOz04Prq+vHlxdXROqVkO8SgXv7RcbOUFJGS6r3jY6tXlt0CYGFBKRCblVBXXmTCqTt7ArdmhN0&#10;9fSGDXZk6tqFMLl8t0lnd4/CdCfS3Ru68j2hE1H6fswhbOJiyU86VJTdDVtLSo4dcudobtIjFvZ2&#10;IYRBuD8O6/4OJ5oTgUqG9HEjcbLFYeN7YtRyTwP+1BMVcl3JdUmvDIn1RrpUF7F0qq6QGK6z5xPh&#10;Xkd8Tbh8XucdrOKpVK2qude8rfzK5dJxnQ4mLq3FnZrvAMO9w8dVPaYcxO5Vz93VnTygiAsiPtp5&#10;5OeF6+cc05Ltnuz7QDbUi2cdQ3Xym3U0iWDh66CWf6P70thu+L2C2q+BJrBdeMn5Vqmd5im5b7OX&#10;t0bga43RwNJy3Fnz28fprp6NN9Qyz9BCMVcGBvpln9sOvCRTIiBimcqQmNAx+ePzWv5IHJeH8/PY&#10;DUnf72FcHLGbu8f+IO2eDhtfO+LrtN9nGdvNl5s8HL1uuG9LzHtPsSviq4cflNLHGdIRiO8rM14A&#10;ZC7OaHwEd2b4bqkXBnihxYWX5VYL7ufh4mtHfA7iMC7xtSPtD2r571R2i6w4tyuO9HlWGIdzIK4j&#10;JOmQzAtgSWDutBy7Ij6T0U6ZC6VS8gMOiM/qDMpzDZz4XKePfu7wc46xO4jd4vO40FzcHXjYWgLS&#10;98cSo56bu8fX7gZqnX9e0Gz+vMwB5+n7aAhwqkr+M5I3JKftqoXYFfGTnn1r5YIlSATgRkZigqWP&#10;jqwwwN3Tbo74PAv10vdzwnjh+3n62s9jxNceLi3u50ift0J2i6w4dyKO9HlWGJCuE0CYO81Qc96T&#10;Ce6uiK+eXkptDKI8ivrau2eSDMQZzxKQPne4ez3/rAJ0pN3iONLnfg3SbrEfiN3rncfXjvj884Zm&#10;85muM44I9yQ9vs/fzHtPzJ0dE39gYOD02traG+VKmeHIFGZVB3FstdwtInjm0m47lRgx0f283j3x&#10;uSPLLUaje2rd3yjezxOaKQ+Hk95B+Jgfwp6YOzsm/qCgiexxb6HY9pg+/vCJc57QojxmD+6eKTLK&#10;Ne5cx/6IFwTxNILfU0vSYUjPCxaQNuIV4OLwsC6OdDwgfS9+cbhYmkX6vrR4/HEaMeKwWbLXoDxc&#10;Py8f6hXx9P2IGxYDlgPho59Vttzc2ZWpA8gIinvBxxXvyHJzxH6c1wu7WzRb0Y3Cpf1jvevlodn0&#10;P4toRd7istvrsto18b3XxsThCGLl/TxNBvw8c2m/VsLTSBdk+hrEbrXO04h1j/Pq4vem46gX52cN&#10;zZYVfu7v5RMjLrOkI6167AF2THwnOiYKR4ao2DSJM9kM4kLwAojddoO0Hn7tOsb+6XO/Th9BfO66&#10;ZukchwNZce0VSKOeNELWPWlxpM/9Oh3O4XXs/m5ywie4xAa6vcKue3y36SG+T2y98smMZy6GF0La&#10;PytsK+EFnIXYvVGYrHhiv1rIuu/zgjhfWXn0vLsf9QzRgbv5fIvrhPi7pmdN7DhmfzqLoijJ9XZ6&#10;/Hp+oFUNwNNJp5flnj7PCpOGh4slGaa3rj1cjPT1XiHWI0saIeueLHHUOgfxddzJubv3+FxThvcl&#10;8R3eQmMbP4Zn0DMZI10QDj/PumcniNMBfp0+gu2GjSVNeMTDxajl/llHnJ9m8pyuX64RwnhZ7hV2&#10;RXwU48fKHR3JtlKOwDOUVrxVRN4NahVmM4XsYTimz7Ou3S1GltunBd9ZuRMS+I5O3+EZo1YeY3fn&#10;QkL0RAPOk+va5dcq7Jj47NNhvbUjVw79A9j3IRRLa1I8mezasFWR8htKQsfk/S/sZy8nonDWaOSN&#10;iYSQae7j/vTo4YXiQjgLq/JDOoPswki6FDHSUVFBRsIm+vh6U58awjbZZKusqroq8f5xspUW5Xzz&#10;vMzvivmBReRmu1U7pZvE8454vuOKj8URl0MMD+fx1ItrU8haVRTahH32fr/DdU8LSMcZ11GsJ/Fx&#10;7q8Zyed7Qldnd1hf49d4/H66O5RL8l9P5o2JFUH8dntLcSe7tgF+RVUS0enlOyCEITF7YnAdV4If&#10;k/vuDOsF5Ehf7wSeRpJmIn5dC7EfOtTSoxX6ZaGebqCR/06wF3HGqBV/vTLkHry5tbpu0jLsiviF&#10;QvKyIBT0I4gzGfcMDvzjMGnUI9t24WnVkhjxddrP4e57QfpG6Tej306wV/GmQdxx/Oky5NpHCUBY&#10;TjkOD9f/DsB2sWPiM1yVqu/CqUd+MtFIPFx8bCVinVyyrkH6PNYn9gOt0LVR+o38d4t6cTcjOwVl&#10;5xKD65j8gG3KjT6wsV3smPgsX/KAAbK7fZpVIHEGPVMunrlGx3uBWOesCo3zluW/W8RxZsXfyH+3&#10;2Mv4iS8WQN3G9Ys7184NkHSq+O2YpjWx4xhpgQn5tyZCTv4YnsE4o7Xcso6tQByni1/H+qbPvTJi&#10;xGHSfjtBo/Qb+e8WzaRRT5pFOrzXQ7oM0250qqBU/WZaq7Ar4vf09G6SPS310EyYViEu4CwBsS5Z&#10;emWFayUapd/Iv1W4F+nE8Xq5xojrhrDJilfu4vp6YakapCXYFfG7u5Onty5ZiP3TjYRr4AWQLoj0&#10;9U4Qx+3i1zHQJwvpcI44rlagVvqORv6txL1KK11+XqbuXuXI2f7+np/NzhZb+mKp3RB/qaur6yJK&#10;VhU091hxt+P92sE1fr4n34V4fP0W4dzDgLhCPA6Pv5agVyw+H3HJuicWD0/aXDs8LoCf6x5LnI7H&#10;EecBxHmIwXU6fw6PJy2eTqxDVrhYGunXCHH4LD0d7hfXJfrhRtocceOcF5PxWw72f+XzXUuVSvGi&#10;3dRC7Jj4f/7nf35uYKD3Z5VK+axnBnDOag+EdXgBpAvFM+rnDi8gjmlxpO9pBs2G326828Vex38/&#10;IaveYsR1G4cDe1lOOyY+6OwsXezr7aXnNyVjRclE7JbOHO5Oeo4gDoM06vH8vnrw9P3oSF+D2C3L&#10;f7fIir9eOtvRIQ4bl9X9iLSuWfpuJ+87wa6Iv7paDAcOHkxeCitFkdhMceU9c1mZdPI7ILtLHDZ9&#10;r6fXDNLh/NrjiP1rne8UzcYfh8s6byRpZJX1XiBLl1jq1ZnrGMu9wq6IPz6+L+wfH7dlTUwbBCKn&#10;e3BHXCCOWgXh11n+jtivGaTTjhG7bzfeZlAv/r1O+34A+UrnLa5Lh9dxuq5bjV0R3+Gkd2XprbnG&#10;1vfe2zMemyeeMb/PxeH3xAWWDtMIfm8cB8hyT5+n79kJGsXvbvG5Iw7TSNLYbjntFFm6xJLWATfg&#10;7ukRH+DnvNkr7Ir4169fXVpbK1zkIw8o7z9O8ckt594ggI8GcebdLz4HhEE8vN8DPGwcvh7ie4Ff&#10;p48gHbYV2E78+LtsB3H4ZsvlXsH1SecJ93R+vV7va+J//PHNcxMTYz/rzned7Rbpe3iFt4jKV05Q&#10;Hls/znQsnkEXEJ+DOLwjvqfRh8uyEMcVo5Z7q1Av/r1O+9NEXJ+AvMb59evYLa7jvcKuTZ2TA93n&#10;cqFyDiWZ0ALWX5nw0vN7htQUTMoKh2zIGUlAy8Ycogcgs8k1xObDAbZvv+qndrUZZrNgor3yaSlX&#10;iiaVDZldkWzut1cUzYrGHhN/NzwSV1yWZFVi7M/efC+LzTKp7tfnPfWx+1YZJnv8fZ+/S3x/07LH&#10;wArw3tsXPuJrP48tA8A1GyERdgK3Grsm/v/0k3917uC+gZ91lCtnefDAp33ICIjNlGyxYE0hLpQ7&#10;AMG/YKDsPg+oWadV4M8XUvh4Tquxa+KDoc4idv4SrdNbMErfTfS7pRnEBdSosD7PiMur2bK7X+D1&#10;Ftd7XJdp91jUl7YcLSF+iL48aDZ+VeEYccbi80aI40mfp9P4PCJdVunzRnI/IK6rWK96dYi7Ww57&#10;gZYQv3+oP3SK8PGDKxRvZcHHBVSrsD7PiMuyleV6r4HudI7AiZ2uT65dCC9atRwtIf7KzIImkEkm&#10;4krxDALPSPq8EdJha51/XlGL8Jw3I/cD4jr0eR+I3UGsL+40DDrTVv/sELSE+Kuy7flUoxe2Z6gZ&#10;2Q7i8Nu997OMmBDx+WcVnoesOoz9EBF/cGMjd/+8Hz9GXz/fsk3se4DC8SS3nuwEO73vs4zPKuHT&#10;JI/zUasecXZ+KPyZYrHyxsDAffJ+/Bgztxc2FS1pCk4DYP2WJ7pxAwD4eQNhrZahDD/CUCjuF9/j&#10;wN/DuHi6tWS3iOPw9B34xbq4fxzGJ/yxv1/HfrF/DHerJXFes+R+AHoCuOH88LwDz0sWknvKx0WH&#10;++v9+EAcv0PxOCN+niVk/H6pnDY+PdTiQNx4W72W3xLiA/9gc1piNPJv44uNLD7E5G8lWkL8Lj7J&#10;n7ubzJy74mkBfmxj5/Ayv1+lEdIcSO7bInwirV/Pb1mPXwvY8Yjb+m67Z9nwbXyxkdVQnCetfnrb&#10;EuLzzpMNXsBabaEOv0Y8Ay5ttAZx73o/SiM4H7LuwT3pLFvPl5b1+JVqBtLi8AzFGYwz2UYbIM2J&#10;NI9ahZYQv7iSKOjRxcom24kTkvuSXXJka8OeW1pt3OdohtR7wPsWEb+Ut3V71lxZl+/p4Ru3q2J9&#10;xd4hz05y9tUjuRzvPO9SbniHfnI/mU+GtPrmkLt7WAvPu/frCOnUlQbwxorEuiEA9zS8cWet4WeF&#10;d7i/34PsOXLKF8UkUWneta/f3WpJ/NuAWuLhONo3AfJdoYuXkdn3AfIkpLo0Zeya9+bDEb6pkHzr&#10;tnaZ7RQtLNkkKidEcqwSJNozH5MmC7X8693Txv0Nb9Bet/UafxrbCbsd7EGXonZdJalnNI3YzcPU&#10;Eg/jiM/b+GwhrtPtkh9LopVoOfGTjCXkT2cUSbvH17XEkT6Pr9u4f+GmnteZc6EZbCfsdtBS4jsR&#10;PYMuMWL37WQojicdZxv3L+J69nkZ2CbxByUt3aHZMuI7GTlmiWeUc888qGaspvj9jlrnbdy/SNdl&#10;fN0I1bBnFPaNfD7fsh2ae2DjJ/BMpTPHtYsXQD2JEceVjnen8BWMnUobjeH1aKtw1XpL120tOA90&#10;33H25ledd409Ib5njuN2CeoZrYftxtnGpw+vU+qumTpOo9VLuy2JLc8mNWXETRhm4FyzR8fdvbWT&#10;Af9drofnPTz48XoSLxju5Rxx+Nq2C+E8TBwOd5fYP0scafdYZxfHduL3ONL3IWk3R3x/DA+XLoN6&#10;0ghxGul70ulnIU4rS6hrQDn4tQvPfhrBPzKItPL9Onve4wMyHB8d6XDNFPT9Bm8gtcQJUEs+66DO&#10;mhEPGyN9fS/RcuLHmYwz5pXsR/ePw/vRzx1ZfukwOwVjzm6kjc8m9qzHj4mZJj1Ih0nD/RuF2WvE&#10;emRJbHZkSdY9sXzWkZWnWBy1zj8ttMbGz289VYsz7OdxRtPDexzGw8XhQewH0tf3M7LMn1g+74jr&#10;qtb5p4GW9vhxRjxjcQVD+rSkkY4jhsd5L+Fp1pKYxFnyeUdWncbioKwc8fmnhT2x8WOh8v0cUBhu&#10;BsQFk4aHTx9BlttuEK/Lb0eaQWz2ZEkbTYM1/JY9vW1Zycd9m0Va3ZG5Ub6T+I6N6m907bzFRN4u&#10;0q8Db1ZAFpm3I591eM9eS+6q9x3WteI6o8MbkpY8vW1JyS/oXyXwo8iKKjMhA8TYKBfFfxGfNXn2&#10;4+u6xPvqN0qJ2Dvq7yQPoFAoNK59zR+4+YC/h2kEwtQV4pGQcqeukS6lm2edWcK5i/sT1uWu/f0p&#10;qZR1SP1GALdyaSOUineaQq5TXB4xQdzfEZdTLB7G/euKoq8ndFyhQhmRX/K+JemwtaRSKtu3BLin&#10;uLZu1/nOrjs6RReH65cCPX5Lnt6qdlqDLZUp8LIInxSWFf4ufjMZV5JXany+W6QrabvSRmPEhAZO&#10;8nT9taI+m0XLiI9p05HbyqBnLu6l08hyS8OJXks+7/A8xnnNcrtfkaW31zudVxbuRf5aR/wIWaR3&#10;SSPLrRbisLXi+zwDIuwlGfYS1BW6c3ROOPHjfKWPe4U9IT7wDMbv1XFsJ1PphsN17PZFQEwMkL6+&#10;n4Ge6Xry+kubq35+L/K2d8Rn4lolqpMUSWeqmUzG9zvi888z6pXPvSDIbhHr6Ocx8R1ZednL/LWM&#10;+P4KQRATNe6h08hyS4M468kXAZ7POM+fxby7zvABxKaO417lryXEj99kGyvM6o43gJ2C+OpJG/c3&#10;qKO4/p0PSLoO72V9toT4bKuulLd6ds8A56VS8q1bWjf+vkff92THYYGHBbj5/MD9Y6TduEYInyXu&#10;H4P0XBweDondHeiHuP7bvR83v9/jQtLxgKx4He4Xp+f+nkYjNEq/0XOUON0sof74vQXxe90Dzl2/&#10;rPgBae8VWkL82mi8O9EzG2faj0gbnz/E9ZpuaDH2sv73hPgxadOk3q582nAdYl3quYF6ldlGNu51&#10;+bWE+Nj4lY07H7/zuJ7MxMTPagBkMhZwLzK+E7jOMbLcQJyfTxOuRy35tIEOXoZIrFtWubYKLe3x&#10;XfkY7hb7xWHijCJua7rdeT8g1h2kr9vYOahrkFWee1nGrenxS3f+CDgmRnyehZj0Xgh+vB9QT3fP&#10;W1aYOD+fJlyPWnI/gXK8V3q1rEvlwxBp1CJNXPAxebLkfoDrEeuU1i2+vhcV93mBl1VW+aXLWGjZ&#10;nvyWEb9jozPZditlO9iSWwVZICPsX7NjtKXRMqjwbven7X+kjTYc4kvL9uS3hPjjXeOhss6e665Q&#10;YZ95qRR6e3rC+mpB5C2HUpnv3bJui+0O2ZP9+RAbOz6f6wxdHVvHWGgw9cR+8JIS2yWa4Z4lceOi&#10;IboA/Dj3+UZ63mH+QelVhXxt5q0qsX+WEIeLI9YjTtfd0kiHjcP5uV+DOM07flFG3fAEvlNxVMXd&#10;akoT8Gcxrh8gbdbpeQeTH3nPDnrCH/y5RlLr+S3Zk98S4ofQZ389snifOhnghwxk3Pflex3k8BMs&#10;THTcLrgvjmO38TVCTKI2dg7qJ90g7xVaRPzaIDOxCeNoFXk83lrSSsQ6t8nfPNJlFdcLfkiW215i&#10;T4hvw2YVkB7x4Q60MlNeYDHR4/PdIl0Jtc7byEatMvI6ctMHeJ3di3K9Jz0+pI+J73boZwltwu8c&#10;lFetMnN3bwgetlb4VmHPie89PhK36FZlzOOJ49yL+EH6vFVpfJ5Rq4yc6N4JOjeAl+1elu89s/Fj&#10;4oNWZSoupCxpBeJ4WhXnFxkxD2qZOnXKuSVr+feE+LGAVpMnLqj0eavQyri+aGim7JwboF54+bVk&#10;Lb8lxF9YWLA91/Tqvs/a33WPG+84X19ft2sy5Y3Ah7nYLR4dkBjpMHG4WGrdnwVPv5Y0QtY9scR6&#10;OWL/eKiPxf1iN0fW/Ygj9mt0fzOI40un5+e1hLqAEw7XBTd4gX8cFnGwnu9pxulKdr2W3xLiF/Uv&#10;C17Ynlm/dqSv70e43nFjimW3iOOpdf5ZRpwfRzpfEaGrLneHaTVaZuqgaJay7l7L/35HWv+0NIta&#10;lVornu3G/1lHVvnEbq1Gy238rArj2ntMQIaywt3PQGeviO1USHxfDM9/vTL4LJXPbkD5uCkD7kW+&#10;W0J835UcK+yVirjtFpMfcH2/I8O+3KwopJXwuL9oiMsVOEf2sixaaurUgpO/Xpj7HV4JcQU1g1rh&#10;KYu4gpF0I/uiwPPO0csF2csy2HNTx69j4nuG4nD3K1z/WtIs4kqM78MdcdJ/Ecnveb2X+W0J8Veq&#10;tk5suFQiYnAkSxxtK3EV2yHOpwV0TIs3YmS3iCs9S74I+DTy25oef6gvFFmrzUn5zmTtmHVaI0a5&#10;Ymv4to4vwljW5EYDYA+2EwiBUC52r5B2c3dHR+i8S3IdXZvn6ffVp6Wy0VFX1FQ3RZkz6cgp/kjc&#10;3cPF95fKG5vibh7e7km9Lx/h3N+rn6XzHdIAMamyRGPLrqQR4hGMuuPo9c6znlyX6ktCsZSUaY5c&#10;swefOneQlm13r7Smw2lcck2AD+9SR1lASUjuytp1XPC7z4PFGccfn+817kUan1dAcgC9nQ/NIvkF&#10;yM7REuI70iRwEmb11tvNaC14vLVkr5FO616k+XmCl1cWH/w6fQRb39ncGVpG/Lji48r369hccaQz&#10;uhN4fJ5O+nyv4WntNE3KoJ40QtY9sew1stKMpRG8zGpN6LPiaEWuWkL8UonvX92JLCK4m7s3UzBt&#10;fL4RcwHygyx++HmrONNyUycmNkDRWNk4TBxup4gLJOt8r7Hb/LiutaQRsu6JZa+RlWYsjUCZEa7e&#10;Eq67bR71L79LY6flpk4aniEQE8Rlt/DCqiV7jXReWpGnLxK8vLLqK3ZL+Q2uhcqu9uS3hPhsL02j&#10;VoacJC6tQLqA4vM2Pjtopr6q9XumGDbeGMsP7HhPfkuI39fXZwqxdh/vveYcdwjuk1sHbvizXkuY&#10;eOLLNYjD14I3oFg8LoQRx4V4PW4H6af9Ea5T73O5I34XwrhkxQPiaySOJ3aPkZWWu9VC1j1x/DuR&#10;Rojz6/Br/OJrFxDr6efMFTmnLAnnfMIN4GZhNyp8aOp4obi24z35LbXxgSv5eYZXXqtAmXm5xecx&#10;tpNmq/XbS3he0bme3q3OU8uJn0ZWJX6WEFdIrfN6iMM7Yre4fPycowth4vBZ5474Ou13P8Pz4pLG&#10;XuRlz4kP4sp11Mrk/QbXMdbXz5uRGFlujpj0MdJxZZ37NUif77XsFp5fN5mAu6XT8HO52rGrK2/H&#10;neCe9fhxhW5mIMrU/QyvgLQ0i3T4rPv9Ou0OPHxaYsTXab/7GTHJY/Kn4e5+VEg77hSfao//WQB6&#10;usTX8XkjqYWssEi9CXJ8HruB9Pm9kN0CbhAPefbJsMPjb0U6adxzGz/OxF5kqNVAx7gCss4bodb9&#10;fnRJEz6WOGzWuSM+/ywg7vGzdM/KG0fdNVjp2NjxWn7LiB+/IRnEWUjv3IyD1trVuV20KJqayKqU&#10;VoB4XdLX7pZGlnutsPczYs64/nE+4nN2ciKbbrncmWKltOP367SE+JPjE2F9ddUy0q0JB3vv6b14&#10;146/95y12TJrtazzd2pYy3dZGNZpORLOM8W1r+U2EtvirHtI246RqDuxHgUpq7nRyJIt7uoxXKIw&#10;jjj+Rv7oWk/IV3qdH/F4fK3a16s9nTgNF0esk+/Z5zcIXZ0q76r4bxL8SBj7cEck5iYK7EagUEcH&#10;dUX+qFPqMbl2P9w6O/Mqi247co3fRnVf8kY1/5TRJg+qv+1Iv6vfGwDCWr5u39FafkuI73ujO7zS&#10;tjiy2aO7E2RrBk6AhqjIRlRQwnu6WWTZK8RkzpJYl1jczxGfbwceH/DGAGL3LOw0ve2iVjr19Kur&#10;W0z+XbC3JcTP11hW8szFEqNpcteBV7YXxmY6HEWu+wFx/mOB/O7viM+bQb3w7sfR5V6jUbppDqTD&#10;xv7ux9HqPOO7a82ipcxwElY2+/fsjLvirQBppePyNNPpZsHD+a/Ctnv0x+61xMvEdczS1ZE+b0Y8&#10;bBq1/NL37bV4OiDOu/vHZZMO78A/yy9dltvBnnaJKJmWVsPirJpPcRp+jqnl5hbYHCarbhxMVIY7&#10;OTZCvYYQV5zrDeLzRvBRIwtpv52msRtkjWoO3OqVA6jntxu0jPgMO3EmXEmOLn7dSqTjB2iQLtBa&#10;4D5Z2zs6Ip2qWCq3lsR6ZOnj8TjS543Ew6URu6XDZvnttTgog9g9LpPYHQFZ/pvIKM9mcU96/L3E&#10;5qoFqwgSX2lgxaAsnySL0SoEMyJJJb7muBNpYnYV59/LI5YY8XXarxbqhctKI0azaewFXDeIndUh&#10;1IPftxs0rrkmwHIlqJUJL+C9KGgvwDhudLDVul0WTjNImzJpcd18BEhfZyHOSyN4fCAu/9g9C9tJ&#10;Yzeopwfu6TpqpFer9G4J8a9cuRHy3fnNTNAQStV3m6Oor896xfh1mgwOztN+tYR3sSig4uObqN06&#10;5x0tOZkgXaE73xP6BwZDl9wrMsXKZZGR+2xtnfRZY2atu1NjAz24/HTkuqtT8XV1h1KxHCpljQ1y&#10;47qnu9fiJX7SR0fy4s8qyJ+vybs/Ajz/sbg/4nmK4W61hMZFPJzH8eCGn8eRTudeIc4r4kAHhGc9&#10;/JAJP+9AcfeydN54mQI7IrvIR0uIXw8o6ZmMCx13z8huAIEplEKhYC8oAv4QBPepqSl7oDY4OBhG&#10;R0ftRzPACeMTXdORByU6co1/sVwKw8PDoaev18IW1tfsHUJrxeQjF+QHc4lzwqeJRuV90WFlLLHy&#10;jaSWu4s3Uo/jLiThdvxZoHtCfOAZIVOeaSfKbsAb3HL0uD09Im6nkX95edlIylJnf3+/NYSCyLqw&#10;vBSWlpaSBpLrCF093aGMLhC/+nSQc0YRI/lawQSilzdktsi/M6/RQsL9xA+5PV8usdsXHXEdOwcc&#10;cUdRS5w/fnR34lE57/izQC3pko4dODwZejpfk0aTqMdPwwqFtaTHk5IQr7tHJoKGNa4Z2ug510VA&#10;qFFRz0ohkCHusfsEz2xtqBD57H+1QL1AOBIx9/f29prZta408aMHP3ToUDj8wOEwcXAiHDsyqfMH&#10;wpEjD4SJw3KbOBj27d8f9u3bF0YlG8oLDYs4Nyx+CJ/EjfnEta7uTLuKxvp/9rGV22w4ub1svHwo&#10;G6SjuhSNmYOffx4IMGJzHscB4utKubyk0z+VXDXHJtFI76bwyuPPvRiGu38szV9CJUyEubkF2f0i&#10;unpJyNc/MGRH9swsLi6G2dm5sKIjCpTUq5JhMk7jcFuPDNYnj+zr7h6ZMiUjNw0mr16cAiE+enZG&#10;gqGhobBfZD54EFKPG/kxedhX1OUVomTo1Ytr60kvv1oI66ViWF5cCvOLC2Fm+naYnZ8LhRU1WLmX&#10;iyVVjHRmJNDNXqlI0ii2bO/7BV6WcZnWL9/G/o1yB3kpg7hTIM7N8rG+sSMMDAxYB7mysrL5nibq&#10;j3Ax0bkHf9ysntfWfy6vP5T8hQVqEi3v8SW2Gc17fMwDyEyPzzV+2Nz4l0ROsPMevyOsrRdDj+K2&#10;RqVCXpQpA+kh+wPqyZ96+unw1FNPheeffz489thj4eDERBgbGwsHDhwIhw4fskbWJ3OI+zt1TuGr&#10;RBM9dD00NBgGFBfzAx8JehUeXcu85JTevlqRDq/gLwKayWm6PIzwVTfKD1AP3mF5vXuj8WsnPu4A&#10;P/X4V3T6J5Jt9fh7TvxOEYlMdatnduLTktfUs1bUcsnIbohPfMRNGoQnvSNHjoQXXnwxfP0b3wgv&#10;v/xyePjhh8PBQxNhUCSG4Ex06fWRgcEBkx6NDF3drMx02ZE4mdSiF8fh4REbLRg5hkaGFU+fGkBv&#10;yEvXHoW3SlDYWGev3M8zGuUwLgPKBnE3iMxQyzWdI/VOb+5hvDPxMsWNcy9nC1Ou3D/ElzKhIHJv&#10;ET8hJkuHbEt2M6RSUo+pTOyU+CxNDg+PhYXF5XB7ZlqjSnd4Wj3866+/Fl6TvPTSl9WDs0UW86uo&#10;ws2HgwcmwmHZ8qOj+2yk6OvpM+LS0/tT2E7pib49qgxGjrz8rLAl+PdWzacD6v3LpXXF26l5TdmW&#10;Pr03Al5RafCMoRFhPmsgP+Q0fWRPE0cjbLUszN1IT0HcSXzKj7D4e1l6GeJm8cCZKl9UJ58e8R89&#10;dniy3NX1mhQR8Xmv+YZ6/KJIL0Ll2R/Okd40zy5iTWqLNiIUZaaIBqGkTJTxYKIqkuXU6zKRpL3j&#10;jDvXynlyrmLlWuZ1WK/kQp/swzWZT08+9WT4G//FD8K3vv2N8OBDx9XICppPzGtiWwiTGgVOHD8R&#10;RoZGTZ9yqSICy7xhOZJ3+GsEKkovGm2n8tCd7zKCd0vvPo0SvT0aBVjNYbIrVQb6+8L+8X1SUKaW&#10;3Adk/iC3pqbNTh0bGw/Lyyv2zKBDDcnWz7gxxyoSA7wqUP9IiwqsJY2Q1bBiNIojnV5aGsVvZFS+&#10;IHjSoP2YNPAc9SV/OhXmexy5dn/qkvpGKCeu1zV/KmnexrOSJHkFVF3bbkz9t7s3kg5WJzsiPtWx&#10;axRD9etvAgXlhWXnKGzXnhSTnOSHCkZmZaAeKPyaYARRL7uqRjR57LgI/1vhK195KTz44INhbGQk&#10;9PRqktxRCseOTZptbr2MgD4U6vrqWli3Brhu8w2kzMRJowOjEdKlNLo1avTLtBkaGFTDkYmE3S/i&#10;d3d3hYcfPBkmjz5gZtPo6HA4/MCETZwZ1Ty9GBo37LjRoTPJZx2QdzdHOoM0BbzOnUegLg92gJYQ&#10;v7Sa2GWJ3Dk81YL3KNuBpxEDk0QDRnjs0cfDt7/9qoh4InSr91gXgaenZnRTLpw4cSIM9Q+oc5Yp&#10;IkIW1BMzv5idnQ3z8/P2ZXbW91dWlsLq6rIttSayLPcFO4fI5UpJiifpY4vi/8CRQ+Ho0ckwOjZs&#10;k+bjR4+FfToyTKNbnEfX3Y+trsxPE3G97CRfXrfOi6w46vltF63p8UusvW5lvF5PFiveTAY8fBw2&#10;drPlz64em8A+/PAp85cVIzNjNUxN3dZVLuRzPWF5adVIDsGnp6fD3NxcmJuZ0dxgKsxofjA/c9v8&#10;lxcWzTxaltiy6+3bYWZWfrMzumfG/JeXJQvzcpu1RsFkmeW4vGz98fFxyZjpxbzB9d4ivedDI18T&#10;m9w+bcRlnSVO2DTcvxlwPza7o9l7m40/Cy0veVc6Le4XI6vA0ojvj+HuJWx12eAnj8u8Ge5Wr5z4&#10;93f3i/CaV+gf2xmmp6ZE1LmwOL8QZiDz9O2wokawODcblhbm1DAWQoEeX1JYUa+/jOiap8A88VVD&#10;8HDrhZVQUG+/vLgQrl+/pnF7w4hO5dHL0/PTEACfOko+dyTbVvllwEBE+8x8fRHhjcfKJ1Xffu1u&#10;6eNO0RLi89NDnmDGSmLfIvF1Gs0Svxbww6To6xsIBw8e0jUPPdR7yNqyDWk68jG1WzemRNxlm3Qu&#10;zs2HlUURfn7OHlIV1GOvITxEW5O9X8Tel+2vCXFxvaBJs/xEdMyglaVFM2/WVlfsuLikUUENiTAV&#10;JZasSJStIfb1qhHq2vMP6O2TPCdlUS9v9wtc/1rihE3D/ZuFxxPHnYa7bSfeWmgJ8bv6kiE9LU7+&#10;uAEAMmjLgxkFlkZ8Xwx355f79KBJwYn4K2vqodfCwtyieuZ19crL4fataVtvx76flXnDU9eE9Msi&#10;e0JwyM7SJMfSeiL4QfL1NbZXJA3AzxkZFmUasWCDSbQkE4h4WfIEtiRbne+ArZ7fQdG3pPjvC8R1&#10;mVVftUDYpO7uvt/dsuLDreq+o41qLSt5VyQtadLHiDO7U7ChGFMmmaBqvsFSmMyfxATqN3OGbQe9&#10;3T1m/C/JNoeQkHxNBC6rhy+K7BVdF0vquUtqBOV1uYv4ut4oq0GwNYGntGxP2GAiX7H7CmsrMm06&#10;lbbmC/MzSpO5TrIqBCzfqSxu9fpt1ELMl/QxDbnvaKNaS4jPqo49AKo+gEBJznlI5ct67s85R645&#10;B4T3BgIp4tGA+Hzigz8CcMOvqysXbstm/+STT0S8sqV57do1O66trKrnLpr/lcuXRMJKGBkatInr&#10;7anrst8XwtzslHr1ZRG8pEaEmVS0vUMcO5VUFzs25bch4isps+tvXLtiI8KJo5NhXSPH1I2boax0&#10;OqUbqz2mmxogeQQdNqFNdKeh5jSp7ajoenNNrzY8z7UkbkTuRlm64F9PGiFOK0tieJzk3yWG3xPr&#10;FwM/54iHdXH/LHdh2+/XaVmPXwuRcpvIctsNWE25cOFCeOedd8yOZ+J65eKl5OFTX58mpIvhk48+&#10;Du+/+57s/Ztm9kxOHAoPnjwexkdHRO6gkYFGMCMzSY2gUgwbIvB6YVUFVJFJtCjTaToszM/K/JFb&#10;R9IIGDmw84slnlJjdiVPGxmBCjKL2PDGahdkSHr+zErbFWKSgGbibVXae4F0Y/S8xY3F3Vx2gpY8&#10;uT12YHyys3/Itiywd0b1KztYPZ8ywZNbVjzYpIaSJU06GQUgx7p6TXphJobeO8SZawyIph5G6fAm&#10;t4GB3vDwgw/JxOkJN65fMyJj6pR4QCUiY9JgovT3dYdjk0fCqVMPhd9+7dVw5szj4cSxE5ogj4ch&#10;2yWoAlX5d3RgGi2ERZkyxIOJ061evKcnr8ajEUxE51mA5bOTHaUdNqeYnpoOM7OaPIv4LFmK+pYf&#10;nmK6bFVv4163HtJESCMmUuzv51n3xGjk79sQaqHR/XAFHXmi61aAjZiqL9y5TgN3F7gjbPvp7T0k&#10;fo9lgq0J7M7EFIH40nwXxFdPrclsr3r1dU1QC+qhx/ftCwdE4A2ZKtjzrN7kxGIzWWSDr64shpXl&#10;JYVNHk5hp7NUiT4LCnvjxvVwXaYMhGYCW5aZg3Tq/v7+vtAnyUk19hyxTcL2+cuP1+KxDWNaZtXN&#10;G7c0EmjkgBMyc8gJ+87Jk4s5Guk52Tn5MQ2Al1dWucVu6fNG0giWg4z7YqkH349PZwDxCW/mLfu4&#10;rADvJLrLlillYa7I7f4ifp5djiI9RzKV7vF3R3zZuLqti4dFIgAPpa7Lvi+J9ONjY2FkeFi9tcit&#10;BrE4dzusieyYJD3dkHQ53Lp1M3xy/qNw8+a1ZI1/cU6NYCEUpRd7T3p7kni7NYHt0yjC3h16popM&#10;IfYZMZllvR7yMamen1sI12VKTU/PKP/rtg+HvUtGgBxH8kUPprypbEwsm0kF7wSUVTOIy7PW+U7g&#10;WzBqoWH88ofIKqE7enz2T8VEj8VJj1Sjv6I6+BNd30/Er2/qSHv93znxWbnBrGBo5Acht28nT2E3&#10;KiX14gWZLv0iq4IqDTN1SvxetiQjicLWMKmWs8qqEA+oNBeAzBQuphF2Oj09uhjBZPqwC5PrLjWG&#10;vEweXlNYEMlpdGyRmNL8YlHmjqJQReY1GlS3LRjpt/KE2WQFZU47J34a6B4jTjN93ow0AvP2rPtc&#10;GoHyQ2c6Gu/xjdTq9Z3oWUIYjiSh4xVx7E9UZ/cX8b3Hhzx3mzqQfufEp7dd5lc7st2Z5FKAC/Pz&#10;4drVK+HSxYu2oaw7nwujw0PSo1vEL9ravK3PqyH09fVao+FnkNZ4FCs2PqYRvX3iJt0gqnTH9qdR&#10;8UwAG57dmDdvTclEumGrR0tLK7qHryGyisU8oDvJixhiL93in1UYrVGRWTZ3TnwngktWucVuaf/m&#10;yrk2dttkMXXQm3rzFR0nfj1wD6iqP6frt3TfObtqAntCfHThB9qq5zuITyHT47eK+CwT0tuO7xsT&#10;WTs1AV1UL71mk1EmtqRzRfY6o8vwyEg4ceJ4eOTRR8OJkyfDyL5x6dUbFpcX1St32q+taKgFjRLs&#10;9kRPtsraL8cYgjuT3wvTcJdXCiL8bTNrrt2cDjckNIBFkb6oyTZmDVuyk23ZeXFeeVHDse3I1tNT&#10;aVWSWjZ3Th8vN+BlllV2tcqzmXKuh90S37Ypwxnp4T0+pPYe3/XL0jIhv2lwUOcVNZx3VR5TODRC&#10;i4jfJ+KPivhBxE+Kgp8EcgqpID4TUN56VpLjuvwgKMRkuRDi+/o/maflewHgDrwAHNYriESd6jnp&#10;7SEWqywGHeip57Hv1TCmZ2bCTRFzWjb4mgg9MLovHH/4VDjz1DNh8sjRMDl5NOzbtz8MDA5Lz4HQ&#10;I/Opu7sv5PO9agA0hvUwP8+PXWY1L7gdrl2/KdLfCrem58LN2wthpVAS4ZWmGmIH76kX4WnoNBhR&#10;3arG1GeCGwm1mf69blqSyq0N7yW9s2jm/kb+2wEjIFmrJUogCVNLVFlMbKWNrjtCXqZhT76HG61z&#10;JF/GA82rmLtRbtQzpVqU2Ur8+IsPS+JK0z86bxHxh0X8sWqPr9wICfEr6vGSyW1PLza+SFrt8beW&#10;M0X6iPhekcArJa4oJAYFYW864D9+VW+VofxyNvKsqgDnFhbDlEyRGzJLrly7ES5evhI++vi8zJNb&#10;MlVuhZnbs2FucVGjxVKY1XFudj7MyGS68MmFcIWe/er1cPXmrTAl4k+pAczNLoR59fClDTVdHkhp&#10;EotZwyqW9fbVxqs/aKMjecmS+tg1MatlVkt2G/9ukXxAIqk06t0nuKyklTAzqzoyt3Jd8afjM39z&#10;sXLa1pKm37crvPL4kRe795/8sdR6aU1dH8ouLosUInN370AYkZkxNDJqCq8U1m1vC29hYDmxo8yS&#10;YNL7cx8TYTIPsoZxR60K4x4aEeKFwxEhDh5o8bNB+71trxpkXqOMosaeJ0ZGipXVVdu8xlIlP05h&#10;8ruqeQTLl/ZTSaXNUW04bMgcYgKLzuzM9IpzfdN6bxdxGWRhr+NvhEYNp5F/Lpe8UUMhrbMws1jl&#10;yHYS3o9E/ojDevxqQ0gaRvKUXpVh/srHz3Vs+m0Luyu1Kl58ZOLF/omHfqwu1ojPkG6TPJVpd2+f&#10;EX9weOQu4rPvPacMxcQn0whwstZDOky1EOxoBaYCSrt5eKjelaPiZc/Tc3corgprPWq81SPbmtdK&#10;mviul0NRk9ou9VA5TZa7ZNKw4wBTKCb+Zk9fRSP9GwF966GRP2VeD5TPbtAo/cZwo0N1oTKMic9T&#10;eK8viM9qIOd2Lb259mXP7RK/fqk0DV7LJxrJvkh+aIHNVl2/zpAECeF2i2qm7eji6XjPgBvnbkZ5&#10;b2HvcBFxi6VKKKyXZMtr7qEj1/qvqsjJTMK2VLxmyojYvDdTJk3OzBrmLtU3NKjStvLWxk7hZehH&#10;6g54nXodu9tO0SLiS8HqkONwRV25ZpWsFc4zHGc8Rtrd03bTiXP39yG1d2DQSK1+PnSw9Cj7PCdy&#10;89JZJuFrxZJd487I1dOnSa+OvMTKwjIRUzyehveunk6zea4Hz8dOxculluw1snSKJdbDj7jHR4eH&#10;bwVa2OMniBXzzCUZwCTBz3v65nt7Lxx69rh3B5BtK40EcbpOTBeusfN54or09EvUa/f1D4ZeiR/p&#10;yf2IPys9+R6RXr289/bER/o+mviI4jq1sXt4PcflmeW2XbSsxweuEHDiOTKV5Le51hhqw+PkGIu7&#10;EW9Mfk/Hz7EDaSyc+/whHgGSnrorlDaSPfzFCjavyJvvErF7Q2c39/SEDns/T6fZ9bYSwRNdjQbe&#10;EInPGwBH4HruJTyftQQd6sn9grQu6L6XaAnxiyt9gZ/4lUs86k+OTgiIzdsJmLwaCTd4UwGET3r8&#10;dC8enyNegd6jIl6hhHXg5r1t3BAgdkxGh4f3I+HihuH3xPrF9+DmqwyAa+YOiOuFn+fD4dcenmM9&#10;8fC1JOueWBoBHetJM/CwlI2XT3xvlp64xfDw+MXlGHdSgHrBDSGtdDzNoqU9vgNlPLNkAMWdWDEJ&#10;PRxIF1Ts7n7x0cULqZZ4QdcST6uWoG89iXXJkjQZ0ueNJEunWDyuT0sAevgxPgeEycoX4vcDwnt9&#10;AL/Pr9PAHYnj2A5aQ3x7uW2yqgM8Ey6AzV7Jhi/8ySDuW5l0SaMegT3j9WS3yEo3lr1GVp5i2S2c&#10;QLVkO9iJTvE9pOdlCunpLNP6pGUnaYKWEH+1KIKkFIrBNWYB5o5LTBoUj3tQB+fpHiK+RuLeN0u4&#10;Zy8lzvN2hTLIco8lK81Ysu7ZjngDriVZ98SCDl4XrlN8nXVPLOl7HbjFxAfpMGl3wjeLlpk66GAi&#10;Pif7zrcKgB6bFy/xg3CE7Qo0BEcclnPPEIhJ7OZSLJ7pWuLx1hJ7altHejSprSdZccaS1mM7un2W&#10;JJ3HtF+WpMNy7kR3d4ff4+Lw89itGbRkr86BvsOT3cO516Sy7c60zVlqARztszkCD4x4BL3MduDq&#10;RNfIX+1VgGfaz0HazGnGbo+lUYGoqKtn2XCdaolXRCOJCVDrPEsaIeue7UijOBrpF5eBIz6vdT/u&#10;iKrIrh3uD3+oP3hCOBZJ4rQ4t/qt3qfrbe3Jbxnx88Odr0nZSUwetuKSF76EyAkK8tpwnpSu2+s6&#10;2IBUtN11vM+STLg4YRGuaRxO9vjYbANIx5kWI/5GWaIayBB2ftprzGsIo1usfy0BWe5xpWeBMPWQ&#10;jm8nUg9Z4bMkK6wj7e/ngBd/JWWQ1JODHbu2JUHhrPFUO3/Cco07HFAzMHddb2tPfkuIPzh8eLJn&#10;QD1+R2WSJ7hG+Fxic5G92L7nNR0s3bMZjLcUJ/uuk3hiQpIxBBPHMl7NsB/9nDD1UK+BSImk0EVw&#10;Ty8tgDC1hN2oWXGnhbj8PG64wN2zBKR1iqXZDqCWZMUZS9Y9sTgI6/Dz+P60nh7/FvEJn3CBB52E&#10;gTf4JXWdxOfl7vFEA/ZBXavf3XhX5w335Ccp7hKvvvqfvXjz+tUfd3V3vNTV2R2UTXN3BSG8/fBE&#10;RCMznPuDpY1SEpZMZR15uOQFA3z+4IhOM0HDqY2k4jpy1V6lGhlpm246uh61ED9/8/vv1O/u81r+&#10;WYh18OOd8SRdYTpcOmwtkO/4PhDHTznUR31/j7M24mkmcXFdO07iQycakp9zRFfJzwcGBv7w5s2b&#10;DTeq1S+VJvHiK6++uDBz/ceysV5KL0FBcCa2mDmce2/nJgykM/AaDoVPg9eHxJWX/GTPK2ergmuB&#10;iq2N5Asn6FAtOHON9a9/v6Ae3+H3x/rGyPKvFdbRiJjp8tkuGsXfCP5a+FrwOGuhURre8NLhPF5v&#10;AEB5Oatwf7ywsPDPzaEOdl5iEV755usvzkxd+XE+3/USPaybNijFKg7nyQ9Pkg8jkwmOJmQslak4&#10;k/4uSvs8XhV3+9fuIdJxp+FxcfRz1w00JH6q4mPdYqTda4VLw9N3fRx+P0/K/Zyji1+n70vDw8Z5&#10;juNolH9embgbeDq1EOvveqGTn9MwEI9H5z9VJ/vHOq1r69dPtUm8+vrvv3jz6vkfi/QvcU3vjvjW&#10;X0YBlKVB+ITFQWNwpdNHsBU2qYDYD+y2x8E/HacDv0b3p4mfRiPiNIy/inQ419n7BUe6DBvFXyuc&#10;uzfWf3fl3wh0pHEc6IVOsfiowLk6W9uXLyujrrmT5G6XoMefm7n2485c7iXIzccXWLqE5HxZnE9l&#10;shOShsDHF2gMbuogIK4wPweE2w0aF3z9inX9sqECb1DxWXOMWKdG+rl/OtxWGd1pIqbDx2VZD7Xi&#10;b3x/ndFWcFLWQiP/tOkM0AmSc2SHLHXEOWWt+M5K/lgWRl1zp7lSaQBs/MXZmz+uVMovYdJAegiL&#10;Mnxrlq+EQHwahCYe9g4ayE9vnyZGuqDTFWLXbHDTnACkw6eRvj8NPkgH0gXr8davGD4EhzlxJ/nj&#10;NOP8ZenSSD/08DCxflvHpBziMC7AwzaCh3c0e18j4qfjTaNRx+Z6pPPliIlPI+GoOH+qTrauuVNv&#10;yaMpvPDVv3J6oDf37Pra6jfUwx+E3JCfCmffO709RxRikotAJsQV9szdAZGbhxiaN4Rcp8Kofu3j&#10;E3ZEaPFbbjVFYTLdEf3h3TcxXB+ENNJud0pCbP8ohvdCHONzjh5PDCoxuf/OoTsW7kmLu3N0HqT9&#10;tyNxnPF57FZLlItMd5dm8keYWuJ58/C4+X2I8wjg524q23cle0b80+P7Rv7r9bXCH0iZM5g2EJ+e&#10;nJZIL4+pg6K0bEhPZeMX/1yPI9sPOCJkgPfkJMfkOskwmfMC4EiB1C/YusJ7wKsjRwwvVCTdw9yJ&#10;DevxvfKzwP1ZUq0cy1+cXlqo1Di8i8dtX36Rn/tvF3Fcjiy3WuBBE+FqCeXcCFn5diEOjlscuLMO&#10;4RVhgPurLOw9O5Kaa/q7Iv6rr7764Orq2g+l13Nc8yNyzBzgxIb4iP3aSW4oibI+xBUKTG5z8ksa&#10;A/MAfpzOB9cAqwb794+rseTD9PQt+8Q+ryXhDWjkl4rnm1Ne+Xx5nIKiAdLASJsRCDc+0eMFhm4c&#10;+/sHjVwInwRFf97AgB+6ogsNGt08HPEiND7iRhcPTxpUAOEcXHvD9nIgTtwYDdEb/RA6Da4Jg1BO&#10;uBO/V2x8tC+xK14kub6THOjkcdeT+B4kK0y2JKNvLSFMIxDGw/q5C/A84Ud+EBCHocwoc/yqbks6&#10;/qncM7cw7Ir4x44dm1wtrL2myCdJlB4dIpAwlQY5+CIgilOBkIrG4Ss+VDJvM4Mss7MztvRJeOJ6&#10;9LFTFsfy8pJlan5+1l4LAnGIi3MvUz6/jxvpE6cTEAJzTjyQDL0oPNImThoFaapvMwLxuhNeBsWb&#10;lylbGh1Hvoii6lE8+BUVFoKy14iHcEkDhsikRV45erreSPBHR8qH/JE2QB/uQXfCoLM3VsorayNe&#10;DPRrhPT9sTSCl1ktwRytB8I0QhwmfU45cqyS2a4Bbgj1iLg7ZVl1n9Ox5haGxlrVwSuvvPLi0nLh&#10;x+qBX6LSIBGkRkkISm8GkVHEiU8FU/Eu/KwP0CAgyMmTx8Pzzz9vH00mQ7du3QgffPBBuHDhfHjk&#10;1MPWo0N6ergrV66E/j7eiZkQ//Lly+ZGeoTxBnf06FHTCcLjNzU1Za8BHxkZs3TRgyfON25eC4MD&#10;w/axh75eNbDyelhZLoSuvHqWjq5w4uQxe5HU4FB/WF1RXLmN0KeGC0lZrUJf8kDjc3LjDpnRG32Y&#10;2KMLhL5169amrt5wcfeyofGiM/DGlD5XknWBTvXghKqFRv6N1vHJXz3E/lnn6I8OCHnm2vNOGMqa&#10;svN8UsZINexPVY6Zk9xdEf+b3/zmi8uraz9emJ9/iUqD2FQUCVPpVBzKoQQKQhDPCO5ULr9rhXyE&#10;pbHwTal/+A//YfjN2bfCiRPHwsGDB8Mvf/mXYWl50Uwa7n322afD1atXw9mz79iHnfnqIfe/++67&#10;4U//9E/DzMyMpU8jhPTf/va3jVw0TI5855bGBNDtww8/lM55nZfV60K6ooh60EaAyclj8utQ3lbV&#10;IJ+VrsvhwIFx5TPZNcgXVi5duhQ++uijzR6aMqAyaPQ0fkyo1157zdLj5bJc0yAQwqMXemCevf/+&#10;+/byWfJDIyIu/KoVeccxObdod4yYbFkgj/WQvECgNhrFH/v7edoNHVwPzzvAz0dQ3IGHxU9uP5df&#10;5rt2dmXqHDhw4Ku5XNerItjB2MyIE0cpBCJwpFFQ2Rzxx8RgtHA7VU7hq1/9arg1dVNEH7WMMYn9&#10;xje+bnHfvHk9PP74ozreMOIcEEExl2gUEP29996z3hxAJFaVnnnmGWsI6Hj48GETRgkISFq82Gpy&#10;cjJ85zu/ZUuvr7zycvjud78bTp9+XCPQSYVL9KAhQsbDhyesQR46NKGRIYmXZVof7ZyU5Mc7hC9/&#10;+cumL42cj1Hjz/HRRx+1xsCocOjQIWuUpEWjoQF77+VCBbsk11t+WeL1UEuok6z7YonTTItvH64l&#10;je/f8vfz2M15ggD8gLsRBrg78LDK+xX5Z75WcMfEF9FOK4G/L+L+FpVLpUNuEvXCRhkK1jPh54Aj&#10;4bGVaQjcj9uRIw+E3r7u8Mgjj9ik8fz5j4wskOzdd8+Fa9euGGGSRhbCmibHKyuJfQxp+AgcRIOg&#10;AMJDKHpRvpNFWsnIkrcvkI+P7wtXFScN56mnnwxLSuvI5ANh8siRkO9Wo1Q6t2embTRRdcjUmQ1r&#10;mgP0WPwbYUDxLy4umdlCQwPkA33IP+VAvs+cOWPE51xzIyM3oxH5gPg0xomJCTPXCMdIQbl6xaex&#10;5XYnkdOCDvWkUcNoBIifFa9LEibbL5Za4dLEd2S5+T3uJ2k98UWmB0WeH4j4kxANocLj3hyB3MCJ&#10;zhHl3I0eix7bzQN692vXrxpxPv74I9nsl3X8OFy8dDG89dav7cMPNJKFxblw5fIV+V9V4zgvwlxS&#10;o7hqn/JhQszEkw9DsCwKQYnn6tUrundZDWRKdv4tS39Ok2ZMmlERHxMHE4p5BaPGlSuX5D+vuC+G&#10;ixcvqjF1GVFn1BBoWMuK6zYfg5iaNuK7yUK8EBxwTViITAMmX5CedCA4YSkzjZ4WNw2XOQjn+Hkc&#10;fnRxRKeZiMNmgTqqh0YNY7eTW/SLw6TPSd/PQTr/rh+I/ar3zqke3tJl62z855577kVVzo/VZ7xE&#10;b8qkjcSwTRniAdcoQkOgEqlMrrfMmg4RbH6TGBsiPeTBhuaTnKOjw/bxZb44jm1e3ki+YTszN2uv&#10;98YUGBwcNgIRB+YCxKKnTEaTJD3MEs7xw4TgvYxwCtMFEo7v3xeOHzth5hVvTWYEGB4aUQaUu45O&#10;6/GvXrkWjis81zdkbp04ftLyxHIo8d66NZ2YJrlk2VIJK9/09sm2Db7AiDvlg068vgdzq0dzmrGx&#10;kdClxs+IQRy3Z+bs3BpQlVic2306+nnywtT6VejEqQXiqof69+ve6u7UO9VI7sHHSQlkmFTPtmD5&#10;qOKOsLYpMXm9CPxxPeKn5LixbZ08UN/UA0fAPYjq/ae6vGuCuyvii2A/LpU3jPhUFD0XFYtCZIij&#10;K1IL9jFkEV5TXhUUrTdZY+/t6Qp9+a7Q363RQ72nVboKpqjoVtbKYVWTUDLMN2pZTyftpHC2hl7Q&#10;2ZW8Tc0nnui5X0RfXeWXYJp/KBwNZnh4VIXEej9Li4wKM9bwVlZY2izr/lX5bagBsq7PcmhIbP/i&#10;sjXYzo28vQi3S8TPd3XbRyoG+rtDd4/ypDT2KS50ynd2K96xUFhaV6O/LZ0xD6Wv8s1HJXi9+lpJ&#10;eil+yLSuhh6THYEg3MN3dXmHkRMmJo7n3+/x+0FCmEQofw/j/sSDH0cfudJxW1iRnk+nUj5Sk5KX&#10;r+4TGbmfcqmIjLoIfCchp0ZcKiWrVMRmX6ghGulWLiaNgle7273KPLrxenm+Hg+Jk7qVPso7+phU&#10;SD/R04mPbp4/Xf9cN941wd2xqSObdFKt6bVSuTJJD0uPinLW2wkkjmJkqiY6RHdpwHCp+jNi8yG3&#10;PmWWV3j3y7ToV3x5FWi3wnRWRGxF17mhgg0UbmfgVeS+ZQAkdcd5VXS9vLSiY4cRDrt9evq2jTCY&#10;V339w2oMPFeAiPPmx4oND8Yo0KUlGlZeI0qP8sg6/Joad7/Sy4VpTWgrXdV5jMKW1vmdsXp2Juwq&#10;D9b9l2SS9fd2haHBPtn0R8IxjVR8Zb0n323f51ovLKgeGQ3XQkEjURHSG0FKyWvJyYAqsJMn2SoL&#10;ftZpv2Umz7iroVLB3sMhfh27p8O4G588SrvVu3a35N7kw3jmpjybjjm+D6DOimu+DKP6BDQAfm3X&#10;3dsdBpVvOiGWi4cGBi0v8MbqE+LS6FWRPeIAUFHLz2Kxa6qVhk+Vd2xA4cSy8A7CgtAoEv5lvjd/&#10;V8QXcV4rlcpGfFobBZAmPsfakHK6h8bO28VZ4WH9fEimwYB66T4yvK4JXmk95NTL5khDhafBLXSr&#10;0bDjoEgPoFLxjNOIPNNUjg527NYIgj1PA11R78+KDnrTA89jpqGNVKUyB/sH7HOTyxodBjURLmjy&#10;zJdXcOe11GsyjwibU6VTmRV1d6KCzkPy/VslSjoQf3CgL7zy1a+Ehx86GU4ePxZGZbLxxcQRmWgj&#10;GgUePfVgmDg0rgk9JhCVpp4c4ig9frjPTzlp2N15NRaRqFsNhoZlrytXGMrbJSani7unwzh5fQtI&#10;lng5evi7jiJqXg3dto0Qr6UB8UViGoHi5vcSmHx8g3hsdEgjpsw++fHxGr4ZvDTPV2sYdXimo3hU&#10;E3woRMyxNNgSouyL/NRQlUs6ZaeJNFA90CISnsXiurec+KOjo5Mi+2vFYmkSO5mW6oXrJASc14K9&#10;h1IFxnBe1gWfgOEDywPq8fkBY0dxPSzPTIUOmSBdkB8pl4z8OUlJ5xvqOcpJBqvETzK9VXEJ8Tky&#10;KWb1BpubiSbuCZKCY55w4sQJm2gy16Axe14gOx+KYKSgh+caIqrOjaD0vGQ5j4PIypA+rEr+gzd+&#10;J/y3/80/CF9/5WXNSw5pjjEksnSGkydF+AP7wgOH90unYbklS58L0osPU6xpdGEfDA2OMuUTObyx&#10;gviT/UHSWsc0kV3iMojdEEC+rG6ssW1dm1v1Ol2HcRgT/hGF/CwNdLSGJJ1IT0XRq/rpUy8/oIbd&#10;pQbAl+PnNUcrqfzE8/DAkQfUofRaZ1EpFVUT8CBpAOuqf0ypzU8nyc1Ssyyo7shblfjA9QKeV+Wh&#10;tcQXgTaJj8lAITF8xcT3Qq4FWQciv3o2Kz2+K9snu7gv9CizMt5DkW/OLs2HARVYv7qIbvUKOQ0N&#10;OeYNIsYaxNSkcF1x0fBIc6uSk6EQkkIoaWST3Jdffjk8/fTT4a23fmXmDF8kx9acn+dL5IVw6tQj&#10;IueArQDR0y7LVp84NCEThyfOpfDii18OTz31ZFjV9fTtWzJj+E6WRiHVMoMPRKWOxO3wwKED4czp&#10;R8KXnntGeYMM0kd6zk5P61g0Myjfqcm+wnaJ1DwF5QuOyzKvigqXzHeSHh4yWWlaWVUrF4kInVXe&#10;lMkmUauCm7ujh1+7G0cz36LrWPBzoUdPwtFHVyE1UIUGCtkZmdcLy6GsDuz45OHw1a98OTzz5BNq&#10;+PtVnl8KD/MxPo2Eq8uLYWlh0eoKE6yi+smp3omLfALMYdLx/OYgUQbxHbpuLfE1IWR/jhGfnhE4&#10;8ZOC2Bpuaon+GOFZ0hRdjID9IrIoFIrLS2FtaS70qhDGBvvDqBpEXkQoravAZYZgiqzr3iJLoUqL&#10;SgDeA1rUcreHQep5aQw0Dp4P/O7v/q4ta7L8SaPolS2JDjw/OPXIo7It8+HSpcsi35qZJbzolucN&#10;Z1RZf/AH/3k4euyIGsY1jQqsy5fsc0EQUwkmPbRkQL3YyRNHJUdEjjWFodInw8TBA2FZDXpV5pOq&#10;NszO3NRtpdDfJ/NOlY/ii7Y8nDzXwKa3zAjUqVcuApwQjtgfcbK6UE5+jj/6p2F1Ex0dWXE68em8&#10;3N/C2h/VkTowvihf0Wg9+cCh8Nf+4PfD3/+7fzc898xToqvMG7WKwxMHwvjYPhvB+dZw8m008iae&#10;0PfriFkHv6u5lm40CLmJA66lp+86oL/O98bUUa85CaEAqydp4tcDvqY7xNcFJoC9nUzXxcKKhsNV&#10;2fMbYWxgSENlv4hYCcurImNZGdIkqiTTqKCeAeKTJul1qYegpwbmltuwB1acs/5Oz02PzZNUnrYW&#10;1MMy2eIJ7YMnT9gPZ/aNjVo+6HVY8bmlcEMaBb71za+b/zvnztoDrXWNEMlHozXnkO2NuWNlrgof&#10;6O8R6SfDwf2j4cb1K5Yf3GhwFz/5JFy9fFnm0kqYnZtSA5ozAvb29lGl9nXF25pkL6+ui/jd5pZU&#10;MIWlCocM+kdalF8Myt3L34XrWOK6YWJJR2H5jcTdvCPZGkmT+4Cdu42tv3Ga2Owc+SJ8YXU5DPb1&#10;aOR7Nnzt5RfDwfGxsDA7HRY0txoZ4psEMm2t09Tkdm1dI+FSKED+HNaDIqYB6FwJ6lppWquQG6Jr&#10;N/3i9AH+Om8t8UWmSRXiJvEpFHp8CskL2AuqnuR4y4KIjqrYh90yPShKPqCMzVcSuQY0qWQz2/Ja&#10;KcwvrYVCRZOmfJ/MnP6wpF6zWM0s6flkjWt6akh//fp16VOy7Qg83cW+/53f+R3LhwLaEiwmDtsW&#10;KPwjR47YN3HZknz0aOL25JNnwhNPPBHOn/84/PrXvw5zslOXVzQsW9qyZbuTrzqyPseLpvq68+Go&#10;hvVBTepuT91Q4yiEqamb4exbb4ff/OY34fxH560hjg4PyK5f0GhUDkMjfG60Pyyrca6wCU4mzrqI&#10;wHhI3DaJxORRuZnqEk6Tak7glZ7odec5deKgjKzOlLeY+D5qp4mP+D1bdUcDTK5JKU7T9BL5hwcG&#10;VVbJ0u7LL70YDk0c1Gh63gj+7LPPhOdfeM46GB4GrqlTW9RIz9cpWT7OKX3mOUpI5FanAudJh78q&#10;D9KA+PwDnsctHfaA+CogW87s6+s3U4cEs4jPtVeUA8Ws8ERayE2PQM/Trx6PEkRtZv0U3HpRtrtC&#10;FtSrrpY2wnpnd9joHlRP3xuWWHLs6bJJFHdZIQmkyY5KKi7ZsNZrE1r0nNCw+uUvvyA/9gx1BbZD&#10;37x1Qz34O3ZOb3Lr1s1w+colTTJlcqwshe4eTaDVcK5fv2YPt3iANTV9S+TU7EJpMmIsLcg001xn&#10;oJcf3/SF/ftHwvHjR5RGUP6W1OBuhQ8//CD88i9/Gd4996498OIpMybQ+P5x6VY2ovOc4NqNm+HK&#10;lesa2ShHlZWRncbMKJZU7ibxVE7+wl7gxCQMHRJ5xg93Ju+MyjR0hPNulQHu1B1COI8D8Tp14nu6&#10;3lD6VGeE2bTBq3XvK1S6sPlNT3eXlROjaYlFCnlNqlM58uipcIifpmrSX9RkdnZuIczLzrcvTa5V&#10;5x8QWwRPiE8DUBmQZ0uCY5J39PG8A/QUrkj3P5Fba4jf19c3qQJ9rVzZuMPGJzG3I1EibVO6UgZp&#10;3gPDRSrWtbmfpSwyY7+OEvhWLkNdQZlbVa9Y7OxR99oXSt19oaxKW1xJ9tOTaYAufCGP1ReWLHk6&#10;y2oOtjzmzHe+823b9kxFYuoMDSZPXn3LBEeeBLNlgZUd2x5RPdpSqI48BOO8owMTJ6+RYdQm5p0a&#10;jjkq27Zuf+TIIfkN2NNnzBqeFSzOL8j0WdWow49NKjKdDoeh4SFbBx8cHFXWc+HK1RuaOM+YWaf2&#10;rvjoBSgPerCkJ3NRtW+eU/ZexuSFsseNvFK2TlYncVJXyQMfF0ccn18j3It4XPTE5qewHiYJb9Wo&#10;+mMSXFR/UrYVtYmD+21+VlB5wOc+dUB8+Z3nJIua1F+9el35vx5uqwHwYW1MnA6NCNbCiZOjThK7&#10;X/qQrv6hK2mTd+oz4tkVue8N8UnEC5eCinuZGHHB2rlI3akJzoYKhgc/dN308LZKogKB/KrGwHMr&#10;ZhFlNZKSeqd1Xc8W1sNtTX65F9OCh2HGD/oHFQAmDlsB2JmJicM+/5df/oqRHrC/h/019EJFFbC/&#10;zpBVF1ubrwoT13U1BtxtIld1Z72f3q5ftj/EJWe8H5QGAdGHNCE/fPhgGBsdsdUcXp3ICMNuzrIm&#10;u9j+L730Ujhz5rStNvEgLa/4pmfnw8XLV8PC0optfqNMfGgnDYhuZDe7N+lhya+XNdeQnvLFnV6d&#10;enFx4uMHYuLTULyj4trjcjcH9242HkVj5qWuN90k6Eyvb/HL/GMFjV/PHTw4oUn8cOhRXns1Cneo&#10;Tsf2jduT81n19B9+fMHyPz+nzkVcYLTD1EOUso5J+jS4ZNmU1mBqmTu6xvkX9ob4UmySjHqmKSCE&#10;c9+DwzFd4AmkMcTVIc8XBXt67bxTZkqfCNkjM2Z0bEBk0XDbq/jlHvIdoaQGUZbmHerk+1SZ7OVh&#10;KdIKROmSeXoUemZ6aGx3JrTshqRA2PQG8fm+7iI9i4ZVLyjIgRmAzuhrvZri9Dx6GoTr02SV7NAj&#10;s0uUlR8eZhXp4aQqhBgY6An9A33KQ68a2UA4eGAiHNh/KDz15NPhe6//VZldXwpj4/vtg3L8DJOK&#10;v3TpalgrVsL84rIIpcmt9aoQYAvogTDkcwROVPLiuvuCg+fD7lG4LZInpOacDguxxls995HQxe9D&#10;uOYhFjAiVtNUIuamE/tLQ1Vw6ZX8OIe6pdPoxtTq67Xrgsruvfc+DG+9fTZckpnHB8LtWQakVzRV&#10;a2azDDz/pE5+Ha4bbuRX2Dvie8G7AmSeHpcNYayKeK/jxPHwtN9k2Uq9p2y8Qdm3ebYqqCCGBmWH&#10;9nWG7i4qkQ/7quA3CmG9tKrjWuju7Qgjw7L1NRliIkycEJaCJS3fxnDjxrVw+vQTmryesgLBNp+a&#10;npItOWuNYlUFjGlkI4tIkDz5hUQ8ICvaFgeUxN2F4k+I3anheSksaR5A4+EBDkM2+VorqFEtzCoe&#10;fiY5aCMLE/SBgSSfhyY0gT75UDh0eCIsrRbCjHr6G7duh3ff/yhcu3nLPi3NsibPGZQZpSvCSi+z&#10;Z6tliHiZx2Smwmm4lAc6xoSHrBDbyc3boNNkd4JzdPG4/drDQnzckzLxDhBbWzpTRlVTpajee0kT&#10;9iXVF6RmgeHm1JRG8kq4Na18v/dR+I9/+YtwTuSfvk3drJmph85Jb08eFL/ywZLxRkIhVc2WGQ04&#10;R8gzuuh8b4iv9DhawhQuidHLs5sS4kN63PBLg4xYYerebtnGkD+viWRPryZcefVwMgnCxkoYGerW&#10;pHRUMmaNoVRZDavry6o0+ZfUS3clvRpxQUCEiRIVw57+xx9/3MwJJrpsT2bDGvqWVRksfwKvVC9A&#10;9HWdcfMC9XxSsEixvK45wKJIvioTRxWleOiFIQLr0gvzsyI8qyUiAJwVG8pljVprLM2uaFi/HD74&#10;8MPwwUfnw+Wr18LFS1fC7PyiAnbKn5899ogaApWteJOYjQabOlpeSLda4ZSFT1iB+1MeTnon+loh&#10;2cnq9xPW70kDNy8HC8sDJrljBmKeksFcRzLRtafy0hm9GQkoStJZ1kjMM4o55fHaDeYy0+HDT86H&#10;d957P3x0/pNwe2Y+rBFfccOWNGnnSZ7oVLAcEpMKG4sJctIZbenqOlIuhFO+9qjH78hZj4+gIIVN&#10;r0tvwzkFinjhegEDwpfVdAua7MjID13q7ZMNWFK+zJLeTDgwJlv50Eh47NTx8NDJw5os9oViaTks&#10;L6lX0IR1dGBchaHJruJnAsu+kFHZ1T7SsBxJAUB2ljLp7UkfHXvUO2Mj8sZmJlxd6r26bZOZhuzq&#10;OY3D6E8NSDi3p7M6U5GHnr6esI5po/zzlJVVF3plVktYpiuuKx/q5dj3w85LGggT11tTNMJr4Ve/&#10;+lX4SKT/8OPz4frNqTA9s6ARIFnDXucpNaYD5oTip3qtio1UOrMeVR1EteKd9AjnuCNe/jHhvS6q&#10;MW7C6xKpBffj74ZGNH77UGKFTf8wyXJMaqQctcz+K8VmoyETUWsguuYD2kury2rks6qXmTA7y0sI&#10;ZFYpHv2Xnnw/QQ1M/OBZBnyiQ+Uhp+WPWE2PO/WnbpN8JXrqem+Ir0nppPfoHCG728cUuhc0BY+g&#10;mFcUYKPXmhSlsHrUO+e71aLzqqxSIaytLigd7NSgUUDxqbIXlhZF3ukwx16adaYIefVaScXyg+6v&#10;fe3r4Qc/+BvhjTd+P3z729+RmXPaehh2XVJO7IzE3qbImANQkExg0Qu9Ec5dZ84Bx61GqwrBlpeJ&#10;xEY0fqDCpG1i4pBN2mynpkwl5hBDaoA3p+fD7dtzaqgF69GuXZsK129M2+rN9Vs3wsz8go5Tsull&#10;eslEosJzquyS0sJsMMUFuE49c8WiF6sa1qtWQZlDCi97JwDHWnVA1DQSxOsRxHUUw/058g99CGnL&#10;i6Kj79WhrvChfEmbNFmEsC3d6qXRnb04jAi88bmqjZ2zZZwtIUXZ+LZBr5vXsGheoE6G+kFXB4sG&#10;McgreUR/dNSxtcQXjPh5EZ/ESIiCI0OsfnBk45UXtJkAHKuiG5TZcugelE3cKeXZoqyevsu2+a6L&#10;zMs6roWx/SNh8sRkyMtGvi2yz8wvGZFmZ1bUg4hkZbazdfGwVI0FclZk6qyFuZm5cOP6jXB7elZx&#10;yYav6sAiQFJh9MqqFBUucwxWlTgqFIxKenUKWBErK7qDyZJ6LupdbowStmyqCe6CNaDeMLJvv41g&#10;PHHlQ9EFVTh70vl4NAPG6hp7cYoSEUB1rhLTcC5zaFmVLP0r6i0Z+ahKyg0TgbkGaVKe6sNpc7DM&#10;8sBjfHvLgREJ4ot4OkFfYscdG56n1QWZVezLsXD8wUQg7iqJqD8EQBjqEqGuCFMlkfn7PRAYstPL&#10;d6rDw5/JMFsO0LdHhGXk21A5UWZduo+kKXPCDgz2KxLsdjVulZttRYEKlLbyiL7omjxz0bxNjQnT&#10;xlaKFJA6QS/nGHoRLw2Nc0YI4YrM7j+RNdC6Hl+Rv5bPd5uNjwKIF5I1Ap1vEr8qhHWhC+tST87D&#10;IXbZ9apr71OLprNgSZCHO+zJ7lUG2AuysLgU5hcKIr0mlEvrKgj13CJ/iQdbtqrCByiKsuVnw4Xz&#10;F8J7shtpBCyL9tseeiZ3CZHzDMfoUc0PQO+kWxVU8KYnNVGF5U8Fb/dZpTMCLdiDrlWRfU6N8rYm&#10;ZksrBSN6lyp+TT0cvd6AzXd6da/yK33VBpVvfniybsP+BiaCKphqp/GWrMFJH4FyZFJnqKrHUG8T&#10;S4jPNWGqZOU+L2/MP+/tyY/XgQNCcY+P1JiHiI9+jCC+OEEaiJtSoLK5ZSFJD1g5yRmVV9XgWMFh&#10;7xKNmDpK6r5ijSTfVX3irTgSUZyKB30RH8F8sSLW38vHRzZ08jxyD3or7/ZtrJYR/8CBA0mPXyU+&#10;4oUBXKks4jsgTleuO5TpdSvY1Crgjm51DmxuUq8pSUYPDYci7FpBPWUhhIJ6TbULgTlEToWJHZ6s&#10;WTMJokCxqZnk8jCKfe/7x/dbYUMCekYe1VtvqbjR1cX3+UjR6jGZKAELU2We5UX/7BtZGx2axC5L&#10;eEdPUvC4MwtY09yCH1yUpHBBpg77e5LRBzOQXyMRi9JQuslDO6OQ4tyqXMrVHhDhm3BLpE9IyMoT&#10;RwjihKSMfchn5cqJ4SBOwkJmv4+yw472uRlu3pA45x7idX0cG5rFkoNktSsBYSxf1TwQfrNcq/BJ&#10;KfMiwnv8LjHx4/ScQ34PeXOLw+MgDPegu+L4c+Xn34oLd7xKcMfEP3TokP0QRb2YPcBCHK68KxFf&#10;x1ARiuQio0yA8rqUlTqsB1uPqGGO8LxBIZknEJeG9jI/PxTZC9iCZVkGajgycaAkGWVSxFIZKw1U&#10;Jq8X2X9gPAwP8ea1RAdWciAOhc8TUy9ExCvIO35n2qbu1QpDjJy6J1m94Tey/IxxVBWhibYaXq6z&#10;EvaNDdn+clWRDfPDAwNhfGwsjAyOaITLVxsOZiCiyrMGgEmQNLFEp4TkTnxzq7rbaKmjE5Vzytzn&#10;VhwB9wD8IbaTHHeuvXfHH0Amr1N3I8+elodVqVfL427iEwere5vmD+HlB6Fp3qTPmqe7x+Bewnna&#10;fvSyd3g45xlH11s6vqnDPxMf/r05RNgx8ScmJvgBiu3VIXEEkIFYufg8nTnIVRHhy+rJKyK7qs1G&#10;ACZHrF8zR2Bf+qp6ylXZ6ZC/uN4RZL1o4rsRFpeTt2hRsDwdBIkp0xEO7D9gWxQeeughsyUhOr+/&#10;pYLp8dEEdZz4FKxVQLVzQbdE96QQvUAxfXDnnDjYXMXotCZTh4kocwP20xPu0OGDoV+T89GRoXBw&#10;31jYNzpkE2trBiIlDYSEyiI+ryxZp7GLEJ1qmFZUSpt5B3qp79VdUq5alt7js8XD/KukBxCeMuFI&#10;vZA/zyOEdTMmKYukR/d7Ce8NBsGde70OCU+HgnA/HMPPTS5PR65WRoSh82GlDT83vTY7GOYHihO/&#10;5Do5OqeIg/hc3D+pm0Sn+DzC2f7+/n+sEf//qF7fgR0Tnx+i0OP39w9sEp/EUcwViRWKj5tCpjRU&#10;cq/qO+S7GW55gqtC7ZW9KdueLauF6nJZaUMFh7nDHobAe9F5UMSvv4oihVds3nqZIw88YO+vYb8O&#10;JgREYcWIirCyU/pmN1aJhd4mSf1Ln2pBVnv4zTxW84kQnmbBD0V4uwIjD1tqWQJ94Mih8MTjp8Kp&#10;h06G558/E77x9VfsBymHDk7YUil274H9Mr+s55NOSpdVDwikqHWd6IMH+vkTUtIFmH+mt+7jiLie&#10;MXFjEAaSuykD/AjB6ET8Xm80fsQPAXEjS7Yl20n1mJA37jB4ePjQQw+afiwrcy+dD6Yov2d2/YHl&#10;WfA0vZzvSDNC3GgcXEvODw4O/lS9/R22vWM3Pf6oiP+0iH8mLhSAsl5BZNzP3R03MsYvbNCZGbxt&#10;8OrrDd39faG7T8OuyNDVq0rpZp1/LXSpMfAKDt5AoAFQJNZkVWTIqxc3s0A9H8TjCSGVxQ89eOUJ&#10;FcvkcmR4WA0q+a0AZKMhkDZxAC+86kFBqgQTAdHZ8wjxAeGpCDap0R+XNRotqVJpCY888mB48YUX&#10;woMnJzUXGg1HDh0Ix48lP0Kho+OhET3mwQMHwti+oXDogUNhTPMQ4lzFLCixFbnac4rZVukwXHB6&#10;JXt1IHJS8eQLQUcnb5LXLSRlkUxUucfrgnsYIVy4xh1/4vK8c+5xcqQO3UZPzLXkHiRuCMlznSRd&#10;wH1sMSFOW/e3ukj0cXia+Lk/8DDuTtkAT9uh8z+X3GXbO3ZM/Onp6akTJ07k1EM/ruHrIIUC0gpm&#10;KGRu5i5hiUpFSLcZetS75yW5bvVe7Mvp2ghzy3NhRWZAL4/8B3rDyppMHtn5nXmWMdXDsS6stC0u&#10;kaGnO9kbpIRsWMXe5zXjDxw+rEJSI1Ivg63PQyoFMmI5Et2TiiM+jsSJrl4R8jB3wlLw7K9ZWFhS&#10;I5tXb78c9u8bD7/1rW+Gr7z0guz5vjA6zG5NzKKyGqnSUpI2FxgYkU6Hwvj+sXD4gQk1TF5bwrbc&#10;OfWKq1KG5WFGEhGbSnbiK23gNj5PhL1M457ZdBWcGElYfma5RXzu8ZEBwnPkPtwdSRlslRHg2u/v&#10;zifvCaKH5xpJdKzqqbBsBuQFXvy+gaf57HxlC7jFgwmnuJKyT8D9nhfXFbhe3Ee+aMhx3pFq+nz9&#10;8J8uLCz8P3ZDBnZMfECGDh6ceFwTlzMoR+HRAFAMSQogIVScMWBulKftwVHL19DXM9Qf+oYHjfgr&#10;pdUwuzpnm9IOnzgchvYNhwMTE2G/TIU1mQRr6tkxcbqURg5RfJamTCd0YBThmj1DDz38oJkjbJKi&#10;UbDExpo+lcXGOC9odIJIFCg2vhWo0rD4FMZ6XqnMtYeHnLyChC3HuLHufOzoUduZuba6FHp6k41q&#10;POQ6fPBgOHrkaLh1c0rxBZF8JsxLWG3ql55s15hfWJD/tHr9jeDfAGBEIS10cLEntyIXOrn+lD+N&#10;PU36JHwyiYX4bt44UThyD0dAWMoO+L3p9InLJseuG91Q5O/ERwf8uWZbMmmz0oSpQ3rsQfL4nTOu&#10;V3LfFiydqj91QCfGNeeuP9cKd166/TS9hBnjzqa8fZzr7u772fp68SyJojjKobRLjKRAtmCZYIhk&#10;q1KnWmxOym+sh5XymohfCGtsHsPa0SjQo96zQw2inNPwKpOlXw1kZGykGlMVm/ZmEne1EKouyZo1&#10;PQ4VwJYGHnBQMV6JTgrPB0fCxL2Ou2/l05wVT9JgCGu/0V1bDetF5YFfFkl4wdTbb78dfvnLX4ap&#10;W8mLYUn71tT1cPP6tTA7c0uNt6wRYySMj4+GXl6kpeIinTjttNQD+UdHL4v0NUAPenrqLwbhcMtK&#10;w+PxMPG9cdyUk4fxzoP4OOKGH2Fcms1XDE8L+L3ES3r1sFvia4hfvVgul5aodEgCeahQMuI9C4gV&#10;5Nyvi0zo1BvwhFON375+XlhnE9qqTBzZwoO9YXh0KPQP8hCrHFYKIpLcS+WCPeSitzSI9F5gHj8F&#10;gBt6oBfkRpIJbrKsRi9JWMLgzhE/9CcfuEFmrgFHj4uj/cha4bmHcIwYTG7X1fNquLDJNztAeXvA&#10;z//9fwj/8l/+n+Hf/Jt/E/7Vm/9X+Hf/7t+FeQ350yL/0sKsyJ7X3OmAbP/x0C+b2IlB3NjCbg9b&#10;+WLbszpVTdsRn8fl7OXhboQjrrinBH6/XzuyrokvvtfdAPGgJwLw45wyo5zcLxbPqyOdZhYIg3h+&#10;qseL0mOpGiQTuya+TP2ljo7cRRKFNBxdYTKThvu5wlYZMk9spx1r+mqpPH1FfAjjSM+0vLhkL4Mq&#10;YVKtFuzXTJurLyl43ADyMsFCN+Lxhzroi93JHh9+Z8t+ffbuc+7Xvr2ao/f8iDcUrzTGLUwn/HgV&#10;IY2TLc3Xrl0LfKyCifaVa9ft/ffvvH8+/OY3H4ULl66oyetOjW7sTerKdwZeQDUgMYIoDZZHPU0k&#10;JgkSg2v3A17WMay85e5xkQ+/B7c0NusoisvTdp3icw/nR6+D6HYDYdN5ieNtFqTjaXGv4jurPP1s&#10;eXm55offwK5sfFAoLExNTBzJVSqlx5XJgz5RQhkUIeOeET9uKatCFdnlo2FevUCeH3Z02T4XCI8d&#10;zpNOdjkuzS2GworOK6oo9e55ljNlV4vBtm9GvDMQrcWt/6QP4R999JQ9wML0QD/sS5Y7+UH56TNP&#10;2lo/wvInryOnIRwY329bmXnCS+NgNCM+bH7isMaoyWiuK2+7RJnY8isu3izG7wR4SRSvNeEH5Ssr&#10;SzYy8MqS2ZnFcHuWMgnhwQePhifPPGy/PRjS5LZfaSwvr2nuxI+tCxY3E+HqZMjKj8m2kUNOXFOi&#10;W+V5dxkTFnBMEx1xYnL08ywkaSedGw3eR0eWcQGNnjpDEiRp+7VOzcQkHraHs4EPP1aFXBf80Bk9&#10;fCSxPEaSBm6Ed910fV75q2vfg10TH5w8+dhgobD0Wzq1NX0yhEIoglJphb1S+IV8XgrzNLaD92GK&#10;9PziSF66T5liBUWNoEuVvcKvkRSuP6+eu6yCEtdLqxoRRDb76SHhLZ2k8KAEFQzxmdwODgxa70rP&#10;zTssn3/uufD000+Fhx85Ze+mp1KoTCqMPDCSEB8TTOYDxGM9vHQBRnw1cPbLL2myzPo9b1rjIRkN&#10;q4dnBjJ7eHWevWpD/5aXCjJPSKMSnnrqWfsQxSsvPxseeOBAGB4c1oS2FG7cmApXr9+wlSI2vCUD&#10;GnlK8mfPHnT0ImUS7wSJCeRE5trh/h4GAdzv4YHH5WE4py4Z8Zz03ngUq93HQgNlwnmiTxIP91F2&#10;AwP91oHADX7DrBSTtKqTY0+Pe2N9XAeXLBAefaoj8hXp8SfqnPae+JOTD42ur688rUTPcO0F6MSv&#10;CSnclxMximrhJRVBjsklcwQVrLypZNapWZFZUw+oolY/nw8FEai4vC47mjceV5+AVolBUVIQvsqD&#10;mfLwIw/ZcuHIyJC9IvDUqYfDIw8/HPYd2K/KKtmSJ++r5/NA77x7zt6Z8/GHH9m76hfm56yi6OUt&#10;PlUgFQmYn6zqflZSVvglF0+NpQi/0WVvDoTv7a3+1lUyNDQcjh57UGbU8fBXv/974bd/+6+EiQN8&#10;LoiVjtVw+er18PH5SyL+zbC4tBrWiphjPWYK0nDIn/f4lmGBNAFuVD4CIBgNGHfKw0EcSTxbI0Hs&#10;Zrqq3jwuJ1Sa9IQ3gir5ZJRP1uWt7BUPenLOU1tGzhFenaJ5kZmsMlcx6wD08PSBxSlH7/GB+3uY&#10;NAjnekr3P5fF8W9F/sz1e0dLiH/t2oWpU6dO5wqFlcelsJk71mtmACVdyAYvQy3xowORiG247G9n&#10;jb0jp96KylavzwumVpdWeD+yzBz1/gsi2boKhgJST5O8gpACTyamFjcEUc87LLJB/P0i+cGJCXuC&#10;eGTyiJkukPXy5SsyQa7I5j4XfvGLX0h+pfOz4YP3Pwgff3w+nJdcEyH54TdbCQbp/UV+e3nseinM&#10;yHanMnlgZmab/q/yk0a50Qi7Vdn96s3ZGtHbz0tTx+wp9EmZViMjg8r7SphjN+mla7L/Pwkff3Il&#10;TM/yNjFGHhp+8sZgeG7btlVoOZUNrx6HNTR65dTW++1txbKB2C4MCREvDwfLoMmowTnzsKTMYoI7&#10;8RMCJ7094n64EScEZZ8SZoubtyBpGEld214pmY7J0uyGdSL8DoJtKTxw5BYnteu6U+KrYZ1VI/un&#10;ly9frrl+72gJ8UFR9vPq6srj0u0MT+mSdVrsO1ZMKESGXxoDStI7qcdRPhYW5+0Jraa1YXR8KPzt&#10;v/03w7PPnglHDh0MZ04/pknsahgVcb7ywothaXY+PHbq0fDYo4+GZ595MhyRycLocEUTSMyE4dGR&#10;sKqeB+GXXPx0jR8v8NNDXh3IZjXW7fPqtVYKa+HcuffD278+Fy58fCm8984HOv+NHSH6/Ny8TBPe&#10;dDZn73m5NT1ln+zhxyRMPPtlOvWp5+cVgwvz8/K7KcIlT3hX18qhp6/fHrYtF4ph6vac5i+aI/Bq&#10;lE6ZT5q83ppWY1qYC5c/uRj+w//3i/D22Q/ChYvXw4cfXQlLK8XQ1T2gPPTY+0H5kToPv/i1wIBM&#10;qKJ6zCUeAGlEgUCMbvZrr5JGQeULgvKak5JGDLUB62AYMQBHtkVUKiwcFG3rBNuCneQuEMkJ74R0&#10;UpJHOrdE+F0sy55J7JaCEuV+RgfMRBoF28P9eYdvQ85XXynjjcliUBqQnnQ8TXePjw6uqQ/S0vmf&#10;Sdd/MTs7W7e3By0jvoavqUOHDq1oiBlVwZxyxd1EQHBDANcUaE9vtwi6EkrVXzN9//vfs29T7Rsb&#10;CYMi1qOywZ9/9rnwuMiOeTKhYRPbnB9pP6pGcP36LU2W5lQZIptI7Zu2GFaJH5I9+dRT4Siv6B7b&#10;Zyy4pF7+bfXqb7/1m3Du7XfD9as37BNDvCefLc683KkgM4ofRqOu9Z4iIBvmKHcqlV8E8eZjCpyf&#10;NFKpST677MWyr/32b9tOzbGx/fbj8n2aLHM/b01DBz4pih5dG91h5vZ8OHbylOIb08S+w/Yi8Sss&#10;ti9gVvE7BTqWpYWZ0KHRYmxYabP9QsRlYl1QGbNHiU+Pop+9CkWJoA+6k6C9n6gKSCovO9LrUnaE&#10;8zqj3Lx+ECcbR8JYeVQFN3f3cJSPExoSx+ER3DyNNDyuWBeQdURIq3r+puZv/0zm6V07MbPQMuID&#10;tbQPx8fH5zT0j0rxU2SMTMbDo2d6S/GcRgpeEzgYxvftD7/3u28opg7bAnBBveFDDz6sOQSvBQma&#10;lB4LN2T/cr2yzBcMj6iXvBymp0Q82ekEsl9Z6X7MJc4PqaEwkT2sEYRfBLHy8qFs+bO/+Y2tsly5&#10;dNVGjAsXL4Vr16/ZN6/s9SDqme3DBNJR1WBumC/Ja7z5gUxfGFMD5SeGFy5etMko/hDxpa98JTz7&#10;/JfCuXfOhedf+JIa3pP2O9vLV6+EZ597PkwcOiy/dzVhXwn7xw+EqemZ8MSZM2oMK+EWn1WaXxTx&#10;NTpaHfMZ0IWgjj4cl4n2xGOP2uY3XrTKr5741RYNBJPDftAufSkrTCvKnQlnEkuVmAlvyBZ/VR6Q&#10;MXkIhTjhnHx0XMSBOHH9Og7voJ4hPR2CPedQGIfHiY6Ec07E8DAeL2Fivrg4IL7CnlW4f6wROXMn&#10;ZhZaSnwwPz//oVpeSUo/LqUOojgVADzTKEumKBQmlwyVfO92eJjJ54Mi5MXw61+/Hd5++63woIhP&#10;hU5N3batrR9//Il6wT67ZuLKt25v3rxlE1TiJ07iRrieFFm+9KUvWdys3/PDlHfeeSe89dZb4ZPz&#10;F+QGmZdsQsrXWGgcVIVVsMhkcxDpZ3Gr18SWL2jiOiTza//+A/bOHJbnWM5kkguZnn32een9YLio&#10;xvTwwzKx9o/bB90WZTI9pdGKkeD69RthdGRMMqp5xtXw4EOPhA8+/ihcvHIlzMzOmtnE5jpeWc47&#10;gh595MHw+2/8TvjOt78RHnnwRNg/NirTbjQMjdL42CDHD2+ws3lDW4/NlzArvEfUpGCzXAAHv/Zz&#10;L7+Y3E583BHCIISPCUgdO+FdcCMMHADc43F42mmkw6SJnwZuCv9n6mz/he5paOI4Wk58QMFLIdn7&#10;HbaHh0z4EEdFOPEpUPwYpjEz8Oene3wwGYLjz5sIePkTk09e/kqDYLXlvff42vnFcOXqNSMedqSK&#10;zeJNCs3tzhAee+wxq3juJywPlfiS4XWNHvy4m1/4845M3gDARrGVQvL19bwaARUP0VV9NjdI1tWD&#10;CLsvHFCvOyoScy9fX2TzFSbQkSOT4eCBQ7KfE3No6tbtcPzYyXD8xAn70TuPqE+qgR+cOBwua2J9&#10;XvnYP3EwfHzhgnr7BevB+fmhdRoaeXgr23NqMC8890wYUqPnzQ19MgsPHhwP44cO2Y/0KatFTRpZ&#10;HcJ2Ztcpb2bmDcxGPCNOQiz94b+JZUbAHSHfsbh7DOqUOKnHpP6SJ+Nua9MAvMEldZHE6xzAzcUb&#10;BWEBYd0PuHstKL43Feafqf6bMnEce0J8tb6pffv23WHveyGSEQoF4KbB0cjCyggrDGx8m1flJ1/3&#10;7jOy3paZwMSSI+6sxEAyliBnZtnNuLzZK5FWcp6saPCN22efe9pWFqgQltb45uwrr3w1fPNb35Qp&#10;9Ygmvo+Go8eOWhg+REDPjU3c3z8QeCUIevOKCxoCv5MljeERPuUzIh17ZJbNqnF+YnY+D2Tm5xZt&#10;RJqVbu/IpHnrrbfNdKPB0XA/Pv+xjVJ8dvSy8nBJvTzpfHLhkk260Z+fFNLj356+FR48eUwmzilN&#10;VNc18b4cKsU12/r8vEayDZVlv0Y+CEQ5sDUaquR1L2Y9nQrlYD9dtElssuJibhLyhjSCh4sFxGZN&#10;THj3T9+DH2FcPJzDw1HGHj5GKvxZ8esfi/RNmziOPSE+kOmByTOnQhlVpZyicMgEGUJAkinscR4M&#10;ySbtZCmT14Wol7U1en4szeP8ipGK8/Xqj8npgWkg9hptyC7iMKljC3DyM76kJ+JlrRMHJ2Sy8EaF&#10;NcW7qjRyNklmwvnccy+E008+Gb784ovh6WeeMTJj5/OO+uVVEVlkZ5mQ3l5VkixTikDjMnMOTUzI&#10;/BoON2/dDNdv3LS1euqF15/c0ryDF6BypHFe1ohwXqYV25i5ZsQiHzTg23NzFg5hdYoHYZheTPZ5&#10;HccTjz5i9v0GqzarvGe/N5x65OFw/MyTNsFdUNncUgOZVXyMnOjA+3goIxuhdEQoYzoX+2kjq0ES&#10;yopG40KdxJImJiAcJEdYFqZuY8I7aYG7+TX3xsRPOj/nQgIPj7i73x8f5fdnIv2/0GXTJo5jz4gP&#10;ZFN/+N3vfndO5sKoMnkKN0wHhjxAxtmqgJlCBun1ebpHGAoVQF4Kl17QbUYKi19ZUcDEgbs3KB6M&#10;4EY4tgITlodWfIafcJhR7JLkIdVf/uIX4f33Pgzvvve+jSy8yhszCmE+wKv/6EXpKZPlWUaTdVsx&#10;On78eDj50MnAh8x4/Tf2POljZ6+vl0N/X/IWZn4DjHnFqEad3bo1pfxT2ZrAz8+FWQk2Om8Kxi4n&#10;r5TPqtLlSym9ItX4vjGZNnQMTNvLGlF4drAaRhTn8L594d3331OeztoyrO1DYqUGXTVxrVQS4tie&#10;/k1JlpcTUt1tRzvpHJQn5HYh/8nT2IGkDqv3ex0gwOOiDnw09rgRv47TBnGYGH5dvcdWcZTfbZk4&#10;jj0lPhDBPjxw4MCciDoqU+IUby6moFAecrPjkCOkZLikgDh38QLwXoV7OffGw+5MzBoVIx2xF4ru&#10;TSqDShq0NxcftgamOldPfMXef88k9yZbBGSC8MGHs2fPisAX1auvmKkDiRB6Xq8kTIcDBw6GJ544&#10;HY5OHg0XL3xsJgsjEiRPGgmrR4w+6MCDFRoua99JA/fH+6zE8NpraAIxpbmNSpZffqAuHrAyxc5N&#10;KRDGZF6xLs5XRFia7ZI5M6kGyPv033n3PXvgxsuz/H2b9uN1pe8gbcrQypGfYxqhk56bc/wpXy97&#10;r5dY3M3rEHD0cvc4OAJ3c0nD40j7uzt1BtCPdKt6vimu/BN1KP/aPHeAuzXZI7z22muvLy0t/VCE&#10;Pc7wzioM4H00vGumFr70/PMiRYeItfiSFwyFstlb5O7sPUDydDIpfJYCaWzPPvssP5cMfN+KPfEf&#10;ffRRuHL5WlhZ1UjSk2wxplKJh1UU3ubFLksaGaMQoxFPHJkH8KpxPiA3NNAXfvHLn4drMmOuXbsu&#10;s4qlQ0YG6aSelkai6AyJbt7jVY9qtGzI09VmmA01BsD75HVhRkpe2d6/bzgcOzoZDu3nldqDtjx7&#10;6PCRMHH0aDj7znvh3//85zZ6LS6uJiaOGhRvq2DOYS+cVdzkjY6F1514efHRDM5dEj0Tk4TyI/8A&#10;d/ePhTJzfz/6OSAOruMeHzeX+BpwHetD+rhV5azczqkB/EQc2jHpwT0jPvj+979/WpPNQSaltg9m&#10;gU/gJAVXC5CH5UxMgL6+JOyqyMoElF50on8o6DKUijOhqJ4UsEMSe3tpffb4U08/98PBoeHv8X58&#10;CpJ4WNLkVeG/+OWv7Zdc9qY1FSzkp8J5Q5r6Q/uNLg0U04v1/zGZFd/61rfCq6++akP9FY0aH3zw&#10;XvWXVAuKn9RFOnGWB1mQArOGuIET3hsAwBJRM1VDSR4GyWivHnWfzBq2JlQ0CjAusEd/SKQfHhyS&#10;9NuP8WkmM5o437g5ZStiLM9i6kB88sDzBfLV299nPSZxs7+JsgD0qLg50VwvABkZWZ2UTlAXQHkB&#10;7ksLIG3idXMHd+71EQb/9H2uBwLxdX1W5+eU1s9UF+dE+rpbjpvBPSX+p4G/9TfeeH1xpfjmE088&#10;ZoUN8Sls9sd/+OGH4b33PwzTM7fthyLqGO1HJGx54E0IfPSBd/7wQ5jnnnk+fPmlF8KTp5/SBLQY&#10;rly6/OZCYfYnH194+yLxzCzwobp9SjEfVheLoW9oOEyMHwoLt2+bHmqm9pcdpaFPV6t8yaU/9I0f&#10;UcNV4yaEzJ+8/ItBo6GOuD2uSW1J18WV2+a3b7zfnk2ElRCuzFwNJzV/Welj60eQ2bYQrly4GRYX&#10;FEeeb+fm1VAmwpFjh49fvH7hp4wU1rBtY1/SA/M1dwjmxMTNiQecoBwRGo+bOghhgRM1FpX1z1nJ&#10;ovG4AOJzs4X68DS9YTgIpzK5qE7mZwp77vLly7smvONzT3zwD370t14Pnf0/2r//4Pd4IITJwqSV&#10;HvmTTy6Em1O3wsz0bfX+vB+nYOv4fKGcj7EdOng4nH7yifDtb30n8MGK4lrx7PlPPjn39q/+00/+&#10;l//1n+9quL2X0Eh1et++fYPF4kK4OXMhLKxotLWhkvmHmphGUOYzHJ2ggEUEN2f8CGkB1+5Go/Uj&#10;9/s15iXXjO7ED7gHwjNq4ubh/R7353jhwgV+SdUywju+EMQHf+dv/c7r4/snf9g/MHA6n+8+Q+VR&#10;uPRarLogtn6vnofhla+bM4ll5YJnAYT94P1333zv3bd+8uXnHz33N//Of9/yymjj3uELQ3zwP/7h&#10;D08fevSJ0x9dmv4p22XpYXh/ZtxzMdwyxEJ+tlEw9OJGz/T0o0e+993f+y8/M718G7XxhSK+43//&#10;3/7n07/4s/84qME3PHPmS8cv3rr9w77uoe+NjI3J1l9gqe/NE4fHfnL2vbMXX33pa+H//vn/G/6r&#10;33tj6fiLv93u5T8n+EISP41/9I/+h9cr5Y43RzQK8PRXc8Lv/eEf/nftnv1zjDbxq/jVr351+i/+&#10;4i8GT58+vfS1r32t3bO30UYbbbTRRhtttNFGG2200UYbbbTRRhtttNFGG2200UYbbbTRRhtttNFG&#10;G2200UYbbbTRRhtttNFGG2200UYbbbTRRhtttNFGG2200UYbbbTRRhtttNFGG2200UYbbbTRRhtt&#10;tNFGG58CQvj/Ab0IM5VjCJBVAAAAAElFTkSuQmCCUEsDBAoAAAAAAAAAIQCEs8Xuj+0AAI/tAAAU&#10;AAAAZHJzL21lZGlhL2ltYWdlNS5wbmeJUE5HDQoaCgAAAA1JSERSAAABhwAAAQgIBgAAALT4OHMA&#10;AAABc1JHQgCuzhzpAAAABGdBTUEAALGPC/xhBQAAAAlwSFlzAAAZ1gAAGdYBGNHK7QAA7SRJREFU&#10;eF7s/QeAJdlZ3o2/N9/bOXdPT85x42zWSmJRQlgBjEQyMtYHFlEgMEbG5gNEENbfBkwwnwDxGYzx&#10;JxCghMJKu9osbZrZ2dnZ2dnJoWemc+6+ffP//Z26b/fZq56wM7vWnVU9M2+fqlMnVdWt5zmpTkXK&#10;5fKv53K521OpVGxmZkYymYyAQqHgtvW42w8R4tVAqVSSWCwm0WjU/daKxaJz8UskEpLP590xO27b&#10;wPYNhULZhQfJZFLjRzU9UStouIj6xd0x8yMPiUQlod5F/ZnPzc1JPJ6QxkzShStoOD0s5VJZypXg&#10;OYhF484P4KWHHDT5RZQrHKuGj2m5dR/gF6mWl/ARTI9ZXMIVKYgiqplEtXhaHJkYm5XW1ibRrGVs&#10;dEYaGxslnYnKzExQ3lQq7q6jPseSTqfVLzjP2dlZPZbSfCIv8ePaYJwvz7hdQ649Bty18dwQ336I&#10;DA4OfkF/KF8aHx8/t2HDBuepfu7HA8IfR4hXE5CTEXpTU5NzwdTUlAwMDMiqVasWf4sQIOZjdjbv&#10;jjc1tWpaVU8FSZIG6Tc1BfHByMiUS6O1tWMx/PFTg3J+8Ly87vaboOk7Tp85+wtdXV0yPz/vBMry&#10;tYpSpVJx21ipVGX+KvDjuBnE7AMixs9cJw66zXOGa9uQOaZkfaKpOf0f7rv3icqb33a7S+OJx56X&#10;tevWSt/KJnc+3d2tzh+cOnXKPb9ct5UrV7pre+TIEXcd7Pk2cAyxwCVPrj/hQDablfPnz0tnZ6fb&#10;D/HtB1oOX1X3/fqjHAi8QoR4bUFJ2jG08bRydstXv/rQ29785jew2/LMswfedsMNu1oOvfDiW6mV&#10;Q9DUwhGHhYWFxRo1FghCIBZYLldwaQJfNEwkDE4I1HwRcCZBrR4RQuRwqe1j+Dc3NzuR6+nueU6l&#10;5sV0qmF/S1vyxRNHxyc2bum8jyw8AXqpUoUIcRVAHD736U9/+n983/d936erfiFCXJPQ3/LO8fHp&#10;98TjsV2Q69jYmKsNnzhx/C3aEmiFfOkuheTpUpmenpbpmRlH4tSUJycnnb8vBtSsEQG2rfWA2XY2&#10;m6vmHoiDGcds24AYWKvBthOxoIWAKJhRdhOKhoYGV5tvb293aVH+7u5uWbFihUSiQdpr166m7BMq&#10;IvcjZtdff72e84nxlpaWP9Cwh1ygECFeJiJaO/qM/vj+Sn+on6n6hQhR74ga6arbNDdX+K7GxsT3&#10;DQyc+36IlZo2JE+YkZERR7K0AugmQQDwh9wRhJgSswkFAkBYSNv82DdBIJ7V0tnGCoWgmwt/OwY4&#10;BiyeDz9sjLEFFYrlupVwaclQFloQCALHrburuaXRCcXc3IwTQbqN6AbiPIiPoKhA/K2m89ea3/3k&#10;WS1LRbdfWqgQIWoQ0ebzZ7SWEopDiLqHEu1tZ8+e/U0lvrdRo6ZWrzrhun4gUCZUQOgTExPOOI4A&#10;QIgQKsJA2IDUC+7YjIaxLhxLB0KHlCFc9gmP+eRtiERii2Rv5sPiYssJBaPQFsfCAMsLoWttbXX+&#10;bDPg3N/f71oUnFNTc4OWs8GJB4LBcUShp6fHxeM8KC+igZBUy7D/zJkz/7Bly5bf1zzmXIYhQtSA&#10;bqXPDAwM/NWaNWtCcQhRV1ASi8KbypnNuvsLp08P/LySXNv4+LgcO3ZMRkdHZWZ6zg2oQvSQpRn7&#10;CABiYaSLUavGnzi4sUTckTPiQFcOLuE5ZjVw9jETBlwjdPZ9UcAlrMHi1pqhUiovxrUyAvzIh7DW&#10;mmGbFg/nx762CiSZCkSNsAgBXVCcB8cQCcqnz7bbRywRvF27drnw7e0dD7744rHfue66LV8LihAJ&#10;Mg8RQhHRB+Az586dC8UhRN1ACfK28+eHf7m5uelNSmJODDDIjXEE/b26VgBEOjI85vypVUOSBhsn&#10;gBzZBhA9gGTxh0QrSoocxw/CxIC/zTHyMsL2/UmnFhbeB/v418JmKxlq8+EciGdCRSsH4UPcaD3M&#10;zAYzsgiLP+diLSG2aT0Qt62tTfr6+oRZWL29va4VgejQVYVgEKa7u/NLhw4d+8KOHZv/e7U4Ib6N&#10;EdEf2Wf0oforrVmE4hDiWwolwej0dOXWZLLwZRWDtjNnzjgxoPaPi0DQdYQYYMwoKuQh9qVa93Ik&#10;bGTrky4GEikVCA1vcYgPzM+Ph4vZMSyhLQ/cC8Evj7mkYe7l9vxb3sDSxHL5oNvMNz9Pyo2AWZcT&#10;rQtaEYgG4rJx40YnrKtXr5ZbbrnFbTc1tfxuW1vTRzU/+u1CfJsiFIcQryqUqHYcPXp045YtW77I&#10;rto30aGG+fmhodE3ZDLp7zx58mQbLYChoaHFOfsIgY0hWE0aVMoRJTzv5QaFEWgtfP+XbMeCrhuw&#10;nAuxEh4zQQEcwy6Q3TfBwgNLz8HekLsAgjy88ApfHOKJl5bfFwYLY9scA7QqrAuNVgfvRDBGQQuC&#10;8Qzej+Ae7Nix40vj4xPZrq7239Zzf8ZFDvFtg1AcQrxq+K3f+q31H/7wh49b7VUJ6oO6/SfVw+zH&#10;jh8//R8aMg2/jRjQDXLgwAHXbUS/uoqKGxCmhQBZQW5GbNSESTeRSC7WjjG2fTI1gjTzidUdr3Ku&#10;7dfCFwefoEEQZ/l4tahNfzGtS4iDEbp/PsD8uQ6GxXPyXOsywxBW9onLdcK4nogCXVGcK91Nmzdv&#10;doKBcNAdpdtjgwMLb928o32vS3gZaJrvHh0dzSDixOcFRsY86P7CVYxofve7wCGuCYTiEOJVw+OP&#10;P77+9ttvP67EVFaC//Qdd9zx488+++yk4jYlqf+gxHbP2YGhNrqM9u3b5wgFYzCYLiVqs/SjA8gR&#10;IkQYjLAhubKSq5GcCQYGaskRC+J4AhH9ZtI34G9pWZhvDhsQca2/7b8kLw8cd2EuUxyApeGn5edb&#10;mwcgPmHsPCw9yx9/CB1A4vhxzdlmauzu3budUL/1rW+VfK7wpcmpqYVSQe7fvG3VS8Ylpqam3qdi&#10;8qd6H9IIOt1XbsBf7xWipPf10U2bNt1TDR7iGkAoDiFeNRw+fLh7/fr1H/3t3/7tP/zIRz5yAL9j&#10;x47dpsRzrwpC24kTJ2RmOiuPPfaYIyXGFBAH+sNPnz7tarFGYpAMhgiwDxEGxIcYBO8EYL4wYCYO&#10;vp9tO2haBtKtRa2f7TvXTe75ZqL245g4AHP9cNrOcdsXgpG5X/ZLwQ/n8tBrYnlyPTADYa1FYftc&#10;R8id6bGMU3R0dLgZT4j19u3b3aB2Yzz1umhD9OsuUojXJEJxCPF/BEr2t2kN9D9o7fIebUW0Pffc&#10;c/Lkk0/LqZNnXNcR5IXL9NS1a9c6QhoeHnZdHhCkGURnIhGLMRgciIcZMCLFjFztmGExrPu7PIhP&#10;OFwflhdvKAek+tJxAX/b4i6XBuAluIvBj28GLpS+HwZYWbhu+FNeu5bAuqUQCGr6+FscC6MC77qY&#10;GMDm3jDb6U1vepM8t//Al3fs2jbwkY/82u/97u/+bvgm9msMoTiEeMWg5MNcUeWVCEt7LjKUkgwv&#10;r92rm220CL761a+K7qsYZGVyYlrdeScM1E7pNqKbg5e2IKhq/EUDiAOkhkCwimktMfrm15px/W3n&#10;VkkTLOcaqZofsDRNHKpJLaZvZqiNDyzMpVoOgLicu5+GxS9Vl4W1PHwz/+VaVFY+thEGwiAA7DPw&#10;j1AQh21cxg4QBlp1DFgzFnHrrbfIiv5ejZ8/3N/fv1vTDGc3vYYQikOIVwzaMngynU4rR0Teqjah&#10;hNY8N5f7pUql8HPHjp1o27v3aTl06LCMjAypOJx3BD87My+rV69xBMVSF7QY6Mqg39sIzMjN9iEw&#10;wD7GPrpRLjOTiX1q85BhWfNgyWrCE/+lLsfjepzuIWY+KdW/xMU/Fk28xD8iMScK0QhLd5POS8vi&#10;G/C7a3zY8UtNZSVccH7LiwPdavibWbjlwvrHDVx3WgQcZ2yB4wxOE0Z5wZUf0WBSAH6IN/6MR/T3&#10;r5DNWzbK1q2bmR47tmLFCtZn463rF4LUQ1zLCMUhxCuG+XL5jWmRUSWH55UOI+Vy5U9OnT7300eO&#10;vCgHDhyUU6dOyNDQiLYMxpR0AqJBCCCmWvKHpDBg4oABwpnlF3LVt52DxkoymVJBYFyCsBVtXfB2&#10;MXFIf8nVLXc8IFcIk3zJj3SXwjHgbft8E6I2vttSDysbYN/KDPn6ZGyw8lNDt/3lXGDXw0/H4gP8&#10;a8P4rvkTnnLhQvpBqycQDYOlix/GOeByHgg2wsBxBAVbtbpfNm3a5N6TYIZTb2/3iyrwuzVeuCzH&#10;NY5QHEK84lAy2nXy9NC/kUrx3+3fv999T+DQoUOuZUANFFKi1UCNFPKBbMytxv8mMuR4MM7gpsQ6&#10;UoWwctlgrSTCc4wwNmsJ2AC2bz4snJ8XYaw8pGtxfNe2yRP4frZNGtZyAJaHH45zsH3gHzOXeHaO&#10;BvwtjB3zXfMnjAkBxyiTnZuftpnB9olnQkd8hNgEz6WjrScGqhEGprDedNMNvLT4wE033fSXevyf&#10;NKlgulmIaw6hOIR4ZVHRFkOl8uTA2aFbvv71r7spqowvsCIqpEKXhRktByPHWrLySQ5ARBA9LnEY&#10;o6Amy9pEkJeNQRiRmQv89DEfFgbYcfz88FYmK49/jHwN5mfblwPOE9SGt33KUps/sOPmRzp2zczF&#10;CMe+iSnbpGnXy7BcXMzEAbO0gpZakN7k1Lhr/TFIzfTXu+66y7Uk0ukkL9F9v8b5VDWLENcYQnEI&#10;8Yrh1//gmbYP/ODaXz118ti/492FJ554Qg4ePOj6siESm/EC0RggIGBkB4ykAP6QGXHwh5QQBcSB&#10;Vkg6mXLkRNqQnaVncUiHNMxqYWWxfDDbNpc0zEjfP76cOGCEwwhnx5aDlfdCsPJZuNrwlo/ZcmXF&#10;heQhdYx9rhWGQFvZiGOtDMIA8jc/YOdjYVm+w90HvQfcG6a58j2Jd73rHdynsZ07d35Y4/xvjRK2&#10;IK4xLFWbQoR4GVBy6Fb7i+ou+42/8tM37Ekmov+O9xcQhWeeecbNPIJEEAXmzkOmRlYIhsHIyAAJ&#10;YZCT1XIJz9pKtvQ2qG2JEM4IGpCG7dcawLW8/Dz9bX+/1gBlt/KbP+n6/gB/S+9iafpmZbXtWn/g&#10;+/tmx8mLa8j1YRti5/rZrCQjfkvTN8pPeK494dgnba4zabY0t0k61eDWuCprMqzN9Pjjj8tXvnIf&#10;96pzaGjoExrnHS6DENcUQnEIcaVo0BrjW6rbct8DT/7Lo0ePbGCMgRfZPvvZzzp/SMTIG7KBZCAb&#10;CAayqiVQwLFaEoXEaC0gDJAaaVBbRXRwISojRCO12rTYNiOMH772GAb8dDBLxz/un0NtGpyvnbOF&#10;sWPYcmXz4/tps2/w/QHHatMgXTvGNteb+8A2ZbIWGELBvoX186GlgSgQh2ts15m8TWRotXEP7D7w&#10;MuMjjzyiIvGk8D6Lthx/S8Pu1DhLCYeoe4TiEOKKoAQxrPhxtvXBv/3N99z2R4gC4vDoo4+6/udg&#10;hc/go/WIBDCiYh/XyMgMPztuZAQ5IQgIAy0HiAx/hAEzwjNCtLi4RpS+kY+5vvl+wAjYSNhPw4eF&#10;sTTsHNi2vnnOwQTC0iO8X27b9s3CGqxswE/Hz5vz9q+vhWEfgcAsba4rIkEZa/MCFs/SZJ9wZpwT&#10;/rY+Ey0Ipv/SYqT1+PzzzzPmtHV0dPSAuu+tJhviGkAoDiGuFNm1a9fepwTRNzO78OUnntzbxgqq&#10;iANvNlPj5EUpiAMiAkY0GGQJKZm/mRGcGfsQF+MWEBnpEg7yh+SoreJaePKzY7jE99OvNT9/Qy35&#10;Gfx4fnhgfuTnmy8MJg7A0vfDWnw/HR+1efqwOHbN/G0D23Z97L5Q87fWgZUNkB5m15ewlN/vhiIN&#10;ugptHMPC8qIc4Vkf6/TpAXnqqaecsGvYn9NwFz6JEHWFUBxCXBX0Yf8RJYE2Hn76mpmVBClBQC0t&#10;LS8RBwgEYrFaqpGXEREG/H3C0vXBNx38Gi7p02rwiY7w7NNSwSUcx2rLgBlZW57AP0Y5Mf+4D9Kj&#10;/BzHxYjH4KxN1yWMT67A0vbzwgWEsXRrt2vLwX6tn6Xpb2Okgcu141pwX7hGED3EzvW18QfC2jXF&#10;BeRjZbFjWJCu6Pnx0hznFry7gj/jEGyzsu7Ro8e1FXGI6/I6LcetLtEQdY9QHEJcMfRBj0xMzb+e&#10;PmabskpN1MgEu1pAaJgRmXXTYEbAEBVEhGukaWSG6/vZdq35MD+//BamNry/by5EbPDJ1PIHhPHD&#10;GSw9wl7ILMxyZrBt8sfo8vGvD34IBOLENUXQuKYcs/Jy/QwWD/PL4F9jYGUkfiKecvcIgWD22ujo&#10;uJw8efI/a56NLnCIukYoDiGuGKdOnfqRsdGRd/H9hb1797pF8yAFuhpsAPpyYERj5vuZEJhBZL5A&#10;sA3JQlIYcdiHoCBA8zcSM9fMYPmZ2fFa/9qwfhgflAHiNXI2srWwJg6YwY5hlr9P1OZXa4RfDvjb&#10;uWN+GXC5R+TPNbTuJWDhOGblwfw8Lc1g33/RkGNBq8PGIPiUKzPYsN7eFffs2bPvEy6jEHWNUBxC&#10;XBGUOCKtra0/BwGwmJ695AYpMDgJwVAbrSVAg086hlo//xhpWJcM+ZA2hGZdTcDCW35GXsu5ZgG5&#10;vVQEzI/jvr8du5hfLSyt2rDm2vUxA346fll9s3Qx27c8LH3zs64rwplgWosBf64p27iAeIAwlo6l&#10;5e8Hft/8zgr+JmqkYb8RbTW4gerdu2+86YEHHki7wCHqFqE4hLgiHDx48PUqArcwQ4mWA2QNweBC&#10;DsBIGxhxAEjGYGS2nAEjISNAyIY8bBzCBlMBYSyekZ6lVZsOrhn7Fs4P78erPe4fW87sOOWwczc/&#10;yxfy9I8D2zez9Pzy+ma1fMzC1pqlRVi63ygH141BfgSW+waWS6f2PNn3bamsbAf7IFiLKpgdhV92&#10;PiejI+PVlyIXtk5Pp1tdwBB1i1AcQlwRZmZmbmNaKV1JEDWAtCEdIywGjI08alFLMpjB9yMtaruQ&#10;DC5+5IEwMNYBuZGvLxCQGHma3xJhBWlaGCND27fjBts388PUEiX7vlm6/nHzs3PCLLyf1oVwobTs&#10;emOWnu1z3czs+pm4MgjNNmDg3KYFW5ps+2Xzsdx9tXB+WNLkPlEWfi8m6u985+3VECHqFaE4hLgi&#10;3Hbbbe6hN0HAqIFCQpAKxIF7OTAy8YnFthk0ZQyDriqIhvRJG1GAbJg2y2CntSKIY2TJtnWpGJHh&#10;V0uuuEaCtcDPrHa/1mrTNYOU/X3MD1NbDt98ArY8zJaLx7bt45I39wHyx4/WAveN2WUQNWlyjZl+&#10;yiwmrq/Bz8/OEdj15NoCOxaEZfxhackP/Cws9wvBtinMIeoboTiEuGIkk2nXdTQ/n9UHn3cQCkpE&#10;aUdY2WxQo78UjHDMBf42xIUomEF0kB5kgxgNDQ251V554Q7SwZ/jRrxGZAY/P8zIzwjwQrDwtu3D&#10;jpn5afrC4BO35Vfr5x/DassPLI/avCxOrT9lwLg2tBbo90dMuT9cT8QXYcClnBA415Z7S1o+rDxm&#10;fBsD02ycWf4GPkbEC5HcG8SBfBGqAweGqyFC1CtCcQhxxeBh5zsK2VxBcgUllFJFJqZmZE6FIZVp&#10;lHyxJJFYXP3LerwoZb6BEIvy6RxnEBEExMqqfGhf6c2Z+wCO7uPPdmOmQbo7u6Svp1d6urqltbnF&#10;fV4zOzfvSAdxYBotLuRjc/at1kw+wEjWFw+IDNKkHDZGYWRt4Q0c80mYbQPblq7FJ0xAoEFrxrp2&#10;LF87ZnHN8AO1+bNvRplxOU+2ScPyJA0jfQSV/GhV0WLgxTSuFS0ISJqF8vr7+92y2xaO9Kx8bHNd&#10;MPO3fECxnJdKRO+m3qhCSQWlXOBLHhLRFgR3tFAsS1LzmdP7lCtoWI0zp3nv2tXj4oeoX4TiEOKK&#10;cPz48bszSjxuwTXXu8C3CyquNrqwEKz5j5+RmJGJAb9iRUnNfTTnwjCyglTpWqIWShcIpIcfXSO0&#10;Guhe4g1tWhLsE488IEoTCcgZYqNsQTmDdzKM8MyMpI3I2SaMkaUZhLlcPOKY4V977sDCG+lipI8B&#10;Kxfw87UwZpwLAmHXiTxpbTU3N7vWAH6IOJMGTp06tfj2OsLAdUQYuKacK2UhLTMn3JqHleGbTCUe&#10;uC/jVVsOwI4DzjGfK7prjR+fdeXcDwyfcMdD1C9CcQhxRVDyWQF5Wc0VQCbU2q3mDglACLjRmBKd&#10;1i6NODDiGQkaEQI/DERGupAeZEcNt6+vz31jGnKD9EmHFoMRINMmEQoGyyFG0qAMNh4CMWJWqzYR&#10;MDLHzJ9tv3xWLoCfbQM75htlg3Q5B8phpGuicKH0/fi1BogH8XI+mI3NmGiSB60Dxha4FkwjtRYD&#10;Ist3oNevX+8+0sN1JH/iUD7KRt6GC5XH/HyYH+nZtSRPfhP4kwd+n//856sxQtQrQnEIcUXo7u52&#10;xAORGLlBLJCA9WdDAkayEBnkYKR4IRi5mBmRAsgdgSDvFStWuFov2/iRPiTE4DQiEazrc9q1JOhj&#10;98cjIFPrZ2cfM2HgPPz87dzMCGPhMbYtHiAO+VBmyu5v++Rr5Gr5W3zg5++LCftWBq4pxjlA7qxj&#10;ZS0q0ubeIAa8ncx14BoQH1Fdt26d+wb02rVrXXjSIx+MMOzbfbNyLGd2Drh2nrjArhN+tO64/vhx&#10;LsRB5EPUN0JxCHHFQAR4+CEsiICH3gYeIWqrsRuJcpzwgDgXIkQjGgvLvpEkcSB2RCH4ZnGvI5qO&#10;jg7XlUJ+lIFWAy/mQZAY23Sp0O+OgCFepEnZrEWBsW3lNYLEz4x9O24EiGvnYudoYuATJ2b7hAN2&#10;zPezdDFr5djAPOdOzd9cykw40rCWAmMvtBbs/CFnwvOd5y1btsjGjRvddSM9ysh94nqQBnn7thzs&#10;PpkRj2uJC4jH9eAYZTJhNrFh+8fe+YNLn6ELUZcIvwQX4oqgD/gTDzz48G17nt4vDzz8iBw+fNjV&#10;2iuV0uK4AKTd2trsSCGiPAMRGQFBsBBITCuauL4ZIBLC4uLPNmkZIQOID0OoECXGG9imjxsYwVof&#10;vLmYTeEkLczP2/yM8IzUjMTNxXzUHrM0LZyla/n5rhllxg+DwP3j5g9I08iXc+bcuQaIH34QNoLG&#10;OdNiQEBpYSAoHOMaERaXfYOdJ/nYtp0TwHV+Fb2f6kpEj5WDciUSwWy1YqHsykA3H+Ui7O7dN7sp&#10;0G9/+9vk1NmTH3zrPW/+E5dgiLpEKA4hrgj6wD+xZ+++2x568Ovy9SeedN041FoLheCTkZA4RNTd&#10;3elqrelM8M4DxGIkx3atOBiMiPxjZlajh0QhP6v5QnIQEa0GXAgP4bB0iAPZ1ooDaVBmSNNaBbgY&#10;5SCulRkYOeJaa8aOASs7rm0DC+eTPHnWHjNjn3IZyNNq+lZTp7uI80YcfFHkXDHGFrgPCDbnCYiP&#10;KJgwsE9anC+wFg9lsHO18wW4hIfwCxoWcVCZr17HRnd8ciJ4SZFuPe5NMhWXG2+8QQVitxOHzZs2&#10;/IKm/99cgiHqEqE4hLgiaI3wiaPHTtz2lXsfkCf37HUkEHTXBH3LkAdE3NvbHfSHtwXLdwMjHUgo&#10;Ue3ZhAjN9UmIfb+lYH5G3piFwSA6hIGyQKAQFLVratQQIfEhZMzEwmb3OBFTMobkMI7jR7ps48e2&#10;ldXKYkYZ7ZjBFw8/jIUjTdLxDdhxKzPXk/OhNs75YOxznhyHvAHXw2Z14bJvQuiLgnX9kQ/pkAbn&#10;yD5ltrRMKMjfymb5lcoFyWtcZivxgR/yQBxIb/D8sOvW4l4QPtOQkuuu27UoDhrn4S2bNr/RJRii&#10;LhGKQ4grgrYUnnhm3/7bvnb/I/L0M/tcP3dAZMEnJSEFCIVuJWrn3T1djrAgZQgIwsDilUhQC1Wy&#10;wZ+4JgRGePjj55OvuRAaZjV/whiRQmwmFNSwaUWYP7VZyBICJA75Eh+xQBAgOoibbUsfP8L4AsEx&#10;9jFLi2NGpPhfDMQxGAlTLsrJNtfUymtdaBwDpM0xaw3ZWASG2FFegKDQqrOWBfEtDysnYNuuOeA8&#10;7FzwJy/KBCh3PBGVrKYX1VPk+w1co3y+5MY7Bs6cc8JMHrxLkUjGZM2a1XLXXXfJG95wt6xZu+rw&#10;fS989cYfuOsHwtel6xShOIS4Imit84kv3/vV2+776kOy99n9jnwD0gq6IyAjyCSTCaaOtqhIIA5W&#10;izVSjBQDQiQsMKI1UrJwPon5MHK2mj7mkxouxApBmiBAkLaPa6RsxGdlwCgrLumSh+VjQsC5mbiY&#10;nwmEpbUc7HzMpQy1xjHKS1qkaSBNKwfjCGwjELgcs7xxrXuN88RIj2ttRG8CYXkaiIvhZ3kTlvjE&#10;c9dECb9N7yndSlIJvio3MjLuBsHHxyZdWMpFyxEh6evrlVtvvdWJQ3tHq6xYt/7Oxmj0cZd4iLpD&#10;KA4hXjb+9E//tOcd73jH4ce+/ngr3Ur7nz/oarQBuQRkAilBQLQkQCIZdG8wMIpIQBqQaToWvHyF&#10;GZkbubFv4rAccWFGXGwbQZtIsE8t2sICCA5RgMggL7pWKKcvGEaA5O+Tsp8HxjaEbOVg34x9C38x&#10;BIK6BEsHFyMf8kCkfEOUOEeI1/I3MeGc6DbifBBpzoVzJC8TBYvDdTU/DHDM4IsDx22fMqTSmr/e&#10;y3xhQWZn5l2L4fTps25WWKkYdN/RaiQsrYvOzg65/vrr5Y1vfL3s2LlNujo6P6hphYPSdYpQHEK8&#10;bDz22GNrV65cefLBhx4RxOH5Qy86cg3IPZi7T1cOmJ+fdeRTVpGA5BAImzUDaXQ0L63cDCmRBgYJ&#10;YaTFvsEI1wgUWFjAcRMIjkOi5AtR4Q/89IjHvpEn5IqxDRniEsbI08L7BArYx8jTymZl9Y9jtg8s&#10;LC5lpqyYld/v1rJzMWEiDcpjZca4Dwg1ooCL2PnnhVF+rgfXH5HmvEwgOGbXB5f4dr7kSxzrvkIc&#10;ppkhNj0hQ4PB9FlaDpSBbiYbxwGxeEQrBW2yY8cOufvuu+SOO2/T30Tl77vaO36A4+fPn/8ZLctp&#10;FZPw7bg6QSgOIV42lJDWnjp16uRX7/uafPUrD8oLh484EqkedWTGPuQ2NzcTEG9xqTsCckEcII7u&#10;tg4XHrLC5ThkZCQMbB9AUoTBSN9gxwFhzAhDukaqtg/Rkif7pFVLuCYERpi27Zv5GYxEzQBpAvKx&#10;8vhhrAVl18AvJ8fZt7CAPE3IcGkl0EIwIaA8HIOg2TexYLwBl33AtUeoeV8EkD5pmxns/CiTxeHa&#10;ca7FUl5OsiTHyKCcOzvo8tAzdmVuyDQtig/lcF1Qba2yc+dOueOO2+TOu26XSDT6cGdbuxuU1nL9&#10;icZ7Qc/7v7Mf4luPUBxCvGycOXPmfTMzM//zgQcfduJw+NhxR0iAbiSIjn1cWg4QCeIASeAPYUIa&#10;kExnS9CCoJaJaODnEzVkZuTsE5eRJWGNPCFUH8TDz4wwpAt5kacJEmmw7QuUwcjZ0gB+WfAjHwPb&#10;/r7FsTL6BkwI/HP2z5djuFw3jJq/kT7btNDYtu4xS9vS4N0TxoNwCYuQEI7rzDXnZTiuBca5WzzK&#10;gtHKowx2zSgnaTBdeGJyTM6eOyejY8NujAE0NgaruyYTaReffAhPK6OpqVF27dolt912i9xy683S&#10;1d31cFOm0YmDCtd/0fQPa15/4RIK8S1HKA4hXjaUPH7pmWee+S+PPPp1Jw7HTp5yhBKQUtA6gMAg&#10;Et574BjdSpAS5te2m9PBVFL6pqmVQizsQyomMsCl4ZmRsBEqBGbEaPCPmxEOPyNj8sCPfQiQfXPx&#10;pxwWHj9c/DGAn5++lcvKSFxcYMdsH3A9zI/rgtk1snNlHyHgWuBvIoG/kT1G2NpyIAoY3UyExRAS&#10;wnButOAQAF5YRJzteplYMkZk50oetA6YtswSJYjD5NSUG3Mo6y0lvYy2GLgmTG2168ZvgamsiUTc&#10;dSuZOGzavOnhRDQeTmetU4TiEOJlY3Bw8HMnT55852Nff1zuvfc+OXl6QAkE0lzq3oGEIIZSKeiz&#10;RxwgHQDJUNuFNKLKk4hBc2OTNLVo66GhURqbdVvdZDrlluuuaDSW7sbVhKRU0TxY0rtKgMvB/I3I&#10;ISrMiM7isu+HhdggORMni1crHpYW27hmgPQ4Zz99dw3UfNLH345ZywAzoucY19H8iYsfsHTsmgIT&#10;BY6RBi7XmZYDA9R23SF4rj3nQAuOdarWrFnjhIDz4VzxR6gJT5q4TE1lJhLCgOAgMgv5nMaJayuk&#10;1YXn06CUC3Gw60XZGxqDrqitW7fI7bffKnfccYd0dLYd7u7sulGLHk5nrUOE4hDiZeGzn/1s79vf&#10;/vYXH3300dY9e/fJffc9IMdOsPwyBBwQFaQDqeFCDABiMGLzt6kBQyb6B3ZWMcioODRLqxrfAWjX&#10;FkVCa7D4xyEuDVMibpU88wvBgKmRKQQJIZM3ZrBjRqYWJ5lMuH1gBG9x2YbggMW1Y9aCgPwuBndu&#10;CvIzs31g14dwvnBghIHErcwAv5eGCcpNGPYRAMKwjz/jDBaHa016mAlQTGvzzB5jEUNWu6X1xrkR&#10;h/Lw/oqJgi2Hzr21lktba9DtZNfErpuVGVGwe0zLZNOmjW46K8tobNiwTo4fO9J3/fXXD7nAIeoK&#10;oTiEeFnQh3yt1hhP7tu3T+79yn3ydW09nDh12hGCkQrb1nLwxcFcM2A1XAw/yMXv/6fLg21qsrQw&#10;2CZdjHyi2oIwWJoQkW1burbv4njkVSoF71ewjxn5Y+zbORksnKVBuIvB4loZljODv+/7AzvGuZmx&#10;T00dsM+1NtK387Tr5J8XtnhcxZFWko0BkSb3zqbC2tpIiIRNT7b0cFNJWgu+OCxdG0B3kpWJlsW6&#10;dWvllltu0dbD7SoUG6SpMdOn4Yc03+9REfoOvd+/qnGDqW4hvqUIxSHEy4ISxI9ozfNvjh07Jp/7&#10;/Bfksce+IacHzroaNgQBGUMMdEPgB2FBOADXzPYhEojDFwiffBEE0sGFXCAxEwrnnwi6dYysiE86&#10;taJjZAr89Ct0UVXBvh2z4xiwuAY7BiFeDMSrNb8s5GMwPx8mTn48PxybdsxImHIZWSOwmAmsL7KE&#10;qejpcY8QAgasTQgwup/oPqKlwf0kbdJCRCx+qbh0vQIhWhJgwEB0UO6yy5e1nm6++Wa58847ZevW&#10;zdLa0uTEQSscf6LHf0ZFaUJbGH+pfv/eJRDiW4ZQHEK8LOiD/u+OHDnyXwcGBuT+rz0oDz74sJw9&#10;P7hYo4egICu6EvDDBUZqRmzmGokAP4wZxEK6CAHpQTAQHELBflM6eIOZ4xAXYf20jNwB+4hFQFZG&#10;sEvlqbVamCD4Rr4Xw3Lp+uYIWt0LheW4HQPkaeSL4W1+hMXsOti++dk1Yt/Sn5kL1llCBOg+YnzC&#10;DLGw87T4dp+J665jeWlCQJBXsG3xWHAPIA7Ep+vqhhtukNe97nWyfftWmZ5q69u4MTqkaf2J/nZ+&#10;hnw07Qc1jXtcxBDfMoTiEOJlQX8v/05rlP91z549wnsOdCtdrjiYawYgGCMSDPhh/GNGQJAMtVfc&#10;hmSQL3nhZ7VaI0FzCUMafmsC5PPBmAVmwmGuI79qOL8cmIF0LwbSAJaO5WX7nJPBD2Ow4+TJNvmZ&#10;sZ9KBbOpjLhx7VwB+3bOtBBoBTAOYdNaxybGnTiYGHC/CMt9xALCXxIXtimfpRmPpRevSXB/AhfD&#10;j/cbAgQL+zErysRh587t0tXZ7loOep3+RHnoZ8hTz+NBtVAcvsUIxSHEy8IjjzzyvXffffc/PfHE&#10;E/Kpf/gneeqpPRftVjKxALhmtm8kZi7ww0AogH3SxoV4IEDyS+nxeDQgL1oVZogEYSgDBnGybyA/&#10;4nvZLubrCwMGrHzm5x+7GCjzxWAkitm27xeU0Yg3IGo7d/ySKo52DH+2KRdCgJG/CQJGVxHTWk0M&#10;JqenXtJtRBq+uBr8c/XLJ5Wl90yCci699c2+iUO5HLz/wnsVN954o+hvyImD33LQ8D9DWC3ng01N&#10;TaE4fIsRikOIlwV9iDsHBgb26QO8CnF46KFHLjogbeRoZGokYy5E4vsbjGzwxwVsQ2CAPLBElYhI&#10;B/LBEAMjSrbxg/CMtIwAOdbQkHHpc8ziYJanbds+sPKaXQwmlsDS8ff99Nn2iRVj37bNLC4olQIh&#10;Ix+EGEGA6JlmCunb+w0IAeLAMTuO64u35W/XzMpC+mYWjmuFFYP5Botl00OL6bBPt1JQvqJLl1lR&#10;jDlYt9L7/80v9X3+83/pxEFbMIjDp5WLfkfj7glSDvGtQigOIV429EH+uRdeeOEPGXP4whe+JMdO&#10;nHT+EIK5EBJurTjUbgO2IRDcgGCWSBKCs32DhcFFHPx9zEB6JhSYHcePMYugdRGIAn6YX2smTY7h&#10;Whn8PEjfL9dyMHG4kFm5Qe0x8zOQH0aaGNu5XLBeEtfbDCHAIH+beoowIByAPC0tym9meeEP2Ec8&#10;7Px9WBnpVvJBMD89BqRJA3Hg2jIgzTcdqt1KxZbmxn5Ne0Tv83/T6/4edX9EW34PVpML8S1EKA4h&#10;Xja05bBaH+TjX773q/GvfvV+ee75g46EjEQgV4jIappG/OYCIyJc81vumI/l/GPedu1xXN+sfJj5&#10;8Z4D+5AZ5TaRMIFg28TDhMLf99MmvJ82ZucE2Pdd4F8bDNK3bfytZo+/tQywgHDpMgrGCBAIxMCM&#10;MPjTQiC+5QHYNiCQhuXKt9y27xeNvHRAXk9/8TpgjU0ZJ1StrS1u0Hvz5s3y7ne/273r0N3d9XBX&#10;Z5t7Q1rL1vOxj32s91d+5VeecwmF+JYjFIcQV4SzZ88+cejFI7fdf/8D8ujXvyGnT59eJCGIE2Iw&#10;kjOiMxf4RGN+yx0zXGjb6rO1ccz10641QI2WsEZmED62WPPV2i77iIX5+/sY8fw02Lb8zQXLbUPy&#10;do0gczO7VhA9rh0nvAkDfsXi0lRdO+7HB+Ya/PJRfoP5LVdOsNxxXxzw19N/iTiorDn3zJnT8oY3&#10;vMGJw0033SRvf/vbpVgqPNzaHKytFKL+EIpDiCvC8PDw/08isX9/771flX/+4pdk7969rvYKOUGc&#10;DAqzD0kBI6vliKqWxGpJyCcjf3s51B5n3/I10jRzfuXgJbjl8ra4kJ0RHn64vijUmg/iGfxjtu1f&#10;F8wvG6DMoPa4hSkVg+u7XNqAMgL8zPBbLHs1H2DxzAXLbft+Jg74YWTnX6uF3Lxs3LjRiQPX7G1v&#10;e5uzG264oTBw9uxvbN+68aMugRB1h1AcQlwRlJh2nzo98PjQ0EgccfjKV77iVuqkpgsxsOIn/dxG&#10;TkZuZgYIxPbNNfIxwjEst+2ndTFYvr6BiBaPbZ9w7Riwfnpgx8woA3GsLLVlwr2UOFg6YJGwqwYQ&#10;WtvG9dMONpbSNFh4ULtNHn4+egLVo0tha+MYlj0uSwsPBmkH52F5IA60JFmum8Ho7/7u73Yf/Nmx&#10;ffO/0TB/XU0mRB0ieHJDhHiZ0Ad/T2tbx39mNVUe9g0bNrj+a2q6DCLjLhKYwgjE7OXCj/Ny4lOO&#10;2q4Wv1wmCmaE8w2S88OZP2lay8j3M7OxAcLUmu/PtcL8Y5YGadb6WznsPKxVY7V1K6/BP2bXzeL6&#10;1+Fq4d8T0rVyYvZ7YLG9devWIRLnu7b8/KerwUPUKUJxCHHFaGtp+J0NG9d/gQeeF5v4cAx99EZo&#10;tSTOvtnlojZ87Xat1cInT/94LYFdiCwtXciVNKgFI4JmnC9Wu29+/r4Zadi2LQlCN5wdo/vFCN1g&#10;5bCymFm5rey1xzHzwwUWnvO+WliZDJauiSVgfSzGGVatWuW6mPKF0pfHj/4xXwYKUccIxSHEFUNJ&#10;YSEelb+EHBCHbdu2ua4DSM6IwWAkYkSCa4R2ubC4YDGdmJKemkR137OKOlg0rsKQiDsXs/BmMYi4&#10;xuIMNlctCkkjLBCtuuafgMS942YXS6t2HyMd3yzcheLXmp2vf052zpjKnrsOuGZ2bV4N1IoDLUvE&#10;76677nKD0SqYJyPJlt+pBg9RxwjFIcRVIRp9/5duvmHHP61fu1Y2bdoka1evdkszX7hmqgTmiP3K&#10;f3rLisQyLgZBmS3XQrB9O4Zr5IbVhrFjpEdXjx/Pwvnmo7aMgDRqu5L8uLiWr5mVjfB2nsBP19Kw&#10;OJaeDz/8lYJvhiM9Zi5fKUm5otdbjW9EvOlN3+laDZGoPN3clL67ty16jLgh6huhOIS4Svw1HyX+&#10;QDqZGr7njW9UcVgjmzdulI7WDknFU1LKK5Gp8TGgWIz3H+j7F631JvXXF0wLtS4fXPZtJtByhFYL&#10;uCmmrIOxjIYZ+ypDi8dq920bTotUIrof/ItTzgjxA6uUKs7f9o0HiWNhLS5+llZt+AtZQq+Jn6el&#10;Zfscqz1u/sTlPC5mdr6+4e8+nuSu78WNBfOClWuD/UBPAteJS6UkhfyCJLQJmZ2flYXsnJRVtBbm&#10;56Wnq0t2aGty08b1snXLJunv6/kLva9nSSFE/SMUhxBXDX3gx2LR1F/z9TaWRti8cZPrQqBmSxcT&#10;RF8s8r2BoMZbgUSVWDD8/dqymYnF5SAguQD+9suFI7sL4GLHLgevVNoXCvtqlQ9/G6+wMEthg/vE&#10;NQ++i0FLJXgjvLOrXdauWy2vf8Pr+E0UGhrSH2xtbf2rIF6IawGhOIR4RbBqTeff9fR0F1mSmU9O&#10;dnS2Sf/KPjcYyWAr3Q/FYvAehIkBJEKXB64NwBrZALavBMS/XJGwPGrzWs7/SsvzctLguJmhNo7t&#10;17qgNuzl4GLxa4VhOdj1Ztot4F7SjbRz5053r9esWfW3+htgYb1gid4Q1wRCcQjxikAf/D36c/rU&#10;dddd51bdNJHgE5QMSvLeAzNzmI0DkVhfO+IAICHrToKICGPHLgYTASMoH7X7F0It8dk+rm9XAj9e&#10;7bafrr9tqD3uYzn/2u3LNUPtNmbX1Tcbw8AsLLAuQe43kxP4Lbz5zW+WY8dO73UBQlxTCMUhxFVB&#10;CaJh4MzIJ5QwfjJWavjNoaHB4VQq6d576Orqcqty8h1hRIIP2ff2dqtIZBzBsO4PLQkbkDUxMLIx&#10;8rkU/HCXG2c5GCH6MD/frgR+vNo0LnbMB8cudPxy0/hmEJZ0oYJv3uZy+lbrT14IOi0EWgxtbW2y&#10;ZcsW9ylQfgN6T09s3Ljmi8QMcW0hFIcQVwUl45/u6Gj9sUJONrR0Rw5t3bbxz6g1IgZ0LTCNkXEH&#10;XMRi9erVzp9ZLLQk4vHgJ4hA+C/PXYwIlwNxTBj87UvB8qjNy99/OeWoBXEvlFbttu3728DfBrXh&#10;LhTWP34pM9RuL3ct8UcQzKw7ifvJewwIw/r16/E/0dTU8BYNE85OugYRikOIq8Lf/u2XP5nOxF9I&#10;pIL977/rI/9NxeD06153l2zbtlXWrl3rprYy3lCplNwYBIPV112/070bQWuC2ibdEbQcaEEYIV0O&#10;wV8szOXEBz4hAtvHrbWrgR/fti+Wpp9nbbjl4vl+yx2/FC4Un20MIaB1YMY9A7zsR7chws/Lbrt2&#10;7XLfkdiwYd3PhsJw7SIUhxBXhfe977sHTp0a/VdKHh9n/x8e/8h4c0vmraVS+WsIA10LEAdrLrHW&#10;ErVMXpTbsWOHIxLW96dFQcsCAoLQEQlz/0/DJ0VQu/9K4ErzeKXDXQh+fLbNrKVgwoDLfUIcEHjE&#10;YevWrQh+4Z573vifo9EfuK+aTIhrEKE4hLhqrF/f84ySx/HqLgTy4kOPn/5xvhe8adNGbT2scYJA&#10;q2Fykm8WT0l3d6ekUgm31g6kwnGW32Bmk4HBa8QEg4iMtCAkMwSErijfTFxqw1p4X3zMvxZGiLXH&#10;jCAv1yydC5mVebkyLOdXCyv/hcyuh50reVrZXAsgmpBoRFsAlaiUiqzyqteFd/90PyIxScRTLkw8&#10;lnRGWAvDPveULkTrTmISQmdnz99q+r8i8qm85rspKGmIaw2hOIR4VfDed16vNchu123Eh12YuULt&#10;kq+AUdN89tlnXUuC8QgEga6nlpYWF4aWBv6Q13KED4zkCGNkZ4QLjByvBJYGsDRr87DtVxpXmuaF&#10;4tVeH7suWK04+uEMxKeVgED7Yo0fxn1jfOH1r3+9606ipTg3XfwUcTX975ucnP4crkssxDWFUBxC&#10;vCpQgjl/5sy5fbQImNa6fcc2Wbd+res+wpjuCCkxY4nPWDIgDSkZCUFKAAKrJTHCGZHVmsEnOAN+&#10;tebD37dt0vTD++bndzUgLR+2X+t/IfjhauPYdcHfzK6lf00JwzU38jfDz49DOOtGoqVHq48xJFoP&#10;7r5FE/971boW152Uz5fe2N7euv3YsdP9LpMQ1xRCcQjxqkAJZWH1qhXvLFdkH0SCQNCCoHZ59913&#10;u3chIBvEgRYExjarudJSgJB8UjMYSSEYfqvCBMTC18a3bVzf7LjhQtvLoTa/5exSsDC1YS8nLvDD&#10;1W4vt7+ccR2WEwas9loTlpYdLUJaDHQj4XJ/GT86/WL8lzRN97JbPl+Qs2fPy8aNax5whQhxTSEU&#10;hxCvGpRIBpR0/sfatcGUVkhl5ap+WbV6pbS0NLuxCMYl6LcOprUGM5YwYK0HEwTIiRYGAsIAN+Z/&#10;68CEAvjkZ/D9MIjOUBvOYHlfyF5JWLmuBBcqv11PKyvHuK6YdQ3F47TU+GgP15s1rRgL4Y12RAEB&#10;RDhYXrxZ71ubthI6paurx907Wg10AXJv05n4kztu/Ycxl5GiqSn9h/39fR/QzeHAJ8S1hPBLcCFe&#10;VSgprTl56szRzp7eBN0Ox48fd4SujCPj4+Ny8vhJGRwclJMnT/Jdavc1uenpaUf2EBnED7FZzdUE&#10;wMgZkiMcBtmbmd9yMKIEPnECfxuY2ADL08Lg+gKzHPz0rDy15fL9zWzfUOu/XBjg77Nt5Wfbvy4W&#10;LhlLv+R8zGwf4ue+Qf6MCSHijDMww6yjo022b9umLYe1sm7dWhkfnv2J/rVtf+4ih7jmEbYcQryq&#10;UBI6vXbNqvfNzM49r2QzTXcE/dS4tCasO8L8GIuAkIy8IH+f9GsJDhHxDTExQ4Rqj2MQphmwvIC/&#10;DWrz841jVwvS8V1D7f7lwI9j25TRrqEPE4Fa0SUerQkEgYkCNkmAMQVc7o/tY6TLuNLc3Fy+L9Xy&#10;WdLWdN6o1ugyCnHNIhSHEK86lED+bmVPx65sPPIvCsXiRGtLo0xNTkqm+qU0aqKdbZ3uremu9i5X&#10;S23KNDlySsaCGTIs/20uxGUuBKd1f0dsxXJAcvliVRzUZd/8S5VAEBb31QwXImP8IUBc2/b3X0m8&#10;Uun56fjiav7umlXFketkgslxhKF29hjb3CfrhuI4/gxIb9++ldbe8faO5h+K9kWHSF+T+/BHP/rn&#10;LS6zENcsQnEI8YpACSemBLNZ7cd//V998JuIQf3fdvq5/V9qzqTbzw6ckezsjBJ/VFoaW6Qx3Sgt&#10;Ta2yasUq2bBuo6zuXy1tLe2STqQlUolKPBKXlG5nkhnnOqFQ0UA4GpoaJZlJSzyZUCaMOqEoIRaY&#10;cmGukJcFNYTC3HxJWxhVW8jnXBj8nWjw/QI4tPqFNcI4sVGX47Vh/C+wXcosTeKaQciYEbiRuflf&#10;Cn76lqa7BlrGWqv1RxAQikRMCT+VloZ0xhnbzY1N0trc4rYbMw2LxrLsbS2t0tPVLau0xdfd3ZX/&#10;zGe/9C4t8z9RHk2zX/XjdX/+5x915dP0k5/4xCf68dfdkG+uIYRjDiGuGkoAuyvFyrtGhgd/rXtF&#10;X2l0cPg3evr7frt6bJ3aD588efJXlPiajhw76mYl0T2RVKIvF6MyN5uVmZkZN9bAmMOZM2fc+ANL&#10;MOAPgVHLh8xe4qoM5MpF/Ru0AvA3GLmaHy7p4No2iKpjJOy7tm3xLbzBwli4C+FSx/n4joXxw5If&#10;Rk0d+GHM3D6iUwO/rJTfwpsAmfHBn3SiwYmDtQow10LTlgKua71pC83GGrDg5cZNsmYtX3crnVi3&#10;bvVtmv4o+f3zP//zhre+9a0PaTqf0Dw+Mj4+/vr29vaHi9qc+PSnP73i+7//+wddwULUPUIlD3HF&#10;UBJqeurL992j7q9FYhGEYeTcqYEPmzAoMb1NSf65AwcO/M7xkyeaPvfPn5fPfvaz8pWvfEUeeOAB&#10;efDBB+XQoUNy7tw5JwyMEVBzpsuCLiZcujYgKIgKQjPywty2EltSLRWny+mbjWOJaMy5cSVis5go&#10;WVY51IjYhAOhgcww37/WTJAuZpcD8jDXz8/8LwaLYwZMDDAD145ryzWD7DHeV+Damusbfn5XEvE5&#10;X2aIIdhMJhgZGdF71Lpet7/4uc99rot83vGOdxy/7777dj7xxBPn2D98+DCOiz88HE5aupYQthxC&#10;XDEKhcKfxWPxD8xNT59sSGU+Fkkn/pcS0qwSW7cevuPIkSP/WwmrSclC9jyz15HK2NiYTExMOPLp&#10;7OiWjrYeaW5qXZzKikFqs7OzruVAS4KX5NhHPIwAHXmXC1LkW8WixFhSsq4oGZeVXHXffQZTubFc&#10;LDkX/+VcCM9gaZtrYN/MYMTrE/BygJAvBq2/LxK5GbC8LH7tcXNdV5Wi1t9c4rNt4oCx7Uzzpusu&#10;FlkSXAzhwCUsrsVHsLheHGe2UndPp6xc1SO3334rLYqnVMx/SMMOqc26zBUap+Xhhx/+t294wxu+&#10;oWk8pV6F4EiIekcoDiGuCPrQ71BxeGJ6cmqkq6f7eiME9X/DmVOnv9DS1tq0Z88e+epXvyp0JdFN&#10;BMnPzM05kodoirmitLd2Smtru2sh2LsQbENILOGNQNiLcuwbaVrtvqTiUMJP0ytA9KSrFlE/86f+&#10;ThO5Asl5Lv4IiqXpC4Cfj/mb38sB53ExIGKLZF014lg82wfm7+8jcMsdN4PIcS3t5cQhqsdNOBBn&#10;C2NpcA0YuMa4BwAxb21tlo2b1snNN9/oxILZZv39/U+poNyj8edcwBDXLEJxCPGyoSTZNzAwcGTV&#10;qlVNuv1bSgS/pm5M7TuGzg/+l+HRkZvuv/9+N3YwODzk3mEYGhoKvtegBAsBQTSTk9MSKUclnVzq&#10;2rBZMuwbiSEm/rceAOKCFUpBawJjnzB2zML6bq0f5XEtCUXtMUA5LZ6Zj9r9lwsI2s7TCJptI2b2&#10;cYH52bZzq2MO7Fs8c4G1xGrTd6Z5N6QaOAl3vQycE9cRQ9C5/ggxIC3S4F41NKSlvYN3HzJuNVbG&#10;IbZv38540idWrlz5m5rHGRcpxDWJUBxCvFzEpqenv1fJ+5NKPH/+A7t+9pf/7sCfRGdm5v/xzJnT&#10;b6bb6Pnnn5eDBw/Kgw895LqSIJfmtlY3CE0rgC4iSIY3c8+cPC3FQkDkEBlGV4bf/20gjpGeuZVy&#10;MC7gttWtNROJ5fZ1y7UeTBwA/j5MkGrtcnGpsEbeRtomBmbsA9/P9oEdJy5+Rvx+eAtrx20fcUhE&#10;E4vjK1wbzpdt7hnCyBgDwswxBJuWHS087ksqnZC8Hi+VC+5dFZZF4UNOLL6nrYmZY8dO/cGmTet+&#10;U/Nb6rsLcc0gFIcQLwtKEmuVLE6mUqk/VaL5mc987NHmN//ETb9xfmTwF2kpPPHEE/K1r31NplUU&#10;GIBkUBOSicSXlmuAZKiRDg4OU3V3s5UgIEgLElJK1XAJR0SQqwkGrpHfotEvoyCukZ4RMi5527bv&#10;70yD0wXli8NyIKwvKq8kOC/Og7LbOfnncrFtwDUBi9fDSwsgHovnW3MeWGkhEAbMWgtsIwpcO7ql&#10;uDeE5X6w1Akizz1MJGOSnZtjgqwTC+KwZhZCwfLdrKOlFYDf7epq+7+1TKFAXGMIxSHEy4KSy6rx&#10;8fH7pqam3rp+/fpJ9Xpw3779N504cUIef/xxefKpp9z4AiQEscRTSbe9SErKaWxDQuWikvdCfrHb&#10;CBd/YORlRIdBhJCdGceYh497ITNxqIWV5XLFYTkX+Nvk57vASBosd7zCuxK6b2bn6ocBtWHMj5lX&#10;FwNh7Pr7AoBR9tzcvHMX7wnXQ/ftvOy620q6vBVN15+JUkmvb76grYdqeoTn5Tg+5MSX/hCI1ta2&#10;L7e1Nb9Py+Kmu4a4NhCKQ4grghJBfHBw8GPnzg3+IsLw9NNPy759++TU6dOuBkmNmNqlUsYiOTnS&#10;Uc4zIuKjMUUll2IuGOiEyH1ywgxGmLi2DZjKyrZ/zI6bXy0sLmXxxxwuBr8shlo/SxfY9qVcxAGw&#10;v5wZ/H1/m+m4/vXyDXBN2bZ7YMJg17mQy7vBeT+OD+4jrT8GoGk54NoUV4rAexqIgwkPLvedrwDy&#10;ISdEAstkGp7q6en8bi13KBDXCEJxCHFFUHL5XW0h/Icnn3xannpyjzzy2KMyMDDgSAfySKSDl6ho&#10;DUA6pRrS5y1l9ZSyEgoERjgTB2DhfCy3H9HgEKUvDGb403ox+KRqLjOXLiUOFtbHYnyvTLVpg4v5&#10;AV8cfBew7e8vC72GlIHrVmv42/W3ff840LN3LiAvu27mIgImDHQd0WIDHKfVkkokFwUIsI1IWEuD&#10;L8S9853vdC2OHTt2Pn13w1++cY/8xLwLHKKuEYpDiJcNJYIN58+ff3b//v1NDz34mGsxHDz0giMG&#10;SARRoMUArJZaVvKAQIygCtX1jSJKbtQ2ITELCyyskZHt11rZLSkd0RosJK9kpqSFa/sJjU+Ktu+7&#10;+C/3hrEP0sZsu9alDIba48DfNvh+Jg6XguXj5+fOvxAMyLvtKumbAa6pH9c3EK+Z7eQbflx/m0HG&#10;feVemYgTJh0LvvlgLQz8CAMQFhZWxPhS3Pd8z/dIPCEf0XR/wwUIUdcIxSHEy8KpU6dumZ6e/ovZ&#10;2dkbGXh+6OGviwqFTE1NuZplurHBERJkDxAFIytIhPWO2CaME4N8UNM0wjHSMgIzcQDmZ9vOVQ6k&#10;5u/Gpem/V9f2fVepzh33XeevZHYx2HEj9FrXh+93oXBW7kUoOetZV3cC+GH8863d5txMHHx/f3+5&#10;ctpx4IsDMFHwXcQB0YfsuU/WBQhS0WCSAF1JtBZqW2q8Sb1t2zY3QE0r4q1vfevM8aNnP3jDzZv+&#10;uhosRJ0iFIcQLwsTExN/Nj8//4GHH35Y7rvva/KNx59cFAIIArJjH6KH2IsIwEXEobCQc11LRa1t&#10;+qTFtr8PaomOo5EIH6dZIkNzl4tr8Wvdi8HEASwX3vdbbhu3tiy2z7Vwx71klwtrfrUuqOSDWjrw&#10;8zf45V8OsWrLxU+TdMy4h9xXBAIXP+4VAoHLsiRJlilRUaD14IsKcZnaTMuBrql77rlH7rzzToTi&#10;+M/etfe6P99zS9i9VMe4+C8nRAgPSiB9WpH4rr1797oB6EceecRNSVU6USKIK1mUJLeQl1IxqM7T&#10;5RNwjm4rYWBsY4v+CIfusGum7LJovn+tAUjNCY4aXTTmIlK++ccsvD9YfilDyCBDM2rOZr7fhY7b&#10;NsLpb9eaxTdzratq/lYWztmdt277RL4cLOyFzLXs2Nawtm3GOBHivqBCMK/3uaDlSaZS0qStCIyW&#10;YiKRlFQqreKQ0vREFlTss1mmwfLeREW2b9+hFYpJmZubl+PHT8iBA8/L8PDIho98duv7Nf+lZmGI&#10;ukMoDiEuF3ElqL8dHx9f8+yzz7ovulGThGCstmjERY2RfQjQSMsWuTNXQyxuG4zkfCMts+WOQ/I+&#10;KIuZxfP9/LiXAyNRs1qirt2vPeb7+S7GYLJt14Y1s3wNfvmZKXSpc/P9ao8B9u0aIpx+ONKkDCZk&#10;lIMWAq0ADHGIx2PqF4w3xBBhV95gPCKRiMvp06dlxYo+N4Ptuef2u0kLw8NDeqNyf6JZ/t9BziHq&#10;EaE4hLgsKEn8xNjY2HfyDoMtr83nPSGFiv6KyhElBX5N6pZYRluNKfjFQl5bELqtdVOqibgRJRzn&#10;KikZGQKIhX2rWWNGnrWkaRbVOL65tKumkaSitV1czPwtrCuPluFipqVyZvtRJVBIcNHYV9P/i+bO&#10;rWoMiti2HV+Mg6tpMIjOADlurXFJfWPNKLPFstWkj1kewaDMS83C646bGMCYhxMIDY9b1DC5YkGy&#10;+aDryASK7by2IugGTOt9Z9Vc1lTiTemihi9XtGWhQtHYxHIoKYknotLZ2SHZhTm9V5qPHh8YOCPP&#10;7NsjZ86cJs33feADH2jQnEPUIfi9hQhxSezZs+d9kDHicPToUbdcs/se/SVgtVC3rQbJ6B9H7BWs&#10;Sjy18OO9llHbenq5uNortHidERKgbkU3zd9aXoD75O6bukHLIKHBgzfYEQhaEg2NadeiTKaqb8Nn&#10;guXBY/GgJTk6NuzW3JqcGlf37IaPf/zjzS7xEHWHUBxCXBaYacLy2Xx7gWUxGGtgdsqlYAQPoVD7&#10;t750MyMbMyMlzEgpxKsHu9YGZkBFVXLMn/vDfaNbiXWxaDVirJLLb4B7CKy7iYFrRMK961IdoHbi&#10;4bqdYm720rFjx1wlg0FtzeMX9L6HYw91iPDpC3FZgChYXZXuJB54GwO4FIz0IRjru7alMqwf28xg&#10;xHQ56X+7w79+y9mlUHuN/TgcYx+B4N6xYCLkTuWAliOVBX4PjCcQDhGwWUvW4kA8OGYzntgmPmMP&#10;pDE2NvZh/R18fzXLEHWEUBxCXBZ4qJmWCEFYrR+SvxSIZy0GEwQzCIfjWC1Ccfg/jLLeAz6AVL0f&#10;dHc5U4J3pveipPfQBIIl2DG+t4Ef99Puo3/fiAsQC1oPCAi/G96LIR2ER0XivS5QiLpCKA6vYejD&#10;2qQP309Xd68aPPx0LdCdAAFQS7wUiGNdEwgEgoDLPv4XEgHiGdm8llE72+rlwk1DvYhdDiws96M2&#10;Li4ED6njct9yfHxJWwxT4xOO6LmnxK0F95UWAy0Jtv00ERN+S7xAuXLlyg53IERdIRSHaxj6QK74&#10;oz/6o/UPPfTQet3G3nr48OFfVhf79UOHDj2qD+9/qga/KlA75CHXdB1BsE1N8HJhhGMEEWIJFRWI&#10;K7FXAu5+eC0Gptditp9QUcgowfOGNGsltTQ26X1Pa0sgWCEX0eC3gLFt3Um4GKJgYeyYiQziUG1J&#10;3Pye97wnFIg6QygO1ygQgpmZmcM//dM/fZw3TrV5f1wJ/N7+/v6PDQ8Pf0z3f2Pbtm036EPZffDg&#10;wV+rRrti2IPMg80Dbw/3pUBYrBb4WVq1YYyYHFmFeFUR8YQB4fevOduMEyAKnZ2dbilujG2+68BU&#10;VloGVBJsANoEAmObVgX32Q/DflFbjwxqA22JNv/93/99sAZ4iLpBKA7XIPQh7tQH6h+TyWQTg3o0&#10;zRkYxMUgbrp+qO1PTU0lVCR+ohr1igFRQAwQCA83D7n5G9FjgDBGNHYcoqAbyicJCMQIxeL7YoFd&#10;CrXhL2SAsvgu/kZkfhgrP3a1sGtgeYLacr1cWBm5z5eL2jytTJA0SET1OkgwrsAy6owxNGSWPtva&#10;2dYufd099p1oWdHbJ309ve49B/v4D9ex9j7ixzG2ycvyt3wpA79Txi9C1BdCcbgG8cADD7QhDAwQ&#10;UzNj9sepU6eci0jYmAAPNjU8vrdwtYAAEB5bdRWC58H2ycAH+75ZOCMQI+WrhZHchcxI3verRa2f&#10;X+56wIXKcznlWy4ecP7q2rmz7wRc72ua9xUaGpwhDExRtRaC+dF66OnpWTxGXGDXmvTsnts94H77&#10;FQG2+b3yG/34xz/u4oeoH4TicA1AH6zGZ5555kP60HWxrzW370YAeDCZTohIMPODB42HkBo6DydT&#10;DHO53NPr16//EZfQVYAuJD7ewiJqdCeQrxF8LfnYPq6ZLwiQgrlXC4joYmZkhdXCD2fHa8v8fwK8&#10;W3C5pjK8aJSx9hxqrRa1fqTBdxm4F5B/I+RfHV/AMsmUW1zP5adRWbKDr+9RSeB3gFAgGMQnLYMJ&#10;AGZ52j23a+temquKEO8+hKgvhOJwDUCF4EduvPHGP5iYmDg4Nzf39NatW/89DycvI/FgrVmzRjZv&#10;3uxqc/YAWo1OheJZfRAfqCZ1xSAfhIFaHunSerBuAjMf5ueTEfuQgu++GrC8l8sPo0xWm12OQP3w&#10;rzYu9Ya0lRXXzMD25ZTQ4tUKJefHfbSWIGTN74bfFq1OzK4XXVgY2/jZ76y2WxDjmH+9/fCAchCP&#10;fPjetP6mT//N3/xNuEJrnSEUh2sDP8xDqbW0bn3AdmutfTWe1Nro/4WsebCp2W/fvt0199Vvli4n&#10;Dft2l8JVoquraxYx4IGmZbJq1So3HdEnHJ8MzOxYLS7kfyXw8zNS8okKUsLFLBzw8zc/c4G//a1C&#10;rTD4Bux8LmQW31w/DteHcQVmI7FWEi6/I1ej19ZBOpFcvHb+9XT7Gl8TXEyX9PD3xcLyMT8rB+EQ&#10;IVoe2iLNDg0NfVLDzbrChagbhOJwDYCHFaLHbFCXmR4qDgtau/ue9vb23Urau1UUdmtrYvfv/d7v&#10;7daH8Xol819SUmf1y6uGpvcpNxC5YoVbSkNbMe4BRzCsRgmMEDCDbZtLWCOKVxJ+3ma1pFZLdkZi&#10;Ft+HnVO9wD8vM/88ljODH95IHOO3xG/K9m3bCB4jHrD7ZvfOhMGuE2GJR3zyIJ6lC/j94kd3FQPZ&#10;fDpUf8P/U39PH3YBQtQVQnG4BsB4Ag8tszp4I5UWQ3V2R3p6evoD+qAlVRgO6sO5V929H/7wh/fq&#10;9omGhobfU/d3XSJXiT/8wz/8O63l7UUgtm7d6kiAh5wHHoGAIIx8fDKxfXPNfFK5GpCGT1KWpp+2&#10;5W/iYCSI2THMh5/WtxJWtlrjXIyAL2bLxbHzRxjMz4zrY8JAfMYYGGugAsB9ZkVWFkw0EMfCAsvT&#10;0rPBan4njIGRd29vr6tk8PvRSs4/uIgh6g6hOFwDoJ+fAeGGxmZ9QMuSL5Skt69f5uYXJBpLfPf4&#10;5MQ3lCCfnZqZ3js+Pfl7M+XsW6pRXzH8wi/8wqQKzzvb2joWaDG88Y33SDTCB36WFs8zGFHgZ2Th&#10;u4ZXgnx9YWDbzPbtGDDSMgLEKI+VyVyLY/FeLSxdCS1bNatal8Fiyr2ci1n5L2SE9c0/d4jawgE/&#10;nhlhuGZsVwPpb67a8lCBIR3S9UFY/IhnAow40A1JPH7PtBra2tqyK1eu3FeNFqLOEIrDNYBcIS+Z&#10;hgaZz+E2S6EUlZm5vEQSGanE4lLWB258dnZLsqHxpkxj8y+ePTX4CSW2bdXorxj0gT/X2dHzbG/v&#10;Ctm+bads3rzVPfi28BpkgEs3GIOZdH0ZKXHMXDOIxQjYwpkBjvl+5LVIUlUk9dzjpEcYjqufC6Fx&#10;canlUttl/j4u/oQjPEZfu6Xhm/Wpu2XFL2aEuYhdqvwayL2IZi758s4BZWKmEGMC9P+zjz9lw+XN&#10;ZfwszQsZ4FobySPmEDXCSZnSibizDB/siZO2Xhu+96DNBT0s+WJOSpWiW549ltDziGuaqlxl4TsQ&#10;ej3JRwPGEBsVAoxtpsQ2aCWC43NasSHMoLZ2e/v6ZPOWLbJq9WoVh5YHtIyjrpAh6g6hOFwDSCWS&#10;MjoxLalkWkbGWM+mIK1tLUpO4tbLb1QijuoDni8V3QO/cvWqNYdPnXpYCeD3/sdnv3iHklS6mtRV&#10;Y3xs6tN33Xm3Ix5mSF1//fVum6W8EQMIkSm1dIHR/QXwq63FG3mZLYfL8bf0zAXL+RGHa2M1ZutW&#10;gjCNuAlfa/hfzK4WrhavZXCCWS3HYqqaP9cNlzIiCBYeuGMXgF9+26driDgmEP6EAlB7XviT73IG&#10;2RPO8sAlXfKgjHQn0W3FlGtcukNvuukmd57MrtuxY0f23vsf+y8uoxB1iVAcrg28wAPHQ0j3UvCi&#10;W0lr7DmZy+akoA85oAY/Mx/U1tesXt09vbDwi+9719u/kS1V/vHJvYdudYGuEn39bX82PDJ4+Ef/&#10;zftk3bo1bsYJM5eYRmuEQ8uBWU2Qgg8IxCciRzJVIsK1bVC7D2qPGyxNP31zyQNC8kXBzcbRlhjd&#10;Y/hbOYgDWfqEybGL2dXCzhOzNGv9KKONEZigAcrphwW114AwNl7g24XEwc8fWJkuZJQHIbCxBSsr&#10;8VmUjzf4Weqd3yblv/POO2XDhg3aIpH/+Pa3vP5BzXuDZhN+z6EOEYrDNYBnDz73eEtzg3vAePB4&#10;Ae355593tXXeWsafhxPC42FHPKwWP59dkEil/N233LjlsYV88Rn1u7ua7BVBH/rJFSt6X681wsep&#10;AW7bts21IBADWgsY5APxUAbIwmrnmBFPrfm42PHabSM2c4Hv5xNZrUhAVlY2S5c4tWldzKx8F7JL&#10;gWvFPQOEpzyUz8pI9xz3lfuLH2UF5O2LA1guTxMGxMBaDlb25YTBzGBp1pofjjJzLSkn5WWb+8/L&#10;meRJq2H37t2yZcsWZxrm9IlU5BPEPXHixNe1HJ0uoRB1hVAcrgHcuPP6fxifnDnNA8fDjDi8+OKL&#10;cuDAAefysX/8IADeZmV+OsQCmQBIYHJqJpFMxG6cnp3/J93/SbVud/Bl4Nd/XeKaf1pJYXh8fPS3&#10;3/Tme+QHfuC9cuutt7p3K2g9UBtnrX6IgTIYifgCgUEwoHbfd20bXGr7Qn6ce23Nmetk27Ugjm+v&#10;Nigf95S8rNZtQo8hurjcS8IQ1if05cyuJy7n7osCflbDx+z6m9WmYfD9uZdmXEPSxh9RoJxcXwSB&#10;5Vz4Xd5www1uXa7bbrtN1q5dK5Fo4vd3VCprBs4OfmrdunWhMNQpQnG4BqAP5WxTa9Nf8ADaJxqx&#10;I0eOuBYEInH48GFHyDyoPPQQAv29EDUPcWtri4yPT/KB+G5N8P85PzTy/AMPP/EOyL6azSWRyXy4&#10;/5FH7vsOzWPFwYOffWRieur987mFheuuu07e8Y53uNoh3UyQkJGGuUZMJhJGNmY+zM/CGWq3L8fI&#10;m2sBYdHNwTWha86uoU+chCdP3/C/mNXmV2uXAmHIh+vCfYNcffIG5GPnwPVkG/jpW35WbiNvPy0T&#10;HutWw7X8CGtp+Gn5aftpEo/0GFeyLiXKxfsvfAJ0cHDQtSJ5J4YKw3d8x3fIdddffzAab3xPS1Pq&#10;v49PTP1Tf3/ve/QehKux1ilCcbhGMDIyXeKBhByMAHgYs7PzMnJ+RM6cOCPnz5yXmWklvKLWLMtK&#10;jOo2N7e6AezBkTHJNDVLe2e7zGbz0tPX0/3619/2+cGRof+l5JipZnNR/Ngv/3Tx7rvf9MOz8zMH&#10;v+u7PvgXf7z3M5+8bvu236NW+KY3vUluv/122bRpkxuDgDB4PwMyhpQpt5GpkRcu+8BcgxGSbRuW&#10;C2fp2HXx/SwfYARLeeiKo2xGtsuV7XLsauFfB8pAeXwho4vQKgT4cQwxA5Y/ca3smBE4hgBwL3xR&#10;gKytZWLiYGWoTc9c0sRMFMzoRsLlGlJOujox4vHG/o4dO+RHf/RH3W9i4Nzoz7c0Rv9xNlv5QS3D&#10;xkKhRNx7Nctg7e4QdYVQHK4VlAqv44GzpjsEwUtEEAYvxNGC2Ldvn2tNUHvjgW9ra10kEggB8hke&#10;GXc1Ot2Uyalp6e3u/b6Zuan9xXL+Uxr2Lg16wZZEd3TtuYXi3LNNjU1tucLC9//Hu//V/rNDw//X&#10;ddu3nOPlOAYbaUEgErzkRCsCEjZx8EnNJx/sUrhQGIvvH/f9IC6fAIHVxM2sXIQnjF+uS9krASsP&#10;14iuQ0QBMeA+0fKDdPHjGOEMfv5WHiu/mQkDvxuuBa4Z+1wXX6AsTT89c00giINxXbm/1hJDyCgv&#10;58Hvgd8Bv4m1a9ce7Oxe8aGdH1jzYKFc/p1YpPAHqVQiznXXNP5Z0w7FoQ4RisM1go6+zi9DIhAF&#10;pAHYLuZLMjczJ6PDozJ4blAmxyeloC2FcklroQV9+OJJZZ+IlMoVyeULks40SKahUea19RDXY3Pz&#10;c0oU6U3RSOw9hVL+MSX95/Sh/X21b5rdtPu9G1rT8cZ/M5+dN7LYrDXHFXrogJLW+I033uimK77x&#10;jW+Ud77znW7wkRojRIJgYRAcID4GQRnpGJFDRpxrLXzCMvP9LB3fn5o2wI80fSFg3+Kaa2Zp+WbH&#10;LG3MCJZtS9/Kjp8P9onPOVpN3si5Nr6lwX6tH7C0/XJZOX3yxiUvaviMX/hdSRggrh/etjk3wpMv&#10;+VkrxM6Za8uYAnb69GlnvOB2yy23CF2NdCWtWbMm297W8u7GdPQPyw9UfuDMqTO/nE4n3erC5EvF&#10;IUR9IhSHawQT43OLNUdcBvx4sOwh5kGjBgcBIxqEgVR4qM188MDz/WGoktrfzOycCx+LJTbNZWd/&#10;YeDc2cd0/xtP73/me4MYIk///bHWkbHRXQ0qMBrU5dHc1CjnR8bfquTTkUxE3cqtDEDeddddcs89&#10;98jOnTtdVxMD1hCK1TStfPgZOdYa57Sc/8uBH55tI1H/uhmhcpwy+a0Jvwy2jWvbPmEvByN1s1q/&#10;S8Hywiinv+/72zHb9vd918zOgxYE5862wT9HQPcT14rrwjHAPaTbkN8g410cZ1mM9evXy9vf/nZ5&#10;29veJn0r+v9h3drV36vpHNXreUcuX/zP69atiefztCJfem9C1B9CcbhGsKoj6BYCEBfNeJrv1NR6&#10;urqkSR/gvBLvuNbiplQgeGgJH4npLY4uPYR80L4kFWccp/VQicQkXyxLVlscuLyF3b9yVaIcidxx&#10;864b/k7ze4f+yURuiZzv7ux678mBs/cVtGWSTKWlWBI3SymTTkheWyrULulrRiBoQTAW8YY3vEFo&#10;VdCK4DgkQ/kwap+cB4DAICqfqH2iw/B/OVYL/EgfMoMYEQmrMXOMslEed+2qafh5+2VgG/hhscsB&#10;52b3E1wonp2/XYPlts04h+X2fX/imZGnHbOy++lyjH1aHbQYKDOiTvcR4woMPNNq4H4zpZn7TLfi&#10;rl27pLOr++O93R0/pPHv1Xg/NTwy9kgqlVg1Px+8Ta/JurRD1C/Cu3ONYHB8+q3WpIdgMd6UbWtu&#10;cQ8vDzK1cloU1nJYjnzMD5fe62w252pxiIS2GpQYyzI7py2QyRkZHRuXobHJxMTM7OffK/IP5afK&#10;t0aj3/+FdStX/XBTOnVgbj7napAgu1Bw/c2QazwecV0YzFR53ete51oQiATbtCToj6b8kI0/YA18&#10;IjOy8t3a7UsZ5+kbwN8nPz8/d12qLQf2l4PvT3jbxyU9v3yG2n1gcc3ftmvN0rO0fbOyY7a/nHsh&#10;szKwjUj64xGWLkY4hBxhYCYS95rrxzsuzFJjqfh3v/vdvOA21NHZ/V9/4lf+8pcjkVuSeh0/NjU9&#10;+0c9PV3xqamZavoJrdxkNU932iHqFBElkc8oqfxVS0vLZ6p+IeoM+oA1Kn8fWMiV1x0+fFTOnx+S&#10;k6fOyPDQebcezpQKAjU5xiJWr1kjd999t9x86y2umR+NM6upLIUq4QHIgIcdeYhXlJgiShDUE6pu&#10;TOPEVShi8aVGRz5f0X0Xb//w2OTXVnW3fWeuJNdDpMkkwpR3goSAQTSAbqaFXNGVi0FzPmXKgDnd&#10;EHz5C7/RsbFFgTDCAkaMBsq7nMuSExcDomMkyPlDaAgT5Ef6JgKcB+KKBQIX9LtfKN9a4L/cMdKy&#10;c6k1APH6MH/frd329+164dq+H84XQFwz22epJMJA2v54goFz4hy4t4gDLuna0u2kQxfS6tWrJZFM&#10;fXx4vvlXd6yKjul1fY9G/w0NvHN2NhijamgI5jqUtNUZiwXnkFtY+KDej1dkWfkQrywu/mSFqAs8&#10;+uQ3/qU+ZOsgOh5iZh5B/JDcyZOn3YtwR48edX3AkB0PrBGFwYgLf3NZYi2W0BpilAXwIlLIFx3J&#10;z2utjprd/FxORkcZAM8paUQkqy0FqUSu72hp+dDYZPb6uD7giQQrswaDppAp6UL2mFElc+Hpi6aG&#10;SSvirW99q3znd36nvP71r3c1Tt60JgxlRCQgaIiINGtJ15W7em6Y7V+ukRbpci3JA+JjG+MYaRpx&#10;+iCu7xosXYt3MYN0Mbat/L5dyL/WLD8/31rXzN+3/DHrTrNWAttWNq4D14P7QCsUUWewmS4kxAEh&#10;oAuJbsN/+2//bfbGG286ND+f/eSv/s6f//r2lZHtJ08N/NPk1Mz/pwXcOTw8qi1bps2mNW7w+yJ9&#10;BCJEfSNsOVwDmJmf/Vwm0/jO4eEJ93DxwM1obezFQwdlz5NPyckTQS0cwbjrda9zpLtt5w73QRXl&#10;fEeGtBx4KI3M8JeyEqWSAPuxaEKiWolFMGhRlEuqA+o2Naa0dj8ljQ3NMjc/o/t8MziiZZiRnp5m&#10;KRa0VVGojm9oOpAtpMu2iQUupOPKocfokqClQ5lf1FYES4CcOHHCuTagDjEZiZMGwPW3gVs99SIg&#10;DSM8ygYoD6TJMdLhGNsY28DysuOG2m0LY6gNb3mQX21YwlE2gx3zwxAP+HH9bQgdsE9YPx+M9DEj&#10;fo6bQLBPy9OPD7jmiIC1Fs6cOeOOI+BMLHjLW97ipqi2t7efWbNx19s7m6PPE29mvvwDpcLcJ1ta&#10;mtzvNMiD8ohMTk67tNvagsUYh4ZG9PfaHbYc6hhhy6HO8dG//uPOxnTDd07PzMpCLljhkoeOflta&#10;DrxLkEqntUmflmZ9eDs6uqShuUkf9OCN1Uo5ICtaBgGCW671SX1oWRo6LfFY0vkhCMRxwkAcjTs1&#10;teAEAaLIpBtdzX5+PliWe3qGrqClbglIF7DNcSNbq52z3dCQkhUretw0V6Y70pLAaElQG6V1wewm&#10;XqyzdzMsHQz45HcpGDkaMVoc0qRcVjZ3rTR9wlhYQHi2LW7tNq7Zcv4WHrN07bi5/rbvZ/t+PH/b&#10;9zNbbt8PZ8KwZHSvsQwG4z85FeY5J968TU9LFKH2x7C4t1Q6wA3X7/oEwvBnf/Z0w4lTAx9rTMv/&#10;8u9RPE53XjCuhShgdDHx8hvCEKK+EbYc6hyD5XJv00J2kPcTxiemZXxsQom3USa0JkZt+6SaG2+Y&#10;mZc+Jd0d23fJ+o3rpK+vX2t6TdVUIHv3V13EAiIMXB7ii8Ee9mURoVZ8keNV+ES3ZPhrLTVfdi0I&#10;uqEGBgZcLZXWA+fGip6MTUBqEBThmFYJUXGMabNlPQfGNAiDIFFeM9K0gVXypAxO/FQYMIOVz7YN&#10;pEFc28Zqt4PzWIrjbxv8tM1sv1wI1iWCqNm3tP2wlhfbdv3Mj3hLZVl6X4FyE57z5GVJCN/8uE5c&#10;P7qHCoWiu06Aa8O1LBTymlbMucQJZpVB8G1OuN/85jc7275ty4c0zz88PzT2kd6ejl8jDbojGxu1&#10;4jA96yZK2Pn4sPPS/5LPhS2HekUoDnWO+XLuX6cjyb+emWd2R1QfpmBwcGY2ePOYwWnIlG4Ymv3U&#10;uPnKFoTAw8kDyLPpP6T2cIJy+ZsXn/NR+2C/BE4cSGeJaGth8Sk7YX3X+UvE1dwzmbgSStb1a0NW&#10;iAOix5Tdxx9/PDhnFQj6viFA4kBw0djSy1nEg9zYNhFZrvx2LTC7FsF5fDN8/+XSsutn4WrT8v2X&#10;c7V+765FrQhx3MzAtl0/jHB2HYmPcW1MBCw8+4TlOrEYHttcJ34v0UjCXTfCYQu5eXecdBCLeDzm&#10;fls5bbXym2K5bVp5zD7btGXHh3i57dz5kf/W1dXx8+THb5LxBVoL6XRKr08oDtcqQnGoc4zPjP5s&#10;W1PnH4+MBx/0L5eCBzCnNW5qxdTUeLghQgMPOWF5mBkw5tm0rhmw9HBSs3x1xYF8gzAvzdf2EQeE&#10;YW4uL1Mzc19c1dt27Ozg2Ae7u7tUIE66c2Msgi6OQ4cOuW3IDkHEj642yIu+cYzr4EhO/RAaukE4&#10;B/KC8DC2rTvJxkUuBf86vPSaLM0A883381G7H60E5E2ZObbcPbJ9I3D/mPlzXnYckA7G9Sd9zP1+&#10;dJ/3TZiSevDgQUnE004oiMe1KJWXxosIy+/HxIHpyayqypvPdAWuWbvhQz1drX+o4f7bQq7w8+Rr&#10;ZTFhCcXh2kUoDnUOffA2z8xNH65oDY8HLzsfDPRp3c49gIwtQIg8wGY8jDzIbjxCydFgD6kRB1bl&#10;kiuDikOAC4vDpVApBX3/ra3NWvZ8vrkhcWqhIJs5hj8rzdJi4DwQRVoLtB7ofsJvZnbaiQAERzib&#10;g2+kyT4kx7ly3UwMTEj86+ODMLXwr5/ButWM8MjT4i6Xhg8XpxwMGvvxAPsYZce1MLbt7/vHDS7t&#10;qvGipLWmAL8N0mUW0sCZ8+7dGPapbCAOdq3wQxxcZUTFgZYoXVHMUgrEYf2H+no6/nByavaFTCa9&#10;jfuVTifd+AX5Wtn96wWWyhaKQz0jFIc6hz5gm+cX5g7Hkw2O0GZnsq57QFQsEALIDf/gAQ6MhxF/&#10;m7du5IHxUHKcBxdj/4pxGeLgp28k4ZMFn0ClFQBhUU7OCWKirI2NWvZK5e802KfOjsze2dKUfl+l&#10;XO6hqwnRgPjHxkedKHDetARswTrGJxAQBIB9BINWCOcM/POnPHZN/LIFBLa82XHGbWx7+eMvTc8H&#10;+/FIUOO3Y1Y+/IxYTdTsuuByX3HNOG7GvccIQ9cRfqTDdGLIHYGl1UUr7InHn3ZdTVwnE4eg0mHC&#10;FHHH8vkFJw60OuzN9/UbNn+oq6OZlsPZYqnST3jeeWHAmfikQ3n9awA418BCcahnhOJQ5zjw4v6f&#10;3bFl5x9PzS6NOQBaDjx4RiA8mJjViHHZhyR88jCBMPAAXwx+2G+CioOR44VA+YARRK2bX8i57i/e&#10;o5iamnck39PT7o4xBqGElZ+bzx5ta22URFS6pmZzPYienXOhGIwrIBAMaFML5pzpNuGFO0QBMuRT&#10;lYxhEI7wdk0QDK4BwmLGPmGwJSJbahWYG1gQxkftPlgKHxwzF3EwfzsnQB4Y5YS0TeiN/G0f8sel&#10;VUClARcSx599wiIKFo/pzggwgvCP//iP8uQTe9x1wc9dVwlmcJF38Jsqud8SA9K+ODCddcvWHR9q&#10;bkw6ccjli/2cA+W1cwB2Xj7sfPV/KA51jFAc6hz6oP2sRCp/PDgy7h52xhwg/3Il6EPmwfUJnwc7&#10;qOkFBilwjIedcL65B9ctonFhWLoXwqXEweLXEoTtNzVk3KA6pEZZEQdAedvampXk57RV0SisycOx&#10;rq5WJfgFaWtOv//nfuP/ffI///r7m06dPPv9vV0d70qnUptpOSAIXAeuDa0LxMFe5KKVAnlBqCYi&#10;CALkiFDgct3wIxxpUFYz/Px9LeYi2PcRHF8SEts2FyAO3Av8zEy48OeeQ9pG/iYM7OMy+QA/fgvs&#10;Y4SDyNlmqZK5ufnBvt6O/3lmUD71Gx/5yPxf/j+/fv0Lh47+f/v375e//V+fdC0slkEhXiQanCPl&#10;o/ylkolm3qW5cuXKbxKHfEFbDsVCvwkDLtctmWTcIrhOPux6cAlCcahfhOJQ5zh2+sjPrl+94Y/H&#10;JmccoemzGhCUthwgEIjMiN6Iy4iHbY7jb7VhjhGeB9i5Wh2/GCytC+FS4lBLDLVIxOKOmGg9WHlN&#10;JCh3U1OjisGsHg+m5c7PV1+4i0ZHWxoSwzO58qHmVPTU+Ez25kw69cZUMuYWAyRN0oGkaC0wLoFI&#10;IByQHefOcY4RhvB0P2E2wM81Q2xwiUM4yoXLfuAfTASgTGa2D7jOAREGomBmfo3pRheGe2uCZSTv&#10;twggZhME28dl3+JwPpYP23rtsvPz2XhLc+aHfukj//zQ73/kXaOU6fDRsx+KRop/8PnPf14e+NrD&#10;Tjg5T9JHHDgv0gnOJ3gRkfNEgBAbE4et23Y6ccgu5M9qnioOzGwKZimZG4rDtYtQHOoc+XL2Zyul&#10;yB8XqrOUYlEG/FQhqgPUvNXMPkQK4WE8jDzgRmomGpjtG/EQxuJhPLQcNwNLD/OSUFh6dKvgmh+w&#10;cLjkB1FBgFYewhlBlgrVN7Sr+Vu++FmYi4F1oIgHYRM2nYq790G62pr/02eeOPJpFoZbmB5v2b2u&#10;4xfGpmbfPTw8nGa5DgTAiJ94lAthsBe/2MefMJQXseD6E559WhjBooPBtfWvFyAuxjlA3IA8Aded&#10;60/4dOKl5E54XCN9CJl06CZCEDhX4lKOrq7Ow8q9T2tRXxwZndq/dlXri6cGRdb2ieCmM5FsV2vl&#10;d8tF+cFCoXiosSHxtgefGCvfdXPngYceerCV6cKf++wXnDjYtS5XgrWoOF/yQRw4b39AmtlKjDls&#10;2LTlQx2tjX9YKJbP6rk4ceC9Ce613UPWUGLZDMYi+CIhx7hXDFxzuYYGz31QWyOhONQhQnGoc/ji&#10;ACHFYylHXCYOVtMzwsWMrHCN5NyDr35GcmwTltonhGMEjh+wNIjHNmb++IHADfIB5vrHKRvp++ma&#10;69LSXcJx3OLZ+QDKdDGUlPkoO2UFDZngbe+Bs0Oja/p7/lY3p9S+8qHf/fjUz/zETzZu7pAdzx8/&#10;27pzw8p7larfmhG58+zw2M50KtWj+bvxDLtOXDvEgTJQHsQA4aB8EDxkOToavDfgG+BcMK41aXIN&#10;AGWF9EmftFoaW15y/THbxp/0uDbkp9vZXC5/rKU5/UVN6lPR6B2Hx2YeX5NsFJkYEpnVsm7b0CiP&#10;PrrnX9x99+6GbLb4L3L53PVtbU2JbLagv5/C/2hvy5SLpciP0aX0ta99TR584JFvEgfyfaXEgfJz&#10;vXijH5Fg9hMgXLlSuT+TSrxXw004zxB1hVAc6hyXEgceZnsIAdsG/HjAWd8G5PMQRNCnjlGDS8RT&#10;i+RkxsNNOiRFsjzoPOBGwMExJXTlO+tWsvwNVg7iWDzLh2OEd1YKjrFt6QKLR/iLoVgqOLIlvjsf&#10;DU/rQWvUSr585S4YV+jp7mDm01/pNXs/8ebK5Z9R1XiiPxp9mn2N3/XQ4bHuLaoeY+PiBrNPnTwl&#10;fSv40J3IurVrZfPaJulwe05xdg6dHtze1dW2WFY7T8C9Abylzpbyol7zYCYW9+/I0aNy+/W7vqyH&#10;Zgc1v7GxWWlqbnK1fsC3/s6fEs0z2Aff+0O/kv3s333spOaz/fSZoY+uWd17Y3ahuC6TWbpGCwvB&#10;ukhca85ds9N9WpV8DCrrBE5bHHp+R+VTn/qUfOPrTy6Kg/2eTByC63p14sBsJxU011Kg5UDaLKvB&#10;G9QtzY0f1DzDVkOdIhSHOselxIGph7g8iBA4YB/wgDY0ZPQY29TWgmmKECku+yy7ETzESzNjIIVA&#10;VOhuWSJvM+BIvPoSHAJh/gb8g2PBSqvkRfqkDYFDEhAHnzQljImPlQPgR7iLgeUzTHDIA2Ob2noy&#10;GZNsNhgT4Jpp3vlkInp8Xgk0nY6vJ+Wh0clnV3S13bvnuRdl93Vb79Uq7PTEnIhWwA0LWqYj1e1X&#10;FXr+mfvue27Tm998XdVHRPeld8MquW5De/vZ8xNvXrmivX12LvdDmUy6s1ikRg4hBy1ErlsiEYgr&#10;PwX6/fHnWtCl1dbaOKCX54v5Qv4DdCkx5kDLgYF6rjvXGnEgnVdKHPgNsQgf4sAUV8qTydByKvLS&#10;4wd7u9pCcahThOJQ57iUOBRLvBQXiIGJg3vI9eGEKAkL+eJnpM9Dy3HWV5qcmHbbhMMlTcJgVmsP&#10;HvKXdg25+BJMeVRac34YIDxm2/TlU2O1cpAu3SR0aamsuTCUHUICli9+lueFoCVx8QmHEYdzsXzI&#10;k+9KzMxmHUkm4lqTzSMoMVd7xQ+48HzcQEGrg+UfINTGxsactkROTEzNuf7/TLWXC8mkZAva8olE&#10;Ll5GAMlyzWIxFchqcNLQWyQlyotwaqNnZnZhXXNzxh3ncnIZzeW2U6ZAwLnHLphzuXYY5w85c22T&#10;ST3vGd5szmg8Zg/Fn9AGxM9rHo/TMqJb6Sv33v8SceCeEp/fDvm8EuLATDMVM3cObNt3HTTxsOVQ&#10;x7j0rzpE/aJac8cMiw+5MgpiwotOTFVkXrvV3huT0QHCpVJx9xY1L6BBJvZQE4++drpj2IZ0TGQs&#10;Pz9Pw4X8iUcazBTi05LUWiEkK5MWxZEdZEQZKBvpEO9SsFaDEysNz7mTDmlAlG52UnX2EnkBzo1a&#10;bFtrk+uCMjKcnVtwX7SDbFk9tquzTcUjkVIx2ZZOJbdpQ2dbvhzZNrtQ2DaXzW/LFsrbNNNtlXJJ&#10;3fI2LfFLDL9YNLItEYtsS8Zj29LJhAs7u5DbNj2f3TarlkpGtmUyCZd2sRRZx6J1AdmzSipvvjPu&#10;wZvvwZRSu7+Abhpq5Vzyhoak3ssm6ehodYLHuROHluN89a36yam55/fsOenSAHbN/Ots9xCzcFcD&#10;ziW4n8E+5aDc4fcc6h+hOFzj4CH2AXFgPPjU+JjXjzhAyAgFUzrPDI6uYjAUTshkGOwMZsW4mnFV&#10;JCAMyMhqpEHtMegeIm0QPPRB/n45lvODrMiTF9VYIwnjA0W8h0ANXg8vlp3+cT/tS8E/Z/LBxSg/&#10;7wFohVZ6ezpd1wafNuU8mfI6NT2nNWXKGYiMiROgPIjKgooFfgx007LQbFw6jXrNSIMyUlYzK7sZ&#10;5zw3n5W8G4ANyJEWXGNjgzSpBWMEQbdcUObASDeVogUXhE+n487okqkW0aVPuek+mtKWDa2EYpG3&#10;43k/gvNB9IJ3OLDO9sYXdu9etygGXB8f/n0zu1qQB9fL9Ic0KTfQxlmIOkYoDtcE7DbVuJWAQFmP&#10;P/CDkIKat/uym9aOWZiPD6ucOHFKjh8/6b4cd+bMWWG9fmpwPLMMLEMkGSU8xCENESrp8FlQHu5C&#10;MRCFfKH6hbbqILg95Jb3ki3Br5UiLix7MTBwxg2C4g6cPSVj48NaY4eoNV2NTnkYj1hK/6XQU1sE&#10;3SzkQZeGhceFhDGEbXpmXhj3husIa2VCJBABdv38TFgwXuRCEJxQ5AIi18N6TSoyrzV7C4coBRYI&#10;lPm1tjS72jvixT7XL7BALMiTLi66gBLVd07In+vr8nViwTsWDLjTGkSsySPoSuJcEDW66WgxsJ/L&#10;lVxrga4x0unoCL6yx6C46ofbJg8HlkCxZVC8lqjZ5aCsxS5rUN8MlgbjI5SHfDlfupsutehjiG8t&#10;ln/6QtQRUvo0Q3bUVpvcQ59MBF0P7psMxaUnM6LhmDzkJhBV93NKYGUlsgWtMZ85NSD79j4rTz+5&#10;Rw7sf16OHj4m584Nq4DMO0LmgU2lE26GTVs78+q1dtvMm8u8WJbXvGdldm5aZmenHZlD9qWCEgor&#10;i0aUjKNKpCwHofvq41wYkOmqlbKSaqmotXg9F81nempSjhw+KM89+5QcO3pABs+fkJmpEUkrQRZz&#10;dINUa7ZasIoqBqY5MbrhTrdCopo8xAjhMBML0jMysm0EIuhmYQwmeL8DQs7rNvEIF5DlS8dMrDWC&#10;F0QMSAs/QBjSSiSoyZMmM7w4hmAjVIh03IkK8blX+MdizAYLwjt+1uuht0dUc0SL5PajCT2mp4Ff&#10;BdGq7mMxFSv8ilqwZCbt/LTdsWju2lTjWNg5bf00tTTIudEJOTwwJA3NGReWY3pXNA7xzFWJ1h8Q&#10;y2bwdjTny7lyL/37nIgx7hGMjbjfop43Vw9Xb5OmrfeL66i/HfLn+xBcK8SO64GANdoAToi6RCgO&#10;dQ57fPi+Mw9h8LBCTpBQ8E4DX2zTx7BqekvdU6okow8yU1Xx5+tuea35ToxPKRmfkD1PPyOPPvqo&#10;+/40XT10f0ACCAFz0REK9vXRd3kG/vTvB91Nc3Mzrj/f1YKVxUrKcJQDQILEhYQpHzVcujXYZjCS&#10;F7poqSA4ZwZOyv79e2VkZEjimgcUx1gHp0CNuxbVLJxr2yEuDLq5XJeg3qN1fe1fHpoel8nJ4F5z&#10;H7nOZRQQsV0GJqC1wI9PxIKS/uQCcQpAcFpFxCLfIA0lGw1HFxn6StfXmYHz3xXECFGPCMXhGoCr&#10;uVOLdtvfPO/fHl5Xw6sSppGz1XQJgzEwy9jDCy+8IPv27ZPnnntOjhw5JmfPnpexsQkViTnXdULN&#10;Np3mRS9aEIHxBTpqf/xsECq6SWwsIpenX33B+ZEPeTOLito1+3T/WBdQUOMOZhKxeioLvzH2MDQY&#10;rA7a09NF5VPToiod4mqg2uDuBfbASZnZvXu7+y1Zi+tS4B5hwNLht4UfLyDWwsIC27TfrO3T+gW9&#10;vb3NbiNEXSIUh2sEPMiupqdPGHPErUbHg2qwbR5CtukGsQcakTADpAWpDw2OuJYDn+NEMA4fPry4&#10;SifvCWQyweAmXTPU+njQIRb2GzJNTgxoPZCWDXyakGm2WoagFYEwBMton3WzlAhPqwYBostldHTc&#10;DZbjXypVhgaHxs775xbiykDN3d23eET27v2G9KqfCbZP5BcD98F+RyYO/r2pJRGStfS5/7RerPVg&#10;3YVsM8U4RP0ivDt1jseffMa51KiZgkn3D8YDtviQRvTB00Y9S2lQ5eaRZzuZiktDY9qNG+CyyB7+&#10;bsA30AhH2rzrcHbgvBw5fEwOvXDYdTsNnh+Wqcl5mZkuyELWdSrrw5x0goClU8EAKGJjS3hQRubD&#10;8yYw5aNiSl8+hFIqlh35Hz9+3AkEA6sMonZ18qH5qFvTiHOhPMWS/L/9PR0/wTLeFwbHLnY8BKCl&#10;SMuTbp4V1be9uR+IOO6l4IuBmfnFtHVZi0AUlsRBg7l9xMGy477jj3CFqF+E4lDnuOO2m77ErCNq&#10;1HyrgJVFmfFDbR3Gru024iEMHsSgS6ezs9OtwQ8xMDuHhxpA5oiNdQ0hOBA03Tu0JJj6ylRTpsGS&#10;HzObqPVlMnzWM2hJWCsC11oplGFJKIKX8AjDOENDJsif8uEmk2k9jvBEVIRm9fxYPrss+/c/K3/6&#10;+cdfYHaQ0oorb4grA9c+qrec67pixTrZf3bGXX/uEy2Ky4H9Zuw3hgEje0PV28HCkTfRg/seHCMe&#10;L+XFk7EDgU+IekQoDnWOE8Myy0OGCEDm1L4hccgXEmYKJg8eYeyhx/CDtHt6etxH4bds2eJEoqur&#10;yxlkHRA6tb9gDIHuKqYbTkxMyblzg4vTXgcGGBMY1rz5ohovXiFAweB4MAc/qYIRuJARoPXA7CZq&#10;qOSDSPF27aqVq6W1pU3yKhxMsSVtRMHyRfRu3X2D/My77jyVSMYOusScQJiFeDngvjB0g3D3rWOt&#10;p2b3u+GeXC74XRHHzH5ny8F+f/5xNmm9EJdpuIDfr1ZrXnA7IeoSoTjUOT7xl3+phBu8CMVDSTcB&#10;y1HwcFErt+4hwANpDy7iAHnz9nNfX6/7MDzkzMdarCUBYSMg1vogLuQMoZMHs5EYH2AAmzea+Zoa&#10;rQoEinLwsDOrCUGgJREs2RAsz0HZaJGQDmniz7eMESbOhVYQLZPz54acCCFMdFfNzy3I8ZMDpFGY&#10;nJwNX5O6SkDMTFXWW+KwrjlYY4vfCPfmUjCiX04g9P9FQTxaf+53qkxjlRi2+U5H+BJcfSMUhzrH&#10;j//Yj+nDGHzWkgcLAmaNGwicpRaY0cP0Ukg6aOYjDswYWjLmrLNk8urVK+XWW3fL3XffJTfccJ2s&#10;W7fOfTYS4obIIQ3ygbwRDAiA1gotFbqXWI+HAWu2efOaMhCOWUmWP9u0IGw8gjIHs5Qi2orpk40b&#10;N6tIdLlZUSeOn3SzpIqFsmTSwUyovr5+TScp58rltU2NDTuUYvScvFoq706YKSCci9m3O5itBDnr&#10;bZAXnhmUPSfH3YeVEAZcKgdWKaB1YfeMOC6+7vN7oNuRCgnjBSD4zWTlP/2v+9cWi+UWBp1toT/S&#10;Dn4Xweq+LFFCcrzoRx50KVGe8CW4+kbwhIWoW3zyk590tXQeOh5IW+aCh5qxiEuBhzQwVipNuNo7&#10;rYjrrrtObrvtFiXr9cLHb6jRk651N0AQGHEB4kGLgRYEbzdb6wEQzgAZkAblo7w2NoEfwgYh0WIh&#10;v87Obs2zSfr7V6tQbXTEQ620q7PtO/pEfkSJJOWT/DeRvROJUAAuBtaKamtrcUuI/Mub+mTVug4n&#10;BtwXSJx3SgACwPVFJPitYYg6LUVaefw2uHd0R7IeFyTf1ZGR3/rhe3bpPWtiOXDEw343VBzIhzR5&#10;EdDAqrGMWfEzi1QqS8vPhqg7hOJQ5/iVn/tB92Bai8HIFkDYlwJkywOPkNANwPTU7u4uNwZx4403&#10;yq5du2Tbti1Kzmu0FdHtvtdMN1bwhTfiUOukK6GgZDItw8ODMjR0XqamJtx7DW4cgLC0WNQgAwTF&#10;hIF3I5iuyjbn0dXVo2K0TjZv3qr57pDrdt0gWzZvk9Wr1uqxbkc6qVTyzsnZud+Ox1UYbHZVdWxl&#10;SSCCwe8QFwfXiEFhlvsY1P2hszNOFOw6IsjWekDsIXXicByXygTCsX79+sXfC9vd3d0yOj79k8fO&#10;nPtEg7YUEQZ+j7j85mhxugpNIrhP1DF4K1oP6b7LWhZy2W3BVoh6RCgO1wDo++eB5sG1GlkgFkET&#10;/2IgLA8pDy7NfpaQgBeovbW2NroxCFoODFpj1oqANCB54teSsL9vhI2fhcXws24KyAeCIU1qn+QJ&#10;ydxxxx3ylre8TXbs2OVesmtvYwwk+I5ES3OTpheks4RQDF4uaLFZvz9gQBo/9nERBGbAMUuN31gg&#10;zsFCjCxauHHjRrnpppvcd6MRh02bNsnWrVv1N9ImrS0t29asXtk3O7/gWhl0PZGGf/8BvwtuI6LB&#10;T0d3VUTK0tHe4o6HqE+E4nANAIKl5m39vTxkS6TJqOCFDaI1Y5+WAPF5QHlQU+mYtLY1y8pVK2Tz&#10;lo2yddtm2bBxnazo75WOzjZpbMq49yV4j4IF93inggX53DsVmh4L5VleroWh6fMBHvIwo6ysJ4RB&#10;PNRGN2/aKrfecrvccsttKhTXu1aRiQmzlxZyQQ3UxMYsxJUhk07I+clgu7W1xd0TG5iGvBEKuowQ&#10;BcScriNaCAjDm9/8Zvne7/1eec973uO+5bBqVZ9MT887QQgWdhxyLQb2g/EllkmhRRJ371eQPuDe&#10;0p2kjroh9dQ7wjt0DYAHD+KkqwbwUNMSmJ0N+vwvBiNUyABjH9IlDRarY7Cbh5UPwjA4zYwmBqoZ&#10;l6AVYdNfedgpg5EJZrVRA8f84+RjxEDegDRo9ZDmmjWrtPbYKevXbZDu7l4tj9Zw3epzwUdhLB0z&#10;S99gaYa4MLjekDSth0kVh+npGb22wQeDIGtacsxco9VIq2D79u1y5513yvd8z/fI+9//ftdi+LEf&#10;e78TirnZ+fubmtN/NjEx4yorTEqgpcC94Z4i/AgL9x2xYeVZbpd1gwa/P7epv52yDA6Nht+OrmOE&#10;4lDn0AdqtKuz/Ummk9K9hCjwkPFw8wBeCkbQRqzsQ+pLA49MiaWGz1PLQCUfjWmRvr4eN7tp/fq1&#10;ziBy/Fpbm5UEggX4gJ825YKMfNKGgICF0zaMxKIMSNKaCQZCWYSN1gRhKZcRDNu4dg61eYU/30sj&#10;uFbB+NQ96+QN169sfgNdSbQQ+vr6XIWAbqJbbrlF7r77bnnXu94lP/RDPyT33HOPqyjQlWQvM27Y&#10;uPpN5VLkJ/gdsiYX3U5sU3mhu5N7TyWC+wZwyZvBcC2GQ05FiqXHuZd9vV33Bb4h6hHhZ0LrHGfO&#10;T9yzsrf1i7MLhfT01IycPDng1iTq0QebVUvTSqzBlFVqZUwLgTCpfUPSPJFLbjDAzINKVw9rHulD&#10;qnRtx+lyYknpYEA6qoQAKTDNMee+/3Dy5HE39ZTwq1fz3sRK6VdjwJiHnVo/nwaA5FneGVJneqqR&#10;O3BiEV1qXST1XPLZBScI2Xnm3ZdVLJIyOz8n8VRcEsngk5Is/wxYaZayx92qtPoDZi1QV/6gZuq7&#10;l4NLhX05ab0agNwvhtrj9PaxWq25rOabUsGHoEfHJnMtLa2xcrkU5/0VFl4cHhpxxE8Lsa+/T3pW&#10;6O8qlZ5raW/5pF75L81OF97fkEn+i5mZBZmYViGoFKS1u1PODg3KqeHzMl9GCKLSrCLfnmmSdb39&#10;kp2ZlnWrVut9D75cl9DfKDOWuJSMI7HOE7/Syan5D3a0NYafCa1ThOJQ5xidHP/Zjtb2Pz47OKJE&#10;GBVWtORhbmvvdK0H3jxlPIDlsnHd9E4YWl235lFRH0a+WKY1dpbIJhxjBizhzUd8IFu+0RCPJaWl&#10;tUlr9aRXkYVsXqamJySVzLg1mQg3Nz+jZDLqwjc3tUpnX5e0dLcqCSEKmr+2PqIlFRvNW9sHWlr8&#10;gnEDwihPSCSm29GylCpFKStjZDT9GLoBydFBXaJ1AOUTR700Eq6mrOSC6EB8Wh53NThNrZ2SrjKP&#10;b8An9lo/OwRZXQ38PK4ElyJ/ZmkZ/KAWzw39eIhQSdAoXCfcCtdWdypaTuIUSnQn5oNWWUFbkdmS&#10;sOjhuq3rpLk1I+N6jxW57kzT2fGR2XRakv0LszmZo8avv5usKsZwYUaOjgzIiclhOTY26r4VcuPK&#10;dXLbhi2yvqFNetIZ6W1qEv3JoBtSUWGa1x9cRO+l3beytkakEv9gJhN+Q7pewX0KUcdItqT3l/TB&#10;omZNPy+1euuqWSQWBOECLuSFQDgyUJd9iJ5aO993YA779NSsm7XCdxkAwkFfMiu28tLbqZNnXPcB&#10;i+0xDrFxw2bXJUE/M+kELQPKwktO1SU5lJR4QS8eC77IRk3ftVxUFHARioS2DBANvgfgzkSJMIiv&#10;4uJcWjeBsNk3IgKrSIzzcJKhcfU6YNYasZYKrsGu1ZIb2KWwlOfydrVYLs2XGmGqgRV2rmZ2zmZF&#10;vXmcd1GFmvvtPnLEdvWakKabZtzYELyz0NjzN7tv3fbheCJ+YDo7J9G4+8xoamxmckNuYa5/fmbW&#10;kT9dj6x8Ma0Vk7Nzs3JoYkSeGTyndtZtHx6mJTEq2XzBvdA4N50NClxEgNXVfGml5pkarbt8YU8b&#10;GyHqGFUWCVGvaJL0i8wAscFoWg085BADD/qlgJAQ1ojSdfloNNJAMCB9piAiDtQoLUnEgXEOuh4w&#10;lvNmyiPxGR+AWBIQvz74cQa11eKaRUJ/UgklAVBRQqHiSzkd4es/mgG0LuJanYxFktqCSEpB1CIJ&#10;KaqVokkpx5Q1NO1IjLGNgCQRE0SBSS7uGwURaqIvJX+fLI0Mzd833/9qwfW6Grsc1BbTPxe97ItW&#10;VIEuqV9Rz6+oTYaCCoVrdamVdB/TXJ3opuLBOljxdPE7Bs9O/OT87OS2WKQgC3OTMjs17CybndBW&#10;4rjkS/PakitKXo9PqYCc09bC8XPn5PjAaTk3OCjz+lthcHpickxyRa2EaD6ZTPorlXzlRXJ0kx60&#10;ckCVppALvuXAuWez4RvS9YxQHOocT5w44B5iCBLChsgZXITgINxLgWUNIHRXe1cjHWr5EAvxg/2y&#10;S5NBRT5QT1cGfggG899ZofXAgQOyf/9+t+Q2gkL8lLZmMkrgaZUDhCEG+ah/RF1q9aBQVCJWbwiJ&#10;qawJFYSoCkOEz5sWI0pkfCYzquQTVzeuIqHbamVaH9paoIzOaD8gCppuzHVRBeWEZDgH3wyUkfNY&#10;zhAPE5CLmZHwhexqsVyavkGs3C+7Zxiwc3VirxfG3ctANVVcg64ltp2fIkgrWC2X+8y9zc7NSVNj&#10;YnUsmlsfjxXik+PnZWTotIyPDDhxKBWnNd6c6nRR4pmI5CoFGZmdlPMTozKuIrGgN7ZBW7NtLc2S&#10;0paAFsjlOTOvLZBm+UIhV/oKXUuu3NXfA7A7xGq/IeoXl2aXEN9SrF+/y31HgQeMB5qWA9tGXJcC&#10;QSCOQByC7ihrRdjLTrj4ITy82QoRER7iAZAJA5h8EIjF8timHOmk1kC1PphRU8qXqMaLIAaaqSMv&#10;reZTe6UWC1lF48FKsYl4RglCWw1FPl+qQqDFKWg5qUdqoyJwnQXp0IUUoytJ03XCoNsqK67lQBkX&#10;BaRqvp8jpqrVEv8rYZrsVdlyafpWK2LAhMEZt0gJGXPf2dZNrrXrrtN/C4UFrc0H62YhDHxTfH42&#10;K9OTMzI5Pq7Cf1iGBk/JhArD/MyoxMozKuDzElE3JgsSSxRUGMoSSZZlrjgng9o6GJqe0FZETFra&#10;utyqv52tbQxiB4tAqsVSwe+G3k0tkvOz31yCCoq67NoU1xD1iVAc6hwHDjzhXCMGfy755YiDkQJk&#10;7tc+IVBb0oKxA4AwsNYO4TlOXriQEH6MT7CmEl0IdHWV8lobLShJqyDwyFO7V5+AyDS9qIpRWUmr&#10;oOKwoGEWlPUhfm0s6EElcCUYBqMhC+c6wtQ/ugG12fnREkEYouoSVlOokiEEFLSAao1yW9nNamHX&#10;4mrMSPtKbbk0L9v0HFheC6JlXKFYqk5PzrNcSmCMGWRn51QQ5rSlELy4huXm1V2Y04uQl0RKr28k&#10;K+XijF7reRX5eSnnp9x+NJpXkdd0I0WZzWdlfGZCJjSthYoKczopGW0xJLQgCa0IxLmneu1b2hq1&#10;EnH2Z5Ktsddxj+LaenHnq/ePik7JnXtFens7ghsRoi4RikOdgy4dABnw4FltC3Fg30FriRcyCIDZ&#10;RdMzk267VC64Gh4zkJjFxNvP6UzSbXNsITcfzGLSMBxLpfXh12OkxVpK89lZN2tpZnbKCcnM1LTk&#10;csGCa648SsLBILMSgLYUKho3q+mOaatkaGJaxqZzMl9wPUquRplUIUhXipJQ2YhHlHBoEeg+LYMo&#10;ps0KxAHhIIojRd1gWBMzojSYEFAWzETCN/+YLx7L2aVg+V+pXQpWXisLcSBa7j9CkM0uSDanpvd2&#10;ifjnJadCj+X12EJW96uWX9DWZ96+9V2SXGFaigWWZxnWlsRZyU4NSWFhQn9gs0r4el9FKwGSl0Jk&#10;QfKVnOT1fmSL2vrI6n1UkSjNLUhU739ve6es6O5yA80UtWdlzxbduJkXGxfLrXkygYkKBQvwDQyc&#10;/253MERdIhSHOgdvphqMGCAFHu7LWYKAGj8tArqM6B4iDSNJHmKIB8FhXINtIyzIiDAsa0HLgm4m&#10;n5iolZLezJzWTPM5R9Suf1uNriFaByWt1VdiERWDoozOqjhoy2N4dl4mFiqidVY3SymBOCj9JKMF&#10;FQdtsURVGGLFavcRokCLQQPzboa6bDImUdKyurEJVQrKZeUGRqTBOSACS2KA+3KMNC5mlveV2nJp&#10;+kYZgnsV7BOH62/iwFhRTgWCd0UKtOa0RVBUESiqQJS1pZAo6u9Er7/+EKSoJF7Q8IEwkHdFKwJ8&#10;6yErCb3+6VhBGpIVSXEPytqSUJNIQcVeW50IdUzvhQo+5chrOnNaMSjr/czopV/V0yOrV67S1mZC&#10;pmbmJdWQFF52XygEA9DuHvLVIRzNH6xataLRbYSoS4TiUOegT7dQDN44hSQgewiDN1EhBgiCGjw1&#10;RsBxxiZsgJltBpAJgx+kAFwzv9rNRLqQP91M1sWEYPT397v88TMyIh5xSIuBx9kFzUf9mEZUSWi9&#10;X2v/Rf1XVjaIaO2wpFXFOW2JHD97VvYdPix7D70oIxon3iAyMU93hGaWm5F4RWupSlSzM2PSoC2W&#10;pkzK1XARBd68UDnTvBFIFC0h5VhCCghDNCArA2Uzs3P0u9OAES3mC8FyxrW5mAVjOVduy6XpW1Be&#10;7n1QHs6Be4zY083n7rPe47mZWcmxnIruJ7S2nlBSjmmrYX5kWETvU0KvRUzvX0QJmu4/8uY9mHiU&#10;35PW/ivzes2jkoqrCJcX3DcYStpStFV5yZvfRCaZkgaNm9ZLmSxUpKehRbav3SAr2tr1Huo9x7TA&#10;LPDI5SZOQQUqlUhKJpVyrb9UKviNTauIhKhfhOJQ52jseel3nyEGjG3m/lvfMn4QBSKBKFjtzAjd&#10;avwY28AnSUiHY6SFC3kgQKygivFeA8slmHiQRqFUlLzWKTE6ghgMZSwAl8FkJfVcIlqZi6gCVDS9&#10;qYW8nBoek2ePnpCHnp+UhvbK/0ykI190+SmJNDQ2SndPnyyUCnLi7IA0tDS7LiR+prQaom5Hy6r7&#10;Zux/O6D6E1i8T9zXgt7zuZkpFYc5qeh9i6mVZ7SVeH5Izr1wWI7teUbOHzos4ydPS3Z0XKL5gqRU&#10;ZBLx4MXJgpJ/SYUglShrCzEumbTeu4L+huZnpKiuiRHGbySTSktvW5us03u0ZcVK2bZilVy3Zr2s&#10;7+6V7sZmadJ7mND0EZ2K3jBedKSbiXSC319ZcvmSq6ho8VXwwgHpekYoDtcAjLytVYBB4gCXZSuw&#10;3ELBfWYzO59zL7jxNnREKRpjGz/efF46Ri+QPrxuvmHUvQRHXNLBj7egN23cItu27pAd23e57d6e&#10;Fe5znqRZUrLOa62cAWfX/++4G7FRR2ubPP/5Mq9DJFVIynJ2ZEQOHj8ph8+ck1w8JedLcsfvfe7s&#10;bzb09Hw5msz89yOl4g+8MDL0XESbFfGWVimo+Ll2Q4TuHeq7WpNmCoxqGwJEq+HbCbUizu+hUtYr&#10;pJchyTXP5SWrLYXBw0fk+NN75YVHH5ejT+yRk/v2y9ipU1Kam5GEXrMUEwXoUlJhKJW0VZEoSWMq&#10;pse05ZnV39fMrPuN8BvQtoWU3VvvIs1a41/T1SPXa0vhtk1b5c6t22W3/iY29/RLR7pRUnq/bGKC&#10;QYurjb+CtkaC7sFENCZpbUUwU7mxIRSHekYoDnWOuWGtFeoT5mrqSggIA2MItA6oPUIUVrMDFs6M&#10;riJmHVF7g0wsLsdoQOBvpOOnzz5x+/o63LjHzp073TcYWL2TFVU5Rryy0gfTUIMXrDQ99YMgeDlO&#10;8qV4JVdKdrY1yIb1m2SjEkq8oVGOnx+U4+eG5Nipwpb/610rvzJWkB1HZ0rvnJ8s/k0h3nLdC1rL&#10;ncyLjMzmpBRJKuvFHVFFEToVB9oMjmxQidc4rJUHuMV2v+x+Q7RJra3rzZXZ4SE5++JRFYNn5cz+&#10;gzKsrYaRI0dl5OgxmTp9VnITUxLVFoFbbh1TVSlXclIuZrVykZX8wqxWHrJuuitrarHuRSzGNGoV&#10;Za2LMGW5p7FVtvT1y01r18mt6zbKpq5e6eGDTiW9J7zgVlQhcL+FcvC7UmFwZVafip6LNiC1lRKs&#10;l3VuJFyUtZ4RikOdg3cKIGpgNUYbT6ALCfLgOA8gfdS47CMEhIHEMY4Z+WMcZ0kEA3FIy7qmOM7D&#10;rclJc3PKdS0hDCznbeLg4mltUZnb1SxZG4mX4ZLOKm4wtFGriGllhqbGRlnZv1q6e1fK+NSsHFDS&#10;euHMkDx4aKFluBxZM1qJr9l7ZjJ537NH5YFnj8nXXzgpR89PaOtBI0OKaq4NpMTDDCbaFPx4o9Vr&#10;81oF98VOkUvB/bXxilQ84V4MrBRU9MdG5NzxE3LywAEZ0mtbVoFtLpSkTZtY6QVtYczOSGl+Vsr6&#10;G9AIXEytxmvCkaLe6xmZmRqT2ekZ9xuJRkg3rfeWqcwNGh5x0N9CsSLNetVXJDOyvqlNNrV1Sm+6&#10;SZo1fFxbnTG1qN53fgdBofmeiLZIeJNeWwz8pgDSMTWTlf7u9i84jxB1iVAcrgFYTbGW/I3EeaBp&#10;RVgt01oPiACCAohv/mbExc8PA1x/th7HX/VFwzCIyEdigi+5MYOJgUbCu0FV96aTipOG432ERCUi&#10;CU0yrmTSoIfK8yIbuxLPNje2yNYt22XN2o2SV9I6OTQuh4ez8uWnJ+WB50floedPy19/4UH5wjee&#10;kYmC1jabOqSgvEQXEkVzuSjxRLRAvPPA1NdvN3DNTSBYdJE3CAvZeZkZ09bW0HltHUxKRkl6RUZb&#10;a51dsq6jQ7rSDZLR+xKnVl9igFkrFMwE0+h8xrNUZJxhTn8PWplIpLUy0CoNGZUBFYco3Y6ScDch&#10;qprCIHRaWxUIT3NJXfVPqZtUS2geaA7tyYiWC5FwlYZqudm2/apQhCPSdYxQHOocvKRmZMB0U3sx&#10;zWr5tA4QAZbWMLEwcuc4M5XwNwEA1kqwcLj4BYQTDCD6YYiKqZceU9LXcGaEd6KllMBMFbfWksbD&#10;pQVRmtPWAzOWsrJ58/pm2b17lWzfuVNKSip7DxyWL33jWXn4hbPymUeelfu1xZBNdclEOSMHz4zI&#10;jCqDVljdlFd+qQiEW5pDiSfB8uKaD0T0Wgb3gvMGXH/uCzCRYGC5uJCVBW0ZRPTetybTsqK1Tfrb&#10;2qRPSb4tlpSMhorqfYzqTaQrjimsdCuRbjKp1E/LT/3S+vtq1Dit2iJoaGyVuApFpUx7Te+zikRK&#10;XdbRimtLJJZdkNhsVuldLautTBULuhOT2kJgkUX3e9AM+A25loSKB79dA5UMrXfcUN0NUYcIxaHO&#10;gTgoDQTNcyVit1iakrI+cUrYwbsGkD8CYeKAEEDqmE1zNXEIyGZpYDMg/+AYeRjpm0DgB3jGCQY3&#10;Ed+EIRFTstBfEV3YdD9UyhAWg8jUTisyl59Vl2mLkYbJCT4qL9Lc1iOdK1dL64qVMjiTl4effk5O&#10;D08oGTXIpNaAGzTP69ZvlNZ4TGulrmvcpWEGAhGq5vsaRu2S3ZAt92XR8irwen95r4FafVs8Kd3a&#10;Umiia4g3pfX3kFMyzxbyktfwvIPi3k53nXRJicXbpRzvkkiyR2LpFZJqWimJxpUi6V4pJ9olV07r&#10;Ly3puproGkrSdajpJuYXJDqn93ZyTGRmUmILs9pazGtI3panm5NpulrRiMXdZARaf3FaOor52QVJ&#10;6k9YfyJbnEeIukQoDnWOXT3rHSkgAoDVUNvbW7UypjVBJXBEYUEf/qmpGRkbY1kL1tFhyiutAccE&#10;zmUBN/cZzqLWvPXB5SM8yeqHdEwMiioUEA4ChBncss+aJp995G1oxIYWRzSmacXow6Z7SoQxzGIk&#10;JjklhLl4SaYScxJtjcnx4WE5cua0HHjxvBw4lJXRmYLMa7nm9LzmcgU3RbKzuUHu3LVF3rJrq3z/&#10;rdfLXd2tsiVWkk4Vh4RWThc0m/mIlkFruhVNP1ZUoippXZXZS1cBn2gNrgukat9q8I4GoCiBBeXi&#10;frFOkWsJ6L2IZwsSoSY/MSvzg2MyPnBeBk6flVPnzkk2GZOmFf2S7O5R0m/URFgRS+99sVHmiz16&#10;vzZJKb1Tipmdkk9sUdsoxeRaKaVWSSHRIeVks0S0FRFX0XazovT+j+v9PPXMM3L40Qdk5MBeKY+c&#10;l3RxQVKVklQQAxUIBIE34XP6u3BToargPZaS1hKmx7SgIeoWoTjUOd787v/k3OamFjcQbC+kQegs&#10;iRF8uY2P/gRjAJA2QoLRrWTgmNX2rTWAGABqo2ZGkpAP4YHv57qQ1CWsG7PQ1gtVwGCqqabpTIVG&#10;s2ht7BxvSTWemStmZXJ2Tk6cOSfPPveCHDh40H1JjAXhWtpaZOWqPtm0YY1sWrtSfvh7v0u+49Zd&#10;srmnTbqU1FJKLDGoRvMo6K8VK8KSmsfVCsO1BNMuX7C4L7xPEk1oay+WdF99Gx+blHNDo3J+dFyG&#10;Z2el1NQoiY4OSfX1SrKzQySVcavg0oSIRjJSiXeoVqyQZMMqSTevlWTjaqkkuqQQaVJS13ZAdbaY&#10;GyvQ31Zhdkamhs7L+SNH5cRzz8qZQwdl+PgRmR4+L2VtSbgxJ16I1EoCUfg9lLXFoXULyea0cqIb&#10;fGyKFxy7u/u+xnmEqE+E4lDnuO+zv+NaBpA+IhC0HNrdm8sMDDNriJfVEA2IA8I2YXC1eyVyMxMH&#10;tjnOW7aMVRAesid90rMwtcAPcTARotVCOrxjwZfGGJc27kIq5kszLWPFmV4+EkTerMVz5tQJOXr4&#10;sAyfPSNZFbdScV7ms9OycesG+c7X6zm1i5xuq/zbc7PysXRzxL1pXdQWSkEN1630rcJTjGpryCPK&#10;1zJMGAwmEGUOaI0+2dwiqa5OibW3yVw6IdNaS59tzEi5o11a1q2R9g0bpHPtamns7pJKOiV5hJ0B&#10;Y8YaVHoT2pLkrWXeX0nwFrOSORUHfkuY7riuooqK+fzEmAydPCnHnn9ODu7bJ4cOviBHj5+U4eFR&#10;/S0U3O+De8102aIWj6Lrz0l/O9VKBt1k/FbiMZnLjrjzCFGfCMWhzjE4NPHxhoZgnIGHCxFAIHho&#10;IeumpgYnEvjzYBIG45hP8BAK+7i0POgaYjyCqbIswwDZM2CI0NjAIeGMiAzsWqsBcZibY5wj6MIi&#10;O2bAAHq06X5OxpLJ9rY2WbFihfSvWiHdWnvNJLXlkZ2R7MSoTI2fl66ORsllp+SpF2a1JiuyS+R3&#10;VvdXfmpGGz60FNxaTWq4iIPvarbfFoBXAffD7oneHSlriyHa2CqZ3l5pW7deurdvk+7rdsnKm26U&#10;lbfcKGtu2S092zZLZkWvVDINotUF914KLxby7kicloFedLod6TLkfo6Pj7tvLUyoEExPjkshx/Ia&#10;Balk52RyUFsNx49qa+GEjJ0bcL+fsYlx91vg92IVCMAqrE4PdJsix5IJJxb4pJgKXQ5fgqtncN9C&#10;1Cn+7u8e7u7rbX8720b4LS1pbY53uNo9rQeEAoFIpxknoAaYkEatNWKZjNYStfleKLDYGi+9QeIs&#10;n8G0VwaiC04gMF58c60ArSViCEAgKPoj4U8VwVpF1W4orXzyVjVjEm4BPA0GCTjy0nD2fYeMlnXF&#10;iibZtWuz3HrbzXLzrh2ysb9XuhqTsqa3XUaGT8qz+56Ss+dOyQOP7JVH9x3vOXV+sgUBcP3W6rKI&#10;H60IZi6xz0eBilou5iu91hEIfrBtAg9Ken3zev6FREri7R3SvnGjE4NNr79L1r3+dllzx63Se+NO&#10;Sa1ZKTltMUzrPc+RUDzhfj/xaELSyYxU9KLOTM7J4OCwHNdWwItHDqsdcSsCT6iA5xZUtFlWY2pC&#10;Rk6dlMGjR2R28KybgsbX/nhTnvugd1xLpWXTHwKVA1qPJT1e0CYEPZjaWAhaJEyp1fNobGxz5xGi&#10;PsHdDFGnSHe2RbMLxdTZs0Ny7tw59x2FXI4pp7I4/mDfY7DuJbqcOjs7nWhAALQIeCCp1RmpQy4c&#10;Ix5dSfhR82PaK0ZXE3GCLqSl2qq1StgmXrPm3ZBucv3dgPefMDdTEg9l9lKB/FxXt3R2i6zf0Co3&#10;7Noqd95wnbzu5uuksyEmidKCnB84Js/ueUq+8pV75YXDL8rQ2KgMjY85MWCpB0QCgyMhobKSi5aE&#10;XL6tYPcCMN4g8ZSUk2m33EjLqpXSt3Obthp2Sd/126Vj+0ZJ9HZKSUV4Rmv+88W8a225bh8l8MJC&#10;TuZmF2R8ZExOnx6QQy8cluf2H5Dnnnsu+Hb46ROSndffAkt853Myjzhoa2F04LTktbXJVGL322to&#10;lKS2Shj74DOl9huLR+3dHH47jEqjG/qbIIxuD82F3Ur1jFAc6hjvetN1M7FY/BiEzQP7+OOPy1NP&#10;PaUP8pA+lMnpTFPyi7QWIGqM7iWEwYQDIkcEOIZrBA8gCASlo7NNmpobFr/ZUCzl3Xcb+KYDM6Ic&#10;/6o/xvAnLmGJw7ekuzu6VSRa3Fo5vHBNDREiiJa19qjR4tGkCpPI9KzI+SGR0aEFVwtdv7Jb7r5p&#10;p7zxluvlLXffLrdcv0Pimna5UHRfmzt16rRrzQCmq/LSW9BOqEpCcBrfNrD7hi6YOLA+Fv1qEW0B&#10;iApErFmFurNFktoai/W2SaSzUWZjRclGtcUAHceqXT5UBqZmZHR4TJ7f/7zse+aA7Hn6Wdm37zk5&#10;ePCgthhOyejYsGS1klDWWn5ZfxOl3Lzk5+ckq63Mwty8e28irWm1d3VLW6e2YDt4N6JZfweJxUoI&#10;5MI0Z39lefJP8GVD3e5r6tkX+IaoR4TiUMdQEpjX1sJZ+n8fe+wxue++++Tpp592H/5Xrmgan8gf&#10;o8eHrgYj++bmZicS7NNqQCQwe3kOkrGaHfuExWiB0PJASDjmmv95PuKzWJZgQ0HahOVFpnY+EdnQ&#10;5LqftJHgprM6YoDQRWuNES1HXmRwpCAHD5+QZ/Y/K6dOHpW41kTXdKTkTbevVZHYJddv2ig9bc1y&#10;6827pau9U8umLRumXSrotAiWzVAXndK0l0rz2oZ/3Q3mx71kEJgxH7pqFspFWZCizEdyKgg5KcQL&#10;kq3MS0GlIZ4oSzrJktxac8/lZHZySkYHh+WZvftlr4rC888fdJ+BPXdu0H3Aie4iV6HgRpbt+xF6&#10;I1lCXdNwH4LS31SrikKLVkaa2zskreIU09+G6pX7DfDTUceRTFF/i3kVftIBc3r/P1d5/IjbCVGX&#10;CMWhzkEtixo0AoEwfOlLX5KHHnpIWxB7og3JyAcXcoWBxsaoNLc0ui+6NTQm3dfcqPV3dXe4Gn6r&#10;km5La5P7qltUK44YX33j62F0JyEuCAhiYV1QQQ0v+KoXCMghGI+AlDjOGv2s7wOR5PWZZwXmeEoJ&#10;gRaHkggfn2dROMjitAraibNnlYj2yoljRySjLY2GROXUbVOVLZv6KgObV6+UN9xxl6xc0S8333yL&#10;rF2z3glEWcmPt25ZjqGBDGieqF+T5hN3wnV1P2GI1szA+Zl9q2FCTteMfZvCKgNJtVQsLnpXlYjL&#10;ek/5UtuskvCMzC+Myez8kNb8pyRSmpW0th5SURVYJfiECm0hm5NzA2e1FXpaW2rHZXR0XGZnlgaV&#10;qRjEYxH3trO1POMpvd9NDRJLpSXV2CR9a9ZIR1+/7LzpZulZtVL4+NK4CguDzfw+ECzVI/2N5dxv&#10;JJ0I3qcBuHfL7V1uJ0RdIhSHOkdJSRGC4GFFIGj2f+Mb35AnnnhCDhw4oK2D/CrC0UogHB/PYbyB&#10;FgQPdFtbm2sZWMsBojHSY5tBaAQCIw3iIBS4IJ8P1mDCTBhwbbbT7MyMe9dBeYopSnqcWHxJrCKF&#10;nLrKuaNjWTk/OuG+0cDy3hrKrQPUlZL44S7pHzmd7e1uyjghaMo0OmHYsGG1tDQzbpJEbSQ/z+Bn&#10;QdrTGUnHk1JaEFnIFl/zb0hfCCZmwWVXMVdBjmiLIaZth1h0ThKRWfWbkXh5UmIqELHCtETzMxIp&#10;Luh1VJHPB+/CFBAcvWnRamUAsXffZNB7tCSQShPxmDTo/ejsXyUrNm6U/s1bpHfjBtl24w0S1VZk&#10;g/7OoioayYaMTExPSZwKh6ZVLFbcyrGZtLZINSW6DVnwMaW1iONHDt7DOYSoT4TiUOdwNUStudGN&#10;AyEMDg66cYcHH3zQtSDonz93fkxaG+JPaoBpt2qyPvwWj64fuozYxs8XB2pvvKPANx74DgQzj/i+&#10;QzKhNT91mY1kxzDW+C/pw27+vCfBR+upFUIw87mSLBQWJJGMS4PWMBPplBKQyKS2fJhCyVJr7b09&#10;0rOiRwlIBW1GVmYW5MvlhYXEnif3ujd629q6tAUSDHBr0dERLbuWKRKTcj7nCKakJ6nZSCPNj28D&#10;VHXA3TsftBcS6sdYTbySU8vq9oy2DFQMiiMSzZ1TG5Zodkgi2REVCPXX1kWkUpCiijSf8MxrC5Lv&#10;fS92FWnrMqUiQWuE7ju6hZgyG0umpLG7R1Zv3Spbb71Vtt5+u2y6ebf0rl/vupUitBL1d1bRVh73&#10;j5ffCtoKQdCTiWDmEveSt6xZZwni2b15hzuPEPWJUBzqHHwfgRodLQEGgKnVU2N//vnn5dFHH5VH&#10;HnnEzSw5fX58ZyadYu00RyKEY+YSrQVEwLqJMPMzAfFFA2HxjZYFs5dcK0Fd9ul6cN1MzIufmVLB&#10;gPaDhdzosorFInosJ3Njk9LUKJLONEkxGpesCktBGaezu0t2bd8mqh8DvWn5dEkVZHpiUg4dOiRP&#10;790vA4MTMjarrZZKZWQ+V9mXU1FC4PhQTLHakkHf9FS+bcC1DdyXCgREH1Pj+9sJmXethNLCeclN&#10;n5Tc+HHJjR2TwsQpKc2e0wuq4sBnQVmqW+9TWe8T3/h2L6ZVfyOsn7RokeBNeGaglRMpSbe1S9eG&#10;jbL2hhtkzY03Sv/2nZJoaZP2FStkQisA0wvz7nvi/PbyKjzEdd1IGp/fCmPiSW3axtSP7rFJva8h&#10;6hehONQ5qJEbGVtLgIFnXlyDTB999GHZu/dpOXnyWGM+n2PpG0fO8TgPYPAuAy5+vAvB+w8NDXwr&#10;OuUeYrqg6HrCJX3ysTesTRwY8yA/ptLSWuA44RCTrB4rKRGQXzoTk3QDS6+VZHx0RBq6W/9+dKry&#10;7NGTp2RWSaN33RrpXblKwzTI1OS4TMXkBx86lN+PiOVLRZnJLsiLx4+rnZSBoUlW7cx3tMkXh0dG&#10;9Zda0dotgmbjIyK5YLmp1zR8MfAFwvkzxVeFIaLCwHegK+Vpyc0NyuzoMZk+f1Amz+6XqbPPyezQ&#10;IclNDWjLa0LDZp04lLUSUWJAgDWPEAm9vmVtErLqLUa3EO9B8M4Cc8RYM6uSbpJUd6+0rF4nmdVr&#10;JNHXK3G9d2WtXGS19TilrchmvWGqBa58tECs9M7lgBqtCNftqOFD1C9Ccahz0HKAhK3fn5o/AsEY&#10;AiTNFFe6l+6//3559tlnZWx82tXWUjz4CutColYIqdqsJLYRCYSBFglm70YA4vGAU/tjLIIxCVoP&#10;GGLh+qvV333yUZ/4fDGnxrhE3gkRLZ3hE2e/r7tVdmzcvNUNYLLGDm2MpOa7cmWP/O1j0wtv2pZ8&#10;Js0Le03NskIJJ5rW5sTImAxNTMnUbGTleFnubG5vk4IS16yWIauKEE/GJJkSmV8Izu21DnRgObil&#10;t6HuKBMAspKbH5PJsZMyNPCCDJ06IMOnn5eJgYMqFiekMDsikeIMd0qJPu++k4HxHR+EF0F3rQQV&#10;fcZ4MH5BfKecdZL4ZGte719BKxDFpibJNzRKVn8rOS3D0MS4dPT0SFtXp8RjcRnX1qQVmjQRhFQq&#10;7RSilCu4cSLWX2rINLgwIeoToTjUOWg5WDcQNXlIG2K3QWYEg3EHupgefvhhN0jNexGgqTH4PCgk&#10;j+u6DbSWZy5C0NgYLL+BMCA6GPu0TgiDS4uC+Dzo5MdgNC0KtumrhqCYoZTXVgpjDq6MWqPsXbMq&#10;li1GEgu5ohMHhGFmfk5ODZyRc+eG5KfubkX87mvoqHzt9tfdKb2rV7vuiVFtneQ0L7qWlFHuaWhm&#10;2WglMBWdrIoPfeW8V5FIqXhdgDhfK3AtBOc6x7nmB2JxBpOV2EsLMjc7KiODJ+T8mRdl6OyLMjF4&#10;XLLT56W4MCaxyqzEoryZrK3JaFly0ZLkVRiKSu5F99EkJgoEVtGWZllbAggFvxX6CovK7AvOojIX&#10;icqM2jSCrb9JXqzLtOhvRkX+2PnzT6xobn0Ikcjqb4SKgv4g+CE7kWBAOqLCwPaZU6e1SRiiXhGK&#10;Q52Dfn4AUQMeWGpzDBhDEmyzFs4LL7woX//617UV8Yjs3btXWxCzMjdPd4ONJwQtECpypIHL7ddn&#10;WOKJYLpiQ2M6mOnEtFjEQf0RokxDygkR+wAhsDGJmek5dcvSqMc7U42SqbZoFmanpZIruYHn1lRc&#10;tq7ok27dSSrpzEzMSjbaIMdnKz+lyWUmRPaNL5Qk3tgmqeZ2GR6ZlLODQ9oyUXLSAMUC5S5LW1Ob&#10;a/kUS0po6q+n/m0PutmiSvalclZFW1sOkwMyOXFGpqfmVCz0Xul1i0hC7x0vOjbq/dYml164QGD4&#10;Mag5hdX2H2MP+OrvhG+Cc38JR8XA+atoFFUQiuWCW7iP9yrSDRnp1XtLazKbXZja0df3fWemp1VO&#10;tIVYXaajVOS7EsEKwbxFDbLzC7Jt24YH3E6IukQoDnWOzo42V1MPHtLgOwxTkzNuuyGjtf2WdiX2&#10;tJtp9OKLR+SRhx+TBx54SJ584ml9YDWeppHJaAuhgdp/3M02QihYjRPiYMVX1l/izWfGIXgnoq2t&#10;RRqbWFoj7gaYWbupu6dTOjvbnVDAFSYcqUyTRDS98lzefYIypsRNWXNqWVoTSlBrW0V2KCfd3t4m&#10;TXM5GTo3JY8eHpOpcuTHnq1UTs7NywenijGZVv4YHZ9zA9gVLWdCeStS0B8pUx+1plosZpWhdFsF&#10;KKthGSjVEPx5zcJxuAIxpwIOjLBxWUKjwBvM5XmpROaV9/XCxAuiOiDNnXFpal8jbd1blMQ3aJgO&#10;vWitEilqxUKFt5GZaWW+7JCU/AIrqiYkmkwF6y8lo9oiYEbTvKSTMcnNs1xG3r2fUlqYlZS2WBpS&#10;CWnW3wnE39vaNPW/P/W5d2vxbuxqbHydEwfecVF3LpeXRHPGDYLnVZCKejLJtP4gQtQ1QnGoc1B7&#10;Y1CZ/n26cSB0WhFxXj5zbMFHX4J3GKjF85brnqefkSeffFKefmqvtjyybuCWrmQGF11XUarBhSft&#10;JbimhHODdIN9+rUJy4J+wZiFjVukJaVCkW5u1BppWmKwmNZC3Yde2CR9/XVFYxVpSoqsbFGRaG+V&#10;7oYmyefK8tyZYbnvmVF58oVK5/hcJDGdLcvw+JTML2hrZGZOWpqaXdcGH9BnuWjekmYQ0+VhLBnC&#10;ta5oudE+SKUbpL2jU/r610r/6rWyYvVW6Vm1Tdp7t0imdY0k0r16P1r0HiWlktdKQq6gQlHR6xt3&#10;7x2kUyr22hJIZrTVmEpKJB5xlYG5+Wm3jlaL3uu52Ul3L2amx90b1yzk2NbcNP2bH/39d3/wfe9d&#10;mM/m/icLvs/pPeQ2sdorL8Xl+FCUWlorIEwsiMYi8tzzh99ZPY0QdYhQHK4BWLPeZgjZdNSgiyni&#10;BpgZK6BriBlFL7zwgutiYpB6//79Mjg45MSBOIQnDYz4PnzStW3yJj+EgUFm8qHrCYFwXU5NjRJN&#10;J6UcjbgX3KjJMtedt2Xpi55lRVh1M9p6WLmuR9Zv2eQGLscmRuXpvXvl6T175MEH98mDWtbDLxxS&#10;TcpLSmuq7a3NgTBoXL/MrlxKSIzFBldlqcyvRbjTXbTac1WSLSvRlxDnFv0drJDu3q2yZt1Nsnbj&#10;LbJ6427pX3uDdPZsloaWFUr42nLQdkKlHNcGGO8xBPeWliFrcnV3d0tvb6/09fW59bm417x4yXLr&#10;vEnNsi1ULhiT2rp1q9tuaWmbSiXj7/q1//iL+0bHJ/9Jf4MdvM3drEIyMzPrykwLFJfKDUDQwMqV&#10;K4NPEYaoS4TiUOfgoeIhhPiN3M0fcqdFgT8PLFNCIW78T5486VoPX/jCF9wspim3rEEl29YUG+O4&#10;CQPpYIbabcTBtTa09mcznextazc/XhmcAc6C1iYZNEYY6Luu6KGixi+rSMxpA2W2IJJsElmzYa0K&#10;xAZpUFGZmBp3y0JTTt7byGXntYbaIJvWrnXdFatXau1Vf6FufR+FW2q8wnLivJalCC7Ftx34DTjT&#10;xzeZ4P0PFdJYq6QyfdLasUk6endIe88Oae3aLumWdRJR/5K0SKGUkmJJW5xl3oROS0MmeHcG8l+z&#10;Zo2sW79WNmzYIJs3b1R3HeQtu3fvloGBAbnuuuvcEvHWcmXWmv4WpvLlyu/qb+Qh/a38QVdnez+z&#10;2viJDg2N6G+xqfr7YmwkmAAB+O3xOduOtsZnnEeIukQoDnUOXiYyIjdx4AE14uYYNTI3c0iPU7uH&#10;xHlIEQjepOZFuX379snpU8OZydlSZ2MjC+cl3ANrqBUFHyYQmBMFBV1S7h2I3IIslApSVGGg9cA6&#10;/REEA3HQ6n2qKSkz8wU5dmZajg3MqlDkpK2j3b0lTW2VmUcMfjZr7bWd8Y7mBtmxdYNkGNNQLlHd&#10;UVWgxbTUykEr+OFWNeM1DSPX5cEHe1L6V1tv0iqJeI8k02sk1bhehXiTxBhnSPRJIdoluUqz5Mop&#10;KfAZvYq2BJMt0tnW6dayWr92jWzasF42rF3nbNP6DbJx/XpZs2qV6C/OdeeNaOuTLr3mhmbXBdXX&#10;1SML6dh7W5LRj+nv8bbsQv5HGb/itweorBjm5ub1dxNxXZN0M/G+DeNbiqMuQIi6RCgOdY6Y1sQh&#10;fnvxDOAiEBA1DxyAqK0VQXePmyWi4Wy5ja985SvOpZtA+VuJXmvy2hrxSbdWIHwD1r2zKAwLWffe&#10;QaFYFSuohGpjxVG30kpMcpr88Pi4HDx8WJ7au8d1eU3PTklHa4ts2LhO1q1bJ1u2bJGNGzcqIa2V&#10;O2+9Ue64dZVs3dgl83OqC9rqMDEMyhC0JCK6T8OBV7S+HWDn7yOm/1SXpVRkmjHTfZvVs0sk0S+V&#10;ZL9Iql/KiV4pxdq1ddeoLbmk3jvEISaNmQbp7uxyLYa12lJbvXq19PZ2S3d3p/T0drlupfb2YFpz&#10;f3+/u1dMke7T1gOtx3hFfqsvkrlfy8UiJz+nv7copE+lRG+XikRGf2sT+jsMKhOAsREmVxh+948+&#10;Wd0KUY8IxaGOoQ9eMpNJt0H0kDFkbzV3CBMiplbPuwbufYOIPpVqbDOQyIwjiPTMwCn5+jcelQce&#10;vF8ef+LrcvjIKZmdY5G9IC2feGpJiHxqgR9lQYzcca1ZUsNkUNrNVtIaZlz3m9OJuWSiMsELbAv5&#10;nAwNn5cXX3xBjh1+UaYnJiSpZYectm7fLjt2bJM7bt8tb/nODbKgorBCKadRK5fFEgPy2nJwmhN0&#10;pzB1PqqtEsThtQ7uR+09cQLJH0XJCbOKQyWl4tAkBbqPIu1S1NZCMd7pWgyFSIO27FIqDgnX1ceA&#10;TVNDWro622X1yn5ZuXKF9PR0uZV7+d3YS5JUHvjd0Z00NDTk7tW54eEnHp+bWxuNRH9DS9Z84tTA&#10;n2ph/hVloauIsQYqH9PTs252GyAtsrXWLa0Hlhn/lZ/7QXc8RH0iFIc6xs9/9D+2T0xMXM/DaiTN&#10;w4UgsI9RE8P1u3wgE8K4dxPUnzD0G/M2NSu67tmzxw0uEryjOTNgcS6E5Y65PNTbtQ8iUbcOT7yk&#10;5K01/ajWZmNKWKVypDG3EGlnLASCoTzjo2Ny8uhROXPsqAydOSvnzg+5KanUVNetiQrtoMnOyoc1&#10;gxOqKXpuwYt/7sM25Ms4h4IWAx8A+naHG5NRoXAf/IlmVCQyki81SL7SKIVKg8wVk5LV1kJOr5ib&#10;MMBgvopDMhWVFq08dHS0SXtHq3u3xX4vdAFB8KS7atVKt3QKb9I3ZjJTq7u7f/4tHR2n9baXn3zu&#10;2X+9ZvWqH6YctBjS1emps7PzbrwBMJ2a9PgJ8ZukOyn4MlxFBkdnbnaBQtQlQnGoY/z4j/24q8Xx&#10;IhzEz4NL9xIPltUcqd2xTe0aQyiMzPFngJquAbYRCN6k/vKXv+y6mAYGhmQ6W1jV0tIgrWo2YEhe&#10;GGlR66MbibRNlEgLf9JOaLiEMlQmqqSiLF+ez0uqEnPfXihki5JJijRp2NUrV8lN190g12kroSXd&#10;IFNDw3L2JDNghuTI0eMyMjYqJ09q62JQZFMu8jEVlvVlpllGtU3CtKXqDCg9K5c/BIM33UsXgxOW&#10;i9ilsFxYzX7RXm0kErzktnTO5Om+2a33ISBwWmXBsiK5QknyZfWMp6UcScvUfNF9gGmBbkCttZcq&#10;qtyxorYsWdpdBSJRcctYtDDjTLjWel9TSSnxFrOebldnh4ZJSIeKezQa+3ysUtmuv4EnKNdCufzn&#10;u7buYLzBdRfxO6VcbDN5ARfj9wlogSzNVtJ2TIrvV8c3Oo8QdQmethDXGCCKy4WROmRPN9DIyIhb&#10;sI8WBFNd+Tb15OQsPUNKRMGMEsJbHN58tbikxTb5L4ZTsmbFTdbM4cMzWGmhKEW1hNBqCUi0SWup&#10;zH7ZtW273Hz9dbJtwwbp6WiX7EJOTp8bdAPmfO3usUcfluf2vSjDQ3NKUIEQue8O46o4lCvMsr98&#10;cr/WwSkGtnSugVDotdeWX6YhKS2tDUrOaSeilbK2EpSDc3m9ShE31dRNUkhpuEhUKxDuE7B6baNl&#10;SaXj2mJokOGRoWDZlOZGd483bVorK/r73G+FikFKBePefYd+SvM8T/5alg2z0zM/rBWVjCvQRcDv&#10;BfB7QTR8ZBouGT3EtxChOFwDuCQJMgB8AWOZDV56a2pskVQy477DcPrUgHuDmkFqRIK1mfhal/KN&#10;Iwe6CKjpuaQ17+bm4FsSgJogxEQXBC7TIGmZsAInZJWMaOuDdXlUHOzLZdoAkAJ9RwoGPG/YtVNu&#10;371b3eukf/UaiSVSMjg86sYjnt3/jBw88JyMDJ5X2dE4Kgws98Dib4xsMPbg3qXQctlH61/L0Ip5&#10;9VyxqqeCax/Taz45PaYthqxkC9p6UCUmXFxFIa4tueaGRhkdHpKZ6Qkp6vFopKj3SCsLEb6nQOug&#10;xKCFrOzrlezcrLbw0m4q8ajeC72VU+tX9/9Da2P6/05EKntXxyOuC0jTbz124vRvdbS2NDZdxsJ5&#10;tCw4B2BCYb8tug1D1C+UDkLUM3jYfdcAWQeEfelbSHcUZG7vKZAWA4x8Ve5LX7pXHn/8cTl+/Li2&#10;IGaktSH5XHdb0wnrAqDmCD/jYsDEASsoueAPMZX4MptSOrXV1jYGNantR2R2LicnT52S55X8zyrp&#10;N2gtdsuWdrnppjVy8+5bZdPWHbJi5Srp6OiSTCot+UJORWzedUO4c0QYqt1KQdcSb+Z+e7QcIFf/&#10;N8Am1wSi5aNKfat6pW8l04LbpbWlKXhJUcU6oS24iMbt7uqUtpZGUZKXluaUtLXqdlujm01E1w4f&#10;9+H3sXbtSif8tECamls+H4u6LqT3qv225nf7mRPX3/enf/43dxRLlfs2rF/zw6dPD2hrICD7i4Gy&#10;2u+GbcrPOQHGk0LUL0JxqHNcLQlCsNTUbJorAoHRQmDBPhbpY8lv3odALE4MDO6cnMutpivC+ovn&#10;s0GXEg85aS2WJxZ1X/uKMp02npC5bM71fXN8ciYvU/OV0xKvzAxPjsuRMyflwJEX5cTpU3psVljw&#10;Tyu2km4SaWxtl94V/W5K67Zt22TNqtXVPmzaCFH3Ih3znxAG6ryBX1CEbwf4vwG79Ag0pK6Osi5v&#10;zVeXZNfafLsKRF9Hh7RlGqWzqUEaEyoUJT4KVNbjKelsa5e2zg5padMwfN4zJtPnBs/9QaFS+KnG&#10;hvRdTQ3J79H0zyuJb1a7888/tafxve+VX/3JH/9XX4vFIrecOzcsa9as0t/WpVtuDEbzuwsWCEQg&#10;gtYnsEUlQ9QnQnG4xkDty7fLATU1iB2CobYP8fKA4s+brizzTRcTL8sNDAxENVw8neLLcRHp7m53&#10;wkKNFFGxsQc++sN4RE5JJ5rUGqjWRGNpfei1mcGKndOzM9LdIt/QCuu58blpmZibkfl8VrLFBZnU&#10;7XPnS3L8ZEkOHR2RM+cHJbuQl+a2Vvdm7pYtm2TFil634ifywHgIdUxEwbqW3LnTpPk2gN1rEwkM&#10;cYB0M40Nep2U8Dtb1FqlmNP7o9aogp3R+9Kix9tU6Ls7VIC7u6RDhSEeT8rkxLREovGjep9+Vf3W&#10;rFqx8hdbMo0f13S/oTk61t/77As3qfOj3/emjfeNT0z9x3IlktFbL/39PRxeHGC+FJzI6z3EmMZq&#10;3UvjE5PDbiNEXSKiN/gzCwsLf9XS0vKZql+IOsH+wWO9/YmOQWYYffqz/yxPPvm0W5SOsYOEkjx0&#10;GeDCNThfQIxQIBfXolCyxuUDPdQ6N23aJHfeeaczavC8wcxqrseOn5b169c4Lh4ZnXRpsobTfCEn&#10;c/lAOPo7uqVRSYfvziQz2qLQ/AZn8zKp7v6TJ+WJFw7J4OSsdHb3S/+KNe7ltsGRWTkyMCXDk5PS&#10;2Cyyc0u/3Li+T3at6JItLSlpQQSYmaNpZOMVt0xHtByVpJa/UePHIBsNU6pWcexc/XO+FK4krB8F&#10;wns1gYBbvtw3A/dS1JuVU1mRNxFVMYhXntRD/2PwuEjfBpHcOZGUm1GqF6s0I7z/dn5qQsZn58du&#10;2L7ra5runNqy39PTfF+nOvCBcrH8I9oqcVeYdxP4/SFCc3M5rSyk9Ldz6dYDFQqrjJiwsZ1MxPp0&#10;e6gaLESdIWw51Dmspqj1Z93zH0Sbznrph9PIhRocDyoPJiLhRCYRLOI3P78gL774otx//wNy7733&#10;amvioJvfPjdfnN+yfvXfTk9nnRTZ9ESW/04m0sE4QaZRoqwSqw/97EJWJibn3bsLHe1J6VZrSGeE&#10;Rd4i/NxicZkvFWVoakbOjozI+eHzMjh4Tk6dPSenzw/J2ExWFjQsK7ryieGSbnP+zFzivQrOhDeD&#10;3TwpN/7w2obdO4MvEBzi/ZKkthCojGezwsdzvtS/KUoL4OOZVeq2YcmPRzs7P55s6/z42rWbPn7T&#10;zus/pcfHaoXhheNH3pUrlL+hv4+xc+eHHo5FIv9afy9RavsjI2Pud4IwTE3NOWEIupUufQ8QA7qX&#10;4vFgOjZdTLRkP/l5Nys2RJ0iFIe6xrASMk1yCEFrkHq3mNfOlEReZGLpCz4jCn04CiEcRFrd5xj7&#10;FRUD88ct08xXP44jECmWalaX1TJPnjgtX//64/LA1x6Sxx9/UoaHRhum5ovvZjnnbLYkba0drpUx&#10;NDgirc1t+gOKKXEHb70yW6m5tdGJR4FxCj4TkdPaq5IIplIk6XhGFrRZMZrNybzm39LaLCv6e6Wj&#10;p1dGZ3Py9KGTcvi8tiZmRebLlZHxmdJnmjKah4pac4zvEBRkYXbevcTF0t8IBATqk+iioKpdLSzt&#10;l6a/ZP8nQRkgWlzOrazXnFZDRQWbd0Jiych3650+ODW9cKRQLn+0nC2/SYneWVbt0NGBN50cGHH7&#10;zx05+fsL5fLHz8+V36n7vzg5n/tGb1ffp2PxyB2lSKSjrbMrOsMMtoTey3JFmtvanbtQ0HvZwD3U&#10;PPWSBFYdF3qJBcd4Oz6RSrgqzPTcjGMctnPFnPzgO2935xWiPhGKw7WAoAtYseS+EsQHmHvOVFf3&#10;3kKk+jb1mXNupdQvfuHLbqD6xPFTTXpYmtPR70kmKyfOnxtxq3SyjHNca/bJiNbllRD+/+2dCXSc&#10;1Xn3n9lX7RpZsizZlo33BbPZrGYJEMgOCYEmJ2nPaUP6tfRLmqZtmpOvy0mztEnT0qQtOV3S0qYN&#10;UAKEQAAThy04LMa2bLzbkm1t1jqakWbVzPf87uiaiWNbIZjDGL9/nav3fe973/uu8//f57kbLUuz&#10;2Zzk9IdPKTMc1CvV0j/EVRrCySsFd0CmvGEpBqrFFaqSWc3NMmf2bDNUtFctDCyHvV1H5GDPGOPD&#10;xefH3C+kmY8iR4uoCRUXLz11pagCEwy+NnDg2QpE3utRifa6pKAvYKroCkeqAgtz+eLnBifHNyTT&#10;uQ3pfHGDyuuGBQtaNzQ3N27IFV0bli6c+2mvy3V7YCr1kO7/ejTkX1ddFXVnlfQnJtKmZI8QzQg+&#10;w1N8iio8MkVzZrUWsRqAfg2m70X36ND5JsJBRcIRh4qHFYQ3B/x4AeJARTVWAfUQjOhKL2paMj36&#10;6KOyefN22X9o6J8yWYkw7v/Q0JDURKsknUoqUasYFPOqYSWrhI5qpsMaGas1UfT6pegJS7agbJ8u&#10;GAshrlZIpuCVmro6M38Ag7vV19SaOYYZHJBxesZGpGN7V+od9J1CxHCLeXxeCQXdktQ8ygrzZy2M&#10;y0Z/xfA47218PCHM2e33uaWhvkafW6lfCpadPj7zzOh7klLzLZFMSXVV2KQ1oqCWAm5HSDwUCupz&#10;LvWYfyPgu+K9Ye3YTnC0eHPr91FXVdVhIhxUJBxxOCPw5gmEbX1kf7xULlOqA7RkYhwmO2lQJp1q&#10;7jrY1UR6RARhyWVSMpVPlzpUMejfdNPFKbVscEnjWvCFqiVYXasiEZSR+KT0DozJ0PikMOcLh4VD&#10;ASWpKqmK0JnOWxq+Qa+nvt7lbmsNLeJaIDiIhhItTwPLCbI728HzgNjzap3xfGhRZuqQUlkZHUsY&#10;1xfvmI6NNB1NpdLmvZGWdzgWT5oAYXMcYx8FAmrh4UKi0ucNAqvmmDtM/6YKpSbRYP++/WbpoDLh&#10;iMNZDvOj1R+v8WErabBOyZElpMIAfVgRVFJ/7WtfMxYDHehI7/N7pKYqKhEtZWpyKeiPnnjqQ6iQ&#10;ZhgHxCESjUp9I01Tq7W0mpaeI/2az5jxl+ezWB0qKvikCnS4cxnrATKjpWTQ75qj3Ge2IS+azyIq&#10;kYgziRhgsDvelbUAqez1eV0quH7Tcx2SRwgYLbWmJmo6uRnxVmWFpGs1jkCnON47DQ4yKgq20PBG&#10;oac318Z3kcvnzDk5T0bf+5olyx6cTuagAuGIw1kOfrR2CRnwQ0YwqFTGkoBgmBOCaUdx9zz99NOm&#10;4xyigXupobHejMDp95UG6uPHT98E1/SXhWeirlbMEA2x+motxqZlpL9Xjh7ulvhAn/jUdAjq+Yoa&#10;n1UBYKRV8mKwDEyE+HjJFWKuCfeUXqdxS2i+uEqKuu9sBq8Pa832VqbV2Xhi0lgOhpCV5EvkzPMq&#10;NUfl+fGeiMeVRMCNx6COuKaIh8DtKKtvFMZy0A/CFjyCAQoTLrnzxz/45TpKOHhL4IjDGQ9KjL96&#10;yE/p75OxdpRbzHScuu71uSWoJU/mgwhrCd0f8Jpx/l94cZPc/Z//Lvfc+z/S198je/fulbSSypTo&#10;j97nN/UBygKa7zQ0O7KsDom0x/yysLVR5jdWy6ywCoYnKzXunMQ0/1hVWEJ6WH4yqeKRkRD1Cpqf&#10;X7NrqirexVQVAbVO6PEQ1PRTZsgOTsA9nN2gAQGED/kz9zaWAe4iBsujLiGk7xFroiQOJfchwh9h&#10;3gbdhxUBYRNHPQPHcyxg9NQ3Cj4HWwDxeujRXaIcv77fFStWmHUHlQlHHBwcIwjrnjClfyUS63pg&#10;khc7QielzsOHD8vdd99tLIiBwSFTsUkJ3q9mQqkPhGaqBE5RNTsh4suJioDIoll1snpes1zQQWiS&#10;NR2zpK2hSprrqiSqRFZITUpuIiF5LcHmsiklluLknnF5YHy85I6YSE+oJVIafTSv1xkIlkrLZzOY&#10;a5v3l05r6T+NlVAqqUPsyYm0xuf0nZWeH/GQM2RNWvYz+T/AYqClGdYYIO3pAnlT10DAOrHrVzfN&#10;n07hoBLhiEMFY0XTWvND5gfFErLmhwYZ8CO3BM4+GywBEEruhNf2nSjYfMp9zMRzLAF/NaVTWhTh&#10;ZsL3Tx0EHeZ+8MMfykOPPCY79x6QvsG4KccHwz4zRIfHXZBcKilBV16iyj/+TEEWxFxybnu93HTF&#10;efKeC5fK1Ss75OJlMWmpFglJTrxTKjIqEEFPQSi76sfZu6ha9nONUT0315FRSweBCoXckpgojfNk&#10;gwXPwIa3O6iM5t55T3wX9r3xzEpCXfoWeBb2vbIkjmPo2wIoHBDH/ny+5F48Hc8vo4JDJTn5MeUt&#10;52CJWDmobDjiUOGg9RBuAn6oiATEyxIyB2xbYnjtxz09tWYZYf6qsKJB3lwHP3TWGbRv374D8rMX&#10;XpQHHn5Yntdlz8AoniQl7+wAIy7URsMyMTooEf3K6kJFCU8VZE7UJZctbZXrVRxWttWraBQloDxR&#10;63epFVErC9qaZF5LszQ31kkxK03DcfkidRAM6McgcUGPEp7X1EgYQnNQ2aD3Nq4lKzRGpPRPv6HR&#10;/z683alzqGA44lDB+Op//0l2bGxsFMKHlJl5jdIgLYYY2gJhwGWAz5lWJppMBYESYil4PLRT5xWf&#10;IhRPHTQXMVN06rpXiTkUjAjDZqQmM6bV0vMv/Eye++lP5ZVtW+WVrVtk2469UlsVeDKbxTU0KQGv&#10;i65vMtZ7REVgQjqaasSVTEgom5TFDf7kmlnSWeOZkjm1UVne0Sprli6SZQvmSmtTvfjEVV0ddt0y&#10;lSu1v/e7/JJWy8Ht0hKyXhLDhTuobGCFAAoYdNIDWH4Bj7fzI3NXjZoIBxUJZQAHlYrPfeQro02N&#10;s55YvHixXHjhhaZXMnMtL1iwwIgFg9/xQ7MtTCjR27oDrIbTYTmQn3VX8AMnbzuyazgcNednsqAH&#10;H3xQNm7caNxOPUeHf62mpor1/lktTbLp+eelva3VTEc52NsnsdoqqfZ7lexd0aGR7MrGsEfaG6tU&#10;HNpk1eL5Mm92k9SEXeLXr9OjIoAlxPnSxYyMTyTFG/AL471N6TWV6MZBpQJR5yu03yQV0XynDiof&#10;zluqQAwPD3z2SN/hH2098MLinsFDDJImV155pXzgAx+Q+fPnS1tbmxEHS/6QtiVuiNz+EIk7HeD8&#10;BCsQrEPWtJ2v0qXXVZAD+/bIS2pFPPqjH8qOHTtk74GD1FP8RyaXNxP6JCdS0tvbLx4lh/HEhBK7&#10;Wwb6hiSqxk2ttyAxXWmP1crcWI3EqlwS0i+TEVkT45PiV4HyuT1GBGm1REe5yTQtl5xpJisdWLo4&#10;lPhm7PeKQHQdOXypfk8rTYSDioQjDhWIAwcOts5unn19S+Oc5ramef+7ZNHS9ynJ3nPuuefKJz/5&#10;SSMUTIyDBYEYUDqj9ysdxCBQfoT8GE+HT97WbViBsLDik89M6kdUNNNLJhNxMw80rqaJybQMxZN/&#10;mM4WxKMEkZ1yiz9SI3WxBknl1KpxB6S2tkG8hZyGtASLObUmXFLlFwkom9AE1qOiU6ViwPAQ48m4&#10;OV/UFxYc1VgoTpVD5cPDy1Pw7nhnFi0tLZ6eoaOfmd50UIFwxKECccEFa/9sZHRkS9/RnhEtdhWV&#10;lB9a0jHv1vpY099hOVxxxRXyoQ99SC655BJZunSpGZcIVw9EXt6RCQvidAAhsFYD6+RrtnMZWdgx&#10;TwIelwn79+9TYdtvBOLRxx+XXXv2y2S+MOEuFj/hj0bEHYjI8y/vlmA0KkPJnOQKLrUO8uLOpsTF&#10;+Ez0kKbeJK9Wg+ZP/wYPJc58qQkk4pST0ro/GDI9sB1UNmhSi73Ad4N7cGJyQuLjcbOvqfG1tqz6&#10;PV21f//+9ulNBxUAZ7KfCoX+mLxKwj9X4/qhYtF/d7H4zv7++Dp3MffJffsO1G3ZskV27txh5l+g&#10;ohph4EcIkWLS+3wn7+Wq9oX50VowBHhp+VqcFRiEhw5zVEoz7zDiQH0D8yxksmlZumy5GX8pWlNt&#10;0i9ftlIuu2K9XHfddRKLzcrHYlEvdZNq6MiocgOlfndWrYUik+JnJO3zS8EfFL1yIwa0YApqqTOr&#10;QuAJeiXnUbELh4x7yuPySL2uTyQYYE6vz1W6Xnutr0cUZ0r7evJ6M1D+Lk6EN7p/Jsx0//R8NviF&#10;ZK9VPof1XbF7YjJl4qgrY/yuoM/fGQ4FLtBz6GebHYjH438Ri8W+ZRI5eMvhWA4VCv3B/EJTnHv1&#10;RxRUK2Le7Lo/8Xg8v7NsyQK5+JIL5JbbbpIrr7lMLr7sQmXfvESqQpKYiMtEKilTWgwPhJR4lSQy&#10;KhxexELJNZtTAg4ElTzU5NeQL2jJjqUGOx5/0e3S7bwJLlodBZTRldzTDHWhQkFcIBSWcKRa+voG&#10;1IKZo5mJJMYSsl+thmeeelo2/fR5OXKo2xsfzUiVR746OpQa92siXEcIhaeqWo4m0volqpBp5lOp&#10;lBlOo+AqiNo/4gnpNdI+XvcW01MS8QQk5PFJJl0QOmRDfqcKlY4TXfPrCW82TnQuBMMGCCSTSpvp&#10;Sf36PhkXK6vbfjoqqmnn9/p2ZiYz3flsXuIjcek+0G1mrculGf3Vv/LAgWIdeeICZeZBB5UDx3I4&#10;Q6E/VpeGd2ckP6erq+uOdCq1lOlEDxzoMnMx5LJF05OZXq/V1bVKpKUB2pg/GMsioz9cfvCeacvi&#10;mNUwXeJj8LwSSttFWH8aJaIgKDlMN3mlgppOcrh8KBkCSof19fVy2223ydq1a6kjyYZCPo/f7/Ic&#10;PjwkDY11khxPSFNTrV5nwXRyq66OyPg4M42VKtxtnQfg+suXBseu88T7fy7tCfBG979RlJ7lyTHT&#10;/pnwRo8vx4mer08LEFRFZfV741wM1YHoDw2NSGNjvaSKxYtDIr92sOvIHVi17umOcPTNiUajIw31&#10;VQs0vzH9Vgf0W/kLfe+O5VAhcCyHMxT6g6Iu4gcht/8fF89buK65edbetRddJFdcdrlcc9XVMre9&#10;XVpnz9YX7JJEfFwmkknJqomfVtPe5/FKfW2tkjcTDEP+JQEoB24jAignmOPJhjSQBfEsEQhEgXgG&#10;7EskEmbCIAbs27Ztm181zZPMym80NjZ0+bWoiQj09w8ZwaJOg4lmIBEz+mqZMDioTExO0kudeRuw&#10;JErWIKitrdeCQl4++4f3dbHNu6VfzPDwkBYeRsyAjvV10e0IA/s/97nPdXz605/+NusOKgOO5fA2&#10;wSPbNqy6asXlH85npt5/4MCBZUzxuXv3Xtm1c7fs37/fTAyP1cAw2bafAiRchNhtSVBL4ZB8SQBK&#10;wywcsyBcpW2LounQRBc5/XP7jFuA0iCBdLSeYj4IrIGWlhapq6szFsTChQvloosuykYifq8Sinty&#10;Iq/HlBiFY0B9PX0kSqOJIjgWdr08zrEcTo03enw5Tvh89TPgO4pGaRBRsvR4783Njfo+03uikcDV&#10;ndt3/6BQmFrDzIGIAt/COecskiM9vfcsXTz/w9NZOagwOJbD2wQ3rnrHtpA78PmP/Nffr2ufO3cv&#10;LZkuvvhi07KJTnT8IAMBn/k1pzOTkkrT1yBnSN5M3i9FpXmXmbDetBIyxF/yKROY5Y3mpaWBW1nH&#10;pVSyHAAkZCqtpyvDER96dEMklBqPHDki999/v6hwYUn4E4m0e3yi+F0Je270+12mxzfCwhAdvb2D&#10;RlSoUHdQ2XBTL5UvWXhe/XDCYb8RhlQqLyoMh7I5+X4sFltDM9be3l7p6ekx1qJ+MbL4nLn3cNxX&#10;v/rVxfod/auGq9l2UBlwLIe3IV48tG9lgzdya1U4/P4D+w8u2/LKVtm8eYvs2bPHzPuMy8bvDxoy&#10;zitxQ+BuNwOv6Qeh6xC9LXEWaFdaWjP/y0uirDNsR8AfMkSO9YAwAAQBsaAfBpZLa2urabnCCK8I&#10;1urVq+WSS9cVIqFgWr/BcHNzqTKyq6tH5s1rlcHBMVPKtOIDTlRydSyHU+ONHl+OEz1fhkcBnIa6&#10;Ir6BfC4/WlMTXrV5W8+i9taqJ6n7Ynh33EkUUpYvXy7Lly36WxWW39fcimpprNfCxE/Ucvzd2tpa&#10;p86hQuBYDm9DXNi+sLNjdsvn3/exL65b2LHw6fPXnCu3fPAmufaaq2TN6pXS1tqipf8p/bEOSy6f&#10;MU1Up6ZyxpJADEzlM26kskpocLwwAMTAHuP26GFqTpCPnSdiMpWUBQvnS2/fERmLj8juPTtl8ysv&#10;yc5dO+Thhx92q8UQbmysT3YNFN8xNFb8BCIyMDBixKZcGBxUJgYGBvXbwWosjf8ViQRo+bZDv4sj&#10;q5a1nssYXAgDBZOxsfixwRsVzyIMrGgh4AOafkQLqN1sO6gMOOLwNsZPH/rrRGYq/NsLFiz6jxUr&#10;VoyuX79ebrzxRrn66qtl8ZJzpK6myszXbCqDEQYlYwLEb5cnQnk89ReAPCyZsx/RgOBxL9GCiTGh&#10;Zs2aZayVDRs2yH333Sdbt24167t37426M/2PRkNyKxWatHDSkqexNBxUNnivzETHu6LxAUil5R/0&#10;W7hicDD+m7gRe3v6TX0SViSuxlzOvFcVh2PwplKpTv1mHp7edlABcNxKZw3a60bHdj6YTCYu37Rp&#10;k5nykyavB7q6ZefOnaaVET9gSB00NTUZvz8uBMgeNxHrjPTKEjGgItLrLw0XjjvBupWsuBBIhyBw&#10;DH5nzoG7yVaKr165ggpqYWgQ6kbmz5/T/9xOuWLNfLkjHHTdMTGRMZWdo6NJk0dtbUSJqGAqPRnO&#10;PKtEwzmZ8QwHR//AkMRi+LzTEo0EJZN9zfrh+PLl6QA+91OBOZzfCE4m0CeCTft6jpnpWTC7HJM5&#10;8Y55j4gA75lJgpiSlP4MWIvZDM2jcyPBcM3tKvKdyWT+xa6uQ1VPPfWUHD7cLeOJMTPz28KFC+TS&#10;Sy+WSDjYrO9tYPo009N3SNpsOagIeL7whS/cqj/gLV/+8pd3Tcc5eFsinv7yl774MyXNKiXhoUgk&#10;2kEpjgn9q2qqpbNzuyFriJZAvQTkXk4eJdIv1UcQD0no1rFjCDZdeQCIC+ukgWg4njia2DIfNSJC&#10;vMfjj1b5ErfNbqoZnUzll3Ls2Ni4llBrZGhoVEUlbEQGMSMvpgwlH1pj0Rsc0WF6zPwUFe+liZEs&#10;7L3MRIivBzPlNX37FYuZrh8BqKoK6zP16L24JBigEMDkQSI+FYi8inMoGDJiXF9X/ac/eVnuL6Z7&#10;78/np+Y///zzpgJ6+/YdZhywWc1NppFELpfdXV0VvVOztxVaKPgvdPp08NbCsRzOQihJu155pfOP&#10;OxbM/9LLL79sLIfR0bhx8zzxxBPGamAyH8jX5yvNM2wJvaA/Y0jekIqWGpXuzT6EwqZhP4SNuLBu&#10;l+wjT7YpgWZzaSnkaTFVNGNE0cyV5e233y67du0y1kTI7/rHyZzkC/n8HaRjfmOmxORcnAOrAjBJ&#10;PtdAHPs4B62z7ExnwBKhXZ4OvN0tB5oZc4uTqVLfE/qwGFE3jRq8Uq8Fi57eHmltmf3H+iz+Kp0t&#10;fndkaOzWjRufkv37D5r3SGOGlSuXy7z57XLBBefLgo72p/U7WF86g4NKhVPncBZCCaG4Zs3Kr6Qm&#10;k3+zbt3FT77rXe+SNWtWq9m/TD72sY8ZYqXSELcRLiCInCVEgmvBEjylfWUiQ0YnC4Al6QHHQt42&#10;BINhE9/d3S0vvfSSPProozRtNL27sSgOHOq7NeyTWs1jLBLxy/DwiLkWn68kRoeP9KmFUKo38Xo9&#10;ZtJ89nNOOx/ymwlu8VThTMf4eNIIA8Lb2FhnLIdIOCBNsXqpVWFIZ9JSXRO9/9qP3/TPKoTf6DrY&#10;9eG9e/fLoUNH5MUXXzSFjObm2WqVRk2hw0w1mymNseSgsuFYDmc7tEBfKBbW9g30PzI8PFz3s00v&#10;mjmi+XEfPHhQSfuQceNAuFQwMxMcBG8O1SIlnO9WkoY8CAhIiZhLloNJp9sEYEuqbNPKyev2yNhY&#10;ifCp3IQ8yOfaa6+VefPmmWaPNH+dM2eODA0ND8xpafjD1JQs1QLt/0mMp6qpuJ7S04yPJ8x1RaMR&#10;zavU18Ke08Ke2y5PB2bK6/hreL14PcfbtK/nmJmunzqHXJ5hMVxqLaRNpTMNBogfHhnVAkTia62z&#10;2v5Ck961/0DXbdu375RdO/epFdop4/GEeZ+4ky677BK55NKLZO7c2XK498in5ra2/V3pDA4qFY7l&#10;cLZDuVyJdFPv8MA7W2a37PjoRz8qN9xwg1oSa8yQ4Lh6IG1IBJGIx+OmUhmrAhJCAMoDceXkdPw6&#10;okEgP6wQjkEMIBHAEAtYAc8884w8+eSTZqRXXF3MNqfWQlOmIDeHPHJoPJ6aqq4OSyqdk/7+AWHm&#10;OcQL37e9NgjszYa935OFMx2MpIvliDAguC3NMfNcsdhidbXfVGH4985XN//b3v17bsU9+corr5h3&#10;huVnm60yoB59VnjvyYn0d9taWv95OnsHFQzHcjiLMVnsuWw8Xgw2187ZMB3lVbKuzuSz3+w+ePg2&#10;ejV3du4wndh27dpteriOjY4bfzPE5wsGlNj94lFyh+gheVw9lhiPFwwCQBhMidVVkHw2p8LgP0bo&#10;jMfE/BRsx2IxQyzLli2T888/35ATlgTuCZrFFl3Ffwh6ZNO+I0eXtrU0/Y7P66rmDLS5p/msdYFZ&#10;2FKyXZ4JsM/sl4FN+3qOmelZ8B54p7xHWn+R885d+55esXjB7+4S6a0f7ntidGR0TU9Pnzz1k+fk&#10;1Vd3y1TeJWw3xWaZiui16y6SpUsXS0Nj7XPtbbMu13P+8hfo4C2DYzmcxZhKRv6qqbr58SP9hz6j&#10;hMLQyXkl05GA1397U9Os70HI733vu+Xd7363XHvtO+Siiy40lYphJQn6RWRSiAQTx+dLPanpOKfE&#10;dDwJW5EAtq6BdFgIBFoYUToFdILDMqHUib+aeofNmzdP94fYLbSAwd2F62tsJH7btr3dcxbOaXq+&#10;UJQRfOMpDbRWwoooFwYHJ0dR39vJlghsMOQ37wtGp8WYCsNfv7T78LzGeOJHvT1H1+zZc0Du/9+H&#10;hPG8MmrJUajAUmiaFZO29jmah0dWr16s202bHGE4c+BYDmcpnnnmmbp169bt1tJ+DHNfiTQ7Pj6+&#10;W7+Dr+j6d5UM9HfsCqjVsCgarfnmoUPdl0PKDL9B/wjW+xh1dTIlGVP6D5oSPU1KcUNB8OSLEBiR&#10;KJbqAIhDKIgzval12w7NcSKQjjz0ukz+WBMM5GdbN9F6hilTEZlMburBrMv/v9W1PqkVuTZTkPd5&#10;Pa7qRDJtzo3gAErDkTCtnnISCvpUZMaMmEQiYT2fqGWUMvdD5y6LTCZ3rBTNPvIz2/6TT6YESHcq&#10;MH6VhU070zHlmKnOvfR86azoM/dVcuGxnpZoVVDSeg9ev1dLiW6JJ+OmUSn9R5DVgZFBmVUfk0R6&#10;QqoD4R17koP/b9l7bnmksHHjE8OJxGW4kA7u7pZ9e/fKTrUY6Ak9d+5cI/TUS6xYucz0bbjmmquw&#10;Nje2tTe/R7+tCXNBDioejjicpVCCbp2cnDyCT5gfc1lP52e1tHi52ZjG448/fsGll176uKarox4A&#10;QtY42X/wgBzuGZBdWqKneSl5QeIQkMtVampqYYbxQxA0IA6QOdYHaU8lDpYouT7yhuAplSIQBNwW&#10;iNHKlStxQeXrosF7elPyvSN9w8kl7Y0LU+PxuxobakweA0dHTF8O8ipdi0hyLK7H1eh5EACGEZnS&#10;+wgZIgXl57ejx9I8lnugVM3kSKfCLysO5elOpzjQJ4EWR4B79/vdKmoFU3+EKKg8SyqbMu8u5A9J&#10;MpU0+3jOpAdYb/ObW/9Fn8hDiXTi473dhz/w8ssvu8ZHkrL5Z1vk1e27tHBBB8VaGR4eNO/p3DWr&#10;ZMmSRXLFFZdLrKlhOJv1XPOtb/3VkT/6o8/8el1d7OsmYwcVDUcczlLcdddd4d/6rd+6SVf/VIly&#10;IaVgJf/9Snjb1ar47HXXXbe3lLIEJSz/nXfe6brjjjveo1bDt7WUWDcweFR+9PiPjfsGi4Kmi40N&#10;MUqJRkAYZA1LwloLgAH+ID/i8vlSD+tTiQN5k5YlpXtIneMpvXMO6h4QiI6ODmlubjYtnGjZlEql&#10;ivNaZzFEw816THF33/g7FzVXMYfp78Uns4vJh7oOyTM3dqnpKyBfrpXzWa8UTWKNmOl1kI5jETXa&#10;+Zd1wD4hbL4nA+JQnmam9MdjJnEIBNwqZsLzMPfGPRBCoYBaWjnx0RqpUJr8n3oahNbn9sjR4aHR&#10;+vqGb6p079E3tGB4cuLPqA+iQcKrr5ampH1m4zNytGdIQoGw6XGPxcEzPe+882TJ0kWmefTSpUsk&#10;kZy4paWl4V59rpcnEvEv1tTUOX0czgA44nCWY+PGjc3r16+/a3rzc0qKr06vnxRKJB9Vcrx7a+c2&#10;SU3mZMPGH5tKawRi9649pq4A9wLLxsamY4RUIteS9UBAFKbMvBAnFwdIGGK2hMySfFhScidQYoXU&#10;qLymMvucc84xQ3FgWUym0luXLZz79W/910Px3/zIe5Mv7erzrF06+3HOzrAQ0WBIyTNjyJISNm4j&#10;SBKiY0Y7Ss9mDmQ9IJ0utfenNA7ouR2KVpn1k+GXEQeLX0UkZhIHSB8RRegIyWTaPDs6DzLyrY9h&#10;3FUBgkrwvmk32kh8TBqra74zLPL9Q929DU0R7525zFT0hRc3yehI3Ayc+PRTz0pjXYOMHh2Tmqpa&#10;M5xJe/scI8xt7a1GGGiOHPB7N3r97e8SOZLS93iP2z3V7XYHPmtO5KCi4YiDg9cNJS6mKPUryYTz&#10;xeLnd+3e9xkGWHvsscfkueeeM6IwkZw0pVVcQBA4rZogJUrlEB9uJ3z6WTMXwMnFASAGAOKmRA9K&#10;JXu3IT8CZI4gQYRYGNRJXHjhhcY9Mn/+fGNh6HdebIrV0cn7pa6+8b9f3IIhIbJ73yFpbZ1dHQ15&#10;fy8+nlxCs1iEgFJwUu/DVm7bznUIBNfCvTDf9qkwE8m/2W4lhJVrt8+QJdceoVGBRo2qENQ31Iyq&#10;DfV0Z1ffD2tqGydn1/o+kp9y3TA+HldLYVxF5KgWIn6i73XYLPUK9flkZCKRlHAgKoX8lKkLwnpj&#10;eIz1V16ugl0ts1tjf6Dv/G81mJPrtfTptfylhm+y7aCy4YiDgzeIWZGxiUOP9vf1Xs6wzPRPwL20&#10;dcs2sxcXE+6MUChyzNdvSNXogS6PGxb8eJAesiwnTOIgPILNj5IrIoG/24oErjJcHAiErcDGwujo&#10;mF/MF+W/9x0ZviccCiaWtFT9mHxHCoW5VQUGjUsacwCRyGbz5txmoqRpYGEgeFgb6dyphW0moi+3&#10;HEB5+pmOBTOJQyjEAHl0YCxdv+qa2cYqam1tMi2QVOC/MSbyry//tHPBjZesXH3gcN9nM5lM1DZA&#10;2LJli1nyPOnJjuBgrY2pFRHyB2ROa6vMn7dAFi1eKNdff73U1dVI06xZ9+rr/rC+rWNXqO/p5sce&#10;u3f7DTd8ePd0lIMKhiMODl4XlLDCnZ2d/3fFihXLdfNhJej/EbnHUyh88IJ9+w8+2tvbX/fQQw+Z&#10;pqa0aqK3MmRiS6x+X6kHNMSHr9s9PVnMyVAuAuSBENh44rBOSkRdaolED15aSlHax5qghROiwQRD&#10;iBTjNVEBv3btWpOmKdZY1GWOmejaWpruc7tX3FEs7mjX61u+dd8RWb1wzrJD/UPL25sbZTSZWpLL&#10;Zhc3NtSaczGeE+c+FWYieO7BojztTMdZGK/cKYA4Y70Fgx45Ohjf0dxYvY/4/qGENDdWLc8WXQsT&#10;iVRROaCgz83DcyAgAoi9rV9AfOnngoVQcq15jcXQ0jRLVq5YJqtXr5GrrlqvVsbQ8Np1a67XU2zR&#10;ezu18juoaDji4OB1Qwnn/UrGH1diHoxEIp+YjpbBkcRHvW7X3TRppD8CrqZnn33OVFYODg4aUg6H&#10;oqZlDEKRZ3pStxLcKfQBYYHESQ9hWveIFQfIGXcP8WyTnvOwJA3r1EOwTQU59RLURRCHcDQ21JtK&#10;bLYhvPb21mEtXP/Nn//tP2/689//hLEoLPT8Hg03dvf0P9Q2h/qMUh3EqTATyZ9IHGY6phwziQOW&#10;Axgbm9zXUBteo+dLqsCu6Oodu6mlqfazI2PjUcjf9inh3SEM9FTnnfFs2c99YjmwTT0MgtMxb76s&#10;Xrlcli1Zajoq8gwbYzW36DnuNSd1cEbDEQcHpw1KatRFLO8/Ovz5dCp9KyO+MtIrQUuUpiRKKZ7S&#10;JyXRohIjRMiQ4SwJlO71ezREhOsCUi+5oUrBAuK3SwjWBvIgnbUy2CYvRIJ12yQWoUCkcDXRJp+K&#10;VEQDtxMWh5JfUUOe9FglE5OT8exU8d75zfUMNb3/3x548p2//r6rq3YfGZXFc+g/KMI60O2aA4f7&#10;r+toa5bxdF6qg953DAyPRWONdaYSvCoaMuNB4bcPhwNmCBDumXtH7KwA2uE/kvRJiJSGF8Fa4Rgk&#10;ZWh4TCKhyFg05P3JyHhG7595LXzCQLCTekysLlSXK8h6HpVyOs9BDZ8s5/KoleDGyqJSHeuAlkgE&#10;RlElnufOtrXIeLY8L+IRU94Nw6ucd+4qmdfervdU859TmZovt8xz7dQ38curm4OKhSMODk47lIQR&#10;iQe6unveSwkUFxMWBOs7duyQnUpGYSUayDpI2/tg4BjxYyVYQgeQEgKA5UAA7LfEXy4MBAubn7Uq&#10;IDVrXUDAnIfSMHUTECBkh2AgDnZ4DkSC/VgbbW1tZqnEWWhqqHmk++j484mcZ9O5baX6ilOj6NVL&#10;Xa2U/xJbWByMHguODo0KogGYmIjrpmMe7Epv5IaGOr1P7rnkMoOg6QHe23dU2ppjH9X7+Z6Gn5sL&#10;4bFnX73u2kuWzOkfStwSDPiu595xtWEdUNfAkneBRXD4cI8ZB8k+b6wH0vCs7fMstxaWLFlinsOV&#10;V15ppptt0ee08Jx539B39PsmsYO3DRxxcPAmoeguFIrX5TIyp6+v96+7D3XX4mrq7e0zg7MxCUwm&#10;l5WJVEpyU6WmqpaMIEAIGzKnRG3Fwe5HFNjH0loOwOZhA7ClcNISIEob2AfxkTdCgWAgBlYgEAeG&#10;8+B6EA4bsDQgSCXMYmEqn+dcXAdWBmkh+Pj4eHzOrMYnOHciJ4erfLJD6bfxB4891Xfz9evblM1X&#10;dO4+/OyaxW2XTeQlOqhmwLzmhidou7X3wOEbl3W0RXS1VjO/qnQnYgbBQyCoKGeOhUOHe4vRcDTP&#10;tfO8cN9Rx6DX4tX7cxF/9OhRIwy4iKwgEFgn/dD0fsSB58AzIWDFcC9YevQfQRx4HldddZUZlJHn&#10;MnfevK8EfLJRz8fYXDM4uBycaXDEwcFphRLjBiXLT2g4MB1F3EWHunp/5PV56zZt+pkZYRWBONLb&#10;Iz1aUh0cHjJkDplBbpAUJG1K0Up6kDrrBNaBJX/SloP48kB6uw4gPoTBWhQs7T6bFssCckQscIFB&#10;+pSasS4gyGm3k4mf1RQ7VqqGTLlutskHwjXDW2s6Ks5bmmNFJfipMcWshtonhhMpJuNXKyIsXvrj&#10;qXows10gpGSv13Owp39V+5yW5UcHR8y11NZEjVsJcmcb91j3wW5D4BA8wYollceMccT94cJDHLAI&#10;uA5cbDxnjlMTT5+7R7cnNVCRH9B7p1UZDQFc0tIyW+bPp06mVVavXqWiMEeth8USa4p9I+B7zVr4&#10;4Ac/2Hrffff1TG86eBvAEQcHpxVK4C8oCe3VkvVHpqMMNm/qXVbX6F09d27j+wYGhz9MfcTmLa/I&#10;lm2dsnP3LuPqgNQgOEQAgoZcrc8b0rPEZ5c2HlK3omHBfgICYHF8GgN3qcKWc1qxsMJhxYJ1zgP5&#10;Q/aIBNfl97ol1thgBMGKBaLCftIRj+VDpzzImnyI51jOgfAwom1isjTKLceSBuJGKBEheiSThxVG&#10;hI1tWhQNHx2Uuhp6oSeMhcCSY22zXtZJZ4XDCiH5cB7y8qsw0EyXzomFAhMm4W7jXnGn1cnll683&#10;8e9//02ycGGH5PLyn6NjY48sXvjFB0W+PanX9bFcLvNNny8Q/v73v912882f7DMP1MEZD0ccHJxW&#10;KPFQlGfUvpO6GXbv7P6Thsaav2RsptH4uGzb3mksCVrK4O6A/Cjd2pIwRAnxEli3gnAinCieOEuu&#10;kCPH21CQ0qx2kKUNNi2AZLEEODdiBQEXdT91JtVakg8pmTKXMvspzdvrtNeKi4q8WMc9Qxruj/NE&#10;p60jplvlWqzrjH0QOeQNOD/rlPw5FuEEpOk/3Gv28azIG8uAZ0geXC/ntmJnrSzSE1coapyU6ncQ&#10;N8SKcyFuq1evNn1EWOceTMV9Xc2tep3fM5lMY+/erefFYnM+vn9/5z+df/6VO6ejHbwN4IiDg7cE&#10;hVTh+p6R0YtH46MfTKUnl1NCpk6is7PTkBslbZYQIQRnydqSO0uCJdTyOFB+DLDx5SAur9wMQZeL&#10;B8HmB3FaoibOipMh8HxGfCouKj0mP66VwH6bH9YAhI4VYe8FIiY+p3lC6G6f16TnPNwPBM15rEgg&#10;lATSchwWAULBvlhtg8mflkXs53i2yYMl21ZkyBOQL/eGqEWCATMAInUstNiiIp5KZ0a6ReAWL168&#10;rbG+4e+279t1eNWiZaYOxcHZAUccHLylULJ0DYxNfCuVHP9tfOnUR0B09JGgFQ1jNlF6RzwotUPW&#10;kC9EaMjYHzhG2lYoLCBiS5A2AIgYgjQE7ir1nwDkY8WBOEL5MWyzLD/exXwW+ZKLxu4zxKvXBrlS&#10;okcYIHXuwYjBtLiEImoRFEmPsODO4Voo2VMtjfCRjvm8sRym1CqY1LQ04eXaSiPFxodGjPuJ87DN&#10;+RES6iN4blyzsRI03gob18Y11dRWS3OsURoa68zQFwgErbLoKEhl9crlKz7rdrm/rpfymso6OGvg&#10;0o/mAf0Bfuecc85xxMHBWwL9BqsyObklMT52QygcjnZ3HaSHrTz11FOmUpXmlTSHpVIVtwlkB+kj&#10;FC4vzT5LggCRW4KHDAmQMQRJPIFjCcRTup5IZVQVSqJiBQFYkeCYctg05E1rfhxTpLOw+22w++y2&#10;hY13U5p3aR4MpOFWMXL7zLJYgJG1hK/xdr+H3uRFFQwt6TNAFPG5ybSxAMgPwSk/p71/hANhQES4&#10;Z4SDPh3UfyxeuEDOWdhh5unm+S1fvvxR5YPJhoaG/9D9D5mMHJyVcGmJ5wEtaXwnEok44uCgIqCk&#10;tvbZZ5/90apVq2qZ/Y3KVsb2QSSwKlgSN56YkOGxuOS1dA0xWnIEECSBEjslaQApUqlMOggToQlH&#10;q9V6KAmAFZRyEreWw/GwafxqeVgytrD7WB6/brct9KqPXasVNytwpLXWAKEcpGFw2Gwmbe6D/QgB&#10;94rFwH1TV4ALigpxhIC8EAXqPmiKumDeXJnKZ039gj7XEU13rea7efoUDs5yuNRUfyAajX5HP0ZH&#10;HBxUDJTslqkwfFpJrk4JLarr11P6pR4CVxODwg0Nj8rAUGloDuooTK/rafLFOsCyQBBY4vYpJ2Dy&#10;8vr8pToH/CbHkTZpT7a0AXjKONvGlYPzkbcVnePPgziU4/g8rFvMus0A4mZcRUrsfp9aDWpGsA93&#10;EWCd/hj0xaDuACGkV/P0hEjGgmhvn7stkUzunds2G6tsq6a5V8V4l8nAgQOFS0tgD8RiMUccHFQ0&#10;lFwZX/sLPT09f0BJmfF/GO57z+4DpimoHb+JJrGIhHU/EQfhQspsU6qmdE2LI+NO8vhKloPud6lo&#10;QKwEW3q3AZRvEzSFEvMviooNgHysKPyCOLjUIpheRTwgfUTMWkDmHNNCxtKCeCM2UzmpikakqaHe&#10;uIsALY6YywJLgfulkpkhy7EYaHmkhcGRBR3zfkPz+IGGn794Bw7K4NIf1QP6ITni4OCMwAsvvHDz&#10;eeedR5NK2bFrp8QaWq7tHxyoQRRwNeFysu4nKoBtu3/bDNSSPgIxMZky4mBJ2RIyAbBtWxjZbWDT&#10;EHwqJDbegnh7HpsvKD/eLiF5y9HsZxtwPCLFtbG0cbjFcBdR+ufaqquiQlUEYsDAd1gM7GPYciqZ&#10;A4HgI2NjY5O4kgb0+ail8CXN5xWToQMHp4CpkNZS2He0dOGIg4MzDkqorkyxeFPXwUN/XhWNLscy&#10;oJUTLZsgVdYRAgQC66K8Uxhp1VyQVOY1i4LSNoTOkgBsqZ4loZzk6WHMtg3ACoMlf2C3Cey3aZjw&#10;CMuA+gLj6ppep6McdQTUHWAVsI0YIA6QP/uKhSmpUcuBpqfEcS7WaXUUH0/8V11N9HY9jzOhv4Nf&#10;CYjDw3feeee/fOpTn/r+dJwDB2cc9Duu2rp9zw2rVyxamphIr4D8u7u65KK1F8iWV7Zeq2RaA+kj&#10;EMeGkchPSW9fv2mxhJggENRPIBJYGdYNZS0LKxzW7QPymh5SJvycaEwHyL5cENgud11FIq+JAKLA&#10;OkJg+0IgBriDCIgETVCpR+H4BQs6OvWCdg8e7TPHcozu3/bkk08+f8MNNzDekQMHvzJcWqJ6Uj+2&#10;a6a3HTh422Lz9q5lHXNblk9OjF/vcbvWTaQzy3MqEIgDYmIFAQGwVgTiwDaiYYO1IhADxIGljbOw&#10;lgGlfSsO1jIgjiVxVVWRY6JgrQcrCogEbiKsnda2uY+ksvlNXT0Du6Jt7Z2rql1O5bGDNxEi/x84&#10;KUgqkwjTTQAAAABJRU5ErkJgglBLAQItABQABgAIAAAAIQCxgme2CgEAABMCAAATAAAAAAAAAAAA&#10;AAAAAAAAAABbQ29udGVudF9UeXBlc10ueG1sUEsBAi0AFAAGAAgAAAAhADj9If/WAAAAlAEAAAsA&#10;AAAAAAAAAAAAAAAAOwEAAF9yZWxzLy5yZWxzUEsBAi0AFAAGAAgAAAAhAFO+M8e7BQAAOR0AAA4A&#10;AAAAAAAAAAAAAAAAOgIAAGRycy9lMm9Eb2MueG1sUEsBAi0AFAAGAAgAAAAhAFyhR37aAAAAMQMA&#10;ABkAAAAAAAAAAAAAAAAAIQgAAGRycy9fcmVscy9lMm9Eb2MueG1sLnJlbHNQSwECLQAUAAYACAAA&#10;ACEAxYOTyOIAAAALAQAADwAAAAAAAAAAAAAAAAAyCQAAZHJzL2Rvd25yZXYueG1sUEsBAi0ACgAA&#10;AAAAAAAhAC0X4vBFwAAARcAAABQAAAAAAAAAAAAAAAAAQQoAAGRycy9tZWRpYS9pbWFnZTQucG5n&#10;UEsBAi0ACgAAAAAAAAAhABUeBgotywAALcsAABQAAAAAAAAAAAAAAAAAuMoAAGRycy9tZWRpYS9p&#10;bWFnZTMucG5nUEsBAi0ACgAAAAAAAAAhAP26mNZikAAAYpAAABQAAAAAAAAAAAAAAAAAF5YBAGRy&#10;cy9tZWRpYS9pbWFnZTIucG5nUEsBAi0ACgAAAAAAAAAhAIf0kx8GgQAABoEAABQAAAAAAAAAAAAA&#10;AAAAqyYCAGRycy9tZWRpYS9pbWFnZTEucG5nUEsBAi0ACgAAAAAAAAAhAISzxe6P7QAAj+0AABQA&#10;AAAAAAAAAAAAAAAA46cCAGRycy9tZWRpYS9pbWFnZTUucG5nUEsFBgAAAAAKAAoAhAIAAKSVAwAA&#10;AA==&#10;">
                <v:group id="Group 205" o:spid="_x0000_s1042" style="position:absolute;width:61730;height:22301" coordsize="61730,22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rect id="Rectangle 50" o:spid="_x0000_s1043" style="position:absolute;left:49149;top:15122;width:12581;height:6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rsidR="00675B45" w:rsidRDefault="00675B45" w:rsidP="00DD1C61">
                          <w:pPr>
                            <w:pStyle w:val="FigureNormal"/>
                          </w:pPr>
                          <w:r>
                            <w:t>(e)</w:t>
                          </w:r>
                        </w:p>
                        <w:p w:rsidR="00675B45" w:rsidRPr="003A4B25" w:rsidRDefault="00675B45" w:rsidP="00DD1C61">
                          <w:pPr>
                            <w:pStyle w:val="FigureNormal"/>
                          </w:pPr>
                          <w:r w:rsidRPr="003A4B25">
                            <w:t xml:space="preserve">SICK LMS 100 </w:t>
                          </w:r>
                          <w:r w:rsidRPr="006E7A3E">
                            <w:rPr>
                              <w:b/>
                              <w:bCs/>
                            </w:rPr>
                            <w:t>laser</w:t>
                          </w:r>
                          <w:r w:rsidRPr="003A4B25">
                            <w:t xml:space="preserve"> rangefinder</w:t>
                          </w:r>
                        </w:p>
                      </w:txbxContent>
                    </v:textbox>
                  </v:rect>
                  <v:group id="Group 38" o:spid="_x0000_s1044" style="position:absolute;width:60890;height:22301" coordorigin=",-1649" coordsize="65963,23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ect id="Rectangle 39" o:spid="_x0000_s1045" style="position:absolute;left:5045;top:610;width:621;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rsidR="00675B45" w:rsidRDefault="00675B45" w:rsidP="00DD1C61">
                            <w:pPr>
                              <w:spacing w:after="160" w:line="259" w:lineRule="auto"/>
                              <w:ind w:left="0" w:firstLine="0"/>
                              <w:jc w:val="left"/>
                            </w:pPr>
                            <w:r>
                              <w:rPr>
                                <w:sz w:val="22"/>
                              </w:rPr>
                              <w:t>(</w:t>
                            </w:r>
                          </w:p>
                        </w:txbxContent>
                      </v:textbox>
                    </v:rect>
                    <v:rect id="Rectangle 40" o:spid="_x0000_s1046" style="position:absolute;left:5516;top:610;width:82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rsidR="00675B45" w:rsidRDefault="00675B45" w:rsidP="00DD1C61">
                            <w:pPr>
                              <w:spacing w:after="160" w:line="259" w:lineRule="auto"/>
                              <w:ind w:left="0" w:firstLine="0"/>
                              <w:jc w:val="left"/>
                            </w:pPr>
                            <w:r>
                              <w:rPr>
                                <w:sz w:val="22"/>
                              </w:rPr>
                              <w:t>a</w:t>
                            </w:r>
                          </w:p>
                        </w:txbxContent>
                      </v:textbox>
                    </v:rect>
                    <v:rect id="Rectangle 41" o:spid="_x0000_s1047" style="position:absolute;left:6138;top:610;width:621;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rsidR="00675B45" w:rsidRDefault="00675B45" w:rsidP="00DD1C61">
                            <w:pPr>
                              <w:spacing w:after="160" w:line="259" w:lineRule="auto"/>
                              <w:ind w:left="0" w:firstLine="0"/>
                              <w:jc w:val="left"/>
                            </w:pPr>
                            <w:r>
                              <w:rPr>
                                <w:sz w:val="22"/>
                              </w:rPr>
                              <w:t>)</w:t>
                            </w:r>
                          </w:p>
                        </w:txbxContent>
                      </v:textbox>
                    </v:rect>
                    <v:rect id="Rectangle 42" o:spid="_x0000_s1048" style="position:absolute;left:6599;top:610;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rsidR="00675B45" w:rsidRDefault="00675B45" w:rsidP="00DD1C61">
                            <w:pPr>
                              <w:spacing w:after="160" w:line="259" w:lineRule="auto"/>
                              <w:ind w:left="0" w:firstLine="0"/>
                              <w:jc w:val="left"/>
                            </w:pPr>
                            <w:r>
                              <w:rPr>
                                <w:sz w:val="22"/>
                              </w:rPr>
                              <w:t xml:space="preserve"> </w:t>
                            </w:r>
                          </w:p>
                        </w:txbxContent>
                      </v:textbox>
                    </v:rect>
                    <v:rect id="Rectangle 43" o:spid="_x0000_s1049" style="position:absolute;top:14615;width:12585;height:6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rsidR="00675B45" w:rsidRDefault="00675B45" w:rsidP="00DD1C61">
                            <w:pPr>
                              <w:pStyle w:val="FigureNormal"/>
                            </w:pPr>
                            <w:r>
                              <w:t>(a)</w:t>
                            </w:r>
                          </w:p>
                          <w:p w:rsidR="00675B45" w:rsidRDefault="00675B45" w:rsidP="00DD1C61">
                            <w:pPr>
                              <w:pStyle w:val="FigureNormal"/>
                            </w:pPr>
                            <w:r>
                              <w:t>UltraSoundGate</w:t>
                            </w:r>
                          </w:p>
                          <w:p w:rsidR="00675B45" w:rsidRDefault="00675B45" w:rsidP="00DD1C61">
                            <w:pPr>
                              <w:pStyle w:val="FigureNormal"/>
                            </w:pPr>
                            <w:r>
                              <w:t xml:space="preserve">116 </w:t>
                            </w:r>
                            <w:r w:rsidRPr="006E7A3E">
                              <w:rPr>
                                <w:b/>
                                <w:bCs/>
                              </w:rPr>
                              <w:t>player</w:t>
                            </w:r>
                          </w:p>
                          <w:p w:rsidR="00675B45" w:rsidRDefault="00675B45" w:rsidP="00DD1C61"/>
                        </w:txbxContent>
                      </v:textbox>
                    </v:rect>
                    <v:shape id="Picture 44" o:spid="_x0000_s1050" type="#_x0000_t75" style="position:absolute;top:-505;width:10191;height:14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AsxQAAANsAAAAPAAAAZHJzL2Rvd25yZXYueG1sRI9fa8JA&#10;EMTfC36HY4W+6UWRYtNcpASUPlj8V6iPS26bBHN7Ibdq+u17hUIfh5n5DZOtBteqG/Wh8WxgNk1A&#10;EZfeNlwZ+DitJ0tQQZAttp7JwDcFWOWjhwxT6+98oNtRKhUhHFI0UIt0qdahrMlhmPqOOHpfvnco&#10;UfaVtj3eI9y1ep4kT9phw3Ghxo6KmsrL8eoM+P1O1ri9LHfb92dbnD7PUmzOxjyOh9cXUEKD/If/&#10;2m/WwGIBv1/iD9D5DwAAAP//AwBQSwECLQAUAAYACAAAACEA2+H2y+4AAACFAQAAEwAAAAAAAAAA&#10;AAAAAAAAAAAAW0NvbnRlbnRfVHlwZXNdLnhtbFBLAQItABQABgAIAAAAIQBa9CxbvwAAABUBAAAL&#10;AAAAAAAAAAAAAAAAAB8BAABfcmVscy8ucmVsc1BLAQItABQABgAIAAAAIQADSqAsxQAAANsAAAAP&#10;AAAAAAAAAAAAAAAAAAcCAABkcnMvZG93bnJldi54bWxQSwUGAAAAAAMAAwC3AAAA+QIAAAAA&#10;">
                      <v:imagedata r:id="rId51" o:title=""/>
                    </v:shape>
                    <v:shape id="Picture 45" o:spid="_x0000_s1051" type="#_x0000_t75" style="position:absolute;left:11492;top:-501;width:9036;height:14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f6UxAAAANsAAAAPAAAAZHJzL2Rvd25yZXYueG1sRI9PawIx&#10;FMTvBb9DeEIvRRPFf6xGkYJtT0VXwetj83azuHlZNqluv31TKPQ4zMxvmM2ud424UxdqzxomYwWC&#10;uPCm5krD5XwYrUCEiGyw8UwavinAbjt42mBm/INPdM9jJRKEQ4YabIxtJmUoLDkMY98SJ6/0ncOY&#10;ZFdJ0+EjwV0jp0otpMOa04LFll4tFbf8y2k4vuVWlcu6mitztafZJ19fynetn4f9fg0iUh//w3/t&#10;D6NhNoffL+kHyO0PAAAA//8DAFBLAQItABQABgAIAAAAIQDb4fbL7gAAAIUBAAATAAAAAAAAAAAA&#10;AAAAAAAAAABbQ29udGVudF9UeXBlc10ueG1sUEsBAi0AFAAGAAgAAAAhAFr0LFu/AAAAFQEAAAsA&#10;AAAAAAAAAAAAAAAAHwEAAF9yZWxzLy5yZWxzUEsBAi0AFAAGAAgAAAAhAPkh/pTEAAAA2wAAAA8A&#10;AAAAAAAAAAAAAAAABwIAAGRycy9kb3ducmV2LnhtbFBLBQYAAAAAAwADALcAAAD4AgAAAAA=&#10;">
                      <v:imagedata r:id="rId52" o:title=""/>
                    </v:shape>
                    <v:shape id="Picture 46" o:spid="_x0000_s1052" type="#_x0000_t75" style="position:absolute;left:24156;top:-1649;width:14185;height:14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9bhwgAAANsAAAAPAAAAZHJzL2Rvd25yZXYueG1sRI9BawIx&#10;FITvgv8hPKE3zSrFLqtRZEFoj9oqHp+b5+7i5iUkUdf++qZQ6HGYmW+Y5bo3nbiTD61lBdNJBoK4&#10;srrlWsHX53acgwgRWWNnmRQ8KcB6NRwssdD2wTu672MtEoRDgQqaGF0hZagaMhgm1hEn72K9wZik&#10;r6X2+Ehw08lZls2lwZbTQoOOyoaq6/5mFMicXOnK9nA8+bePreHbOf8mpV5G/WYBIlIf/8N/7Xet&#10;4HUOv1/SD5CrHwAAAP//AwBQSwECLQAUAAYACAAAACEA2+H2y+4AAACFAQAAEwAAAAAAAAAAAAAA&#10;AAAAAAAAW0NvbnRlbnRfVHlwZXNdLnhtbFBLAQItABQABgAIAAAAIQBa9CxbvwAAABUBAAALAAAA&#10;AAAAAAAAAAAAAB8BAABfcmVscy8ucmVsc1BLAQItABQABgAIAAAAIQAhq9bhwgAAANsAAAAPAAAA&#10;AAAAAAAAAAAAAAcCAABkcnMvZG93bnJldi54bWxQSwUGAAAAAAMAAwC3AAAA9gIAAAAA&#10;">
                      <v:imagedata r:id="rId53" o:title=""/>
                    </v:shape>
                    <v:shape id="Picture 47" o:spid="_x0000_s1053" type="#_x0000_t75" style="position:absolute;left:39075;top:-501;width:11032;height:14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xAAAANsAAAAPAAAAZHJzL2Rvd25yZXYueG1sRI/NasMw&#10;EITvhbyD2EBvjRxTWseNEpJAoJfi/B163Fpb28RaGUmx3bevCoUch5n5hlmuR9OKnpxvLCuYzxIQ&#10;xKXVDVcKLuf9UwbCB2SNrWVS8EMe1qvJwxJzbQc+Un8KlYgQ9jkqqEPocil9WZNBP7MdcfS+rTMY&#10;onSV1A6HCDetTJPkRRpsOC7U2NGupvJ6uhkFxSdWabPVbbEg9/F1OMhsYwqlHqfj5g1EoDHcw//t&#10;d63g+RX+vsQfIFe/AAAA//8DAFBLAQItABQABgAIAAAAIQDb4fbL7gAAAIUBAAATAAAAAAAAAAAA&#10;AAAAAAAAAABbQ29udGVudF9UeXBlc10ueG1sUEsBAi0AFAAGAAgAAAAhAFr0LFu/AAAAFQEAAAsA&#10;AAAAAAAAAAAAAAAAHwEAAF9yZWxzLy5yZWxzUEsBAi0AFAAGAAgAAAAhAL/6g+zEAAAA2wAAAA8A&#10;AAAAAAAAAAAAAAAABwIAAGRycy9kb3ducmV2LnhtbFBLBQYAAAAAAwADALcAAAD4AgAAAAA=&#10;">
                      <v:imagedata r:id="rId54" o:title=""/>
                    </v:shape>
                    <v:shape id="Picture 48" o:spid="_x0000_s1054" type="#_x0000_t75" style="position:absolute;left:48074;top:648;width:17889;height:12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nknwAAAANsAAAAPAAAAZHJzL2Rvd25yZXYueG1sRE9Ni8Iw&#10;EL0L/ocwC940rYisXWNZFMHLHnRFPA7NbFvaTGqT1q6/3hwEj4/3vU4HU4ueWldaVhDPIhDEmdUl&#10;5wrOv/vpJwjnkTXWlknBPzlIN+PRGhNt73yk/uRzEULYJaig8L5JpHRZQQbdzDbEgfuzrUEfYJtL&#10;3eI9hJtazqNoKQ2WHBoKbGhbUFadOqNg352X+Hj4Ona7/nKtbitXdT9KTT6G7y8Qngb/Fr/cB61g&#10;EcaGL+EHyM0TAAD//wMAUEsBAi0AFAAGAAgAAAAhANvh9svuAAAAhQEAABMAAAAAAAAAAAAAAAAA&#10;AAAAAFtDb250ZW50X1R5cGVzXS54bWxQSwECLQAUAAYACAAAACEAWvQsW78AAAAVAQAACwAAAAAA&#10;AAAAAAAAAAAfAQAAX3JlbHMvLnJlbHNQSwECLQAUAAYACAAAACEANsZ5J8AAAADbAAAADwAAAAAA&#10;AAAAAAAAAAAHAgAAZHJzL2Rvd25yZXYueG1sUEsFBgAAAAADAAMAtwAAAPQCAAAAAA==&#10;">
                      <v:imagedata r:id="rId55" o:title=""/>
                    </v:shape>
                  </v:group>
                </v:group>
                <v:shape id="Text Box 96726" o:spid="_x0000_s1055" type="#_x0000_t202" style="position:absolute;top:22409;width:60890;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oTyQAAAN4AAAAPAAAAZHJzL2Rvd25yZXYueG1sRI9BSwMx&#10;FITvgv8hPMGL2GxrWevatJSioL2Ubnvx9ti8btZuXpYk267/3ghCj8PMfMPMl4NtxZl8aBwrGI8y&#10;EMSV0w3XCg7798cZiBCRNbaOScEPBVgubm/mWGh34R2dy1iLBOFQoAITY1dIGSpDFsPIdcTJOzpv&#10;MSbpa6k9XhLctnKSZbm02HBaMNjR2lB1KnurYDv92pqH/vi2WU2f/OehX+ffdanU/d2wegURaYjX&#10;8H/7Qyt4yZ8nOfzdSVdALn4BAAD//wMAUEsBAi0AFAAGAAgAAAAhANvh9svuAAAAhQEAABMAAAAA&#10;AAAAAAAAAAAAAAAAAFtDb250ZW50X1R5cGVzXS54bWxQSwECLQAUAAYACAAAACEAWvQsW78AAAAV&#10;AQAACwAAAAAAAAAAAAAAAAAfAQAAX3JlbHMvLnJlbHNQSwECLQAUAAYACAAAACEAggn6E8kAAADe&#10;AAAADwAAAAAAAAAAAAAAAAAHAgAAZHJzL2Rvd25yZXYueG1sUEsFBgAAAAADAAMAtwAAAP0CAAAA&#10;AA==&#10;" stroked="f">
                  <v:textbox style="mso-fit-shape-to-text:t" inset="0,0,0,0">
                    <w:txbxContent>
                      <w:p w:rsidR="00675B45" w:rsidRPr="002362A1" w:rsidRDefault="00675B45" w:rsidP="006E7A3E">
                        <w:pPr>
                          <w:pStyle w:val="FIGCAPTIOIN"/>
                          <w:jc w:val="center"/>
                          <w:rPr>
                            <w:noProof/>
                          </w:rPr>
                        </w:pPr>
                        <w:bookmarkStart w:id="55" w:name="_Toc470387460"/>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sidRPr="006E7A3E">
                          <w:rPr>
                            <w:b/>
                            <w:bCs/>
                            <w:noProof/>
                          </w:rPr>
                          <w:t>3</w:t>
                        </w:r>
                        <w:r w:rsidRPr="006E7A3E">
                          <w:rPr>
                            <w:b/>
                            <w:bCs/>
                          </w:rPr>
                          <w:fldChar w:fldCharType="end"/>
                        </w:r>
                        <w:r w:rsidRPr="00B62A66">
                          <w:t xml:space="preserve">: </w:t>
                        </w:r>
                        <w:r w:rsidRPr="006E7A3E">
                          <w:t xml:space="preserve">UltraSroundGate </w:t>
                        </w:r>
                        <w:r w:rsidRPr="006E7A3E">
                          <w:rPr>
                            <w:rStyle w:val="TableFigureCAPTIONChar"/>
                            <w:rFonts w:asciiTheme="majorBidi" w:hAnsiTheme="majorBidi" w:cstheme="majorBidi"/>
                            <w:b w:val="0"/>
                            <w:bCs/>
                          </w:rPr>
                          <w:t>116hm</w:t>
                        </w:r>
                        <w:r w:rsidRPr="006E7A3E">
                          <w:t xml:space="preserve"> Recording System</w:t>
                        </w:r>
                        <w:bookmarkEnd w:id="55"/>
                      </w:p>
                    </w:txbxContent>
                  </v:textbox>
                </v:shape>
              </v:group>
            </w:pict>
          </mc:Fallback>
        </mc:AlternateContent>
      </w:r>
    </w:p>
    <w:p w:rsidR="0058513F" w:rsidRPr="00604EFF" w:rsidRDefault="007941DE" w:rsidP="006E7A3E">
      <w:pPr>
        <w:pStyle w:val="Heading3"/>
      </w:pPr>
      <w:bookmarkStart w:id="56" w:name="_Toc469575385"/>
      <w:r w:rsidRPr="00BB3A23">
        <w:lastRenderedPageBreak/>
        <w:t>3.1.2</w:t>
      </w:r>
      <w:r w:rsidRPr="006E7A3E">
        <w:rPr>
          <w:rFonts w:eastAsia="Arial"/>
        </w:rPr>
        <w:t xml:space="preserve"> </w:t>
      </w:r>
      <w:r w:rsidRPr="00604EFF">
        <w:t>Sensory apparatus 2.0</w:t>
      </w:r>
      <w:bookmarkEnd w:id="56"/>
      <w:r w:rsidRPr="00604EFF">
        <w:t xml:space="preserve"> </w:t>
      </w:r>
    </w:p>
    <w:tbl>
      <w:tblPr>
        <w:tblStyle w:val="TableGrid0"/>
        <w:tblpPr w:leftFromText="180" w:rightFromText="180" w:vertAnchor="text" w:horzAnchor="page" w:tblpX="1079" w:tblpY="2848"/>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89"/>
      </w:tblGrid>
      <w:tr w:rsidR="002714DA" w:rsidTr="002714DA">
        <w:trPr>
          <w:trHeight w:val="8773"/>
        </w:trPr>
        <w:tc>
          <w:tcPr>
            <w:tcW w:w="11589" w:type="dxa"/>
          </w:tcPr>
          <w:p w:rsidR="002714DA" w:rsidRDefault="00B71EDE" w:rsidP="002714DA">
            <w:pPr>
              <w:ind w:left="0" w:firstLine="0"/>
            </w:pPr>
            <w:r>
              <w:rPr>
                <w:noProof/>
              </w:rPr>
              <mc:AlternateContent>
                <mc:Choice Requires="wpg">
                  <w:drawing>
                    <wp:anchor distT="0" distB="0" distL="114300" distR="114300" simplePos="0" relativeHeight="251786240" behindDoc="0" locked="0" layoutInCell="1" allowOverlap="1" wp14:anchorId="1D0D2262" wp14:editId="2E3B2F1F">
                      <wp:simplePos x="0" y="0"/>
                      <wp:positionH relativeFrom="column">
                        <wp:posOffset>238662</wp:posOffset>
                      </wp:positionH>
                      <wp:positionV relativeFrom="paragraph">
                        <wp:posOffset>352572</wp:posOffset>
                      </wp:positionV>
                      <wp:extent cx="5700195" cy="4992370"/>
                      <wp:effectExtent l="0" t="0" r="0" b="0"/>
                      <wp:wrapTopAndBottom/>
                      <wp:docPr id="211" name="Group 211"/>
                      <wp:cNvGraphicFramePr/>
                      <a:graphic xmlns:a="http://schemas.openxmlformats.org/drawingml/2006/main">
                        <a:graphicData uri="http://schemas.microsoft.com/office/word/2010/wordprocessingGroup">
                          <wpg:wgp>
                            <wpg:cNvGrpSpPr/>
                            <wpg:grpSpPr>
                              <a:xfrm>
                                <a:off x="0" y="0"/>
                                <a:ext cx="5700195" cy="4992370"/>
                                <a:chOff x="0" y="0"/>
                                <a:chExt cx="5700195" cy="4992370"/>
                              </a:xfrm>
                            </wpg:grpSpPr>
                            <wpg:grpSp>
                              <wpg:cNvPr id="54" name="Group 54"/>
                              <wpg:cNvGrpSpPr/>
                              <wpg:grpSpPr>
                                <a:xfrm>
                                  <a:off x="0" y="0"/>
                                  <a:ext cx="5700195" cy="4588510"/>
                                  <a:chOff x="293497" y="-244515"/>
                                  <a:chExt cx="5307513" cy="3998354"/>
                                </a:xfrm>
                              </wpg:grpSpPr>
                              <pic:pic xmlns:pic="http://schemas.openxmlformats.org/drawingml/2006/picture">
                                <pic:nvPicPr>
                                  <pic:cNvPr id="55" name="Picture 55"/>
                                  <pic:cNvPicPr/>
                                </pic:nvPicPr>
                                <pic:blipFill>
                                  <a:blip r:embed="rId56"/>
                                  <a:stretch>
                                    <a:fillRect/>
                                  </a:stretch>
                                </pic:blipFill>
                                <pic:spPr>
                                  <a:xfrm>
                                    <a:off x="370205" y="247650"/>
                                    <a:ext cx="3571494" cy="2666366"/>
                                  </a:xfrm>
                                  <a:prstGeom prst="rect">
                                    <a:avLst/>
                                  </a:prstGeom>
                                </pic:spPr>
                              </pic:pic>
                              <pic:pic xmlns:pic="http://schemas.openxmlformats.org/drawingml/2006/picture">
                                <pic:nvPicPr>
                                  <pic:cNvPr id="56" name="Picture 56"/>
                                  <pic:cNvPicPr/>
                                </pic:nvPicPr>
                                <pic:blipFill>
                                  <a:blip r:embed="rId57"/>
                                  <a:stretch>
                                    <a:fillRect/>
                                  </a:stretch>
                                </pic:blipFill>
                                <pic:spPr>
                                  <a:xfrm>
                                    <a:off x="3538911" y="-19761"/>
                                    <a:ext cx="2062099" cy="2666366"/>
                                  </a:xfrm>
                                  <a:prstGeom prst="rect">
                                    <a:avLst/>
                                  </a:prstGeom>
                                </pic:spPr>
                              </pic:pic>
                              <wps:wsp>
                                <wps:cNvPr id="57" name="Shape 6747"/>
                                <wps:cNvSpPr/>
                                <wps:spPr>
                                  <a:xfrm>
                                    <a:off x="3809492" y="0"/>
                                    <a:ext cx="442595" cy="459739"/>
                                  </a:xfrm>
                                  <a:custGeom>
                                    <a:avLst/>
                                    <a:gdLst/>
                                    <a:ahLst/>
                                    <a:cxnLst/>
                                    <a:rect l="0" t="0" r="0" b="0"/>
                                    <a:pathLst>
                                      <a:path w="442595" h="459740">
                                        <a:moveTo>
                                          <a:pt x="0" y="229870"/>
                                        </a:moveTo>
                                        <a:cubicBezTo>
                                          <a:pt x="0" y="102870"/>
                                          <a:pt x="99060" y="0"/>
                                          <a:pt x="221361" y="0"/>
                                        </a:cubicBezTo>
                                        <a:cubicBezTo>
                                          <a:pt x="343535" y="0"/>
                                          <a:pt x="442595" y="102870"/>
                                          <a:pt x="442595" y="229870"/>
                                        </a:cubicBezTo>
                                        <a:cubicBezTo>
                                          <a:pt x="442595" y="356870"/>
                                          <a:pt x="343535" y="459740"/>
                                          <a:pt x="221361" y="459740"/>
                                        </a:cubicBezTo>
                                        <a:cubicBezTo>
                                          <a:pt x="99060" y="459740"/>
                                          <a:pt x="0" y="356870"/>
                                          <a:pt x="0" y="229870"/>
                                        </a:cubicBezTo>
                                        <a:close/>
                                      </a:path>
                                    </a:pathLst>
                                  </a:custGeom>
                                  <a:noFill/>
                                  <a:ln w="25400" cap="flat" cmpd="sng" algn="ctr">
                                    <a:solidFill>
                                      <a:srgbClr val="000000"/>
                                    </a:solidFill>
                                    <a:prstDash val="solid"/>
                                    <a:round/>
                                  </a:ln>
                                  <a:effectLst/>
                                </wps:spPr>
                                <wps:bodyPr/>
                              </wps:wsp>
                              <pic:pic xmlns:pic="http://schemas.openxmlformats.org/drawingml/2006/picture">
                                <pic:nvPicPr>
                                  <pic:cNvPr id="58" name="Picture 58"/>
                                  <pic:cNvPicPr/>
                                </pic:nvPicPr>
                                <pic:blipFill>
                                  <a:blip r:embed="rId58"/>
                                  <a:stretch>
                                    <a:fillRect/>
                                  </a:stretch>
                                </pic:blipFill>
                                <pic:spPr>
                                  <a:xfrm>
                                    <a:off x="3887725" y="126238"/>
                                    <a:ext cx="286512" cy="207264"/>
                                  </a:xfrm>
                                  <a:prstGeom prst="rect">
                                    <a:avLst/>
                                  </a:prstGeom>
                                </pic:spPr>
                              </pic:pic>
                              <wps:wsp>
                                <wps:cNvPr id="59" name="Rectangle 59"/>
                                <wps:cNvSpPr/>
                                <wps:spPr>
                                  <a:xfrm>
                                    <a:off x="5194072" y="-100252"/>
                                    <a:ext cx="141815" cy="237150"/>
                                  </a:xfrm>
                                  <a:prstGeom prst="rect">
                                    <a:avLst/>
                                  </a:prstGeom>
                                  <a:ln>
                                    <a:noFill/>
                                  </a:ln>
                                </wps:spPr>
                                <wps:txbx>
                                  <w:txbxContent>
                                    <w:p w:rsidR="00675B45" w:rsidRDefault="00675B45" w:rsidP="002714DA">
                                      <w:pPr>
                                        <w:spacing w:after="160" w:line="259" w:lineRule="auto"/>
                                        <w:ind w:left="0" w:firstLine="0"/>
                                        <w:jc w:val="left"/>
                                      </w:pPr>
                                      <w:r>
                                        <w:rPr>
                                          <w:rFonts w:ascii="Cambria Math" w:eastAsia="Cambria Math" w:hAnsi="Cambria Math" w:cs="Cambria Math"/>
                                          <w:sz w:val="28"/>
                                        </w:rPr>
                                        <w:t>𝟔</w:t>
                                      </w:r>
                                    </w:p>
                                  </w:txbxContent>
                                </wps:txbx>
                                <wps:bodyPr horzOverflow="overflow" vert="horz" lIns="0" tIns="0" rIns="0" bIns="0" rtlCol="0">
                                  <a:noAutofit/>
                                </wps:bodyPr>
                              </wps:wsp>
                              <wps:wsp>
                                <wps:cNvPr id="60" name="Rectangle 60"/>
                                <wps:cNvSpPr/>
                                <wps:spPr>
                                  <a:xfrm>
                                    <a:off x="4086733" y="156074"/>
                                    <a:ext cx="52173" cy="237150"/>
                                  </a:xfrm>
                                  <a:prstGeom prst="rect">
                                    <a:avLst/>
                                  </a:prstGeom>
                                  <a:ln>
                                    <a:noFill/>
                                  </a:ln>
                                </wps:spPr>
                                <wps:txbx>
                                  <w:txbxContent>
                                    <w:p w:rsidR="00675B45" w:rsidRDefault="00675B45" w:rsidP="002714DA">
                                      <w:pPr>
                                        <w:spacing w:after="160" w:line="259" w:lineRule="auto"/>
                                        <w:ind w:left="0" w:firstLine="0"/>
                                        <w:jc w:val="left"/>
                                      </w:pPr>
                                      <w:r>
                                        <w:rPr>
                                          <w:rFonts w:ascii="Cambria Math" w:eastAsia="Cambria Math" w:hAnsi="Cambria Math" w:cs="Cambria Math"/>
                                          <w:sz w:val="28"/>
                                        </w:rPr>
                                        <w:t xml:space="preserve"> </w:t>
                                      </w:r>
                                    </w:p>
                                  </w:txbxContent>
                                </wps:txbx>
                                <wps:bodyPr horzOverflow="overflow" vert="horz" lIns="0" tIns="0" rIns="0" bIns="0" rtlCol="0">
                                  <a:noAutofit/>
                                </wps:bodyPr>
                              </wps:wsp>
                              <wps:wsp>
                                <wps:cNvPr id="61" name="Shape 6752"/>
                                <wps:cNvSpPr/>
                                <wps:spPr>
                                  <a:xfrm>
                                    <a:off x="2674621" y="1666652"/>
                                    <a:ext cx="54991" cy="97251"/>
                                  </a:xfrm>
                                  <a:custGeom>
                                    <a:avLst/>
                                    <a:gdLst/>
                                    <a:ahLst/>
                                    <a:cxnLst/>
                                    <a:rect l="0" t="0" r="0" b="0"/>
                                    <a:pathLst>
                                      <a:path w="54991" h="97251">
                                        <a:moveTo>
                                          <a:pt x="54991" y="0"/>
                                        </a:moveTo>
                                        <a:lnTo>
                                          <a:pt x="54991" y="44420"/>
                                        </a:lnTo>
                                        <a:lnTo>
                                          <a:pt x="54991" y="69016"/>
                                        </a:lnTo>
                                        <a:lnTo>
                                          <a:pt x="0" y="97251"/>
                                        </a:lnTo>
                                        <a:lnTo>
                                          <a:pt x="54991" y="0"/>
                                        </a:lnTo>
                                        <a:close/>
                                      </a:path>
                                    </a:pathLst>
                                  </a:custGeom>
                                  <a:solidFill>
                                    <a:srgbClr val="000000"/>
                                  </a:solidFill>
                                  <a:ln w="0" cap="flat">
                                    <a:noFill/>
                                    <a:round/>
                                  </a:ln>
                                  <a:effectLst/>
                                </wps:spPr>
                                <wps:bodyPr/>
                              </wps:wsp>
                              <wps:wsp>
                                <wps:cNvPr id="63" name="Shape 6753"/>
                                <wps:cNvSpPr/>
                                <wps:spPr>
                                  <a:xfrm>
                                    <a:off x="2729610" y="450343"/>
                                    <a:ext cx="1311910" cy="1285325"/>
                                  </a:xfrm>
                                  <a:custGeom>
                                    <a:avLst/>
                                    <a:gdLst/>
                                    <a:ahLst/>
                                    <a:cxnLst/>
                                    <a:rect l="0" t="0" r="0" b="0"/>
                                    <a:pathLst>
                                      <a:path w="1311910" h="1285325">
                                        <a:moveTo>
                                          <a:pt x="1294257" y="0"/>
                                        </a:moveTo>
                                        <a:lnTo>
                                          <a:pt x="1311910" y="18288"/>
                                        </a:lnTo>
                                        <a:lnTo>
                                          <a:pt x="20968" y="1258150"/>
                                        </a:lnTo>
                                        <a:lnTo>
                                          <a:pt x="62992" y="1252982"/>
                                        </a:lnTo>
                                        <a:lnTo>
                                          <a:pt x="0" y="1285325"/>
                                        </a:lnTo>
                                        <a:lnTo>
                                          <a:pt x="0" y="1260729"/>
                                        </a:lnTo>
                                        <a:lnTo>
                                          <a:pt x="0" y="1216310"/>
                                        </a:lnTo>
                                        <a:lnTo>
                                          <a:pt x="10287" y="1198118"/>
                                        </a:lnTo>
                                        <a:lnTo>
                                          <a:pt x="3426" y="1239877"/>
                                        </a:lnTo>
                                        <a:lnTo>
                                          <a:pt x="1294257" y="0"/>
                                        </a:lnTo>
                                        <a:close/>
                                      </a:path>
                                    </a:pathLst>
                                  </a:custGeom>
                                  <a:solidFill>
                                    <a:srgbClr val="000000"/>
                                  </a:solidFill>
                                  <a:ln w="0" cap="flat">
                                    <a:noFill/>
                                    <a:round/>
                                  </a:ln>
                                  <a:effectLst/>
                                </wps:spPr>
                                <wps:bodyPr/>
                              </wps:wsp>
                              <wps:wsp>
                                <wps:cNvPr id="96674" name="Shape 6755"/>
                                <wps:cNvSpPr/>
                                <wps:spPr>
                                  <a:xfrm>
                                    <a:off x="293497" y="-7358"/>
                                    <a:ext cx="442595" cy="449834"/>
                                  </a:xfrm>
                                  <a:custGeom>
                                    <a:avLst/>
                                    <a:gdLst/>
                                    <a:ahLst/>
                                    <a:cxnLst/>
                                    <a:rect l="0" t="0" r="0" b="0"/>
                                    <a:pathLst>
                                      <a:path w="442595" h="449834">
                                        <a:moveTo>
                                          <a:pt x="0" y="224917"/>
                                        </a:moveTo>
                                        <a:cubicBezTo>
                                          <a:pt x="0" y="100711"/>
                                          <a:pt x="99060" y="0"/>
                                          <a:pt x="221361" y="0"/>
                                        </a:cubicBezTo>
                                        <a:cubicBezTo>
                                          <a:pt x="343535" y="0"/>
                                          <a:pt x="442595" y="100711"/>
                                          <a:pt x="442595" y="224917"/>
                                        </a:cubicBezTo>
                                        <a:cubicBezTo>
                                          <a:pt x="442595" y="349123"/>
                                          <a:pt x="343535" y="449834"/>
                                          <a:pt x="221361" y="449834"/>
                                        </a:cubicBezTo>
                                        <a:cubicBezTo>
                                          <a:pt x="99060" y="449834"/>
                                          <a:pt x="0" y="349123"/>
                                          <a:pt x="0" y="224917"/>
                                        </a:cubicBezTo>
                                        <a:close/>
                                      </a:path>
                                    </a:pathLst>
                                  </a:custGeom>
                                  <a:noFill/>
                                  <a:ln w="25400" cap="flat" cmpd="sng" algn="ctr">
                                    <a:solidFill>
                                      <a:srgbClr val="000000"/>
                                    </a:solidFill>
                                    <a:prstDash val="solid"/>
                                    <a:round/>
                                  </a:ln>
                                  <a:effectLst/>
                                </wps:spPr>
                                <wps:bodyPr/>
                              </wps:wsp>
                              <pic:pic xmlns:pic="http://schemas.openxmlformats.org/drawingml/2006/picture">
                                <pic:nvPicPr>
                                  <pic:cNvPr id="96675" name="Picture 96675"/>
                                  <pic:cNvPicPr/>
                                </pic:nvPicPr>
                                <pic:blipFill>
                                  <a:blip r:embed="rId59"/>
                                  <a:stretch>
                                    <a:fillRect/>
                                  </a:stretch>
                                </pic:blipFill>
                                <pic:spPr>
                                  <a:xfrm>
                                    <a:off x="448056" y="133857"/>
                                    <a:ext cx="288035" cy="201168"/>
                                  </a:xfrm>
                                  <a:prstGeom prst="rect">
                                    <a:avLst/>
                                  </a:prstGeom>
                                </pic:spPr>
                              </pic:pic>
                              <wps:wsp>
                                <wps:cNvPr id="96676" name="Rectangle 96676"/>
                                <wps:cNvSpPr/>
                                <wps:spPr>
                                  <a:xfrm>
                                    <a:off x="646430" y="163694"/>
                                    <a:ext cx="52173" cy="237150"/>
                                  </a:xfrm>
                                  <a:prstGeom prst="rect">
                                    <a:avLst/>
                                  </a:prstGeom>
                                  <a:ln>
                                    <a:noFill/>
                                  </a:ln>
                                </wps:spPr>
                                <wps:txbx>
                                  <w:txbxContent>
                                    <w:p w:rsidR="00675B45" w:rsidRDefault="00675B45" w:rsidP="002714DA">
                                      <w:pPr>
                                        <w:spacing w:after="160" w:line="259" w:lineRule="auto"/>
                                        <w:ind w:left="0" w:firstLine="0"/>
                                        <w:jc w:val="left"/>
                                      </w:pPr>
                                      <w:r>
                                        <w:rPr>
                                          <w:rFonts w:ascii="Cambria Math" w:eastAsia="Cambria Math" w:hAnsi="Cambria Math" w:cs="Cambria Math"/>
                                          <w:sz w:val="28"/>
                                        </w:rPr>
                                        <w:t xml:space="preserve"> </w:t>
                                      </w:r>
                                    </w:p>
                                  </w:txbxContent>
                                </wps:txbx>
                                <wps:bodyPr horzOverflow="overflow" vert="horz" lIns="0" tIns="0" rIns="0" bIns="0" rtlCol="0">
                                  <a:noAutofit/>
                                </wps:bodyPr>
                              </wps:wsp>
                              <wps:wsp>
                                <wps:cNvPr id="96677" name="Shape 6759"/>
                                <wps:cNvSpPr/>
                                <wps:spPr>
                                  <a:xfrm>
                                    <a:off x="581280" y="454406"/>
                                    <a:ext cx="396484" cy="920608"/>
                                  </a:xfrm>
                                  <a:custGeom>
                                    <a:avLst/>
                                    <a:gdLst/>
                                    <a:ahLst/>
                                    <a:cxnLst/>
                                    <a:rect l="0" t="0" r="0" b="0"/>
                                    <a:pathLst>
                                      <a:path w="396484" h="920608">
                                        <a:moveTo>
                                          <a:pt x="23241" y="0"/>
                                        </a:moveTo>
                                        <a:lnTo>
                                          <a:pt x="396484" y="855132"/>
                                        </a:lnTo>
                                        <a:lnTo>
                                          <a:pt x="396484" y="886691"/>
                                        </a:lnTo>
                                        <a:lnTo>
                                          <a:pt x="396466" y="886699"/>
                                        </a:lnTo>
                                        <a:lnTo>
                                          <a:pt x="396484" y="886709"/>
                                        </a:lnTo>
                                        <a:lnTo>
                                          <a:pt x="396484" y="920608"/>
                                        </a:lnTo>
                                        <a:lnTo>
                                          <a:pt x="341249" y="855472"/>
                                        </a:lnTo>
                                        <a:lnTo>
                                          <a:pt x="378037" y="876276"/>
                                        </a:lnTo>
                                        <a:lnTo>
                                          <a:pt x="0" y="10160"/>
                                        </a:lnTo>
                                        <a:lnTo>
                                          <a:pt x="23241" y="0"/>
                                        </a:lnTo>
                                        <a:close/>
                                      </a:path>
                                    </a:pathLst>
                                  </a:custGeom>
                                  <a:solidFill>
                                    <a:srgbClr val="000000"/>
                                  </a:solidFill>
                                  <a:ln w="0" cap="flat">
                                    <a:noFill/>
                                    <a:round/>
                                  </a:ln>
                                  <a:effectLst/>
                                </wps:spPr>
                                <wps:bodyPr/>
                              </wps:wsp>
                              <wps:wsp>
                                <wps:cNvPr id="96678" name="Shape 6760"/>
                                <wps:cNvSpPr/>
                                <wps:spPr>
                                  <a:xfrm>
                                    <a:off x="977763" y="1279399"/>
                                    <a:ext cx="30490" cy="131572"/>
                                  </a:xfrm>
                                  <a:custGeom>
                                    <a:avLst/>
                                    <a:gdLst/>
                                    <a:ahLst/>
                                    <a:cxnLst/>
                                    <a:rect l="0" t="0" r="0" b="0"/>
                                    <a:pathLst>
                                      <a:path w="30490" h="131572">
                                        <a:moveTo>
                                          <a:pt x="14615" y="0"/>
                                        </a:moveTo>
                                        <a:lnTo>
                                          <a:pt x="30490" y="131572"/>
                                        </a:lnTo>
                                        <a:lnTo>
                                          <a:pt x="0" y="95616"/>
                                        </a:lnTo>
                                        <a:lnTo>
                                          <a:pt x="0" y="61716"/>
                                        </a:lnTo>
                                        <a:lnTo>
                                          <a:pt x="10" y="61722"/>
                                        </a:lnTo>
                                        <a:lnTo>
                                          <a:pt x="18" y="61691"/>
                                        </a:lnTo>
                                        <a:lnTo>
                                          <a:pt x="0" y="61699"/>
                                        </a:lnTo>
                                        <a:lnTo>
                                          <a:pt x="0" y="30139"/>
                                        </a:lnTo>
                                        <a:lnTo>
                                          <a:pt x="4853" y="41257"/>
                                        </a:lnTo>
                                        <a:lnTo>
                                          <a:pt x="14615" y="0"/>
                                        </a:lnTo>
                                        <a:close/>
                                      </a:path>
                                    </a:pathLst>
                                  </a:custGeom>
                                  <a:solidFill>
                                    <a:srgbClr val="000000"/>
                                  </a:solidFill>
                                  <a:ln w="0" cap="flat">
                                    <a:noFill/>
                                    <a:round/>
                                  </a:ln>
                                  <a:effectLst/>
                                </wps:spPr>
                                <wps:bodyPr/>
                              </wps:wsp>
                              <wps:wsp>
                                <wps:cNvPr id="96679" name="Shape 6761"/>
                                <wps:cNvSpPr/>
                                <wps:spPr>
                                  <a:xfrm>
                                    <a:off x="3080259" y="11811"/>
                                    <a:ext cx="442722" cy="458851"/>
                                  </a:xfrm>
                                  <a:custGeom>
                                    <a:avLst/>
                                    <a:gdLst/>
                                    <a:ahLst/>
                                    <a:cxnLst/>
                                    <a:rect l="0" t="0" r="0" b="0"/>
                                    <a:pathLst>
                                      <a:path w="442722" h="458851">
                                        <a:moveTo>
                                          <a:pt x="221361" y="0"/>
                                        </a:moveTo>
                                        <a:cubicBezTo>
                                          <a:pt x="343535" y="0"/>
                                          <a:pt x="442722" y="102743"/>
                                          <a:pt x="442722" y="229489"/>
                                        </a:cubicBezTo>
                                        <a:cubicBezTo>
                                          <a:pt x="442722" y="356108"/>
                                          <a:pt x="343535" y="458851"/>
                                          <a:pt x="221361" y="458851"/>
                                        </a:cubicBezTo>
                                        <a:cubicBezTo>
                                          <a:pt x="99187" y="458851"/>
                                          <a:pt x="0" y="356108"/>
                                          <a:pt x="0" y="229489"/>
                                        </a:cubicBezTo>
                                        <a:cubicBezTo>
                                          <a:pt x="0" y="102743"/>
                                          <a:pt x="99187" y="0"/>
                                          <a:pt x="221361" y="0"/>
                                        </a:cubicBezTo>
                                        <a:close/>
                                      </a:path>
                                    </a:pathLst>
                                  </a:custGeom>
                                  <a:solidFill>
                                    <a:srgbClr val="FFFFFF"/>
                                  </a:solidFill>
                                  <a:ln w="0" cap="flat">
                                    <a:noFill/>
                                    <a:round/>
                                  </a:ln>
                                  <a:effectLst/>
                                </wps:spPr>
                                <wps:bodyPr/>
                              </wps:wsp>
                              <wps:wsp>
                                <wps:cNvPr id="96680" name="Shape 6762"/>
                                <wps:cNvSpPr/>
                                <wps:spPr>
                                  <a:xfrm>
                                    <a:off x="3080259" y="11811"/>
                                    <a:ext cx="442722" cy="458851"/>
                                  </a:xfrm>
                                  <a:custGeom>
                                    <a:avLst/>
                                    <a:gdLst/>
                                    <a:ahLst/>
                                    <a:cxnLst/>
                                    <a:rect l="0" t="0" r="0" b="0"/>
                                    <a:pathLst>
                                      <a:path w="442722" h="458851">
                                        <a:moveTo>
                                          <a:pt x="0" y="229489"/>
                                        </a:moveTo>
                                        <a:cubicBezTo>
                                          <a:pt x="0" y="102743"/>
                                          <a:pt x="99187" y="0"/>
                                          <a:pt x="221361" y="0"/>
                                        </a:cubicBezTo>
                                        <a:cubicBezTo>
                                          <a:pt x="343535" y="0"/>
                                          <a:pt x="442722" y="102743"/>
                                          <a:pt x="442722" y="229489"/>
                                        </a:cubicBezTo>
                                        <a:cubicBezTo>
                                          <a:pt x="442722" y="356108"/>
                                          <a:pt x="343535" y="458851"/>
                                          <a:pt x="221361" y="458851"/>
                                        </a:cubicBezTo>
                                        <a:cubicBezTo>
                                          <a:pt x="99187" y="458851"/>
                                          <a:pt x="0" y="356108"/>
                                          <a:pt x="0" y="229489"/>
                                        </a:cubicBezTo>
                                        <a:close/>
                                      </a:path>
                                    </a:pathLst>
                                  </a:custGeom>
                                  <a:noFill/>
                                  <a:ln w="25400" cap="flat" cmpd="sng" algn="ctr">
                                    <a:solidFill>
                                      <a:srgbClr val="000000"/>
                                    </a:solidFill>
                                    <a:prstDash val="solid"/>
                                    <a:round/>
                                  </a:ln>
                                  <a:effectLst/>
                                </wps:spPr>
                                <wps:bodyPr/>
                              </wps:wsp>
                              <pic:pic xmlns:pic="http://schemas.openxmlformats.org/drawingml/2006/picture">
                                <pic:nvPicPr>
                                  <pic:cNvPr id="96681" name="Picture 96681"/>
                                  <pic:cNvPicPr/>
                                </pic:nvPicPr>
                                <pic:blipFill>
                                  <a:blip r:embed="rId58"/>
                                  <a:stretch>
                                    <a:fillRect/>
                                  </a:stretch>
                                </pic:blipFill>
                                <pic:spPr>
                                  <a:xfrm>
                                    <a:off x="3157729" y="136907"/>
                                    <a:ext cx="288035" cy="207264"/>
                                  </a:xfrm>
                                  <a:prstGeom prst="rect">
                                    <a:avLst/>
                                  </a:prstGeom>
                                </pic:spPr>
                              </pic:pic>
                              <wps:wsp>
                                <wps:cNvPr id="96682" name="Rectangle 96682"/>
                                <wps:cNvSpPr/>
                                <wps:spPr>
                                  <a:xfrm>
                                    <a:off x="3356737" y="166741"/>
                                    <a:ext cx="52173" cy="237150"/>
                                  </a:xfrm>
                                  <a:prstGeom prst="rect">
                                    <a:avLst/>
                                  </a:prstGeom>
                                  <a:ln>
                                    <a:noFill/>
                                  </a:ln>
                                </wps:spPr>
                                <wps:txbx>
                                  <w:txbxContent>
                                    <w:p w:rsidR="00675B45" w:rsidRDefault="00675B45" w:rsidP="002714DA">
                                      <w:pPr>
                                        <w:spacing w:after="160" w:line="259" w:lineRule="auto"/>
                                        <w:ind w:left="0" w:firstLine="0"/>
                                        <w:jc w:val="left"/>
                                      </w:pPr>
                                      <w:r>
                                        <w:rPr>
                                          <w:rFonts w:ascii="Cambria Math" w:eastAsia="Cambria Math" w:hAnsi="Cambria Math" w:cs="Cambria Math"/>
                                          <w:sz w:val="28"/>
                                        </w:rPr>
                                        <w:t xml:space="preserve"> </w:t>
                                      </w:r>
                                    </w:p>
                                  </w:txbxContent>
                                </wps:txbx>
                                <wps:bodyPr horzOverflow="overflow" vert="horz" lIns="0" tIns="0" rIns="0" bIns="0" rtlCol="0">
                                  <a:noAutofit/>
                                </wps:bodyPr>
                              </wps:wsp>
                              <wps:wsp>
                                <wps:cNvPr id="96683" name="Shape 6766"/>
                                <wps:cNvSpPr/>
                                <wps:spPr>
                                  <a:xfrm>
                                    <a:off x="2750820" y="463042"/>
                                    <a:ext cx="562229" cy="662940"/>
                                  </a:xfrm>
                                  <a:custGeom>
                                    <a:avLst/>
                                    <a:gdLst/>
                                    <a:ahLst/>
                                    <a:cxnLst/>
                                    <a:rect l="0" t="0" r="0" b="0"/>
                                    <a:pathLst>
                                      <a:path w="562229" h="662940">
                                        <a:moveTo>
                                          <a:pt x="542798" y="0"/>
                                        </a:moveTo>
                                        <a:lnTo>
                                          <a:pt x="562229" y="16383"/>
                                        </a:lnTo>
                                        <a:lnTo>
                                          <a:pt x="69771" y="599904"/>
                                        </a:lnTo>
                                        <a:lnTo>
                                          <a:pt x="110998" y="590423"/>
                                        </a:lnTo>
                                        <a:lnTo>
                                          <a:pt x="0" y="662940"/>
                                        </a:lnTo>
                                        <a:lnTo>
                                          <a:pt x="52832" y="541274"/>
                                        </a:lnTo>
                                        <a:lnTo>
                                          <a:pt x="50370" y="583631"/>
                                        </a:lnTo>
                                        <a:lnTo>
                                          <a:pt x="542798" y="0"/>
                                        </a:lnTo>
                                        <a:close/>
                                      </a:path>
                                    </a:pathLst>
                                  </a:custGeom>
                                  <a:solidFill>
                                    <a:srgbClr val="000000"/>
                                  </a:solidFill>
                                  <a:ln w="0" cap="flat">
                                    <a:noFill/>
                                    <a:round/>
                                  </a:ln>
                                  <a:effectLst/>
                                </wps:spPr>
                                <wps:bodyPr/>
                              </wps:wsp>
                              <wps:wsp>
                                <wps:cNvPr id="96684" name="Shape 6768"/>
                                <wps:cNvSpPr/>
                                <wps:spPr>
                                  <a:xfrm>
                                    <a:off x="1072134" y="9398"/>
                                    <a:ext cx="442595" cy="449834"/>
                                  </a:xfrm>
                                  <a:custGeom>
                                    <a:avLst/>
                                    <a:gdLst/>
                                    <a:ahLst/>
                                    <a:cxnLst/>
                                    <a:rect l="0" t="0" r="0" b="0"/>
                                    <a:pathLst>
                                      <a:path w="442595" h="449834">
                                        <a:moveTo>
                                          <a:pt x="0" y="224917"/>
                                        </a:moveTo>
                                        <a:cubicBezTo>
                                          <a:pt x="0" y="100711"/>
                                          <a:pt x="99060" y="0"/>
                                          <a:pt x="221361" y="0"/>
                                        </a:cubicBezTo>
                                        <a:cubicBezTo>
                                          <a:pt x="343535" y="0"/>
                                          <a:pt x="442595" y="100711"/>
                                          <a:pt x="442595" y="224917"/>
                                        </a:cubicBezTo>
                                        <a:cubicBezTo>
                                          <a:pt x="442595" y="349123"/>
                                          <a:pt x="343535" y="449834"/>
                                          <a:pt x="221361" y="449834"/>
                                        </a:cubicBezTo>
                                        <a:cubicBezTo>
                                          <a:pt x="99060" y="449834"/>
                                          <a:pt x="0" y="349123"/>
                                          <a:pt x="0" y="224917"/>
                                        </a:cubicBezTo>
                                        <a:close/>
                                      </a:path>
                                    </a:pathLst>
                                  </a:custGeom>
                                  <a:noFill/>
                                  <a:ln w="25400" cap="flat" cmpd="sng" algn="ctr">
                                    <a:solidFill>
                                      <a:srgbClr val="000000"/>
                                    </a:solidFill>
                                    <a:prstDash val="solid"/>
                                    <a:round/>
                                  </a:ln>
                                  <a:effectLst/>
                                </wps:spPr>
                                <wps:bodyPr/>
                              </wps:wsp>
                              <pic:pic xmlns:pic="http://schemas.openxmlformats.org/drawingml/2006/picture">
                                <pic:nvPicPr>
                                  <pic:cNvPr id="96685" name="Picture 96685"/>
                                  <pic:cNvPicPr/>
                                </pic:nvPicPr>
                                <pic:blipFill>
                                  <a:blip r:embed="rId59"/>
                                  <a:stretch>
                                    <a:fillRect/>
                                  </a:stretch>
                                </pic:blipFill>
                                <pic:spPr>
                                  <a:xfrm>
                                    <a:off x="1149096" y="133857"/>
                                    <a:ext cx="288035" cy="201168"/>
                                  </a:xfrm>
                                  <a:prstGeom prst="rect">
                                    <a:avLst/>
                                  </a:prstGeom>
                                </pic:spPr>
                              </pic:pic>
                              <wps:wsp>
                                <wps:cNvPr id="96687" name="Rectangle 96687"/>
                                <wps:cNvSpPr/>
                                <wps:spPr>
                                  <a:xfrm>
                                    <a:off x="448058" y="99848"/>
                                    <a:ext cx="141815" cy="237150"/>
                                  </a:xfrm>
                                  <a:prstGeom prst="rect">
                                    <a:avLst/>
                                  </a:prstGeom>
                                  <a:ln>
                                    <a:noFill/>
                                  </a:ln>
                                </wps:spPr>
                                <wps:txbx>
                                  <w:txbxContent>
                                    <w:p w:rsidR="00675B45" w:rsidRDefault="00675B45" w:rsidP="002714DA">
                                      <w:pPr>
                                        <w:spacing w:after="160" w:line="259" w:lineRule="auto"/>
                                        <w:ind w:left="0" w:firstLine="0"/>
                                        <w:jc w:val="left"/>
                                      </w:pPr>
                                      <w:r>
                                        <w:rPr>
                                          <w:rFonts w:ascii="Cambria Math" w:eastAsia="Cambria Math" w:hAnsi="Cambria Math" w:cs="Cambria Math"/>
                                          <w:sz w:val="28"/>
                                        </w:rPr>
                                        <w:t>𝟏</w:t>
                                      </w:r>
                                    </w:p>
                                  </w:txbxContent>
                                </wps:txbx>
                                <wps:bodyPr horzOverflow="overflow" vert="horz" lIns="0" tIns="0" rIns="0" bIns="0" rtlCol="0">
                                  <a:noAutofit/>
                                </wps:bodyPr>
                              </wps:wsp>
                              <wps:wsp>
                                <wps:cNvPr id="96689" name="Rectangle 96689"/>
                                <wps:cNvSpPr/>
                                <wps:spPr>
                                  <a:xfrm>
                                    <a:off x="1347851" y="163694"/>
                                    <a:ext cx="52173" cy="237150"/>
                                  </a:xfrm>
                                  <a:prstGeom prst="rect">
                                    <a:avLst/>
                                  </a:prstGeom>
                                  <a:ln>
                                    <a:noFill/>
                                  </a:ln>
                                </wps:spPr>
                                <wps:txbx>
                                  <w:txbxContent>
                                    <w:p w:rsidR="00675B45" w:rsidRDefault="00675B45" w:rsidP="002714DA">
                                      <w:pPr>
                                        <w:spacing w:after="160" w:line="259" w:lineRule="auto"/>
                                        <w:ind w:left="0" w:firstLine="0"/>
                                        <w:jc w:val="left"/>
                                      </w:pPr>
                                      <w:r>
                                        <w:rPr>
                                          <w:rFonts w:ascii="Cambria Math" w:eastAsia="Cambria Math" w:hAnsi="Cambria Math" w:cs="Cambria Math"/>
                                          <w:sz w:val="28"/>
                                        </w:rPr>
                                        <w:t xml:space="preserve"> </w:t>
                                      </w:r>
                                    </w:p>
                                  </w:txbxContent>
                                </wps:txbx>
                                <wps:bodyPr horzOverflow="overflow" vert="horz" lIns="0" tIns="0" rIns="0" bIns="0" rtlCol="0">
                                  <a:noAutofit/>
                                </wps:bodyPr>
                              </wps:wsp>
                              <wps:wsp>
                                <wps:cNvPr id="96691" name="Shape 6772"/>
                                <wps:cNvSpPr/>
                                <wps:spPr>
                                  <a:xfrm>
                                    <a:off x="1285241" y="451104"/>
                                    <a:ext cx="482702" cy="583714"/>
                                  </a:xfrm>
                                  <a:custGeom>
                                    <a:avLst/>
                                    <a:gdLst/>
                                    <a:ahLst/>
                                    <a:cxnLst/>
                                    <a:rect l="0" t="0" r="0" b="0"/>
                                    <a:pathLst>
                                      <a:path w="482702" h="583713">
                                        <a:moveTo>
                                          <a:pt x="19304" y="0"/>
                                        </a:moveTo>
                                        <a:lnTo>
                                          <a:pt x="481298" y="536677"/>
                                        </a:lnTo>
                                        <a:lnTo>
                                          <a:pt x="478409" y="494284"/>
                                        </a:lnTo>
                                        <a:lnTo>
                                          <a:pt x="482702" y="503920"/>
                                        </a:lnTo>
                                        <a:lnTo>
                                          <a:pt x="482702" y="557624"/>
                                        </a:lnTo>
                                        <a:lnTo>
                                          <a:pt x="482676" y="557646"/>
                                        </a:lnTo>
                                        <a:lnTo>
                                          <a:pt x="482702" y="557651"/>
                                        </a:lnTo>
                                        <a:lnTo>
                                          <a:pt x="482702" y="583713"/>
                                        </a:lnTo>
                                        <a:lnTo>
                                          <a:pt x="420624" y="544068"/>
                                        </a:lnTo>
                                        <a:lnTo>
                                          <a:pt x="462073" y="553138"/>
                                        </a:lnTo>
                                        <a:lnTo>
                                          <a:pt x="0" y="16637"/>
                                        </a:lnTo>
                                        <a:lnTo>
                                          <a:pt x="19304" y="0"/>
                                        </a:lnTo>
                                        <a:close/>
                                      </a:path>
                                    </a:pathLst>
                                  </a:custGeom>
                                  <a:solidFill>
                                    <a:srgbClr val="000000"/>
                                  </a:solidFill>
                                  <a:ln w="0" cap="flat">
                                    <a:noFill/>
                                    <a:round/>
                                  </a:ln>
                                  <a:effectLst/>
                                </wps:spPr>
                                <wps:bodyPr/>
                              </wps:wsp>
                              <wps:wsp>
                                <wps:cNvPr id="96695" name="Shape 6773"/>
                                <wps:cNvSpPr/>
                                <wps:spPr>
                                  <a:xfrm>
                                    <a:off x="1767942" y="955024"/>
                                    <a:ext cx="49682" cy="111523"/>
                                  </a:xfrm>
                                  <a:custGeom>
                                    <a:avLst/>
                                    <a:gdLst/>
                                    <a:ahLst/>
                                    <a:cxnLst/>
                                    <a:rect l="0" t="0" r="0" b="0"/>
                                    <a:pathLst>
                                      <a:path w="49682" h="111523">
                                        <a:moveTo>
                                          <a:pt x="0" y="0"/>
                                        </a:moveTo>
                                        <a:lnTo>
                                          <a:pt x="49682" y="111523"/>
                                        </a:lnTo>
                                        <a:lnTo>
                                          <a:pt x="0" y="79794"/>
                                        </a:lnTo>
                                        <a:lnTo>
                                          <a:pt x="0" y="53732"/>
                                        </a:lnTo>
                                        <a:lnTo>
                                          <a:pt x="25" y="53737"/>
                                        </a:lnTo>
                                        <a:lnTo>
                                          <a:pt x="22" y="53686"/>
                                        </a:lnTo>
                                        <a:lnTo>
                                          <a:pt x="0" y="53704"/>
                                        </a:lnTo>
                                        <a:lnTo>
                                          <a:pt x="0" y="0"/>
                                        </a:lnTo>
                                        <a:close/>
                                      </a:path>
                                    </a:pathLst>
                                  </a:custGeom>
                                  <a:solidFill>
                                    <a:srgbClr val="000000"/>
                                  </a:solidFill>
                                  <a:ln w="0" cap="flat">
                                    <a:noFill/>
                                    <a:round/>
                                  </a:ln>
                                  <a:effectLst/>
                                </wps:spPr>
                                <wps:bodyPr/>
                              </wps:wsp>
                              <wps:wsp>
                                <wps:cNvPr id="96697" name="Shape 6774"/>
                                <wps:cNvSpPr/>
                                <wps:spPr>
                                  <a:xfrm>
                                    <a:off x="2505330" y="9398"/>
                                    <a:ext cx="442595" cy="449834"/>
                                  </a:xfrm>
                                  <a:custGeom>
                                    <a:avLst/>
                                    <a:gdLst/>
                                    <a:ahLst/>
                                    <a:cxnLst/>
                                    <a:rect l="0" t="0" r="0" b="0"/>
                                    <a:pathLst>
                                      <a:path w="442595" h="449834">
                                        <a:moveTo>
                                          <a:pt x="221234" y="0"/>
                                        </a:moveTo>
                                        <a:cubicBezTo>
                                          <a:pt x="343535" y="0"/>
                                          <a:pt x="442595" y="100711"/>
                                          <a:pt x="442595" y="224917"/>
                                        </a:cubicBezTo>
                                        <a:cubicBezTo>
                                          <a:pt x="442595" y="349123"/>
                                          <a:pt x="343535" y="449834"/>
                                          <a:pt x="221234" y="449834"/>
                                        </a:cubicBezTo>
                                        <a:cubicBezTo>
                                          <a:pt x="99060" y="449834"/>
                                          <a:pt x="0" y="349123"/>
                                          <a:pt x="0" y="224917"/>
                                        </a:cubicBezTo>
                                        <a:cubicBezTo>
                                          <a:pt x="0" y="100711"/>
                                          <a:pt x="99060" y="0"/>
                                          <a:pt x="221234" y="0"/>
                                        </a:cubicBezTo>
                                        <a:close/>
                                      </a:path>
                                    </a:pathLst>
                                  </a:custGeom>
                                  <a:solidFill>
                                    <a:srgbClr val="FFFFFF"/>
                                  </a:solidFill>
                                  <a:ln w="0" cap="flat">
                                    <a:noFill/>
                                    <a:round/>
                                  </a:ln>
                                  <a:effectLst/>
                                </wps:spPr>
                                <wps:bodyPr/>
                              </wps:wsp>
                              <wps:wsp>
                                <wps:cNvPr id="96699" name="Shape 6775"/>
                                <wps:cNvSpPr/>
                                <wps:spPr>
                                  <a:xfrm>
                                    <a:off x="2505330" y="9398"/>
                                    <a:ext cx="442595" cy="449834"/>
                                  </a:xfrm>
                                  <a:custGeom>
                                    <a:avLst/>
                                    <a:gdLst/>
                                    <a:ahLst/>
                                    <a:cxnLst/>
                                    <a:rect l="0" t="0" r="0" b="0"/>
                                    <a:pathLst>
                                      <a:path w="442595" h="449834">
                                        <a:moveTo>
                                          <a:pt x="0" y="224917"/>
                                        </a:moveTo>
                                        <a:cubicBezTo>
                                          <a:pt x="0" y="100711"/>
                                          <a:pt x="99060" y="0"/>
                                          <a:pt x="221234" y="0"/>
                                        </a:cubicBezTo>
                                        <a:cubicBezTo>
                                          <a:pt x="343535" y="0"/>
                                          <a:pt x="442595" y="100711"/>
                                          <a:pt x="442595" y="224917"/>
                                        </a:cubicBezTo>
                                        <a:cubicBezTo>
                                          <a:pt x="442595" y="349123"/>
                                          <a:pt x="343535" y="449834"/>
                                          <a:pt x="221234" y="449834"/>
                                        </a:cubicBezTo>
                                        <a:cubicBezTo>
                                          <a:pt x="99060" y="449834"/>
                                          <a:pt x="0" y="349123"/>
                                          <a:pt x="0" y="224917"/>
                                        </a:cubicBezTo>
                                        <a:close/>
                                      </a:path>
                                    </a:pathLst>
                                  </a:custGeom>
                                  <a:noFill/>
                                  <a:ln w="25400" cap="flat" cmpd="sng" algn="ctr">
                                    <a:solidFill>
                                      <a:srgbClr val="000000"/>
                                    </a:solidFill>
                                    <a:prstDash val="solid"/>
                                    <a:round/>
                                  </a:ln>
                                  <a:effectLst/>
                                </wps:spPr>
                                <wps:bodyPr/>
                              </wps:wsp>
                              <pic:pic xmlns:pic="http://schemas.openxmlformats.org/drawingml/2006/picture">
                                <pic:nvPicPr>
                                  <pic:cNvPr id="96701" name="Picture 96701"/>
                                  <pic:cNvPicPr/>
                                </pic:nvPicPr>
                                <pic:blipFill>
                                  <a:blip r:embed="rId60"/>
                                  <a:stretch>
                                    <a:fillRect/>
                                  </a:stretch>
                                </pic:blipFill>
                                <pic:spPr>
                                  <a:xfrm>
                                    <a:off x="2583181" y="133857"/>
                                    <a:ext cx="286512" cy="201168"/>
                                  </a:xfrm>
                                  <a:prstGeom prst="rect">
                                    <a:avLst/>
                                  </a:prstGeom>
                                </pic:spPr>
                              </pic:pic>
                              <wps:wsp>
                                <wps:cNvPr id="96703" name="Rectangle 96703"/>
                                <wps:cNvSpPr/>
                                <wps:spPr>
                                  <a:xfrm>
                                    <a:off x="1228593" y="128746"/>
                                    <a:ext cx="141815" cy="237150"/>
                                  </a:xfrm>
                                  <a:prstGeom prst="rect">
                                    <a:avLst/>
                                  </a:prstGeom>
                                  <a:ln>
                                    <a:noFill/>
                                  </a:ln>
                                </wps:spPr>
                                <wps:txbx>
                                  <w:txbxContent>
                                    <w:p w:rsidR="00675B45" w:rsidRDefault="00675B45" w:rsidP="002714DA">
                                      <w:pPr>
                                        <w:spacing w:after="160" w:line="259" w:lineRule="auto"/>
                                        <w:ind w:left="0" w:firstLine="0"/>
                                        <w:jc w:val="left"/>
                                      </w:pPr>
                                      <w:r>
                                        <w:rPr>
                                          <w:rFonts w:ascii="Cambria Math" w:eastAsia="Cambria Math" w:hAnsi="Cambria Math" w:cs="Cambria Math"/>
                                          <w:sz w:val="28"/>
                                        </w:rPr>
                                        <w:t>𝟐</w:t>
                                      </w:r>
                                    </w:p>
                                  </w:txbxContent>
                                </wps:txbx>
                                <wps:bodyPr horzOverflow="overflow" vert="horz" lIns="0" tIns="0" rIns="0" bIns="0" rtlCol="0">
                                  <a:noAutofit/>
                                </wps:bodyPr>
                              </wps:wsp>
                              <wps:wsp>
                                <wps:cNvPr id="96705" name="Rectangle 96705"/>
                                <wps:cNvSpPr/>
                                <wps:spPr>
                                  <a:xfrm>
                                    <a:off x="2781935" y="163694"/>
                                    <a:ext cx="52173" cy="237150"/>
                                  </a:xfrm>
                                  <a:prstGeom prst="rect">
                                    <a:avLst/>
                                  </a:prstGeom>
                                  <a:ln>
                                    <a:noFill/>
                                  </a:ln>
                                </wps:spPr>
                                <wps:txbx>
                                  <w:txbxContent>
                                    <w:p w:rsidR="00675B45" w:rsidRDefault="00675B45" w:rsidP="002714DA">
                                      <w:pPr>
                                        <w:spacing w:after="160" w:line="259" w:lineRule="auto"/>
                                        <w:ind w:left="0" w:firstLine="0"/>
                                        <w:jc w:val="left"/>
                                      </w:pPr>
                                      <w:r>
                                        <w:rPr>
                                          <w:rFonts w:ascii="Cambria Math" w:eastAsia="Cambria Math" w:hAnsi="Cambria Math" w:cs="Cambria Math"/>
                                          <w:sz w:val="28"/>
                                        </w:rPr>
                                        <w:t xml:space="preserve"> </w:t>
                                      </w:r>
                                    </w:p>
                                  </w:txbxContent>
                                </wps:txbx>
                                <wps:bodyPr horzOverflow="overflow" vert="horz" lIns="0" tIns="0" rIns="0" bIns="0" rtlCol="0">
                                  <a:noAutofit/>
                                </wps:bodyPr>
                              </wps:wsp>
                              <wps:wsp>
                                <wps:cNvPr id="96707" name="Shape 6779"/>
                                <wps:cNvSpPr/>
                                <wps:spPr>
                                  <a:xfrm>
                                    <a:off x="2505583" y="454154"/>
                                    <a:ext cx="234188" cy="491365"/>
                                  </a:xfrm>
                                  <a:custGeom>
                                    <a:avLst/>
                                    <a:gdLst/>
                                    <a:ahLst/>
                                    <a:cxnLst/>
                                    <a:rect l="0" t="0" r="0" b="0"/>
                                    <a:pathLst>
                                      <a:path w="234188" h="491363">
                                        <a:moveTo>
                                          <a:pt x="211201" y="0"/>
                                        </a:moveTo>
                                        <a:lnTo>
                                          <a:pt x="234188" y="10541"/>
                                        </a:lnTo>
                                        <a:lnTo>
                                          <a:pt x="50385" y="411899"/>
                                        </a:lnTo>
                                        <a:lnTo>
                                          <a:pt x="87630" y="391668"/>
                                        </a:lnTo>
                                        <a:lnTo>
                                          <a:pt x="0" y="491363"/>
                                        </a:lnTo>
                                        <a:lnTo>
                                          <a:pt x="18288" y="360045"/>
                                        </a:lnTo>
                                        <a:lnTo>
                                          <a:pt x="27266" y="401379"/>
                                        </a:lnTo>
                                        <a:lnTo>
                                          <a:pt x="211201" y="0"/>
                                        </a:lnTo>
                                        <a:close/>
                                      </a:path>
                                    </a:pathLst>
                                  </a:custGeom>
                                  <a:solidFill>
                                    <a:srgbClr val="000000"/>
                                  </a:solidFill>
                                  <a:ln w="0" cap="flat">
                                    <a:noFill/>
                                    <a:round/>
                                  </a:ln>
                                  <a:effectLst/>
                                </wps:spPr>
                                <wps:bodyPr/>
                              </wps:wsp>
                              <wps:wsp>
                                <wps:cNvPr id="96708" name="Shape 6781"/>
                                <wps:cNvSpPr/>
                                <wps:spPr>
                                  <a:xfrm>
                                    <a:off x="5039763" y="-244515"/>
                                    <a:ext cx="442595" cy="457073"/>
                                  </a:xfrm>
                                  <a:custGeom>
                                    <a:avLst/>
                                    <a:gdLst/>
                                    <a:ahLst/>
                                    <a:cxnLst/>
                                    <a:rect l="0" t="0" r="0" b="0"/>
                                    <a:pathLst>
                                      <a:path w="442595" h="457073">
                                        <a:moveTo>
                                          <a:pt x="0" y="228600"/>
                                        </a:moveTo>
                                        <a:cubicBezTo>
                                          <a:pt x="0" y="102362"/>
                                          <a:pt x="99060" y="0"/>
                                          <a:pt x="221361" y="0"/>
                                        </a:cubicBezTo>
                                        <a:cubicBezTo>
                                          <a:pt x="343535" y="0"/>
                                          <a:pt x="442595" y="102362"/>
                                          <a:pt x="442595" y="228600"/>
                                        </a:cubicBezTo>
                                        <a:cubicBezTo>
                                          <a:pt x="442595" y="354711"/>
                                          <a:pt x="343535" y="457073"/>
                                          <a:pt x="221361" y="457073"/>
                                        </a:cubicBezTo>
                                        <a:cubicBezTo>
                                          <a:pt x="99060" y="457073"/>
                                          <a:pt x="0" y="354711"/>
                                          <a:pt x="0" y="228600"/>
                                        </a:cubicBezTo>
                                        <a:close/>
                                      </a:path>
                                    </a:pathLst>
                                  </a:custGeom>
                                  <a:noFill/>
                                  <a:ln w="25400" cap="flat" cmpd="sng" algn="ctr">
                                    <a:solidFill>
                                      <a:srgbClr val="000000"/>
                                    </a:solidFill>
                                    <a:prstDash val="solid"/>
                                    <a:round/>
                                  </a:ln>
                                  <a:effectLst/>
                                </wps:spPr>
                                <wps:bodyPr/>
                              </wps:wsp>
                              <wps:wsp>
                                <wps:cNvPr id="96709" name="Rectangle 96709"/>
                                <wps:cNvSpPr/>
                                <wps:spPr>
                                  <a:xfrm>
                                    <a:off x="3973819" y="136899"/>
                                    <a:ext cx="141815" cy="237150"/>
                                  </a:xfrm>
                                  <a:prstGeom prst="rect">
                                    <a:avLst/>
                                  </a:prstGeom>
                                  <a:ln>
                                    <a:noFill/>
                                  </a:ln>
                                </wps:spPr>
                                <wps:txbx>
                                  <w:txbxContent>
                                    <w:p w:rsidR="00675B45" w:rsidRDefault="00675B45" w:rsidP="002714DA">
                                      <w:pPr>
                                        <w:spacing w:after="160" w:line="259" w:lineRule="auto"/>
                                        <w:ind w:left="0" w:firstLine="0"/>
                                        <w:jc w:val="left"/>
                                      </w:pPr>
                                      <w:r>
                                        <w:rPr>
                                          <w:rFonts w:ascii="Cambria Math" w:eastAsia="Cambria Math" w:hAnsi="Cambria Math" w:cs="Cambria Math"/>
                                          <w:sz w:val="28"/>
                                        </w:rPr>
                                        <w:t>𝟓</w:t>
                                      </w:r>
                                    </w:p>
                                  </w:txbxContent>
                                </wps:txbx>
                                <wps:bodyPr horzOverflow="overflow" vert="horz" lIns="0" tIns="0" rIns="0" bIns="0" rtlCol="0">
                                  <a:noAutofit/>
                                </wps:bodyPr>
                              </wps:wsp>
                              <wps:wsp>
                                <wps:cNvPr id="96712" name="Shape 6786"/>
                                <wps:cNvSpPr/>
                                <wps:spPr>
                                  <a:xfrm>
                                    <a:off x="4546295" y="203923"/>
                                    <a:ext cx="726258" cy="834398"/>
                                  </a:xfrm>
                                  <a:custGeom>
                                    <a:avLst/>
                                    <a:gdLst/>
                                    <a:ahLst/>
                                    <a:cxnLst/>
                                    <a:rect l="0" t="0" r="0" b="0"/>
                                    <a:pathLst>
                                      <a:path w="726258" h="834398">
                                        <a:moveTo>
                                          <a:pt x="707335" y="0"/>
                                        </a:moveTo>
                                        <a:lnTo>
                                          <a:pt x="726258" y="17018"/>
                                        </a:lnTo>
                                        <a:lnTo>
                                          <a:pt x="20689" y="804595"/>
                                        </a:lnTo>
                                        <a:lnTo>
                                          <a:pt x="62302" y="796290"/>
                                        </a:lnTo>
                                        <a:lnTo>
                                          <a:pt x="0" y="834398"/>
                                        </a:lnTo>
                                        <a:lnTo>
                                          <a:pt x="0" y="808725"/>
                                        </a:lnTo>
                                        <a:lnTo>
                                          <a:pt x="55" y="808714"/>
                                        </a:lnTo>
                                        <a:lnTo>
                                          <a:pt x="0" y="808665"/>
                                        </a:lnTo>
                                        <a:lnTo>
                                          <a:pt x="0" y="757267"/>
                                        </a:lnTo>
                                        <a:lnTo>
                                          <a:pt x="5533" y="745490"/>
                                        </a:lnTo>
                                        <a:lnTo>
                                          <a:pt x="1808" y="787656"/>
                                        </a:lnTo>
                                        <a:lnTo>
                                          <a:pt x="707335" y="0"/>
                                        </a:lnTo>
                                        <a:close/>
                                      </a:path>
                                    </a:pathLst>
                                  </a:custGeom>
                                  <a:solidFill>
                                    <a:srgbClr val="000000"/>
                                  </a:solidFill>
                                  <a:ln w="0" cap="flat">
                                    <a:noFill/>
                                    <a:round/>
                                  </a:ln>
                                  <a:effectLst/>
                                </wps:spPr>
                                <wps:bodyPr/>
                              </wps:wsp>
                              <pic:pic xmlns:pic="http://schemas.openxmlformats.org/drawingml/2006/picture">
                                <pic:nvPicPr>
                                  <pic:cNvPr id="96718" name="Picture 96718"/>
                                  <pic:cNvPicPr/>
                                </pic:nvPicPr>
                                <pic:blipFill>
                                  <a:blip r:embed="rId61"/>
                                  <a:stretch>
                                    <a:fillRect/>
                                  </a:stretch>
                                </pic:blipFill>
                                <pic:spPr>
                                  <a:xfrm>
                                    <a:off x="1751077" y="2572259"/>
                                    <a:ext cx="451104" cy="358140"/>
                                  </a:xfrm>
                                  <a:prstGeom prst="rect">
                                    <a:avLst/>
                                  </a:prstGeom>
                                </pic:spPr>
                              </pic:pic>
                              <wps:wsp>
                                <wps:cNvPr id="96719" name="Rectangle 96719"/>
                                <wps:cNvSpPr/>
                                <wps:spPr>
                                  <a:xfrm>
                                    <a:off x="736092" y="2696166"/>
                                    <a:ext cx="2802819" cy="1057673"/>
                                  </a:xfrm>
                                  <a:prstGeom prst="rect">
                                    <a:avLst/>
                                  </a:prstGeom>
                                  <a:ln>
                                    <a:noFill/>
                                  </a:ln>
                                </wps:spPr>
                                <wps:txbx>
                                  <w:txbxContent>
                                    <w:p w:rsidR="00675B45" w:rsidRPr="002E60D4" w:rsidRDefault="00675B45" w:rsidP="002714DA">
                                      <w:pPr>
                                        <w:pStyle w:val="FigureNormal"/>
                                      </w:pPr>
                                      <w:r>
                                        <w:t>(A)</w:t>
                                      </w:r>
                                      <w:r w:rsidRPr="000E2293">
                                        <w:t xml:space="preserve"> </w:t>
                                      </w:r>
                                      <w:r w:rsidRPr="002E60D4">
                                        <w:t xml:space="preserve">Forward View </w:t>
                                      </w:r>
                                    </w:p>
                                    <w:p w:rsidR="00675B45" w:rsidRDefault="00675B45">
                                      <w:pPr>
                                        <w:pStyle w:val="FigureNormal"/>
                                        <w:numPr>
                                          <w:ilvl w:val="0"/>
                                          <w:numId w:val="24"/>
                                        </w:numPr>
                                      </w:pPr>
                                      <w:r>
                                        <w:t xml:space="preserve">Microphone supply and </w:t>
                                      </w:r>
                                      <w:r>
                                        <w:rPr>
                                          <w:b/>
                                          <w:bCs/>
                                        </w:rPr>
                                        <w:t>A</w:t>
                                      </w:r>
                                      <w:r w:rsidRPr="006E7A3E">
                                        <w:rPr>
                                          <w:b/>
                                          <w:bCs/>
                                        </w:rPr>
                                        <w:t>mplifier</w:t>
                                      </w:r>
                                      <w:r>
                                        <w:t xml:space="preserve"> </w:t>
                                      </w:r>
                                    </w:p>
                                    <w:p w:rsidR="00675B45" w:rsidRDefault="00675B45">
                                      <w:pPr>
                                        <w:pStyle w:val="FigureNormal"/>
                                        <w:numPr>
                                          <w:ilvl w:val="0"/>
                                          <w:numId w:val="24"/>
                                        </w:numPr>
                                      </w:pPr>
                                      <w:r>
                                        <w:t>Ultrasonic</w:t>
                                      </w:r>
                                      <w:r w:rsidRPr="00011F28">
                                        <w:t xml:space="preserve"> </w:t>
                                      </w:r>
                                      <w:r>
                                        <w:rPr>
                                          <w:b/>
                                          <w:bCs/>
                                        </w:rPr>
                                        <w:t>L</w:t>
                                      </w:r>
                                      <w:r w:rsidRPr="006E7A3E">
                                        <w:rPr>
                                          <w:b/>
                                          <w:bCs/>
                                        </w:rPr>
                                        <w:t>oudspeaker</w:t>
                                      </w:r>
                                      <w:r>
                                        <w:t xml:space="preserve"> </w:t>
                                      </w:r>
                                    </w:p>
                                    <w:p w:rsidR="00675B45" w:rsidRDefault="00675B45" w:rsidP="002714DA">
                                      <w:pPr>
                                        <w:pStyle w:val="FigureNormal"/>
                                        <w:numPr>
                                          <w:ilvl w:val="0"/>
                                          <w:numId w:val="24"/>
                                        </w:numPr>
                                      </w:pPr>
                                      <w:r>
                                        <w:t xml:space="preserve">Ultrasonic </w:t>
                                      </w:r>
                                      <w:r w:rsidRPr="006E7A3E">
                                        <w:rPr>
                                          <w:b/>
                                          <w:bCs/>
                                        </w:rPr>
                                        <w:t>Microphone</w:t>
                                      </w:r>
                                      <w:r>
                                        <w:t>,</w:t>
                                      </w:r>
                                    </w:p>
                                    <w:p w:rsidR="00675B45" w:rsidRDefault="00675B45">
                                      <w:pPr>
                                        <w:pStyle w:val="FigureNormal"/>
                                        <w:numPr>
                                          <w:ilvl w:val="0"/>
                                          <w:numId w:val="24"/>
                                        </w:numPr>
                                      </w:pPr>
                                      <w:r>
                                        <w:t xml:space="preserve">Loudspeaker </w:t>
                                      </w:r>
                                      <w:r w:rsidRPr="006E7A3E">
                                        <w:rPr>
                                          <w:b/>
                                          <w:bCs/>
                                        </w:rPr>
                                        <w:t>Amplifier</w:t>
                                      </w:r>
                                    </w:p>
                                    <w:p w:rsidR="00675B45" w:rsidRPr="006E7A3E" w:rsidRDefault="00675B45" w:rsidP="002714DA">
                                      <w:pPr>
                                        <w:pStyle w:val="FigureNormal"/>
                                        <w:numPr>
                                          <w:ilvl w:val="0"/>
                                          <w:numId w:val="24"/>
                                        </w:numPr>
                                        <w:rPr>
                                          <w:b/>
                                          <w:bCs/>
                                        </w:rPr>
                                      </w:pPr>
                                      <w:r w:rsidRPr="006E7A3E">
                                        <w:rPr>
                                          <w:b/>
                                          <w:bCs/>
                                        </w:rPr>
                                        <w:t>Camera</w:t>
                                      </w:r>
                                    </w:p>
                                  </w:txbxContent>
                                </wps:txbx>
                                <wps:bodyPr horzOverflow="overflow" vert="horz" lIns="0" tIns="0" rIns="0" bIns="0" rtlCol="0">
                                  <a:noAutofit/>
                                </wps:bodyPr>
                              </wps:wsp>
                              <wps:wsp>
                                <wps:cNvPr id="96720" name="Rectangle 96720"/>
                                <wps:cNvSpPr/>
                                <wps:spPr>
                                  <a:xfrm>
                                    <a:off x="2054987" y="2759498"/>
                                    <a:ext cx="46619" cy="206429"/>
                                  </a:xfrm>
                                  <a:prstGeom prst="rect">
                                    <a:avLst/>
                                  </a:prstGeom>
                                  <a:ln>
                                    <a:noFill/>
                                  </a:ln>
                                </wps:spPr>
                                <wps:txbx>
                                  <w:txbxContent>
                                    <w:p w:rsidR="00675B45" w:rsidRDefault="00675B45" w:rsidP="002714DA">
                                      <w:pPr>
                                        <w:spacing w:after="160" w:line="259" w:lineRule="auto"/>
                                        <w:ind w:left="0" w:firstLine="0"/>
                                        <w:jc w:val="left"/>
                                      </w:pPr>
                                      <w:r>
                                        <w:rPr>
                                          <w:sz w:val="22"/>
                                        </w:rPr>
                                        <w:t xml:space="preserve"> </w:t>
                                      </w:r>
                                    </w:p>
                                  </w:txbxContent>
                                </wps:txbx>
                                <wps:bodyPr horzOverflow="overflow" vert="horz" lIns="0" tIns="0" rIns="0" bIns="0" rtlCol="0">
                                  <a:noAutofit/>
                                </wps:bodyPr>
                              </wps:wsp>
                              <pic:pic xmlns:pic="http://schemas.openxmlformats.org/drawingml/2006/picture">
                                <pic:nvPicPr>
                                  <pic:cNvPr id="96721" name="Picture 96721"/>
                                  <pic:cNvPicPr/>
                                </pic:nvPicPr>
                                <pic:blipFill>
                                  <a:blip r:embed="rId61"/>
                                  <a:stretch>
                                    <a:fillRect/>
                                  </a:stretch>
                                </pic:blipFill>
                                <pic:spPr>
                                  <a:xfrm>
                                    <a:off x="3712466" y="2553968"/>
                                    <a:ext cx="451104" cy="358140"/>
                                  </a:xfrm>
                                  <a:prstGeom prst="rect">
                                    <a:avLst/>
                                  </a:prstGeom>
                                </pic:spPr>
                              </pic:pic>
                              <wps:wsp>
                                <wps:cNvPr id="96722" name="Rectangle 96722"/>
                                <wps:cNvSpPr/>
                                <wps:spPr>
                                  <a:xfrm>
                                    <a:off x="3887725" y="2644420"/>
                                    <a:ext cx="1228877" cy="478298"/>
                                  </a:xfrm>
                                  <a:prstGeom prst="rect">
                                    <a:avLst/>
                                  </a:prstGeom>
                                  <a:ln>
                                    <a:noFill/>
                                  </a:ln>
                                </wps:spPr>
                                <wps:txbx>
                                  <w:txbxContent>
                                    <w:p w:rsidR="00675B45" w:rsidRPr="00DE0677" w:rsidRDefault="00675B45" w:rsidP="002714DA">
                                      <w:pPr>
                                        <w:pStyle w:val="FigureNormal"/>
                                      </w:pPr>
                                      <w:r w:rsidRPr="00DE0677">
                                        <w:t xml:space="preserve">(B) Back View </w:t>
                                      </w:r>
                                    </w:p>
                                    <w:p w:rsidR="00675B45" w:rsidRDefault="00675B45">
                                      <w:pPr>
                                        <w:pStyle w:val="FigureNormal"/>
                                        <w:numPr>
                                          <w:ilvl w:val="0"/>
                                          <w:numId w:val="25"/>
                                        </w:numPr>
                                      </w:pPr>
                                      <w:r w:rsidRPr="006E7A3E">
                                        <w:rPr>
                                          <w:b/>
                                          <w:bCs/>
                                        </w:rPr>
                                        <w:t xml:space="preserve">DAQ </w:t>
                                      </w:r>
                                      <w:r>
                                        <w:rPr>
                                          <w:b/>
                                          <w:bCs/>
                                        </w:rPr>
                                        <w:t>C</w:t>
                                      </w:r>
                                      <w:r w:rsidRPr="006E7A3E">
                                        <w:rPr>
                                          <w:b/>
                                          <w:bCs/>
                                        </w:rPr>
                                        <w:t>ard</w:t>
                                      </w:r>
                                      <w:r w:rsidRPr="00DE0677">
                                        <w:t xml:space="preserve">. </w:t>
                                      </w:r>
                                    </w:p>
                                  </w:txbxContent>
                                </wps:txbx>
                                <wps:bodyPr horzOverflow="overflow" vert="horz" lIns="0" tIns="0" rIns="0" bIns="0" rtlCol="0">
                                  <a:noAutofit/>
                                </wps:bodyPr>
                              </wps:wsp>
                              <wps:wsp>
                                <wps:cNvPr id="96723" name="Rectangle 96723"/>
                                <wps:cNvSpPr/>
                                <wps:spPr>
                                  <a:xfrm>
                                    <a:off x="2674650" y="122358"/>
                                    <a:ext cx="141816" cy="237150"/>
                                  </a:xfrm>
                                  <a:prstGeom prst="rect">
                                    <a:avLst/>
                                  </a:prstGeom>
                                  <a:ln>
                                    <a:noFill/>
                                  </a:ln>
                                </wps:spPr>
                                <wps:txbx>
                                  <w:txbxContent>
                                    <w:p w:rsidR="00675B45" w:rsidRDefault="00675B45" w:rsidP="002714DA">
                                      <w:pPr>
                                        <w:spacing w:after="160" w:line="259" w:lineRule="auto"/>
                                        <w:ind w:left="0" w:firstLine="0"/>
                                        <w:jc w:val="left"/>
                                      </w:pPr>
                                      <w:r>
                                        <w:rPr>
                                          <w:rFonts w:ascii="Cambria Math" w:eastAsia="Cambria Math" w:hAnsi="Cambria Math" w:cs="Cambria Math"/>
                                          <w:sz w:val="28"/>
                                        </w:rPr>
                                        <w:t>𝟑</w:t>
                                      </w:r>
                                    </w:p>
                                  </w:txbxContent>
                                </wps:txbx>
                                <wps:bodyPr horzOverflow="overflow" vert="horz" lIns="0" tIns="0" rIns="0" bIns="0" rtlCol="0">
                                  <a:noAutofit/>
                                </wps:bodyPr>
                              </wps:wsp>
                              <wps:wsp>
                                <wps:cNvPr id="96724" name="Rectangle 96724"/>
                                <wps:cNvSpPr/>
                                <wps:spPr>
                                  <a:xfrm>
                                    <a:off x="3235182" y="126263"/>
                                    <a:ext cx="141815" cy="237150"/>
                                  </a:xfrm>
                                  <a:prstGeom prst="rect">
                                    <a:avLst/>
                                  </a:prstGeom>
                                  <a:ln>
                                    <a:noFill/>
                                  </a:ln>
                                </wps:spPr>
                                <wps:txbx>
                                  <w:txbxContent>
                                    <w:p w:rsidR="00675B45" w:rsidRDefault="00675B45" w:rsidP="002714DA">
                                      <w:pPr>
                                        <w:spacing w:after="160" w:line="259" w:lineRule="auto"/>
                                        <w:ind w:left="0" w:firstLine="0"/>
                                        <w:jc w:val="left"/>
                                      </w:pPr>
                                      <w:r>
                                        <w:rPr>
                                          <w:rFonts w:ascii="Cambria Math" w:eastAsia="Cambria Math" w:hAnsi="Cambria Math" w:cs="Cambria Math"/>
                                          <w:sz w:val="28"/>
                                        </w:rPr>
                                        <w:t>𝟒</w:t>
                                      </w:r>
                                    </w:p>
                                  </w:txbxContent>
                                </wps:txbx>
                                <wps:bodyPr horzOverflow="overflow" vert="horz" lIns="0" tIns="0" rIns="0" bIns="0" rtlCol="0">
                                  <a:noAutofit/>
                                </wps:bodyPr>
                              </wps:wsp>
                            </wpg:grpSp>
                            <wps:wsp>
                              <wps:cNvPr id="96727" name="Text Box 96727"/>
                              <wps:cNvSpPr txBox="1"/>
                              <wps:spPr>
                                <a:xfrm>
                                  <a:off x="0" y="4650740"/>
                                  <a:ext cx="5698490" cy="341630"/>
                                </a:xfrm>
                                <a:prstGeom prst="rect">
                                  <a:avLst/>
                                </a:prstGeom>
                                <a:solidFill>
                                  <a:prstClr val="white"/>
                                </a:solidFill>
                                <a:ln>
                                  <a:noFill/>
                                </a:ln>
                                <a:effectLst/>
                              </wps:spPr>
                              <wps:txbx>
                                <w:txbxContent>
                                  <w:p w:rsidR="00675B45" w:rsidRPr="00A62368" w:rsidRDefault="00675B45">
                                    <w:pPr>
                                      <w:pStyle w:val="FIGCAPTIOIN"/>
                                      <w:jc w:val="center"/>
                                      <w:rPr>
                                        <w:rFonts w:ascii="Calibri" w:eastAsia="Calibri" w:hAnsi="Calibri" w:cs="Calibri"/>
                                        <w:noProof/>
                                      </w:rPr>
                                    </w:pPr>
                                    <w:bookmarkStart w:id="57" w:name="_Toc470387461"/>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4</w:t>
                                    </w:r>
                                    <w:r w:rsidRPr="006E7A3E">
                                      <w:rPr>
                                        <w:b/>
                                        <w:bCs/>
                                        <w:noProof/>
                                      </w:rPr>
                                      <w:fldChar w:fldCharType="end"/>
                                    </w:r>
                                    <w:r w:rsidRPr="006E7A3E">
                                      <w:rPr>
                                        <w:b/>
                                        <w:bCs/>
                                      </w:rPr>
                                      <w:t>:</w:t>
                                    </w:r>
                                    <w:r>
                                      <w:t xml:space="preserve"> </w:t>
                                    </w:r>
                                    <w:r w:rsidRPr="006E7A3E">
                                      <w:rPr>
                                        <w:bCs/>
                                      </w:rPr>
                                      <w:t>The Sensing System</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0D2262" id="Group 211" o:spid="_x0000_s1056" style="position:absolute;left:0;text-align:left;margin-left:18.8pt;margin-top:27.75pt;width:448.85pt;height:393.1pt;z-index:251786240;mso-position-horizontal-relative:text;mso-position-vertical-relative:text" coordsize="57001,49923"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pIYoS5xAAAMd2AAAOAAAAZHJzL2Uyb0RvYy54bWzsXW2P&#10;2zYS/n7A/QfD39sVqfdFkyJNLkWBog2uOfSz1muvjbMtn6zNbvrr7xkORxItWZbTXe9rgKxtiaKG&#10;5Lw8MxySP/x4u1qOvkyL7SJfvxmr773xaLqe5JeL9dWb8X8+f/wuGY+2Zba+zJb5evpm/HW6Hf/4&#10;9p//+OFmcz7V+TxfXk6LESpZb89vNm/G87LcnJ+dbSfz6Srbfp9vpmvcnOXFKivxs7g6uyyyG9S+&#10;Wp5pz4vObvLiclPkk+l2i6sf+Ob4ral/NptOyt9ns+20HC3fjEFbaf4W5u8F/T17+0N2flVkm/li&#10;YsnIvoGKVbZY46VVVR+yMhtdF4tWVavFpMi3+az8fpKvzvLZbDGZmjagNcrbac3PRX69MW25Or+5&#10;2lTdhK7d6advrnby25dPxWhx+WaslRqP1tkKg2TeO6IL6J6bzdU5Sv1cbP7YfCrshSv+RS2+nRUr&#10;+kRbRremY79WHTu9LUcTXAxjz1NpOB5NcC9IU+3Htusnc4xP67nJ/F8HnjyTF58RfRU51Y+Kbtu6&#10;MHAbh9/30rYwSUK12zad+kEaj0do/Hc6CEIVMt81mul7cah87iA/TROfCdzTzM1ico7/liHwrcUQ&#10;hwUHT5XXxXRsK1kNqmOVFf+93nwH3t1k5eJisVyUX40cgkuJqPWXT4vJp4J/1LwVYuiZtXCb3jrC&#10;FfQ/PUKl6Bn8PKPfThUXy8Xm42K5JAaj75ZYCPCOAHS0l4XrQz65Xk3XJWuLYroE3fl6O19stuNR&#10;cT5dXUzB/MUvl4bZs/NtWUzLyZxeOMOL/w0NQpQ1bhgqa8KI5i0ko0MWwOXaQ9Mx7jqIo9DyhUiF&#10;H8YqSMGYJBU6iiI/iqhXqkHPzjfFtvx5mq9G9AVkghr0dHaeffl1a+mSIrb7mBRDIyjjLsaXp8Mq&#10;UYtVTKdQNz8WVtEsvnfKKqGfpKSBSUeoNI4sOwqvaC/SXpreL6/cbGCEtyJk+NUSs6PszB/zbDMF&#10;u1K1DV0ARci6wNwfRXEQU3/aUpWR2e6VqsRLg1SbrtqRqCDQYWVmwjT20x15mlyzPDVlCEb7kqUJ&#10;cjWXb5PbtXwlqevFD9CF9BxVSl9HNzBylpI5voKQwDNiu8q/TD/nplxZGz2t04TtISS/LjK5vlhM&#10;fpr+1X5Aedo+gBeaitLUiwBvwDy2R/iy1soHJ1XXUb9bq/uLH/IDP/RZazmVSZPwkjYBjZtOc9wX&#10;uL/4dY0n/TDaaVeDFtuN4BRpdKN19c1BTay7q35QauVubJPC1/sat8y3U1bfxAVGj1ecYciqeW+d&#10;k1UzbVmuiV90GHh4wyQDBp7BRuHragPDtF1fjUfZ8grgelIWhom2+XJxKUZxW1xdvF8Woy8ZAVzz&#10;z7K8U4yMxIdsO+dy5hbrMCDM9SUTvVxT104NaGbWB7YSKaRvF/nlV7bT9AuK4glaF7gjO0AkoY54&#10;TNbF55G5U+uSJHGsWaaVjrRvGo3BtihbJ1GooFENEPFiHRl0DJ4VcC8g49txiGUZi0Pw615sCwwk&#10;Dy/htmx9tQTSNDaAXg8bdNi6hCoN0APWEHueDq21l75SgUoA4Lmv/FgxqvvWvsrOWewqhYCK6MqO&#10;6JW3F7fGS4OPAHal1rA0juZ58dfvcMBnyxxqBPbFfBuTTw7ASHfHo+Uva3Q31EspXwr5ciFfinL5&#10;PjdOMmmBdf7uusxnC4Mx67dZuozo09V7Bwtk1HYHFNdsFwwa0MBLotiHa0V2K4y82PB2zfuhVrF1&#10;vOCWnno4rRv6UoazCjEI9mPpGiydGmgx0oxoFDymaFc6Q0QXcJsUWQqNZ1B0QzZPhv8sHYB/TAYJ&#10;VQ3tGPnYMgLaQGZdYrluwr66ZAC4ZPjf6Akus69slHpKHEopI59MAWOaZkfJffncR6ncnxwBehxE&#10;MhC4MDpykBHrpwo//U0Ecxo1BgXj+jxhpccHKTEd6zRCXImUWBB6gMUMEiqj5CuV0n1ifKWT0Ie1&#10;Z1gnJvxkrK+EFjC/kNLF/kqncJI4LCYsvU8AqjqpeYlODH7ZKwLwlCMAPdMVIYy11C5MK5/M3JFG&#10;QFJKwxUz9n5v3TwG0i7uYqlPPpvCBbgFOCF+qJSQT7ekinyOHe59u3G8mFaVJkr194MfaERTTDf4&#10;cDGNm72/6o7hEDJfpdydZuiObKQRrFNL0I0cDjdwjVBx7Ic7OF18ZZLyIECUeBenn0zIhRKKbzAh&#10;XSLOwqJ1kCphvlrCu4IBVro8L+bJB3HKa4fdyLJcbkQARMbdWt1fLG2NmIJTmTSJ5KVFQOOm0xz3&#10;Be4vfl3jScwCKG01d4uWejw7WlffhPy6b3F/cbV1d9UPSq3cxW1SOsbKrfoYJVC5M+TNvMY3TjbR&#10;QioIvqkb4uCLMFWPKcphvbC7jHIEQeKF1uD5fgJogTbXjh5Qg0dxTQ5yKAWI4CKkJxLkoOGsJknq&#10;OAdfRosG25ooiALfalzMPWEmyumvh3WMK7P5IuIcNHiteZFjI1cJUCkPZxAGgWdcv5r9/TQKEjvZ&#10;mGI6ydtl/5NhB6GEnGMmpAs7aF8H7tRFDR0El1ojalsGw52EmEXvB/DydiqdRBGiBawFpE75rOvG&#10;rCyBaFO6H8i7dcfe4NLOgAgF8ilQQQFHMSVhGCBE2Ut3DGXHvlUSRxoKo6+0VQIIFwiMknfLJ9PQ&#10;HhO5fww4eLlxABLzagZCQmBHxjPTOI4jG87UcYpkEVdt+16QYjxNIMBXYcUnJ48DWEIoCsB0dEm5&#10;CiIKpkO8hPP2Sjm3CyVtdYcZOg2jQQGwSMUHytnQCwrqfrmDR06NwXsPKBYWOSrXryS4nO+pai5b&#10;RE4+WTQDxHzMqwNFQZW+zmn3uVT1KsVD/fxqoqmSYmNHBmMv30swtcTqHGEc8XYlngenkTjNSHFg&#10;csrsiJ5cioUScvSZkC4x7nDEazl23UixZnuTDEzDScw9HUuc0/K47RXcxDx8kIjkuC9wf7WexMy+&#10;YuwjHnEjIFD3tdxstKy+OdAJVwlb4PpBqdVKdYsUvn5k4/ihdndhJsQS4MQ5Gi0Snet22d1ogY/m&#10;n2Vbx+Q/j5g+bDmhbTesHxnr8FK1QAf39muBO+fcjpSphnQ7YiCK7VXT7FGjR8zsvYb76gUJCLKd&#10;MtyXVFPqn2xqNSkmA0YeU7jPRr3vMtxHTgXNrJkJLoSvvN5439NNaqLxBBTcTYPhy8D5w60NoE9s&#10;gwJInogRXsHjdYToYQN+JkJBbXkpAb+klRTA6f+Dx1PHoZcgG4QEIIjgbhvw0RjPSANJshMRYZYb&#10;ScjsFp7ciQgtJXAiLCFdTkQIeJ+y/yyU1vBBXFTG81IhGe/IR0/2+bsRQiYcSQxTzIzJnKnUKJ9c&#10;s1JIs2ciQpTl6bq9k+bc+U7nSnXyaQnWCeKSNFIhHHTOQdtbKxI8kA9uCic+cgJ6W9fRa/LquwHy&#10;+7OKnw+Qb03b8+TQYFFUyPFQmI2nMUNI7nXanrm+nod2oPdhD/Q4HG/WfJAqeJ22p8Vj3+7Nv+L4&#10;h8PxXdP2yaNbJXkP0/YKiyCRsGd0p3re8/YUjuvC8cZzGWxsTJ4DQxRAlWDH2Dzw+oSqKS8GxldT&#10;AU4uBgenB48pwEOMleMsBI8uGcOwGLXlpQwqrSFwI7s8jzp8PJGDLfkLWPCv2OuofbMg0Vgczr5Z&#10;mGDdiXglJ/fNhBL4ZoYQv3OlqkrhXxruPOSaBUhDEQcKC9oPZB2D6wOkSRgXFungSFDp8+SEVnKj&#10;PB9JE4NLh0iCOFi3yauiulE66M+YaFKC0tVCE3G95JNxcLM0DXa/v4oVHkQsO4vI45FEHalTPm3d&#10;WBhOC5gM3b7y+0vbiDv2GjgwR9wab3nrq1M5cI6YFqLv6BAz7sN1SBzFkAkztGkYeszADR2CVQ5W&#10;hSilwipUcXoVwoRQpgfT0RXdYc4Tid0X2Am4KnLmmk0S5pNPZn2uMk7RS72KwMZS/PhAaphdIRui&#10;YL900NQ8yZsfJf1qonrzgaiT2znSyldRGypqFa6WdAyOsA0WNR16oW9zYZ9+/AbxFW2DUW15c6MD&#10;LEg9c6SPLrYiLatXNrRDHh3hozoUVT+4k43RWp3BUnnkeg9+qB2KqgkwYyLv7hgrd4TuRgm8gGwM&#10;2h1nx95WSeTDFlk+KyXQwby10XVZrGlN75BxO6TwVdEANryuvSIfj2wzb1ZG3ziwINef5N4yaRR7&#10;VdigTsagi2jXY0rGMGqxsaPdHWx1pxE7QBqrgcXdQdzmDjNPefFV7FXz9s2AH13GMA9GnEojQpSy&#10;3451O9jWgh6vnbsHDuOanLBaMJ/5NjMkupW37o7qkRAiThAp4wUNSEx4XGvqOFz2oga17RdWjD0Y&#10;EkKzGbWGRXWKd2WtpRTOiMJmFJynn2KzPcMucEhOHoMRSihPnwjpDuNiT1/sM2ya0/YMJezAcFAq&#10;pFCMh6b3RlgQjcVcpYniYjXDgSUtWJBmXW0/RR7akIClbRLhA1pR3rXvDW8LQiT4kecFMhDdhbG6&#10;wq7qC7CyJpYM2D2F250mBe/GOXv+GTYxVlzsOGecozrYXlK8X9a9OZsoN5bMNPb+jCkmzuxyclGU&#10;HR9IFLHzNQjZHw8FCgC3WkqH+Wfa51UGEkHYH1i4r70/dwiQ9kL0nOa4Tqb7i3VM40lseL2z50fD&#10;V7TdaACS1U71zqb1zWMDQTw4jVrZZ26TIr50Y6zc5hyjB55Lkg2J7r1vAEjIrIrruMjsOEsO7eED&#10;m1kHJbI2qrbkD4u3saUd2PAlQTPabtSN1vFUymCDADiGnGYGHZomg42+rwcUFh5OKUMzbJRkkzIf&#10;ApoJJbAHlpAue0CGorntMiit7YHgDVZ+UiFBM4QX+gEUJpORi0K4KAEqQoexVZQa5ZNrxtawlJWA&#10;wnGK3hXDJIXkkwuzVnT6VgrIp1PQS2gP2r7X0zkBhtCkToiQquRzp0psAdlbJRMZYx181D+nF2IC&#10;iFsOzjrQcpUQnqFeApbFljN9beoYV2nKMVbDWUH5WDZPpKAW/j+ZwwVgTWiBPuudRoiORegxhehs&#10;NOgu10spnDDi0S4z4FtsEaBp+TkYt9aYNk/JOLPYek611os8mQ2SYjL0PMoOZsBltHiwiYnhSdqt&#10;IXWE/Td5fU7dYdhuRxtMYTbb8JAH1HI6juqyYzeD5r0oXhJqoNVOHeNaR7aGRXUQz8B+mCwJcYjT&#10;JIwJrQc2iCLiIN4pLAqq7TvFlbzfUa0CyQ+dbfkE1TvtDd1S74yun7l6R1qhBt9a9R5iK6pdpuY0&#10;1Oeg3in/qksNHLn7QuNUBBx5gGCEzcyQkBLN0dC2uRzejRPKa2WodxpFYLLaXpR6755aY9dusNk2&#10;m8Rj02cCOhjC1i66xtWHoBj1fvIt/9kFelGjWq2udMAYp7MOHlUfA4kYvx3VSGOGw0GvDxzAMYD9&#10;MYxqfSAiI91ThOh0Nc/2mXTnT/ntCK4Wrrpoe1Te4haEUq5z/kc9W+acIRngwDw6OMsZ5TDCiifZ&#10;3w6TbzST9LdUsuNXE66rTlO6mS/Kqa3cKdV9YgvQ4/6jk6rzW+o+seCuyHFMC3TVdjP5uMDrf822&#10;5aeswCGkuEiHuHQd7jLk0JcbHGqK86P+d53RIY9DjoBZX6/e0xEwgFCgxnwFDfXBMKNZka/+xHmr&#10;7+hoGdzK1hNQ8mZcytf3JR+tivNaJ9N370whPivy1/UfG5wwqcxUCHXz59s/s2JjzxMqwTW/5bKr&#10;eut4Qy5Lrup2Q+fSfOw7l8bwP05LNVOF9mRXOo61+dukH9Xnz779vwAAAAD//wMAUEsDBBQABgAI&#10;AAAAIQAZ/yji4QAAAAkBAAAPAAAAZHJzL2Rvd25yZXYueG1sTI9BS8NAFITvgv9heYI3u4kxbY15&#10;KaWop1KwFcTba/Y1Cc3uhuw2Sf+960mPwwwz3+SrSbdi4N411iDEswgEm9KqxlQIn4e3hyUI58ko&#10;aq1hhCs7WBW3Nzllyo7mg4e9r0QoMS4jhNr7LpPSlTVrcjPbsQneyfaafJB9JVVPYyjXrXyMornU&#10;1JiwUFPHm5rL8/6iEd5HGtdJ/Dpsz6fN9fuQ7r62MSPe303rFxCeJ/8Xhl/8gA5FYDrai1FOtAjJ&#10;Yh6SCGmaggj+c5ImII4Iy6d4AbLI5f8HxQ8AAAD//wMAUEsDBAoAAAAAAAAAIQDlGoQUigAAAIoA&#10;AAAUAAAAZHJzL21lZGlhL2ltYWdlNi5wbmeJUE5HDQoaCgAAAA1JSERSAAAAYgAAAE4IBgAAANvL&#10;w0MAAAABc1JHQgCuzhzpAAAABGdBTUEAALGPC/xhBQAAADRJREFUeF7twQENAAAAwqD3T20PBwQA&#10;AAAAAAAAAAAAAAAAAAAAAAAAAAAAAAAAAAAAAGdqd74AAd/0SMYAAAAASUVORK5CYIJQSwMEFAAG&#10;AAgAAAAhAAB9Zd7jAAAAtQMAABkAAABkcnMvX3JlbHMvZTJvRG9jLnhtbC5yZWxzvNPBSsQwEAbg&#10;u+A7hLnbtN3dIrLpXkTYq6wPEJJpGm0mIYnivr0BEVxY6y3HZMj/fzBkf/h0C/vAmKwnAV3TAkNS&#10;XlsyAl5OT3f3wFKWpOXiCQWcMcFhvL3ZP+Mic3mUZhsSKymUBMw5hwfOk5rRydT4gFQmk49O5nKM&#10;hgep3qRB3rftwOPvDBgvMtlRC4hHvQF2OofS/H+2nyar8NGrd4eUr1Rw60p3CZTRYBbgUFv5fblp&#10;Ahng1w19HUPfvIY/DV0dQ7dmGOoYhrVd7OoYdmuGbR3D9sfALz7b+AUAAP//AwBQSwMECgAAAAAA&#10;AAAhAMOVZlt3AAAAdwAAABQAAABkcnMvbWVkaWEvaW1hZ2U1LnBuZ4lQTkcNChoKAAAADUlIRFIA&#10;AAA+AAAAKwgGAAAAINo7bAAAAAFzUkdCAK7OHOkAAAAEZ0FNQQAAsY8L/GEFAAAAIUlEQVRoQ+3B&#10;MQEAAADCoPVPbQwfIAAAAAAAAAAAAAC+ainTAAGF9mr2AAAAAElFTkSuQmCCUEsDBAoAAAAAAAAA&#10;IQAZbRbxeAAAAHgAAAAUAAAAZHJzL21lZGlhL2ltYWdlMy5wbmeJUE5HDQoaCgAAAA1JSERSAAAA&#10;PgAAAC0IBgAAAPaD2HEAAAABc1JHQgCuzhzpAAAABGdBTUEAALGPC/xhBQAAACJJREFUaEPtwTEB&#10;AAAAwqD1T20LLyAAAAAAAAAAAAAA4KkGK8UAAU92iFIAAAAASUVORK5CYIJQSwMECgAAAAAAAAAh&#10;AHKMvIXBSAAAwUgAABQAAABkcnMvbWVkaWEvaW1hZ2UyLmpwZ//Y/+AAEEpGSUYAAQEBANwA3AAA&#10;/9sAQwADAgIDAgIDAwMDBAMDBAUIBQUEBAUKBwcGCAwKDAwLCgsLDQ4SEA0OEQ4LCxAWEBETFBUV&#10;FQwPFxgWFBgSFBUU/9sAQwEDBAQFBAUJBQUJFA0LDRQUFBQUFBQUFBQUFBQUFBQUFBQUFBQUFBQU&#10;FBQUFBQUFBQUFBQUFBQUFBQUFBQUFBQU/8AAEQgCggHw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ZQA+imUUAO20tRySKi7mbZVX+1bP732mP/vqklKW&#10;wFul3Vhal4y0rTflmuVz/dWvONb+NM8OpPFY22+3X+N63jSnIjmieyZpNy14zD8YNVmb/j1Wrb/F&#10;TU3i2rFGj1awtSQpVIxPW9y1H9rh/wCeqf8AfVeF/wDCYa1Msqy3jfN/crM+2Xm7/j5l/wC+q7I5&#10;fUkZe3gfQ32qH/nqn/fVN+2QJ96aMf8AAhXz39pvNv8Ar5P++qrvNc/xXM//AH1Vf2bUF9YgfRv2&#10;62/57J/31TlnRl3K2+vmOZ7zd/x/Sf8AfVW7DxRrmjxeVBeM8W7+OueWBrI2jUpn0oGp2M15Honx&#10;auVX/iYwfw/fStN/jHp8LfNBJsrCWHqRNPdkekfLTq4e3+KmgzW8TSXOzd/BXW2N9BqVqlxBKs0T&#10;fdZK55RlEC5RTKfQAUUUUAFFFFABRRRQAUUUUAFFFFABRRRQAUUUUAFFFFABRRRQAUUUUAFFFFAB&#10;RRRQAUUUUAFFFFABRRRQAUUUUAFFFFABRRRQAmKMUVieJvFmm+FdNa81CdYYv4f9ql7zA2GkVFLU&#10;z7RE3SRf++q+a/Hnx1vPFlnNaaDL9gt/u+d/G1cZoOpa1YSo0+uXN5XoU8FVmYSrRifYrXMUa7mk&#10;X5f9qqn9vaf/AM/Mf/fVfOb+KtQmi8r7TJs/3qrpMz/elb/vquuOWy+0cn1s+gtS8caZp3ymbe/+&#10;zXBXPxW1B7p/IRfK3fLXn8Mzbtu6raba7aeWxj8ZnLFyOg17x5q+sWv2bd5Kv97ZXP2z3O35pW/7&#10;6p1N3LXfHB0oHJKvKRLMnnNub/0Kh0gZv9VUXnUO9dPs4Ec0yVIV/hp+9futVT7SqfxUz7YtVywJ&#10;5pGhUUlVEv1/vUPeRIu5pVT/AH2qiS3v+X71RO/y/ern7zxhp9mzq0//AI5XP6l8TtKs1+Vmf/bo&#10;A7V7lVqJ7yNF+Zq8vufjFp9022CVdi/e+auZv/jrZ/aJYPIZ9v8AGlHuDjKR7d/aqp8ytVG51uD7&#10;rTrXgT/GmxufN/0zydv3Udq4zVfjNcvE8Sr87N8syNWco0h81U+m9Q1uDynXcv8AtVt/C/48f8I3&#10;q6afLK1zpjPsX/Zr4xf4qahDFLKt9vfb9zbUXhL4hXl5q1orPs3Sr9yvMxNGlKJ3YapLm98/YGzv&#10;I761inibdFKu5atVzPw9m87wXpMv96Ba6avkpaSsewFFFFMAooooAKKKKACiiigAooooAKKKKACi&#10;iigAooooAKKKKACiiigAooooAKKKKACiiigAooooAKKKKACiiigAooooAKKKKAGN9yvh/wDal+Kj&#10;N48/sxpdkVn/AMsf71fcFflf+2Zcsnxm1NVauzDR98xqfCadt8VIEuNsXyV0WlfEuJ5dtzOv+/ur&#10;5ahvJf4mqX+1WtvmVm3/AO9X2cJR5TwakZTPsaz+IVj5u2Kff/wKugs/G1i/yrOvm/xV8X6b4wn8&#10;ryt2z/brY0nxzPYS7ml/4B/eq+aJHLI+yk8QK67letO21VZl+9Xy1pXxRa8aJZZ/sabv469K0T4h&#10;WaKjf2hBN/uNT90x5T2tLzf8u6mPN/tVyUPi2xtot0tyqbvuvWfc+OYN0v79fKX++1HuhynavqSx&#10;/wAVVU1tX+XzV/76rxfxD8XooVlniZdkX9xvvVwN/wDGCfUIvPil8n+8m6kV7x9LX/iSC2ba0v8A&#10;49XKar8TtMt2eL7Zsl3fc3V8yar8QtQvF3LfN/31XK3Pi25m3rLLv/26jmiae8fTXiT4sQWEW77d&#10;s/3GrhdS+NMTr/rbl3/3q+f7y8d/mZmf/fo/tJpvvNUe0L5ZHqut/FKfWIkWWXYi/d+aucv/AB/q&#10;cyfup9kX9yuCm3TfepiOyK6rUe0LjE6P/hKrl2f97s3f7NV316VF3NK2+sT+Kmv/AL1RKUi+UuzT&#10;Nctub5/7tM+0si/NUUO3btp7pUcxfKHnM/3q2vCrt/bOnru/5brWFW34S3Jrliy/891rCr8JvS+I&#10;/Z34af8AIh6L/wBeq11Vcl8Mf+RD0T/r1Wutr5WfxHqC0UUVIBRRRQAUUUUAFFFFABRRRQAUUUUA&#10;FFFFABRRRQAUUUUAFFFFABRRRQAUUUUAFFFFABRRRQAUUUUAFFFFABRRRQAUUUUAMr8rP2yP+Sza&#10;hX6pfw1+WH7ZH/JZtSruwnxmNb4Twf5f4aryL/FUu9Uaj5Xr6I8oi3fLtWpUd0X79RNH/dod6sCX&#10;7Y2/5v8AgSVoaPra6bdeazfJ/crNTa61UvN9HMY8p3F58UWT90srTIv8D1Uf4r3l58tzFv8A7vzV&#10;51MjJ826pUdtvzUcwcp1F/4qnvP3SqqRf7FZU15I7/K1VIUb+Kh/lqOYvlH/AGlvu76Z53zbVqLf&#10;varCIu6gsH3bfmpiJT5qr79tAFv+Gq/3PlpnnJT/ADKAD+HdTP8Acp+z/bpnl0APR2qXfvWoqheb&#10;5qALcdbvg/a+uWS/9N1rnUeui8JfJrent/01Ws6vwm9L4j9m/hj/AMiHon/XqtdVXJfDH/kQ9E/6&#10;9Vrra+Vn8R6gtFFFSAUUUUAFFFFABRRRQAUUUUAFFFFABRRRQAUUUUAFFFFABRRRQAUUUUAFFFFA&#10;BRRRQAUUUUAFFFFABRRRQAUUUUAFFFFADP4a/Kr9s9/+LzamtfqrX5VftmJ/xebU67MJ8ZjW+E8E&#10;koRN/wB6h0o/3K+kPKB/k/iqJ3XbQ/zVX2NuoAlR9n3qHfzPlqvtapVj/vUAUrz5FqK327adqD/w&#10;1FbfItAFv5v79Ez0x3/hplAAn96hHb726q77vu0+H5PvVHMBL52+j771E3+zT0+SKjmAc6fLTd/y&#10;0zzKPlo5gJd7/wB6j5v79ReZT0daOYB3y0bPmqJ3oR6OYC3tWtrwju/t7T1/6brWLC9bvg/d/wAJ&#10;Bp+3/nutRL4S6Xxn7QfDH/kQ9E/69Vrqq5X4Y/L4D0T/AK9Vrqq+Xn8R7AtFFFSAUUUUAFFFFABR&#10;RRQAUUUUAFFFFABRRRQAUUUUAFFFFABRRRQAUUUUAFFFFABRRRQAUUUUAFFFFABRRRQAUUUUAFFF&#10;FADK/Kz9sv8A5LNqdfqnX5SftpTLH8ZtTWuzCfEc9b4Twp3oR13fdqvv+an+ZX0kfhPM5iV9tRUf&#10;eqF320ATfcemTf3t1RPNvpnmUAZl+/zU22enXlRW3yUAWPmqWH/bqv5lP8yo5gHunzUUzzv9mjzK&#10;AH0P9yq+5qlTdt+egBklQeY/3asP9ymR0AMTci09HqXatRTJs+7QBLHT027qro9O/ioAvJ/s1teE&#10;pmh17T2X/nuu6uftt26ug8Noz6zZbf8AnutRL4Ten8R+0fw0fd4D0T/r1Wuqrkvhf/yIei/9ey11&#10;tfLz+I9QWiiipAKKKKACiiigAooooAKKKKACiiigAooooAKKKKACiiigAooooAKKKKACiiigAooo&#10;oAKKKKACiiigAooooAKKKKACiiigBn8NflJ+2ei/8Lp1Nmr9Wm6Cvyr/AG0ofM+MmpV2YT4znrfC&#10;fPkybPu/xU9Ep3k/Ltor6Q8ob9xKqTPVt/uVC8K0AVdkr/dWrv2OXbu8pq0/Bmmxar4gitp2+SvW&#10;r/wfp7/LF/d/gauPE1/ZSPXwWGhiPjPn3ULCeFvmXZu/v1XS2ZG+avoJPA2mXlu63O5/lrivGfgv&#10;T9E03zYG2Sq3yo9c1LEymdOLwlKj8J5p/v0fLRNuSX5mqu7tu+7XpRPEHu9Rb9jU5N1L5O75moIH&#10;fep/mVDvVKejrQBKj0fxbqPl/v1FNcqn3qkCWmP9+l85f4mqo83735qXMBdR/wDZp/3qrwyKy/eq&#10;wj/NTAtwps+bdXQeFZP+Jxp+1v8AlutYSfcrV8KzLDr2nqy/8t1pS+EuHxn7RfC//kQ9F/69lrrq&#10;5H4Y/wDIh6J/16rXXV8rP4j2AooooAKKKKACiiigAooooAKKKKACiiigAooooAKKKKACiiigAooo&#10;oAKKKKACiiigAooooAKKKKACiiigAooooAKKKo3msW1im6WT/vmgC9RXOf8ACWxP/qoGdP71Z2te&#10;O4vsvl2Pz3bf7P3ajmA3dd1q20bTrqeeeOLyomb52r8m/jZr1z4z8farqE8qvE0v7qvt3xnoN54y&#10;W4g1C8n2fxIjV414h/Z+0pLfbYxb2b++tdOGqRhIipH3T40dP3u1aNrV7X4k/Z41DR7j5Z/3X33f&#10;Z92vL9V8MT6Ve+RLLvf/AGK+jjXjI8qVM5yZ6pTTfcrVv7NrZXZa52ab5krT2kQ5DrfCsy21+k/8&#10;a10E3iq5t7zzIm+T+5XH+Hn3t8vyVLqU2xtrffrxMTLnkd9L3DbufH99I22JvJ/265zW9en1L5p5&#10;d9ZrzNu+Wql586fK1FH4gqylOJXmmVGfdUSTI7UyZG/ipiJXqxOAvfLQ/wByqKIyN8zVFc6wqNtV&#10;vnq+YOUsTfI22jzlRd1c1f8AidUbbuWsybxVL86rWMqnKXGPMdq9/En+tlVK53VfEMH8Mu//AGK4&#10;+81Bpm82VmqjuVvmVq45V5G3sTrn8VSou7+7/BVF/Fs8373ds/2K593b+9Tdm6o9vIv2cTtfCWvS&#10;6lqTwNuru4a8v8HzLbap5v8ABXptt/e3V30Zc0TmqR5TQR60/D3/ACHNPb/putZKPWt4bhZ9c09l&#10;/wCe61tL4SIfGftV8K/+Sf6J/wBey11tcl8L/wDkQNE/69Vrra+Xn8R7AtFFFSAUUUUAFFFFABRR&#10;RQAUUUUAFFFFABRRRQAUUUUAFFFFABRRRQAUUUUAFFFFABRRRQAUUUUAFFFFABRRRQBg+MNcGhaP&#10;Lcf3vlFedWevRebuaXfKzb/nroPjNJ5Phfd/t189f8JCyXG1W+esZFxPo2z1WKa33LKu/wDiSn3P&#10;lXnzbV+X+4teHab4qubZ9yt/33W3a/EKW2+8v3qkDvrzR4Jv4v8AgCVymq6JEkrsrf7tUrz4lqjx&#10;Lt+99565fW/iRF5rzzyrDaW672d6CDzz9of4kaf8LvB8qtF9p1O6+SJEr4kTx5earqXnyr8jfe31&#10;rftLftFaf8UfG32PT4NlpYNs37vvV5f/AGqs0X7pv++K7qPwnNI9K8SeJ9MhsN3mq/8AsV5Pf+IY&#10;ppXaD5P9im39hvXduZ6x302R23MtdnNIk9A8E68syvF/FtrVubmJ5drVw/htm02zdv8AlrUtzrDb&#10;vmrGRUTbv5v7tZj3Lf3qzft7TfLuqveTMi7t1XS+IJG7529aZv8Alesez1VXXazVZfUovuq2/wDv&#10;V6vNHlOPl94xPEniGXTZXiWuWfUpX+ZpWq34kdrm83Mv+7WP5dcdSR0xHyP533mqLfs+7UqJs+Xd&#10;V3T9HnvPmVfkrm94Zn7N38VWIbNnX5a6mz8Ks8W6X79a9h4ejh+8tXGnKZXtDh4dNldtqx1e/wCE&#10;en3bWVk/269FSwiRdqxLUqWy/wB2umOGMZVjj9B8PeTcfN/6DXbWyU5ERKeiba7KdPkOaUucfWx4&#10;V/5GDT13f8t1rH/h3Vu+D4Vm8Qaezff81auXwmlL4j9p/hf/AMiHon/XstdXXK/DH/kQ9E/69Vrq&#10;q+Xn8R6gtFFFSAUUUUAFFFFABRRRQAUUUUAFFFFABRRRQAUUUUAFFFFABRRRQAUUUUAFFFFABRRR&#10;QAUUUUAFFFFABRRRQB5j8epPJ8Gb/wC7LXyr/aX+kO3+1X1P+0B/yI8v+9Xx7NNsZ2/2q46hcTqI&#10;dbb+Jqsf2w33t1cYlz5jbat/adi7d1GoF3UtalX7zV5V8cvFuzwXLAsvkysrbq7DWLxUXzWb5FX5&#10;q+aviX4il1631V2/1VujItaEHypNMv2+7ZW/ioh1ie2f91K3/fVRPtRnb/aqo8fzbq66ZB0tt4tn&#10;T5ZW310dj4nguYkVq83d/lpnmMn3WrbmMj2NLyCZdqstUrz5V+7Xm9nqtzZtuVv++66Kz8Vb1+b7&#10;/wDvVpqBsW3m+buqa5md127ais9btn+9L89a9sltc/Msq7GpRA5eSGX7q7qsQwywr8zV2EPhtppf&#10;NVV2f391V7zR2SXay1tEDj7y2aaorPQZZpdrV2CaOu3cq/d/2qESPd9xt/8AcRaZGpn2HhW2fZui&#10;V63bbSoLb5VWr1hpV48SMsDbP9ha39N8DarrDbbazkf/AH1rWMoilGRzXk/L92pkh/2a7qb4P+IY&#10;bd52iVIlX5keuPvLNrC48pvvr96uyMonMV3TZ92j5afuambVrcgfRHR92hHaqAsR/d+atjwqjPr2&#10;nsv/AD3Wsff8tbvg91TVrL/rutRL4TaPxH7QfC//AJEPRf8Ar2Wutrkvhf8A8iHov/XstdbXy8/i&#10;PSFoooqQCiiigAooooAKKKKACiiigAooooAKKKKACiiigAooooAKKKKACiiigAooooAKKKKACiii&#10;gAooooAKRvumlooA8s/aB+fwLL/vV8f3ifN93+KvsX48f8iXN/vV8lXkO+uOobRMR/loeb5ammha&#10;oXT5azIOa8Z3Pk+HNQbd/wAsq+X9evNng3U2b53aJq+mPGyb/D96r7vmir5f8Wo1n4P1Dd/d/jrU&#10;iR8+I7Ou5qikoR220x3auuJA/wD36Zv+amyUz+KriBYf+7TKb5lOrUyHpMyf8CrQs9Ya1+Vmbyv9&#10;6szctPoA6V/HNzbRRLFK3/fVd3oni2zvLVPPlVJa8ff/AHaIZmRt26gs+sPgn4GX4u+MPs0TbNPt&#10;fnnmr6jufhp4M0H5YLO2/dfemdfvV8T/AAD8bah4N8K6rLZt+9um2LXd3/xR1XVbWytp5f3O75vm&#10;+9T9oVynut/rHhrTWlWJbb5fu7IqyYfidoKfLbSqku77iLXFaxpstn4PuNTZl3+Vvg315/8ABbR5&#10;/HPjJFvomS33fM9RzBynrviTxzLf2sttHEybv491eO63D/pDsy19Nah8H9MfzZYp2Tavy72r568W&#10;2a/2ldwQN/qm+/XThqnvGNT4Tj/4qKZ8277v3afsb7zV7hxh5O+npDT0+5SedVAH3q2fDe5Ne0/a&#10;v/LdawUdt1dX4N2vrNku3/lutZ1fhNI/Gfs18L/+RA0T/r1WuurlPhp/yIei/wDXqtdXXy0/iPRC&#10;iiigAooooAKKKKACiiigAooooAKKKKACiiigAooooAKKKKACiiigAooooAKKKKACiiigAooooAKK&#10;KKACiiigDzn45Jv8Ht/vV8m3kPzP/vV9a/Gn/kUW/wB6vle5T5n/AN6uOobRMSaFf7tUpoV+f5a0&#10;7nfVGZGdazEcb4wh87TZV/2flr5c+Mdg0Phm7Zvk/wBivrXXrbfb7Gr5a/aQhb/hH5Z4m+7Lsatd&#10;ST5f/wBn/ZpjpViNNmxv7y02SuiJBX2f3qZ/FT6P4qsgHSj+GinVYEX8VP8AufdoooAPv/ep3y7P&#10;m/u01Pnakmf5X+WgD2v4S2zXPg/ay/xV20OmqkqNL/ql+euX+G8y2fg20iX77N81aHjbxJ/ZtnFF&#10;F9+4+RqxL+ydbo+pX3xO8R2mixXP2bTFbY1fpR8Cv2Z/CFh8P7Rltt926/Ncba+IvgD8PYPsensz&#10;fJL+9Z/7tfpF8MXaz0G3ggkXylX5djVYHD+If2UU1JpYrbVZEtG/grzrxP8AsGwXFi8lnP8A6X/D&#10;X1h/wkiW0qRS/P8A7lcz4z+N3hPwHZ3Uur6gttLbxeb5Lt87VcebmIl8J+XvxO+Bup+BpbuVrZvK&#10;tW2Su9eSXMOyvp74u/HuD4qaje+QqppUsrbdleGa3pWn3jP5Uvk/3a9inXl9o4jgrm8W2+VqhhvI&#10;nbarVNrHhKe8Z2gl+Ra5/TdBvE1LdPEyItbe25x8p1S/7VdB4JdU8R2X+1Ktc+jqnytXTeDNq+IL&#10;Lcv/AC1StZfATH4z9nfhn/yIuif9ey11dcp8Nf8AkRdH/wCvZa6uvmZ/EeiFFFFABRRRQAUUUUAF&#10;FFFABRRRQAUUUUAFFFFABRRRQAUUUUAFFFFABRRRQAUUUUAFFFFABRRRQAUUUUAFFFFAHA/GPb/w&#10;ij7v79fLV5/rX2r/ABV9R/GP/kVP+BV8v3ifvX/3q46hcTHuu1VNqf3a0JkqLy6zKMm5s1m+Vl+S&#10;vJ/iF8KLHxPZ3cEqtMjfdRP79exzbaz7m2V2rXUk/PLxV8DfEPh7UJYpbb91/wAsq4e58Nz2bPFO&#10;rJKtfor4w0GDVbXayfP/AAvXgnjP4YxX/wDyw2PE33/71VzAfJ81myfequ6ba9j1j4by/bNsUX7r&#10;b9+uK1LwHPDLLtq+YOU4+itC60eW2/hqv5P+zXTEx+0V6Kc6U2OrkAR075f4/wC9RTZv/ZqgD3Xw&#10;9arpWh2i/wCzvrK8SW0upa9p8St95v466Wzh/wCJHp//AFyWsrWLNftlvP8Axq1c0jaPwn0B4S8e&#10;S6PpsVtYssPlRbGevWvh78e9X8K3m5dQa5i2/c3fdr5V0G885l2M1drpU0sMu5aYH2qn7SEHlRXl&#10;9OsPlLvbZ/FXwb+058frn4r+N5Z4m+zW6/uvkb71XfGfiS5ttLuIoFZNy/M9fLVxfyzX8srN/FXR&#10;Hcxkei2GvNbRbVvGrT/4SeV12tPv/wBvdXliX7I38VW/7S3rXaZHqWm+M2SXyJ1XZ/froLy/tvs/&#10;ntKqfL8qPXiVtrDQ/N/s/LVG51u8vJ90ty21fupVRlyAeszalA/zKy11Xw9fztZ0/wA1v+W614PZ&#10;+JN7eU3393367vwx4sbRNStJ9vneVLv+9W3tyox94/d/4af8iLon/XstdZXzj+y9+0t4X+I3g/TN&#10;P+2LbarEvlfZ3/ir6Orx5fEdEgooooJCiiigAooooAKKKKACiiigAooooAKKKKACiiigAooooAKK&#10;KKACiiigAooooAKKKKACiiigAooooAKKKKAOA+MX/Iqv/vV8zXifvXr6Z+MTbPCr/wC/XzNePvle&#10;uOodEDJmSopKtzfeqpJWAFSZKqulaElMdPlqwOX16FvK3ba861u2V2dmb738Feoa38kUtec6qny7&#10;aAPLdV01kZ91cvqumxTL/sV6Xrdmv8VcJfQ7GdK11IPKfE+gqivLF8if3K89dFeV/lr1jxm0qaXc&#10;Kv8AdrySHc/ytXdT+E55A+n/AMVVLm2ZPurW9Cny1n3jru2tWpETHd2/u0y2dnuIldf+WtXXRd1X&#10;tNs1muotjfdapkWe9W1s02h2Ssv3Yqr3mlecvzVoWb/6HEv+zUzuqL81ccjYz9ERrOXc396vRdH1&#10;K2SzdpW+7Xn/APattbL+9aszVfG2norqsreb/cSmQep68ltqug3a7fvRfLXyVf2bW1/cL/Bvr1V/&#10;iXOlh5St8/8AClcJqUP2yV5/71dEQMDZsWmVqzWbbfmqu9ns/hrpiQZUztUPnNu+erF5DVLy6JAS&#10;pN826um8KutzebbmX90tcps+atCGZ0i20y4nvHhj4xwfDTUrTVdIvP8AS7KXcsKfxV+sv7JH7Uml&#10;ftFeD4p1bydbgX9/b1+Eum2y3mpRRMvyV+kX/BK/TfsHjDXVX7vlVyyNfsn6d0+mU+oMgooooAKK&#10;KKACiiigAooooAKKKKACiiigAooooAKKKKACiiigAooooAKKKKACiiigAooooAKKKKACiiigDzz4&#10;0/8AIot/vV8yOnzf8Cr6b+NP/Iot/vV81TferjqFxKj/AH6qTJVmb71VpKzNSrSP/qamdKr+XQTI&#10;xNbf91Xn+pW2+Wu+15PlrhNSf5ttBBymsQ/K6157qsOyV0/2a9K1K13q+1q8/wDEls0avWuoHlvj&#10;bcmmysv/AAKvLFRf4a9Q8bTfZdGu4G++y15lbfIu1q9GkYyNBEbyvlrn7zd521q6BN22sTUk/e7q&#10;oyM/+KpYbl7aVGWq7vR5lTIqJ2Ft8SL62t0i2/dqxN4/vLm3/wBb5L1w/wDFVlPuVBsX7/xVqF5t&#10;WWX/AIHRZzSzPuaXfWf/ABVet22NUcoSOosLB7pk/wDQ66iw0eP7zfPVHwr++t66b7G0K7q9KlGM&#10;iPeM+bR7Z/vxf7tYl/ocSNt2/wC7XWw7nba1DwrM3zL/ALtbezic/NI4KbwxLcy7V+RKhm8ATpb7&#10;om3/AN6vS1s967ttGzf8tEqIvacp5FeeFWhXe0TU2z8PS3OyKKJt9ev/AGZX/hV69L/Z7+D8vxU+&#10;IllpUCrCit5rO/8AdrGrT5Im1OpzSPGvDf7OXjrUrdNQs/D1zNaN91lWvZf2afjRqv7M/wARHbVb&#10;P907eVdQv99a/X3wn4M0/wAJeH7LSoII/Kt4tn3a+B/+ChH7M32GX/hNvD1s371v9JSFfu148uaM&#10;T0qcozlyn3h8P/iLo3xI8P2mr6LeR3NvcLv+Rq6xq/Gv9jb46/8ACtPilp8Gq6nPbaOzbGh3fJX7&#10;C6PrFpr2mxX1jOtzaSruR1q4y5iK9L2UjQpaKKs5gooooAKKKKACiiigAooooAKKKKACiiigAooo&#10;oAKKKKACiiigAooooAKKKKAExRiqN3qtnY/LPcxx/wC+1VZfE1j5kUa3Cuz/AN2gfKa3l0Vkza2q&#10;MirFJ838SLvq9bTSuu6VdlHMLlLdMqrNu3fM3yUiTLCu3dvqOYDgvjHM0nht4ooGdFb5n/u1833P&#10;yN/vNX1F8S5l/wCEL1Bl/u18qzTb/wCKuaRcSKb71Mo3/NTHfe22swFf7lMkp2z5aikoA5nXt3m/&#10;N9yuKvIf3rs1dxr23+Fv4a4+8rUDCv0X+GuK162/dS7q7W8kX51rkvEU3yvEq/eWrA8H+JEOzSZW&#10;Zf4q8sh+9XqvxRhlttL2s38deWwrvbeld1MxqGkn+prK1Lb8/wA1a6f6msXUkrpkZGP/ABU/y6Y/&#10;8FP37axl8JUSJ/lqWGZqN+6hPuViWS1bt9u6qXzVbt/vUAdbYaxLZ2e1f467XQdc+028Sz/991wm&#10;m232z5VrtrPSvJtdsVdMZHZRlHlOwtrOK8X9wtSpomz71cppupXOj3nzM3lfxJXo2j3kWsRboq2j&#10;IJYbn+Ex301fu1X/ALHl3blWuwh0f7S1bVr4Yb91u3f981t7WJj9RkcFZ6Ozt9yvtX9hX4O6vZ69&#10;/wAJVPbfZrLZtVm/ipv7JfwR0rxVqMuoavY/aYYvu71+SvufS9JtNFsorWxgW3t4l+VEWuOpW5yP&#10;Z+yNGsvWtEsfEWl3Gn30C3FrKuxkZa1KZXGB+LX7YXwB1D4G/Eq61GKDydKvZd9q6/cr7n/4J0/F&#10;eDxx8LP7KZ5HuNNbazu1dH+3N8BbX4w/C+7vPPa3vdJj+0Rf7Vfn1+w38VNX+GPxctNDtLn/AES/&#10;uvs88L1zRjyyPS5va0z9oKfUEUvmRo395anrpPNCiiigAooooAKKKKACiiigAooooAKKKKACiiig&#10;AooooAKKKKACiiigBlYnifVW02x3L9+X5Frbrzz4xX7WGhxSr95WqJFx+Ix7PQbPVb95b6eaZf8A&#10;eruNN0rSrZYvIgj+X+Nq+f8ATfG07q7RTsjq3zb67DR/iLK7wqzf/ZVzRLlzfZPbUaN1+ULSvtrh&#10;NN8cxXLbZfk/261f+Ekgf5ll/wDHq6TnOd+Kni280WW0trRvnb52dK49/GF59lTyp2837zfNXqF/&#10;b2OsLuniWb/beqMPgbRd25YP96r5iDC8Q38t/wDCe4nl/wBbt+avmL7Szr/wKvrXx1ZwQ+A7u2X/&#10;AFSxfLXyJNthZ1/2q5qhrSLfmUb23VUR/wDaqZH+auU6CxuamO9FMd/loA53W0Xa7JXGXLs/3q7P&#10;WN3z1yN5t3VZMjCuY/4q5rVUXynbbXS3Sb6xLy2+R9zV0EHgvxgh+06T5qt/qmryyzhWRd22vY/j&#10;TYNbaXv/AIWb7leT2ds25Pl+Rq66RjIlSH5ax9Yh+aur+zMi1iaxD8tamRx7/fo2f7NDw/vX3LUv&#10;8NTIqJVf938tOh3bqe6K/wA1EdQWSx1btn/e/dqpRvaHe3+zQB6N4Sh3/wCqXe/8Vei2dhs+XbWP&#10;8B/CTeJNLl1BW+f+JHr6T8H+ANMs/KnnXzpf4ko5uQ2PGbbwTfa3L5UEH71vu71qxqXgnXPAypPP&#10;t2bvmRK+m4bOztm3RQKj/wCwtVNe02DW9Oltp41fcvyvWPtTvw1aMZe8eX/DGaDxJfpFLtTate56&#10;V4Mguby3g/vMqL8tfLmsW198N9e3QS/Ju+/X0n8GfGa+Kl0+eVv3qzqjfNXNKXvHq1PejzwPvT4d&#10;+ELPwf4XsrG0jVNsS7mVf4q67Oao6V/yDLb/AK5rVwtjpXXHY+bk3KWo+ikpaZBm6xZxalpd1bTx&#10;+dFJGytG38VfhX8dNK1X4XfHPVZbaCTSpYrppbV0XZt+ev3jr4s/4KP/AAZs/E/wvfxFY6Ur6rZN&#10;uaaJfn21lKJ14eX2T0r9iv44/wDC5PhVYy31z52sWq+VPu/ir6Kavyj/AOCWXiieP4gahpk935KM&#10;n+pZvvV+rm4U4yMqseWVh1FFFaGIUUUUAFFFFABRRRQAUUUUAFFFFABRRRQAUUUUAFFFFABRRRQA&#10;Vg+LvDMHi3RZbGfo33WrepnmJ/eoA+dLb9nnWbO9uGW+ie3b+/XO+M/Cuq+CbWWe5ib7PF96ZK+p&#10;5JooV3M2yvMvjlomq+M/B9xouiwb5bhf9a7bErmlGJtzHz7YeP8A7Za7oJ/krSsPH95Zt+6lV939&#10;+sfSv2V/G2j28TNdQTf3kRq8v+MHie5+DnirT9B1Bd97cL8uyseaQSPpbR/idKkW2Wf5/wDYrqrD&#10;4nQPb/vG+evi/wAPfGzTL/WU0/z/APSP7leh2HjZYd8TTx7/AOH5qvmIPpPXvGcGpaDdxeZ8jLXy&#10;p4hufs2pPEv9779bFz4qZ4vln3/7jVzlzcrNcOzfeqOYCa2vG/iq7DefN96s9ET+FqlRKzNTW875&#10;fvUx7n5fvVn72Smed/eagCvfv5lc1eQ/+hV0Fy9Y9z89AGFcpWDqULOvy11FzC38K1n/ANmyzN93&#10;/vurA8d8eaOusW6LKm/a3zVwN54eWH/UQNs/3a+mLzwlG8u5ov8Aeos/CUH3Wgj2f7tbxkc58u6l&#10;okltFuZdm7+/WPc6PLN91a+sr/4Y6Vf3EU8q/wDAHptz8MdBSK4lWBU2xVt7SQcp8GX9s1teSq39&#10;6qlbfifyk8TanFF9xZ/lrEdKsga/3KZT33/xVX8x/vVYDvOX+/U0LLNFKv8As1mfNuq3Zp8r7aiR&#10;Z9Ufsxuz+D7tUX/VS177o7sip/u18/8A7KN4r+HNVgaL/lr9+voi2T5tu6okBqwzNUzvVeHbUvy7&#10;a4jUxfFvhWDxPpMsTRK8qrvR68p+EOvXngn4g2lnOzQxfalRkevdbb/W/K1eX/Gnwq0L2+tWMX3m&#10;/e+T/DUylynuYKp9iR+snhu8jvND0+SJldGgT5lb/ZrZ4r4l/YJ+M19r0F34a1XUFmW3XdAszfPX&#10;2vuXbXdTlzxPHxNP2VTlJKKZ5lPrQ5hFrhPjN4Nn8efDnWtDtn2S3UDItd2tRv8A6ukyou0j8GdK&#10;03xH8BPj1aWLXjWGoW99sZ0b5GXfX7meDr6TUvDGlXMr75ZbZXZ/71fkt/wUj+G8/g/41/28s/yX&#10;6+av+y1fZX/BO/4033xO+FMVlrF9Hc6hYfulXd8+2uen8R21o88ec+u6fTKfXScAUUUUAFFFFABR&#10;RRQAUUUUAFFFFABRRRQAUUUUAFFFFABRRRQBy+t69/pX9nwS7Jm+8+77lVLPyrDf+9ab/bdq86+M&#10;C6homvfbIIpZopV/5Y1xkPirV0t/NZZ9n+2tc0iz6F/ti2jX5trp/t1VufEkCNt3bIv4djV4D/ws&#10;We2X5m+SqU3jZtSVHVtlYyCJ7hqXxO0zR7e7u3vI/wDR1+5ur8ev2lvi7qHif456nryz/bIom2QI&#10;7fdr7y162XWNPuLbd/rV+Z6+d/EP7Kmi6lf/AGxZ2+0M3zJSA+T/AIXarczeOri8lZt9x86v/dro&#10;/FXj/WtK1mVrO+berfxtXqtt+z3P4P1S7vrn99Ei/uESvIvGGgyvrku+CRH3fMm2gDd0H9oTxH9s&#10;itpVX/fr3DQfiRLqtuks/lfd+/Xy/D4PvIbrz/IkSL/drsNHuZ7a1+Vm/wBx6gD6u8PX7arYeerb&#10;/m+b562od1fO/wAK/iKtt4gTTLmfYm37m6voiF98SNt2bvu1JqW1RdtRPZq/zU6H52q38tRzAZj2&#10;C1F/ZSv/AA1sP81CQ1YGZ9hiRfmiqr9jg3bkWti8Ssn5ttUTIpXixKv3az3mVF+7Vu8dqxLmRtvy&#10;1vEgiub+sHWL9nsLtVfZ+6ardzvrn9b3PYXCq38NaEHxF4ndn8Qagzf89WrPrS8Vf8jNqCr/AAy1&#10;lV0RkAO/8NGxdvy0UVYESW3zfMtWkhXynVV+fb8tN8umM7Qr8rfw1EgPrD9l3dD4Iu1Zdn7379e4&#10;W03zferwT9lS8a58G6hEyNvWX5d9e3Ws3+zXObROlh+7Vj+HbVSH7tTJurlkUW7f71S3MK3FndxM&#10;u9Gi+461Xh3bq0EhaaLaq/O3yVlU+E6qHuVT538N61qHwr+IkV9AzQ+Vdb/kb7y1+tHwd+I9t8UP&#10;BFlrNvuTeu11b+9X50/Gz4F+I7bwvF4lk0qZLVPn3Iv8Ne2/8E8viR9q0+98OXN5zF88UNVQqSjL&#10;kPax9OliKHPA+5v4afTNy0+vVPkwplPplAHxv/wUi+Fj+MPhP/bVtBG9xprb2ldf4a+Sf+Ca3xg0&#10;HwB8S7vTNXuvsz6l+6id/ubq/T345eCYvH3ww1vSJGZPNgbbsr8IJvP+G/xV+VW83S9R2Lv/AN+u&#10;aXuyPSoy5qXIf0OQypNGrq29WqY9K4H4KeKJPGXwx8P6vLHse4tV3Itd5/FXSedIfRRRQIKKKKAC&#10;iiigAooooAKKKKACiiigAooooAKKKKACiiigCtcWMF0m2eJZv95aqTeH9Pmt3iazj2P95dtalFRy&#10;geOfEL4F22uQ7tIb7Hcfxf3K8Pv/AIV+L/Ctxdrc232m0X7s0S19oVG8KyRlWXejfeVqiVOJfMfD&#10;FzNPprbbz9y/+3UX9qxTNu3LXov7e00Hgz4O3evWNtGmoRN8rotfmp4P/bGnsIvK1WDzpd333rHl&#10;iB9xzJBefeXfXO3/AIA0y5le8is4PtDf31rj/h78btB8bWsUsV8qXf8AFDur0qz1uC5h/dSq/wDu&#10;VHugcPqvw9Z7d2WKOaX+FNteT+M/Bk9t8y2f2bavzbFr6ghdZvmqK80ezv12ywL/AN80coHwppvg&#10;bUJvEEV95EieU3zPX1R4Sv3vNNiinb51XZWhf/Cu0m3ss7J/uVm6VprabdeR837pvv1iXzHYQw7K&#10;lqK3betS+ZWJQeXVhEaq6OtWNy1cQKl5WU71p3lZkyNtqyDMvPnrFuUrauu1Y912raJJi3P92uc1&#10;Ld5Uqt9zbXQXn3nrl9bmb7PKv+zW4HxZ4t+TxVqa/wB2Wsff/FW94qRX8Tag3/TWufkrWJA533/d&#10;oT79FPjqyB9Dv+6enUOn7qiRZ9QfsqWDTeDbidfkTza97s4V2/Mv3q8S/ZJm3+CbuD7m2WvdbZ1/&#10;irnNol5PuVahqpHViOuQosJ9+um8Kpv1zT1b7nnr8lczC9dd4S/5DOn/AC/8t1qZHTT+I+xPGWg/&#10;238M77T4old5bHYsT1+YHwl8ZXnwI+NDieBftC3PlSw/8Dr9Utbs7vUfA9xbWLYupbPZF83+zX5K&#10;/HjwPr3wr+J0V5rMEifaGWVpmbfuq6kZc0ZHpZd7/PCR+vXhvVk17RrTUEXYs8W+tavLv2c/GS+N&#10;vhXol8sXk/uNu2vUh3rvjseBVjyzcR1FFFWZkE8e6Nl27t38NfhR+2loLeGP2h9db7M1tbyz+bsd&#10;a/ds1+VP/BVz4e6nD4y0rxGsS/2ZLFs3pWNQ68NL3uU+5f2N/F+neLvgP4cl0+Xf5MHlN/s17nXw&#10;F/wSn+JD614C1PwxJbbPsEu9Zt33q+/aqPwmVWPLKwtFFFaGIUUUUAFFFFABRRRQAUUUUAFFFFAB&#10;RRRQAUUUUAFFFFABRRRQAUUUUAfI/wDwUs3/APDOuobf+etfiTsidfu/+O1/Rp8WvhXpHxf8F3/h&#10;zWIt9vcL8r/3a/Eb9qX9lrXv2ePFVxBPA02iyy74Lvb8m2sZRKPPPg5qtzZ6pdxQS+TtXerpXoep&#10;fF3xH4Y3zrfNNEv8Feb/AAo8p9Zu13bPlrV+Ivl21q6r87s1Rykns3w3/a9uZtWisdTl+x2m377r&#10;X0ho/wAYNF1V4vs18s25fmr8wYU+zKjMu+vp79mD4XeIfi1cRWOhwSfN964/u0wPtKz1uK/tfNil&#10;V/8AgdVb/wArajMq7/4q9A+G/wCw9eaPZ/8AE616fzVb5Ehau6179ltmih/s++3uq/NvrP2ZZ89W&#10;10rt96rvmV6Hr37N+teH9NuL77SrxRLveKvNXRoW2stc1SMoGpPHVjzKz/MqZH+WoNdSK8mXdWc7&#10;/LU159+q9XEyKM1Yt4+ytq8RttYV5vrqJkY94/8AE1c/qSRfZ7jd/drbv9vlPvrj9budnmqv92rI&#10;PjnxPN/xVGof9dax3+/Wx4zTZ4r1Bdv/AC1rK8utYkSGU+OimVZBbTbQ/wB3b/s1Ej053+X/AIDQ&#10;WfV37ITq/g3U/l+7L81e8WyLt3f7NeCfsgv/AMUbqar/ABS173Z/Mu3/AGa5pFxLUdTR1CiNtq3D&#10;XKak1v8AerrfCf8AyGNP/wCu61zltD81dX4ST/ieaf8A9d1qTpp/EfculL/oFr/1yWvgT/gp1t8z&#10;Qty1+gGm/wDIPt/+ua/yr8+v+CoH/H54faumt/CNcu/3k9t/YH8bWfiT4Q2+nwL+9sG2NX1IO9fD&#10;f/BMp9/g/WG/6a19yDvWtGXNTMMb/HkOooorc4BK+Af+CrcNzN4D0VIoN8O9mlm2/dr7+/hr5v8A&#10;28tMa+/Z71tks/tk0a5X5fu1nU+E3oy5Zn5+/wDBLnxzquj/ABr/ALFgk/4l95F+9Sv2Qr8Av2Tv&#10;Emp+Evjt4an06drZ2ulilr99NPkaazgkbh2jVmqafwmuJ+IuUUUVscYUUUUAFFFFABRRRQAUUUUA&#10;FFFFABRRRQAUUUUAFFFFABRRRQAUUUUAFef/ABi+Dug/Gnwhd6DrltHMkq/u5dvzJXoFFAH46ax/&#10;wTi+Ingzx9qC6LB9s0pm/cTbv4az9e/YA+LOqy/8gz5K/Zjy6PLqOUD8RP8Ah2/8W3uFX+z9iM33&#10;91fqL+yT+z/B8B/hnYaZPFB/arJvnmVfmr3mmeXRygHl0eXT6KsCreWcN/aywSrvilXa1fJfxs+G&#10;6+D9U8+23fYpfu19d1w3xT8Dr428PvF5vkyxfMny1jUjzRLifEu/dV6FG2/ep2paVLpt/LAy/wCq&#10;bY1TIny1wHZ9kzLxKpVpXKVnzVZgZ9+/y1i3XatW8+5WVcpWxMjn9StvOWuZ1KzaaKVdvz7flrrr&#10;nfXOaw+ywuP9lf4K0IPirx48qeMNQWWPY+6sfb/FWx4wmlufE13LKvz7v46x5K1iQMkqJHooqyCW&#10;H56fMny/e/hoRNv8dMm/1T/NQB9V/sdv/wAUfqvy/wDLWvoizT5N3+zXz/8AshIqeA71t3/Lf7lf&#10;QVn/AKrb/s1zSNokzptqWGh03VLClc8jU0LP/drs/AdhPq3ibT4IF+fzd9clbf7telfBN/8AivtP&#10;/wB6p+0b05H2DYo0NnDG3VVXNfnz/wAFQ323Xh+v0P28V+eH/BUNN114fret/DNst/3k6j/gmD/y&#10;JusN/wBNa+6fWvkn/gnj4AXwv8J/7V8/zpr9t7J/dr62NXQ92mY42XNXkOooorpOAZXB/GqFLn4W&#10;+JUkVXT7G/yN/u13lYHjbw+vibwrqumM2xbq2aItUSLj8Z+Cfwi1WDSv2gNHnnlW2tF1P5nf7i/P&#10;X786DdRXmj2U0EiyxNAm11/3a/nu+KPhJ/BPxi1XQ1l3va6iu1/+B1+8XwI3P8I/C7N99rNP/Qai&#10;mdFY9B/ip9Mp9bHIFFFFABRRRQAUUUUAFFFFABRRRQAUUUUAFFFFABRRRQAUUUUAFFFFABRRRQAU&#10;UUUAFFFFABRRRQAUx03Ltp9FAHzT8ePAb2eotqFnZ7LR/wDWsleK7/J/dN9/+Kvu3W9Hg1rTbizu&#10;V3xSr81fFXjnTYtH8TXtnF/qopdi1wVInTGRzNy++s+Srcz/ADVUd6zEZ9yny1lXn96tu5Ro1rEv&#10;PuVZMjHvPuVy+pbkZ9rfw10t4/ybf9quf1VNjbq6CD4q+IXn/wDCaah5vyfN8tc/XS/Ei587xvqb&#10;f7Vc1WsSA+XbUVWP4ahqyCaOobl2S3falWU+5UNz80Tru2VYH13+xzpsU3w3u5W++09fQFsnypXg&#10;/wCxg6v8N71d33Z696h/2K45HTEsVNCnzVDuWiGb5q5TaMZGtDJsr0X4Jv8A8V9pn+01ef6bo99r&#10;Gz7DayTfNs+Ra+ovgj8Gl8NwRavqi/6c3+qT+5WkfekXL3D27+Gvzr/4Kjf8fnh6v0W9K/Of/gqT&#10;u+1eH2WrxH8MvAfxj6R/Ye/5IPo+1f4a+h6+Z/2A0uY/2e9KW8/1u9v++a+mK3p/BE5sT/HkLRRR&#10;WpzBVe6/49Zf92rFQzIs0bq33WWgD+ff4/TT/wDDQviOW5XZ/wATb+7/ALdfuV8Am3/B/wAKf9eK&#10;V4B48/4Jv+CfHPje68R3V5P9ouJ/NZK+pvB/hq28H+G9P0i0H7mziWJaxjGUTpqSjKJtU+mU+tjm&#10;CiiigAooooAKKKKACiiigAooooAKKKKACiiigAooooAKKKKACiiigAooooAKKKKACiiigAooooAK&#10;KKKAGSV83/tIeFbGwurfULaLZNcff219ISV4Z+0t/wAeen1jU+EuJ8xOny1Fs/iarU22oH+5XAdW&#10;pRvPuViXnzr/ALtbdyny7qxLl6oyMW6T+9WJfor79y/Jtrduf9isW8euqJkfD/j9P+K01Nf+mrVz&#10;ldX8S02+OtT/ANqWuUd62iQP/hotkaZtqrTPMrQ0eaKHezf8BqyCW20O5vLqKCBfnZq6DW/h1c6J&#10;bpLPE00TL9/bXR+AFghuknnX+L5Xr6Thv9B1izis54IHTb8r1cSzj/2S0/s3wrqEar5MTP8ALXuS&#10;alEi/erH8JeG9PsbV4rFY0/2FWti28B6hrd0kGnRSXMrN9xK4KsZHZh5R5vfNDw9bah4q1aLT9Mg&#10;a5uJW+XZX1H4J/ZXs0s0n16VnuGX/VJ/DVr9mf4Gz+A7ebV9VXZe3C/KjfwrX0Kq4FRRo/zG1bEf&#10;yHLeEPh3pHgzTxbWNsuP7zV1O2jbTj1rsjHlPPcnIbn5a/L3/gpV48/tj4gWmgpbMj2af67+9X6h&#10;Yr8i/wBvm5gm+PWoRNu/0dV3Vz4j+GerlvL7Y+8P2G93/ChdF3f3a+hvWvn79iTb/wAKJ0fbX0D6&#10;1vT+E4cR/FkOooorQ5gooooAZ5dHl0+igAooooAKKKKACiiigAooooAKKKKACiiigAooooAKKKKA&#10;CiiigAooooAKKKKACiiigAooooAKKKKACiiigAooooAQdK8H/aZ/489P3V7q3QV4h+0nYXNzptpL&#10;BA0yRfe2VnL4S4/EfMVztqvvXbRcu0LbWWqO9mX5Vb/gFcB2jbmZNtZNztrQSzvtSbyrGzkuX/2F&#10;qK58H+I3+VdIuf8AvmrMOY5q8dvurWS7q8u3ctegaJ8FvG3iq3uPsemSI/8AtrTdK/ZX+IyS+beW&#10;P3WreJjI/Oz4xw/Z/iJqe5v4vlrivMr0X9pDQZ9B+LWp2NzE0NxE3zI9eb+XXTEgek1Spv3bapL/&#10;ALVWP+BUEHa+GPFq2eyJl+7XV3nxatrPYsUUvmr/ABq1eSJMyfdamXLt5Ts1WWfpN+w98NJ/jx9q&#10;1WXVWtrK1/ufxV+g/wAN/g7pXw9eWeL/AEy7f/ls6/dr5V/4JQW3hyH4S3baVOz6m0v+lI9feFQA&#10;fLRR5dPoAKKKZ/FQA1vmjNfkj+3bZwTftHeVKvyTsu7/AGq/We8n+z2ssi/wrur8aP2kPGF54z/a&#10;CvZ7lF/0e+WJP++648R8PKevl0Zc1z9XPgP4fsfDfwv0G10+HyYfs6tXo9cX8Jf+Sd6F/wBeqV2l&#10;dEfgPNq/EwooorQyCiiigAooooAKKKKACiiigAooooAKKKKACiiigAooooAKKKKACiiigAooooAK&#10;KKKACiiigAooooAKKKKACiiigAooooAKKKKACql5YwX8DxTxLMjfwvVuigDya+/Z18MXl5LP5TIZ&#10;WrV0H4KeF9Bh8tNPSb+9vWvQNq0/NZ8sS+aRz+leB9D0Vt1np8ELt/s1q/2TZ/8APtH/AN8Vcoo5&#10;YkEENtFbf6uNU/3VpZfun/dqamSUwPwU/bz0TUNN/aO8QNfQSQ+a2+J3r51kr7o/4KyusPxr0/av&#10;3oPmevhytvskFTy6mf5aR/v03f8ANQA+GnP93d/tUQotNm3bXVf7tBZ+sX/BIXw/qFh4F1u+ngZL&#10;S4l/dTP/AB1+iafcr5P/AOCbNxBJ+znpSRtH5qt8+yvrCoAfRRRQAUyn0ygDE8YaxBoPhrUtQuX2&#10;W8EDOzV+N+j3OmfE79pZNrb7K81P5f8Avuv1t+N1nLqHws8S20S73ls5V+Wvya/Zs+GPiH/heeiL&#10;BpV28Nrdb2meL+GuOtE93AcsKcpH7IeHtNg0fQ7K0g/1MUSotaf8NQ2sflwRL/dWpq6Y/AeFL4h9&#10;FFFWAUUUUAFFFFABRRRQAUUUUAFFFFABRRRQAUUUUAFFFFABRRRQAUUUUAFFFFABRRRQAUUUUAFF&#10;FFABRRRQAUUUUAFFFFABRRRQAUUUUAFFFFABRRRQAUx/uU+mUAfjp/wVo/5LTp//AFwr4Xr7o/4K&#10;yp/xeTT2/wCmVfCtX9gj7QOlM8un06gBqbqH2/ep3+xVeZG3fN/doLP1b/4I+X89z4N8QRSSyPEs&#10;vyo7fdr9I6/Nf/gjujf8Il4jbZ8nn/er9JY6gB9FFFABTKfRQBXmhS4iKyLuVuq1m2PhfStKm860&#10;0+3tpv78UVbO2k20x80hKfRRSEFFFFABRRRQAUUUUAFFFFABRRRQAUUUUAFFFFABRRRQAUUUUAFF&#10;FFABRRRQAUUUUAFFFFABRRRQAUUUUAFFFFABRRRQAUUUUAFFFFABRRRQAUUUUAFFFFABTJKfUbfe&#10;oA/HX/grF/yWbTv+uVfDWzf81fdH/BWP/ksWn/8AXKvhr+GuiXwmX2iu6Ufw06isigRG3U25T5fm&#10;+5Q8zbqZc/PC+7+7RED9wP8Agmnoljpv7OtlPbQRpLO3710/jr63WvlL/gm7/wAm2aVX1dHSn7sr&#10;Fj6KKKkAooooAKKKKACiiigAooooAKKKKACiiigAooooAKKKKACiiigAooooAKKKKACiiigAoooo&#10;AKKKKACiiigAooooAKKKKACiiigAooooAKKKKACiiigAooooAKKKKACiiigAooooAKZJT6ZQB+O/&#10;/BWX/ksmnr/0yr4XT7lfdf8AwVlT/i8mmN/0yr4aT7ldcvgMfhKklFOf79NrEOYdVe6+6/8AuVNQ&#10;8PyvTGfuP/wTZ/5Nr0evq1a+WP8AgnGmz9mvSv8Aer6nWs5fEax+EkoooqQCiiigAooooAKKKKAC&#10;iiigAooooAKKKKACiiigAooooAKKKKACiiigAooooAKKKKACiiigAooooAKKKKACiiigAooooAKK&#10;KKACiiigAooooAKKKKACiiigAooooAKKKKACiiigApklPooA/Ln/AIKrfBDxLqusWnjPT7ZrzSoo&#10;tk/lL92vzPRJUXayt/3zX9MWvaDYeJNLuNP1O2jvLSddrQzL8teGzfsLfCK5nllbw1Bl2+b5a25i&#10;OU/ApN277rVNsf8AuN/3zX72/wDDB/wi/wChZgo/4YP+D/8A0LUH/fNRzByn4Ipu/ut/3zWx4e8M&#10;an4t1m30zSrOS8vbpvKihRa/db/hhL4Qf9C3D/3zXReBv2T/AIafDrWU1fSPD1tDfRfcl2/do5g5&#10;TM/Yz+GOq/Cn4I6Jo+shUu2j3vD/AHa92T7lCLsWn1BY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9lQSwMECgAAAAAAAAAhAPFUIKQXVAAAF1QAABQAAABkcnMv&#10;bWVkaWEvaW1hZ2UxLmpwZ//Y/+AAEEpGSUYAAQEBAJYAlgAA/9sAQwADAgIDAgIDAwMDBAMDBAUI&#10;BQUEBAUKBwcGCAwKDAwLCgsLDQ4SEA0OEQ4LCxAWEBETFBUVFQwPFxgWFBgSFBUU/9sAQwEDBAQF&#10;BAUJBQUJFA0LDRQUFBQUFBQUFBQUFBQUFBQUFBQUFBQUFBQUFBQUFBQUFBQUFBQUFBQUFBQUFBQU&#10;FBQU/8AAEQgBtgJJ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VO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qB5lhRmZtir95moAkor5d+Kv7UGzVn0rwtdokUDYnvtm7c3+xXI2/7Q3i6&#10;T7+r/wDjiV7VDJcXWjznm1MfSgfaFU7zULaxhaW5njgiX+Jm218Z6p8VPFWrz+ZJrNzu2/Klu2ys&#10;TVNe1PXkRdQvrm8Rf+fieu+HDtf7cjGWZUj7N/4WR4Y/6Ddl/wB/ad/wsXwxt3f23Zf9/wAV8PfY&#10;1/u0eTXf/q3H+c5/7UPsL/hfXgz/AKCq/wDfNVrn9oDwZa27y/2gz7V+6sf3q+RvJoe1rp/1do/z&#10;mf8AaUj6c/4ak8O/8+V9/wB8U3/hqjw1/wA+N/8A9+q+ZfJo+x1f+rtA5/7SqH05/wANSeHPl/0G&#10;92f3tlPf9qLw0n/Lpff9+q+YPsdGxU/irT/V3Cl/2lVPqzTf2kPCl/JtnM1iu379wlav/C+PBrN/&#10;yFU/75r4+fyP+e6/99VF51sn3p1/76rH/V2h/MH9qVD7003xVpGsK/2TULe52/e2NWgkyuu5W3rX&#10;58JrEFu3y3nk/wDXu1bFh8VNV0qNIINeu0iX7qbq8+fDlX7EjrjmkftRPvWivlPwb+1pNayxQa+i&#10;3Nvt+a4t/vV9L+G/EVj4q0e21PTZ1ubK4Xckq18zisDXwUv3p6tKvCt8JsUUUVxnSFFFFABRRRQA&#10;UUUUAFFFFABRRRQAUUUUAFFFFABRRRQAUUUUAFFFFABRRRQAUUUUAFFFFABRRRQAUUUUAFFFFABR&#10;RRQAUUUUAFFFFABRRRQAUUUUAFFFFABRRRQAUUUUAFFFFABSUtJQA2uI+Mdy1v8ACzxVKrbGXTp/&#10;/QK7euF+OH/JI/F//YMn/wDQKun/ABYkS+A/J6w8csj/ADbq67S/HP8A03ryR0WhJmh+ZWav1OlX&#10;lA+QnTPo3SvGCv8AxV0EOtq67q+arDxVPD/rf/HK6D/hYv2az2rc16EcTGRyypnur+KrOH+Kq83j&#10;m2Rfu1876l8RWf7s9Ys3j+d/+W9XLE0iPYzPpV/iJbJ/Cuyqj/FGD++tfMU3jCd/4mqpJ4knb+Jq&#10;x+twNvq0j6Tm+LSp92daz5vi6v8Az8tXzk+sXNQvqVy/8VR9dL+rHv03xj/2v/Hqz5vi7/tV4f8A&#10;b53/AIqPtLf3qx+uyL+rnsFz8XWrPm+K9z/C1eU+ZRWP1uRf1eJ6M/xRvP7zVUm+JF4//LeuEo+9&#10;UfWZB7OJ2bfEK+f+Jq+8P+Cb/i2+8SaX4tjnlke1t512J/ArV+bkdfp//wAE2kVfg5qrbfmbU3/9&#10;BrxM3qSlhtTvwUYxqH1/RRRXxJ9CFFFFABRRRQAUUUUAFFFFABRRRQAUUUUAFFFFABRRRQAUUUUA&#10;FFFFABRRRQAUUUUAFFFFABRRRQAUUUUAFFFFABRRRQAUUUUAFFFFABRRRQAUUUUAFFFFABRRRQAU&#10;UUUAFFFFABRRRQAVzfjrR4vEHg3WtMn3JFdWcqPt/wByukrN1r/kD6h/1wf/ANAqo7iex+KOsQrb&#10;aldwL9yKdkqjWh4kk/4nmof7V03/AKHWbX6RR2PlnuO+9WfqqfLV6qmsfdqxGF9xKhokpvmVJYUU&#10;zzKHesQDzKN+6q/mUeZQBY8yjzKqedR51AFvzKfVHzqej0AW/Moqv5lS0ASx1+n/APwTXj2fBfUv&#10;9rVX/wDQK/L5H+av1J/4Jv8A/JF73/r+/wDZK8fNP4B24T+IfW9FFFfJHthRRRQAUUUUAFFFFABR&#10;RRQAUUUUAFFFFABRRRQAUUUUAFFFFABRRRQAUUUUAFFFFABRRRQAUUUUAFFFFABRRRQAUUUUAFFF&#10;FABRRRQAUUUUAFFFFABRRRQAUUUUAFFFFABRRRQAUUUUAFZ2tf8AID1D/rg//oNaNVrq1S8t5Yn+&#10;5Iu1qaA/ErxJ/wAhzUP76zs//j9ZXl12HxX0SDQfiT4l0yzZnt7O+liR3rlK/RsP/CifMy+Mr1U1&#10;j/V1p+XWfqvyRVsZGA/3Kh8ynv8AcqvJUlg71C70SVVmfZ/FWIErzNVd7rZVKa/VaxL/AFuCH7zf&#10;P/crGUowNIwN179ab9urjJtcnb7q7Ki/tW7/AL9cEsdGBtHDSO9S6rQhmWvOk1q5T+69aum+KEdt&#10;su5Hq442nMJU5RO4jp8dZ9tNvVNrVdjr0onKW4fvV+p//BOnb/wpq62K3/H982//AHK/LC2T5kr9&#10;Uf2C7zTdF+FLWc8i2d7Lc+b5Vw/zt8v3q8nNpfujtwnxH1fRUMM0Uy7o2V/92pq+QPbCiiigAooo&#10;oAKKKKACiiigAooooAKKKKACiiigAooooAKKKKACiiigAooooAKKKKACiiigAooooAKKKKACiiig&#10;AooooAKKKKACiiigAooooAKKKKACiiigAooooAKKKKACiiigAooooAKSlpKAPxy+PCMnxf8AGG7/&#10;AKCcv/odef17r+2cip+0D4i+Vf4H+X/crwqv0TCy/cRPnKvxj6z9Yf8AdVd/hqlqv+qrpOc5qZ12&#10;/dqpJVqb7tUHfbUljJpNlY9/c7KsahNsrh/EmsM7fZovvt96uOvV5DeMeYNW1tmleCD/AIE9Z6J/&#10;F/H/AH6ZCmyn/dr5WviZVT0ox5R9FQzX6w/KzfP/ALFVf7V/6YNXPqaamhTHeqkOpRTfLu2f79WJ&#10;KNQNbQdebSpdrbntG/g/u16RYTLMqMrb0avP/DHgbV/GCytplsrxRfI1xcNsTd/crovDH2zRL+70&#10;PU4Ghu4vn2PXr4LEy5uWR5+Ij9o7G3+9X6j/AA602fR/CWiQWN58kVnF8j/7lfl5pv8Ax9LX2z8I&#10;viRctoaMzM+35K78dKPu8xlQPqjTfFVzpuxpd0P+2ldlpvxI3/eZZkr5qTx/c63dJY7vkl/grC1L&#10;4kLol4li0siP/wA/Dr8lfPVJQkd8ec+1NH8WWOqXAtlbZK33U37t3/Aq6Svlb4D6ld+JPG1u/wBp&#10;V0i/et/3xX1NXmndGXMPooooLCiiigAooooAKKKKACiiigAooooAKKKKACiiigAooooAKKKKACii&#10;igAooooAKKKKACiiigAooooAKKKKACiiigAooooAKKKKACiiigAooooAKKKKACiiigAooooAKKKK&#10;ACiiigD8yf27PDf9i/HC6u0n3/2pZrLt2/dr5qkr6y/4KG/8lc0r/a0xf/Q6+UJK++y/3sNE+bxH&#10;8WQz+GqWpJviq75dVNST/RXrvOY5Sb7tULx60Ln5FrEv3+WueRqc54k1JbC1dq5LQdHvte1DbY20&#10;l5dt8+xFqx4tuvOvEtlr134J+BrzWPAfiDU9P2u9rOqT28K75W/uJs/u183javNLlPTpx5YnkWpa&#10;beaPdPbX1s1ncL/A9Zk1zv8Au169+0JZtoln4fsdVVv+Er8hnvH+TYsW/wCSvHIU3t/n5a846YyH&#10;pD/B82/+4lDvBD8stsyVKmpNbL5Fp8n956i2Nc/8t99RqPUHsILld0TUy2mbc8ErfP8Aw0+FHtrr&#10;/eo1L5GinX+9RqGp9BfCXwz/AMJV8N0XStcjs9Ys7xnubd50i+yr/wA9f9quN+IXiTTJviJZNpU/&#10;2yKzgisp7vdv+1N/G9eafeqVPk2VrCXvmfKe4WD7Pm/u19B/C7XF03wu95K2yKJN7PXzvC//ABLZ&#10;W/6YV6no7t/wqfUNrfPtWvUx/wBk5qB6b4P+KmmabLd6vqH76Vv9Rb/x/wC4lbepeLPG3jPTU3Tx&#10;2GlN862n8e3/AH9lfOPwcsW17xbtvPnRWX5K+m3+2f2oixQL9i2/M3+1Xz/LzHq/CepfsY+IbpPi&#10;RNot7FI8y2srNNt3J/Btr7or48/Y00X7Z468Va4k2be1gistu37zff8A/Zq+w6wRYtFFFMAooooA&#10;KKKKACiiigAooooAKKKKACiiigAooooAKKKKACiiigAooooAKKKKACiiigAooooAKKKKACiiigAo&#10;oooAKKKKACiiigAooooAKKKKACiiigAooooAKKKKACiiigAooooA/PT/AIKIaLeQ/ETRdVaP/Qp7&#10;H7Orf7W+vkqavtz/AIKMzN5vhKD7NJs2yv8AaP4P9yviN0r7nLf92ifPYiP72RXqpqu37PWh5dVN&#10;V/495q9c5TjJvu1zuqt5avXRTfdeuY8SfJau9clc0geY3L/adZlb/aro/DHi3XPBmpPfaDqtzpV2&#10;ybGe3bZuWuatv+PqVqu18ZU+M9iHwEWt6reeJNclu9QuZL+7b71xcNvdqzPOZ22pVuH/AI+pWohh&#10;/irLU01M92/e7f4K0LDTbmb/AEmL7n9ys+5t2SV/7laGl3M8Ozymo1DUlf7u7+7Ve5k32f8AwKrG&#10;pPsV1+Xe1Z8yfLFB/wADajUNS8n3KnhTzGRf7zVXRNi1reGLb7Zr1pB/Arb2qqUeaqKR7Aif8S11&#10;/wB1K9z8AaIuq+Dbuxl+RJV2V4tYJ52xf9qvo74e2Cpoyf7tepmPxHJQPJPDcN34S8QP5ttJZ3a/&#10;e+X71ex6b4w1PxJ/o1jpnkyt/wAvD/cWtp9Hgml+ZVeuj0XRFtv4a+Z977J6nMfQ/wAAfiR4I+F3&#10;gGLSL7UPsmq7muLnf8zy/wC3XWzftWeE4ZJlittQmWNvvpB96viDXtS/4rK92ts8pVSpk8VTwsiy&#10;7Zkr0qVGMjmlUkfY99+1hpvy/wBl6Hd3n97cypTNF/aqtrrVootQ0ZrCyb703m7nX/gNfJb+MLSG&#10;Lz5WZNv+zVr/AISr5d32OR1/vvsT/wAfrp+rUjH2kj710f4x+EdbZ0ttatt6/wAMvy12UcyzKrIy&#10;urfxLX5l3Xi1Ubbttofv/wDHxdf/ABNadt8cvEOgsn2HxGttFE2+K3RnlT+/WEsJ/KafWT9J6Wvm&#10;34O/tZWfxN8VWXhqfTWgvZYv9cv3Gbb/AHf7tfSNcEo8m53C0UUVIBRRRQAUUUUAFFFFABRRRQAU&#10;UUUAFFFFABRRRQAUUUUAFFFFABRRRQAUUUUAFFFFABRRRQAUUUUAFFFFABRRRQAUUUUAFFFFABRR&#10;RQAUUUUAFFFFABRRRQB8d/8ABRDwz9s8I+Hda8z/AI87povJ2/e318CzV9v/APBQDxTrEc2laG6/&#10;ZtC2faFfb/rZf97/AGa+I3Svtsp/gHz2L/ikXl1U1L/j3erdV9S+e1evaOU4mb+KuV8SJvirsJvv&#10;PXM6wm+uSuaQPJ4U23Uq/wC1ViptVt/s2qP/AHGqGvjK8eWR7ECvD8l46/3vnWm+d9ml2t9yi5hZ&#10;/mX760edBdLsl+SWstTTUlkS2uf4qIUihb91871X+wf3WWn71RfI3b/9i3qw1CbbIzszfIv3npiJ&#10;vldm++1S7G+9L/D923/u0UBqFdx8OtK2ebqDL975FrktN02fVbxLaL77f+O17BpVsthawwRfciWv&#10;Ry+hzS5zlxEvd5Td0eHfdRf71fT3gaHZpsVfNmgozXkVfTfgb99ptp/u0Zl/ECh8J1EMK7krdtof&#10;uVjpC+5K2I3+zfv/AOCJd7V4x1Hz/rfjPwvc6lrt5Z+LLGa7iupftVi8Do67fk2VhP48gms4bmJv&#10;klXetfFmpX89x4gu7yJmSWW8aXen+/XqHw3/AGgvFnhWXbB9hv7Jf9faX0CSo3/fVb8xryxke563&#10;4w32dov8ct0qVd1rxPs2LE38P/oT15fqWvNrerWl95FtDF573X2e0XYkXyVeublnunb+BWT/AMdT&#10;fW0anNE5pRlE6ebxJvX5W/et93/vvZUU3iTzm+Vvvfd/772Vy6ef95VZ0tdu5/7u1N//AKHTLZG/&#10;v/Ja7d39/wCVP/i3qOczPsX9gfTV8UfGWa9laQ/YbNrpdv8Atv8AJ/6DX6TV8Xf8E3vCUlj4V8T6&#10;vLFEkVxOlmn99ti/Nur7RrgqfEd1P4R9FFFQahRRRQAUUUUAFFFFABRRRQAUUUUAFFFFABRRRQAU&#10;UUUAFFFFABRRRQAUUUUAFFFFABRRRQAUUUUAFFFRs6x/eZVoAkoqv9pg/wCeq/8AfVVv7bsf+fuD&#10;/vunqBe+WnVhXXizSrOVYmuV3t/drMm8f23/ACwjZ0/vNVRpzkRzI7D8KPwrim+IP9223/8AAqrv&#10;44u/4Vj/AO+a2+qVTP20TvdtG2vOn8YXzt/r1T/gNH/CV6h/z1qvqlQj6xE9FoxXnX/CVah/z12V&#10;1uha9FrEX9ydfvpWUqMoGkasZGzRRRWJsFFFFAHz7+21oMGsfBDULyXd5unSJcRY9a/Mmb5K/Un9&#10;sL/kgPiP6J/6HX5bTV9lkv8ACkeFjfiK8lVrz/j1erdNuU/dPXvHmHDzJ96sTUkroJk+Z6x7pN9c&#10;8jaJwmvaV9pXcv31rl69Imtq53VdD8z5ovv14OLw3P70TvpVDmf4Equ8Kzfw1bmhaH5WWoq8U7yo&#10;mmq7Iqqzu/8ABW7qXhXV9BtUnu9MksIm/jda0PhckE3xB0FZ7yOwia62fa7v7kVe8/ETwq3w98O+&#10;NW1y8tLyxul+xaVbvP8APdS/89UT/vv5/wDYoIlI+ZKZDC00qJEu92q3pulXOpNsiX5P79d74b8N&#10;wab8335f79deGw0qpEq/KS+FfDa6Pb7m/wCPuX7z10yJtpiJtqVNtfVUKPso8p5Upc8jpvCqb9St&#10;Fr6g8JQ7LBFX5Plr5p8Fw+ZrNpX1B4b+SzT/AGa+Yx/8SR30fhN6GqnjnUv7H8C+Jb7/AJ9dMurj&#10;/wAcerafLXI/HuZk+DPjBYp1R5bHyld22J8zov8A7PXknQfmFYfJdRM38Ks//jlWPDe77ei/Nsb7&#10;1aeseDNV8MRfadQgVIm+RXRt9S+GHV98ES75V+espSjy8xvyy5jqH8eLC39lfLClrP8ALd7fnr0C&#10;Hxh4X1LzbaK5uZnVd++0X739+vF/+EeudYle58hk3M1dR4S8N6rpXmqtnHN5v8dxv+Wo9vGMTsjH&#10;mPVYdY0G/wDKaztGmeXcjfaJ9iL/AL9fZH7NvwW+CXxL01PtfiW5/wCEg2t/xLJttldxf+Of+gV8&#10;T6P4A1O50/z5bG53ytva4t4N6N/wCvaPhF+zP4/8YStfaRo0k1pYT7kmdvK2v/sVjKsX9Uj8R+qX&#10;wz8CeHvh74ZisfDqf6BJ+937t/mf7VdpXgX7LngTxj4D0O/t/FUrJDuVbS0aXfsr3wVrzcxnKPKL&#10;RRRTJCiiigAooooAKKKKACiiigAooooAKKKKACiiigAooooAKKKKACiiigAooooAKKKKACiiigAq&#10;N2Ealm+6tSVma9/yBbz/AK5UwOH1j4iTzXW3TfkiVvvuv3q5e8vLzVJPMnuWd/8AerPs3WHzYGZU&#10;2zt9+tBZoP73/fC17n1aMTyuaZEjz/3tn/Aql2tT0ff92CT/AL5p2yf+Gzb/AIHW9jIEhqby6cln&#10;fP8A8uyp/vtUTo0P+tvrGH/fagCWOpvm/uVDCsVzKsa6rvdv+fdaf9gjeba1tqE21tm5/kSgQ/zl&#10;T7zqlM/tKD+Fmf8A3FrSTR9Ntvm2R0TeV8nlUAUPtM7/AOqs5P8AgfyUQzXMN/u+WGVV/grSrjfG&#10;E2p2OqafcwI00S/dRF/j/wBv/fSgZxPij9vLT/Afxu0/4d694Yu7BZZVil1aaVFh2t9yVf8AYr6t&#10;hmWaJZYmV0Zdysv8VfBX7bfwHX40/DFPEeiwb/EugxebBs+/dWv8cX/s1dP/AME6f2m/+FleC/8A&#10;hBteud3iXRIs237rZ5tn/B/wKvHrUuQ9GnU5j7XooorjOk8w/aN8PweJ/gz4qs52ZEWzeVWX+8tf&#10;k9Mlfrv8Zv8Aklfiv/sHT/8AoFfkhMlfX5J8MjxcaZklMmTfE/8Afq3JVeZN9m7V9CeScVcoySv8&#10;rVnzI38VXbzd5r1UqZGplTWdZ7w10DpVR7WuaUSzn7nSoLn7y76x5vCUD/c3JXZ/Y6i8muaWGjM3&#10;jVlE4lPCS/8APdv++a0IfDEG5PN8ybb93e2+umSwqwlsq1jHCRCVSRRttN2L93Yla0KbKZT/ADK7&#10;4Q5DnkWKdHUUdXbCza5bbFXQSdX8PZl/4SOKBv7tfUGiJ/otfM/w609f+Ew2ffdVVG/2Wr6b0dP3&#10;X9xK+Nxvv1JHrUPhNDzvJasTxnbWut+HLvT9Qs2v7K6ZUukRf4K05r9UuNq/c/269H+C9xbad4iX&#10;UNSsvtFrF9xZU+98n3682MfeLlI8Js/+CbevfELwnLe6VqdjpVukSrY6fcRNsvP4t7tXjb/sc+LP&#10;CurS2Nz8LdW/tBf47GffaNX7SWt/bSWcUquqxSLuX/dq55lcdSMZHpRlyn5vfs8/sB61rWo6hP8A&#10;EXR/+EVsIFX7Hb2N157y/wC+7V9VL+xL8I49v/FOM+3+9cvXvOabmojTjAuUpSMqx8N6RptrFbW2&#10;l2kMUS7ERYk+Vavw20Vsm2KNYk/uqtWaK2ICiiigAooooAKKKKACiiigAooooAKKKKACiiigAooo&#10;oAKKKKACiiigAooooAKKKKACiiigAooooAKKKKAPIv2ofihqvwa+C+u+LdFtoLzUbLZ5cN19z71f&#10;DHgP/gpX418beNdH8Na1oumw6frM8Fu1xafftdzp/wB9V9q/ti+E/wDhNv2cfGtik/2ZorP7Vv2/&#10;3Pmr8RtEuX0TxBo+q/8APreK/wD3y++tqZEtj9rdYmXTdN+0szIkTK77PkrV0fVYNYidrP7is0Tb&#10;/wC9WVMn9veFd0W3/SrPeu9q0/DGjrYWbyxT+d9q/et/c3f7FfRHkGl5dTQzeSn3d9V9S1K00ewl&#10;vNQuY7OyiXfPcXDbUWuZ1L4r+E9KaJZ9Xtnlls5dQgS3+d5Yl++6f3qjURu3PjKxtpntmZd6/eSs&#10;D/hKtKsbpIINMjhlb/ZRK4/WP2h/Dlgss9p4e1nVXWKKVdlj5Tyq33Nm7burkdS/aQW5v7SeLwZp&#10;6StcpZLNqGrRb9rPv3rt3/LsTdSA9Lv/AIi3P2jdFKvlK2zajb9zf8Bqx/b2uXlr59nBcvu/gS1d&#10;H/8AHq8Xj+PfjPW7OJvDkGnp5qxbv7P0e6utsrO67E+5uX5Pv/w/x1oJqvxW8T2elf6Nqz/bNA2X&#10;ieQlhtvN/wDf+9FLs/3lq+aIHtFto+q3Nn599qclm7L9z7m2t1bqDTbBGnvF2Iv/AB8Sttr51m+B&#10;vj3xJZu2oXltvuoFl2atq11L5Uqv8m9ItitvT71bHi39lmx8eS2lnqGp+ToVhZxWVnp9u0rvFt/j&#10;3s/3qqnyyl7xEj0fwH8YPC/xL1bXdP8ADl41/wD2S6pc3CL+63N/df8Airtq8K8F/sneE/h7qT3m&#10;ja14ms9337dNWdEb/er2qFFhiSBWbYv99qKkafN+7IjzfaG+TBbb/mVEZvlSvzn+PfhjV/2Q/wBo&#10;rSviN4OVYdE1KdpYk270Vv8AlrF/uvX6EeJNSg02z+0zrvRW+/t3+V/t15v8TvA1j+0J8L9b8K6r&#10;5dnqDfduE+f7Ldf8spVrnlHnibRlySPoH4S/EzSPjB4B0rxXokm+xvotw+Xbtb+Ja7SvyO/YB+O+&#10;p/s2/F/xB8NPiRdtpum3V19l/ffctbxX2f8AfL/3v9uv1tjkWRFZW3q38VeDKPIe1E5z4i6RLr3g&#10;TXdPgdUlurOVFZv92vyWm0dXleCJtl3F8n2d/wCL/cr9jXj3rtb7lfCn7Xn7M9j4TM3jXw5cw2cU&#10;kv7/AE932fN/sf3v9yvVy3E+xnynDi6XN7x8gSUOn+gS1pXKNf8AyzqqXa/x/wB//fqJ0aHS5UZf&#10;vLX2vNzng8p5pcp+9eqv8NWrz/WVn1lIoKiqWopKosPLqLy6JnZF3MuxP770JNv+6rPU8xI6in7G&#10;/wBlKlttNub/AP1EFzN82z5KOYoqpD8371lhT/bqV0VPu/O9dXo/wo8Q6q3y2K2aN/z8V6FoP7OT&#10;PsbULxn/ANi3XbWPtIgeOw7UX/ULv/vbq2tE0HVdblSCxsbmb/cX5K9T8Ww+Dvgy1pbS6G2q6hdL&#10;5q/N8i/8Dq74Y/aU0qwZP7Q8L+TF/wBOk+91rP6z/KVymt4A+AM+mzJqa3LQ3sq750++m6vZ9F+G&#10;M77Ptl5I6f3EXZXXeFZrHW9Lsr6xbfaXkCywPt/hruLCwVK8OUYzOjmOHsPh7Ppt0n2GxjmT++/3&#10;67uR9M8MaC95rU9tYWkX3nf7lbEMNcj8TvCVz4w8PvYxKrpu37H+41LkDmKsPjzwnrl0lnp+veTK&#10;33UuFdEavV/D3xQbQYIrHVbHZFbxLErW6/3a+eLb4S3LvFAulLD/AAM7z7/lr3C2sN9qkEqL8q7K&#10;5pUOc2jOUT2rTdSttYsYry0lWa3lXcrr3q6K8Qs/t3h+TzNKuWSFW3fZ/wCCu38P/Eiz1SW3tLtG&#10;tL5v7/3d1cFShKB6Ma0ZHc0UUVzG4UUUUAFFFFABRRRQAUUUUAFFFFABRRRQAUUUUAFFFFABRRRQ&#10;AUUUUAFFFFABRRRQAUUUUAFFFFADP4KwPFnjLSPA9il3rF39khZtqmrniDxDp/hXSbjVNVu47HT7&#10;ZN0txMeFr5H/AGmPjjpWsDRP7PP22K8/48VRv9b/ALdc1SvGlHmkXGPNI6f44/tUeDLzwVrfhy0X&#10;Ury41Gze1W7SzdIVZ1/vtX496rri362Vn9miheJvvoux5d39+vp3VLbxZ488QWl5fWcelaDps/m7&#10;7v8Ai/3Er431XxOr6lL5FsvytsV3b/brqwVT2seblMcRHllyn7ffs/a1/wAJP8GfBWpt8/m6VEjf&#10;72zZXothN50XywNCq/JsddlfNX/BP3xV/wAJP+zPoTfx2F1La7P91/8A7OvoXR9YvLnWdVs7xVT7&#10;K37jZ/ElfRnmyNO80221K1a2vIlmtJV2Nbuu9GqtY+GNI0pIlttKsrNIl2LstlTbWnR5dGpiYWve&#10;DdD8VNYtqumW1+9hdLdWr3C/6qVfuPRpXg/QdEV10/Q9PsEafzW+z2yJ8/8Af/3q3ZKipcwDERY/&#10;uqqf7lElPpjutUBFJUVOd6buajUkhkp9RPupjvs+9RqA25toLm1eCVd8TLsZKyYdBs9NvPtMCtD+&#10;6WLYn3P9itWjy6APh/8A4KHfAGfUtNtPip4eg/4mulr5WsW9uv8ArbX+CX/gFbXwB/4KgeHPBnwt&#10;03SPiDbapea1Yr5S30Wx/tS/wV9aaxpsF/ZyxTwLNaSq0U9u/wBxlb79flD8fvhdqv7MHxflfSm2&#10;afLuutFu3Xfuib+D5v4krixFD7R105fZP0C8H/8ABSrw5448aRaHoXgXxNeRTW3mxXBgVWZv4U2f&#10;3f8Aar1/wL8K9e8W+KU8dfEwQzanF8+j+H0+e30lf/Zpf9uuL/YN8Dz2/wAJ7TxLq7aFqt7qm24g&#10;1DTt8srJ/wBNXb+OvqavMlLl+E9A+SP2qv2V/wDhIFuPF3g+0VdVX577T0/5ev8AbX/br4b3sn2v&#10;TL7/AEOVdyNvX+Kv2aYfu2r8yPjT8PYNe17WLmx8tNQW6b50bf5vz/x17eX437FU8/E4bm96J8r6&#10;rbNbXj/ddP76fcrMfyE+7/45XbXnw31zzXV7b/x6rum/CW5f/j8uVtv9hPnr2JYmlH7RwRpSPP4f&#10;syb/ADYJH+X5fm2VUmubzytsSqj/APTuvz17hpvwr0zzUV9z/wC/Xu3gP4b+HktUSDTI0df49vz1&#10;z/XqcvdCVOR8E2Gg6vrF/Lugk3qu/Y/32/3K7vwH8Mb7xJqVvbX0FzYJL/fg+f8A4HX26nwTgh1R&#10;9TsW+xzMuxvl30al4Ms/B9re+IdavmeKzXzW+Wj2siNTx3w3+zfpEOxp4GvH/wCnivRdN+F1jYKi&#10;xWcaJ/sLWPo/7Q+kXOuWljF4c1BEuvuvcMif7f8AFXtvhu5sfE+jWmp6ezPaXS713rseolLmHqcV&#10;YeD1h/5YVoP4b+X5Vr0BNK3/AMNWE0f/AGaOYNT5y8VfCttV1J7y80iPVU27F3/fWqUPwu0q5v4p&#10;7HwPaWd3Eqp8lq+z/f8AmfbX0+mj/wCzVhNH/wBmsgOC8JaLPYWFosq7JUX+Cu9sE+Wpv7K2VLDD&#10;sasOblNixClW0SiHbTnuYLZfmZaOeBnyFhEWpo6wZvFVsn3fnrKufGf935Kx9vE25TtXddtYusXN&#10;ii7m2u9cjN4nub/ft3P/ALldn4J+Guoa1dJc6ujW2nr832f/AJ61jLEm8KZ3/wAMdYvta8P+fffP&#10;tbbFNt++tdj/ABVDa2yWsSxxqqRL91Vqb+KvMluepEdS0lLUgFFFFABRRRQAUUUUAFFFFABRRRQA&#10;UUUUAFFFFABRRRQAUUUUAFFFFABRRRQAUUUUAR9qY0ixqzM21VqSvi/9ob45av8A8LY1DwL/AGg1&#10;npSwI8CWTbHnb+NHeuLFYhYel7QuMeaRofGv4hN418UeVBdbNCsN8USu3yXUv3d9ZPh/4OeIfiPq&#10;NlcWf9npY2qratd3dn91U/uVU+Bfwp1X4leIH1/UYm0rSlX7O1v/AHdtfZ+l6Va6NYxWlpGsMEX3&#10;Vr5fLKeLxVeWJr/D/KejWdOlD2cfiPnuH9j5Lppl1XxG15FOrK+y22Ov+5X5G/FTwBY/Dr4keJfD&#10;lmu+LS7yW1V/I+f/AH6/oKr8Xf8AgoJC1t+0/wCKvKtvmliR/wC7/BX3dA8iR73/AMEwdVVvhp4l&#10;0NW/49b5Zdn+8n/2FfaqXKpcIvkN8y/8fG35K/Of/gmJrzW3jrxRpTf8vVmsuz/df/7Ov0VhT97K&#10;v3NrV7cfhPNl8Re8yjzqZQjq/wB2tNTEfuamUUeXRqAySovLqx5dHl0agVH/AN2jy6seXUXl0agR&#10;eXULpVh3VPvMtZt/4n0rTf8AX3kaf8DoGWPLplcVrHxp8Pab92fzn/2K4fW/2h2+dbGz/wCBvU80&#10;Rcsj2p/k+9XiX7TPwWsfjl8Ob3QVaNNds917o9x/db+5/uvXn+t/GbxDqu7/AEn7Mn+xXJf8Jbqq&#10;XX2n7dJ5u3Zv31lKpE25ZGR/wTd/aJX4Y+Nr34U+JXawtNUvH+x/aGRfsd1/c/4HX6r1/Ov8eLm8&#10;0f42areRN/pXn297v/2tn3/++6/dH9mT4rL8afgf4U8VeQ1tLeWarLC/8Lp8rV49Tc9KOx6selfE&#10;Xx6hitvibrUEarCr7PlSvt09K+Hf2jZlh+Kuqs3yJ8vz0UfiCR4pqVtvlesLWNVi02J9v3609e1j&#10;7/lVwjur38Xnt8jN82+oqSIjEih8T3lhf/bIm+f+5/BXvXwl+IWn6237ptl2v3rR/wCGvMr/AMMW&#10;0i7olWuX/s2fR9UivImaF4m+V0/hojzRIl7x9+6Jf21zElHifwquvaS9srbN1eC/Df4tQXLWltfT&#10;xw3zfIr7vklb/wCKr3jQfFSzfK1elHEnHKmecp8CrmbZ59taTPEzeQ7t93/cSvSPCXgD/hGNLis/&#10;P37f467O2mguV+Vqt+XXZznHymSmlbKsf2bWh8qU15kh++ypV8wcpR+w0/7NsrP1LxPbQq+1t9cv&#10;c+OW3baxlViXyHZzbYfmZl2Vz+pa3Zw/dbe9eaeOfi1pHhWze817XLTSov793OiV8y/EL/goF4J0&#10;XdB4fju/E13/AH4l8qH/AL6auCVQ6Y0z69v/ABnc+dti2pFXL698QtM0SLz9T1O2sEb+O7n2V+bP&#10;jP8AbU+JHi1ng0+5tPDFk38Fiu+X/vtq8i1LxJqet3iXmoX13f3qtv8AtdxO7vWXKdJ+qd/8adK3&#10;bLNmvP8AbT7lWNK8eLqV0jsy7P7v/slfmDonxU8Q6JdI8Gq3P+47b0r6W+Evxa/4WFZyqv7nVbP5&#10;57f+8v8AfSs/eiHKfqd8M/iJ4b8RR/ZorKHSrr0C/I/+f9qvV6+GvhL9p1XS4rl4G+b+/X0l4Z8V&#10;ahpsKreT/bIv9qj2Zcah6tRWTo/iK01qLdE21v7j1rVidIUUUUAFFFFABRRRQAUUUUAFFFFABRRR&#10;QAUUUUAFFFFABRRRQAUUUUAFFFFABRRRQAUUUUAJX5EfGDQYPCv7dsMGr3y3mn/2/ays939xVbZ9&#10;+v14r8p/+CkWj2nhj9oTTNXgtG33lnb3sr/3mgl/+zqoxjP4yZH6k6VYWem2aQ2MUUNv/CsX3avV&#10;y/w616DxV4B8P6vbKyQ3ljFKiv8Ae+5XU1JQn8NflL/wVKVIfjnoku1fNbSV+T+989fqxX5of8FW&#10;vCtpYeL/AAf4hWUJd3ls9rL5v3NiulXSl7xEjwH9hLXv7E/aW0+Bvk+3rdWuzd/sb/8A2Sv1af5L&#10;9/8AaVa/GL4Ia3/wiXx28Gamrful1O1+f/ZZ9j/+h1+sHi34taVo8ST2bLeSr8jJXt05e6cEj0h/&#10;mpn3ErwK5/aBvn+WCzVKxb/42eIbn7rKn+5V8xHKfTXnL/uVUm1Wztv9bcxp/wACr5P1D4i69f8A&#10;3r6T/gFYs2t31z/rbyR/+BVHMHKfWVz8QtBsP9bqcf8AwCsC/wDjZoMP+qZpq+YfOZ/vNT0m+ajm&#10;DlPern46/uv3Ft89c7qvxm1d1faywpXhPw78H/Fb42WEt5oLWOm6UrSxNqEs+xFZXdNifI7Nsr0O&#10;2/Yb8ValN9p1r4jfe/5d7exd/wDx9no5pBykWq+P9X1L719Js/2Grmbm/nufvTs/++1Uv+EDvPhL&#10;qWq+E7y5W8+x3TS2txs2brWX50/9DZf+AU/furm98oHeqklWHRv4tqf77VSmmgT/AJb7/wDcWpLK&#10;8lV5KdNfwIvyrv8A99qpPqTbkX+OX7qW/wAlAGlov/BPVf2oZZfFjeLG0Hyv9Clt0ttzt/H9/wD4&#10;HX6IfBD4RaX8C/hrpHgzSLm4u7HTU2JNdt87Vyn7LHgnVfBPw38vV4vslxeS/aFhf76L/tV7T/DX&#10;ny+I7Y7D6+Ef2q4ZdN+KGoNOvySxLKv+7X3dXxx+3F4H1SS60/xTZ20l5a+V9lnEK7/KaoLPljUn&#10;XbXFaxMm56fq2sXzq6xaVfO/+xA1e1fsq/ssav8AGLVE8R+Kom03wlZz/wDHmysj37f/ABFTLlI5&#10;Ty34b69qupapFpFnY3eqo/3UtIN8sVelar4S87essDJL/cZdlfov4Y+HvhrwbI76HodlprN95reL&#10;axrnfit8H7H4iaazRrHbaqv3Ljb97/erWMglE/MDxV8Obx1drFmhlVt/+w1dR8E/jxqdhqz+F/GL&#10;Ml3F/wAet8/39v8Atf8Axde6+JvANz4V1F9N1S22Sr9x/wC+n+/Xl/jn4OWfiRorr5rPULX/AI9b&#10;63++v/2NXy8xx8x9EaD4wa22fMvzV2CeM43+V23v/fSvkTwxqWveA/Ksb5lv9HVfv/xxN/sf7NdN&#10;qXxv0rQbP5Vkv5f7irsqI1JQ90vljI+ir/xm38PyVxXjD4naZ4Zs3vNa1e00q0X+O7nRK+D/AI5f&#10;tdeNktXg0i8j8PRN8i/ZF3yt/wADavkrXNb1XxVqD3muand63dN/y8X07vW3NKQcp+hHxC/4KBeB&#10;dB82Dw9Fd+Kr1f8AltCvlW//AH01fM/j79tz4l+M2eLTLm28MWTfwaeu+X/vtq8MhtoPK3Sz/wDb&#10;un36f8v8KrCn/j9XyjItVv8AU9evHvNXvrnUrpvvzX07u9Qpbf3Uro/Dfg/V/FUnkaLpF3qT/wB+&#10;3g+T/vuvWNE/Zj1OGL7Z4s17T/DFl/Enn+a//wATTDU8M8n+82ytjwr4M1zxnqn2Hw9pF3rd7/ct&#10;F3bP/ia+tfhj8K/g+90kGlanY+JNY/6frre//AE+7Xvfgz7N4GupfKtlh3fe2LVhqfM/w3/4J9eM&#10;/E/lT+Jb628N2jf8u8X72X/4mvsX4M/sc+B/hRL9rsbGS/1hl8pr6+bc+3/0GsXTf2t/AG7yP+Ex&#10;0tHX/n4bZXa+Ff2kPCvirWbTSNF8R6Xquq3X/HraWl1vdq15qZy8sz2C20eLTYk+6irTLnXrOwX7&#10;1VLnwV41vPvWX/j9WtN+BOvXl/byarqFtbWsU6u1vbjd5qfxpWMsR/KaRpkngyTWvEHiC3ns7Zra&#10;yVtzXD/wrXvdVrOzisbdYIIlhhT7qLVmuA9EKKKKACiiigAooooAKKKKACiiigAooooAKKKKACii&#10;igAooooAKKKKACiiigAooooAKKKKACvhL/gqP4TivPAvhfxH5+z7HeNZsm372/8A2v8Aer7trgvj&#10;N8NbL4x/DPXfCt6o2X9syRv/AHW/gagDyX9gX4kS/EL9nnR4rx2fUNEZtNn3bf4Puf8AjtfS9flH&#10;+xL8TtR+Av7QWoeCfEUnk2uqT/2beI//ACyuk+4//fGyv1bNVKNmAtfmX/wWRvpbWL4dLB1dp9/+&#10;7X6aV8a/8FHv2W/EP7RXgbQrvwiv2nX9Guf+PFm2CeJvv1MQPxp03xDeWGs2l957b4p1fe7f7dfq&#10;BNcrc7LlfuXSrcL/AMCrwPwl/wAEnPi1ren2l3qdzo+gvL9+0mk3ypXvlz4bbwfFZaHfTr9r02Jb&#10;WfZ/eWvShI45RK8lM8ymedB/z3/74WonuYP4dz1oZkvmU2mfb1/hgX/gbUz+0m/h2p/uLSAeiM/3&#10;VauK8SeOdc0fx1pWg6f4TvtStJdr3WofciiX/wCwrsHmuZvvM1Ub+aeG1eDd8jfwbqCT079gnXrm&#10;2i8d+F5f+WWv3l1B/wACff8A+zV9a/P97dXxF8F/FreGfGFkzN+6Zq+3Xdfkbd8jV00/hCR8/wD7&#10;VHh5YdNtPFEUG+W1b7LPs/ut9z/x+vmx/FVzcrt27P8A0CvuP4l22ma34V1XSr65jh+2WrIu/wDv&#10;fwV+Rnjz4heI7bx9LpmjtvsrNlVktE37m/jrGt7oU/ePcdV8Z6Vo91FBqGp2lnLL91Hb52qWbVfl&#10;rxS3/Z/8efHr4kXeo+GvD+oOzbdr3C7PK+T+/X1ppv7Avxj1a10pLvxboGj2skC/aUigdpYP9j7n&#10;3q4/aG3KeMXOtzuyLErO7fdTbvdq+qv2R/2N28P+JYPiH4ztvtOosjS2NreztK9vv/j2/wANeofs&#10;8/sUeGvgdftrV3qNz4q8Tuu37dqH3I/9xa+lKxlI2jEKKKKxNgqGaFJkaORVdG/hapqhaZY42Zm2&#10;Kv8AE1AFT+xtP/6B9r/34SrcMKQoscaqiL/CteDfHj9tT4Xfs/27rrmsrqGsbd8Wk6f+9mb/AOJr&#10;5IvP24P2iv2hJn034RfDeXR7WX5P7TuIN+1vv/eb5fuUAfpVf6hbabb+fczx28X9+V9q14h8Rv21&#10;Pg98NdCuNQvvGWn37oWVbGwl82WVv7uyvknQf2I/j/8AHzVrfVfjP8RJ9H0qZ/Pl0mxn3v8AL8mz&#10;Z937tfQXwv8A+CcPwW+GN0l5JobeJL5HZ1uNZbzdvy/3aAPl340f8FJdB+LXiHQNK8IaNc2FvEzS&#10;z6hqaf63/pl/u16z4M16Dxn4XstXWzubO0ul+VLuDZ83+x/s19Q2f7Lvwls4mSD4deG4Ym+8qaci&#10;11V94B0W78KxeHorKCx023i8q1it12rB/d2VcZcpjKHMfFPifRFmV4Ivndv7tfKXxgTxV4b1SWCT&#10;SpIdP/hu0Xejf8D/AIa/QLXvhpqHgXUnW8/0zT7hvluEX/xz/ZqxD4SttSi+6rp/Ej10+z9qc3Ny&#10;H4r/ABF1Ke/1RIN2/wApfuf7VWPB/wALvG3jxkXw94T1K/3f8vHkbE/77b5a/ZhPgz4eS68/+w9P&#10;d/732VK6O28K21gqKsCoi/wJW0aPIRKofl/4F/4J7+PNe2Nr2oWPh6Jv+XeL/Spf/ia+g/B//BP3&#10;wB4YiSfV1u/EMq/8/wBP8n/fC19gP9jsPvMqVxPxC8YW2m6Xtg+/cfItX7sSPekfKnxy8f6H8FtL&#10;e10qCNP+WVnY2/yfN/8AE18ReJ/GF94wv/t2r30l5L/z7p9xf9yuo/aQ8YN4t+Kusfv2e0sJ2tYP&#10;+A/f/wDHq8986CGz+Xb861kdOoxL+e2uop4GaGVX3q6N8619sab8SNV8T/Afw/4o+07NYS6itbq4&#10;T/lrtlRH/wC+6+FN+9q+2PDfhhvDHwF8NW2oTrZxWbLrt8lx/d3+bs/9ArOQ9T5f+IsMFt8QfEsE&#10;X/Huupy7f++6+nv+CXPg9/EP7TVrqHm+SmjWMsv3f9b/AAV8iarqrarqV7fS/fup2lb/AIE9frD/&#10;AMErfgLqHgPwHrHjjxBpzWOoa8Uhs0uo/wB79lX+P/gTVjI1iffVFFFYmwUUUUAFFFFABRRRQAUU&#10;UUAFFFFABRRRQAUUUUAFFFFABRRRQAUUUUAFFFFABRRRQAUUUUAFFFFABRRRQB+bP/BSL4FX3h7x&#10;dY/Fbw5aSG0n2pqzxL/qJU/1Ute/fsT/ALVH/C9fC8uja55Nt4q0lFSXY/y3af30WvpPXNHs9e0u&#10;60/UIFubK6iaKeF13b1r8kfj98C/Gf7FvxNtPFHhy8uT4Z+0+bp2qQr/AKj/AKd7j/ZraPv+6Sfs&#10;FS18gfs+f8FBPCfxK+y6R4qaPw5rbJ/x8M3+iSt6b/4W/wBmvrW1uYb2FJ4ZVlif7ro+5WrOUeUo&#10;s18T/tVeG5NF+If9pfN5V8m5W2/J/t/+g19s1zXjXwTpfj7QZtK1WHfC33X/AI0b+8tEZcoH5wx1&#10;KiO9fVVj+x1ZpfI19rklzaq29kVPnavQ1/Zx8Bou3+xv/I711e1ic3sz4V8mvL/2hPGGq+DPAqT6&#10;DdrZ6hdXSxb0++q/7FffvxC/Yf8AAfj6WKVbzW9C2/eTTr50Rv8AgNZPg/8A4J3/AAn8Lyyy3lnd&#10;+IZW+6+py79lYyqF8p+ZHwu+KPir/hH/ABLZ6rqd3qWoNbb9Jd13v5v9ymfDHxJ448N6pe3OtWes&#10;69aXSf8AHu6v8rf30r9pdF+DPgfw9dRT6b4V0uzuIvuulsm+ul/sHTf+gbbf9+FqOeRdj8s/hLr2&#10;q6leP/wkfg678PWl5/yCdWuPnTd/cr6q+F3jC81jVr2C8vGd7NVRd/3FWvcfiFrXw9h8KyWfi3Ud&#10;HtNEn3RbbudET/gNfA3wb+Mmg3Pxz1Xw94T8Rtr0V0rrYpcQfulXf9/f/FXZSqHNKJ9HfFq5gudN&#10;dvtPnSqu/en8Neu/Dj4U+DLDQdD1WHwxpcepfZEZrv7Gm/ds+avFPGdnqtx4q0rQ7bUG1Vrptu11&#10;+5/u19aWcP2a1ij/ALiqtGJkOiPhhjt41SJFRF/hVanoorgOsKKKKACiivPfjl8VtN+Cfww13xdq&#10;W3ydOg3xo/8Ay1l/gSgDmf2mP2mfC37M/gl9c16Xzr+X5bHTIm/e3Tf/ABNfG0L/ALTP7cc6Nub4&#10;afDe4f8Ag3W80sX/AKE3yvWh+zJ8Ate/a68ef8L0+L8v2zS2n36Foe79zsX/AGf7tfo1DbrbxrFE&#10;qxxIu1VX+GqJPlb4M/8ABOH4RfClre+utPufFmqxS+at9rbK/wDD/cX5a+pLCwttNt/ItoI7eL+7&#10;Em1auUVJQUUUUAFFFFAFO/0221W1e3uY1mibtXiXiLQrnwLqPyKz6e3+rlVa95qteWsV5C0U8azI&#10;38DVcZchEo8x89XPjy2tonnbaiL/ABu1eFfEj9sbwB4PZ4LzxRFeXa/8umn/AOlP/wCO/LWD/wAF&#10;ZPB95pvhPwlqulWjWeiLO1veNbtsTc33Ny1+Wu/Y1dPNKZzckYn2r8Qv+CgWpvas3hfwwsKN8iXe&#10;rT73/wC+Fq94A+IWueM/iXo9zrV8032rwpa3sCfcTc0v710T/viviSa/nmVFZmdF+7X1X+zT4t0z&#10;XvCtpZyrH/wkGjQfYt7/AH/su/emz/ZqOUZ83/E7R7nSvH3iC2nXZKt9Lu3/AO/vSuZ8lU+89fc3&#10;xI+FHhX4kMl9qqyWGoKuxtQtG2b1/wBuuH8H/BDwq+o/8U1oOs/ELVVb5fs8G+0X/gf3aRZ5p8Bf&#10;gtP4q1S017V7ZodCtW3qj/8AL43/AMTXa/tLfFFr/wD4o7Sm86Vm332z+H+5FX2x4E/Yj+IPjazi&#10;n8Wa5H4G0/d/yDNG+e72/wDXX+D/AIDX0J8Lv2K/hV8KbN1s/DkWq3sv+v1DU/3sz1POVynxL+wX&#10;/wAE+5/EFxp/xD+JVmyaarebp2jXH/Lf+471+psNutvGsUSrHEi7VVf4aIY0hjWONVRF+VVX+Gp6&#10;xNgooooAKKKKACiiigAooooAKKKKACiiigAooooAKKKKACiiigAooooAKKKKACiiigAooooAKKKK&#10;ACiiigAooooAKwPGHgzSPH3h290PX7GPUtKvE2S28q/erfooA/Hz9pz9h/xH8F9eu7zwulzqXhqX&#10;54GVN2z/AGHry/wN+0/8VvgtL9m0/V9Us4ol2fZLj96i/wDAGr9zZoUmRo5FV0b+Fq828ffs3/Dz&#10;4nI//CQeGrK5lZt32iNNj1fMRynwL4P/AOCsniOG6/4qDQdPv7fb8q2+6J91eu+Ff+Cqngq+sGbW&#10;fD97Z3Qb7llKsq7au+Lv+CWPw+1fT7r+yNX1LTb9/uzS7XWvOJv+CQaPv2+PF/3fsdV7oe8e7+Ff&#10;+Cj3wk15Lr7ffXeheV937dF97/vmuhf9vz4KIrN/wlX/AJLPXw/N/wAEm/iajN5WtaFs/wB56If+&#10;CTvxP3L5muaJt/33o90PePp2b/gqT8MId3/Et1l1/vrEtcl4w/4K3eEtNSL/AIR/wvd6k/8Ay1+3&#10;Tpb7a4//AIc9eYq7viD838X+g11/g/8A4JG+CrGx2eJfFOqard7vv2q+Um30o90n3jyjxh/wVw8U&#10;XF5/xTnhiwsLXyP+XvfK+7/er5/8WftmfG34orFt17UniV2RV05dn3v9yv1N8N/sXfAj4d6h9rg8&#10;Kab9q8rZnU5d/wAv/AqS++MXwA+C0C2Ntc+HbBJGZvsmn2yO+6gs/LHw3+yB8ffipay3L+GNYSyX&#10;975urP5SP/ub/v19K/sT/sf6r8LvHkvjHxHPHNd2tq1rY26/cWVvvv8A98V9hQ/GiL4zeC7LVfCa&#10;zw6Ffyvbtd3asn3fvV5F8Zvi0vgPTUs9InbzYn2Wux/vPXTH+aRzS/lPq/wn4Hs/D0r30qrLqU/3&#10;pv7v+ytdWa4r4e+MINU06y0q+1vTdR8UWtojahDY3KOyy4+b5RXbVwylzHX8I+iiigAooooAZXwT&#10;/wAFQLvUPEn/AArL4fWMCzRa9q379N3zt/BX3tX5v/tpTN/w3b8Il/gWW1/9Dq4hI/QDwP4Xs/Bv&#10;hDRdDsbdba1sLZIEhT+DC10dFFQAUUUUAFFFFABRRRQAUUUUAc1488B6L8TPC9/4d8R2MepaPfJs&#10;lt5Vr8YP2s/2CvGfwC17UNV0Ozn17wKzf6NdRfM9vu/gdK/cSq11aw3ULRzxLNE33kdd1XGXKB/O&#10;R4Y+DfjbxnqH2PRfC+rX939/Ylq9faXwQ/4JY/Eq/ey1fxH4jj8Ev5G5be0+e7R/9uv1fttLs7H5&#10;ra0ghZv4reJUq/RzMjlPlv4b/sG+CvDCxXXi65u/Hmqoyvv1Rv8AR1/7Zfdr6N0Hw3pXhq1W20vT&#10;7bTrdflVLeLZWvRUFhRRRQAUUUUAFFFFABRRRQAUUUUAFFFFABRRRQAUUUUAFFFFABRRRQAUUUUA&#10;FFFFABRRRQAUUUUAFFFFABRRRQAUUVh+JIdXmjtf7IkhR1k/e+d/doA3KKZ91fmp9ABRRRQAUUVh&#10;eIPGGieF7OW71fVLXTbaL/WyXEuzbQBu0V8seJv+CiHwl8PyxRWV5e63u3bvsMH+qr6H0TxfpGve&#10;GrDXrO9j/sq8iWWCZ22rto5QOgqrcTw2cLyyyLDEv3md9qrXz/8AET9ur4TfDttQgl17+1L2zC77&#10;exXfu/4FX5g/tAftjeIfiV4g8StY+INW/se/lb7LafaniSJP4PkWrjHmI5j7v+MX/BS3wr4T1rUN&#10;C8HWP/CQ31mzRPeu+y33/wCx/fr5t8Yf8FFviXqlx5sWtWWg2+3b9ntIE/773vXwkn2zbu8/Zur0&#10;v4X/ALNnxB+Md/t0Hw9dvF/FfXf7qJf+BtXZGESOY1/Fv7Qmp+JLr7Zqevatrd3t2fvp3/8AZa77&#10;9nv4G+M/j3dJqEVn/wAI94MVv3+s3C/e/wBiJP4q9w+Ff7A3g74YtFq/xG1WPxDexfP/AGTb/wDH&#10;on+9/fr6d8M6PqvxN/4l+g2y6J4atfk81F2ov+5WvNyHMcZc6lpnwx8JReE/B1ncva2a/ctF3yyt&#10;/f8A956+L/FXifxf8SPG9vBZ+HL68lZtlrbpY79tfsB4G+G+keALPytPi3yv/rbh/vtW9Dpdnaye&#10;ZHZwpJ/fjjVTXDUqc50xjynwd+xp8Dvib4d+I2n+JdYsZNE0VYGSVJW27l/ubK/QGiisTYKKKKAC&#10;iiigAr84f2yo9/7eXwi/662//s9fo9X5yftkv/xnR8J/9lrVv/H3q47kyP0boooqCgooooAKKKKA&#10;CiiigAooooAKKKKACiiigAooooAKKKKACiiigAooooAKKKKACiiigAooooAKKKKACiiigAooooAK&#10;KKKACiiigAooooAKKKKACiiigAooooAKKKKACikpaAOe8ZWF9faT/wAS9v8ASIm37P71cF4T+MWm&#10;wzf2Zqb/AGO4T5GR/vq1eutXxZ+13/Ynh7xdaa5DrNpZ3E8H723W5+d2/wByrjL7JLPrWz8Z6NfQ&#10;+ZFqEO3/AGn21qreQyKrJIrK3fdX5V+KvjxfeDNBSfStTXUtbl/49dJt59+7/f8A7tYvgP8Abb8e&#10;682oQf8ACK6hM+l/8fz2/wA6Wv8Av1t7CMjD2h9SftH+Mv2gofiJfp4DCJ4UigRYvs6p9ob++/z1&#10;8i698B/jh4ta71PU9B1nWJZW3z/aLr/2Rnr6D+D/AO0h4l+M11FZ+GtKnub1lZ2hf5Hi2/30/h+/&#10;XuFto/xWdfm0hU/7b10RlCBHvH5yP+yn8a9VuktrHwS0L/f/ANIukT5a9D8H/shfH7xJpqaH4j8V&#10;SeG/DVg2yC0t5/N/74T7tfYvipfifoNj9rbRLu/VfvfZPnesLRZPij4wbyo9FvrP5dzfa12VcpQD&#10;lmeVeD/+CfXgnRNk+tLd+Ibv7+/Vrr5P++FqXxb+wf8ACTVtefV7vU7nTdyru0/T9iRLt/uV71Z/&#10;Bb4g6xbu13qK2H+w7V2Gm/syaW9nE2r6hd3N7/y02P8AJUe1gPlkfOXhv4S/BT4XMk+leF7a/vYm&#10;3rcX37167bS/G2veONWstB8NWLWcMrfL9ng/cxJ/fd6+jNH+Cfg/RZPNg0aF327f3o3V1Wm6PZaP&#10;brBY2kdtEv8ABEm2ueVYv2Z5l4P/AGf9N0e8/tDW7yTXrr+FZv8AVJXqtjZW+nWqQWsKwxLwqKu2&#10;rVFcx0BRRRQAUUUUAFFFFABRRRQAV+cP7Ysy/wDDeHwsT7z/AOi/+h19o/Gb49+D/gV4bu9X8T6t&#10;DD5UTPHZK+64nb+4iV+afwOh8S/tj/tkp4/TTJLDR7C8S9nuFXclsq/cT/fq4kyP15oooqCgoooo&#10;AKKKKACiiigAooooAKKKKACiiigAooooAKKKKACiiigAooooAKKKKACiiigAooooAKKKKACiiigA&#10;ooooAKKKKACiiigAooooAKKKKACiiigAooooAKKKKAPMPGv7RXw8+HrvFrXimwhulbb9lil3y/8A&#10;fNfOXi//AIKAaheXuoab4F8FXmp3aKrxTTKzfJ/e2Vj+Cf8AglX4e0zVm1PxZ4z1fxDdKyvB5T+V&#10;savNfBvjZvgt40+JXhf+xl1JL+8aKLW7682Oqf8As1dlKMZmMpSOX+Jf7W3xr17TLq6ub5dB02++&#10;5ZW/7p0/9mrl/DfwctvEml6F4h8Y+Nmhl1mBrr7JaQfP8vybHl+etCbXv7Sv3837d4z1Vp9++7g+&#10;Td/sIldt4V/Zy8f+P5YvNgj8N2kv3Xvm2P8A98L81d0aBzc38x5PpVt4e+HXi3xK0FtJrGj6la/Y&#10;oH+1NFfWv994n/hqv4Y027TWL1vh3oerQy3nyfZ7Gd7p2/3/AP7Ovs/Sv2QvBngPQ5dV8Ttd+LZb&#10;Vd7W/wDqof8Avir03jm503UrLw94VttL8H2W3fO9pa75VXfWnKHMc5+xF8AfGnw3+KF94j8S2P2C&#10;LUrNv3M119ouN3yff/u1921418NPFTeckErSTOrbGuH/AOWq/wB+vZV6V5WJjyyOij8ItFFFcxuF&#10;FFFABRRRQAUUUUAFFFFABRRRQAUVxHxM+LnhP4P+H31fxXq8GlWSj+P77f7q18EfHj/gpJ4g8bay&#10;nhr4JaVdv5r+U2rPa75Wfd8mxP4P+BUcoH3Z8VPjl4K+C+kvfeLNetdMRU/1W/8Aev8A7qV8EfE7&#10;/gpN42+KmrP4X+Cnhq8R5fl+3PF5t23+4n3Vqv8ADH/gnD8Qfip4ot/EXxm8QTpazr5stp9p33e7&#10;+5/s19+/Cn4F+CPgnpf2Hwd4ftNK+T55UX97L/vPVAfnr4H/AOCbvxN+MU114g+K/iq50rUHl+WK&#10;V/tUrf8AxNfoj8H/AIP+HPgh4JsvDXhm0W3tIl+aXb88rf32rvaKkAooooAKKKKACiiigAooooAK&#10;KKKACiiigAooooAKKKKACiiigAooooAKKKKACiiigAooooAKKKKACiiigAooooAKKKKACiiigAoo&#10;ooAKKKKACiiigAooooAKKKKACiiigBlfGnjj9lfw9N8Tdb1jV7y7vE1K8+0JYo3lIv8A3z8zV9l1&#10;zHjLwz/btmzQBftS/d3fxV0YefJLUxqR54ni2g+D9B8AKlppWmaXpt3L93Yux/8A4p6t/wDCYNok&#10;UsFnZr5u75nuF/8AZF+ameKnV5UgntZElVdjOi7N3/s1UtL0HxZql+66Lof2Pb/y96t8kS/+zNXr&#10;SnGJxxid1DM/ifRruC5s/JiuoNm93+9uryLw98KPF82yzvGtkt7dv9DuET7VKq/3N/3a9y+GXgfX&#10;/D9rdt4l1W21WWX7sVvbbEi/+Kr0WNFUcVwSxP8AKbxpHinwx+Blz4PuLhrvV7y/Vv8Altdz7m/7&#10;5/hr2xE2rtpN1PFcUpc51cvKLRRRUjCiiigAooooAKKKgmmS2jaSRlRF/iZqAJ6K8q+In7S3w3+F&#10;cTDXvFNlDcI237Lbv5sv/fC18QfG7/gqTqGsRXGi/DXSJ7C6dv3GoXC75WX/AGYqrlYH6KeKPGeh&#10;eC9Plvtc1W10u0jXc0t1KExX5/ftE/8ABTD+2rObw58HYb6fVXlZG1jyN/y/9Mlry/4e/s1fGn9t&#10;fXJfFXj/AFe70HRbjav2i+i2O67Pk8qKvvz4D/sh/Dr9n+zf+wdNW81WVNtzqd9880v/AMTT92JJ&#10;8J/Cn9hn4sftGX+leKPilr19baK0vzW+oTv9re3/ANhf4K/Rz4X/AAL8EfBzSU0/wroNppqLy02z&#10;dK7f3mavRaKXMygoooqQCiiigAooooAKKKKACiiigAooooAKKKKACiiigAooooAKKKKACiiigAoo&#10;ooAKKKKACiiigAooooAKKKKACiiigAooooAKKKKACiiigAooooAKKKKACiiigAooooAKKKKACiii&#10;gAooqhPqtjYttmu7e3f+5LKq0ATPbQP96Jf++as1lP4k0tF3Nqlkq+v2lK89179p74YeG9PuLy88&#10;Y6a6QffSGfc//fNMD1ajFfOjft8/BdVZv+EnZ9v/AE7PXkXiz/gql4H0+z/4kejXt/e7vuXbeUm2&#10;nySA+5vlo+WvzS8W/wDBWi+msPK0HwraWGoK3zNcT/aE2/8AAK5ab9vj4/fEhf7K8NeF5bbUF/e7&#10;9P0x3bb/AMCp+zkRzH6s1QvNUtLNgk91DC7fdWWXZX5LXmvftbfE7xNa232HxJbXDLtV/wDj1t//&#10;AB35a11/Yp/aX+JWrO/ibVY7Blg+W7utTeb/AIBRyhzH6VeIPjB4K8Jz+RrHirS7C4279k1ym/bX&#10;ls37fHwUhkZX8WDP/XB6+V/DH/BK3xdrds03i/4grDd7tu20R5fl/wCBV6sn/BKP4YbYvP1nXZnX&#10;737/AO9S90PeOk8Wf8FKPhP4eufKtJb7WE27vOt12ru/uV4h4k/4K1N9guotK8Jw217/AMspri63&#10;JX0av/BPH4FpFs/4RHf/ALbXL767Lwf+yN8JPBNh9k07wVprp5vn7ruLzX3/APAqv3Q94+B9U/4K&#10;AfHbx81ppHhzQJLPU7hty/2fpj72/wC+6xbzwH+1r8eor27u7PVksrqVYpbe+uvsqfJ/sV+s9rom&#10;n2bK1tp9tCy/da3gRMVpVPMPlPzV+Hf/AASu1jWLpb74leNZD83zWWk/eZdv9+vrv4J/sk/Df4G6&#10;TDbaHoNtd3qMztqeoRJLdv8A8Dr2+ilzMohWFY41VV2Kv8K1NRRUgFFFFABRRRQAUUUUAFFFFABR&#10;RRQAUUUUAFFFFABRRRQAUUUUAFFFFABRRRQAUUUUAFFFFABRRRQAUUUUAFFFFABRRRQAUUUUAFFF&#10;FABRRRQAUUUUAFFFFABRRRQAUUUUAFFFFABRRRQAUUUUAfit/bH7U3/Pp40/8i1zuseD/wBoDxJe&#10;S3moeHPEl5dy/ed4Jd7V+5dFa+0J5T8LIfgh8d7/AO9oOuon+7LXoHwj/YJ8dfEfxVa6frzat4e0&#10;/bulu3ttm1a/ZOij2kg5T4hT/glH8Lf3Xm614gmZP+nr71elRf8ABPX4HQtG/wDwiKuyfxNcvX0n&#10;RUc8ijzRP2b/AIYQrEq+A9E/dfd/0NK7qz0ey03/AI87SG2+Xb/o8SpWlRUg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ZUEsD&#10;BAoAAAAAAAAAIQBv4pO3eAAAAHgAAAAUAAAAZHJzL21lZGlhL2ltYWdlNC5wbmeJUE5HDQoaCgAA&#10;AA1JSERSAAAAPwAAACsIBgAAAM8YUFIAAAABc1JHQgCuzhzpAAAABGdBTUEAALGPC/xhBQAAACJJ&#10;REFUaEPtwYEAAAAAw6D5U1/hAFUAAAAAAAAAAAAA8KoBKn8AASUjafgAAAAASUVORK5CYIJQSwEC&#10;LQAUAAYACAAAACEAu+OhXhMBAABGAgAAEwAAAAAAAAAAAAAAAAAAAAAAW0NvbnRlbnRfVHlwZXNd&#10;LnhtbFBLAQItABQABgAIAAAAIQA4/SH/1gAAAJQBAAALAAAAAAAAAAAAAAAAAEQBAABfcmVscy8u&#10;cmVsc1BLAQItABQABgAIAAAAIQApIYoS5xAAAMd2AAAOAAAAAAAAAAAAAAAAAEMCAABkcnMvZTJv&#10;RG9jLnhtbFBLAQItABQABgAIAAAAIQAZ/yji4QAAAAkBAAAPAAAAAAAAAAAAAAAAAFYTAABkcnMv&#10;ZG93bnJldi54bWxQSwECLQAKAAAAAAAAACEA5RqEFIoAAACKAAAAFAAAAAAAAAAAAAAAAABkFAAA&#10;ZHJzL21lZGlhL2ltYWdlNi5wbmdQSwECLQAUAAYACAAAACEAAH1l3uMAAAC1AwAAGQAAAAAAAAAA&#10;AAAAAAAgFQAAZHJzL19yZWxzL2Uyb0RvYy54bWwucmVsc1BLAQItAAoAAAAAAAAAIQDDlWZbdwAA&#10;AHcAAAAUAAAAAAAAAAAAAAAAADoWAABkcnMvbWVkaWEvaW1hZ2U1LnBuZ1BLAQItAAoAAAAAAAAA&#10;IQAZbRbxeAAAAHgAAAAUAAAAAAAAAAAAAAAAAOMWAABkcnMvbWVkaWEvaW1hZ2UzLnBuZ1BLAQIt&#10;AAoAAAAAAAAAIQByjLyFwUgAAMFIAAAUAAAAAAAAAAAAAAAAAI0XAABkcnMvbWVkaWEvaW1hZ2Uy&#10;LmpwZ1BLAQItAAoAAAAAAAAAIQDxVCCkF1QAABdUAAAUAAAAAAAAAAAAAAAAAIBgAABkcnMvbWVk&#10;aWEvaW1hZ2UxLmpwZ1BLAQItAAoAAAAAAAAAIQBv4pO3eAAAAHgAAAAUAAAAAAAAAAAAAAAAAMm0&#10;AABkcnMvbWVkaWEvaW1hZ2U0LnBuZ1BLBQYAAAAACwALAMYCAABztQAAAAA=&#10;">
                      <v:group id="Group 54" o:spid="_x0000_s1057" style="position:absolute;width:57001;height:45885" coordorigin="2934,-2445" coordsize="53075,39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Picture 55" o:spid="_x0000_s1058" type="#_x0000_t75" style="position:absolute;left:3702;top:2476;width:35714;height:26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bCIwQAAANsAAAAPAAAAZHJzL2Rvd25yZXYueG1sRI/NqsIw&#10;FIT3gu8QjuBO0wp6pRpFRcGdXP/A3aE5tsXmpDTR1rc3woW7HGbmG2a+bE0pXlS7wrKCeBiBIE6t&#10;LjhTcD7tBlMQziNrLC2Tgjc5WC66nTkm2jb8S6+jz0SAsEtQQe59lUjp0pwMuqGtiIN3t7VBH2Sd&#10;SV1jE+CmlKMomkiDBYeFHCva5JQ+jk+j4BDfiitnu5ibS9X8rOJofT9sler32tUMhKfW/4f/2nut&#10;YDyG75fwA+TiAwAA//8DAFBLAQItABQABgAIAAAAIQDb4fbL7gAAAIUBAAATAAAAAAAAAAAAAAAA&#10;AAAAAABbQ29udGVudF9UeXBlc10ueG1sUEsBAi0AFAAGAAgAAAAhAFr0LFu/AAAAFQEAAAsAAAAA&#10;AAAAAAAAAAAAHwEAAF9yZWxzLy5yZWxzUEsBAi0AFAAGAAgAAAAhAOa5sIjBAAAA2wAAAA8AAAAA&#10;AAAAAAAAAAAABwIAAGRycy9kb3ducmV2LnhtbFBLBQYAAAAAAwADALcAAAD1AgAAAAA=&#10;">
                          <v:imagedata r:id="rId62" o:title=""/>
                        </v:shape>
                        <v:shape id="Picture 56" o:spid="_x0000_s1059" type="#_x0000_t75" style="position:absolute;left:35389;top:-197;width:20621;height:26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h7+xQAAANsAAAAPAAAAZHJzL2Rvd25yZXYueG1sRI9Ba8JA&#10;FITvgv9heUJvurFQkdQ1FFEa8CBNq/T4zL5kQ7NvQ3Yb03/fLRQ8DjPzDbPJRtuKgXrfOFawXCQg&#10;iEunG64VfLwf5msQPiBrbB2Tgh/ykG2nkw2m2t34jYYi1CJC2KeowITQpVL60pBFv3AdcfQq11sM&#10;Ufa11D3eIty28jFJVtJiw3HBYEc7Q+VX8W0VXPPjZTDtMU+6cP7c18Xp+nqqlHqYjS/PIAKN4R7+&#10;b+dawdMK/r7EHyC3vwAAAP//AwBQSwECLQAUAAYACAAAACEA2+H2y+4AAACFAQAAEwAAAAAAAAAA&#10;AAAAAAAAAAAAW0NvbnRlbnRfVHlwZXNdLnhtbFBLAQItABQABgAIAAAAIQBa9CxbvwAAABUBAAAL&#10;AAAAAAAAAAAAAAAAAB8BAABfcmVscy8ucmVsc1BLAQItABQABgAIAAAAIQAKfh7+xQAAANsAAAAP&#10;AAAAAAAAAAAAAAAAAAcCAABkcnMvZG93bnJldi54bWxQSwUGAAAAAAMAAwC3AAAA+QIAAAAA&#10;">
                          <v:imagedata r:id="rId63" o:title=""/>
                        </v:shape>
                        <v:shape id="Shape 6747" o:spid="_x0000_s1060" style="position:absolute;left:38094;width:4426;height:4597;visibility:visible;mso-wrap-style:square;v-text-anchor:top" coordsize="442595,459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56yVxQAAANsAAAAPAAAAZHJzL2Rvd25yZXYueG1sRI9Ba8JA&#10;FITvBf/D8gRvdWMhqaSuIoJUpIdGpenxkX0modm3Ibsm8d93CwWPw8x8w6w2o2lET52rLStYzCMQ&#10;xIXVNZcKLuf98xKE88gaG8uk4E4ONuvJ0wpTbQfOqD/5UgQIuxQVVN63qZSuqMigm9uWOHhX2xn0&#10;QXal1B0OAW4a+RJFiTRYc1iosKVdRcXP6WYUmGseR3mRXz6z8v27/eiTr9sRlZpNx+0bCE+jf4T/&#10;2wetIH6Fvy/hB8j1LwAAAP//AwBQSwECLQAUAAYACAAAACEA2+H2y+4AAACFAQAAEwAAAAAAAAAA&#10;AAAAAAAAAAAAW0NvbnRlbnRfVHlwZXNdLnhtbFBLAQItABQABgAIAAAAIQBa9CxbvwAAABUBAAAL&#10;AAAAAAAAAAAAAAAAAB8BAABfcmVscy8ucmVsc1BLAQItABQABgAIAAAAIQA256yVxQAAANsAAAAP&#10;AAAAAAAAAAAAAAAAAAcCAABkcnMvZG93bnJldi54bWxQSwUGAAAAAAMAAwC3AAAA+QIAAAAA&#10;" path="m,229870c,102870,99060,,221361,,343535,,442595,102870,442595,229870v,127000,-99060,229870,-221234,229870c99060,459740,,356870,,229870xe" filled="f" strokeweight="2pt">
                          <v:path arrowok="t" textboxrect="0,0,442595,459740"/>
                        </v:shape>
                        <v:shape id="Picture 58" o:spid="_x0000_s1061" type="#_x0000_t75" style="position:absolute;left:38877;top:1262;width:2865;height:2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ZJiwQAAANsAAAAPAAAAZHJzL2Rvd25yZXYueG1sRE9NawIx&#10;EL0X+h/CFLwUzba0RVejFKngpRStiMdhM81u3UyWZFy3/745FHp8vO/FavCt6immJrCBh0kBirgK&#10;tmFn4PC5GU9BJUG22AYmAz+UYLW8vVlgacOVd9TvxakcwqlEA7VIV2qdqpo8pknoiDP3FaJHyTA6&#10;bSNec7hv9WNRvGiPDeeGGjta11Sd9xdvQN5if1x/u7O7d6ePyAeZPYV3Y0Z3w+sclNAg/+I/99Ya&#10;eM5j85f8A/TyFwAA//8DAFBLAQItABQABgAIAAAAIQDb4fbL7gAAAIUBAAATAAAAAAAAAAAAAAAA&#10;AAAAAABbQ29udGVudF9UeXBlc10ueG1sUEsBAi0AFAAGAAgAAAAhAFr0LFu/AAAAFQEAAAsAAAAA&#10;AAAAAAAAAAAAHwEAAF9yZWxzLy5yZWxzUEsBAi0AFAAGAAgAAAAhAOd1kmLBAAAA2wAAAA8AAAAA&#10;AAAAAAAAAAAABwIAAGRycy9kb3ducmV2LnhtbFBLBQYAAAAAAwADALcAAAD1AgAAAAA=&#10;">
                          <v:imagedata r:id="rId64" o:title=""/>
                        </v:shape>
                        <v:rect id="Rectangle 59" o:spid="_x0000_s1062" style="position:absolute;left:51940;top:-1002;width:1418;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rsidR="00675B45" w:rsidRDefault="00675B45" w:rsidP="002714DA">
                                <w:pPr>
                                  <w:spacing w:after="160" w:line="259" w:lineRule="auto"/>
                                  <w:ind w:left="0" w:firstLine="0"/>
                                  <w:jc w:val="left"/>
                                </w:pPr>
                                <w:r>
                                  <w:rPr>
                                    <w:rFonts w:ascii="Cambria Math" w:eastAsia="Cambria Math" w:hAnsi="Cambria Math" w:cs="Cambria Math"/>
                                    <w:sz w:val="28"/>
                                  </w:rPr>
                                  <w:t>𝟔</w:t>
                                </w:r>
                              </w:p>
                            </w:txbxContent>
                          </v:textbox>
                        </v:rect>
                        <v:rect id="Rectangle 60" o:spid="_x0000_s1063" style="position:absolute;left:40867;top:1560;width:522;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rsidR="00675B45" w:rsidRDefault="00675B45" w:rsidP="002714DA">
                                <w:pPr>
                                  <w:spacing w:after="160" w:line="259" w:lineRule="auto"/>
                                  <w:ind w:left="0" w:firstLine="0"/>
                                  <w:jc w:val="left"/>
                                </w:pPr>
                                <w:r>
                                  <w:rPr>
                                    <w:rFonts w:ascii="Cambria Math" w:eastAsia="Cambria Math" w:hAnsi="Cambria Math" w:cs="Cambria Math"/>
                                    <w:sz w:val="28"/>
                                  </w:rPr>
                                  <w:t xml:space="preserve"> </w:t>
                                </w:r>
                              </w:p>
                            </w:txbxContent>
                          </v:textbox>
                        </v:rect>
                        <v:shape id="Shape 6752" o:spid="_x0000_s1064" style="position:absolute;left:26746;top:16666;width:550;height:973;visibility:visible;mso-wrap-style:square;v-text-anchor:top" coordsize="54991,97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dynwQAAANsAAAAPAAAAZHJzL2Rvd25yZXYueG1sRI/NqsIw&#10;FIT3gu8QjuBGNFWklGoUFS7eleDPwuUhObbF5qQ0uVrf/kYQXA4z8w2zXHe2Fg9qfeVYwXSSgCDW&#10;zlRcKLicf8YZCB+QDdaOScGLPKxX/d4Sc+OefKTHKRQiQtjnqKAMocml9Loki37iGuLo3VxrMUTZ&#10;FtK0+IxwW8tZkqTSYsVxocSGdiXp++nPKtje0rnxkri2m/31oLUeJfdMqeGg2yxABOrCN/xp/xoF&#10;6RTeX+IPkKt/AAAA//8DAFBLAQItABQABgAIAAAAIQDb4fbL7gAAAIUBAAATAAAAAAAAAAAAAAAA&#10;AAAAAABbQ29udGVudF9UeXBlc10ueG1sUEsBAi0AFAAGAAgAAAAhAFr0LFu/AAAAFQEAAAsAAAAA&#10;AAAAAAAAAAAAHwEAAF9yZWxzLy5yZWxzUEsBAi0AFAAGAAgAAAAhAJyZ3KfBAAAA2wAAAA8AAAAA&#10;AAAAAAAAAAAABwIAAGRycy9kb3ducmV2LnhtbFBLBQYAAAAAAwADALcAAAD1AgAAAAA=&#10;" path="m54991,r,44420l54991,69016,,97251,54991,xe" fillcolor="black" stroked="f" strokeweight="0">
                          <v:path arrowok="t" textboxrect="0,0,54991,97251"/>
                        </v:shape>
                        <v:shape id="Shape 6753" o:spid="_x0000_s1065" style="position:absolute;left:27296;top:4503;width:13119;height:12853;visibility:visible;mso-wrap-style:square;v-text-anchor:top" coordsize="1311910,1285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LbIxgAAANsAAAAPAAAAZHJzL2Rvd25yZXYueG1sRI9Ba8JA&#10;FITvBf/D8gRvdaPFVFJXMUKhrUhr9NDjI/tMgtm3IbvG2F/vFgo9DjPzDbNY9aYWHbWusqxgMo5A&#10;EOdWV1woOB5eH+cgnEfWWFsmBTdysFoOHhaYaHvlPXWZL0SAsEtQQel9k0jp8pIMurFtiIN3sq1B&#10;H2RbSN3iNcBNLadRFEuDFYeFEhvalJSfs4tRMEs/s23a+fdpuvmWu+fi4+drFys1GvbrFxCeev8f&#10;/mu/aQXxE/x+CT9ALu8AAAD//wMAUEsBAi0AFAAGAAgAAAAhANvh9svuAAAAhQEAABMAAAAAAAAA&#10;AAAAAAAAAAAAAFtDb250ZW50X1R5cGVzXS54bWxQSwECLQAUAAYACAAAACEAWvQsW78AAAAVAQAA&#10;CwAAAAAAAAAAAAAAAAAfAQAAX3JlbHMvLnJlbHNQSwECLQAUAAYACAAAACEABMy2yMYAAADbAAAA&#10;DwAAAAAAAAAAAAAAAAAHAgAAZHJzL2Rvd25yZXYueG1sUEsFBgAAAAADAAMAtwAAAPoCAAAAAA==&#10;" path="m1294257,r17653,18288l20968,1258150r42024,-5168l,1285325r,-24596l,1216310r10287,-18192l3426,1239877,1294257,xe" fillcolor="black" stroked="f" strokeweight="0">
                          <v:path arrowok="t" textboxrect="0,0,1311910,1285325"/>
                        </v:shape>
                        <v:shape id="Shape 6755" o:spid="_x0000_s1066" style="position:absolute;left:2934;top:-73;width:4426;height:4497;visibility:visible;mso-wrap-style:square;v-text-anchor:top" coordsize="442595,449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MTxwAAAN4AAAAPAAAAZHJzL2Rvd25yZXYueG1sRI9Ba8JA&#10;FITvhf6H5Qm91Y0iUaOrFKEgCoqpFI+P7DMJZt+mu1uN/94tFDwOM/MNM192phFXcr62rGDQT0AQ&#10;F1bXXCo4fn2+T0D4gKyxsUwK7uRhuXh9mWOm7Y0PdM1DKSKEfYYKqhDaTEpfVGTQ921LHL2zdQZD&#10;lK6U2uEtwk0jh0mSSoM1x4UKW1pVVFzyX6Nguz+19fG8mZqB/Z6Mf3ZuPdpvlXrrdR8zEIG68Az/&#10;t9dawTRNxyP4uxOvgFw8AAAA//8DAFBLAQItABQABgAIAAAAIQDb4fbL7gAAAIUBAAATAAAAAAAA&#10;AAAAAAAAAAAAAABbQ29udGVudF9UeXBlc10ueG1sUEsBAi0AFAAGAAgAAAAhAFr0LFu/AAAAFQEA&#10;AAsAAAAAAAAAAAAAAAAAHwEAAF9yZWxzLy5yZWxzUEsBAi0AFAAGAAgAAAAhAL69cxPHAAAA3gAA&#10;AA8AAAAAAAAAAAAAAAAABwIAAGRycy9kb3ducmV2LnhtbFBLBQYAAAAAAwADALcAAAD7AgAAAAA=&#10;" path="m,224917c,100711,99060,,221361,,343535,,442595,100711,442595,224917v,124206,-99060,224917,-221234,224917c99060,449834,,349123,,224917xe" filled="f" strokeweight="2pt">
                          <v:path arrowok="t" textboxrect="0,0,442595,449834"/>
                        </v:shape>
                        <v:shape id="Picture 96675" o:spid="_x0000_s1067" type="#_x0000_t75" style="position:absolute;left:4480;top:1338;width:2880;height:2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0ENxgAAAN4AAAAPAAAAZHJzL2Rvd25yZXYueG1sRI9Pa8JA&#10;FMTvhX6H5RV6q5sWTTS6iihFLz347+DtkX1mQ7NvQ3Zr4rd3hYLHYWZ+w8wWva3FlVpfOVbwOUhA&#10;EBdOV1wqOB6+P8YgfEDWWDsmBTfysJi/vsww167jHV33oRQRwj5HBSaEJpfSF4Ys+oFriKN3ca3F&#10;EGVbSt1iF+G2ll9JkkqLFccFgw2tDBW/+z+rINPdcrihtTN0WVXFSfY//rxT6v2tX05BBOrDM/zf&#10;3moFkzTNRvC4E6+AnN8BAAD//wMAUEsBAi0AFAAGAAgAAAAhANvh9svuAAAAhQEAABMAAAAAAAAA&#10;AAAAAAAAAAAAAFtDb250ZW50X1R5cGVzXS54bWxQSwECLQAUAAYACAAAACEAWvQsW78AAAAVAQAA&#10;CwAAAAAAAAAAAAAAAAAfAQAAX3JlbHMvLnJlbHNQSwECLQAUAAYACAAAACEAZKtBDcYAAADeAAAA&#10;DwAAAAAAAAAAAAAAAAAHAgAAZHJzL2Rvd25yZXYueG1sUEsFBgAAAAADAAMAtwAAAPoCAAAAAA==&#10;">
                          <v:imagedata r:id="rId65" o:title=""/>
                        </v:shape>
                        <v:rect id="Rectangle 96676" o:spid="_x0000_s1068" style="position:absolute;left:6464;top:1636;width:522;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t0WxgAAAN4AAAAPAAAAZHJzL2Rvd25yZXYueG1sRI9Ba8JA&#10;FITvgv9heYI33eghNdFVpLXo0WpBvT2yzySYfRuyWxP7692C0OMwM98wi1VnKnGnxpWWFUzGEQji&#10;zOqScwXfx8/RDITzyBory6TgQQ5Wy35vgam2LX/R/eBzESDsUlRQeF+nUrqsIINubGvi4F1tY9AH&#10;2eRSN9gGuKnkNIpiabDksFBgTe8FZbfDj1GwndXr887+tnm1uWxP+1PycUy8UsNBt56D8NT5//Cr&#10;vdMKkjh+i+HvTrgCcvkEAAD//wMAUEsBAi0AFAAGAAgAAAAhANvh9svuAAAAhQEAABMAAAAAAAAA&#10;AAAAAAAAAAAAAFtDb250ZW50X1R5cGVzXS54bWxQSwECLQAUAAYACAAAACEAWvQsW78AAAAVAQAA&#10;CwAAAAAAAAAAAAAAAAAfAQAAX3JlbHMvLnJlbHNQSwECLQAUAAYACAAAACEA54rdFsYAAADeAAAA&#10;DwAAAAAAAAAAAAAAAAAHAgAAZHJzL2Rvd25yZXYueG1sUEsFBgAAAAADAAMAtwAAAPoCAAAAAA==&#10;" filled="f" stroked="f">
                          <v:textbox inset="0,0,0,0">
                            <w:txbxContent>
                              <w:p w:rsidR="00675B45" w:rsidRDefault="00675B45" w:rsidP="002714DA">
                                <w:pPr>
                                  <w:spacing w:after="160" w:line="259" w:lineRule="auto"/>
                                  <w:ind w:left="0" w:firstLine="0"/>
                                  <w:jc w:val="left"/>
                                </w:pPr>
                                <w:r>
                                  <w:rPr>
                                    <w:rFonts w:ascii="Cambria Math" w:eastAsia="Cambria Math" w:hAnsi="Cambria Math" w:cs="Cambria Math"/>
                                    <w:sz w:val="28"/>
                                  </w:rPr>
                                  <w:t xml:space="preserve"> </w:t>
                                </w:r>
                              </w:p>
                            </w:txbxContent>
                          </v:textbox>
                        </v:rect>
                        <v:shape id="Shape 6759" o:spid="_x0000_s1069" style="position:absolute;left:5812;top:4544;width:3965;height:9206;visibility:visible;mso-wrap-style:square;v-text-anchor:top" coordsize="396484,920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rWxQAAAN4AAAAPAAAAZHJzL2Rvd25yZXYueG1sRI9Ba8JA&#10;FITvBf/D8oTe6sYeYpu6SrUK9VIwae+P7Gs2JPs27K4a/323IHgcZuYbZrkebS/O5EPrWMF8loEg&#10;rp1uuVHwXe2fXkCEiKyxd0wKrhRgvZo8LLHQ7sJHOpexEQnCoUAFJsahkDLUhiyGmRuIk/frvMWY&#10;pG+k9nhJcNvL5yzLpcWW04LBgbaG6q48WQVfP7zd6GvX6fLDV8dqd8C9OSj1OB3f30BEGuM9fGt/&#10;agWveb5YwP+ddAXk6g8AAP//AwBQSwECLQAUAAYACAAAACEA2+H2y+4AAACFAQAAEwAAAAAAAAAA&#10;AAAAAAAAAAAAW0NvbnRlbnRfVHlwZXNdLnhtbFBLAQItABQABgAIAAAAIQBa9CxbvwAAABUBAAAL&#10;AAAAAAAAAAAAAAAAAB8BAABfcmVscy8ucmVsc1BLAQItABQABgAIAAAAIQBd+yrWxQAAAN4AAAAP&#10;AAAAAAAAAAAAAAAAAAcCAABkcnMvZG93bnJldi54bWxQSwUGAAAAAAMAAwC3AAAA+QIAAAAA&#10;" path="m23241,l396484,855132r,31559l396466,886699r18,10l396484,920608,341249,855472r36788,20804l,10160,23241,xe" fillcolor="black" stroked="f" strokeweight="0">
                          <v:path arrowok="t" textboxrect="0,0,396484,920608"/>
                        </v:shape>
                        <v:shape id="Shape 6760" o:spid="_x0000_s1070" style="position:absolute;left:9777;top:12793;width:305;height:1316;visibility:visible;mso-wrap-style:square;v-text-anchor:top" coordsize="30490,131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z/fwgAAAN4AAAAPAAAAZHJzL2Rvd25yZXYueG1sRE9Ni8Iw&#10;EL0L/ocwghfRVGGrVqOIILje1hXB29iMbbWZlCbW+u/NYWGPj/e9XLemFA3VrrCsYDyKQBCnVhec&#10;KTj97oYzEM4jaywtk4I3OVivup0lJtq++Ieao89ECGGXoILc+yqR0qU5GXQjWxEH7mZrgz7AOpO6&#10;xlcIN6WcRFEsDRYcGnKsaJtT+jg+jYLvkz6nX4Oxvx+y3eXRcHxty4NS/V67WYDw1Pp/8Z97rxXM&#10;43ga9oY74QrI1QcAAP//AwBQSwECLQAUAAYACAAAACEA2+H2y+4AAACFAQAAEwAAAAAAAAAAAAAA&#10;AAAAAAAAW0NvbnRlbnRfVHlwZXNdLnhtbFBLAQItABQABgAIAAAAIQBa9CxbvwAAABUBAAALAAAA&#10;AAAAAAAAAAAAAB8BAABfcmVscy8ucmVsc1BLAQItABQABgAIAAAAIQAulz/fwgAAAN4AAAAPAAAA&#10;AAAAAAAAAAAAAAcCAABkcnMvZG93bnJldi54bWxQSwUGAAAAAAMAAwC3AAAA9gIAAAAA&#10;" path="m14615,l30490,131572,,95616,,61716r10,6l18,61691r-18,8l,30139,4853,41257,14615,xe" fillcolor="black" stroked="f" strokeweight="0">
                          <v:path arrowok="t" textboxrect="0,0,30490,131572"/>
                        </v:shape>
                        <v:shape id="Shape 6761" o:spid="_x0000_s1071" style="position:absolute;left:30802;top:118;width:4427;height:4588;visibility:visible;mso-wrap-style:square;v-text-anchor:top" coordsize="442722,458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T5xwAAAN4AAAAPAAAAZHJzL2Rvd25yZXYueG1sRI9Ba8JA&#10;FITvQv/D8gredFMPaY2uIQiFHjyoVevxkX0mwezbbXbV2F/fLQg9DjPzDTPPe9OKK3W+sazgZZyA&#10;IC6tbrhSsPt8H72B8AFZY2uZFNzJQ754Gswx0/bGG7puQyUihH2GCuoQXCalL2sy6MfWEUfvZDuD&#10;IcqukrrDW4SbVk6SJJUGG44LNTpa1lSetxejwB1Wyx867PfHchd06r5N8bWeKDV87osZiEB9+A8/&#10;2h9awTRNX6fwdydeAbn4BQAA//8DAFBLAQItABQABgAIAAAAIQDb4fbL7gAAAIUBAAATAAAAAAAA&#10;AAAAAAAAAAAAAABbQ29udGVudF9UeXBlc10ueG1sUEsBAi0AFAAGAAgAAAAhAFr0LFu/AAAAFQEA&#10;AAsAAAAAAAAAAAAAAAAAHwEAAF9yZWxzLy5yZWxzUEsBAi0AFAAGAAgAAAAhAAn45PnHAAAA3gAA&#10;AA8AAAAAAAAAAAAAAAAABwIAAGRycy9kb3ducmV2LnhtbFBLBQYAAAAAAwADALcAAAD7AgAAAAA=&#10;" path="m221361,c343535,,442722,102743,442722,229489v,126619,-99187,229362,-221361,229362c99187,458851,,356108,,229489,,102743,99187,,221361,xe" stroked="f" strokeweight="0">
                          <v:path arrowok="t" textboxrect="0,0,442722,458851"/>
                        </v:shape>
                        <v:shape id="Shape 6762" o:spid="_x0000_s1072" style="position:absolute;left:30802;top:118;width:4427;height:4588;visibility:visible;mso-wrap-style:square;v-text-anchor:top" coordsize="442722,458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t5mxAAAAN4AAAAPAAAAZHJzL2Rvd25yZXYueG1sRI/NisIw&#10;FIX3gu8QruBGNNVF1WqUIgwMjJtqEZeX5toWm5vSpNp5e7MYmOXh/PHtj4NpxIs6V1tWsFxEIIgL&#10;q2suFeTXr/kGhPPIGhvLpOCXHBwP49EeE23fnNHr4ksRRtglqKDyvk2kdEVFBt3CtsTBe9jOoA+y&#10;K6Xu8B3GTSNXURRLgzWHhwpbOlVUPC+9UXDuNd1m658sz9rZ8768pXkfp0pNJ0O6A+Fp8P/hv/a3&#10;VrCN400ACDgBBeThAwAA//8DAFBLAQItABQABgAIAAAAIQDb4fbL7gAAAIUBAAATAAAAAAAAAAAA&#10;AAAAAAAAAABbQ29udGVudF9UeXBlc10ueG1sUEsBAi0AFAAGAAgAAAAhAFr0LFu/AAAAFQEAAAsA&#10;AAAAAAAAAAAAAAAAHwEAAF9yZWxzLy5yZWxzUEsBAi0AFAAGAAgAAAAhAEgq3mbEAAAA3gAAAA8A&#10;AAAAAAAAAAAAAAAABwIAAGRycy9kb3ducmV2LnhtbFBLBQYAAAAAAwADALcAAAD4AgAAAAA=&#10;" path="m,229489c,102743,99187,,221361,,343535,,442722,102743,442722,229489v,126619,-99187,229362,-221361,229362c99187,458851,,356108,,229489xe" filled="f" strokeweight="2pt">
                          <v:path arrowok="t" textboxrect="0,0,442722,458851"/>
                        </v:shape>
                        <v:shape id="Picture 96681" o:spid="_x0000_s1073" type="#_x0000_t75" style="position:absolute;left:31577;top:1369;width:2880;height:2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xyxgAAAN4AAAAPAAAAZHJzL2Rvd25yZXYueG1sRI9BSwMx&#10;FITvgv8hPMGL2GyLLO3atEix4EXEthSPj80zu3bzsiTP7frvjSD0OMzMN8xyPfpODRRTG9jAdFKA&#10;Iq6DbdkZOOy393NQSZAtdoHJwA8lWK+ur5ZY2XDmdxp24lSGcKrQQCPSV1qnuiGPaRJ64ux9huhR&#10;soxO24jnDPednhVFqT22nBca7GnTUH3afXsD8hyH4+bLndyd+3iLfJDFQ3g15vZmfHoEJTTKJfzf&#10;frEGFmU5n8LfnXwF9OoXAAD//wMAUEsBAi0AFAAGAAgAAAAhANvh9svuAAAAhQEAABMAAAAAAAAA&#10;AAAAAAAAAAAAAFtDb250ZW50X1R5cGVzXS54bWxQSwECLQAUAAYACAAAACEAWvQsW78AAAAVAQAA&#10;CwAAAAAAAAAAAAAAAAAfAQAAX3JlbHMvLnJlbHNQSwECLQAUAAYACAAAACEAvoM8csYAAADeAAAA&#10;DwAAAAAAAAAAAAAAAAAHAgAAZHJzL2Rvd25yZXYueG1sUEsFBgAAAAADAAMAtwAAAPoCAAAAAA==&#10;">
                          <v:imagedata r:id="rId64" o:title=""/>
                        </v:shape>
                        <v:rect id="Rectangle 96682" o:spid="_x0000_s1074" style="position:absolute;left:33567;top:1667;width:522;height:2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KsyxgAAAN4AAAAPAAAAZHJzL2Rvd25yZXYueG1sRI9Ba8JA&#10;FITvBf/D8gRvdaOHkERXEbXosVVBvT2yzySYfRuyWxP767uFgsdhZr5h5sve1OJBrassK5iMIxDE&#10;udUVFwpOx4/3BITzyBpry6TgSQ6Wi8HbHDNtO/6ix8EXIkDYZaig9L7JpHR5SQbd2DbEwbvZ1qAP&#10;si2kbrELcFPLaRTF0mDFYaHEhtYl5ffDt1GwS5rVZW9/uqLeXnfnz3O6OaZeqdGwX81AeOr9K/zf&#10;3msFaRwnU/i7E66AXPwCAAD//wMAUEsBAi0AFAAGAAgAAAAhANvh9svuAAAAhQEAABMAAAAAAAAA&#10;AAAAAAAAAAAAAFtDb250ZW50X1R5cGVzXS54bWxQSwECLQAUAAYACAAAACEAWvQsW78AAAAVAQAA&#10;CwAAAAAAAAAAAAAAAAAfAQAAX3JlbHMvLnJlbHNQSwECLQAUAAYACAAAACEArWSrMsYAAADeAAAA&#10;DwAAAAAAAAAAAAAAAAAHAgAAZHJzL2Rvd25yZXYueG1sUEsFBgAAAAADAAMAtwAAAPoCAAAAAA==&#10;" filled="f" stroked="f">
                          <v:textbox inset="0,0,0,0">
                            <w:txbxContent>
                              <w:p w:rsidR="00675B45" w:rsidRDefault="00675B45" w:rsidP="002714DA">
                                <w:pPr>
                                  <w:spacing w:after="160" w:line="259" w:lineRule="auto"/>
                                  <w:ind w:left="0" w:firstLine="0"/>
                                  <w:jc w:val="left"/>
                                </w:pPr>
                                <w:r>
                                  <w:rPr>
                                    <w:rFonts w:ascii="Cambria Math" w:eastAsia="Cambria Math" w:hAnsi="Cambria Math" w:cs="Cambria Math"/>
                                    <w:sz w:val="28"/>
                                  </w:rPr>
                                  <w:t xml:space="preserve"> </w:t>
                                </w:r>
                              </w:p>
                            </w:txbxContent>
                          </v:textbox>
                        </v:rect>
                        <v:shape id="Shape 6766" o:spid="_x0000_s1075" style="position:absolute;left:27508;top:4630;width:5622;height:6629;visibility:visible;mso-wrap-style:square;v-text-anchor:top" coordsize="562229,662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c2HxgAAAN4AAAAPAAAAZHJzL2Rvd25yZXYueG1sRI9Pa8JA&#10;FMTvQr/D8oRepG7aSpJGVykFoVf/0R4f2Wc2mH0bsquJ394VBI/DzPyGWawG24gLdb52rOB9moAg&#10;Lp2uuVKw363fchA+IGtsHJOCK3lYLV9GCyy063lDl22oRISwL1CBCaEtpPSlIYt+6lri6B1dZzFE&#10;2VVSd9hHuG3kR5Kk0mLNccFgSz+GytP2bBX8Z3+7PGTmmpxmx772h/MmO0yUeh0P33MQgYbwDD/a&#10;v1rBV5rmn3C/E6+AXN4AAAD//wMAUEsBAi0AFAAGAAgAAAAhANvh9svuAAAAhQEAABMAAAAAAAAA&#10;AAAAAAAAAAAAAFtDb250ZW50X1R5cGVzXS54bWxQSwECLQAUAAYACAAAACEAWvQsW78AAAAVAQAA&#10;CwAAAAAAAAAAAAAAAAAfAQAAX3JlbHMvLnJlbHNQSwECLQAUAAYACAAAACEAqlnNh8YAAADeAAAA&#10;DwAAAAAAAAAAAAAAAAAHAgAAZHJzL2Rvd25yZXYueG1sUEsFBgAAAAADAAMAtwAAAPoCAAAAAA==&#10;" path="m542798,r19431,16383l69771,599904r41227,-9481l,662940,52832,541274r-2462,42357l542798,xe" fillcolor="black" stroked="f" strokeweight="0">
                          <v:path arrowok="t" textboxrect="0,0,562229,662940"/>
                        </v:shape>
                        <v:shape id="Shape 6768" o:spid="_x0000_s1076" style="position:absolute;left:10721;top:93;width:4426;height:4499;visibility:visible;mso-wrap-style:square;v-text-anchor:top" coordsize="442595,449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AM0xwAAAN4AAAAPAAAAZHJzL2Rvd25yZXYueG1sRI9Ba8JA&#10;FITvhf6H5RV6qxtFYkxdRYSCKCi1Unp8ZJ9JaPZt3F01/ntXEDwOM/MNM5l1phFncr62rKDfS0AQ&#10;F1bXXCrY/3x9ZCB8QNbYWCYFV/Iwm76+TDDX9sLfdN6FUkQI+xwVVCG0uZS+qMig79mWOHoH6wyG&#10;KF0ptcNLhJtGDpIklQZrjgsVtrSoqPjfnYyC9favrfeH1dj07W82Om7ccrhdK/X+1s0/QQTqwjP8&#10;aC+1gnGaZkO434lXQE5vAAAA//8DAFBLAQItABQABgAIAAAAIQDb4fbL7gAAAIUBAAATAAAAAAAA&#10;AAAAAAAAAAAAAABbQ29udGVudF9UeXBlc10ueG1sUEsBAi0AFAAGAAgAAAAhAFr0LFu/AAAAFQEA&#10;AAsAAAAAAAAAAAAAAAAAHwEAAF9yZWxzLy5yZWxzUEsBAi0AFAAGAAgAAAAhAItoAzTHAAAA3gAA&#10;AA8AAAAAAAAAAAAAAAAABwIAAGRycy9kb3ducmV2LnhtbFBLBQYAAAAAAwADALcAAAD7AgAAAAA=&#10;" path="m,224917c,100711,99060,,221361,,343535,,442595,100711,442595,224917v,124206,-99060,224917,-221234,224917c99060,449834,,349123,,224917xe" filled="f" strokeweight="2pt">
                          <v:path arrowok="t" textboxrect="0,0,442595,449834"/>
                        </v:shape>
                        <v:shape id="Picture 96685" o:spid="_x0000_s1077" type="#_x0000_t75" style="position:absolute;left:11490;top:1338;width:2881;height:2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jEqxgAAAN4AAAAPAAAAZHJzL2Rvd25yZXYueG1sRI9Ba8JA&#10;FITvgv9heUJvurHU1KZZRSylXjxo68HbI/uSDWbfhuzWpP/eFYQeh5n5hsnXg23ElTpfO1YwnyUg&#10;iAuna64U/Hx/TpcgfEDW2DgmBX/kYb0aj3LMtOv5QNdjqESEsM9QgQmhzaT0hSGLfuZa4uiVrrMY&#10;ouwqqTvsI9w28jlJUmmx5rhgsKWtoeJy/LUKXnW/efmiD2eo3NbFSQ57fz4o9TQZNu8gAg3hP/xo&#10;77SCtzRdLuB+J14BuboBAAD//wMAUEsBAi0AFAAGAAgAAAAhANvh9svuAAAAhQEAABMAAAAAAAAA&#10;AAAAAAAAAAAAAFtDb250ZW50X1R5cGVzXS54bWxQSwECLQAUAAYACAAAACEAWvQsW78AAAAVAQAA&#10;CwAAAAAAAAAAAAAAAAAfAQAAX3JlbHMvLnJlbHNQSwECLQAUAAYACAAAACEAUX4xKsYAAADeAAAA&#10;DwAAAAAAAAAAAAAAAAAHAgAAZHJzL2Rvd25yZXYueG1sUEsFBgAAAAADAAMAtwAAAPoCAAAAAA==&#10;">
                          <v:imagedata r:id="rId65" o:title=""/>
                        </v:shape>
                        <v:rect id="Rectangle 96687" o:spid="_x0000_s1078" style="position:absolute;left:4480;top:998;width:1418;height:2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wiqxwAAAN4AAAAPAAAAZHJzL2Rvd25yZXYueG1sRI9Ba8JA&#10;FITvBf/D8gRvddMeYhLdBNEWPbZasL09ss8kNPs2ZLcm+uu7BaHHYWa+YVbFaFpxod41lhU8zSMQ&#10;xKXVDVcKPo6vjwkI55E1tpZJwZUcFPnkYYWZtgO/0+XgKxEg7DJUUHvfZVK6siaDbm474uCdbW/Q&#10;B9lXUvc4BLhp5XMUxdJgw2Ghxo42NZXfhx+jYJd068+9vQ1V+/K1O72d0u0x9UrNpuN6CcLT6P/D&#10;9/ZeK0jjOFnA351wBWT+CwAA//8DAFBLAQItABQABgAIAAAAIQDb4fbL7gAAAIUBAAATAAAAAAAA&#10;AAAAAAAAAAAAAABbQ29udGVudF9UeXBlc10ueG1sUEsBAi0AFAAGAAgAAAAhAFr0LFu/AAAAFQEA&#10;AAsAAAAAAAAAAAAAAAAAHwEAAF9yZWxzLy5yZWxzUEsBAi0AFAAGAAgAAAAhAL0TCKrHAAAA3gAA&#10;AA8AAAAAAAAAAAAAAAAABwIAAGRycy9kb3ducmV2LnhtbFBLBQYAAAAAAwADALcAAAD7AgAAAAA=&#10;" filled="f" stroked="f">
                          <v:textbox inset="0,0,0,0">
                            <w:txbxContent>
                              <w:p w:rsidR="00675B45" w:rsidRDefault="00675B45" w:rsidP="002714DA">
                                <w:pPr>
                                  <w:spacing w:after="160" w:line="259" w:lineRule="auto"/>
                                  <w:ind w:left="0" w:firstLine="0"/>
                                  <w:jc w:val="left"/>
                                </w:pPr>
                                <w:r>
                                  <w:rPr>
                                    <w:rFonts w:ascii="Cambria Math" w:eastAsia="Cambria Math" w:hAnsi="Cambria Math" w:cs="Cambria Math"/>
                                    <w:sz w:val="28"/>
                                  </w:rPr>
                                  <w:t>𝟏</w:t>
                                </w:r>
                              </w:p>
                            </w:txbxContent>
                          </v:textbox>
                        </v:rect>
                        <v:rect id="Rectangle 96689" o:spid="_x0000_s1079" style="position:absolute;left:13478;top:1636;width:522;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DlDxwAAAN4AAAAPAAAAZHJzL2Rvd25yZXYueG1sRI9Pa8JA&#10;FMTvhX6H5RV6q5t6CEnqKmIVPfqnkHp7ZJ9JMPs2ZFeT+uldQehxmJnfMJPZYBpxpc7VlhV8jiIQ&#10;xIXVNZcKfg6rjwSE88gaG8uk4I8czKavLxPMtO15R9e9L0WAsMtQQeV9m0npiooMupFtiYN3sp1B&#10;H2RXSt1hH+CmkeMoiqXBmsNChS0tKirO+4tRsE7a+e/G3vqyWR7X+TZPvw+pV+r9bZh/gfA0+P/w&#10;s73RCtI4TlJ43AlXQE7vAAAA//8DAFBLAQItABQABgAIAAAAIQDb4fbL7gAAAIUBAAATAAAAAAAA&#10;AAAAAAAAAAAAAABbQ29udGVudF9UeXBlc10ueG1sUEsBAi0AFAAGAAgAAAAhAFr0LFu/AAAAFQEA&#10;AAsAAAAAAAAAAAAAAAAAHwEAAF9yZWxzLy5yZWxzUEsBAi0AFAAGAAgAAAAhAKPAOUPHAAAA3gAA&#10;AA8AAAAAAAAAAAAAAAAABwIAAGRycy9kb3ducmV2LnhtbFBLBQYAAAAAAwADALcAAAD7AgAAAAA=&#10;" filled="f" stroked="f">
                          <v:textbox inset="0,0,0,0">
                            <w:txbxContent>
                              <w:p w:rsidR="00675B45" w:rsidRDefault="00675B45" w:rsidP="002714DA">
                                <w:pPr>
                                  <w:spacing w:after="160" w:line="259" w:lineRule="auto"/>
                                  <w:ind w:left="0" w:firstLine="0"/>
                                  <w:jc w:val="left"/>
                                </w:pPr>
                                <w:r>
                                  <w:rPr>
                                    <w:rFonts w:ascii="Cambria Math" w:eastAsia="Cambria Math" w:hAnsi="Cambria Math" w:cs="Cambria Math"/>
                                    <w:sz w:val="28"/>
                                  </w:rPr>
                                  <w:t xml:space="preserve"> </w:t>
                                </w:r>
                              </w:p>
                            </w:txbxContent>
                          </v:textbox>
                        </v:rect>
                        <v:shape id="Shape 6772" o:spid="_x0000_s1080" style="position:absolute;left:12852;top:4511;width:4827;height:5837;visibility:visible;mso-wrap-style:square;v-text-anchor:top" coordsize="482702,583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faixgAAAN4AAAAPAAAAZHJzL2Rvd25yZXYueG1sRI9Ba8JA&#10;FITvBf/D8gRvdaNIqKmrqFDQXqRG6PU1+9ykZt+m2TWm/75bEDwOM/MNs1j1thYdtb5yrGAyTkAQ&#10;F05XbBSc8rfnFxA+IGusHZOCX/KwWg6eFphpd+MP6o7BiAhhn6GCMoQmk9IXJVn0Y9cQR+/sWosh&#10;ytZI3eItwm0tp0mSSosVx4USG9qWVFyOV6tglp83pvqcTb9Mt8+/D/rnkOO7UqNhv34FEagPj/C9&#10;vdMK5mk6n8D/nXgF5PIPAAD//wMAUEsBAi0AFAAGAAgAAAAhANvh9svuAAAAhQEAABMAAAAAAAAA&#10;AAAAAAAAAAAAAFtDb250ZW50X1R5cGVzXS54bWxQSwECLQAUAAYACAAAACEAWvQsW78AAAAVAQAA&#10;CwAAAAAAAAAAAAAAAAAfAQAAX3JlbHMvLnJlbHNQSwECLQAUAAYACAAAACEABCn2osYAAADeAAAA&#10;DwAAAAAAAAAAAAAAAAAHAgAAZHJzL2Rvd25yZXYueG1sUEsFBgAAAAADAAMAtwAAAPoCAAAAAA==&#10;" path="m19304,l481298,536677r-2889,-42393l482702,503920r,53704l482676,557646r26,5l482702,583713,420624,544068r41449,9070l,16637,19304,xe" fillcolor="black" stroked="f" strokeweight="0">
                          <v:path arrowok="t" textboxrect="0,0,482702,583713"/>
                        </v:shape>
                        <v:shape id="Shape 6773" o:spid="_x0000_s1081" style="position:absolute;left:17679;top:9550;width:497;height:1115;visibility:visible;mso-wrap-style:square;v-text-anchor:top" coordsize="49682,111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zXSyAAAAN4AAAAPAAAAZHJzL2Rvd25yZXYueG1sRI/NasMw&#10;EITvhb6D2EJujVw3MYkTJZTQgCk0JT/kvFhb2dRaOZYSu29fFQo9DjPzDbNcD7YRN+p87VjB0zgB&#10;QVw6XbNRcDpuH2cgfEDW2DgmBd/kYb26v1tirl3Pe7odghERwj5HBVUIbS6lLyuy6MeuJY7ep+ss&#10;hig7I3WHfYTbRqZJkkmLNceFClvaVFR+Ha5WQTH1vUnfC+OfLyF93U3ezpuPi1Kjh+FlASLQEP7D&#10;f+1CK5hn2XwKv3fiFZCrHwAAAP//AwBQSwECLQAUAAYACAAAACEA2+H2y+4AAACFAQAAEwAAAAAA&#10;AAAAAAAAAAAAAAAAW0NvbnRlbnRfVHlwZXNdLnhtbFBLAQItABQABgAIAAAAIQBa9CxbvwAAABUB&#10;AAALAAAAAAAAAAAAAAAAAB8BAABfcmVscy8ucmVsc1BLAQItABQABgAIAAAAIQBPnzXSyAAAAN4A&#10;AAAPAAAAAAAAAAAAAAAAAAcCAABkcnMvZG93bnJldi54bWxQSwUGAAAAAAMAAwC3AAAA/AIAAAAA&#10;" path="m,l49682,111523,,79794,,53732r25,5l22,53686,,53704,,xe" fillcolor="black" stroked="f" strokeweight="0">
                          <v:path arrowok="t" textboxrect="0,0,49682,111523"/>
                        </v:shape>
                        <v:shape id="Shape 6774" o:spid="_x0000_s1082" style="position:absolute;left:25053;top:93;width:4426;height:4499;visibility:visible;mso-wrap-style:square;v-text-anchor:top" coordsize="442595,449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T4IxwAAAN4AAAAPAAAAZHJzL2Rvd25yZXYueG1sRI/dasJA&#10;FITvC77DcoTe1Y2VRhNdRYqFglLqD14fssckmD0bsmvcvn1XKPRymJlvmMUqmEb01LnasoLxKAFB&#10;XFhdc6ngdPx4mYFwHlljY5kU/JCD1XLwtMBc2zvvqT/4UkQIuxwVVN63uZSuqMigG9mWOHoX2xn0&#10;UXal1B3eI9w08jVJUmmw5rhQYUvvFRXXw80o2O3k7fstC334MrPTltLzpp2clXoehvUchKfg/8N/&#10;7U+tIEvTbAqPO/EKyOUvAAAA//8DAFBLAQItABQABgAIAAAAIQDb4fbL7gAAAIUBAAATAAAAAAAA&#10;AAAAAAAAAAAAAABbQ29udGVudF9UeXBlc10ueG1sUEsBAi0AFAAGAAgAAAAhAFr0LFu/AAAAFQEA&#10;AAsAAAAAAAAAAAAAAAAAHwEAAF9yZWxzLy5yZWxzUEsBAi0AFAAGAAgAAAAhAOldPgjHAAAA3gAA&#10;AA8AAAAAAAAAAAAAAAAABwIAAGRycy9kb3ducmV2LnhtbFBLBQYAAAAAAwADALcAAAD7AgAAAAA=&#10;" path="m221234,c343535,,442595,100711,442595,224917v,124206,-99060,224917,-221361,224917c99060,449834,,349123,,224917,,100711,99060,,221234,xe" stroked="f" strokeweight="0">
                          <v:path arrowok="t" textboxrect="0,0,442595,449834"/>
                        </v:shape>
                        <v:shape id="Shape 6775" o:spid="_x0000_s1083" style="position:absolute;left:25053;top:93;width:4426;height:4499;visibility:visible;mso-wrap-style:square;v-text-anchor:top" coordsize="442595,449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Dp3xwAAAN4AAAAPAAAAZHJzL2Rvd25yZXYueG1sRI9Ba8JA&#10;FITvBf/D8gRvdWOR1ERXkYIgFZSqiMdH9pkEs2/j7lbTf98VCj0OM/MNM1t0phF3cr62rGA0TEAQ&#10;F1bXXCo4HlavExA+IGtsLJOCH/KwmPdeZphr++Avuu9DKSKEfY4KqhDaXEpfVGTQD21LHL2LdQZD&#10;lK6U2uEjwk0j35IklQZrjgsVtvRRUXHdfxsFm925rY+Xz8yM7Gnyftu69Xi3UWrQ75ZTEIG68B/+&#10;a6+1gixNswyed+IVkPNfAAAA//8DAFBLAQItABQABgAIAAAAIQDb4fbL7gAAAIUBAAATAAAAAAAA&#10;AAAAAAAAAAAAAABbQ29udGVudF9UeXBlc10ueG1sUEsBAi0AFAAGAAgAAAAhAFr0LFu/AAAAFQEA&#10;AAsAAAAAAAAAAAAAAAAAHwEAAF9yZWxzLy5yZWxzUEsBAi0AFAAGAAgAAAAhAOCwOnfHAAAA3gAA&#10;AA8AAAAAAAAAAAAAAAAABwIAAGRycy9kb3ducmV2LnhtbFBLBQYAAAAAAwADALcAAAD7AgAAAAA=&#10;" path="m,224917c,100711,99060,,221234,,343535,,442595,100711,442595,224917v,124206,-99060,224917,-221361,224917c99060,449834,,349123,,224917xe" filled="f" strokeweight="2pt">
                          <v:path arrowok="t" textboxrect="0,0,442595,449834"/>
                        </v:shape>
                        <v:shape id="Picture 96701" o:spid="_x0000_s1084" type="#_x0000_t75" style="position:absolute;left:25831;top:1338;width:2865;height:2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WOxQAAAN4AAAAPAAAAZHJzL2Rvd25yZXYueG1sRI9Li8JA&#10;EITvgv9haGFvOtGDj6yTIEpgxVN83HszvUnYTE/IjBr31+8Igseiqr6i1mlvGnGjztWWFUwnEQji&#10;wuqaSwXnUzZegnAeWWNjmRQ8yEGaDAdrjLW9c063oy9FgLCLUUHlfRtL6YqKDLqJbYmD92M7gz7I&#10;rpS6w3uAm0bOomguDdYcFipsaVtR8Xu8GgXX77zcPw497ne5/zsssqwx9qLUx6jffILw1Pt3+NX+&#10;0gpW80U0heedcAVk8g8AAP//AwBQSwECLQAUAAYACAAAACEA2+H2y+4AAACFAQAAEwAAAAAAAAAA&#10;AAAAAAAAAAAAW0NvbnRlbnRfVHlwZXNdLnhtbFBLAQItABQABgAIAAAAIQBa9CxbvwAAABUBAAAL&#10;AAAAAAAAAAAAAAAAAB8BAABfcmVscy8ucmVsc1BLAQItABQABgAIAAAAIQDrn+WOxQAAAN4AAAAP&#10;AAAAAAAAAAAAAAAAAAcCAABkcnMvZG93bnJldi54bWxQSwUGAAAAAAMAAwC3AAAA+QIAAAAA&#10;">
                          <v:imagedata r:id="rId66" o:title=""/>
                        </v:shape>
                        <v:rect id="Rectangle 96703" o:spid="_x0000_s1085" style="position:absolute;left:12285;top:1287;width:1419;height:2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gJuxwAAAN4AAAAPAAAAZHJzL2Rvd25yZXYueG1sRI9Ba8JA&#10;FITvBf/D8gRvdaMFm0RXEa3osVVBvT2yzySYfRuyq4n99d1CocdhZr5hZovOVOJBjSstKxgNIxDE&#10;mdUl5wqOh81rDMJ5ZI2VZVLwJAeLee9lhqm2LX/RY+9zESDsUlRQeF+nUrqsIINuaGvi4F1tY9AH&#10;2eRSN9gGuKnkOIom0mDJYaHAmlYFZbf93SjYxvXyvLPfbV59XLanz1OyPiReqUG/W05BeOr8f/iv&#10;vdMKksl79Aa/d8IVkPMfAAAA//8DAFBLAQItABQABgAIAAAAIQDb4fbL7gAAAIUBAAATAAAAAAAA&#10;AAAAAAAAAAAAAABbQ29udGVudF9UeXBlc10ueG1sUEsBAi0AFAAGAAgAAAAhAFr0LFu/AAAAFQEA&#10;AAsAAAAAAAAAAAAAAAAAHwEAAF9yZWxzLy5yZWxzUEsBAi0AFAAGAAgAAAAhANkaAm7HAAAA3gAA&#10;AA8AAAAAAAAAAAAAAAAABwIAAGRycy9kb3ducmV2LnhtbFBLBQYAAAAAAwADALcAAAD7AgAAAAA=&#10;" filled="f" stroked="f">
                          <v:textbox inset="0,0,0,0">
                            <w:txbxContent>
                              <w:p w:rsidR="00675B45" w:rsidRDefault="00675B45" w:rsidP="002714DA">
                                <w:pPr>
                                  <w:spacing w:after="160" w:line="259" w:lineRule="auto"/>
                                  <w:ind w:left="0" w:firstLine="0"/>
                                  <w:jc w:val="left"/>
                                </w:pPr>
                                <w:r>
                                  <w:rPr>
                                    <w:rFonts w:ascii="Cambria Math" w:eastAsia="Cambria Math" w:hAnsi="Cambria Math" w:cs="Cambria Math"/>
                                    <w:sz w:val="28"/>
                                  </w:rPr>
                                  <w:t>𝟐</w:t>
                                </w:r>
                              </w:p>
                            </w:txbxContent>
                          </v:textbox>
                        </v:rect>
                        <v:rect id="Rectangle 96705" o:spid="_x0000_s1086" style="position:absolute;left:27819;top:1636;width:522;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z+BxwAAAN4AAAAPAAAAZHJzL2Rvd25yZXYueG1sRI9Ba8JA&#10;FITvBf/D8gRvdaNQm0RXEa3osVVBvT2yzySYfRuyq4n99d1CocdhZr5hZovOVOJBjSstKxgNIxDE&#10;mdUl5wqOh81rDMJ5ZI2VZVLwJAeLee9lhqm2LX/RY+9zESDsUlRQeF+nUrqsIINuaGvi4F1tY9AH&#10;2eRSN9gGuKnkOIom0mDJYaHAmlYFZbf93SjYxvXyvLPfbV59XLanz1OyPiReqUG/W05BeOr8f/iv&#10;vdMKksl79Aa/d8IVkPMfAAAA//8DAFBLAQItABQABgAIAAAAIQDb4fbL7gAAAIUBAAATAAAAAAAA&#10;AAAAAAAAAAAAAABbQ29udGVudF9UeXBlc10ueG1sUEsBAi0AFAAGAAgAAAAhAFr0LFu/AAAAFQEA&#10;AAsAAAAAAAAAAAAAAAAAHwEAAF9yZWxzLy5yZWxzUEsBAi0AFAAGAAgAAAAhADm/P4HHAAAA3gAA&#10;AA8AAAAAAAAAAAAAAAAABwIAAGRycy9kb3ducmV2LnhtbFBLBQYAAAAAAwADALcAAAD7AgAAAAA=&#10;" filled="f" stroked="f">
                          <v:textbox inset="0,0,0,0">
                            <w:txbxContent>
                              <w:p w:rsidR="00675B45" w:rsidRDefault="00675B45" w:rsidP="002714DA">
                                <w:pPr>
                                  <w:spacing w:after="160" w:line="259" w:lineRule="auto"/>
                                  <w:ind w:left="0" w:firstLine="0"/>
                                  <w:jc w:val="left"/>
                                </w:pPr>
                                <w:r>
                                  <w:rPr>
                                    <w:rFonts w:ascii="Cambria Math" w:eastAsia="Cambria Math" w:hAnsi="Cambria Math" w:cs="Cambria Math"/>
                                    <w:sz w:val="28"/>
                                  </w:rPr>
                                  <w:t xml:space="preserve"> </w:t>
                                </w:r>
                              </w:p>
                            </w:txbxContent>
                          </v:textbox>
                        </v:rect>
                        <v:shape id="Shape 6779" o:spid="_x0000_s1087" style="position:absolute;left:25055;top:4541;width:2342;height:4914;visibility:visible;mso-wrap-style:square;v-text-anchor:top" coordsize="234188,491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hCvxwAAAN4AAAAPAAAAZHJzL2Rvd25yZXYueG1sRI9Ba8JA&#10;FITvgv9heUIvUjfpIaYxGxFFWooXoz/gkX0mabNvQ3bVtL++Wyh4HGbmGyZfj6YTNxpca1lBvIhA&#10;EFdWt1wrOJ/2zykI55E1dpZJwTc5WBfTSY6Ztnc+0q30tQgQdhkqaLzvMyld1ZBBt7A9cfAudjDo&#10;gxxqqQe8B7jp5EsUJdJgy2GhwZ62DVVf5dUo0B+7+dt8k7afcekP20TGP5zulXqajZsVCE+jf4T/&#10;2+9awWuyjJbwdydcAVn8AgAA//8DAFBLAQItABQABgAIAAAAIQDb4fbL7gAAAIUBAAATAAAAAAAA&#10;AAAAAAAAAAAAAABbQ29udGVudF9UeXBlc10ueG1sUEsBAi0AFAAGAAgAAAAhAFr0LFu/AAAAFQEA&#10;AAsAAAAAAAAAAAAAAAAAHwEAAF9yZWxzLy5yZWxzUEsBAi0AFAAGAAgAAAAhAKqCEK/HAAAA3gAA&#10;AA8AAAAAAAAAAAAAAAAABwIAAGRycy9kb3ducmV2LnhtbFBLBQYAAAAAAwADALcAAAD7AgAAAAA=&#10;" path="m211201,r22987,10541l50385,411899,87630,391668,,491363,18288,360045r8978,41334l211201,xe" fillcolor="black" stroked="f" strokeweight="0">
                          <v:path arrowok="t" textboxrect="0,0,234188,491363"/>
                        </v:shape>
                        <v:shape id="Shape 6781" o:spid="_x0000_s1088" style="position:absolute;left:50397;top:-2445;width:4426;height:4570;visibility:visible;mso-wrap-style:square;v-text-anchor:top" coordsize="442595,457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dC2wwAAAN4AAAAPAAAAZHJzL2Rvd25yZXYueG1sRE/NSgMx&#10;EL4LvkMYwZtN7KG226alCIqHgrrdBxiS6W7oZrIkcbv26ZuD4PHj+9/sJt+LkWJygTU8zxQIYhOs&#10;41ZDc3x7WoJIGdliH5g0/FKC3fb+boOVDRf+prHOrSghnCrU0OU8VFIm05HHNAsDceFOIXrMBcZW&#10;2oiXEu57OVdqIT06Lg0dDvTakTnXP16Da67Np4mjqk2avx/QLfdfh6T148O0X4PINOV/8Z/7w2pY&#10;LV5U2VvulCsgtzcAAAD//wMAUEsBAi0AFAAGAAgAAAAhANvh9svuAAAAhQEAABMAAAAAAAAAAAAA&#10;AAAAAAAAAFtDb250ZW50X1R5cGVzXS54bWxQSwECLQAUAAYACAAAACEAWvQsW78AAAAVAQAACwAA&#10;AAAAAAAAAAAAAAAfAQAAX3JlbHMvLnJlbHNQSwECLQAUAAYACAAAACEAIlXQtsMAAADeAAAADwAA&#10;AAAAAAAAAAAAAAAHAgAAZHJzL2Rvd25yZXYueG1sUEsFBgAAAAADAAMAtwAAAPcCAAAAAA==&#10;" path="m,228600c,102362,99060,,221361,,343535,,442595,102362,442595,228600v,126111,-99060,228473,-221234,228473c99060,457073,,354711,,228600xe" filled="f" strokeweight="2pt">
                          <v:path arrowok="t" textboxrect="0,0,442595,457073"/>
                        </v:shape>
                        <v:rect id="Rectangle 96709" o:spid="_x0000_s1089" style="position:absolute;left:39738;top:1368;width:1418;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8jWExwAAAN4AAAAPAAAAZHJzL2Rvd25yZXYueG1sRI9Ba8JA&#10;FITvBf/D8oTe6qY9RBNdRbQlObZRsL09ss8kNPs2ZLcm9dd3C4LHYWa+YVab0bTiQr1rLCt4nkUg&#10;iEurG64UHA9vTwsQziNrbC2Tgl9ysFlPHlaYajvwB10KX4kAYZeigtr7LpXSlTUZdDPbEQfvbHuD&#10;Psi+krrHIcBNK1+iKJYGGw4LNXa0q6n8Ln6MgmzRbT9zex2q9vUrO72fkv0h8Uo9TsftEoSn0d/D&#10;t3auFSTxPErg/064AnL9BwAA//8DAFBLAQItABQABgAIAAAAIQDb4fbL7gAAAIUBAAATAAAAAAAA&#10;AAAAAAAAAAAAAABbQ29udGVudF9UeXBlc10ueG1sUEsBAi0AFAAGAAgAAAAhAFr0LFu/AAAAFQEA&#10;AAsAAAAAAAAAAAAAAAAAHwEAAF9yZWxzLy5yZWxzUEsBAi0AFAAGAAgAAAAhALjyNYTHAAAA3gAA&#10;AA8AAAAAAAAAAAAAAAAABwIAAGRycy9kb3ducmV2LnhtbFBLBQYAAAAAAwADALcAAAD7AgAAAAA=&#10;" filled="f" stroked="f">
                          <v:textbox inset="0,0,0,0">
                            <w:txbxContent>
                              <w:p w:rsidR="00675B45" w:rsidRDefault="00675B45" w:rsidP="002714DA">
                                <w:pPr>
                                  <w:spacing w:after="160" w:line="259" w:lineRule="auto"/>
                                  <w:ind w:left="0" w:firstLine="0"/>
                                  <w:jc w:val="left"/>
                                </w:pPr>
                                <w:r>
                                  <w:rPr>
                                    <w:rFonts w:ascii="Cambria Math" w:eastAsia="Cambria Math" w:hAnsi="Cambria Math" w:cs="Cambria Math"/>
                                    <w:sz w:val="28"/>
                                  </w:rPr>
                                  <w:t>𝟓</w:t>
                                </w:r>
                              </w:p>
                            </w:txbxContent>
                          </v:textbox>
                        </v:rect>
                        <v:shape id="Shape 6786" o:spid="_x0000_s1090" style="position:absolute;left:45462;top:2039;width:7263;height:8344;visibility:visible;mso-wrap-style:square;v-text-anchor:top" coordsize="726258,834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vuXxwAAAN4AAAAPAAAAZHJzL2Rvd25yZXYueG1sRI9Pa8JA&#10;FMTvQr/D8gpeim7iwT+pq4goSqEHbQ/t7ZF9TYK7b0N2E+O37wqCx2FmfsMs1701oqPGV44VpOME&#10;BHHudMWFgu+v/WgOwgdkjcYxKbiRh/XqZbDETLsrn6g7h0JECPsMFZQh1JmUPi/Joh+7mjh6f66x&#10;GKJsCqkbvEa4NXKSJFNpseK4UGJN25Lyy7m1Cg6Xt9uH7qjdff62Cf1sjMFZqtTwtd+8gwjUh2f4&#10;0T5qBYvpLJ3A/U68AnL1DwAA//8DAFBLAQItABQABgAIAAAAIQDb4fbL7gAAAIUBAAATAAAAAAAA&#10;AAAAAAAAAAAAAABbQ29udGVudF9UeXBlc10ueG1sUEsBAi0AFAAGAAgAAAAhAFr0LFu/AAAAFQEA&#10;AAsAAAAAAAAAAAAAAAAAHwEAAF9yZWxzLy5yZWxzUEsBAi0AFAAGAAgAAAAhALZ++5fHAAAA3gAA&#10;AA8AAAAAAAAAAAAAAAAABwIAAGRycy9kb3ducmV2LnhtbFBLBQYAAAAAAwADALcAAAD7AgAAAAA=&#10;" path="m707335,r18923,17018l20689,804595r41613,-8305l,834398,,808725r55,-11l,808665,,757267,5533,745490,1808,787656,707335,xe" fillcolor="black" stroked="f" strokeweight="0">
                          <v:path arrowok="t" textboxrect="0,0,726258,834398"/>
                        </v:shape>
                        <v:shape id="Picture 96718" o:spid="_x0000_s1091" type="#_x0000_t75" style="position:absolute;left:17510;top:25722;width:4511;height:3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nRdwwAAAN4AAAAPAAAAZHJzL2Rvd25yZXYueG1sRE/Pa8Iw&#10;FL4P/B/CE3YZmtpBV6tRxNGx65wevD2aZ1tsXkoT2+y/Xw6DHT++39t9MJ0YaXCtZQWrZQKCuLK6&#10;5VrB+btc5CCcR9bYWSYFP+Rgv5s9bbHQduIvGk++FjGEXYEKGu/7QkpXNWTQLW1PHLmbHQz6CIda&#10;6gGnGG46mSZJJg22HBsa7OnYUHU/PYyC0YYuCS/68nE7vpb5OnXm/Zor9TwPhw0IT8H/i//cn1rB&#10;Ontbxb3xTrwCcvcLAAD//wMAUEsBAi0AFAAGAAgAAAAhANvh9svuAAAAhQEAABMAAAAAAAAAAAAA&#10;AAAAAAAAAFtDb250ZW50X1R5cGVzXS54bWxQSwECLQAUAAYACAAAACEAWvQsW78AAAAVAQAACwAA&#10;AAAAAAAAAAAAAAAfAQAAX3JlbHMvLnJlbHNQSwECLQAUAAYACAAAACEAQ9Z0XcMAAADeAAAADwAA&#10;AAAAAAAAAAAAAAAHAgAAZHJzL2Rvd25yZXYueG1sUEsFBgAAAAADAAMAtwAAAPcCAAAAAA==&#10;">
                          <v:imagedata r:id="rId67" o:title=""/>
                        </v:shape>
                        <v:rect id="Rectangle 96719" o:spid="_x0000_s1092" style="position:absolute;left:7360;top:26961;width:28029;height:10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6NZyAAAAN4AAAAPAAAAZHJzL2Rvd25yZXYueG1sRI9Pa8JA&#10;FMTvhX6H5RV6q5v0EE10DaF/0KNVQb09sq9JaPZtyG5N6qd3C4LHYWZ+wyzy0bTiTL1rLCuIJxEI&#10;4tLqhisF+93nywyE88gaW8uk4I8c5MvHhwVm2g78Reetr0SAsMtQQe19l0npypoMuontiIP3bXuD&#10;Psi+krrHIcBNK1+jKJEGGw4LNXb0VlP5s/01Clazrjiu7WWo2o/T6rA5pO+71Cv1/DQWcxCeRn8P&#10;39prrSBNpnEK/3fCFZDLKwAAAP//AwBQSwECLQAUAAYACAAAACEA2+H2y+4AAACFAQAAEwAAAAAA&#10;AAAAAAAAAAAAAAAAW0NvbnRlbnRfVHlwZXNdLnhtbFBLAQItABQABgAIAAAAIQBa9CxbvwAAABUB&#10;AAALAAAAAAAAAAAAAAAAAB8BAABfcmVscy8ucmVsc1BLAQItABQABgAIAAAAIQA9K6NZyAAAAN4A&#10;AAAPAAAAAAAAAAAAAAAAAAcCAABkcnMvZG93bnJldi54bWxQSwUGAAAAAAMAAwC3AAAA/AIAAAAA&#10;" filled="f" stroked="f">
                          <v:textbox inset="0,0,0,0">
                            <w:txbxContent>
                              <w:p w:rsidR="00675B45" w:rsidRPr="002E60D4" w:rsidRDefault="00675B45" w:rsidP="002714DA">
                                <w:pPr>
                                  <w:pStyle w:val="FigureNormal"/>
                                </w:pPr>
                                <w:r>
                                  <w:t>(A)</w:t>
                                </w:r>
                                <w:r w:rsidRPr="000E2293">
                                  <w:t xml:space="preserve"> </w:t>
                                </w:r>
                                <w:r w:rsidRPr="002E60D4">
                                  <w:t xml:space="preserve">Forward View </w:t>
                                </w:r>
                              </w:p>
                              <w:p w:rsidR="00675B45" w:rsidRDefault="00675B45">
                                <w:pPr>
                                  <w:pStyle w:val="FigureNormal"/>
                                  <w:numPr>
                                    <w:ilvl w:val="0"/>
                                    <w:numId w:val="24"/>
                                  </w:numPr>
                                </w:pPr>
                                <w:r>
                                  <w:t xml:space="preserve">Microphone supply and </w:t>
                                </w:r>
                                <w:r>
                                  <w:rPr>
                                    <w:b/>
                                    <w:bCs/>
                                  </w:rPr>
                                  <w:t>A</w:t>
                                </w:r>
                                <w:r w:rsidRPr="006E7A3E">
                                  <w:rPr>
                                    <w:b/>
                                    <w:bCs/>
                                  </w:rPr>
                                  <w:t>mplifier</w:t>
                                </w:r>
                                <w:r>
                                  <w:t xml:space="preserve"> </w:t>
                                </w:r>
                              </w:p>
                              <w:p w:rsidR="00675B45" w:rsidRDefault="00675B45">
                                <w:pPr>
                                  <w:pStyle w:val="FigureNormal"/>
                                  <w:numPr>
                                    <w:ilvl w:val="0"/>
                                    <w:numId w:val="24"/>
                                  </w:numPr>
                                </w:pPr>
                                <w:r>
                                  <w:t>Ultrasonic</w:t>
                                </w:r>
                                <w:r w:rsidRPr="00011F28">
                                  <w:t xml:space="preserve"> </w:t>
                                </w:r>
                                <w:r>
                                  <w:rPr>
                                    <w:b/>
                                    <w:bCs/>
                                  </w:rPr>
                                  <w:t>L</w:t>
                                </w:r>
                                <w:r w:rsidRPr="006E7A3E">
                                  <w:rPr>
                                    <w:b/>
                                    <w:bCs/>
                                  </w:rPr>
                                  <w:t>oudspeaker</w:t>
                                </w:r>
                                <w:r>
                                  <w:t xml:space="preserve"> </w:t>
                                </w:r>
                              </w:p>
                              <w:p w:rsidR="00675B45" w:rsidRDefault="00675B45" w:rsidP="002714DA">
                                <w:pPr>
                                  <w:pStyle w:val="FigureNormal"/>
                                  <w:numPr>
                                    <w:ilvl w:val="0"/>
                                    <w:numId w:val="24"/>
                                  </w:numPr>
                                </w:pPr>
                                <w:r>
                                  <w:t xml:space="preserve">Ultrasonic </w:t>
                                </w:r>
                                <w:r w:rsidRPr="006E7A3E">
                                  <w:rPr>
                                    <w:b/>
                                    <w:bCs/>
                                  </w:rPr>
                                  <w:t>Microphone</w:t>
                                </w:r>
                                <w:r>
                                  <w:t>,</w:t>
                                </w:r>
                              </w:p>
                              <w:p w:rsidR="00675B45" w:rsidRDefault="00675B45">
                                <w:pPr>
                                  <w:pStyle w:val="FigureNormal"/>
                                  <w:numPr>
                                    <w:ilvl w:val="0"/>
                                    <w:numId w:val="24"/>
                                  </w:numPr>
                                </w:pPr>
                                <w:r>
                                  <w:t xml:space="preserve">Loudspeaker </w:t>
                                </w:r>
                                <w:r w:rsidRPr="006E7A3E">
                                  <w:rPr>
                                    <w:b/>
                                    <w:bCs/>
                                  </w:rPr>
                                  <w:t>Amplifier</w:t>
                                </w:r>
                              </w:p>
                              <w:p w:rsidR="00675B45" w:rsidRPr="006E7A3E" w:rsidRDefault="00675B45" w:rsidP="002714DA">
                                <w:pPr>
                                  <w:pStyle w:val="FigureNormal"/>
                                  <w:numPr>
                                    <w:ilvl w:val="0"/>
                                    <w:numId w:val="24"/>
                                  </w:numPr>
                                  <w:rPr>
                                    <w:b/>
                                    <w:bCs/>
                                  </w:rPr>
                                </w:pPr>
                                <w:r w:rsidRPr="006E7A3E">
                                  <w:rPr>
                                    <w:b/>
                                    <w:bCs/>
                                  </w:rPr>
                                  <w:t>Camera</w:t>
                                </w:r>
                              </w:p>
                            </w:txbxContent>
                          </v:textbox>
                        </v:rect>
                        <v:rect id="Rectangle 96720" o:spid="_x0000_s1093" style="position:absolute;left:20549;top:27594;width:467;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cB5xQAAAN4AAAAPAAAAZHJzL2Rvd25yZXYueG1sRI/LisIw&#10;FIb3gu8QjjA7TXXh2GoU8YIuHRXU3aE5tsXmpDTRdubpzWLA5c9/45stWlOKF9WusKxgOIhAEKdW&#10;F5wpOJ+2/QkI55E1lpZJwS85WMy7nRkm2jb8Q6+jz0QYYZeggtz7KpHSpTkZdANbEQfvbmuDPsg6&#10;k7rGJoybUo6iaCwNFhwecqxolVP6OD6Ngt2kWl739q/Jys1tdzlc4vUp9kp99drlFISn1n/C/+29&#10;VhCPv0cBIOAEFJDzNwAAAP//AwBQSwECLQAUAAYACAAAACEA2+H2y+4AAACFAQAAEwAAAAAAAAAA&#10;AAAAAAAAAAAAW0NvbnRlbnRfVHlwZXNdLnhtbFBLAQItABQABgAIAAAAIQBa9CxbvwAAABUBAAAL&#10;AAAAAAAAAAAAAAAAAB8BAABfcmVscy8ucmVsc1BLAQItABQABgAIAAAAIQBifcB5xQAAAN4AAAAP&#10;AAAAAAAAAAAAAAAAAAcCAABkcnMvZG93bnJldi54bWxQSwUGAAAAAAMAAwC3AAAA+QIAAAAA&#10;" filled="f" stroked="f">
                          <v:textbox inset="0,0,0,0">
                            <w:txbxContent>
                              <w:p w:rsidR="00675B45" w:rsidRDefault="00675B45" w:rsidP="002714DA">
                                <w:pPr>
                                  <w:spacing w:after="160" w:line="259" w:lineRule="auto"/>
                                  <w:ind w:left="0" w:firstLine="0"/>
                                  <w:jc w:val="left"/>
                                </w:pPr>
                                <w:r>
                                  <w:rPr>
                                    <w:sz w:val="22"/>
                                  </w:rPr>
                                  <w:t xml:space="preserve"> </w:t>
                                </w:r>
                              </w:p>
                            </w:txbxContent>
                          </v:textbox>
                        </v:rect>
                        <v:shape id="Picture 96721" o:spid="_x0000_s1094" type="#_x0000_t75" style="position:absolute;left:37124;top:25539;width:4511;height:3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Bd9xgAAAN4AAAAPAAAAZHJzL2Rvd25yZXYueG1sRI9Pi8Iw&#10;FMTvC36H8AQvi6ZW0FqNIi4ue13/HLw9mmdbbF5Kk63x22+EhT0OM/MbZr0NphE9da62rGA6SUAQ&#10;F1bXXCo4nw7jDITzyBoby6TgSQ62m8HbGnNtH/xN/dGXIkLY5aig8r7NpXRFRQbdxLbE0bvZzqCP&#10;siul7vAR4aaRaZLMpcGa40KFLe0rKu7HH6Ogt6FJwru+fN72s0O2TJ35uGZKjYZhtwLhKfj/8F/7&#10;SytYzhfpFF534hWQm18AAAD//wMAUEsBAi0AFAAGAAgAAAAhANvh9svuAAAAhQEAABMAAAAAAAAA&#10;AAAAAAAAAAAAAFtDb250ZW50X1R5cGVzXS54bWxQSwECLQAUAAYACAAAACEAWvQsW78AAAAVAQAA&#10;CwAAAAAAAAAAAAAAAAAfAQAAX3JlbHMvLnJlbHNQSwECLQAUAAYACAAAACEAHIAXfcYAAADeAAAA&#10;DwAAAAAAAAAAAAAAAAAHAgAAZHJzL2Rvd25yZXYueG1sUEsFBgAAAAADAAMAtwAAAPoCAAAAAA==&#10;">
                          <v:imagedata r:id="rId67" o:title=""/>
                        </v:shape>
                        <v:rect id="Rectangle 96722" o:spid="_x0000_s1095" style="position:absolute;left:38877;top:26444;width:12289;height: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4/uVxgAAAN4AAAAPAAAAZHJzL2Rvd25yZXYueG1sRI9Ba8JA&#10;FITvBf/D8gRvdWMOalJXEVvRo9WC7e2RfSbB7NuQXU3017sFweMwM98ws0VnKnGlxpWWFYyGEQji&#10;zOqScwU/h/X7FITzyBory6TgRg4W897bDFNtW/6m697nIkDYpaig8L5OpXRZQQbd0NbEwTvZxqAP&#10;ssmlbrANcFPJOIrG0mDJYaHAmlYFZef9xSjYTOvl79be27z6+tscd8fk85B4pQb9bvkBwlPnX+Fn&#10;e6sVJONJHMP/nXAF5PwBAAD//wMAUEsBAi0AFAAGAAgAAAAhANvh9svuAAAAhQEAABMAAAAAAAAA&#10;AAAAAAAAAAAAAFtDb250ZW50X1R5cGVzXS54bWxQSwECLQAUAAYACAAAACEAWvQsW78AAAAVAQAA&#10;CwAAAAAAAAAAAAAAAAAfAQAAX3JlbHMvLnJlbHNQSwECLQAUAAYACAAAACEA/eP7lcYAAADeAAAA&#10;DwAAAAAAAAAAAAAAAAAHAgAAZHJzL2Rvd25yZXYueG1sUEsFBgAAAAADAAMAtwAAAPoCAAAAAA==&#10;" filled="f" stroked="f">
                          <v:textbox inset="0,0,0,0">
                            <w:txbxContent>
                              <w:p w:rsidR="00675B45" w:rsidRPr="00DE0677" w:rsidRDefault="00675B45" w:rsidP="002714DA">
                                <w:pPr>
                                  <w:pStyle w:val="FigureNormal"/>
                                </w:pPr>
                                <w:r w:rsidRPr="00DE0677">
                                  <w:t xml:space="preserve">(B) Back View </w:t>
                                </w:r>
                              </w:p>
                              <w:p w:rsidR="00675B45" w:rsidRDefault="00675B45">
                                <w:pPr>
                                  <w:pStyle w:val="FigureNormal"/>
                                  <w:numPr>
                                    <w:ilvl w:val="0"/>
                                    <w:numId w:val="25"/>
                                  </w:numPr>
                                </w:pPr>
                                <w:r w:rsidRPr="006E7A3E">
                                  <w:rPr>
                                    <w:b/>
                                    <w:bCs/>
                                  </w:rPr>
                                  <w:t xml:space="preserve">DAQ </w:t>
                                </w:r>
                                <w:r>
                                  <w:rPr>
                                    <w:b/>
                                    <w:bCs/>
                                  </w:rPr>
                                  <w:t>C</w:t>
                                </w:r>
                                <w:r w:rsidRPr="006E7A3E">
                                  <w:rPr>
                                    <w:b/>
                                    <w:bCs/>
                                  </w:rPr>
                                  <w:t>ard</w:t>
                                </w:r>
                                <w:r w:rsidRPr="00DE0677">
                                  <w:t xml:space="preserve">. </w:t>
                                </w:r>
                              </w:p>
                            </w:txbxContent>
                          </v:textbox>
                        </v:rect>
                        <v:rect id="Rectangle 96723" o:spid="_x0000_s1096" style="position:absolute;left:26746;top:1223;width:1418;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14OxwAAAN4AAAAPAAAAZHJzL2Rvd25yZXYueG1sRI9Ba8JA&#10;FITvQv/D8gq96aYKamI2Iq1Fj1UL6u2RfSah2bchuzWpv94tCD0OM/MNky57U4srta6yrOB1FIEg&#10;zq2uuFDwdfgYzkE4j6yxtkwKfsnBMnsapJho2/GOrntfiABhl6CC0vsmkdLlJRl0I9sQB+9iW4M+&#10;yLaQusUuwE0tx1E0lQYrDgslNvRWUv69/zEKNvNmddraW1fU6/Pm+HmM3w+xV+rluV8tQHjq/X/4&#10;0d5qBfF0Np7A351wBWR2BwAA//8DAFBLAQItABQABgAIAAAAIQDb4fbL7gAAAIUBAAATAAAAAAAA&#10;AAAAAAAAAAAAAABbQ29udGVudF9UeXBlc10ueG1sUEsBAi0AFAAGAAgAAAAhAFr0LFu/AAAAFQEA&#10;AAsAAAAAAAAAAAAAAAAAHwEAAF9yZWxzLy5yZWxzUEsBAi0AFAAGAAgAAAAhAJKvXg7HAAAA3gAA&#10;AA8AAAAAAAAAAAAAAAAABwIAAGRycy9kb3ducmV2LnhtbFBLBQYAAAAAAwADALcAAAD7AgAAAAA=&#10;" filled="f" stroked="f">
                          <v:textbox inset="0,0,0,0">
                            <w:txbxContent>
                              <w:p w:rsidR="00675B45" w:rsidRDefault="00675B45" w:rsidP="002714DA">
                                <w:pPr>
                                  <w:spacing w:after="160" w:line="259" w:lineRule="auto"/>
                                  <w:ind w:left="0" w:firstLine="0"/>
                                  <w:jc w:val="left"/>
                                </w:pPr>
                                <w:r>
                                  <w:rPr>
                                    <w:rFonts w:ascii="Cambria Math" w:eastAsia="Cambria Math" w:hAnsi="Cambria Math" w:cs="Cambria Math"/>
                                    <w:sz w:val="28"/>
                                  </w:rPr>
                                  <w:t>𝟑</w:t>
                                </w:r>
                              </w:p>
                            </w:txbxContent>
                          </v:textbox>
                        </v:rect>
                        <v:rect id="Rectangle 96724" o:spid="_x0000_s1097" style="position:absolute;left:32351;top:1262;width:1418;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sZ6xwAAAN4AAAAPAAAAZHJzL2Rvd25yZXYueG1sRI9Ba8JA&#10;FITvQv/D8gq96aYiamI2Iq1Fj1UL6u2RfSah2bchuzWpv94tCD0OM/MNky57U4srta6yrOB1FIEg&#10;zq2uuFDwdfgYzkE4j6yxtkwKfsnBMnsapJho2/GOrntfiABhl6CC0vsmkdLlJRl0I9sQB+9iW4M+&#10;yLaQusUuwE0tx1E0lQYrDgslNvRWUv69/zEKNvNmddraW1fU6/Pm+HmM3w+xV+rluV8tQHjq/X/4&#10;0d5qBfF0Np7A351wBWR2BwAA//8DAFBLAQItABQABgAIAAAAIQDb4fbL7gAAAIUBAAATAAAAAAAA&#10;AAAAAAAAAAAAAABbQ29udGVudF9UeXBlc10ueG1sUEsBAi0AFAAGAAgAAAAhAFr0LFu/AAAAFQEA&#10;AAsAAAAAAAAAAAAAAAAAHwEAAF9yZWxzLy5yZWxzUEsBAi0AFAAGAAgAAAAhAB1GxnrHAAAA3gAA&#10;AA8AAAAAAAAAAAAAAAAABwIAAGRycy9kb3ducmV2LnhtbFBLBQYAAAAAAwADALcAAAD7AgAAAAA=&#10;" filled="f" stroked="f">
                          <v:textbox inset="0,0,0,0">
                            <w:txbxContent>
                              <w:p w:rsidR="00675B45" w:rsidRDefault="00675B45" w:rsidP="002714DA">
                                <w:pPr>
                                  <w:spacing w:after="160" w:line="259" w:lineRule="auto"/>
                                  <w:ind w:left="0" w:firstLine="0"/>
                                  <w:jc w:val="left"/>
                                </w:pPr>
                                <w:r>
                                  <w:rPr>
                                    <w:rFonts w:ascii="Cambria Math" w:eastAsia="Cambria Math" w:hAnsi="Cambria Math" w:cs="Cambria Math"/>
                                    <w:sz w:val="28"/>
                                  </w:rPr>
                                  <w:t>𝟒</w:t>
                                </w:r>
                              </w:p>
                            </w:txbxContent>
                          </v:textbox>
                        </v:rect>
                      </v:group>
                      <v:shape id="Text Box 96727" o:spid="_x0000_s1098" type="#_x0000_t202" style="position:absolute;top:46507;width:56984;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IyQAAAN4AAAAPAAAAZHJzL2Rvd25yZXYueG1sRI9BSwMx&#10;FITvgv8hPMGLtFlr2dZt01KKgnop3fbi7bF53WzdvCxJtl3/vREEj8PMfMMs14NtxYV8aBwreBxn&#10;IIgrpxuuFRwPr6M5iBCRNbaOScE3BVivbm+WWGh35T1dyliLBOFQoAITY1dIGSpDFsPYdcTJOzlv&#10;MSbpa6k9XhPctnKSZbm02HBaMNjR1lD1VfZWwW76uTMP/enlYzN98u/Hfpuf61Kp+7thswARaYj/&#10;4b/2m1bwnM8mM/i9k66AXP0AAAD//wMAUEsBAi0AFAAGAAgAAAAhANvh9svuAAAAhQEAABMAAAAA&#10;AAAAAAAAAAAAAAAAAFtDb250ZW50X1R5cGVzXS54bWxQSwECLQAUAAYACAAAACEAWvQsW78AAAAV&#10;AQAACwAAAAAAAAAAAAAAAAAfAQAAX3JlbHMvLnJlbHNQSwECLQAUAAYACAAAACEA7UVfiMkAAADe&#10;AAAADwAAAAAAAAAAAAAAAAAHAgAAZHJzL2Rvd25yZXYueG1sUEsFBgAAAAADAAMAtwAAAP0CAAAA&#10;AA==&#10;" stroked="f">
                        <v:textbox style="mso-fit-shape-to-text:t" inset="0,0,0,0">
                          <w:txbxContent>
                            <w:p w:rsidR="00675B45" w:rsidRPr="00A62368" w:rsidRDefault="00675B45">
                              <w:pPr>
                                <w:pStyle w:val="FIGCAPTIOIN"/>
                                <w:jc w:val="center"/>
                                <w:rPr>
                                  <w:rFonts w:ascii="Calibri" w:eastAsia="Calibri" w:hAnsi="Calibri" w:cs="Calibri"/>
                                  <w:noProof/>
                                </w:rPr>
                              </w:pPr>
                              <w:bookmarkStart w:id="58" w:name="_Toc470387461"/>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4</w:t>
                              </w:r>
                              <w:r w:rsidRPr="006E7A3E">
                                <w:rPr>
                                  <w:b/>
                                  <w:bCs/>
                                  <w:noProof/>
                                </w:rPr>
                                <w:fldChar w:fldCharType="end"/>
                              </w:r>
                              <w:r w:rsidRPr="006E7A3E">
                                <w:rPr>
                                  <w:b/>
                                  <w:bCs/>
                                </w:rPr>
                                <w:t>:</w:t>
                              </w:r>
                              <w:r>
                                <w:t xml:space="preserve"> </w:t>
                              </w:r>
                              <w:r w:rsidRPr="006E7A3E">
                                <w:rPr>
                                  <w:bCs/>
                                </w:rPr>
                                <w:t>The Sensing System</w:t>
                              </w:r>
                              <w:bookmarkEnd w:id="58"/>
                            </w:p>
                          </w:txbxContent>
                        </v:textbox>
                      </v:shape>
                      <w10:wrap type="topAndBottom"/>
                    </v:group>
                  </w:pict>
                </mc:Fallback>
              </mc:AlternateContent>
            </w:r>
          </w:p>
        </w:tc>
      </w:tr>
    </w:tbl>
    <w:p w:rsidR="0058513F" w:rsidRDefault="007941DE">
      <w:r>
        <w:t xml:space="preserve">The second sensing system is comprised of two parts encapsulated by 3D printed components: an ultrasonic sensing system and an RGB camera. The main components of the ultrasonic sensing system </w:t>
      </w:r>
      <w:r w:rsidR="006E4495">
        <w:t xml:space="preserve">are </w:t>
      </w:r>
      <w:r>
        <w:t>a loudspeaker</w:t>
      </w:r>
      <w:r w:rsidR="006E4495">
        <w:t>(2)</w:t>
      </w:r>
      <w:r>
        <w:t xml:space="preserve"> and a </w:t>
      </w:r>
      <w:r w:rsidR="006E4495">
        <w:t xml:space="preserve">microphone(3) </w:t>
      </w:r>
      <w:r>
        <w:t xml:space="preserve">in </w:t>
      </w:r>
      <w:r w:rsidR="0092003F">
        <w:t>Fig.(</w:t>
      </w:r>
      <w:r>
        <w:rPr>
          <w:rFonts w:ascii="Cambria Math" w:eastAsia="Cambria Math" w:hAnsi="Cambria Math" w:cs="Cambria Math"/>
        </w:rPr>
        <w:t>4)</w:t>
      </w:r>
      <w:r w:rsidR="006E4495">
        <w:rPr>
          <w:rFonts w:ascii="Cambria Math" w:eastAsia="Cambria Math" w:hAnsi="Cambria Math" w:cs="Cambria Math"/>
        </w:rPr>
        <w:t>.</w:t>
      </w:r>
      <w:r>
        <w:t xml:space="preserve"> The speaker (XT25SC90-04, Tymphany, Denmark) has a highly flat frequency response ranging </w:t>
      </w:r>
      <w:r w:rsidR="006E4495">
        <w:rPr>
          <w:rFonts w:ascii="Cambria Math" w:eastAsia="Cambria Math" w:hAnsi="Cambria Math" w:cs="Cambria Math"/>
        </w:rPr>
        <w:t>1[</w:t>
      </w:r>
      <w:r>
        <w:rPr>
          <w:rFonts w:ascii="Cambria Math" w:eastAsia="Cambria Math" w:hAnsi="Cambria Math" w:cs="Cambria Math"/>
        </w:rPr>
        <w:t xml:space="preserve">𝑘𝐻𝑧] </w:t>
      </w:r>
      <w:r>
        <w:t xml:space="preserve">to </w:t>
      </w:r>
      <w:r w:rsidR="006E4495">
        <w:rPr>
          <w:rFonts w:ascii="Cambria Math" w:eastAsia="Cambria Math" w:hAnsi="Cambria Math" w:cs="Cambria Math"/>
        </w:rPr>
        <w:t>40[</w:t>
      </w:r>
      <w:r>
        <w:rPr>
          <w:rFonts w:ascii="Cambria Math" w:eastAsia="Cambria Math" w:hAnsi="Cambria Math" w:cs="Cambria Math"/>
        </w:rPr>
        <w:t>𝑘𝐻𝑧]</w:t>
      </w:r>
      <w:r>
        <w:t xml:space="preserve"> officially and as far as </w:t>
      </w:r>
      <w:r w:rsidR="006E4495">
        <w:rPr>
          <w:rFonts w:ascii="Cambria Math" w:eastAsia="Cambria Math" w:hAnsi="Cambria Math" w:cs="Cambria Math"/>
        </w:rPr>
        <w:t>120[</w:t>
      </w:r>
      <w:r>
        <w:rPr>
          <w:rFonts w:ascii="Cambria Math" w:eastAsia="Cambria Math" w:hAnsi="Cambria Math" w:cs="Cambria Math"/>
        </w:rPr>
        <w:t>𝑘𝐻𝑧]</w:t>
      </w:r>
      <w:r>
        <w:t xml:space="preserve"> in practice.  </w:t>
      </w:r>
    </w:p>
    <w:p w:rsidR="00126F3D" w:rsidRDefault="007941DE">
      <w:r>
        <w:lastRenderedPageBreak/>
        <w:t xml:space="preserve">The ultrasonic microphone is electro-static (CM16/CMP, Avisoft Bioacoustics, Germany). The signal to the ultrasonic loudspeaker has a custom electric circuit designed op-amp amplifier (PA12, Apex, USA) with a </w:t>
      </w:r>
      <w:r>
        <w:rPr>
          <w:rFonts w:ascii="Cambria Math" w:eastAsia="Cambria Math" w:hAnsi="Cambria Math" w:cs="Cambria Math"/>
        </w:rPr>
        <w:t>2×</w:t>
      </w:r>
      <w:r>
        <w:t xml:space="preserve"> to </w:t>
      </w:r>
      <w:r>
        <w:rPr>
          <w:rFonts w:ascii="Cambria Math" w:eastAsia="Cambria Math" w:hAnsi="Cambria Math" w:cs="Cambria Math"/>
        </w:rPr>
        <w:t>7×</w:t>
      </w:r>
      <w:r>
        <w:t xml:space="preserve"> gain and </w:t>
      </w:r>
      <w:r w:rsidR="00127996">
        <w:rPr>
          <w:rFonts w:ascii="Cambria Math" w:eastAsia="Cambria Math" w:hAnsi="Cambria Math" w:cs="Cambria Math"/>
        </w:rPr>
        <w:t>160[</w:t>
      </w:r>
      <w:r>
        <w:rPr>
          <w:rFonts w:ascii="Cambria Math" w:eastAsia="Cambria Math" w:hAnsi="Cambria Math" w:cs="Cambria Math"/>
        </w:rPr>
        <w:t>𝑘𝐻𝑧]</w:t>
      </w:r>
      <w:r>
        <w:t xml:space="preserve"> bandwidth. The microphone has an adjustable amplifier and power supply (CMPA405V, Avisoft Bioacoustics, Germany) supplying </w:t>
      </w:r>
      <w:r w:rsidR="00127996">
        <w:rPr>
          <w:rFonts w:ascii="Cambria Math" w:eastAsia="Cambria Math" w:hAnsi="Cambria Math" w:cs="Cambria Math"/>
        </w:rPr>
        <w:t>200[</w:t>
      </w:r>
      <w:r>
        <w:rPr>
          <w:rFonts w:ascii="Cambria Math" w:eastAsia="Cambria Math" w:hAnsi="Cambria Math" w:cs="Cambria Math"/>
        </w:rPr>
        <w:t>𝑉]</w:t>
      </w:r>
      <w:r>
        <w:t xml:space="preserve"> polarization voltage.  </w:t>
      </w:r>
    </w:p>
    <w:p w:rsidR="008865D3" w:rsidRDefault="007941DE">
      <w:r>
        <w:t xml:space="preserve">The output to the loudspeaker and the input from the microphone is processed by a Data Acquisition (DAQ) device (USB-6210, National Instruments, USA) capable of </w:t>
      </w:r>
      <w:r w:rsidR="006E4495">
        <w:rPr>
          <w:rFonts w:ascii="Cambria Math" w:eastAsia="Cambria Math" w:hAnsi="Cambria Math" w:cs="Cambria Math"/>
        </w:rPr>
        <w:t>16[</w:t>
      </w:r>
      <w:r>
        <w:rPr>
          <w:rFonts w:ascii="Cambria Math" w:eastAsia="Cambria Math" w:hAnsi="Cambria Math" w:cs="Cambria Math"/>
        </w:rPr>
        <w:t>bits]</w:t>
      </w:r>
      <w:r>
        <w:t xml:space="preserve">, </w:t>
      </w:r>
      <w:r w:rsidR="006E4495">
        <w:rPr>
          <w:rFonts w:ascii="Cambria Math" w:eastAsia="Cambria Math" w:hAnsi="Cambria Math" w:cs="Cambria Math"/>
        </w:rPr>
        <w:t>250</w:t>
      </w:r>
      <w:r>
        <w:rPr>
          <w:rFonts w:ascii="Cambria Math" w:eastAsia="Cambria Math" w:hAnsi="Cambria Math" w:cs="Cambria Math"/>
        </w:rPr>
        <w:t>[kHz]</w:t>
      </w:r>
      <w:r>
        <w:t xml:space="preserve"> analog input and output sample rate. The RGB camera is used for comparison to the sonar data. It is (HD Webcam C615, Logitech, Switzerland) working at </w:t>
      </w:r>
      <w:r>
        <w:rPr>
          <w:rFonts w:ascii="Cambria Math" w:eastAsia="Cambria Math" w:hAnsi="Cambria Math" w:cs="Cambria Math"/>
        </w:rPr>
        <w:t>640 × 480</w:t>
      </w:r>
      <w:r>
        <w:t xml:space="preserve"> resolution in trigger mode. </w:t>
      </w:r>
    </w:p>
    <w:p w:rsidR="0058513F" w:rsidRPr="00604EFF" w:rsidRDefault="007941DE" w:rsidP="006E7A3E">
      <w:pPr>
        <w:pStyle w:val="Heading3"/>
      </w:pPr>
      <w:bookmarkStart w:id="59" w:name="_Toc469494668"/>
      <w:bookmarkStart w:id="60" w:name="_Toc469575386"/>
      <w:r w:rsidRPr="006E7A3E">
        <w:t>3.1.3</w:t>
      </w:r>
      <w:r w:rsidRPr="006E7A3E">
        <w:rPr>
          <w:rFonts w:eastAsia="Arial"/>
        </w:rPr>
        <w:t xml:space="preserve"> </w:t>
      </w:r>
      <w:r w:rsidRPr="00604EFF">
        <w:t>Data acquisition apparatus</w:t>
      </w:r>
      <w:bookmarkEnd w:id="59"/>
      <w:bookmarkEnd w:id="60"/>
      <w:r w:rsidRPr="00604EFF">
        <w:t xml:space="preserve"> </w:t>
      </w:r>
    </w:p>
    <w:p w:rsidR="0058513F" w:rsidRDefault="007941DE" w:rsidP="006E7A3E">
      <w:r>
        <w:t xml:space="preserve">The data acquisition and signal processing is carried on by MATLAB (Mathworks, USA). For the sensory apparatus 1.0 system, the data was recorded continually to a </w:t>
      </w:r>
      <w:r>
        <w:rPr>
          <w:rFonts w:ascii="Cambria Math" w:eastAsia="Cambria Math" w:hAnsi="Cambria Math" w:cs="Cambria Math"/>
        </w:rPr>
        <w:t>1</w:t>
      </w:r>
      <w:r>
        <w:t xml:space="preserve"> second ring buffer WAV file by USGH Recorder software (Avisoft Bioacoustics, Germany). The WAV file was sampled by MATLAB whenever it triggered for a new sample. This method has slowed down the real time capabilities of the system and affected the recorded data forcing a new solution for data acquisition</w:t>
      </w:r>
      <w:r w:rsidR="00DF2895">
        <w:t>.</w:t>
      </w:r>
      <w:r w:rsidR="00DF2895" w:rsidDel="00DF2895">
        <w:t xml:space="preserve"> </w:t>
      </w:r>
      <w:r>
        <w:t xml:space="preserve">Using the NI-6218 DAQ together with the Data Acquisition Toolbox™ has granted the capability to sample the ultrasonic data directly to MATLAB at </w:t>
      </w:r>
      <w:r w:rsidR="009E4E85">
        <w:rPr>
          <w:rFonts w:ascii="Cambria Math" w:eastAsia="Cambria Math" w:hAnsi="Cambria Math" w:cs="Cambria Math"/>
        </w:rPr>
        <w:t>10[</w:t>
      </w:r>
      <w:r>
        <w:rPr>
          <w:rFonts w:ascii="Cambria Math" w:eastAsia="Cambria Math" w:hAnsi="Cambria Math" w:cs="Cambria Math"/>
        </w:rPr>
        <w:t>Hz</w:t>
      </w:r>
      <w:r w:rsidR="009E4E85">
        <w:rPr>
          <w:rFonts w:ascii="Cambria Math" w:eastAsia="Cambria Math" w:hAnsi="Cambria Math" w:cs="Cambria Math"/>
        </w:rPr>
        <w:t>]</w:t>
      </w:r>
      <w:r>
        <w:t xml:space="preserve">. </w:t>
      </w:r>
    </w:p>
    <w:tbl>
      <w:tblPr>
        <w:tblStyle w:val="TableGrid0"/>
        <w:tblpPr w:leftFromText="180" w:rightFromText="180" w:vertAnchor="page" w:horzAnchor="margin" w:tblpY="207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83"/>
      </w:tblGrid>
      <w:tr w:rsidR="00092DB0" w:rsidTr="006E7A3E">
        <w:trPr>
          <w:trHeight w:val="6794"/>
        </w:trPr>
        <w:tc>
          <w:tcPr>
            <w:tcW w:w="11083" w:type="dxa"/>
          </w:tcPr>
          <w:p w:rsidR="009C7241" w:rsidRDefault="009C7241" w:rsidP="009C7241">
            <w:pPr>
              <w:ind w:left="0" w:firstLine="0"/>
            </w:pPr>
            <w:bookmarkStart w:id="61" w:name="_Toc469494669"/>
            <w:bookmarkStart w:id="62" w:name="_Toc469575387"/>
          </w:p>
        </w:tc>
      </w:tr>
    </w:tbl>
    <w:p w:rsidR="00CF2793" w:rsidRDefault="009C7241" w:rsidP="006E7A3E">
      <w:pPr>
        <w:pStyle w:val="Heading3"/>
      </w:pPr>
      <w:r>
        <w:rPr>
          <w:noProof/>
        </w:rPr>
        <w:t xml:space="preserve"> </w:t>
      </w:r>
      <w:r w:rsidR="00604EFF">
        <w:rPr>
          <w:noProof/>
        </w:rPr>
        <mc:AlternateContent>
          <mc:Choice Requires="wpg">
            <w:drawing>
              <wp:anchor distT="0" distB="0" distL="114300" distR="114300" simplePos="0" relativeHeight="251802624" behindDoc="0" locked="0" layoutInCell="1" allowOverlap="1" wp14:anchorId="3FCC1AB7" wp14:editId="1685373C">
                <wp:simplePos x="0" y="0"/>
                <wp:positionH relativeFrom="column">
                  <wp:posOffset>-138430</wp:posOffset>
                </wp:positionH>
                <wp:positionV relativeFrom="paragraph">
                  <wp:posOffset>702310</wp:posOffset>
                </wp:positionV>
                <wp:extent cx="7362825" cy="4114800"/>
                <wp:effectExtent l="0" t="0" r="9525" b="0"/>
                <wp:wrapTopAndBottom/>
                <wp:docPr id="96728" name="Group 96728"/>
                <wp:cNvGraphicFramePr/>
                <a:graphic xmlns:a="http://schemas.openxmlformats.org/drawingml/2006/main">
                  <a:graphicData uri="http://schemas.microsoft.com/office/word/2010/wordprocessingGroup">
                    <wpg:wgp>
                      <wpg:cNvGrpSpPr/>
                      <wpg:grpSpPr>
                        <a:xfrm>
                          <a:off x="0" y="0"/>
                          <a:ext cx="7362825" cy="4114800"/>
                          <a:chOff x="-76200" y="-247650"/>
                          <a:chExt cx="7362825" cy="4114800"/>
                        </a:xfrm>
                      </wpg:grpSpPr>
                      <wpg:grpSp>
                        <wpg:cNvPr id="96729" name="Group 96729"/>
                        <wpg:cNvGrpSpPr/>
                        <wpg:grpSpPr>
                          <a:xfrm>
                            <a:off x="-76200" y="-247650"/>
                            <a:ext cx="7362825" cy="3371850"/>
                            <a:chOff x="-76201" y="-247650"/>
                            <a:chExt cx="7362825" cy="3371850"/>
                          </a:xfrm>
                        </wpg:grpSpPr>
                        <pic:pic xmlns:pic="http://schemas.openxmlformats.org/drawingml/2006/picture">
                          <pic:nvPicPr>
                            <pic:cNvPr id="96730" name="Picture 96730"/>
                            <pic:cNvPicPr/>
                          </pic:nvPicPr>
                          <pic:blipFill>
                            <a:blip r:embed="rId68" cstate="print">
                              <a:extLst>
                                <a:ext uri="{28A0092B-C50C-407E-A947-70E740481C1C}">
                                  <a14:useLocalDpi xmlns:a14="http://schemas.microsoft.com/office/drawing/2010/main" val="0"/>
                                </a:ext>
                              </a:extLst>
                            </a:blip>
                            <a:stretch>
                              <a:fillRect/>
                            </a:stretch>
                          </pic:blipFill>
                          <pic:spPr>
                            <a:xfrm>
                              <a:off x="66675" y="-247650"/>
                              <a:ext cx="6738620" cy="3151505"/>
                            </a:xfrm>
                            <a:prstGeom prst="rect">
                              <a:avLst/>
                            </a:prstGeom>
                          </pic:spPr>
                        </pic:pic>
                        <wps:wsp>
                          <wps:cNvPr id="96731" name="Text Box 2"/>
                          <wps:cNvSpPr txBox="1">
                            <a:spLocks noChangeArrowheads="1"/>
                          </wps:cNvSpPr>
                          <wps:spPr bwMode="auto">
                            <a:xfrm>
                              <a:off x="-76201" y="2190750"/>
                              <a:ext cx="7362825" cy="933450"/>
                            </a:xfrm>
                            <a:prstGeom prst="rect">
                              <a:avLst/>
                            </a:prstGeom>
                            <a:solidFill>
                              <a:srgbClr val="FFFFFF"/>
                            </a:solidFill>
                            <a:ln w="9525">
                              <a:noFill/>
                              <a:miter lim="800000"/>
                              <a:headEnd/>
                              <a:tailEnd/>
                            </a:ln>
                          </wps:spPr>
                          <wps:txbx>
                            <w:txbxContent>
                              <w:p w:rsidR="00675B45" w:rsidRDefault="00675B45" w:rsidP="006E7A3E">
                                <w:pPr>
                                  <w:tabs>
                                    <w:tab w:val="left" w:pos="3969"/>
                                    <w:tab w:val="left" w:pos="7513"/>
                                  </w:tabs>
                                  <w:ind w:left="1276" w:right="192" w:firstLine="0"/>
                                  <w:jc w:val="left"/>
                                </w:pPr>
                                <w:r>
                                  <w:t>(a) Recording Signal</w:t>
                                </w:r>
                                <w:r>
                                  <w:tab/>
                                  <w:t xml:space="preserve"> (b) Frequency-Time Spectrogram</w:t>
                                </w:r>
                                <w:r>
                                  <w:tab/>
                                  <w:t xml:space="preserve"> (c) Frequency-Distance Spectrogram</w:t>
                                </w:r>
                              </w:p>
                            </w:txbxContent>
                          </wps:txbx>
                          <wps:bodyPr rot="0" vert="horz" wrap="square" lIns="91440" tIns="45720" rIns="91440" bIns="45720" anchor="t" anchorCtr="0">
                            <a:noAutofit/>
                          </wps:bodyPr>
                        </wps:wsp>
                      </wpg:grpSp>
                      <wps:wsp>
                        <wps:cNvPr id="96732" name="Text Box 96732"/>
                        <wps:cNvSpPr txBox="1"/>
                        <wps:spPr>
                          <a:xfrm>
                            <a:off x="1600201" y="2981325"/>
                            <a:ext cx="3486150" cy="885825"/>
                          </a:xfrm>
                          <a:prstGeom prst="rect">
                            <a:avLst/>
                          </a:prstGeom>
                          <a:solidFill>
                            <a:prstClr val="white"/>
                          </a:solidFill>
                          <a:ln>
                            <a:noFill/>
                          </a:ln>
                          <a:effectLst/>
                        </wps:spPr>
                        <wps:txbx>
                          <w:txbxContent>
                            <w:p w:rsidR="00675B45" w:rsidRPr="005B0371" w:rsidRDefault="00675B45" w:rsidP="006E7A3E">
                              <w:pPr>
                                <w:pStyle w:val="FIGCAPTIOIN"/>
                                <w:jc w:val="center"/>
                              </w:pPr>
                              <w:bookmarkStart w:id="63" w:name="_Toc470387462"/>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5</w:t>
                              </w:r>
                              <w:r w:rsidRPr="006E7A3E">
                                <w:rPr>
                                  <w:b/>
                                  <w:bCs/>
                                </w:rPr>
                                <w:fldChar w:fldCharType="end"/>
                              </w:r>
                              <w:r w:rsidRPr="005B0371">
                                <w:t xml:space="preserve">: </w:t>
                              </w:r>
                              <w:r w:rsidRPr="006E7A3E">
                                <w:t>Basic Data Processing Steps</w:t>
                              </w:r>
                              <w:bookmarkEnd w:id="63"/>
                            </w:p>
                            <w:p w:rsidR="00675B45" w:rsidRPr="00D65D12" w:rsidRDefault="00675B45" w:rsidP="006E7A3E">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CC1AB7" id="Group 96728" o:spid="_x0000_s1099" style="position:absolute;left:0;text-align:left;margin-left:-10.9pt;margin-top:55.3pt;width:579.75pt;height:324pt;z-index:251802624;mso-position-horizontal-relative:text;mso-position-vertical-relative:text;mso-width-relative:margin;mso-height-relative:margin" coordorigin="-762,-2476" coordsize="73628,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qG+osQQAAGgMAAAOAAAAZHJzL2Uyb0RvYy54bWy8V9tu4zYQfS/QfxD0&#10;7liSZcsW4iy8zgULpLtBk2KfaYmyiJVElqJjp0X/vWdI2fElQbJBUQOxh+RwOHPmzJA5/7SpK++R&#10;61bIZuqHZ4Hv8SaTuWiWU/+Ph+ve2Pdaw5qcVbLhU/+Jt/6ni19/OV+rlEeylFXOtQcjTZuu1dQv&#10;jVFpv99mJa9ZeyYVb7BYSF0zg6Fe9nPN1rBeV/0oCEb9tdS50jLjbYvZS7foX1j7RcEz860oWm68&#10;aurDN2O/tf1e0Hf/4pylS81UKbLODfYBL2omGhy6M3XJDPNWWpyYqkWmZSsLc5bJui+LQmTcxoBo&#10;wuAomhstV8rGskzXS7WDCdAe4fRhs9nXxzvtiXzqT0ZJhGQ1rEaa7MmemwJEa7VMoXmj1b26093E&#10;0o0o6k2ha/pFPN7Ggvu0A5dvjJdhMhmMonE09L0Ma3EYxuOggz8rkSPa10tGyKnvQaEXxclouFO4&#10;esNIf+tDn1zdebYb7ELYC3ZyGuyE+PCTwb7m9ItxDwZJOH4Oaz/u8N1x7xl5JW4lshR/HWEgnRDm&#10;7cLCLrPS3O+M1O+yUTP9Y6V64LZiRixEJcyTrVOwmJxqHu9Edqfd4IB7A+TdcQ8adDCxD5NICG0k&#10;XdqJYZ/GB4YWlVDXoqqIgiR3LqPMj8rkhahdCV7KbFXzxrieonkF72XTlkK1vqdTXi84SkR/yZGl&#10;DP3MoEaUFo2xRY9U37aGTqek27L/OxrPgmASfe7Nh8G8FwfJVW82iZNeElwlcRCPw3k4/4d2h3G6&#10;avmtzFh1qUTnOmZPnH+xxrtu6LqH7ULeI7O9jpCyDm1/rYuYIoTI19ZobrKSxALg/Y5e6fbsFizS&#10;z+AS7i3qn3YcVfxoNEpQ2seFu60BZHKM0na1PwiH4TAYUmZ39GWp0q254bL2SADU8MZiyx7ht1Pd&#10;qnQUcK5YH+EZ1S2ukHabfIzehyBdIC813/uSKQ4XyOwhU8EBx9QHiu+z3HiR6xtWkTqkZzaYxn1o&#10;Q2gVsvuj9Ro5L1mz5DOt5brkLIeHoYWhO4O2ugMpNm+x/k3mIBpbGWkNHYFuO49rG1E4CZJtX9mi&#10;ftBxJ4NB7BQ+CjoYIyuRbwut1cvFvNKObtf206X0QK1qvDUulyE6P/GmkbQf+WRpLQyu/krUUx9X&#10;AT60naUEzFWTW9kwUTkZTlcNEk9IucSTZDaLjb28cHNhA00tZP4E7LQEiUA4PE0glFL/5XtrXPNT&#10;v/1zxaitVV8a4D8J4xhqxg7iYUIk1fsri/0V1mQwNfWN7zlxbuxbwkU2Q54KYcn67EnnM4hppe5y&#10;+h/ZGp2wlRrr64ztcHQgnxR6OAoCvFRsqUeTcThAXm2qtqQbxOMRytuV+ng8pCsfCv8R6agF7Ei3&#10;LsGgzvgR5w6o1nEHzdA+CLt+8hqTujfACZNalV0LHH/LWnPHNF6JHb2+gWNFJcFy2Um+R4R7af4t&#10;Ou6ouKMhBEdBCM2qnks0d8APb6xIeqbaioWW9Xf0sxmRHkuv8dXDgzrjs5lVcpf1bXOvcMW7jkUw&#10;P2y+M626dmyQ3q9y2xJZetSVne7PVAGes5YU3dOb3sv7Y1srz/8gXPwL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twTkh4QAAAAwBAAAPAAAAZHJzL2Rvd25yZXYueG1sTI9Ba8JA&#10;FITvhf6H5RV6080qJpJmIyJtT1KoFkpvz+SZBLNvQ3ZN4r/vemqPwwwz32SbybRioN41ljWoeQSC&#10;uLBlw5WGr+PbbA3CeeQSW8uk4UYONvnjQ4ZpaUf+pOHgKxFK2KWoofa+S6V0RU0G3dx2xME7296g&#10;D7KvZNnjGMpNKxdRFEuDDYeFGjva1VRcDlej4X3EcbtUr8P+ct7dfo6rj++9Iq2fn6btCwhPk/8L&#10;wx0/oEMemE72yqUTrYbZQgV0HwwVxSDuCbVMEhAnDclqHYPMM/n/RP4LAAD//wMAUEsDBAoAAAAA&#10;AAAAIQDb+BorbygFAG8oBQAUAAAAZHJzL21lZGlhL2ltYWdlMS5wbmeJUE5HDQoaCgAAAA1JSERS&#10;AAAIowAABAoIBgAAAJbzK/AAAAABc1JHQgCuzhzpAAAABGdBTUEAALGPC/xhBQAA/7pJREFUeF7s&#10;vQmYLEWZtl3+g8jOAQ47sgkKioKKGwKCOiMuKCr64einOC7juOLGOKijM67AIK44itvoKO6oiCsi&#10;iCyKCIoKCMi+yS4giPr5551dT/F0dGRVdZ8+53T3ee7req/KiuWNN96IjMyKyozohRBCCCGEEEII&#10;IYQQQgghhBBCCCGEMFvcrf8ZQgghhBBCCPOZNRpZPHHYW6mRzSYOW7bsf9a4o5GrJw57tzZyXSMX&#10;t99CCCGEEEJYscg9dQghhBBCmDXyMEoIIYQQQghhPrBKI0yAS+5VfNek+WzBBDoT6ppIP6+Rcxv5&#10;VSMXNBJCCCGEEMJ8I/fUIYQQQghhmZGHUUIIIYQQQghzjY0aeXgjD25kp0Z27ofNFXjbk0n0sxr5&#10;df/4Z40wyR5CCCGEEMJcIPfUIYQQQghhuZKHUUIIIYQQQgjLk0WNMDGuiXKOfTnw+QQT57zlqQn1&#10;7zRyeSMhhBBCCCEsTXJPHUIIIYQQ5hx5GCWEEEIIIYSwrGGSfK9GntgIE+ULGSbRv9nIdxv5MQEh&#10;hBBCCCHMArmnDiGEEEIIIYQQQgghhLBCs0Yj+zZyZCNXNfK3FVSubeSTjeALfBJCCCGEEMK45J56&#10;QnJPHUIIIYQQQgghhBBCCCswixs5oJHvN3J7I7WJ5BVZ8Am+wUfbNBJCCCGEEEJJ7qmHS+6pQwgh&#10;hBBCCCGEEEIIYQXhsY0c1Ugmy6cn5zTyhkbY7z+EEEIIIazY5J56ZpJ76hBCCCGEEEIIIYQQQlhA&#10;bNYIk74XNVKbFI6ML/zh8OFGtmskhBBCCCGsOOSeevYk99QhhBBCCCGEEEIIIYQwT1mpkX0aOaaR&#10;PzdSmwSOLJl8u5G9GgkhhBBCCAuT3FMvfck9dQghhBBCCCGEEEIIIcwDmDDfv5HzG6lN9kZmX1hu&#10;/CWNrNJICCGEEEKY/+SeetlL7qlDCCGEEEIIIYQQQghhDpIJ8+UvNzbyrkZYwj2EEEIIIcw/ck+9&#10;/CX31CGEEEIIIYQQQgghhDAHyIT53BOWcP9kI5lADyGEEEKYH+Seeu5J7qlDCCGEEEIIIYQQQghh&#10;OZEJ87kttzfypkay1HgIIYQQwtwl99RzW3JPHUIIIYQQQgghhBBCCMuInRo5tZHaZG1k7gl/buzT&#10;SAghhBBCmDvknnp+Se6pQwghhBBCCCGEEEIIYSmxqJHDG2HJ6toEbWRuy7cb2a6REEIIIYSw/Mg9&#10;9fyW3FOHEEIIIcwSd+t/hhBCCCGEEFZsntPIoY1s1H6bH9zRyOV9ubj/eUUjhCNXNyJubeS6icMW&#10;9oZn736gzlqWe3EjWzSyZV9Ixx8K84W/NPJfjRzcyE0EhBBCCCGEZUbuqSfIPXUIIYQQQsjDKCGE&#10;EEIIIazg8NbfBxp5bPttbsIE8M8aOauRnzRyQSNMkvtE+NKEiXNNpO/QyIMb2bkRJtXnKvxp8PpG&#10;/rf9FkIIIYQQlia5px5N7qlDCCGEEEIIIYQQQghhBeENjcy15cNvaYSlsd/WCHu2b9PIXIU3Pp/U&#10;yJsaObqRyxqp1Wl5yqmNMNkfQgghhBCWDrmnXjJyTx1CCCGEEEIIIYQQQggLBCZ8mZyuTbQuDzmn&#10;EZYz501SLe09X+Gt2Nc18v1Gbm+kVt9lLfwZwZLxIYQQQghh9sg99dIj99QhhBBCCCGEEEIIIYQw&#10;z9ijkeX9tiETucc08pJGWKZ7obJGI7zl+eFGLmqk5otlKYc3oj39QwghhBDCzMk99bIj99QhhBBC&#10;CCGEEEIIIYQwh2HC9K2NLM8lxH/YyP6NMKG8IvLwRj7QyLWN1PyzLIQ22KiREEIIIYQwfXJPvfzJ&#10;PXUIIYQQQgghhBBCCCHMEZgoZYnr2kTq0pbzG2H/980aCRPwJwZ793+pkeWx7PhVjTCJH0IIIYQQ&#10;xif31HOL3FOHEEIIIYQQQgghhBDCcmTnRpgorU2gLi1hMphltHdtJAxncSMsrc4fDDVfLi3hbd6X&#10;NxJCCCGEEEaTe+q5Te6pQwghhBBCCCGEEEIIYRmyVyPsJV+bOF0awoQ5e6hnyeqZwZudZzZS8+3S&#10;ks80sqIu8R5CCCGEMA65p55f5J46hBBCCCGEEEIIIYQQliLsI7+s9rLPhPns8thG2Ie+5uulIUzW&#10;b9NICCGEEEKYTO6p5y+5pw4hhBBCCCGEEEIIIYRZhv3kaxOksy2ZMF+6sBz8MY3UfD/bwrLz2zUS&#10;QgghhBAmyD31wiD31CGEEEIIIYQQQgghhLCErNQI+8rXJkZnUzJhvmxhafhzGqm1xWxKJs9DCCGE&#10;EHJPvVDJPXUIIYQQQgghhBBCCCHMACbNv9RIbUJ0NuWTjWTCfNlD+x7QyI2N1NpltiST5yGEEEJY&#10;kck99cIm99QhhBBCCCGEEEIIIYQwDZbFpPlljTypkbB8WdwIb+r+uZFaO82G8MZo/hwJIYQQwopG&#10;7qlXHHJPHUIIIYQQQgghhBBCCGPwgUZqE6CzJby5uaiRMHdg7/uzG6m112xIJs9DCCGEsKKRe+oV&#10;j9xThxBCCCGEEEIIIYQQQgdva6Q28Tkbkjc35zarNLI0/zRh8py3RkMIIYQQFjq5p15xyT11CCGE&#10;EEIIIYQQQgghFLDfeW3CczYkb27OH/hz49pGau24pHJSI2s0EkIIIYSwUMk9dYDcU4cQQgghhBBC&#10;CCGEEELDvo3UJjqXVK5qJG9uzj942/KYRmptuqSSyfMQQgghLFRyTx2c3FOHEEIIIYQQQgghhBBW&#10;aPZq5M+N1CY5l0RYQnrLRsL85XWNLI2+weT5So2EEEIIISwUck8dusg9dQghhBBCCCGEEEIIYYVj&#10;s0aWxvLRTIxmCfGFAW/h3tJIrZ2XRA5vJIQQQghhIZB76jCK3FOHEEIIIYQQQgghhBBWGHiLjgnu&#10;2qTmkshRjeQNvYXFTo2wPHytvZdE9mskhBBCCGE+k3vqMC65pw4hhBBCCCGEEEIIIawQ8BZdbTJz&#10;SeTQRsLCZKNGzmyk1u4zFd4O3aaREEIIIYT5Su6pw3TIPXUIIYQQQgghhBBCCGFBs08jtYnMmQp7&#10;oL+8kbCwWaORYxqp9YGZytmNoDeEEEIIYb6Re+owE3JPHUIIIYQQQgghhBBCWJBs2ciNjdQmMWci&#10;vInHRHxYMWC5+C81UusLM5UjGwkhhDA9FjXCNT1/PoawfMg9dVgSck8dQgghhBBCCCGEEEJYUDDp&#10;eXojtcnLmQhvbz62kbBiwR+fJzVS6xMzlfSjEMKKDg+X8Ef0uxrZjIARvK0RjaG8Ef+ZRl7XCOMp&#10;ukIIS4/cU4fZIPfUIYQQQgghhBBCCCGEBYP/cTUbsn8jYcVktifPL2pknLf7eQu5FP4QCiGE+ciu&#10;jfDwyamN+Jg4zuoIn2zE85RyfiO8dc+WH4sbCSHMHrmnDrNF7qlDCCGEEEIIIYQQQgjznm0aub2R&#10;2qTlTOStjYSFD5PSOzWyRyF7NfKGRniTt9Y/ZiJXNcIEumTcpe/p1z9sZKNGQghhrrNdI/yRfVkj&#10;tTENGecaO53tHRgnj2rk4Y2EEJaM3FOHmZB76hBCCCGEEEIIIYQQwoLl243UJh1nIryNHRY2TJgf&#10;2shs/tmytIWJd/4gCiGEuciTGuFPvtr4VQoPmoxiXF2lsKUPq6VkK58QZkbuqcN0yD11CCGEEEII&#10;IYQQQghhQcMfYLWJxpnI9xvJEs4Lnw83Umv/uS7YHUIIcwWul2y5c2YjtTGrS85pZBQ8VFLLO67w&#10;x+iRjbA1QwhhPHJPHaZL7qlDCCGEEEIIIYQQQggLllUaOb+R2iTjdIU/x8bZgzzMb/ZrpNb+80Fu&#10;aSSEEOYCbL0w3YdQXLh+D4OtF2r5piuMmwc0kj/FQxhO7qnDdMk9dQghhBBCCCGEEEIIYUHzpkZq&#10;E4zTFZZr3qyRsPA5vJFaH5gvEkIIy5OdGpnpFjouOzcyjNne8uHURrA9hFAn99RhuuSeOoQQQggh&#10;hBBCCCGEsGBh6f3Z+rOKZcnDisEnG6n1gfkg9PcQQlgebNPIUY3UxqaZyP6NDKOWZ0nlz428rZFR&#10;q7KEsKKRe+owE3JPHUIIIYQQQgghhBBCWLDM1h7ln2kkrDi8q5FaP5gPcnQjIYSwLFncCG+/8yBH&#10;bVyaqaCzC1ZVYJueyxqp5V1SYQuRPRoJIUyQe+owE3JPHUIIIYQQQgghhBBCWJDw59hsvMF5bSPo&#10;CisOtPeNjdT6w1yX5zQSQgjLAlYPeWsjszleoos/AA9oZNwtcxY18thGXtfIlxo5v5Ga7pkIdoSw&#10;opN76jBTck8dQgghhBBCCCGEEEJYkMzWvvb7NRJWPN7QSK0/zGXhj6I1GgkhhKXNCxu5qpHaWDRd&#10;4Q9qVkHZuZHZggdUXtLImY3UyhxX2LInhBWd3FOHJSH31CGEEEIIIYQQQgghhAUFb2vPxp9kxzQS&#10;Vlz4c7TWL+aqZDnxEMKy4qhGauPQdOSHjezTyEqNLE0e3sgnG5nuyg7UMYQVndxTh9kg99QhhBBC&#10;CCGEEEIIIYQFA29s1yYWpyO3NLJZI2HFZj5NnvOnbgghLAu2aeTPjdTGolHCQyh7NLKsYbUUtt1h&#10;JZaaXS4nNcKf8CGs6OSeOswWuacOIYQQQgghhBBCCCEsCM5upDaxOB15eSMhwHyYPOePnvxxGkJY&#10;lkx3bGTLnL0aWd4sbuQzjdRsRM5vZKNGQgi5pw6zS+6pQwghhBBCCCGEEEII8xr+6KpNLE5H+MMs&#10;BGeuT57zx2oIIcwW42ydwwMbNzZSG5NcLmpk/0bmGtwvYJvbSn22aySEkHvqsHTIPXUIIYQQQggh&#10;hBBCCGHewh7ftYnF6chc/NMsLH/m8uR5lhMPIcwGvA3+pkZ4SIMVREbx1kZqYxLCgx2va2Quv2G+&#10;RiOHNsKWQ8jy2D4ohLlK7qnD0iL31CGEEEIIIYQQQgghhHkHf3ixtHJtYnFcuaqRLM0cupiLk+dZ&#10;TjyEsKSwEgp/GnMN1NjCeDcKxh7Pg9zeyLsaWdTIfGHfRqb7p/l8ql8I0yX31GFpk3vqEEIIIYQQ&#10;QgghhBDCvII32WoTi9MR3ggPYRhzbfI8y4mHEJYErp1nN1KOLawUsk0jo3hhI0r/yUY2a2Qhw0Mo&#10;x/QlhIVK7qnDsiD31CGEEEIIIYQQQgghhHkDf4LVJhbHFd7mzpvOYRzm0uR5lhMPIcyEhzfyw0Zq&#10;44rkqEZGwaoqH25kp/bbwmaHRs5vRP7JFiRhoZJ76rCsyD11CCGEEEIIIYQQQghhzsOfYdc2UptY&#10;HFc+0EgI4zIXJs+znHgIYbqw2smXGqmNKTXZuZHQ6z2nkXLbkhsbWegrwYQVj9xTh2VN7qlDCCGE&#10;EEIIIYQQQghzmj0aqU0sTkfG2Y4gBGd5T57z5nIIIYzDRo3wBzHb6dTGky5h9ZQVGf6YP7SRmm+Q&#10;7zcSwkIi99RheZB76hBCCCGEEEIIIYQQwpxlSScwj24khJmwPCfPH9tICCEMgze939oIq3jUxpFx&#10;ZK9GVkR4gGfUVkbIyxsJYaGQe+qwvMg9dQghhBBCCCGEEEIIYU5yWSO1icVx5UmNhDBTlsfkOUvo&#10;88Z+CCHUYHx4SSNXNVIbQ6YjpzayInJUIzV/lMKDPosbCWEhkHvqsDzJPXUIIYQQQgghhBBCCGFO&#10;wR9AtYnFceX2RtZoJIQlYVlPnh/ZSAgh1NinkfMbqY0d0xG29GHrgs0aWRHZspFxV5ThGhDCfCf3&#10;1GEukHvqEEIIIYQQQgghhBDCnIE3MGsTi+PKtxsJYTZYlpPnWU48hFCyayMnNVIbM6YrXBt3amRF&#10;Z/9Gav4phQd3tmkkhPlM7qnDXCH31CGEEEIIIYQQQgghhDnBGxqpTSyOK2xjEMJssSwmz7OceAjB&#10;4SGIoxupjRfTlTMb2aORcBfj+vZLjYQwn8k9dZhL5J46hBBCCCGEEEIIIYSw3OHPn9rk4riyXSMh&#10;zCZLe/I8y4mHEIDtMD7cCKty1MaK6Qjb+jynkTAVti4Zd7uehzcSwnwl99RhrpF76hBCCCGEEEII&#10;IYQQwnKFP9Bqk4vjCG/DhbA0WJqT51lOPIQAvM29JNdAhOvgAY2s0kjo5k2N1PxXyg8bCWG+knvq&#10;MBfJPXUIIYQQQgghhBBCCGG5sKiR2sTiuMLS+yEsLZbG5HmWEw8hOPs2UhsrRsntjbytEa6jYTQ8&#10;rHNVIzVflrJPIyHMN3JPHeYyuacOIYQQQgghhBBCCCEsc3ZtpDa5OK6wN34IS5PZnjxHXwghOKc3&#10;UhsvasKWPp9sZKNGwvTYv5GaT0s5p5H8wRnmG7mnDnOd3FOHEEIIIYQQQgghhBCWKWwtUJtcHFey&#10;NHNYFszm5Dl/FoUQVhzG2T5nj0Zq40UpxzSyQyNhZvCACQ+a1HxbyksaCWE+kXvqMB/IPXUIIYQQ&#10;QgghhBBCCGGZ8dZGapOL48p2jYSwLJiNyfPLGgkhrBhs0wjbXpzZfhsND5rUxg2ElVN4YCUsOWzB&#10;U/NxKWzps0YjIcwXck8d5gu5pw4hhBBCCCGEEEIIISwTlnQycpw3zkOYLZa0v5I/hLCwYfucDzfC&#10;djo69/drZBSseOJ5kPMb2beRMLv8sBH3c5fw534I84XcU4f5RO6pQwghhBBCCCGEEEIIS51PNlKb&#10;YBxHeGs5hGXNkkyeZznxEBYuixrh4YXbGynPfR4qYYuYUeiayPXt5Y2MkydMn4c3UrZRTW5phIeL&#10;QpgP5J46zDdyTx1CCCGEEEIIIYQQQliqsIVBbYJxHDm1kRCWBzOZPM9y4iEsTHhghAdH+DO3du5L&#10;XtLIKHjwgQdaeLAlLF2+1EitnUo5spEQ5gO5pw7zkdxThxBCCCGEEEIIIYQQlhrjLpVfE/KGsLyY&#10;7uQ56UMICwu232HVk9o5XwoPq2QbjLnDNo2U2yLVhDTbNRLCXCf31GG+knvqEEIIIYQQQgghhBDC&#10;UuHMRmqTjONIJs7D8mY6k+dZTjyEhcMejZzeSO1cHyasehLmDh9opNZOpbDiRAhzndxTh/lM7qlD&#10;CCGEEEIIIYQQQgizzkWN1CYZx5HPNBLC8macyXNWTgghzH92auSYRmrn+ThyYyPZgmfuwLZItEmt&#10;rUrhAaQQ5jK5pw7zndxThxBCCGFBc7f+ZwgLnUc1cmwj/1/77S7+1Mh1E4fzEvbp/svEYQhDSV8J&#10;w/i7Rv5fI0xyhFDCtZN7xr+238JssWUjjM0z4b8b+ZeJwxCWK0yeHzBxWOXORnzsmO/33iEsZPRb&#10;mXtCwXVq3UbWbGRJ549u6EuYG9CuyCjuaOTyicMwB8nvuCW7p76pkWsmDnu3NPKQicMQljmj7qmf&#10;2sjXJg57ZzRy30bK8/73jbDFWghhfsA1nPPY771DCPOPzJvfxdqNcE9d3o98Nw+jhBWF3zSy/cTh&#10;JDgpPj1xOC95QSMfnzgMYSjpK2EYT2iE5Y3Z0z+Ekm0b2biRH7Xfwmzx+EY2mTicNq9o5IMThyEs&#10;d97UyBsbWaX9NoS/+7u/6+20EwssTBzf7W53Gwj8+c/D58/JI26//fb28//7//6/Qf5bb72197e/&#10;TczLr7zyyu3nOuusM8j3xz/+cRBP2v/3//5fb/HixYP4a6+9tvfXv07MH6y11loD3dJPmcqvdKus&#10;skqbDtAnVJe73/3ug3i3VfmxU/GgeOE+ufNOnu2ZwHUJ6YRVV121TXPHHXcMbHb7sYv8K6200kCP&#10;H/OJ/OEPfxjoXWONNSa1AbhNalP4y18mnoF2O/UJnk+4L1Rv2snbROVff/31bTjtR13A2/eaa65p&#10;bVh//fXbeoHqBLKL9pPOW265ZVJZ5PvTn/400Olt4eHrrrtum9b9T1rFK9zr5/lli9eV9it97fkv&#10;ueSSVgdQR3zgZUonrLnmmgMfCfyvtOKqq65q82yxxRatL6+44orWj96vZwJlb7LJJr0NN9xwUCe3&#10;VVA/xV933XWDPkIbE+dgn3x1j3vco81HX5etq6+++qDdFe5lersrz2233Tap/eUz5fEy3VaBvdIl&#10;m4BP2sPb5Kabbhr0J6WVbiCu9LvrdGQL4xd1Bfok6aHUA/Q17L3wwgsH52qN1VZbrW07+hCQj/To&#10;x4fA97It8Z1s9fLlI8+DT+QXz+eo3+u88XTYJF9iL3E333zzoP8oDLCZfuFtxXeVL5toCx1TptKS&#10;H10eT5yO1cbUT3loE/lYttxwww2D83eDDTZo+yuoLNpO/df7gsqh7vLJ2Wef3bYRfdYp6wT0Fcqn&#10;/6mvMK6rryit14/yvd9jF2GK57tsVbt6+3pd5Hdvc+pRtrnqC1dffXXbxrDeeuu1vqIOrvPcc89t&#10;r1WzxIRhISwfuu6pP9bIiyYOW+46sY173/ve7XnCOaRxR3DO6Vzj/PTzDIjXeUWcX5PGgfwalwQ6&#10;NBZDea5jo+7nGV+4Z3cYa3T+c96vvTb/b90F+jWWoYvrtMP4s2jR1EXZGGtvvPHGVqfG3xKN5/KJ&#10;g1265yz9COTlekG8xkKn5l/yYI8ofeVl8VmWS3ruHYXG2BroKvsH+sowKO1w3Cbs9/JLyr4AhOla&#10;iL1ef1FrgzKs7HfUg3t6UcbzvavdofRFWT71LtsP3Fel/8lDvwHidN294IIL2n7NeSv/eLzAJpXJ&#10;p84LgY26V3Mok75OPL8XStClc6i0GcjPb4Gu/FD6F+QLdHLv41Cm2od05XlNXeULjmWfo77iaQU6&#10;8afjfdXbQng86B5XlOXU4oe1Dz4q/VCj1EuZF198cXtMvfgt5ZT9quwDxGtcxIbaeFhCXUr/lKh/&#10;1tJSpnwBtX6leOK4D3WI+/3vea5yMqTVuVjrcyC7uJ6UyFelfY7018Yy8nAuON4mxPH7g+uwoCzv&#10;C2UfIF5jIMeIQ511f4+vy3OB9LW20vhW08l3nX/o5zedU+osx2Xs4DezqPnqjDPOqF5PGm7OTXZY&#10;Ueh6GIVfrJOvevMLRpScx2Ec0lfCMNgr+z8aOaH9FsJk9m+EFcae334LswVvvvEG3HTh1wz3NHlL&#10;OcwltmvkVY0wg8IvT97enDwL1MAEwRvfyBz7xI9xJhL4Ea9JCn7Ylj+YHfIrrf4k97DLLrtsMLnA&#10;D3f03+9+9xtMSPBnu+IvvfTS9vhBD3rQYOLipz/96WBCYJtttml/fLt9TIwovyYD/GEH/+GuumAH&#10;OgA7NHlCOcT7wzJelnCfMMFBnQGby4kYbFLajTbaqLXfH7Bx+5msojwmK6RHbQKyhT+rNfnGQwrl&#10;5A5/AMomzy+7vc5eP6+LwBfypfLz0IXK33rrrQdtddZZZ7V/YDz0oQ8dTLjQvpr4OPXUU1sdD3nI&#10;QwbxXr7sYgJJdfrd7343qf2ZXGECVz5Dn2z28Ac84AFtGWpT8AdbFM4EoOrn+WULfVLlu13C83/j&#10;G99oH8gBfEA/8zLd7/e6172mTH55WvHDH3I7ODGpdMwxxwz+IJoptNUDH/jA3qMf/eh2cpXJRtlf&#10;K5/JMNWZSSz9ucw5Wk5UX3nllQNfMeFMPh5g0Tm42WabDSbH8BPhlKn+wQMA6ksKY/zQeb3tttsO&#10;JkcVT/9SvD/sIfwBE4/HDvqetwl/nmMPKC39XP3LbRW1MoHzhnDGL/WJHXbYYfCnHn5WvxT0Nfrz&#10;r3/9696PfjT1WWP60zOe8YzeIx7xiHbcUF8gH5Pa9HlN9BNXtiX51ZZePuc9PvIHe/CJ/EI7K5/w&#10;eOV3/bSbJnp5KINz8be//W2b1sOAdudcoG9pXKFvql/KVm+L2oMjHu/HumZgj/oC/VL9ZuONN277&#10;FQ+QEA677LJLb9NNN22PGRcoC9+q/9JO0iX73ObDDjus99jHPrY9z4X7zP1PH6L+55xzzqD8Lbfc&#10;ckpf8TrhK9WfMQi73CauJeqX1JN+S59Q/6UuGn/kd7ePvOVEt9t80kknDf6IYTzh3KafyD+cd4xd&#10;3/72t9vvs8Dki3AIy57ynvp/GvlxI87kQb3PP/3TP7UPfXN+cp46jE06bzjHdA4Lj+f81bg1LpzT&#10;5fiNDsY1qMVzLdCfjowv228/edqesZQxHhhruDdz0K+xDF3lH4WMFfe9LwvITAabfvWrX7Xj+eab&#10;b94PvQvuFfGH+8ShLB7YrfkRqCdjH+MoaUpq/mVM1x/JNV+hi/ET0KljwVjKNUroGlGD/OU9HvWo&#10;/YFeu+8Qbgf2ln+UO6TjeuoQpvsWfF3+kQ7YoGu4IMzva8u6UjddN6CMx1Zdd2vQPvJFWRbU/Eef&#10;cV+VZaJT933E6br72c9+tu3X3OtyPQOPF14m12TuxxzK5ndSCePAL3/5y9aH/F4ooQ103pQ2Azaf&#10;fPLJbX5+U9Uo87kviOPex8F+fnMB6fzPe8BX8gX9Uue4QL/6hKcV3CNxv+CU54/aQng8bc79kkMe&#10;H8vKePIzLgB6+P3q0L+5Hx1GTS92fvnLX26Pqdeuu+7aHgvK1e8lfL3VVlu1xwL/8PsFuNfabjsu&#10;L8NxnTXwv36X1dK6L6DsH9zfafzDL+UYTP/gN02Jt3utrxLPdcTtc2Srl1/CeE87+FgqaFfOBQef&#10;qk1OOeWU9vfH/vszfT4B/UbnKnYxP+Ngk8ZA7CK9gy26vydt+ZAOYfq9IyiHe2Wo6eS7zj/077jj&#10;ju2xII/rLB8Wokz171qd4M1vfvOUe5A+N0/c/Yew8GGU4WadEdLl142EEEIIISxrWNlkug+AMSH5&#10;6kbyIEqYa5zbCFtH8dAab262vz6ZNHEZNkkZQlh+MLHEHz4/+MEPel/84henTLJPBya2mAR+3vOe&#10;1z7MUJswDHMD/vjziW8mYR/3uMf13vGOd/Qe+chHtm0ZwlznYQ972JQ/YMaEGXr+SZZUZ85DWMaU&#10;99Tlgygt/AlW3mfzR1wIIYQQwvKi/zAa/8P7PTZyTn5ZhhUFHnlEeDTOZZdGQgghhBCWNTxY8veN&#10;sCrRBQQMgddBvtnIbo2wTHMIc53bedPl/e9/f++QQw4ZyIte5CuMhxDmArzddPjhh7erzfibbDOB&#10;txuf85zn9B71qEdNeZM1zD142ISHT/jcbbfdegceeGDvMY95TPsnZwjzBfovD7894QlPqL7N6vCG&#10;Z//tcR5E4Uk5lh+QTH79M4Q5DKtXcZ8t4TrOSkchhBBCCMuL/spOLL3p99jII/IwSgghhBBCCMsH&#10;Hkh5ayPbNsKy4Cf2hWMXNujdu5HTGglhXsHynRL+MKodS5wyrpRafv5AlXi88LQK9++s4CDxcAk6&#10;XRTm8bVjUcbru1DcuFLmkU7X7cIDQpKuNKV4Hr6LMl0prluU8bXyxbA46GonQRz9wOtaSpnHj2vx&#10;nlflywYodUlc17Awp4wrhTegWcUCUdu4uP5aWS68vaQlnGcKS0/vt99+7Z/BrLRRK6dLhId19TtB&#10;nSTKUwsbR5S+zCd07HFlPOLll7oQpxbn371/SVdNpwS87FpaB79KP1sYvOENb+g9+clPbv+oL9O7&#10;Do2v5K/haSU1WAKa1XiQYTZLRC2uJt5/Sr0lHlcTt891CU/rImr53T5Pq2PpqElJLU0pQsfY0eUf&#10;iajFlXnEqLCZlMV2CoxRCP1V4ULfqQvjz7vf/e7ef/7nf/Ze85rXtHLwwQf3PvzhDw/k0EMP7T31&#10;qewkWN/mJIT5DGMrAjrH/VwXOmfKeI3L6NC51SWkdyGM5f9d0ONpSjindS/DtYUtOVzIr1VfiGfL&#10;iVKUFthOxYXxg60VSqGOjCnEl/VCvE61MqkbkEbXRRfqBeSvQXjpfxeVXYqolevjYy0/qH8gamsJ&#10;kK+UUodDvNvgaZVefYEyvHwEsFtS80VXuJdTax/FkdZtLG2Fmi9UDnWs2a38EvdVLQ/hXk+VpXjw&#10;eM8rUV8nn66LEuqkeBfS8nA451gtHl/JdrZHKYV47g3RQbpS5KMyTH6mPuX5RxvpvMZ29RGJfIO4&#10;X1wEZWkMkaC39B1Ip7472O363Qbl8XjXLVH9qIPqLxk21kgndXE/IfgK/6sNanapD1BG6Uvi5Wuk&#10;LB9qOj0Ndrlga5neBTx/DfeNn7sIOj3eBX1lW7nIRrdPIttAfdWFfJSBntq5wPlCG7iUW3hRhvuf&#10;ct3+0iZEfsIGtaVLqc+F8lw/Qj8Q6K2d894nSp2I+6XMTxu5z2W/yzCGx4awcOCPnZ0ambpp2Pzm&#10;S43sO3E4iZzboSR9JQyDPYnfO3E4iT0bme42ImHhwVuCkzdVnYC+QR8Js4fOtz36nyHMV37WyIMn&#10;Du+Cvar5wxr4cc2PVX7460cr+9NqosDDhfIA+1vzY1kTK8CPY6FtRtiHmx/mwD675IGLLrqoTc/+&#10;1+iA888/f6CDP9Q1oVGzj73EOVY68PLZi5h4bOaHPLAXepmWCQPF+7Fgv12VyT7Hsl92uX1e/uLF&#10;i9sJgmuvvbaddADZDLLLy2RCRcfSe/XVVw/0svw7OkHxbpPnl91un5eleLfZ/cOkD/GXX355O/EB&#10;7O+uCRaFb7vttoP2Y4UPJu6A/Zk5Zm9sJiZLZBd7+qt/sH8y5YLysU+52yhYQUT1vuc979n6UzaD&#10;xys/E4nyH/uOq13kF/qk9rDm4Q50gmz1/PRVpcVvhNMW0ont8iVvSpc+YA9ypYVPf/rTvdNOm/7z&#10;juxJvddee7Uronj91f9B9rn9Xr78s/766w/qzJ7b2muaVQyY8HPYH770q4exf7X6BXtx01coU/Gs&#10;nqCyFHbllVcO2n+LLbYYTDAqnvFD8exFrr6o9vE6Ea9+pbZQOqD9OB9Busgrn9EfdK7Ibi/T4/EN&#10;Zf3yl78c7PFNe2i/dOnlfFCfZHyUrfhJ7SKkExhDVG/6NfnYck3+cV2ya6211hrY6uXecMMN7Xfa&#10;Suc1Y5X6Z80WB5/hC9fP9lLyJecNtl9xxRWDVX5Iq7bmfKcszhWNFV7Xmq88rfJ7nZUH0EM7ex5s&#10;U13Jj98Ya9RWO+ywQ9v3gXEBX/NdfZ7zQPlll/vpe9/7Xu/LX/5ye+wccMABbT/wunC9onzGSmwE&#10;zhXOUVBdvH5ePn2K+nN+67zAt/KfyvI8Xhf5xfuvfAYKd59eeOGFbb8B+h3tyTmv85vzw89L7PMw&#10;6qu+Ijj/3vWud1GBCcNDmH9MnCAFb3rTm9rznPOo7PecVzovOec07gridN3lWqXzskZNP+MCY5hD&#10;Oo2/jA0aiwQ6sBcYs7m3dxg7Nt988/aYc7rUj71cu4F71Pvf//7tsWD85RpRwrhD+q56qn61MoHx&#10;j3FSekpUV3yua4HjfhGM6YxtUPMVuigTKFfXeEFdSp2O58d+XTed2vVXYYzJ6HCI8/qX+am7xm/y&#10;6ros3A9d9pNG9xuOyqKNuE9xvCx0cm9Qovw1X3iZ7jenrKvbX8tDP9O1ljK5D4Lf/OY3vf/93/9t&#10;jx1Wq8O36j/4ETs33njjditMfhM5+EHnwnHHHdd+AuVy3cQmnd8OdlMX4mWTQ1zZ16D/UGdL6Qu+&#10;Uy+utfRjrskONkkn/Uq/ZxzdY0CpH4h/0IMe1P7O557doUz8Rvk/+hGLM0zgOsvzCz/oXgabyvOW&#10;eB/zpIvfKGxJSnruVwB7+W0o2P4U0FHi5WKT7s0clYtdGsMF+Rk3nvvc57Y2lecCtvBb+Yc//GHv&#10;vPPO64dO6KQN0El/516N+0Hdjwr0l+1PX9G4SH7db9UgnvQO5emcJK60uUsn4fQVbKqNu7K1y4+u&#10;t9anZBc+/tWvftUPvQv6LQ/wd8E5/7KXvaz/7S522WWX3v7779/apfGwBuXreifIw+9PHeu3g6DO&#10;/BZ33Od8MifiUM597nOf9pi0pU7waxG/qRzK5LebqPmSldqa84//4qfMa0/c/YcQ5itT7x5DqJO+&#10;EoYx9e4jhLvI+BFCmC6TZx1CCHOaffbZpzqZ1AWTfWy79ba3va13v/vdrx8aQljW6KGMEEIIIcwv&#10;/AEH56STTuodc8wxve9+97utnH766b1zzjlnrJUMSSfhT/VTTjml95Of/KQ9LuXss8/unXnmme0D&#10;zfxpXQoPzxJfyih4EOTkk0/unXrqqVPK/MUvftE+JIJQT+pWipfVFT/sj33gT3xskOADSanvpz/9&#10;6SAd/vrZz342SUhT04V/RuE6SvFy8dWvf/3rKSI/sJ1qGYc/x3mZgAdR5HOEB5a+8pWv9L761a+2&#10;DzSzctxb3vKW3qte9are29/+9jach2t4GCGMx7CHAcNd5GGUEEIIIYQQQgjLHd60GAZvb0iUlk8J&#10;b3qUx11Ij0MeiSjLdCkZFVYeS0ZRs7VGTacfe/1q5Xpdheus5fGwWv4uXN+wPLK1TFurAxNmvAGE&#10;EOd1LQUdwybYajZ5/ppdXSgNSK+HCcUN01XLz3fV2UXwhpdWKpGU8Nbkwx72sP63bvjj+3GPe1y7&#10;FQZvbfKWmMorfS26yhyG2k46S0r/Qy0ddIWXeJk10OPxpT9lT1lemQ5quhzCS11+7PEK93j00b+9&#10;j5d2KK90DUP5SMfkd/mWqyhtUFmCfkp/VNlIra5ddKUrw/W9DBfyDeI21mzuYjpphWzpsg19+Ei6&#10;p6u/pCu/l1/aIFR+mbbUWctPGvev64JaHuHplceFsFF4eih1jqMjhPmI9/1an/d4Hwd1ro4LaXkL&#10;34UwxvNSVB7H3DO4EOb5+WPehYdkFc+1g7faXbCbFV4Q0pPGhfiyTIlwn0iAsdj94wKlnhKlc1+4&#10;uC0IYQIb8IcLeNrSZkSQHvu7RLY5NX2lTbLdxVFbScpyyrxlWf7dpYbXxeuGUH9Wm0C6HrQmH0La&#10;WpnD4rtsJS0CZRzIL6zawr3Ul770pd7nPve5Nm5cKJs+4H5GKJc/w5fVH+JeV/VL75/4bmlDWbSv&#10;2srbTMdLG/obv7FYGUV9DinbfmlDH6C+5RiKqJ3GgXGTFXZ4WOWwww7r/eu//mv7oAoP3rAyD+VQ&#10;Z/f1MKg/bVSKztWuNlL/KoW+NUzctlLID102IbQjddS5VEqNUn8JcfgVvTV8rCKNS+nr0l7yyTcu&#10;yk++Wp+Q/xHvq4j8qLJLHyOO7HMZxrI5I0JY/izUbXpCCCGEsHDINj1hoXDiKqussvsRRxwxaeld&#10;fhQLftDzg9dh+WB+QDtMNJXpQFvmsIxy+aMYpIulS/mxDr5ND29sYQ9L6+rNct4244c31Oxz+ykf&#10;XfyJj40lTNhQPkuMyz7fhqYGkwNlXVhmVja7f+SXWh5QWbw1pvxuv3D/ui4de/ker3w1m4A/CQiv&#10;5QHZ4vpZcldtpfzYrzZxX8v/vnUPb4f5EuSw1VZbVVcOwO4yv2/Tw7LP/LnBMsQq3+si+0B2u3+Z&#10;aFa9hOf3ePmFPqnzheWdZbfyeX7eVpStwv1L/yUtb9Lx1iFLBO+77107dtbKpz6ve93rqg8aUD90&#10;8CAKfmFlFCbAgPT4yOtPu/q5hC21PKB8LA2tiT7ORdXPt9wRNftdp+vS9j0ez7YAaneV79v8eH6F&#10;eX73tdrF+4S2DgKl9fZjyWP1VcJcgPr6uIVubJZN+BG9oLS8Malls+n3WmJZaTWJXKL8TMDKp751&#10;DVt10S95Q5K3c/nOg0sveMEL2njqIb+oLLefOPnlggsuaP3o+tdZZ51B+7oPashG14898qW2/GHJ&#10;b51LlKW25lwlL1tBKI+23gHpd5vdb8rvYW6zjun/6ALSMgkNbA+FPb5NDlvpYAPwBwBjE+MS4x14&#10;u8jXXn/3v3CbvC7apofzi3I8DJSWONnsqH1dp8JAttIP5X/fBogw/Ob2eX7pdf20L30G0EPdGUvU&#10;ZsRprFC4+6wG/fCQQw6hASc6YQjzj//3T//0T3fbaSemuSfgnNJYxzWS85xzkWsb5wnXIZ1rnB+1&#10;64Gjc7QG52g5RqBf43qNWjw2aKxgTNN1S3g857VvJ0Batu568IMf3H5iE1srOu6TGvhDY4lD3TQO&#10;MoaXYKvGtRrYzdiM/q4tZsq6Ol5v4baOqhf5S7vxj657oGuIoH10j1GjFu9h+Krc7kHj+TBkR1f5&#10;tXCvH+O/trEQpPftLsq6jvIF54eu4V12lXnKupbx2HziiSe2K5Boq9iZsPPOO/ee9rSnDa6Lgv6g&#10;rXte/OIXt59Lkze/+c3tJ+d0uU0IbfKhD32o/V22NGGFxl133XVKH6P9GAN5gOKzn/1sP3TpwD3c&#10;ox71qNYPbIsKZZ955Stf2T9aevznf/5n2+dkg1C/PPLII9vfg0sCdWR7F7aJ8i3Ryr7uMFZpKzZB&#10;++geuDZGEF+OJYIxEP/qvtmRXnTqvrAEW7GptnUXdrCtG/HldjldUJbup6H0BTq1fRaU1w3qovMW&#10;+8vVftxXpOVa53T5T3pcvyBPeS11yvha+3IvDl2+5vxvfjdmm54QQgghhBBCmAWe0Mg7Gjm9kYl/&#10;TJYMflH/cyPfaQR9EvQf0ciujcwGlHNgI7JbZRA29Vd9CGFewoM1PAx29NFHt3/OfPvb3x65nDV/&#10;mLBdTwl7sr/2ta/tPeUpT6n+aRMWNkyifvKTn+z9z//8T/tgALC0eLmHeAghzBJbN8I98ecb4cLF&#10;PeqSgk6/b5dw30048bMBerhvv6ARL2O/RpYq/GHFn93ve9/7eq9//et7Bx98cO+jH/1o74tf/GJ7&#10;D/Ctb32r3fYDOfbYYwfbf3QJebrke9/7Xu+HP/zhJDn++OOreiTf+c53BuVL0KX83//+99t7FhfS&#10;EI5QNx66lPz4xz9ut5k46KCDei972cvaP1sJ10MEIcwVzj333PZ8pL/qZYgQ5hs8cMYDRp/5zGd6&#10;733ve9u+HMJ0ycMoIYQQQgghhDCcHRthMlwPixzbyEGN7NzIksKEO7/m/7uRxxFgoP9fGuFVFibl&#10;l+SBESbCKecNjRzWCK/1IxwTRtxsPfQSQlgOsOIDbwF++tOfHjw4AEwgMgk+isc+9rGDt6623Xbb&#10;dnnmZz3rWdU30MLChr7EA01MOPMWr8Nbd/xRGEIIswAXGO5R9RDHhY1wT/x/GlmnkSUB3Txsgs7a&#10;fTv33YQTv6QPvaichzSyfyPcYy9u5PhGjmqEB2Fm66GXAazw8NWvfrX3lre8pb3+s/0H1/wVCVYR&#10;4SFJHrxhG8GTTz45f/iH5c7ll1/e++AHP9h7//vfnwd4w4KCB9V5APDjH/94+naYFnkYJYQQQggh&#10;hBC6YeL4Y42wXuX7G/lZI7MFE+9MuI8z2c6kPA/DzORfYSbYmQiHPRvhwRbB8ZMbwQYeelnqb2+G&#10;EGYXluLnDeJPfOIT7RY+NU455ZR2YnwYLMH83Oc+t/fyl7+894pXvGLK0r5hxeDrX/967w1veEPv&#10;tNNO64dMhaXmzzvvvP63EEKYMa9pZPdGvtnIRwmYJbhf5r6Zh03G4eBGuC+fCSqH3wh7NfLjRuD6&#10;Rg5p5F8b4UEY4nnAfVY44YQTem9961vbzxXtAZQueDCFlV8OP/zw3jnnnNMPDWHZwSpFPBTOg1G/&#10;+c1v+qEhLDz4HcBYe9RRR03ZOiqEGnkYJYQQQgghhBC6+V0jvOX4kUa+1QgPhcwGrIjCqifw4Uae&#10;2AhvUOpNymc1whuWDhPZTHhPBx4uYYId3t3ILyYOJ8GkOTYAE/GzNlHOXrK8RY+MgrSlsNetqIV7&#10;PMcu4Hkc9gNGuvIL2Y7U4v3YqYWX+bryjoPyTkeHyvQ808nvlO0AfC/buqssHUsPUoN0Ek+rMCjD&#10;EPbWH9a+pMdO5UUczydG6XK69A6DPZmxG5HeMr/rRfjT5Qc/+EHvU5/6VPs29DDYU5q3hkfBXuD3&#10;ve99+9/qvnDcFzVKm5EShSnedXbpLelKr+8ernJULnTlh9Im9XP1IfB4Z5yyyv5T6hgFukubJNJV&#10;llniOtZZZ50pe5DXoD95WY6HS+jjPPDEp4TzVMi2Ml8NxZGnNp4LD9Mx2ziwmgBCfUu8bPK4CI8f&#10;Bvrxpfuz1Onl1ewp8fTld4UNoyy/ZJSuMm+ZlmP1pZqOWplQ6hFlecMgv6eTzi7dYU7wxkZe2gj3&#10;2Dy4ofvRJeVDjXDffGMj72xkt0boHMi9GuEBEeIc7stZ4WQ6cN+slQ1f3QgPoJRQL+7pefCbB9yX&#10;eLmxk046qV0RhXEsTIWHdNleji2FNB7VxqUyTvGM2XzqvsxF1y3ia/lB16Wu/D6uaczy/GW8Sw3Z&#10;LHF7JMpfK1916qJML2EFGgT9oyjzuh01myRlPRAevkI45r6iFKfMi68kXfEqu8uuLthS6j/+4z/a&#10;h3nRNdvIZr+P0r0UvwmQZYHKpT9zT+VCfyB8aaM29H6vvr+swO/qc+P0j6WFbJBPXNSnlxboZ2Wq&#10;t73tbb1f/GJimsnHOuJdSlvK9kNq4Ff0obfU6TKsrrJL45YL5cqPNeTLUrzN//jHP04SzkeV6eer&#10;i+pc002Zyo/w3QVqeWr6XWQzUuZ3QZenlThun6RM4+RhlBBCCCGEEEIYHx5OWVKYhH5XI0yCMzmu&#10;SXhNYPPJiiUPa6RciYWJ9XGXEtfe9UBZH584rMLDNsBEOft5LPFEOfjkFD9O9cO4Ru3HMpMOtR/T&#10;CnedK6+8cu8e97hHKwrnh7TyOGussUZvrbXWGuQt8+tHtNvP5ITilaerTnwvJzNqtg77sT6MWv1d&#10;anq9fkrn+Wt5uuLlV28fJoXlK02QeP7aMXo0CaQ8oHhsXWWVVVohXm1JXQjz9vX2UfuSTmV6/SkP&#10;OzX5hHhdanh8TZfb73Ypn/vPfSFZtGhRb/3112+FtGV+1/mnP/2pnej+6Ec/2vv5z3/e2jAOZ511&#10;VvumsJdfa3enZr8jv0tfmVY2u7gvVS9vC8Ll31H2qS7eJugXKsvr7H1JeP/x/DWbaG9NNGI/ePno&#10;Ksty6Lurr756K+RHn/SA+2dU/WWfn38cK5z86Onyj/D8D3vYw3obbLBBP6abyy67rJ2AVlk6B/S9&#10;FHRuueWWvY022mjQ1/GF6qo28vbx80rxfi5QH/mSOhLvPqv58pJLLmn3vUduu+22KfGun/DSbx4v&#10;/yI1v/JHMW+LIuQjnbc/+aVL/ve+UMPL9/NG4j6r0dXXRVf95B+OlR+UVr6mDjo/CBeK7xp/VK7b&#10;P8pW6UTUb9zmrr4U5jQX9z+XBLad5OFx7qG5b+aBF61WAtzL84AIqwWWD6Swwsm421Y+oRE9WP7d&#10;RryMkkP7n9jDgzIzZY1G7nb++eyuGUbxne98p12lgj8FNcYybmr8UZgLaTV+rbvuulNkzTXXbHUz&#10;ZtXyE874Tjoe7ixl7bXXHoxrEsbFMr/LaqutNkjLta4EW3WtufXWWwdjsAS9Xl6pf9VVVx2Mm13i&#10;+RH8d9NNN7VCubU8LmV+vy/xYxf8UtaFsq677rpWuMZyX+Gy8cYb970y8Qey/Oqi64Lu4cs490tp&#10;U83/2ME9OasUcj+1tKBvUCfq6EJfY0xYVuOCyqUvc0/lQrvwG2xpgx/wtfq9RPd19J2lDeflZptt&#10;1vpCfYYw7/fLgi222KK3ySabDPq1C32afrO04dzYeuut2/syH+vK8wsR2MVKQi6MX9z71YR+hY/L&#10;MUFS6newi98d2KXxw4VxjBVBacsuyvI47zUuoP+MM86YJDyc49cOfv+4YI/6LXUv9XMtki+ZJyjb&#10;lvGrlkf6+d3l5waCf30s83apidK6CK4Bss9lWL+/664/hIXNiY3s1Mja7bcQQgghhLnHCf3PPfqf&#10;Ye5S/qMx3d9VrIrCwyhMgtdWKnF4KOQnjfAWp2DifN2Jw6Gwiore1vxCI6O24GGvfpXDG6NM1M+E&#10;E1dZZZXdjzjiiN7NN988+AOIH6/644kJIh0LTyuY0NEfUPy4Fjr2eNcpXfzI12TUDTfcMJiMueaa&#10;a9rjBzzgAYMf1b///e+nTNZ4mV7W9ddf36ZlUkT6mRAQPCxA+fzIVx5+nCutbFU68LSCiQnZxORa&#10;mbaWB2Sr19n9I1s9zI+l18v0eFGrs9PVPsp37bXXDo4XL17cTjSBwrz+tfxMzGjC43e/+11rAygt&#10;EzHS6fmvvvrqdgJz8803H7Q/W9hoAnmrrbZq/zDmzVome4AJaXSA11t6XT+TPconX3q8+0rh7gts&#10;kt94sEZ1xBc//elPe0cffXRbxkygbgcddNCUtvL6MSEnW7yugslF+VV18TrhN+VDJ3Wp5QEmzqgX&#10;56rawstn8g4fOsoD8q+HeVlqC28T96noyi9b3Q+uy9MK9yXpyO9hnJdM8AGTgujWQxnARKt0XnXV&#10;Ve04hB/kH+KkS8dMeqIX7nWvew3+CJAuJkxlM2WrripXdgB5eVDjgx/8YPt9GJy3r3nNa1od0uX2&#10;qf6gcmkv9e/asdvn8dLlYaXd9AfOb+qrMPlN8T/+8Y9bv8IjH/nIdgIf5CMv3+2XLxmX1H7ebsLj&#10;udbQt2CbbbZprwPstc/YCvyJoT82ebiH+nCOMraB2yL73L/erqLL//QhxmSuX/IPZcs/Suv2uy75&#10;3f3v+gVjqcYn/hikzqC6eH4/9roKbJX/8DX2cM5xPgF+1LhN3cqxwnWqrAsuuKB3yCGH0Gkmn7hh&#10;rsAD11rRD2ZyP8oD3dzPsmVObaUSh9UAz5o4HDDOPTP35/zzq602X9KIHuyuwQPivuIhD6MPe3il&#10;BoPNMY1QrzANHvKQh/Se+tSntseMaRpDajBu8DuCsV3js8OYgjD+1R48YJxhLNJ4VaJ7Rgc9ui4o&#10;v1MLc7gOcv0A7NIYLyhTY70fjwvlM8Y62IyfRHkt5NqALaKMB4V12VSrC/dl/GYD8ugaXqO0AWg7&#10;XeNqlHUdVS/gPu3QQw8d3FssCVzr1ltvvd6GG27YXj+xh/sX7OY6zh/+uq4Kyr/ooovaY9+eCr/S&#10;b7DZ72MFdVMfpZwS8nBPQDpsErvsskv7iR+vuOKK9lhQHv7Rb21dw7so2x1bEVGzi/Nn2223bW0q&#10;fw+pL/G76sIL7xpypafmC/JoTCC+7B/UR+WQlnMbaA/uc9RGNXh5gPJ44KEE/0gvdeKe2qEsfrMA&#10;aX1eApRn9913b+0u+yVhnC/c9+icEdxfAecw923cO49qq2E873nP6+24446tL/ALqHzHw7BXv10c&#10;+dfBF7R3TSeM6mvYxVhBulqZxA97EJ9yNUY7nK9Anzn55JPbY0H7POhBD2qPZb+DLZxf5bEgT+0a&#10;Imo2eTnE+xgtZDPxtT6jPDWbS9Q/nXe+8529c889l//ip8xrT8yEhLDwycMoIYQQQpjr5GGU+cPk&#10;f16m/7uKh0SOb2TcyXXe0Dxp4nDAqEnscnKdbX+YnB8GS5Nrb30eeNm2kVGT+DXyMMqfJv7AZkJO&#10;efIwytTy8zDKXflHPYxy9tln977+9a+3f2QvKf/2b//W1tHx+uVhlDyMgl/f9a53jfWW7d57793b&#10;bbfdBrrcPtUfVC7tpf5dO3b7PF66PCwPo+RhFI3b1K0cK1ynysrDKHOe2XgYhU45nYc9yjJh4oLd&#10;DQ+W//fEYQsPv4xaPfH0RlgZBVhJZboPlRzeyAETh2G6PPGJT2zHfMY0jSE1GDf4HcHYnodRJqB8&#10;xlgHm/WnJZTXQq4N2CLKeFBYl021unBfNtceRiGMa9973vOe1r7pwooM3CPc7373a3+7DCuTvjPs&#10;YRRHdemqM32U8qDWPuThPoa+x+obJcTXHkbhPhTol9zTd0G7c2/lTKffkE73G6KrLylPzRf4SffN&#10;xOu+Q1APfqcB+rkfcTx/Dcpj1ZgS9OohFezjnslBrx4GqNXV83T1y2H9sfQ/NvLwDC8+TOfBKh72&#10;e9azmGqasDkPo0zAuZqHUSYzcccfQgghhBBCCGFZ8dBGhm2ZU8Jkur9NCffrf3bBJLlzef9zGGf3&#10;P4FZrr+fOAwhLC8uvfTS3nvf+97ehz/84SV+EGX77bfvvf3tb2/fqgxhFPvuu2//aDjHHXfclD+L&#10;QghhOcED3KO2zCn5cv/T4aHuYby+/ynG2caTh1EEKxdO52L8pEbyIMoS8O1vf3tWVq4IoQbbe+gP&#10;+XHgXvxpT3ta781vfnPvta99be8xj3nM4MGQEJYHPHDEvT8vLdAvedi89hCSw4Mn9OMQxmHUU74h&#10;LBSyMkoIIYQQ5jpZGWX+MPk14GXzu+qIRrQvPYx6U5RXPvy1qXFsLFdgGWeZ8hrtyigf+tCH2jcr&#10;eNMDeAuRNyyg9pYTaXkbw+FtLt5UAV+lhDdiSMvbPDWdvFlCuV0ro/B2E2+CsDKK3jRUmMMfrMrD&#10;25GypbYyCnllv+zjzSzZ5yujyFbqpDyklX7h/uNtH6XFZtK6fkd+8zpTttJqJQEPI72OZQtl1vIL&#10;9Mgm6uJpwduvVj5vg+mYlVHkF/mSN8Ck08tWmbwtpDwXX3zx4E0p1YUlrvV2lZfPW3680XnPe95z&#10;8PYcD3roTTneMiMc/6tP0H9VF+8nZZuAr5yhcC+fcpRPvqKt9IYtNvOdP/l/+ctftmFLAhOJz3jG&#10;M3r3v//92+9evvCVO2ayMorrxHblk0+YrFQe0nq/5thXRsHvys95o3NUcF6W/vUwt09t4W3CuOHj&#10;Be3SlV/92v2FLtnnaYX7knTk51xQmfhHfQ1fc8xYonhfuYV+iW28mSb/UGfpp2yO2ZecFWmA/qs3&#10;1VRXPz/xufsCHeUKI6rTf/3Xf01a8r2LPffcs52MxhbKU7u77+QL0uhcIJ2OFe79g3jpwmZ0eX5f&#10;GQO78Q1/NurtSFYYkd8Yw4k//fTT2zEAHvrQh7bjBOBnbKR8+YfyZD9tiF+4vqhM3i5UWwlfWcRX&#10;IWHFE/oLK7foDXbehlZbYTfhrNhEOqAc+YI2xD73L+ef2k12ev9w/9OH6JvTWRnFdeFzhO/eJrJP&#10;bcLb4ZzDQJ31Brfq4m3qx9QFfdIDnCtqS2yn7vhGb3USJ1vVPrITiJN/ZDcroxx66KEETj5xw1xh&#10;NlZGmQm+VSUMW1mlXH1w3FVOyrqN2tpHMMic2cgO7bcxoK/f+973bt/05jzn3NO5UIP0OtcZBzQG&#10;CsI0lnB+leOen3c1KF/jpqA8xhigPN3DCc9DOo2LwP0jKzKwKt502G677XrPf/7z2/GkVk/AT1xb&#10;qKOvGiCwS2Nfzaf4kjGK8ai2skoN9GmsI7/GZYFv5aua3XzXG/Ica1wU6FR+jnWNd6iPQ5nqE+Qp&#10;25xydC0D0jjeZ0C6hPcjP3a8XgKfa7UN6lSuZuDl8ln2O8LkP8pFHOqhawxxtXopvyBMfeGLX/xi&#10;75RTTmmPa7C9DKv0+CoY7ssuX6hO2MP1zqG9WV2thLTq62X7AuVw/w3S72AXviad7pUc6sw9hUPf&#10;YtU3IL/uBxz51H0tsEP9F1+o3zpqM+qk80bU8hDm41vZJ9ynNZ3UQyuY1PyPfg8r9ZO/9iAcZene&#10;HR9zT+hQllZcwe5yjKROvjJQOR6VdZXfRM1X2KQ2Iz/fuW869thjp6zugn0ve9nL2lV9BDrd5tIX&#10;7l+vvyA/fbaEcK4B6OR+uIRw3dvWzh9sZa6BMvkdV0I898noQUq6yiUf4Ht+izm0zw47TFy2sb+8&#10;HqDTfV1b5cR9WbOr7BNlnlpd/Zwr85NHfkSXVmp0CNdnef7Cu9/97mzTE1Z48jBKCCGEEOY6eRhl&#10;/lD+ElwWv6vKCexh2+6UD5XwK39ivdTRzEbd2odR3v/+97cTVPrhzJ/R+sHOj3N+wPqkCT/Gyx/Z&#10;TOwoj08AKJ/HSydIlz8Awp9aTEAAE37EM3miCVmPl349dAK88abJDZaHZmKJH/vS7/DDHv1uk9vC&#10;xA9266EZ8LoIt0k6QflreUDh/oCN8oB0eZi3hfJ7mTU8Hp/LVvmlyz6V5fVngqb0JZMy0s+x+4q0&#10;TFYpj29zo0/f+od0agulZWJVk3D+YAwT24TXfF6ifExgqSx/8MFtHAYTc9SPevL2Lsskq74zhXZ4&#10;+tOfPthLXKiejttZexjF/ecPS9T6CH/0ayJZ8Zw/mrDy8uUrfxhFvgAvS3iZssvDPI/0d7XJuPk9&#10;D+OCJleZGKXd3T/eV5jQI7/SAeeK8p977rltGYxFmqTETyqfiV/8gX/kP49X2fwpp8lD2l39WvEO&#10;DwsoLW/hUjfGRLWLHlABJlZZlWdUX8Set7zlLe05RX3LPgH4xAU8rWyVz8DT1vC0slvb3QD2MF6A&#10;/MY5q+sJ57ri5QPX6f7TcZevVBd/mMOhfenjjOv0N+C6oHbl3KdfMPGrMPcPOmmHWhgo3PuH+096&#10;mfhX+dRdfUV0xass6qA66wEZkH8uvPDCto7Am9/Dlvh2+1R/D8OXsgXbKcNtUh6QXW4f55byu32H&#10;HXYYRk8kCnON5fUwCltoslqJGLbtTmnjuA9vl/fn4z7Esn8jn5w4HA7nxx577NF72MMe1o7tNTgP&#10;yjjGD51LnOflmO95uNbxfRTo4xwFzj9/mAQYUzjHQWOvw/jKw3ngaQU2MtaccMIJ7Z//GotG8dKX&#10;vrT9g5CxQWOVw/g57CES+arLD6or41g5vkKtLq6r1j4OZesPTIEv0Avo0v2UwBZd62pQp9L/1EPj&#10;N7pLX3k5Xr7weK5NlOG4TbX8QFjtYQfu77twXfQJrgMO/tWftaP8UrO7Fub+o97//d//PeWPex7Q&#10;YKWJ+973vlN8TX79QY9N5UNQbiftrwcjRM0mhz6th05KiKvpBHzNfSLxZTsAecvVXNz/tXalLvJ/&#10;DdpMttBWpd3UU22Kr0tfjaJ2fpQ2qy2Eh9Vs8nh8xUPHDnUuxz+h+7Uuu6SXdHrIR3i7j+oDNV+R&#10;vnwYZJgefhPwUIrah9V8nve857XHgvy673LwC/2J9tWDObW0+FfjviO7au0DisfXta27lA8/dLUF&#10;dNkPaitBeaoLesv7XS+L8mvXMA/Tw+mOyqzZVasL6XTdlU9KVA7la8szUdajrDPoN4qX5Rx++OFs&#10;85ptekIIIYQQQghhgTDsVfVd+p/ip/3PmcDEeQhhGfDjH/+43WeZP1WYIJopTBL9/d//fe+AAw7o&#10;7bLLLu3EXggzgT989FbfMJhcZoI6hBAWAPw7N2zJjUf3P8XP+5/TxR9+GQYP5IyEP4XZWoFVF4Y9&#10;zLCQ4CG7ffbZp33AZNw/pY8//vj+UQizD3+Gv/CFLxycg/yx+9znPrf3hje8YbBCYQjzkR133LHt&#10;x8985jN797nPfdprzTiwsgpb//DgfFixycMoIYQQQgghhDC/YJJ88jqgk7lr3d/pM/n1mF5v8is4&#10;IYSlBm/ElW9LTgfeXnrkIx/Ze81rXtPbbbfdqm8zhTBddt1117H6Eqv51JaJDyGEecb3+p9d3LUn&#10;wfSYul5+r7d1/7MLytpu4rAbVnl63eteN3QlooUMb8I/+9nPHushHP4Y7XrzPYQuWMGgXPGiC87D&#10;F7zgBe02ma9//et7D3/4w9uHVEKY79CP+V3A9jysdDKKM844o10pg/Pngx/84JTVQcKKRUbBEEII&#10;IYQQQpj7PKj/CR/uf3ZRTmxPZ0P1chWVqeukhhCWCg9+8IOn7Bc+Lg960IN6r371q9u31LR8bgiz&#10;AW+bP/ShD+1/G86Xv/zl/lEIIcwrfJD7dP+zC7bwcS7tf46i9iD51P0EJrNP/3MoL3rRi4ZufbEi&#10;wAMAe+01etcjVvL6zW9+0/8WwmhYrfAjH/lI7+CDDx6777AdDw+irOjnZVhxYcXPI488st2iB9jq&#10;6ROf+MQSrf4Z5jd5GCWEEEIIIYQQ5j7/0P+Ej/c/uyhfi7y4/xlCmMPwttm4Sx6Lrbfeul2e/ulP&#10;f3pvnXXW6YeGMLvsvPPOvdVWW63/rZtzzjmnd+655/a/hRDCvGDHRnQBvbCRb00cVqktPXJ5/3Np&#10;8Jj+Zyc8yMoKDKHX22677Xobbrhh/1s3uU6F6fC///u/vYsuuqhdUefDH/5w77vf/W4/ZjhZDSWs&#10;qHzve9/rffrTn57y4Mlvf/vb3re+NewSGxYyGRFDCCGEEEIIYW7zhEY0Sc6+8aNWOtm5/7nc4K3D&#10;T33qU+1b8pJTTjmld9555w2EieDf/W5yVf72t79Nkrvd7W79mAkULsp44eGuT0J8V15QOurB2zwI&#10;30uG6RjGTPOJJc3fhepdQ3Ee72H46s4772xlXNQOqk+p3+vJZJakzAcexuRvGe8Qrwlilen5la/8&#10;XsPjpcvrIAi77rrrqnEgPdtvv31vq6226od2w5L8z3jGM9p96DfeeONJNvqxI9tGxY/DsLSKU3xX&#10;OnBblKfLPsf1Q02Px4OHl/Fd+elvf/3rXzvTjkJ91nU66otdOmXDKMgv8f6PlHSFeXrZKvtZipst&#10;oMbhK1/5SuszRPm9Dl6+ykG6GBZf2g21MGdYvMqplan0XXqF61f7eht7PGW4f5SmVr5QnET5y3DE&#10;y1Le6aB8QjoF391+oK5/93d/1wppZcsopKumE8pypVPHygf/8z//0/uv//qvdkn4j370owPhj5Hv&#10;fOc7JJlcsbCi88z+J+zf/+xi+/7nsmLklkC33XZb+7Y5KzYg3F9feOGFrdxwww2Dc8XHIp1jEqUB&#10;4pXWZRg6/0qdyotO7hNddG1FiF955ZUnCdvD1a4lEsLZ2hDxe8/73//+/aNufv/737c6NFaVImSf&#10;i8DmWl6EOCjrjFBuCeldSihX+Wv+IF555W8Xbz/XJUFHWQfyKJ4yS51IrfyZxCNqaxfylXYhjuuQ&#10;Hu8Xtfzql+4XQZkuJ598crsNoaCMY489tr2e3HHHHW0a8HrVcBv121KCzW6f65LIJ+SvUctD/TiP&#10;kFo8gj7qoHQu2KJ2qMUjNeQ7cF9LBGlUL6+f+6IWL9vRpbJcRlFL799rZbpNfu7o/CANAjU/uc9d&#10;HOmQYAv33wg6avGj8LJqdnu9a1Li+vB/zaYvfvGLQ1dKPPPMM3s///nP2/Sqn0tpg0T6u6Btan5S&#10;vrL/OdKPeB1dXB9CHvWJrjb2PlTzv9Jhl+eTUIakFl/a5OWgX3V28XjZ7+LUymSrpUMOOaR36KGH&#10;9j70oQ8N5GMf+1jvM5/5TO+aa67p555Kbr7DisKJjezUyNrttxBCCCGEuccJ/c89+p9h7lL+Cl7a&#10;v6v45+RxjfC25sMaub6RYZT28QDLIROHI1FZYjp5xYkrr7zy7v/4j//Y/ljlxzOcddZZ7VtlzuLF&#10;i9sfs6CJYYeVHvSj+Oabbx7oIowfw7ypz4/qEibmSevxTMiX+jfbbLN28gBcv/Izoc8kIbANyj3u&#10;cY/2GFv5Ab/uuutO+dEOvDknXYK6qizZj39kU60ubrPrVFom65VHOkHh1157bWunh4F01cJgzTXX&#10;bPV5GJMWQvncft50Ij3ssMMO7b79XifPr2PXX7Nf7QBXXXXVIB9b2ZDG87gtSrdo0aIpPgelxUbC&#10;4Y9//OMgv+cbxS233NL6uEsX4UyIf/Ob3+ydcMIJ7VL6D3nIQwZ+Ee6Ls88+u33zsgbnxGMe85i2&#10;P4J8VfMv8NAKabp8LTxMdQLp8nivay3+sssuayfoQeVyrpEP3D75au21124nIMHjvSxR+pd4r598&#10;Akp70003DfS6zlH5OdeJ22ijjQb2s8y0xoU11lij7Stef8/POcyfIeuvv/5g/KA/yL+XXHJJa6Pr&#10;Z5sl9T/GINpj8803b7fLAY/HZ5StcoB08qXAHtl0+eWXtzYAdqEPe1R/hzH71ltvbY9Jy2Qj9R/F&#10;vvvu2/ZR2Qeyy21xX6heHuZIl9vqx4q/+uqrB/XjfNG2VdLP+S9fca4rXuE1m/zY8zNWql0Jo695&#10;fq+/6s24pv5Ti/cwR/r1CZTl5wtgJzqAMZj+CDX7PV7ceOONbZ8Hr5/s9jDOK53rCmesVp9h2wzK&#10;gK56CfoV9fF0Xld0E+fxNV9yTrI1Atd0h7Hw7//+79vr4ve+9z0aaLxBPixrDmzk4InDlpnch04H&#10;Vjo5vxEe+v5CI/s1MoxdGzlp4nDAbo38eOJwJOVAOyovg9nQvff233//9rz+6le/2g+5C+4XEM5z&#10;bRfCOcO543D90nnFp65H48I4pLFAuB7OZWzsgnTliiZuZ00/18aLL55Y/JHxjesocN1mS5VhcE/+&#10;yle+sr0GdME4rvGlBj7ld0CJfNlVZ/e1GOVz7NCYpuuAw7VDYy36NUY7upaRl3sGh/Q82Ox4uppO&#10;t2NUPPXjGuF4PO2r64bj9RJeVi0f91Q8iAXcd7BdjuM6uX/Q9Vp4GNfCt7zlLZ19l98jL3jBCyb9&#10;bqj5An26L6HO5Z+19CXfplO6hNcTv+ka7XANLMHvWjWx1AnYxXlU8zPIbtczCq9rl16h8h38p/td&#10;6kp7Oh5fa7+a/0dR9kXuExx8p/OD8rhP6qJWfs3Okloa/K5y3Uan1q6O4slf9uNR/R8YW51R/ufB&#10;SH94qwt08Jv43ve+dz9kgi5f1fqCg13cc3bld7trSH9Xupr/wP1T+gpbdA0jfznuAveswo+B/H6u&#10;1/SXdaUcjS+cf+WqacRzjRS1a6D3qbJM8p966qnVayyraCLf+MY3eldeeSX/xU+Z15749RdCCCGE&#10;EEIIYS7CpLceDuFtzdH/As4B+PG7yy67tD9I+UMSKf/wKuEHtUsNxTFRMC7Kw49nSY2aTiaBJB4v&#10;nTNFuqSn1LWk+oXrH2U/3+WfUfE1XUyC0sYI7T8O6JG4fuHloNPTl3hYLd5xXUsKupCa/Uxofvvb&#10;3+696U1v6h1//PFtHH8WkbbEbdlkk01697vf/frfJuBPiic84Qm9V73qVe35JPtdRC0M1FYzQXmn&#10;m7/m6/K4tNO/e7nDyi91ODUdLtBVJn8AlZO/w8oqYZKQfqC+gahMQJfEUfmMPUwKdsUL1+NpSeN9&#10;EmrjmueVbsTDsWOvvfZq04/iBz/4QVt38g3Dy5KMYlRanZMITEdv6atRlPUry3H/eVp9V5mIp5HN&#10;LqKmxwXKPNNBOmqUOlWOh0/HFs+vPBzLJ47rU3x5LD21P+X4I5QHAdnGo2FmzgkLkRc0wr+s/Lv4&#10;MgLmEPxLNPmfoAL+6H3EIx7R23FHdhqaCueDxnquRboe8X2YDMPPOz//ajq4hiK1PwcZozlX9SBZ&#10;qbMU6ZJQpu47+fOXaxRSe0CkhD/2KbMLykN/Derm19BSyIefa3UWXfkQylZbSdAlP5CmzOv3Wrr2&#10;lXAvg6BLfnf/l/7VNVyi8l08nvQuZXyZ12WYr2tS84uEeO6ZEf5ILfMi8nWXiOOOO27oQ1RXXHFF&#10;7/DDD+9dcMEFk/SXNiGymWP1Wwlt4JR5scmPvSyENlefLEVpXF9NVy0epKeLWh7pRGaCdGEfdXMp&#10;bfGyxi0TvaV4v9VYIqFMnRe0Ya1Mt3EmoKMsF3FflGUio1C9kLLONXFq5VG/Wlox7AE/h4c0zjjj&#10;jEllS1RnF8Jlg/pkKcLtdRmlX+3XFV/T6eK+lgzrN5Tlx7LPRZCmBg/QuPDQpo8rGnck2CR/0b9U&#10;fpegz4WHY9zXDi9O7Lrrru0LJl3MbEQIYf6RlVFCCCGEMNfJyijzh/LX99L8XXVBI/dqZDpvhiqP&#10;WFZ5xYmrrLLK7kccccSk1UZYGp8VE4Af9cCP1Ze85CXt8ZVXXjkI50cuP4B9ZRTeJlE8k+/8aGfy&#10;mXQlTHBQrsfzlojy88YL+btWRtGxVkCBbbbZZjBZeOmll7bhrBSg/LIZVL7jK6MwQUD5vnIJf5Sp&#10;rkwWABOgspkf/9Kp+ksPePkKZ4UA6XL90is9Hgbyu/KC10lvALr9nlbxbp/H+7Fw/bLV60xZysfb&#10;r+XELRMwsl/pvM5ui9K6z7ws5fN4t7kW7quJEPfTn/60Xca7Non9/Oc/v7fnnnv2v03g5fPGHX2P&#10;CW7KevSjH90+gKL+g31lX/L8jlYccf8wQY9ekP1eJ6+L11toNRCo5edcxh6HVQn0pqDbqvxuk+N6&#10;heeXLV4/b2vVhRUcmAwEypL9yl+rJ/zqV79qdfBgnd4KHbUyih+zFRl921c2wR7Zr5VX+PNM/sF2&#10;2a8VT8irPs+nfMUfLZTPH2uqg8eTF78oHdTSepm80ar291VGeEgKO971rncNxvJh7L333m3fVV1V&#10;By/LbZGN7h8/lq2qE7guHTN+q33cFyrfy+Rckt/ZRouJVi/T/VbztbeL/NaVX+Fuvx/LFs9foyt/&#10;Da+fbGFMIh9wDeB8cTze82sVFMYUziHQaiZAH0YffZrzEVy/jr1+fsx5Qrt11amWnzyylfrRFtjx&#10;8Y9/vO0H2Ku+wPX+qU99aruSQnN/QgNOvoiEucKyXBll60YmllAYf3UTzyOWVt4tG5m8pGAB91uv&#10;ec1r2nPhS1/6UhvG9UfjDg+q8HA41xmtQMCYqHNYMHaWY0EXjH+cW04tP2m0ggBlcg472KDVUDhP&#10;qYPjYa5LcL7rj0+O/Q+wF7/4xf2jbj7wgQ8Mrg9OrX4O9WSc6fIZebme0A41/bRN+QY8Y57GvZov&#10;iNNYV2s/ytJYDWp/gU2sWgXk3XJLutZd0D/K1SAoh2sA4BOufQ71V5vW4rFB7cOYzdjteJ1q8eA6&#10;BHm0wkAtn+cp/QKeZ1i5XAv/7d/+bXANGQarrxxwwAHtsddLoIM+AfRVreJTA3t0XRWE6bpKnbje&#10;Od5Wjupf0ymoa81moI21ohLpSmp6R/VF9zmfGpcc5UEX91mO5x/Vvo501upKeo0vXmdB/9b5QXz5&#10;Z7vb0eXLUaC3fJAOXd7uw3wBpa/Jr9+hNb+M8hVllnUdVSZ15/crWzKPgvHjoIMOmuRv9DMe1aCs&#10;mh9KSpucLv2qq/t8HHQuuq8FYb6aZHmOun+72sIp68W4Uq5CQxrNMVC+r4IifEyt+Uph2MPWfw79&#10;lGvI5z//+X7IXbCdK3LwwQfT/lkZJYQQQgghhBDmEe9ohAdDWDZ8OhPxPFAyU/xBlFmFbXuY1ENe&#10;+9rXtvLP//zP/dgQFgZssfPud7+7d9RRR02ZlBKsjjJqcpulhp/5zGf23vzmN/ee8pSnTJl4DmF5&#10;8X/+z//pHw2HN4q7/vwIYWnyile8ol2R6oUvfGFvv/32a+Xxj398PzaEAdxfA09Fj7vNzu/6nzNh&#10;k/7nrMPDDfR35F/+5V8G99k8iBJCmD5f+9rXxnoQhQdLnvOc5/S/hbBiw8MK++yzz9AHrgQPffBb&#10;IcwveMHiwAMPnCI8iDKKPIwSQgghhBBCCHOPJzRyUCM/a2S6y4bf1P8US7I64K/6nyGEIbACBm/Z&#10;fvKTn5yyF3wJb+x/85vf7H/r5gEPeMCUN0JDWN7c5z736d3//vfvf+uGB1G++93v9r+FEMKcgge+&#10;d27kw418hIBpMHmJjl5v8mv00+Oc/mcIYY7A9junnHJK/1s3rBDwohe9aMrqHCGsyLBiFA+uj/Mi&#10;xY9+9KMpqzKFhUseRgkhhBBCCCGEuQUbv/9vIzyIslcjd63vOR4/73+KB/c/Z8IV/c8VHiZKWHIW&#10;4WEDluwNgeVvP/jBD/be97739S66aOhq+pPgT3oeSglhPvL0pz+9f9QNb0ciIYQwx9ivER745kGU&#10;lxIwTX7a/xQ79D+nCw+1TPceP4SwlDn66KPbLS5Gseuuu1a3xwlhRYetdx760If2v3XDecZWzmHF&#10;IL8KQwghhBBCCGHusF4jH5s47LEXwkwmqUe/ylVn1/6nYJL8FxOHKx7sYf2Tn/yk95WvfKV3xBFH&#10;9N761rf2DjvssFaOPPLI9vPQQw9tt1zp2o4lLFx4kOQTn/hEu9f1z39ePv81GpYm/sY3vtH/FsL8&#10;giWahy3HvNNOO/Xe+MY39p785Cf3Q0IIYU7AA99HNMID3zN5EAWO739Ol3LPnO/1P0MIcwQeLP/l&#10;L3/Z/9YND6Hsueee/W8hhBJ+J7CF3ChOP/30rI6ygpCHUUIIIYQQQghhbsCDKLwacq9GmN2a6b70&#10;7HvvS4g/rv85XZZ4kvxud7tb/2g0f/vb39q3YxCOka78tXDlQYT0SaeOh8HSzJ/97Gd773rXu3on&#10;nXRS79JLL+396U9/6sfeBXquuuqq3gknnND7j//4j/YtOralgHHrXdrsx+DxLuPSlYfvpR88bZke&#10;CPvrX//aiurn9eTYRWGO6y/L5zurzXStOIMurbRQ6i0ZFb8k8BAJbf2a17ymbftR/WkYp512Wu+O&#10;O+5oj91m1VEC8hnicYovwyTgfkemy3Tzq1xwOxzpqsWNwzBbFKd4PuU7pIwv8fi73/3u7XLTvsLH&#10;KJs9P/n+7u/+rs3j4SWuszyWOF16gPCyrgov80hvqd8pbdDnU57ylNY/zvbbb9/uG/6CF7ygt8EG&#10;G/RDu3Fba8hmt3tUHrdXtjoeVosvKcsfhZc9Sn+tLh6msiXgOsuyPK6k1CV9JcN0lGXoe1ceyijr&#10;14X0kEfXmpqNrtOlqz4OacZJFxYsPIjyw0YubISVB2dKuf/Yo/uf0wVbZgXOHa41ut7ofkpCv9c9&#10;VHmPIdH5UTtHCBt2rhF+5513ThLOYZW30kortdcLF2zVuY6UNnsclPmlQ3X2ssdFdXJR/dAp/aXI&#10;X16mBNuFfFsKeUvxetdsGtZ+hDmlTejkXgahLcp4ynX9KsNtKsv0eGwsfYSOso6lqH1r+aVDZXhZ&#10;Ahtq+dxG+bBLSsZ5EAX+4R/+od2eh/Kws6ZbQl2935YQ7+nlFwnxapcu8Tq7qPwaxCuu9KFEekhX&#10;CijeRfixo3qio8zrdeF4VJllvNI4ZTqV7+J+5He/y5///Of2vJF4+ZJR1PIgKhcp293tQrwOSElZ&#10;J5davWs6QOXR/l6e0rv9+MaFc1Rx9PU99tijzTOKM844Y2CT66/JTECv6u0+dRnmky40LtFe5biK&#10;P2RzrTzE/apjF6+3ypJg7+qrrz5FFI9NZXm06Sg8v64bEh+/avYiw5hZ64Uw/zixkZ0aWZL98kMI&#10;IYQQliYn9D/H+8UWliflr6zZ+l3FgyisZ8qDKEu6Iglvff7LxGELD7iMerjlwEYOnjhseVYjn584&#10;nBYnrrLKKruzmshtt902+FHKcq38CAb9Aa9JLvjd737X/ugF9hgmfOONNx78aGY7FH50g3R5fn40&#10;C+l32FpH+fmTlLwbbbRRO6kEPHTCKic8IKB004W9wx/96Ef3dtttt/YHu9u0ePHiQVnEYT8Ps6jO&#10;vGFXThDccMMNA1uYDJMv11lnnTat19+Ppf/yyy8f2KA8wNtHlOthXpZsdfvxv2zdYost2jKkp2S1&#10;1VZry9cneF9QXTz+kksuaSduYOutt24neD0PD4HIvkWLFk2xz+MF7aH6ySfgvhSuS23hPuVBo+OO&#10;O673rW99a4m312Ei53GPe1xvn332ae0CL59VeeRX2e0PRd3znvcc7MMtGz2/o/zun7XXXnswmSRf&#10;eF09bc2vnl/lun/p17JVej2P61S853fcLlGrS00nyJec/+pf5JHfld/9V2uLTTfdtO1PcP3117cT&#10;jKA+VrMT6Cuk5c1Anf8O5x12cS7S50vod5SPjZRRwqQjcbfeemu1D5CX9qW/qHzKk6/wOeL6XRd1&#10;ld823HDD9pz1tJ/73Ofa5bXxD1v37LzzzpP0y36QrSoTGEPUV+QD2QyuS3Vw+7xe0utlOlw3aHfP&#10;L5vgxhtvbG3x8t3Wmq89v8r1PO4r1cX10z/kX65L6GPcU/9yXTr2/H4s3GeMlRorlJ+VvFQmY13Z&#10;77x82lvnisI9rKaLawXnI3j911133Tav2+f2K5w+p/zYLv9yDvHd7ePYyyde5cDFF1/ctisQhn2E&#10;ffSjH6UBJxSHuUZ5L/qvjRwycbhE8MD3+Y3oQZQl3R7ngka4twZ0bjNxOBTu8/0B8VH35ls2MnT/&#10;P85xHo6l73PvBtwD33TTTe2xYJzUG+pcq8rrCeeezstaPGNe7d5aEKdzTXC+cT6C2yc4jzmHgfO4&#10;XGWQ8UHnN+MAdXUYzzQWMWZwnRc8UD6KD3zgA4OxxJEv0C37HZXLmO9lCvnPfT4Krz/1Lu2i/tyv&#10;QK19QNdC7Lr66qvbY8G9ypZb0p0m2qqMJ2/pX2ziHgVq8dio+2HsW289TrG7YGynLuWxIL/6Kf2D&#10;e9sSt6EGbaHxXngYZeIPh7ZVv6rlf9Ob3tRex4bB9fqd73xnmx+8nFqZtBf3OFDzRZlf10BBOdwf&#10;6Li0mT5RXsvB61pDtqCTe6QatP0oPSXqizUoj3tr6LJb+Wu+Io980WVXWb7r8fKF24E+fpM69G+d&#10;PzBMf82mrnp6OPlq7a4xaFRda/k9rOZLKOviZXbl4XwFrgvMNZRIJ7oYN/793/995Dm12Wab9V75&#10;yle2x9Jf0hUuyro48gU+L8cqoK76TVyrM5T60enj9pVXXtkeC8rSda9WrpfVVa6uIZRV6se/zJk4&#10;pHNf165Bo/zkY2457oPyd9n8X//1X73f/va3/Bc/ZV57YsQMIYQQQgghhLA84eGR2XoQBT7X/xSj&#10;N+3t9R7U/wQm1mfyIMq8g4nwL3zhC71/+7d/651yyintj/CZwkTiscceyx9dgz8rw/zn1FNPbfvH&#10;UUcdtUQPojBptMsuu7STNP/4j/84ZTI5hPnG3nvv3a6CwupQD3qQX0JCCGHOoJUHZ+tBFPho/xN4&#10;qGTyP0J1/F78w43MdAXEEMJSgD9xR/1pDvvuu297Tx9CGA7nyVOf+tT+t254qGVJX/YIc5+MmiGE&#10;EEIIIYSwfOFBlP0ame6DKOTpmvxmqx5fRnz3/ucwdu5/gk+yL0h46OTb3/52+xbOV77ylerbkTOF&#10;VV54cCHMb84555z2DUnenh1ncnoY97vf/XpvfOMbe/vvv3/1TdsQ5iM8UMWe8PlTJoQwR9GDKDDd&#10;B1FYpaWLjzfiS4GMeuib+/WJpREmKB8aDyEsZ37+85/3j7rhvicP34YwPg984APHWiVq3C2ywvwl&#10;vxZDCCGEEEIIYfmxJA+ivL2RYW9VsrS5IP0wdm3ElxufjSXR5yxMdrz73e/ufeYzn5myVO9sceaZ&#10;Z/a++11/HijMF3hQidVL3v72t7cPFi0JLOt84IEH9l71qldVlyAPIYQQwlJhSR5E4f78rn0ZpoKu&#10;f5s4bNmn/9nFvv1PYFUUHhoPIcwhxvkz/D73uU8ewA1hGnC+7LDDDv1v3fzmN7/pH4WFSkbOEEII&#10;IYQQQlj2aIJ8Og+ikIeHRpggZ9mNUauXoFMPpPA25rAHUl7e/+Qtz6dPHC457I8rKWGfWYfvPASA&#10;lHFAmKRGLV76EGy47LLLep/97Gfbh1Cuu+66fqqlxw9+8IPez372s/63u2x0PEzHkprfxqXU5eAP&#10;9vgtw2tpBfudM5nkE7Devi6joAxscMhX6ndqZeizi1HxjqfFhnH3+e+C/eRf9KIX9d785jf3tttu&#10;u0n6a3aV8S7jMG46Uba1vnuY8Lha/DiU9pW6XP+wcI8bF/J4+bTvuL5VWkd5x8kP46TrSjPdssDH&#10;PWdcH3qZXq6OPWy6XHPNNZNWoeKY7c2Q2r7jNbBf9avVaRz7PF+Zv8TLGkWZZpQt07G1BvklYqY6&#10;h5UDXWWV4R6Pvpr/VJZLDddV6kUI03XD40VX/rBCsGMjP5k4HPtBFFYveUIj3J//SyOjVi/5SCN6&#10;6vj/NNK1WiH37y+eOOxxU/jmicMlh3690kortecA4ynC+abzwsXReSkpKeNLYStKF85H7HC5+93v&#10;Pjim/GF6auO/6ibhuwtl3nnnna2gy9OOw7Bxh3tepCwTUbnY3YWnLQVbqa+L+wRUvssw0PunP/2p&#10;FfStvPLKkwSfyFfYXerGVuWXeDraT/3L+5nrKOuJiFocZbp9pU8QypAva4JdtXD3Z02nzglE3Hrr&#10;rb0LLrig/60b7uldv0T1AvcL4n2SNLX8so94tw9Bh+rGd6+rpKZT9gxDNtZA7ygdpR2IQ34XUDrq&#10;UlLmdz9IXFdJmV+4T1S+BLzf+7mDMJaJLv21+o0ScLtqdfX4GopHvJ8jyue2laj9XTx9zW6NAfiq&#10;jMNm1yVbWCF0FBdddFH7e6AGukchu90nEsJlU1e86twF9XWhXvIFx7r+SOg37guV4WX5cc2X8h82&#10;oq8UxXs6zz8MynUfIISp72FzDbe59AmiuBqjWzGEhcGJjezUyNrttxBCCCGEuccJ/c89+p9h7lL+&#10;wmJFkeksn6AHUXxbnJkwbrk8vMKkOg+abNtIOSHPQyo83EL8Sxv5fCNLwomrrLLK7kcccUT7g1Tc&#10;4x73aH8Yw2233db+UPUwtkRR+rXXXrv9EbzxxhsPfghfeeWV7Y9kWGeddQY/7JX/jjvuaD9BehR2&#10;7bXX9o499tjeb3/72/b7soR6vPrVr24nL1UXlngmnP2RZeuaa6455Ue//FQeL168eNLEJrgvdOz6&#10;Pc/FF1/cTpxsttlm7UQGsA0Nkxiw0UYbteHefkzQqfxFixa1uv7whz8M2sRR+aonuP3K5zZdffXV&#10;g/I23HDDtnzP47bIVx7mtqh8JhBVvh97XWqgn4eVWNEEP00H+u6TnvSk3p577jkor2TVVVdtbYSa&#10;LX/84x+n1IUJOvVnVlhpzrH2WPFdKN518qCN/O4+FG4TKwepXwi2GcKfoPzuX/oSf3iAyscv6ms3&#10;3XTTIJ/7Qoyqk9snvTWfgcriU2253nrrDexX+e6H2rHX2X2isrps1kMW7h+H/dGxizGN8RBIr/rp&#10;mLzK7/Grr756W3/+RJGt/mAH/YS27sqvcHRQB9Afe0Bb4m/gvOSc7korXR6mY2xipaiTTjqpt/fe&#10;e/f22WdiEYHTTjutHZ9h55137q2//vrV+oPKvfHGGwc2qf6geC/f86+11lptOzBWkAY8v3zoeVwX&#10;4x7+dF/X8svnIJtA7eL6GeO8X9IfPcyRLs8vn4Ns9XjGMvUrpXX/qU6gfF5n8qp+Cvc6MSbJF/QN&#10;/Euf4XwEt4X+gz2ex+PF9ddfP8iPbSpf+jn/ZL/XX8ecq6QFHkDl3AfCqA/Xv+b+BAMmFIe5Blvj&#10;HDxx2MIqItybTgceRPlhI74tznRhlcBtJg6H4vf0PJjCgy8lug9HJw98j7sSIiuzXDRxWIf7qEMO&#10;OaQdXzh3gPOE8c7RdQo478oxhnOHfMD56ffU4HmIpzyHc6vcgpAwrm1Q08l5zHjUBec+1/guGCd4&#10;wBEYK7h+iJe+dHSXec973tM/mgzjN/dJ+IsxuYRy+U3iPnWUv4uaLzyMdhi2nWOtXGy64oor2mPG&#10;ui222KI9FujmPhvwK9cbh/bkN4ND+22yySbtMeO/+pfATsZ1YBynj3TBtQMdDn7iGgTUn2vouOga&#10;S7/VeC+wQ/2zprdWf/jRj37U+9SnPtX/VgefHH744a1ex+tP23Ctczy+ZhNxuu6Rv3b+UnZ5LGr+&#10;HQf8V5bljGpXUFvUmKldgrpyn+XMRCd55F8obWYs0kqY9A9WtSwZt5619oFafrer1haj/E+87ofQ&#10;xf3tdKBMXp5wyjJ1jyjovxpLoKwXOjV+oUdjPP5561vfOuXcKXn2s5/dbv9ZY1gbCPeJQ7tw3nfF&#10;e7272uqGG27of5uAMI2L6Gf+pETXgtKvUIaV1w1vU/RrvBVdbe72D/MZ5fObo8TbvMzvNtd8Akce&#10;eSTzFvwXP2Vee+ov4RBCCCGEEEIINZjcrj2o8YVGWLFkHGbrQRTKHPcBGGZk39kIM8KULVt5g/Md&#10;jfAgCm9qskLLkj6IMqfgT6ujjz669773vW+JH0RhQnrrrbdul2ceNslcwg/1r3/96/1vYb7AhM9j&#10;H/vY/rfRMHn5lKc8pfeOd7yj95jHPKadjAthRYc/L3kIhQno448/vv3+ne98Z6ltjxZCmLdwf8zD&#10;0W9ov90FD3H8cyNdq46UzMaDKHBo/3MU/BPFAyg8iPK4RriPlq3YolVWuG9/WCPT2ZIzhLCMOO+8&#10;8/pH3bC6A/f7IYTpwcNrW221Vf9bNzwwHBYumR0JIYQQQgghhOEwkcyru2c1wjLcJTxYclIjpJn8&#10;iu9UPtTIkj6IAp/uf47LGxvZrZHTG+G1L+zkDU1WV3lWIw9pZLlOkPMmGH/gI7z9UeJhtXje1ODB&#10;D4Q34vgD9NBDD+2dfvrpbdhM4S0a3uI/+OCDe294wxt6r33ta3uvec1revvuu++ktzCHwbLPv/71&#10;r/vfJmxFShRei6vVeRRd+uSnrvgalO+isOng5ZVlqu27HuIYp/ya3iWBdi/fuCyh3/LQymGHHdam&#10;L9/gq+F2l3UA1VECvJkkIcz9OKzOo+Kl3/GwmeaX1JBO18txrV9Op696GolscJtchB9rDCrTCA/z&#10;srogfVe6YeXAqHiBXvmKtw556APx8lS+0iGO4p1aucNsFeg+5ZRTem95y1vaVan8LXreAv3GN77R&#10;lsWfOkxQI13nfonbX9q7JNTq5f4So9piGDX/SpYFKp9PSYnb0nXseWW/4rvy1EBH2Zbk0bWgKz/h&#10;SqdjpZVtEqH4MOfgAWkair0TeTi69hDJfzfCPSvpWDllGLPxIAp8uf85Dnoghftp4AFvbMUWHhzn&#10;/psHbSYvLTEL0McZ8zmHuB+RlCid0tbQuYjw5rOL5+Fc8nsSiZePcH66DpXvdujcJW1Nn3D7JYTV&#10;0o6Lyq0Jcejnbf5SKFv5uwTI7z6V1MLBfTcM0vNmvwv+1bWU/GU8Nks39nFNduF+wX0vn+pegjLL&#10;eIS6SIZBmSrfpfTBOLifEe9jEvUR9NbKdVT+VVdd1Q/p5kEPelC1rl4/+k8JeWRTzV7i3b6yjqXI&#10;5y7DIE/ZxxHKgpo+yTDQO4xR8V24fdOxZxjyHaI2lwD3owj9ehRlfuxy/TXKPMrn7TEM94GL96th&#10;YJf3MaSrrl4X6Zdgt8eXOqmH0qpvS+573/v2S+jGV10pcb/VRHGlTRLlrwn5hJ+bw4R86jeMve4X&#10;ZFSblmlrNsl22qoWP13I41KCLaPw8t2/kmE6ZjYihDD/yDY9IYQQQpjrZJuesFA4cdVVV939Ix/5&#10;yKRlqFmyVj9Otf2Kh/k2PPohy8MeHANL/yte2/Q4LBPKxMdPfvKT3gknnLDEb97zUAEPGey2227t&#10;BAEPJWhSgbKwBfs/+MEPtluojIKtVfhjFh3645WJTyYzwPWr/r5NDZPJOq7VX3n8WNvxgLbegd/8&#10;5jetPlZ60VLC1Em21Lbpcf2y1bfGqaX1OnlaHbP8N77wMFA+r7+XX9tahW119F3xnkc+h29961vt&#10;tlAve9nL2u9Q0w+srPOlL32pPS5hW5H/+3//b7udlONtJdxWVtbRBKDSeryj8NrWMH7s9avp8jCv&#10;n/B4P2b5YfqQ6/ctd4Tb5NvwCK+zdEJtm51aXVy/61b+Lv9IL/HKxwNm6neetobax+vstkqn2+xg&#10;E/n1CeiR//kTiDiWRB42Ae75/VjbxHD+8icZ+NY6m266aXs+OaST/SoX22v2MymMjcBqQehyW12X&#10;YAz+2te+NtgyoAZlvfOd72zzlvq76iq/uU2MhVpOWvE1m0C+YqyRrxQGagvPz1L66quc5/Tjrvza&#10;psfD3K+17Xe8ftSdfiQ7oFb/Lmr1lk7Ht+nxLW1UVleZHl5DaTm/1T6eh+s5vuG+QOeNHyu/+8n9&#10;x7WKNLU8oLJoI/UJ+iDtBWybQDhL8TfXbRRMHsRCmHuM3KaHMfD1r399e54P226Dc173xYzf5Qp/&#10;nD867xhLOA8dzkPdL3LOcR/hEKcteQT6pMePBddenb+cy+WWPKVNOpeF18N1wYtf/OL+UTcf+tCH&#10;ptQDqKvGYm0D5Kismh9A8YxT/jtIeL1Erf6O1497kPL6yjiurXlq8bSPtuPgWnX++ee3x4J6lFuT&#10;4HO2EgT8UW4RoeuFGHYPg091rRH4R9vVlLqcUq/rch3Cw7C73IYEpNPT/uu//uvg2tXFG9/4xtYP&#10;w2yq1YX21nYeXKd1DRbo8/On1E/76/yr6R/lv5r/nen4v2RYPHXV/VKNWrnYqrFsJvlreDo+a3ME&#10;Xo9h/scmzjHH42t02Uk+7ou68Hw1HXzXVpdQawuF4ddh2385yoP+YVupYX9t3HabHMYlxt1hcK/G&#10;C0AlXv9aPRWPTbVtuIjXb7ry/BPorbUvEK7xUFCWb81Ts2sUyoNdtWuk6lKLV51LdA9cw/PMNL/b&#10;Ud5LAO133nnnZZueEEIIIYQQQggLk7PPPrvdx/uYY46pTjKNCxPCPIRy4IEH9nbfffd28qYLJp7+&#10;+Z//ebDn+TAuu+yy3qmnntr/FpYHPLByyCGH9L785S+3K9Wcdtpp/ZhunvSkJ01pX97s4sEiVsip&#10;7Q8dworMWWedNeWPsBImdbN9WQghhBCWNzzoNOpBFH4PjrsiZghhKrWHREqYw+l6WCTMf/IwSggh&#10;hBBCCCGEeQt7fL/73e/uffaznx28dTYTmGTcZZddeu9617t6j3vc46pvO9bg7a0nP/nJ/W/D+epX&#10;vzrlbciwbODBk7e+9a29c889tx/Sa1c8Kd+0LeHhpP32Y3X9XruSCw+gvOlNb+rd5z73acNCCJPZ&#10;e++92/NmFDycN86y+CGEEEIISwseVh8FK6IMe0EhhDAcVtxg5ZNRlKsdhYVDRtAQQgghhBBCCPMO&#10;tqI44ogjeocddli77P6SsNNOO/X+/d//vbf//vsPXea8i4c+9KHtNjyjYKnbH/zgB/1vYVnAm45H&#10;Hnlk72Mf+9iUZXeJ+8IXvtD/1s0jH/nI3ite8Yp22Vm25gkhdLN48eLennvu2f82nGOPPbZ/FEII&#10;IYSw7KltVVFS244ihDA9xlkdhe1ew8IkD6OEEEIIIYQQQlgqsNdtDfabRRzeNiN9Vx7F8bbMUUcd&#10;1T48wnYQSwL7q7PdykEHHdTbdNNNB3apLBcHWxFP/9SnPrUfO5xvfvObg4ciXK90uYyilgcRHLMd&#10;BuJQrt7uK/N0IT+4zV3HNcq0ElEL60JpPK3q6XVlr34eWDrzzDP7IVMh7he/+EX/Wx326X/EIx4x&#10;2K9/FLU6eNg48RKdF+pzCHVk4twnzz0/qF1rbetxHl9+B4W5TR4+W6BLdZJuCfXls4bSdCF7S/uF&#10;8nfpKNODh9Xip4PbNKouXZDnL3/5S7vqklZekt5SNyI/e/8BxQ9jWLzyI3vttVdvtdVW68d0w4OE&#10;F1544SRbh4FuPxfGyTMdhtVvFF22yCdC38uylH+mdUKfj3/D8PJ17GHDII3G2lHpqYtEeFk1XZ6n&#10;lGEoflS6EBYaK620Ujse6pxibGebAxeuET52+nVAcuedd7bCsadFuP/xY8p04byjDBf06PwG1ydR&#10;fnQqraQcH2r5Ha/LOGhcKQW4lqKnFu9SQ22g9iiFfO47hLp4mhJ8oGs8xyuvvPIkwX/c8yL4vqbf&#10;+0KZnzTedgh2uA63TyI/oF/HLmonjr19EOoxCtdR06X+4QKyuXbfTn6lpQ7oHAe2Zq3ZIxHo1Lkk&#10;od3kM8AuF8/fhfJ3SQ3Zy2cNz0+amohaHFJjmE0l7kPJdPKPa5Pj/RDx+tfsIVxp1ce6kO0uIP2l&#10;CNKpX3r/dNEY4OK6ara7jMuourrOctyQPyVlX99+++17D3/4w9uH1p/whCf0nvjEJ/ae9axntfLS&#10;l76097KXvaxdhUg21Gxx/RLAHspwH5aitDUUX+ZRuI+HyDirQI7C9Ze+KutCGhfw9pc4tTx+PCy/&#10;53OppR2X6ecIYX5yYiM7NbJ2+y2EEEIIYe5xQv9zj/5nCPOVE1ddddXdP/KRj7STEoIf1PrRevPN&#10;N7c/ZvmzUpMjN9xwQ/tDG5SPvbnJB6yE8sMf/rB3wgkntJOpSwJ6mfxgOx7pr5XvNvsxk70lTFK+&#10;5z3vabcNGgWTL895znN61157bTvBArWyqCd+AvflOuus06bxeM/PxDJ+xRYmQYEHbwiHiy++uJ3A&#10;wg9MpgBtovpvtNFG7QSLl+ltpbJuu+22qn3C83haHbOCgsqv1cXzqE7lsbjkkksGdcU/+PXDH/7w&#10;WKvmLFq0qH0oafXVV2+/s0UTNjjuX69rzZaudhOu39OKWlme7pprrmnbD3jDjLZyO3jYSW0pXV02&#10;K75mB1AWfsVHmnQb1Rbs961+rXJ5o1RtzRtvZThbbKlOnlZ2uc+8LkpbqzMov8evvfbag7pIl+ep&#10;5a/Z5Mc1nwK+o1z8oTyUrbp4uKjF19KB0p5//vmDZa09P+cyvpMdgP/la8V32XfFFVcMHp5jvGCJ&#10;bVaPor7A6kLkBelQ2PHHH9/72te+1sYNY+ONN24nn+nLjKNddRXUU+2GPWoX2e11pU3ULkrL1lwa&#10;KzjnyQfS6+UTJl9hJ/2gK7/q7TY5smuUfR7vtnha4WGyy8uv2cK5hq2w7rrrDh4aqvnd+4LQn51A&#10;e6n+soX+VbtGct7R1xjX5VM/xg76VZd/dOzxbp/slx6g/2orNsYwyuea8N73vpcKTBgewtxly0Yu&#10;mjisw33UIYcc0vZ/nUuMW+UWaIxVbDUInL/lOcqYoK1KGDcY7x3OM84f4LzjfHY4L8ttDzlPda5y&#10;TSzHEsYmxlSo2eR1qsF4oHO9zM+WiqP46Ec/Oijf4brOSoZdqC61OoHs9vo7Nf95XWt68S+/U4D2&#10;4drt0OYXXTTRVWinzTbbrD0WtO/ll1/eHuOzcnUCykaHQzr+FAbGVmx0sJNrgKhd9xRGXl13RE1n&#10;CW2sa5RwXTW9lMl4L0q7aBP8KYg/+eSTex//+Mf7IXXYypUVNMt6l9APL7vssv63u9C1krYdtlXJ&#10;KP1dfqv5v+Y/R7q6yhwVX8P9O6qN0avfXsLzjMoPZb1redwm+jq/bRzaRGNera7o47eNqPlaYbXy&#10;h/lP+cp+WcIYV47r6NUY1lUG44Xw4y6wQ2N5V100fhFXjpXkYQwF+t8GG2zQHgvyMP8Brkt4foe0&#10;9JWaTSBdXfGut9Z+iqf++t3joL8cN8uyptsvPGyUL/zYqbWpl1nmKe0Y1ifKtDVq+d/5zneyLTL/&#10;xU+Z1578KyaEEEIIIYQQQphDMCnAAyjveMc7et/97nerP8THhQnavffeu10Jha11ZptnPvOZ/aPh&#10;fP/73x9MxITZhz4y7oMowJ+nX/nKV/rfQgizwW677TbWctxMri/pKlchhBBCCDOBh2y32267Vu5z&#10;n/v0tt1224HwHSkfAAohhDA98jBKCCGEEEIIIYQ5CVuo8ODIpz/96UlvJE0X3nh61KMe1XvDG97Q&#10;/kGqt9Nmm3ve857t0rOj4K2sPPywdOCtMt52HfdBFMGf4bU3oUIIM4Nx9vGPf3z/23B4QE9vhYcQ&#10;QgghLCvuf//79w488MBWXve61/Ve8YpXtPLKV76y99rXvrYVth8MIYQwc/IwSgghhBBCCCGEOQXb&#10;yPBAwRFHHNFuzzNTWB6WvYmf+9zntlvyaInxpcmTnvSk6jKtJT/60Y/aLQTC7MGDKJ/73OcGS5WP&#10;C5PQbNMzbCnrEML04eG8cruAGmwTxrY+IYQQQgghhBAWFnkYJYQQQgghhBDCUoH9b0fBfrQIaa+/&#10;/vp2FRQeROGBlCWBJZWf9axn9R772Me2+ymjX1IDG9gSCBFdaXnIhTilR8gP7I3MvuLj8PWvf71/&#10;VC9fvkG6bOlC9tTAfsSZjv7p2gKeR/6bTfQgSm2f9i7YW5s+8i//8i/tEt3j4rZzXBPhx6IW5rge&#10;+coF1C9qKK6M9/BR8aIsF2rpHM+jfJ6/jAP2pGY/dGSUfhgVL2rlO13hw/A84+b3OpX5ka544fEu&#10;imP1Jx6CQ8hfjksOaSW1smph4+A2OU972tP6R8NhGzZWJ0LHMPuxz0XU7K6FDaNWntNVRxi3LK+f&#10;6uB5p2uzQJ/On2GQjvMNUX3GFSi/O2WY169WL9KXtjhlHuJrerrQtW5pXHNCmAv4OcTqUghhK6+8&#10;8iRhvFc6xgmllTAuKC2rWvm5I/HrRpkfnSWkk3h+CWGyqTz3hcZKnfsu4Pnd1nHRfYcL5QE6u0So&#10;fBfFY2NZZ9Vb9ZI45K/p9Gv8HXfcMUmw29u6bB/KUH73uwQU7+L1df9K1BZ+7CL9lC9dLk6pWzrd&#10;T6UeKP2LuA2e3vMJ9wNCvPLKhlJKsOv2229vhd8jZXr0yDaOa3j6kmH2g8ooRbrK/BJQ2i5cVylQ&#10;0zkK6cQfNUbpU35kHNBDuyCcK7W+7nUq+wTtOwrvn9NBZdTyEaZxiTTqQy7yg2x3VCeky1ey28Wp&#10;lel+wcZS5FPSlmMVW+nKZqQsm/weL6EOw+IRlV/qVD6hdKWQDrxfuJTpx8HLr+Wv2d8lnlbibSzx&#10;PCrf7fC0wyh1Sbz86TK8xBAWDic2slMja7ffQgghhBDmHif0P/fof4YwXzlx1VVX3f3jH/94O3lS&#10;g7fg+THLwwD80P3DH/7Q+9rXvtY75ZRT2h/KS8KGG27Yrk5yr3vdq3fNNdcM9G255ZaD7XmYHKHc&#10;ddZZpz2Gq666qp1YAdmldF1gt/TzMIN+lFPuO9/5znZSchQveclLeve+970n+YoVOtB12223tX4C&#10;t2XNNddsvzOhU4vX8QUXXNBOQsMWW2zRTlLDtdde29ZV5YCXtXjx4nbSxW1SmSD9Xv9aW7t+t1XH&#10;ixYtasvxMMdtwnbp8mPBA0w//vGP+99Gs/XWW/ee//zn99Zbb732u/uPFXRUV+Flel1raflDvfSL&#10;5+HhKNVbab38WlnuH1Z+YUIPNtlkk7a/en62tFJfli7PX/Ol2+y6brrpptYGt9lR/T2P61K5nr9m&#10;34UXXtjmg4033ri3yiqrtMeqv/vZ67L22mu353WX/crv8coD0uV5/Lhmv7el4t2nnp+Jb8plLFCd&#10;V1999UH5oiueMPR7vEM6ymNM1bnOQ32UC5tvvnmrT3rAj1WWh0knXHrppe15COuvv37bLox11Bfc&#10;LtVVn4BPkPe+97293/72t23YMFgGf++99x7odFuE6/d4HbtNtfhbb7110Ibu6xtvvLFtT8d1MVbQ&#10;D7vyyy4v01E8/lRbMa5y/oJ85W3hx0LpSi6//PL23OL8ob9CzRalg4022qi1AWpleX6V6/Yzxqsv&#10;CI93W5XW4+mrOu+5HuBfx/OPsk/+dZtuuOGGgX6FM9YcdthhNODkkzCEuceWjQxd6m3dddftvelN&#10;b2rHLu7JgHGa8drhnNNYzv0D453DWMb9BHD9KscNzjWuncC4yLnrcJ6WY4Hr4fqpcUm4TTU8flT+&#10;Mv7FL35x/6gbfqfUymcccSmhToxVXAd0L+ao3jWbgbFMY6BwX9X84v4njmuzgz1ahYyxkLHPoX0Y&#10;A4HyaUMH/bofFoy3pAXP7+i+CPwY8A/XS3BdNbr043/q43hYLR++1HW1lt+p+cLz+/EwuM6cd955&#10;7TF+4PelQ9vqWlvzxahyyjylr7v8J7r8r3yj4ruo+c911fSiUy8A1OLLNivr6r4aJz8wPmr7VvSx&#10;rW6JykHfsK2Ba23lZdbiu9qXfLpHgbKu2KKxGh2M0yVlHqfMU6Ytywd8qnth8mvcEeTRtaaWn/bl&#10;ugSMZeeee257LDgX+G0CtfbrqqfsIr4cq0C63P4S6l8rE1SXYfpret2npX+H2QLu35pdZX79NnaG&#10;lclx7Rrn16Uyv9OVn/t1qNkMzIE17c5/8VPmtaf+egkhhBBCCCGEEJYRv/71r3tvfOMb2wcJmAiY&#10;KfyYf+ITn9j7p3/6p95WW23VD10+MCm8xx7jPVd2zDHH9I/CTGFSngeZxmWbbbbpvfrVr65ONoUQ&#10;Zp999923fzScH/zgB1P+5AwhhBBCCCGEMH/JwyghhBBCCCGEEJYpvAkCxx13XO8DH/jA0LdGRsGD&#10;H7xJ/9KXvrS30047tW/kCJUzDjwIw9sdCPkkNRTneRzCH/nIR055M67GFVdc0Tv99NPbt0tKcWq2&#10;UI6klm+U/V24Lsmw9NNF5XfprJXZlRbff+pTn2p9MA48iPLKV75yyhtqXtfyu8LEOHbNFugvRW/c&#10;IvR3whzsrfULSRe1eC9XjNJV2lNS00ldeDMX8fBaWnAbZEcZpvAloSy3ZFR8jVoe2qo2loiuenFM&#10;XnTSFyR893L0vSa1+Bpl2SWKr+nije2HP/zh7fEweIvyW9/6Vmf/LZmurYQNy0OZM8XrK2RHzRbo&#10;sqVGTY/rp90ZG6ajE1xH6fMao+KdmdjieH7iZF+NrrIIn64dIcwnOC/o47qGMg7oeuLCShUI5xCr&#10;mLj429HoQocLYdyrI+jw641E55qLx5X2YIfSccz470IaL7+Mp94er/oh41COdxLFgexzgdL+Urrq&#10;jEi3gy7Fg+olAfmfNLX2c/3ye83/lFXqJw35XEhX6nAhzJF+iXRIarh+T+tSw/OVdiE1PS5ddazp&#10;LCGf2kJCf9R9OVLT6WWWeDlup4tw21xqeSRQswkRtThEyH6XWlkuMEwn1PII6jUqf42yL6LXz5fS&#10;d4jS1uqJOK4bQb/rKu11/S7o9XxlPHqlg/PU00rkN0/r4pR1Ik8tTHkps4xXGgR8HEHI5/bruiRh&#10;1RlWbkVYqY7VPkthNRj3A0K5o2xSui5kd6kbIVx1KHUjxJeUbVHT68ivLrIJdOxSllFKLY/Kxu5a&#10;mZ6/hq6xXEvlExeVA15XieJq5G48rChkm54QQgghzHWyTU9YKIzcpoeJiM997nO9k08+uR8yfZjQ&#10;4IGPPffcc7Bcdglv2PNDHFiSV5Pt/JDmB7hv08OkiHSwdYHS1lB+JkyUhz9bsQm05Q9LAvOgxCjY&#10;FudVr3rVwBaWRGaygAlO/aBn8owwULxvk+PxOr744ovbyQRw+5RP9QCWYVVZ8ov7VFv3ONPZpsfj&#10;ddwVr3p7mNfP7eaP689//vPt8SjYuunlL395Wy75azYD/UltIXybIs9XS8syv/JLrS4sjytfehuL&#10;mk5Pd9111w30uS7BNlFqd+ny/K5fx9qOx8OAc5W+7GGuS+UTpzbxePliVJ3dZ470evvLJmBFJPq1&#10;53dbhMcrD8gWz+Nl1ez3ttRxV36W7Sa/b+3i29wIts7CFmCrMfwNtfzoln7hYYw/2jqAsQxdHu8T&#10;hfgB2z3e4WE5LcEuuxkf9DAXcWoLHXeVxXj8n//5n4O+OYwDDjig3TKCJanld+mt2Q+K79pGR8in&#10;4Po5b6iDh7muUdv01HBbdcxYKx+w1HW57LbncWS319nTSi/jm/qX10VpfZueDTbYYLAcuvTLj0A7&#10;q34KZ9wnLXAuqa9KP32v1lely+vPHw7qq9iB3V4/z698Hu/2yX4Po546r5Qv2/SEecTIbXoYj1//&#10;+te35462vqDP6xwXhGlrBcYIrjMO1y+dV65LMO4xdgDjCveEo0CfxgfGhHJLGy+T8/vKK69sjwV5&#10;uYYBebn3cTjXtR0R9fOthw466KD+UTc8DF+7HjGWEe72O4pnbNJY6ygfaahXSS2fdAJjNvccDvci&#10;XI8B/7Mdm4N/aSOhcV+gX9dy4rTNgmDsJo1DPbS1DG2Fv7soy4eaTgc/0BehK21XuOpXs8vzcE3Q&#10;9Up4fFe9Sv85+JHfVw6+0jnj9RJux6gyp+O3cSFPeU6DyhqlkzTqP84o/3aVK2r5HXxV27JF1PLT&#10;F8uxYpQd2KsxE52cb47bUSvT42s2o7/cGg08rdsgiPe+UvZLfK17nK46er9SWtFVV986ZlieWl1r&#10;Op2jjjqqfQlnGM985jN7O++8c//bBJTFfbj3L8dtHXb+dtnn+ss6i5pe3cOjt9weDRTvfhVel656&#10;eZnSJWq2EsbWraK8lkCpx6EeuhZjM9s8O15mWZZ4//vfz7xatukJIYQQQgghhLB8YQLgfe973xI9&#10;iLLrrrv2Dj744N6TnvSk6kTxXIGVADbddNP+t26YNPvJT37S/xbGhT+Pv/KVr/S/DUcPogybTA8h&#10;LD340/BRj3pU/9twjj322P5RCCGEEEIIIYT5TB5GCSGEEEIIIYSwzDj66KN7v/3tb/vfpsd2223X&#10;vu34whe+cKy3Mpc3vKW077779r8Nhy2LyrdGw3A+8YlPVN9qLVl33XXbbZzyIEoIyxceIBznjd7z&#10;zz+/lRBCCCGEpcnPfvaz3oEHHjiQ17zmNVNk3FUYQwgh1MnDKCGEEEIIIYQQlgks5Xn88cf3v40P&#10;W+y88pWvbIXtZuYTO+64Y/sQzSh4EOXEE1nRNIwD/eicc87pfxsOy/3mQZQQlj88iPL4xz++/204&#10;WR0lhBBCCEsbtp1glcphUm6hEkIIYXrkYZQQQgghhBBCCMsEtlQZZyULwd69+++/f+/Nb37zyAc6&#10;2Nd2XGppCXMZhuLZI5zVTxDPw56/7FnNXrrAwxDjwNZF2tOfvC6Oh7O3L1IyLI/oqmeZrmTceE/j&#10;Zem4lg4U1mUffPOb3+wfDechD3lIb9ttt+1/Gw/KxqelXWKYXSWj0tbiR4Wpz5X9TmA3fbDce1p+&#10;raE6l30J/ZJx8bQ6roWBbCrrJBnFsDo5XbrGKWMYS5p/JnhbSdwO9heXKHym9R8VL/+7OGU4n3//&#10;93/fW2edddrvw2DP8tNOO21S/nGp5VEYdXIRtXPKj2G6dnRRlu3IzlpZw8pHX2l/DaVD0Kc+5GX6&#10;cYlslwjpGkapU3Yg0FUmSP+wNCU1O0NYaHAvSh/nvhPRPagLrLzyyq3o2uDCOYgeBO68885Jgs67&#10;3/3urZC/hp/PEh9fyjJB9hEv/RLy33777a3w28GvbQi2Kj9lyH7VYRRdY4nbp3spl1pdXAB7sakr&#10;Hh0uIJ9Bzf9e79KmsqwynjKkHxlWvoRyXGeZhzKlX208TEr9yEzAFlGzC3G7ani9xgVdtCt6y3rg&#10;Kx2jU+VLsGlYmYS5/bMFemVfF7K5hnzpto0SkC+6yvW0NcbNj9R8Tb5SHNqyFNoWYTxR+S6uv4xD&#10;v47xpXSN0omo/JpedLm4vbU8NUgjqeUv/YR4nlLAbarh8TUZBWm8XojbVdZDdRmG8oFfR1yG6Snr&#10;IPE2LuPKOsh+SUmZv9Th9ZWt3vcloqYPcbyfqh5+HS5tLsusxQ9jvKtzCPOf5zeyUSPvbr+FEEII&#10;Icw99u9/fqr/GcJ85fnNj9ctnvKUp0z6AX3VVVe126qM+pEKq6yySm+PPfbovfjFL+5tvfXWbRg/&#10;ugU/jvkxfdtttw30eVlKywS24tmqhXzEa7KFcvSjHF3EMRmx5pprDiYlhPJ4fn6wM7GPHtd12WWX&#10;tfrYSgg9ixYt6l1yySW9q6++uo3vgvJ4O2+HHXZo7WZSQJMNqjNgA9x6662tDUwGYIfCgTzYAISz&#10;IgH5CUen14NjJrvlK8oqIb/0a/KBPMJ9pXhWI1EePiX6LntUrsAH6HP7lB5+/etft9sajYJ25GEm&#10;dNAOZdlus4M9Kl9ldtUFvUojaDfViU/S4RPhbaV4F/1Z5GFqMx0TTzuR1n2E/P73vx/8eUO/JJ62&#10;Ih/lrbrqqoNzQfbzEBTpsZO6kkf2cUx6lUOfU/1UF0R+8Dqhj3DsUJ28Lujiu+ridiEq08tX/wDC&#10;0Y8eQZqyTbxM+rLKUVt5HsrRseK9zVQ2SGeXrfKV/A/uX9JwzLmqOqyxxhqtDkEarzM+LaX0HW28&#10;+uqrTwpDOKZufOrYBQiX/Ywx8p36GrrRBdhF+aojx9INal/iEaD+a621Vu/nP/95+30Y6Nlpp53a&#10;vNIrPSA7QXWg78vv2Kq2wzZsIQ9+oQ76JJ48fPJdelUnULv5+S2fAOk5dvu6jklHOZ5fuM+UTrYQ&#10;522tdMB3wsmjtlReUDrsJx49xBNOHeUfpeNT+kD+JRydpf3Yh24gHpEdIDsog3C+o4v86JFur5/n&#10;/+Mf/9j2N8pVmX6M/eT3MMpCD2Eq/8Ybb+ydeuqpnExvawNCmLssauSAicM6jPNsfwZcx1llj3Gb&#10;lQg5lnAOsMog96PcG2nskzC+rb322u2YybnE/SorQUg4tzbYYIN27OZ6zncHHehFj4RzTtcIKMsk&#10;/KabbmrtA+6Z0S8hnu3aWJWCsWXzzTdvr48SznPVE3tkP3LMMce0OofBg5E1GHewD7CfcdeFsvAB&#10;9aGeXievF2m53yjj0a+xVoKvpJN8pf8Jw//ycWkXZWpMB8ZLj6cMfEpeyvCyVb7iJejjE53EU4bn&#10;QS/3Loz9ulZ6PHVUGPl1byORrYJ0JbpWlCKbdN1wwS7dByCkc8gjX9GH+OR326h7kvXXX7+3xRZb&#10;tP2NdqW9XPze0stH8IXunVSm6qJ6uP9qeB6OS0qdSoffqW8N0mAXdtfAbv2eKNsXIZ76eRh1UV+S&#10;n90m8Dweh+Af9XPyl/GeH5t0/yzBJuqssQChfTw/bUheCf2Xc47zhmPGSe+r2KQ2RT/xOk8k8iP1&#10;v+aaa1q7JJSHT1yn9OrcQS96yjTuw9JufDDM196v+Kzlpy7uK3TpPhebdOxCOQj2y6cOYUpTyi9/&#10;+cve5Zdf3k9ZhxdJttlmm4FvVT/ZJJ+Vgv6aPYJ85Odaw/nqQh+Rf6SnFNJ4XQjj+kTfQNDj8QjX&#10;JdmP7tKXwsclF/Urjsv2o224PlAvF9JiG+3DPYLrkxAPPPjvfZVzgHsF+hXnUWkz37nuUo7/BnT5&#10;6U9/yr32JY36KfPa3a0TQgghhBBCCCHMEkcffXT7g3UU/AB+yUte0nvEIx7R/vheKOy1116DH/7D&#10;OOOMM3pXXHFF/1uoMe52Rk996lPbSZwQwtxil112GbrlGqti7bfffr3nPe95/ZAQQgghhBBCCPOR&#10;PIwSQgghhBBCCGGpc9ZZZ/WPutl00017Bx54YPuWzkKDt3Ae+chH9r91wxs7xx57bP9bKOEtoLPP&#10;Prv/rZsHPvCBvQc84AH9byGEuQRv69W2L+MtvCc/+cm9V7/61Tl/QwghhBBCCGEBkIdRQgghhBBC&#10;CCEsVa699tp22c9RsLUPS5kuVB796EePtVLHueee27vgggv634LDajmHH3547//+3//bLtnexT/8&#10;wz/0j0IIcxG237n3ve/dHnNes9XE29/+9t5uu+021ipSIYQQQgghhBDmPvl1F0IIIYQQQghhqXLJ&#10;JWwbOxz2QufPyYUM+/buvvvu/W/D+frXv94/CiXsycxe//xx/R//8R/tQz7ssyx4SIV93UMIc5t9&#10;9923XTHqbW97W/swCud2CCGEEEIIIYSFQx5GCSGEEEIIIYQw6/ztb39rBcZZFWWrrbbqH/V6d7vb&#10;3VoB17M0YdsI3sZHVLYjm9w2PpWnhtKB8u2xxx69tdZaqx/azRVXXNH7+c9/3m7bg9T461//2m5b&#10;gzjj+sztqyE9w3QpvtQ1LM+SojIR+s3+++/f+/d///d2ZR22enrEIx4xJZ1/r+FpEXzu37uo+bCW&#10;z8M8Ty0/YZIaHl9LU4unPvQXxBknXmlE+b3E42tppVPSFdaFx7tfda5wXDJKp+txEbWw6eB1c1t0&#10;zOew8acLtZujMiQKE2VdhtWp1FNS6hIernZRuMNDY89+9rPbMVFlyA8I6Wv9sobyj7LV48tjiVAe&#10;l9nEy3JqZXWV7+Gl/TWURulKvRzL5x4O5XdQfpdxKW0Zhvq6zvHplBPCQuYvf/lLe27wiXBu8ICu&#10;y0orrdRPPXHe+TiLEObnPelduEfWeVfLjyheorJ0fku/l4NeBO64445JQppVVlmlFepQy6+yKaMs&#10;exw8j0RjDcdePxeVV9qM0Ab6TeF6JTUI1/085Q/zPyK/usgv5C/tdVugjEN/TafyyCcuhAmlcSFM&#10;7YuUSPcoKcEuQfwwuzytqIWNg3xS+g4h3MtXWhfBcVnHUeK4LkFYzS5E1OIQ4T70usiGWjzh3sYS&#10;1blW15Jafkf9SYIOPy7rU/OP50F0rkmoi59rw+KRskzQ+X/nnXdOqQ9So2y3GsPqirivawzLX7OL&#10;dC41XMco3L5hdjqlDRL1uxqut5YXUVtIjwvxoyj7BeK+qInK7qL0TSlqv5pIdymqZ619QfcK1Lu8&#10;V0Bcl9J6HsWB+1CiuBp1i0JYeDy/kY0aeXf7LYQQQghh7rF///NT/c8Q5ivPv/vd777FE5/4xPZH&#10;OD+kWRnlZz/7WT+6Dg8RPPShD23z/OlPf2p/QPODGMoftWzpgN7bbrut+oOXH+hw++23D+IXLVo0&#10;+FEuu9gSiE8gD98lpOVHt2AynHJ9Eoo8fCccW8lD+PXXX9+Wu+GGG7bhhPHjXHVac801e7/85S/7&#10;mru5+uqr29ViKGeNNdaYVDZ2X3755b1bbrmlfdhnvfXWm1QW5eNHvlMu2wNxLBQum91X1N/1IKzq&#10;QlqQf5l045h410W5pc3KAzomXP53mNwBj/dj2eRh5Nlss816D3/4w3v3ute92rjSPtAx+dwmryvH&#10;ai8gjPrTzuj1fPi8nJjEl9InmJyULa4LSp3ESy8QT1+UPj6xjXiEY8/PeUH9iFNb/uEPf2jbBT+t&#10;vfbag76CHeSnr916661tGvqnylY58jNQFnmV3/VwDIrHD+T1+rrt+IX6YCdpCOO78rt4W3NMGLpA&#10;fwBRHjqIA+IRt1k+AXRRnoviONYYgE4gzJF+4vlUGbKV9BxLL+k0lng69TfC1f7Eq8/onAK3QRPf&#10;nGteL7dJxwjx1Fn9U7oIV15skl3oB8/PWMIxyO/oKfs8x9itdhHqK0AaykKvbAX0k466IeigXPwi&#10;nwDpZbdsxCaVh69lq+qtfkY+5eGYMrBFOhHOJZ27+Jc4ryf2yGb5zX0gPYjbrTD1e44VR3kqQ7aB&#10;fO1jg6dFD+J4funX+SMdhCsO0EkaylJfBaVDZL/rln/lByDe/Um4+49P4rGFONJwLJ86N9xwQzuO&#10;qf7kxTaldZ8pDJ9Lr8q88cYbe6eeeion09vagBDmLosaOWDisA7n6IMf/OD2+n3zzTe34wTnxT3v&#10;ec/2vlfi92PEc51n/JFwnqCD85/jddZZp80j4bxjTNA5W+YnTGOcBChT5yv3quiQALoZ2ymX7Sk5&#10;zyXk2X777dt7adKV+YmnbOqjMiTHHntsq38Ye+2110CPC2MZYz/gB6+nhDLx9YUXXjjJZoS6bLLJ&#10;Jq1NNf2gtpCQ7qabbmrvH/Hjuuuu294LSChTYxztozpLCGd8pGzy84Bnaa/yUx73gR5P+/LpOkmn&#10;PNin/iHBT6QByuR6T3oJcdRD127V3ZF+8uvYBciLLhdBPnyGfRL0yH7EjyUO3y+99NL2BYBh8BuD&#10;32Too074VOLnD+XrPslF9SBtWdeu+kuA9pH9pU+woWxzhHDyk4aV59xmCXGUr/5TtjH58WvpZwT4&#10;/Ul9JYxJ2Eed0U06rwtl8QmMG5xjnh+78RF5Qfd0EvTJz+hSPSWUK/2C78pDP2X7YOojIU7nHLZf&#10;d9117XgjwQ+c0/gQwU4vE/3nnXdee/7TDzbeeONJdcInNain7Mdu1VsCspsyynFXQl58Wau3/FfL&#10;T11LSEeZfHpbCWzET7IZ3U5ZB/UFyVlnndW77LLL+qnr7Ljjju28EGVLKIdxmbbAn16GBP2Ur37r&#10;AlwLsafWlxFBmlI3/P73v29tkKAHn6ofyC8ubgP2lXrdP6WvaFO1P1KeCwj92csAVhtWvyvLA+6D&#10;0YVu/Mz1QMI4Iv+hX2ldCCee/lFelxHG0uZ6xrLIU+a1J4++IYQQQgghhBDCLDPO1gsXX3xx/2jh&#10;w0M3TGqNgkmt008/vf8thBBWbJj4DCGEEEIIIYQwf8jDKCGEEEIIIYQQlipbb711/6gb3jY599xz&#10;+98WNryZsvfee/e/DefHP/5x+xZKCCGsyLC61kEHHdQ755xz+iEhhBBCCCGEEOY6eRglhBBCCCGE&#10;EMJShaVvWWJ7FN/4xjf6RwsflqBlO5lRsPzpaaed1v8WQggrFr/73e96H/jAB3of//jH24cWv/rV&#10;r/ZjQgghhBBCCCHMdfIwSgghhBBCCCGEWUf71gr22R4FK6P84he/GOxrq/1vJSXsCyyGpRsHykOf&#10;RAzTWUsP7PGLeHiZFp2Pf/zj2+NRnHrqqe1e3kI2qZyyLMXXwpAaZdpR22F06RkH94HLuGDbMPtc&#10;v9L6cReyY1S6mdCld1QbebzwMI4lQueP+nRXGOhYOjyuizKN21vi+oehsiXDqKXDBu2fXbOnlgf0&#10;XX6XiFHxM6G0AWSbZBiebpQ90uU66YPylVPT5fmAvEonUb8u80JXWcNQ3a644oreJz7xid7HPvax&#10;3lVXXdWP7bV7zfsDerJD6LvCyvjp4PUfpUdplW5U+mHMVv4aZZuWkE9t5jqG6QTiaO8S5fP8fixk&#10;V5d9hJfjl1MLL8Nq5YYwn6E/a3xdeeWVW7n73e/efnd0/kg0bktAcaTVGOBjgefXuSTpQvrL/Aj8&#10;+c9/boU0q6yyyiShLp5/GMS7veOAXs8jQddKK63U3lvXIB82k+4e97jHFJHdXTaXtqpM+QX/870U&#10;wXGZn/LIJ6nlLX8zlIKOUlx/DcVTBj5zoZzSBsfjavGAXSWkHWaX56nVqyzrL3/5S1VPifwE6rcS&#10;bBFKV4rXtbTJhXg/T7xfILU4xPVLgDjy1SAN9Xf7HcVjV9m+amPZ5eI21OrnfbGGt6/rQsDrXaPM&#10;g0gnx14+gh6Pr53TXt6f/vSnSUIfGDb+Qs1PiOP2IlDL4+Lpa76W3bK9pJZHAqWvEE9fw+3ztIj0&#10;DoM+VzvHhtXD8Tq7qPwukc3qC6XUfKE86F9Sar7y7zWbynPS+x/5y/SEeXrXj3gevpeU/lG/dxnm&#10;i/oZH8LC4/mNbNTIu9tvIYQQQghzj/37n5/qf4YwX3l+8+N2iyc84Qntj1x+tMKiRYt6J5xwQns8&#10;jMsvv7z3qEc9qv0xC/woRvhhK1380OaYCSBNADBRobTizjvvbOOQtddee/DjWLqYYJJO8umHOWUz&#10;wXD77bcPfph7Wk1AEMen8nGMbsol/ZprrjkoE5RWE3usFnP11Ve3b/sPg7S33Xbb4IEe1ZNwJuxX&#10;XXXV3uqrrz4oS/r5JAyhXHD/EK464T/5Urr5rnhsxX4gLfHUU5S6YLXVVmvDgfSCMIRJDNWllt/D&#10;brjhhjYdbUO55KVO0u99ATs5vuWWW1pdpCWc/Jo44bvbpDqRRnnwrfRTF9Xf89EXlUawrRJ6gDzI&#10;rbfeOtCLL9Ue5EWok8r3sjxeOvlUOHXBBg+j3QmjD/KJLnRTJunXWmutgd2K18NOpPG25hORbgRd&#10;OsbPlO1t4f5RWspVGhfajTTUWWm8riqfcNlBeoWpf2C/JoQ5H4gH0pNG6SXKJ/t0zlCufAPyq+rp&#10;30HHtTCgvZVP6SifT0d2EIcfZL/yYx+QxuvCyknUmfFV/dXLIq2nJ4zzgj6KTsJUFqh+CKgv8x1b&#10;dF6Qh3D6tc5HQdmqP/HowEb9uej+Vf1A+W666abel7/85d4Xv/jF3nXXXdfGlXCd2G233QZ60KH6&#10;MVZSHmHyJccqS+mAOB2TB/gukS5AF2G0lfC2ko9Jr7LcFwpDhM4/UDj+pG347vH0b3RwXlMOKB1g&#10;S1k+ad1uwrwvKa9DndVmjAXoAPKrn8pviOrH9RLbFQ/olwj0yhbySg/wSZ3VRzwfukH9D7x+1Bm9&#10;+EDxIP3UmzRcS0477TQa8W0TKUKYsyxq5ICJwzqcAzvssEN7zmy66abttUD3GOr7CPHck5Ke7xon&#10;JJyLXIeJ55hrC+eMhDDuo4nn/NI57Od3WSZpNG4BeXV+I9jA/S9jDvq32GKL3vrrrz8Q6iE7sQF9&#10;jsYPII2ua8j3v//9NnwYj3jEI9p6YqMLejfYYIN2rKmBTVynSLfZZpv11ltvvUnC/bjGuRrYR7mM&#10;aRJ8qPEW37hvS/+iV9deCTp1DSANtnl+2mydddZp74+oF+WQVkJ69Kg/INSBtiGcY+mWoJdxn7LJ&#10;v3jx4rYPSSgDPbKhhDDyKr7Uj6CXT4f6q1z01/IpDMp6URa2Ec/3m2++uXfJJZf0fvWrX7Xpu7jn&#10;Pe/Ze/CDH9yWf/3117dtKKHf4FeVTf35lKgsyuaztAlRfUD36S5qM9qZeL5LiCevfCnBf9hCfA3y&#10;0JexR3a6UNcbb7yx/dxoo40mta9Ednld1a7oxzd8SoDzhL5I3hLKot+hQ+e/1wnIS53o19IpSOP9&#10;CiGNdHLMOYoOCboUj89oa84XCeOq0qHvwgsvbP0mIS9jAelom5ovdX66YD/6uuxGPB82eH70yj/4&#10;rdbXNe4jpU3AuOl5EPxOXnzB6rbuK+yhz5OOMmWHi49Fpf6zzjqrvYcfxlZbbdX60c8x9NAWtEGt&#10;TASwmfZVnSXYJP+ofi5A/dDD7yTSupCHa6D7Qr9rsIe2lA2O21qzW2HYLfsk9AeFccxY5TYRxnWf&#10;a4eEujv4jnQutCnnLnWolclvapVR2gvcR3Nek5ZVfvGLy8knn8zvt0uapFPmtad6KIQQQgghhBBC&#10;mGWYWNhmm23637rhbfjTTz+9/23hw0M7+nE/DHxy5ZVX9r+teLA6witf+cpWDjnkkN5RRx3V+853&#10;vtNOavmqCSGE+c1///d/90455ZR2krsL/gg66aST+t9CCCGEEEIIIcxV8jBKCCGEEEIIIYRZR2+Z&#10;OE9+8pP7R8P5xje+0b6Bwp+RkvLtlVI/afRWh+Atky5cX6nLGRbfpZ9wHjDxeI4lAr28nfLwhz+8&#10;H9IN9fv617/eHsum8k2VkrIslxK3j3jKWxJqZdRwmySy2+2/9NJL20/eBr3ooovaP6K/8IUv9N7z&#10;nvf0/vVf/7X36le/esoqCujy/uPH4Po9XuGE1cRxHU6ZlreH6NNIjS79NWplepj3C8KRMqyEcN7q&#10;Qmrx08Hzj9I1k7JqeTjv5d9xfChcl/yvfoAIDxulX3okQDkuwxgnXqI38bryeLjsKX0lG/1YeH7q&#10;Tl5Pw/Ewv3i8bPYwR2WNe5049thj2zf+StxmPx5FLS1hLqMofTBOnhJ0SPz7dJhJHjFsrKjprJWl&#10;sFq4Pss4ldXls5pN0/Ev5dX6XQjzHb2Z7fh5rPPG+z/fXUBvTZOmzI8IpS+Rfomf4xxLv4Qw3nLX&#10;m+41aroEYbrv57hm6zBIR7k1QR/i9ZEAabj+1uJl67D8pf+7fOq4DtkncdwPEt3bSVyXRL6UEOaU&#10;8ZQrf6G/tAkRHJf5S/1duI0IulQP6lZDZZC29AX5pmsDkFarEZTIFkmJ17+rTOUt26rUzXf0uXj+&#10;UoA0uu9zwR70ga9CIaG+jC9ITTd51S4SylJdOVYfkXC+O0orKf0jH7h4vXU8KsztLkGnj0VleSCf&#10;YZ/SupR5SunC/VZCvmF2g9fT09by1Hzt+SX0QUmZBxFd9RpWp3HA7lq/GeVLxZf1kWA7dnWh+NKH&#10;kppOMcyuYYzylXxOfNnnkBLSuc6yDrSpx0u/hHD5EVFaz+OrzUyXu9YtDGFhk216QgghhDDXyTY9&#10;YaHQbtOz1157tT+S9eOcH7As8Xvuued2br0gWPqTH7ksk6sfxz4JwA9pYMlWoSVFmShi2VHS+PKi&#10;LO3KZAbH6EOPfkRzjH2CdNjNRJx+eLP0qfJ7naRfYcBEJWlZKtXzcIxgFzqpJzo23njj3hlnnFGd&#10;4HRYznzbbbdtlwEmP3o1GUFdZAP1g9I+8igf3/Up8Bn2aUldbz/qL79LP74Wrov8lE39lYfvJZrU&#10;wyaQfbKRvAjLwbIKyjCo/9Oe9rQ2n2xhaWnK8P7DsfqH0iK+fDM+IJ5PIB9L8aKTY4dw0rkuHpjR&#10;Hy3YRTwP0GAPcbQ3NpBWftEy1uRhaWLyuU58qrI9HJFd+o5OyqT9+ESojyaPKNttJj95KJM4r5Py&#10;Ki2iuskW8lMWxwqToJdP9JAO0CednAuAXXwHnR9AGPn0CdLpwopKLF/M0u1a/pvwmv2IdMlv7n/i&#10;KIPvHCPqG+of5AHpKnW6ADaQT3mVVqhc4ly/bJItilfbAu3Gcsv6DqRD5GuQPaywxLLijG/KJzv5&#10;9PLVPnwnPX5iyW/KBG2PhH0qEztVP49n3KI8+VZ1UvvIVs6Pca4TtAn5t99++/Y7fQi/aPxBJ31Z&#10;9ae8sn4qG2SPfAHUnzDyqI97PH6QfqFygHwqT+eN50en8isc+5VW9nGs+nqZSgcqB5sVrnMZZJfG&#10;XSB9KUAeymEsQgfh6ESHp0OfhHLld8VhL6LviI/71EN2A5+qM5BGqO7yGWncF+hUW9Xy41ds5Hpy&#10;+umn44Bs0xPmOiO36eHe7OlPf3o7tqq/cw5w/8W5IuGc0DkMjJekkxDHeM15AuU2IJxrOq84zzh2&#10;0bmNfglhikc/12j0S9DDdjyUxTXbz1dAB+n41JjloFN/mAPbA8jeY445pg0bBisTcr/ANc2F/JRH&#10;ufKZC/WhLPxa1hmRrXzW4qkned3/Pu75OCYB6kl+bOIYPRLAbtKSt2w/RPd+6JcuCXZq6xsJ4bKD&#10;upRbAwHtR99DP+ndJtkF5C/1I6ob+LFAh2yRoIv+6H5zIY/K4phzxM8F6q+6UG/ScF80apsefkdu&#10;uOGGrW7dW0jQSzx+wLYS7PbfqdjuoAM7y7aSoB8/88l3bHah3rU213lL+dxTYbsL9lAW92nU/9pr&#10;r50knF/3ve99B+eofChBt+7xJNRP25xg2yabbNLWTUI91Fa0pfwiIb+grdTWEtUH3XyqnSW1MJDN&#10;+Jo0DmEai7CxLBNYkU8+Y9wgraTMU+ZHv+xwCPMxjrTyDUI+H8trqA9DrY2kE/RbV0Je+VIC2paI&#10;epRb1qj/ysbSZh9fqJPHIb/4xS96l112WVtOF7ykQ7/zcRk/yK+lTgnxal+vE0KY6k+6Mq/sJr7L&#10;jzW9ukdGarZ5WAn5KQ+9SAnx+F9p+H3k/Q6/1JD/EV3TfExQPHo5x/l0kZ/xJfHShWCTb2NV40c/&#10;+lG26QkhhBBCCCGEsPzZb7/9+kfDOe6449pJgxUBJgoe/ehH978N5+ijj+4fBYe9ukMIC4NnP/vZ&#10;/aPh/OAHP2j/yAghhBBCCCGEMDfJwyghhBBCCCGEEJYZW221Ve9hD3tY/1s3vH3EH40rCo973OPa&#10;t1xGcckll/TOOuus/rcgam8chRDmJ5tvvnlvl1126X/rhjc0v/rVr/a/hRBCCCGEEEKYa2S2JoQQ&#10;QgghhBDCMuWpT33qWA8PnHzyye2yuCsCLAG7zz779L8Nh+XHWfo2hBAWKuNeJ0477bR2m6YQQggh&#10;hBBCCHOPPIwSQgghhBBCCGHWKR+W0N66yAYbbNB7zGMe04/pBh3f+c53BnvUSsaF/X/HpZaW8n2P&#10;3HGRLtdZHtfKYyWAjTbaqP+tG/bx/vGPfzzQU+qq+UlhHl4LA9W7DBe1PA5xtYdllE95/buL6uNh&#10;M8Hbj2NJF15+aUMXiu9KIz3svSzx9vJyZJ/HO8PK8jzamxohHOk6RkDhiONpZsK4ect0w+pa2o/4&#10;vt5lHYbh5aq8Wl8hvDYWKE9XmPR4/JLiNnMsfwzDbWIPcPVFxemzdiyoO3uJezjHpa+wRaI+JSHM&#10;86gc1yk23HDDsa8Ts7V9WWmH12U6dNVpHJRX+XXsdtTi9X0Y46Qp6+z6y/x8L9sfPH2trWvnksoD&#10;TysBt2u6YIPKDWEhwfnBeeFjbYnOHYT0d9555yTh/ODagNTyO35eSmoQ7ue63wchlOVorJC4fr5L&#10;lwTc5jJuFPJFKaL0qYRwyqjllcj+mVDqQtDHSmAIZZc2yQflsUQ2IzVfElZDZRJfaz/CEWwsIWyU&#10;/iWFMrgvcaGsWr3dFvkVIc10QG/pC0SgU36TUK5swm+UWYria0K8MypeyBYvv8yn83/11VefIqut&#10;ttrAPtKU0lXXlVdeuRXuyUs8D2lrqEykBjqQGp7XRXBcaz9Pi10ulFXzn4vnl30upU4EHwrylTrp&#10;K05Nr9KSv4aXV4MyStG5VMvj9ewq0+O8fMTr3IXrdxkXHw+G1aVEvixtRrBb8S6j8Laq6RRd8d5H&#10;S8hDGhfC3L5avOuv+Zk0klr/EJ7OZRiTe3QIC5fnN8Ks7rvbbyGEEEIIc4/9+5+f6n+GMF95fvOD&#10;eYtHP/rRvVVXXbX9UQtMOulHKj9kt956694Pf/jDdoJgGNdcc01viy226K277rrtd/Lf4x73aPX+&#10;6U9/asOAyTT98GbyjDI8bM0112w/gR/fID2gdBLCWZUFHdi49tprT/oBLpReOoG6kh87mDwgHjwt&#10;uu64447Bj3Z8Rdg666zTO/3009uwYVx++eW93Xffvc2nMlQX/EIZbpN8L/+T1sNkG3LTTTe1OrCf&#10;77DGGmsM6i/9TGQIL/+WW26Z4jN8Qh6VRVrpIQxkC3kQ9PP9j3/848gtm9Zbb73B9k/Sf+WVV7Z5&#10;aUN8hC500hdkl7jtttsG5TEByyQqyCbCyjygMK8/uuR7+hhlY8Mqq6zS6ll//fXbcPmWzz/84Q+D&#10;iVn6uuKlx+3zspjodRsU5w9mUD6QjmP6DPVTv0Eoh+/lwxzYQRhlC53LoPKom+uToJdP2cmxbAed&#10;K56fNqP/UAZ5VB/PT1oXwLdsdYV43ZVP4uUrzMtEsJs6q/3wv8YCbEUnKL3sBPIihFM/8ng8n24D&#10;qG2B8rAJFC7bQHWW7Rx7uykdqCy3CdQXyQsK5xM95OGYOpMPeAiOfrp48eK2DwFjBeMYdqqN8Jn6&#10;l8Ipb9GiRe0nW7Cpr8sPKld1EFwnTjjhhDb9MLhO3Pe+920fYGFckT7sUFvJl/IdEKdj8pHGwe/E&#10;K4/8Ily/fI3PamV5/xLyGShc/uG77ONYdrjPvCzpIq/aTOcVKK10Azq9DEA/YeTTOESc2ow4BAij&#10;XrKBtMAxgh3EKR6oH74mH/pVBpT5yad+S5zqItx/KkP1AZUJ9FWuTVzXf/nLX+Kgt03EhDBnWdTI&#10;AROHdbhP22OPPdp+z70N5xPnRQnnBOGcQ4wFV199dXs+SDjPNLajg3TkcRGcVzovJfrucI7feuut&#10;bXmMK9zbYK+E8VN5OH81BksYXzReoUvjhgSdXFewGftUFvL973+/1TuMvffee2C/C1B/jYH4zQW4&#10;7mFDLT+2E4dPamArety3iFPqpLzrrruuvVdBP/fXbhN2cu/DJ4J/PR79jL3YhX9KX6KzbHPCb7jh&#10;hjYfNmyyySbtbwEJ1xd0qb3KOlB/lUl8Dc9T5heUXaK06L755ptb/0goi3OBetNHdP/mQhrpxV9X&#10;XXVV7xe/+EX7vQteFthuu+3afsux92V8IbCJ6wx1l9CP6auUpfsjF8LwKTZzXLYfIqh7Ga+2K6Hc&#10;3//+9217e/+QACvL0VY77bRT7573vOckoZ7Ygx+9rSXo5d7Q64ou7t3oo9SpbD/yyT+0V2k3ZWEb&#10;dWJcK/PzHR/ziZC/Ju5fvlMuoJPf2t5++i2NqM9QhoS88jX+4P7Z/Y94WW4fQn7q6zolysNn2UaU&#10;pfoA6V0vYLtsUFrPw/hO29EXSkijMVSCHs572ob2dRskurestQ/+ky84vvHGGyede1x76CO0AcJ9&#10;O9ceF/ripptuOtAjKe0oBdAt+12oi9KgqwRbqT91YkxxmxH8h73ytcQpfYVO2h4fYRd21NofSKO2&#10;8jLxh/ppDdJRhov6J7rLeMrUb15EbSmh/pSrPsZY6v2D9PIjoFNpJSeddBLXq0ua6Cnz2nflDCGE&#10;EEIIIYQQlhH8uH3Uox7V/zac4447rn+08GECZquttup/64Y/hY8//vj+txBCWHhwnXj84x/f/zac&#10;z3/+8/2jEEIIIYQQwlyChydf+MIXtvLiF7+4d+CBB06RBzzgAf3UYaGRh1FCCCGEEEIIISwXmJDg&#10;z8ZRXHrppb3zzjuv/23h84QnPKF/NBze/OShlDDxtlgIYeHBeMgbtqO44IILeqeddlr/WwghhBBC&#10;CCGEuUAeRgkhhBBCCCGEsFxgOdBx33r/1re+1S5xuiLAyij3u9/9+t+6YRnVY445pv9txYZlf0MI&#10;Cw+Wmn7mM5/Z/zacz33ucyvMdSKEEEIIS84DH/jA3tve9rZWDjrooN5+++3XynOe85zeS1/60lbY&#10;fjaEEMLMycMoIYQQQgghhBBmHe0hO4oHPehBvQ022KD/rZsrr7yyd/rpp0/amxZ07Hv0Cu3Xi4DS&#10;Ivxh6d+REsrigQ9kFCoDvExRi3f7PJ5w9rL3unRx6qmnTnkQw3V1Uda5Zscwav4S8lvNx2W+UfGw&#10;3nrrTdmXuYS9uNnj22F/aO1hDvhzHJ/KB9gvgWE2joI9mFV+zcfj+H1Y2Z6fY5euMKcrrpYWxvVD&#10;V36heE+HXvf7OJDfZSaoTmW7Q2lfmdbDXDze8TTj4Lr03fOOqnOZX0zHV/Rd+jGU5YsyTO3h5ZRl&#10;uq6aTthll13a/eNHwVh44okn9r9NRuV0iacRw+yu4Xm7UBlK68c1avG1thyHrv7jjFtPCeM9Asqr&#10;ONmJeB6FjcLziC77xrE7hIXIOPc2nKN//OMfW7nzzjvbh8FLGUbtXCzx813nN9cMSQ3XW4rD+V3a&#10;i05PSxrJOJDP87goXuObi49dKt9lpqhsdOi3h4Qyve5qcwm+0DE6anYPs5Ew3S9LKJd7b4QyS33u&#10;ByjjkWFlys+getekhvvF+5j8oPKJLwWd8jXfb7zxxva8kP+o77rrrjuQxYsXt7LWWmsN/FGCTlZo&#10;RNDpbSXx8lWWi2xCanjaGvKJCz5QHtnngi33uMc9WvHyXWR3TT/hyi9ZeeWVW71ILR/lSjd2eVkS&#10;R+VL0NuVtgvSeR8pka3SX0N+HCe/+p/3Q7dZIp2SEnRJoKbDKduXsgVp3QcSrgcutJHbVJZHmNtU&#10;w9u6BB1+XpT6kZmAPSpT9pXi9aqJfFbzk5/DLgK7yzjK9H5Q1hNRHOlrNgl01fTX8nga9QUJZQnK&#10;l29cBPE1ynTToX4nEMLC4/mNbNTIu9tvIYQQQghzj/37n5/qf4YwX3l+86N9i4c97GG9RYsWtT+K&#10;gR/AgjB+4OrhAbZg+MUvftEeD+Oyyy5rH15ZffXV2+9MlurHOJODTIAh0k+4JjsIB8J4SIEf40ya&#10;KUx5QMcXXnhh75ZbbmknKTfeeONWj0PZgjwSwpm4oEzXKQHimfTRBMcqq6zSfhJPHnxy0003tVsU&#10;DQPbb7755t5DH/rQfsiEXejxCYeSss7Yqgln9KFDE6+kw+ey/Y477hiUIZEewGb8tv7667f6KIsJ&#10;IvJwTJ1JLz2EAZ8eT5z42c9+1uocxv3vf//eOuusM7CHB3WuuOKK3vXXX9/beuut2y2hqOeqq646&#10;qIugT5CH8NVWW621mzBN3Kj+2Of1lX88jH4t29Uf0cExfW6NNdZo6whKR18G0lIHygfFU3dsoXz0&#10;qK+oXB3rO/HyfRmGDcov/fI74SBdKktlA+1GfdwW+aFE5SPyD+UghNEvCPf+T7/XOUq4dCu/9wvp&#10;4lxSHWk/5eG7ypJ4fnHrrbcO6kg8ZavdqaPGGsB/lEVa7CcdZQBhfCctx+pD6KBspZGgByEP30F+&#10;AIUzBqks4lQ+n3xXHUF6QPq9L2Ob8ileAl4+flW90UvdGZtIw3f1ddIrD76XP2Qv6XX+oROUHj2q&#10;C5BXNqguHPOn0Djb8HCdeNSjHtWW5f3S24qyvEyO1a/dF/qODvIhalugDNWVMIQ8indfqn/xKR3k&#10;9XqC7AC3lWP0UQ9vSyG/E69wnVdAH9YfDSqfsmVf7djrJ7uVhvzo9D5O/5BtxOsYkU/pyzq/GYvJ&#10;B+4DoTK9/iD7+C77QOEqy3VSLmWytV1zv4GD3jYRE8KcZVEjB0wc1uEa9aQnPWnSWEP/13cJ93W/&#10;/vWve9dcc017Xm2xxRbtvYjEr5vS43Au6VysnaucWzqvJehh3Pfz3EEftqCP9IxN0q8w0gC28ZsC&#10;OyWEKT+iMQL59re/3eYbBiszaox0QQ+2Uz73BoybLoRTNmV6+S5QawcXh++6N8MPV111VVu2BD9s&#10;tNFGrT9pL90bSfAv4RxTbmm3+1bluTCW//a3v+1dd911AyHfNtts0/4WoDyN9RL8QLnkx75hZSKk&#10;c7BT+TlGn6eXlD6k7BtuuKG1mTzcG9DHJKQnjnTYgC2kk6BT6bjf/MY3vtE799xzB3Lttdf2dtxx&#10;x7be9DlemOBYot+gDmVxjun6zUP03lepp84P6sp9Pu1dCjap/zl8V58nTc0nv//979t7MhfKxGbS&#10;UFfsc8EXm2++eVtPle+CrehA+C2FX11od/oI9ZVwjyg/43/GHLeJfPI/dcU3XqZf09Ehn0oIk63U&#10;i7AS0jikww+US94ynu/eT6i3fItgE+ceeWmDYfmpM7/ZdB4ghKnOpUgvfqihOiM1X/GJjcRzXnj7&#10;0m46x0hLO2OHhLDLL7+8tVfCvRK+8rHFy0SX26QwCX2C8Yu2RpfKl5Ce+QHGK/3Gcv2lPgltQnld&#10;UC4PpFOmbHMB+iZ1ou6qn4Qy8B/tVY4pCG2kcc+FsVH2lfF817hIH6C+ZT3VV4jHPspxIY0gnetH&#10;0On1QK/SUT4P23mfQGQzUvOV4pCy/agnupW21l4/+tGPuIZc0pg8ZV576t1FCCGEEEIIIYSwDGFL&#10;mnvf+979b93wJxIPGKwo7LXXXu1ExCjOOuus3nnnndf/tjAZZ/WcUQ/uhBDmL/w5tN122/W/dcMf&#10;Qscdd1z/WwghhBBCCCGE5UkeRgkhhBBCCCGEMOvwhkoXvFVRss8++/SPhnPSSScN3noBvZmBTheo&#10;lQOkL+2THkTwtgdvDSFduobRlUc26g0TidB33pAZd4/yo48+eor9XZCmrL+XrzdbHOl26UL2u07S&#10;UybiOmphjsJYmWYUF1xwQfupcv1NIdpQ9XK7hNuseOzSm0dul2zyMKcWX9PvDIsTw8p0XIeOa2EC&#10;nYS5lHgY6dVuo6jpckbF1+iyz2UmuH9LPeo7Oi+UVr4ov6vf1PrPOLg+pNQlEcPqTDq1V63NamE1&#10;amW4X2Sn21VDvkXcV6NA79Of/vT+t+HwMAoPL9ZAT00U53iddexhSwPXX/MPNqotS3tr313GbWvH&#10;85ffsYs3L5FavNsvm6mf+gzHSis8fw33z3TawvtqCAsZzjOtZiAhTG9ac0/EuVOK8HOwdi7yXee1&#10;hDA/x8Y912r6BTaNq8vtHxd0qnwXfMVb6tTL/SMB0gxDumqgw+ululEmgm69Oe/iNpT5CdNYjN3D&#10;QH/5pjx5aisBqH276qt4pSlFuO0uStflK/AyENLqtxl19/Kky/1f+gq04oxWI3BhVQj5nDJK0Fva&#10;BJ5HbSkhjWxGar4QHJc2y27BygcutHstD0LZ2Oy/iSTer7w+EvzJJ/lZIaEm8rWEPKPsEl5vx8sv&#10;85JHZXVR5kG8f9RwnbX8jtK6eFvX8tek7F81vaLLVyq35mv0+/fyukA+75cS9YmuMj3e+yGCTi9f&#10;54WfH6Kmv+YDieLLMlWubPK6SEb1dfTK5lo8fUf5XTyN2sJFvkA0RkvI4/E1vN+OKh8hrbdvmb4s&#10;R/pdPL18Lykp64TU0ol6jwph4cGmwTs1snb7LYQQQghh7nFC/3OP/mcI85UTV1555d1f+9rXtm+x&#10;M9kFTHYKJjj5gXvllVe2P3qB5Yc//vGP984888z2+zD23HPP3jOe8Yz2DXj94CV/+QPby/R45WPJ&#10;ayYnSmTfxRdf3P6ohnvd616DugjFlbA0LfpZepdJjRLlYzlY1Z8JvdJ+JhKow1ve8pbOP1adf/7n&#10;f25XD5B+8ss/2EGdQOHuEz9mmVt0uP0s7StfYQt2u83uC7Y3YmJo++23b5eCBeUBlcXSsUycgOtS&#10;vNvP8vIf+tCH2uMumDw/7LDDBnU95ZRT2rYA396JdKRxm3nASfap3iwtzUQO0P7kK1FalQn0a+oP&#10;8pvrZxlr9SXVkWV65QsevKEPgmx0nSxtrLZQuV6+10v6PUz1B9nl+d1WpfW2YClw2cLEPXVxmxzl&#10;c/21stwmlozWuSv9XX1Nulh+XOFdtgjPL1hSGlvBbVH57hO3X/XzMlmCXG3Jnx2Ux1ijc8GhTgj+&#10;lH7KU/kK55yUT7S8Oyit9ABlq62E7ABPK/3YJvv92OvCuMn5sOGGGw7OBYWByli8ePGgrp5f4W6L&#10;5+cPINrZ6+91ka0f+chHemeccUYbNgy26tl///0HumSL6/dj2VXzP8hvHqblsUG2enzNlx7PWEed&#10;HcZK0oDXn7EEfR7vbamyuvQz3qqPC69rjZovvExtCwCbbrpp24ZuH3VWW2Mf+jw//Vj+E15nP1ba&#10;WhjU7PO0jLHUn+v6EUccgVGTCw5h7rFlIxdNHNZhXH3Pe97T9nmd64xlXDMczhWuHcA4wTWrC84j&#10;jSE1OKf9/hpmotP1cK7qWiC8TjVqecRLX/rS/lE3Rx55ZDU/4wT354wtjLslKpf7gNr4qXjidK10&#10;auH4ga1xoOZL90UtP76k3QG7dI8gGAexC7ifueQSdlC4C65l5QqVrpPyuZ446GOMB9pW475wO2r5&#10;PU/NZnAbhOvyegnXWyuX+46f/vSn7TF+fuADH9gei1H6vd6CNuH3AFA210aHtttkk03a45pNjuty&#10;dC+Bfn4TOOTR+e3IVvIyVtQgrlYnIJxrJ+cC1/iSmn/cPurKfUGJ6gJ+DCoT6Bf67Sa8fWvld+Wh&#10;34uyTI+v5Xe8fEE/1Zj7/7P3JuCWVeWd/qHFooqxJuapmAdFEEGUoUAGGVUGxSltKyaR+E+3HbuD&#10;EaOCBg2EGIJKJCbG2A7I4AQCCsogKAKKiMxzAcVYFFDMjc1/v+vu3+F31117n3OLulX3nvu9z/M9&#10;Z+81fOtb3xr2cPZemzrzmRenyQ9OSS+0+SovNy/D68KclI/7kq3A+RqU/Auyg/I5p3Iok2unfLtf&#10;msoUlMl1Yo7q2tZ+1CvvCw71ovz8XBlKdSGtzoHRy/mvg3/5DBYQz3HFQSf3BETevrktahdRspVy&#10;tFIs+rlmy/H2lf2OjnvEt7UF8cynOSeffDIvCPFf/Ij72kNn50EQBEEQBEEQBEGwjGF1FC7ce3HZ&#10;ZZelb3pPBrg5e+CBB9Z77Xzve99LNyEGkS222KLeaoYbqTwIEwTB4HLIIYf0dZxgFa38D6EgCIIg&#10;CIIgCJY+X/nKVzrvec97GuW9731vOn8PBpN4GCUIgiAIgiAIgiAYF6y++uqduXPn1nvN8HbPeeed&#10;V+8NPrvsskvyTS94QOfyyy+v9wYL3iLU20Vt6G3HIAgGkzXWWCOtetILHszjAb0gCIIgCIIgCIJg&#10;2REPowRBEARBEARBEATjhv322691+WJxxRVXpE9rTAZYBeDQQw+t99r58Y9/XFxedhDoZ3UUPvM0&#10;qKvDBEEwBKtFtR0nmDN33nnnzrvf/e46JAiCIAiCYCR33HFH51vf+laSb37zm+mzscjXvva1zte/&#10;/vUkrMoZBEEQLD7xMEoQBEEQBEEQBEGwROEbtXy/GvieLFKCdII0PETA97vf/OY316HtnHvuuSkP&#10;4roEf0gSnseV0koPInvJL3FKdVJYHl5C5bt+t0k2u87XvOY1nU022aRO0QzfK/75z39e772E6+f7&#10;v23fAFb5TTTVU+G0fd7+SO5fjyvtO9iTf9e9BN+W//3vf5+2VY+8Pr4tmtJ5+7t9vWS0ePluQwmP&#10;L5Xn8drupbOJxc33cqDM0rhoY7R2lvzmYehznb5NGvVl7bswtvimOQLk9XjlVf4Snh5BR6kv9qKU&#10;zuuCraw0NRqkM9dLfahzr/pRvgSUNtfXBt/F32uvveq94Wy//fadY445pvP+97+/+91z4bbn5bGf&#10;2+y+8u0lxeLoxEbN4V4X+THH49U+wvMjJTzO0yLYn49Vfl0c5WmKh7wMSS9cV795gmAQUN9nLkcY&#10;4xqXTeJjKxfIw9Dp805JZy9ynQ51KOn0eULlux2CbY/rh+eff76zcOHCEfLUU091ll9++XQeS71z&#10;AWyiTPnchTSlukhA5wgSdOVpHPcP5Pmps3yF5DYjSktZfALU5ZWvfOWIeqBTZaLT/Yug07dz3GbE&#10;bUG8ziX9bXrJK2nTyzbt6UK7r7TSSkl4qJV0jzzySOfXv/51El52YJVJyS9/+cskt912W9IHus6R&#10;oEM2k4b+kwt2S0iTi2wmPod47EZow7x8JPcDAqXyXeTnkgB9A8ntRUgju5rs64X8JkGnfEH+vMwc&#10;pXUp6czrnMcrb8lm1RVhOx8rXmd87bZISuR6c7DVKZVbKktCfqWlnuoLLu4XhHzYInvyeMTLV729&#10;/r6/pMAeXrahXNfv4vUuifzcJHlfcCF/3tcRb7/ct4j7qqTXkS7XKSjf+6xsRW8u7hOvv8R15PaQ&#10;R/4Abbt4/pL+Ntpjg2BwuKSS7SpZLe0FQRAEQRCMPy6uf/eof4NgonLJ1KlT537uc5/rzJw5s3uh&#10;zcWx4MYnF6sPPfRQupDO4YGUv/7rv+48/vjjdUgzf/Inf9LZaKON0qcbuIB2vExdkAM3I7mY5tM3&#10;yvPss8+mX+CPTux2+9Zaa610UwFcr/Awbpagf5VVVunq9/KVVnbkKO2jjz7aLZ+wW2+9tXPSSSel&#10;/Tbw77HHHpvySP+UKVO6bcGKMtiw3nrrpRuM4PEq18P4U1f152Y9NyB0ExdUZ+CBGPLPnj17RB6Q&#10;Lj4rpDAvS35zndOmTUthH/3oR9NN4zbWX3/9zic/+cnOb37zm87TTz+dwniYhxvPIF2u39tP8W4z&#10;/Qsbc2QrovZ98MEH040nUF29LPelwj1+1qxZ3XaRXfPnz083vcDzK97950iv18/T4p+8rRctWtSt&#10;N2ORspQOGBeyZbXVVku2Kl2Oynf/+Lb0yuewYMGCrv8U7nlKdXnssce64W6LpxXua+W/6667Os88&#10;80wKY95iDEGpr/h2qUz6NWlA+eUnwLfKX82VKZ9uaAL2qC0UzkNWKgs98pXyex7Xr23qpjb1/Pfe&#10;e2+KY8xQB/B4zycbZsyY0fWPx8+bNy/Naa7LUT6vK/1aY5T5gvp4+aW6CPrIUUcd1T1ObLXVVul4&#10;sPbaa3d9Jf8A6chT8h8w3mk3xrTqV2oXrzNzCvpA9rmdJV+6Ti9L+fCh+r+nZdxjLz4jDVA+fRhU&#10;lvcFL5+2ZmxzfFOZnlbbHubIFo/nuClf08fp7x7mdVE+jhuy2XUJr7P70vMJr1/J/45s4Q34L33p&#10;Sxg41HBBMH6ZU8mdQ5tlOI/98pe/nMYdx8EmmDuYY4HxpTFWohTPuNJYZs7M53iOzxqLwvV4flEq&#10;x3GdzAucWzoez5zj5/EcG3rBdcbFF+vy+yXWWWedzr777jtCp2DOYi4ijuN9Dr7mOKR0OaW6eNqS&#10;L93n+DG/PiK/VgvDp5ThUBeO4cC8yXmmU9JJmRx3gPbjGOZ4GDbruCKoA8c4KNnkNrt9/aDjdi+9&#10;+Pnaa69N2wI/brPNNmlbaX/xi190vvrVr6awJt7whjd03ve+9w3TL9x/Xm9RyuPkeVQ/QR059wbS&#10;cj7llPwASltqH6ANOS9oyo8dzBs6tuaQh3MSx+0r5XNbVL6DrzhPgZJdrrNUL/LovFKMpsySzW4H&#10;ffWBBx5I24L8XDtoW7p6kdcvb3dQWFO5Kos66jpXUA/NUaV4yMvM68985uR25PGUw/kglHz5la98&#10;pXPppZfWe2WOPPLIEZ9tZozxQBh1XnPNNevQ4aguuU2ALbp+0zWaI1vdfoe40oq8mpfJl8+rtC/3&#10;VKBJr/I32aU6leLRnx9LwOufH6vRo7mqZLP8kG8LwnQNAiVfn3jiiZ1bbrmF/+JH3NceeXURBEEQ&#10;BEEQBEEQBMsQbpQedthh9V47F154Yb01+Gy++eadbbfdtt5rhpsVfK5nENltt93qrWbuueeezu9+&#10;97t6LwiCQYTjxNve9rb08Mtf/uVfdv72b/+2s9lmm9WxQRAEQRAEQRAEwXggHkYJgiAIgiAIgiAI&#10;xh08dMAbn73g7Zz8rbdBhj9feSuoFywt3WsFkYlIPw+jwNlnn11vBUEwqOyyyy5pFSRWPgqCIAiC&#10;IAiCIAjGH/EwShAEQRAEQRAEQTDuYJnfgw8+uN5rh+Ve8+W/BxU+F7TjjjvWe82wdOsgro7CctH9&#10;/PHM6ih8jiEIgsGlnwfzgiAIgiAIgiAIgmVHXLUFQRAEQRAEQRAE4xIeOth4443rvWb4Tn6v7w8P&#10;EnzLvvRd6Zw//OEPnbvuuqveGxwOOOCAequdK6+8Mn3bOAiCIAiCIAiCIAiCIFj6xMMoQRAEQRAE&#10;QRAEwRJnueWWq7f6g4cGJAIdb33rW+u9dn7yk590nnnmmXpvCLch387to9w//vGPSWRHKU2T9KJk&#10;S65fKJzVTWSTs8oqq3Te9KY31Xvt4BdgBQH0Ir3sbrKrDXRhL6JyHI8XpbA2ZPP666/f2XrrrevQ&#10;Zh5//PHOLbfcMsKeUv1K8fhM4vGyw8VhX/VSXKlMh3jJaMnLH2uwseSXJko+erlIZz96+0nnbY30&#10;i+qPfrW5i3ylNLk0oXh0MP7d5wj7EtAvuH7ZAXke4KE2JK+z8o8G9Lzyla9M+kv5S2GkVZ0cpXXp&#10;Ra90TzzxROc73/lO+nW9eT73z5LA9Xs5/eC2aJtVwJ599tkkaluR61fZbeW2xav/+XER8eMSdkly&#10;1LZqX/Lm6V2v9tVvFba45LqDYBB54YUXkjz//PNJGJua2yWsNujjqpcorQQ0ltHl49jHc470lcjz&#10;5PrI99xzzyWhfnk8+Fzk9e0H6jFjxowRsvLKK4+oswvIzxzzSpLb50K98roovcjLJF7tjI5SvJdR&#10;aj/5hvQcR1zIgz9cSOc6Vb7bIdvdFheV31Rnj2+SHPJ5XF4mPP3000mo24orrjhMpk6d2k0rG0rl&#10;5JBW+WS3BBRXErcZKcU76vfe/71tXBcCHu+CbsTb0gWI9/EjIT/6qWPeZxDy5+Uh8gt5Vb6LyiZN&#10;r/y5gPtNulyn+zZPV4pHHJUvoVzPn9uLr5p0ged3UX0AG0u4r72MXMhfGqOKx84SpbqiS1LSqTgv&#10;38txXYsD5Xg/U/01v5Zwm70+ubTZpPz5+EOwIR8f2OJ1z22mHh5fkl52ud9zsDXXh/99m3y5EC5x&#10;38gOpdN+Ll6e65WQpolyLw+CweOSSrarZLW0FwRBEARBMP64uP7do/4NgonKJVOnTp37hS98Id30&#10;40IVuJAWK6ywQrqAfuihh9KFLnj86quvni6Qn3rqqXRBe+qpp3auvfbaOraZvffeu3PooYfWe8NB&#10;H2UCf+LBqquu2rXv0Ucf7dqi8nmYQRfU3KAmDNzWEty0IB8PjSjPlClTRvhC9cuRrbfffnu6mQF8&#10;noYbH8CfqeTFx9jYiw984AOdnXbaqVv+bbfdlvRuuOGGyS5w+9CPL9xn06dP75a/cOHCdLPB21d5&#10;HK//Aw880K33mmuumW7g3Hvvvd360RZKq3zyI+T+u/nmmzv/+I//mPbbwMbDDz+8s91226VtkC7X&#10;70ybNi2Vz41s1cnr4u2vcLdv3rx56Y8KWGONNVKc5+GPDvmyZIPHK9+DDz7Y9VUpv2wGftVuqoOX&#10;72kXLVqU2tLDWGlI6VWW+0J5QPV2mxzlc/+U7Gsq38OF+0zxJZtBab1Mzy+7mIvUZp5f8Z7Ht4Xr&#10;RxdpgM9qyUbF+426lVZaKY0FypZ/nSeffDLViz9PSv4lb+4f16Vt6iD/+7b0yw7weLeVuYY+yFzI&#10;HA5elnS5Tb6tMlwn8678rvim8hXuYb4tH/FQIuEKQz+fLDvnnHOS/bvuumvnPe95Tzdefi35wvUL&#10;1+9phfvE6+L5BHMSfQxUFnO7xrqXzxyMvb/85S879913Xwp71ateleYYx33u5TOHMN6Ya9V+rl/5&#10;PA/HSo0rUcoDzIXo9TzuC4XPnDmzOxeXfOX1d1vkKw/zbdnl9vm2yuLzbSeddBIGlv/RCILxw5xK&#10;7hzaLDNr1qzOZz/72TR/3X///SmMOXrLLbdM24K+r7HWC8aNxqBgnuTYCIw5zVuipN/19Cqf46Pm&#10;EkGdOE8EymPucNDNfAF5/Pve9756q5nPf/7zndVWG/k3gezGHo7fOZTJeR5x6623Xh36EvKP2+eU&#10;6uowr+Z2oUvn+yW7mFvxVxPkYY4Gzk8efvjhtC2wNz+W4Ac95E/5nGc56OR4om3pF7Q38y5QZx13&#10;hOZr8LKcXvlK8fjhxhtvTNsco/OH1z2PbOS4+vWvfz2FNTF37tzOkUce2WirKPnCbS7Fu020D58a&#10;degTXDuB6xIlnSC9pOfcvQn6rNrSUVm0P+cQOaV83u7E63gv3BbsZr5yyM+5CpTqSp1oVyjVy+MF&#10;40P9t6muwssXXo63lVgcnZDrys/zsfuRRx5J26V65b7g+twp5XHwr65XRC+dDmnzuSrXmdfpK1/5&#10;Ss/VbLlu32GHHeq9IUpl5XCOXKoTNIU72Eqd58+fX4e8BG3MfZMc1Y825prGcZv78VUOOrm/InQM&#10;7gV+gCabOG+AUvm92g8URtrSfagvf/nL3MPiv/gR97WHztiDIAiCIAiCIAiCYJzCAybcBOjFJZdc&#10;0lmwYEG9N9hwI/qggw6q99rhj1huSAwSW2yxRWerrbaq95rh5t/vf//7ei8IgskCcx4rQ/3VX/1V&#10;5/vf/376MwX40yn/Iy4IgiAIgiAIgiAYG+JhlCAIgiAYKF48pt4IgiAIgoGBlUp23nnneq8Z/mzk&#10;wYvJAp/q0ZtybbBSA3/ADho8jNPPQ0rXXXfdsDeLgiAYbK644orOpz71qc63vvWtEW/N8pDK9773&#10;vXovCIIgCIIgCIIgGEviYZQgCIIgGCw+Xf8GQRAEwUCx3377jVgWt8SVV17ZXdZ70OFBDJay7Ycf&#10;/ehH3ZUBBoV1112387rXva7ea4Z6s0JCEASDz3HHHdf52te+lh7Ca4LPvvEZtCAIgiAIgiAIgmBs&#10;iYdRgiAIgiAIgiAIgjGD78kiJfhurfDtEnxnd88996z3muGt9x/84Af13ku4fh7iyMvjG8GSks0K&#10;y2VxUNn8SpxSfJ4GCNtxxx07m266aR3SDCuDnH/++Wmbb/3yne6STiePb6s7+/i+6XNAhMu/gm2+&#10;h43k+tqQXejcZ599it8zzvnVr3414s/pprqU/NKU1sMlpbqOFukSbW3l6XKUryl/Xk5OKT/bLgpr&#10;Q+Xk5ZXy9aNLfc11NeHlKn0expwg6VW+0ng6dMgm4hlfCNt5vJdbwuOVR+WVpI1SOZ633zrnlPRK&#10;Fyg+15vnc1sg18m+fNAvW2+9db3VDg/oOaP1weKQ169Xme4fpaVfMech8jfIV/xKnKa2LqUVPMjH&#10;t+MR5mn0j2bezm0vpS+VXwoTuf2iLU8QDCr0ecYk44LPNyJTpkzpzpuSXmODeKUFzRcSnTP6eM7R&#10;GJQ4TXmkj/TPP//8MKFemusoX+dVEvL4XMh8JekHdLq9EuxBH7+a61xIw8Px+Fn2u4Dsa4r3tkFI&#10;K1+TxuuCoE/xUIoX5FdaCWHPPvtsEtLLby65Tej0PLlOneNI8vx5/XOIl08py9O6lPA42ShB34or&#10;rphk6tSpw3RJKA/BztGgepVEfkB/Hgcen0OaZ555Jgl9v9Q+JV0uXj8X1bUJ5Zd+F+qr/uVluUi/&#10;hHyK8/Il6FSd6EPs5+J4WRLvN23xEnRSliRHdW0SrxPiunKdpC3VuR9KdnuZbgPi/vW0LqJkF1LK&#10;o7gmu73erquUJ4/Hjl5gg5chEd6/XSi7yWYHG0pCXn6Z20uSp0fUVtQt92Mupfwums8l6FTdGS+l&#10;OpdEvqY+7j+Jl6m0nscp1cMpxWNDEyNHXxAMJh+oZK1K/j7tBUEQDCzHHNPpHHtsvRMEwcTi/fXv&#10;1+vfIJiofKC6YN7wwAMPTDu62HV0Qc0fXPxy4Qq6iOVmOr9cECuMPBtvvHHn8ssvT/naePjhhztb&#10;brllZ4011ujm1wU425SJPtkBPKjATUB0r7rqqimcGwGCmxCgC3d+pSuHeOBmNWmAspVWNgHh2AEK&#10;l618XoJ94ldaaaX0yz52Uj52Esanei699NKkow1WjNltt906r3zlK9MN2pVXXrmrE5F93FRxO2QD&#10;UO7TTz+d6ohPiANs1c0YwsnHr/tXN7SnT5+e9N1zzz2dJ598MoWrLiC/yY+Avtx/5CUP+efNm5fi&#10;msDuxx57rPOGN7wh5UUXN3x14wk9qit2s0/5pFN50uOQBzxedcUfPESFLr+5435THdGj8ktl0eZA&#10;HO2nNKqD6yReulQHYB/BHoWhlzSMOeklTPYq3H1BHPrRI7/Rn9hWvKC9qQd5+UVIr/JJm9tEHpXl&#10;4QL71NfoK+jD37nN5Gc8y8cqH/2kZZs0wD5lkU/9lziE8qUDvO5AGv1xhpAfGxD+DCEdZcpmlY3I&#10;fulBPA1jjbyMVfnYJfeNkC7ZpX3Qn2jkp2zvO4BO6cUGgf2Aj4gnjl/pZhud2C770a228DKEbPO6&#10;eFo9BEE6bxOJygF0EMZ8eNlll6W6t/Hoo4921l9//bTCElAGNshe8PoL7FG4+kqO7FOdAHvIq/5D&#10;fKks2UG40iL0J8pj3iOcPjFr1qwUTlrpV7noY1v6Qf1b5dO3KI+0CiOv7J4/f37nwQcf7Dz++ONd&#10;/zPXP/XUU2nMUTb9knD5gjaR/YjqwLjFxlVWWWWEzW6r5s7cfvVb9MkW2QnkoWxHPgXVc+HChXzG&#10;iYSfHYoJgnHL9Er+59BmGcYf5zX8zpkzJ533MsYYD/R5icZTE4wdzQekQwdjLhfGMuMvh/watxLQ&#10;GNa8on0EPcxJ6GSuv//++9P8IsGW2bNnd89VCWPOkKCD+Z54dDNXMTchP/vZz1L5bRx66KEjbEbQ&#10;i062OW9kTnKhrLXXXjudt8p+F/KRDp+U4kHnJhJ8wbkxPla5zJkS7OQ6AH3Ec/zyePxBXmynDOz3&#10;diP/XXfdlfTSzuutt15KIyENOtwmjjV33nlnyoO99C36mYR5HB+QlzLz/NipuFKfwQ7mY3yFfTpf&#10;cinlw/86jlHmbbfdlvwhQderXvWqzlprrZWOkUorAfkUO4nn+uiaa65JcU3gs2233TblQ6ifRH1G&#10;7e1xCDZTP+IRyiSPBP/eeuutnQULFqTzPs5NvH3wtXxKevk9F6+n6sq4wdfse5kI/kU3cbnNCPmw&#10;CT+rn7iQX76U0O/lC8rIxy3xfH4Xf6CD9vd+o3oC+bFPfkPwpcYl5WncuE30A+IlpJsxY0bSRRrp&#10;F+xjG2WTNrcJm8lH+fxSJrokrpPf3CdIk//VF8iXzzfY5HNx7gvyy7+UkccjAv15W5BH85gkb1Pq&#10;72DrzJkzU1nYznyrtBLSAGXK/xLGGdf/bey0006dzTffvOtfxH3M/KM+LsFu6kRbNUHfQejX6MqF&#10;uvLLcYU2dsFPeT7KwqfUkTGsOVqCf+h32M629Ht+6SQun9fRy7xL/Ut1Lgl+4AUkfIHuUl+VHZTP&#10;PO/tg/j8lNeJMtQn8KX6pgufhq7mjburJCPuazefhQRBEARBEARBEARNzKrkgEqOSntLDteLsE3Y&#10;kmKs9Y8pXODqIZdenH766fXW4MNKANx47QU3OM8555x6b3B405velG6w9OK3v/1tfJojCAYc/uDg&#10;s279cNZZZ3VvqgZBMK7YtpIPVbJr2ltybFzJuyrRefBE0x8EQRAEQTDhiIdRgiAIgiAIgiAI+oMb&#10;ytxYvqqSRyr5cSXHV7Ik4IEQdN9ayckE1LBNGHEvh7HW34i/AdIGb1cI387Zfffd05uSveCtmyuu&#10;uKLea9cJvEmit0Agt5e3RyR6m8TrlstoKdVfb7ggveznz1fZ3sZFF12U3rxpS9urrBKlPO4P/MWf&#10;vv7Hr4d5WkkvlJ83dfbdd986tB3+fBbkl/RDyS72ya+4PL4X/fqadBJnccp8ufRjs/tjSduIrrzd&#10;2mzKy/f8Cu/lX88DpfRKV8L1uHhciVI5JXKdysM+Njflb9Kd63OkU77oF/JprIu8bJUpcZrqIDwP&#10;xwnevO0Fb+L/4he/GFFWqfxS2GjoN3+vekJJF/v4l3ZRvAt6mffbfJ7DMUhvQ5KPNOjQcal0HHH9&#10;bEugVIZwO9S/8vRt+YXryWkKD8YFeojjlEoereR3lXylkp0rWRKgH908karVKFerhO913VYJD2e/&#10;HMZafxHGlsain0+VUP9HNMYkgA6Nbx+7EuF6JL1o0uc2681uCbboTe1SPHby5jeCDtmP9AM2eB4J&#10;4eiDvEyVK3I/ypeAzaqfS1NdPb5kk3xBGXm8txn5efjchbfk9dY6b73nNqNXq8pIyKP5H8nLRJSf&#10;MlW+iyANKwe4UKbr6hfK0soR6PC3/vXmvyO/SfCx7FPZbmsbqqvbLWnD9bv9Xg9vH9K4QK+y1H9c&#10;sBdU35IAZTTlpzzSleLJ53ZJFE/+vK8jHu/1lLhtefuRh/6OUJbmAJ8LFO/pXD86XDyM7Rxs8fp5&#10;XonqhOSoPrmA8qDDy5CU0rp4uhzqIr/gu7wd8E1eD/lIUvKl2oLyS7h9st+lF9jhOhDCgPx5nKSX&#10;ftJITwn5MterfLlvEJWpvC74S+nA80mkn22fbxHmgjY8vwQ73YYcbPU+4WlLsqTp3fpBMBhcUsl2&#10;lXAhEARBMMBUZyPV6UW9EwTBxOLi+neP+jcYH3Bz+XOVvLkSbjDvUEnOy513KeO7laD7Xyr5cCUO&#10;N7f/opKfVPLeShZUMhrGWn/OJVOnTp17yimnpItcwQW5bhBws41tlv7nQho8LUuakp6boYr3/Bdf&#10;fHHnG9/4Rtpug6VNP/3pT6cLepUJ3PgD3qDXhTafVtENCpZiJVzpwPPLVg9zFM/SutgNWvLU8TqX&#10;fMVDI7LJ689niLjhwBLU3EwC/lT9zne+07n66qvTfhvbbbdd54gjjhhWf4ebxPK78LQs/4pdHsZS&#10;29gECnebb7jhhqQXXv3qV6cbxr/+9a/TTXLYbLPN0hK0IL+5T0r+u/vuu9PNcmAp7s9//vNpOele&#10;fOQjH+m87nWvG2aztxW2sV3yA5RsUR7gk0Gyi6W26SdeF5avVrt5uCjpZxlg2ep+VTifA6Kfg+fH&#10;v7RVky9ZEpo4z48PuUkFCpceKPnF6+Txyudl+rbSepjXVX51+90+xgD9RvUAt0XhTfqV1vWX8PqX&#10;6uo6vSzZz3LLineYa0jvkE7+0/LJWuY5R2k9D+2lvvjAAw+keczL8Xjh+X3bkS2eX8tGA30eH3ld&#10;tbwzSK/n8bSKd/3SCdLl9nm88slOVkL6+td7f/mQPn7CCSekNkMvv2o/31ZZXr7XRXi8o2WzmR/V&#10;FiX/eZ1cl5Zqv+666zqPPMLzsJ3ORhttlJbgBsLwJ22tvuK+FK6TY6zGkuzyOns8dpEXnbLZ60KZ&#10;efs4HKNom3XWWSf5HFy/ytVnG4A2l36VVaoTlNrH0R9+d9xxR+dLX/oSA/6l9euDZQmrn/x1JQsr&#10;2aSSGZU4H6vkhKHNxYaHyXkoBN3vruS0SgQPa59fCefInO9/opLRMlb651Ry59BmGR7OZv6i72ve&#10;YBxp3JTwtIIxzbENFid/CU/HOUs+bhmzzItQiuf4ynwAzC/5A4aMac2F5OV4Kz784fxSZyRf/epX&#10;i3MJ8wS6c505zDWav0oQxxyXU6qLpy2VSzzXTNBkl+Zlzkf4dI1D22611VZpmzbB9w7tcP3119d7&#10;QzDnbrIJQ3KoTI5BDvMsPgDaT8edEhyb+BSOQx/jcxi9yI+xnI9plUOOEawO2YT7TXhd6OvUk+tK&#10;rlvb4HNY73vf+7p5nF719zz0rdwX5OV6AdyvIvd/7pNSmzq97KM8+k0JymqKxy7OTx1PS978BRJs&#10;pQ2hVFe3lbHIebzjZRKvOUCUbPJySr7q5T/aj3MraMqvOpV83eR/91WvfKU2IJ4xACVfss89A8Av&#10;6mPC7RboYe4F9Ot8TaBT8zJwHuug0+f1PD/zLg+Bt/He9743farHUV1LNoPKcvsdtyu3GXrp7wX5&#10;uRfRRKl9cl+1zYel/ISVjjFev1L76NPGTTaX/CPcjpJNcPzxx3duvvlm/osfcV976OoiCIIgCIIg&#10;CIIgKHFHJTz1MLOSHSs5spIlCVeAP62Em9Q8DFK6e/rJSrjrxtIP3yJgFIy1/mXCa17zms4GG2xQ&#10;7zXDAyaXXMK18ORg//33H3GDssTvfve79O34QYI/KEfzCafSzZMgCAaH7bffPj2s0Qv+qDr33HPr&#10;vSAIljIsYccD35xjb1bJ0L/MSw4+98M/X/w7yYMt/qAI8ATrnw5tdo6uZLQrBY61/iAIgiAIgglP&#10;PIwSBEEQBEEQBEHQjv9LdWr9u6Tg4Y+h1846nb+rf3O4kf23Q5vpgZHjhjb7Yqz1LzN48KIfzjnn&#10;nMV6w2UiwltzfJ6iH84+++x6a3DgrcX11luv3mtGn+YIgmCweec731lvtXPBBReMeHs6CIKlwrWV&#10;8OA3cD76r0ObSwQeyL5oaDOtvPLvQ5sjwAZWDgQ+v9nvJ3XGWn8QBEEQBMFAEA+jBIITaJYVRNhe&#10;VsiGXsKT50EQBEEQBEEwkWFpch7+AL6tctnQZpEL6l/gzUrOiXsx1vqXKSwdzedeesGDKOefzwrp&#10;k4O5c+d2l1pv49Zbb+38/ve/r/cGh4MPPrjeauess85qXV49CIKJz5Zbbtl57WtfW+81w3EiVkcJ&#10;goHjy5Xoew08DMLDLk2cU//CNyvp5974WOsPgiAIgiAYCOJhlICbzNyZ5QNrvA2JsE3Y0r4B/a5K&#10;eD2tHzm8kiAIgiAIgiCYqHAT+vNDmwk+pdMGN7i/O7SZ0EomTYy1/r7gW7ISpxTGd2tHy0EHHZS+&#10;49yLn/3sZ8Peei+VhR5JyT6HOL6525SmKb/CS3Fuk7axhW2JID/lO4rnO/L9fq6GBzJyPU202Q4l&#10;Ox2+VS1RGrb5rBDi+ZrKycN5mITvdiMK59vxm2++edpug0898U1p6t+PD1S2lw8epm3vSwrXr7aX&#10;FOjrx/6mdlH+pnjh8b3SQl5X7XvY4sInlvhOPNKPPtKonZGSLYtTJ/B8rrckIg/PbUIE+jUPtOF5&#10;c5tG+0kq1+Ww3+Q/pykeOxizbfn60d8PruMd73hHmmt6cfHFF6dPuy1J3A6E+vWiV1v7/OJpGQ/M&#10;hfzia4Qy+yXvNwhhXh6CL7XtabXdRlv9yduPf9poK9/tDCYF3NP2pZEur3+b4Gk0VjcBHjD54NBm&#10;I2Otvy/o0xrrjFdJDvGML40xH9M+npvQ+EH6JbdH85LPT4pnW+dzEtLwCUaEeYfjhwt1IVySl9cP&#10;8okLtPmklx+I0/mJznFd0FvyhcrE/jweuzw+F5Df0MW1gMsKK6yQwhF0uZ8RyiBNLioTUX4XIRsc&#10;dC5atCjJs88+221LCb7oBWWQ1wXfrrjiikmmTp1ap3wJ6qc+gg3eRyTuS9J7XZpwf5fE/ZLHAXar&#10;X5R8gR2yxf0uEehTWs/ThNuQQz71L6XLpZcfiXNBl/o6aUrxTl4eePtJl+uUL4l3exBsol5NAqUw&#10;gQ3ud4nbr20Pc/I6IXkehLJLaSWgtJRRskt1ID4fK1znej8jjYvy5WGuX20hwe+O2sLbRHlpj8WB&#10;ursNCGHyQ97mEtUht0l2SXeTkKatTeRrF7exFC+BUpj6Ne1TwtOrfi452Ok+y/sE4j7z+kkcLx8B&#10;lZ3HSdooz0TBZOGUSv6iEt6S5ARayyJuXAk3ovmuPN+7PKGSpcFtlWgJ8V6QTvb2Ax+K366S1dJe&#10;EATBwMKRPzt7CIJgonBx/btH/RuMX/KrrMWZd3kQ+ztDm4ndKmlbuQT4zjzLewvOb1n6u8RY62/j&#10;kmnTps099dRTO0899VT3opSbmrrA1cWvxzurrrpquojmgrkED5aQDz2nnXZa51e/+lUd0wwrhhx5&#10;5JFpW3rdppIt3LwQpbSyM4ebP8TPmDEj2Qiqs2+7fkfxTzzxRPFGw1133ZXybrzxxp0pU6akMD49&#10;oxstK620UueTn/xkX3+s/tmf/Vlnt912G2ZLyS63X/XnRrDq7/5TWmxT/L333ptuYsG6666b4m6/&#10;/fZ0ExzwFTdjwPUKL196+dTOk08+mcK23377VG+YP39+5+/+rvxVKlbTede73tXZYIMNOg888EC3&#10;rmussUbXl9KvdgT3CTf2sQcU7mHceFdbsEoN9fL806dP79ZV4V4/3xas3KC+4PEPPvhg8mvJfvB8&#10;opR/7bXXTn0cFixY0G0r2e++8G3h9fcyldbL9LSKd5vdf0rr/qPfUAaw8gWfp3rssce6aWQzqC5e&#10;vtu32mqrjbgB6GUJt2nmzJldX0uXl+91kf30c5Wpm51An6V80iuPo7RKlyO9rt/T3nbbbcn2tdZa&#10;K9kCxMn/Ktfz+7anffjhh1N78eeP/MscKF8888wzyV7GpHzh8cpPX9NYVR7fdv0lX3lYyVaOD+q/&#10;Kv+rX/1qX5/m2nHHHTsf+tCHum3h7aKyvHy3VXi8by9cuDDVf9asWcW2KOn3+tHPGaOsakV/A+ZS&#10;6gh/+MMfko89THmg1NbM2/KV0nr5jvK5zQ55iXPcf3feeWeye86cOWm+By9f5XJ8Vv9xnRwXaMum&#10;8j1fCZXF8fOUU04h4cgBFYwH8nPRxb0vrXveYvhBtQwvZmpFQR4cmTm0WWSs9cOcSu4c2izD8eiY&#10;Y45J81DbqniML401xpHmCMHxUePKtwVjX/NGv7geymYMNkEc57EOc/7666+fthnfjzzCu7Mv0Vbn&#10;I444ot5q5mtf+1rxOgObmaOb6tzLF8zzzPfMX6uvvnod+hLMU3m5KhNK8e5L5lQdVwXHT85pgeMS&#10;x1mHuZU+AKTlnNxhXuXc1KEc5t02dPzDPh1rBD644oor0jbHl+2247KymfxYCvSLO+4Y/vcPbb7N&#10;Ntukba+XwP8cCwE/cX7suK20I8c2zg84T2hjl1126Xzwgx8s+sXtKMXTprpeoR3xh+P5idcx0pF/&#10;ZHNOyX/QFA6USX+AUjrGLdcJxHEemUN+zjEd0s6ePTttu/4m8nJVJtAvOadx8KXmAnydz2WlPuFh&#10;Tf4T9A+dowry6Lqjl/975c/xfPkYcv+W9Hq9sOnmm29O24L+v+22Qx+XIC1jwynZRTlcGwG6NZYc&#10;2VzKT5twXGqin/NxxhnjzaEs7ougPx/TIFv4ffTRR+vQ4TA3lvwI7h/S5RCfH8PcV5D3ZcfbSuT5&#10;c9ymUvuVcJ2Mleuuuy5tC+I5DxeluqoepTL7sePEE0/s3HLLLfwXP+K+9sgr3WCywAkwJ823V7Jf&#10;JX5kZ5uHUzgx5gJgaXwznifK+30QhaUPR/MgShAEQRAEQRCMN/5X/Svm179t/LL+FW2rBY61/nED&#10;q4Dkf4CVuPzyyzv33HNPvTfYcKPmkEMOqffaOf3007t/UAwK/Hnxhje8od4bgrCjjz46CQ+iBEEw&#10;eTjssMP6Ok5cddVV6WGFIAgmNKwO6A+KcO+7H35e/wL/Bh8wtDmCsdYfBEEQBEEwUMTDKJMTHi7R&#10;k9gsv136piUPe/z90Gb6ZjxvVo4lWgb8J33ItysJgiAIgiAIgokKKxGyCqHTz8PW+QMlvjy4M9b6&#10;xxW8EbX33nvXe83wNgqrqEwWdtppp2FvvjTBKgLnnsvq8YMFn3DizR7eoKR/fOpTn0qrogRBMPng&#10;Lc1+jhNwxhln1FtBEExQ9ql/BStx98O8+lccVP/mjLX+IAiCIBg4/vRP/zStSoWwSsoJJ5wwTFhV&#10;I18VJRgc4mGUyQcrkPBwCfDkdtvd2DPrX2D5QW5qjwXYxMMxrHjCKi29pNfy4kEQBEEQBEEwnnl9&#10;/Sv4bGY/5A+UsLJg6Rx9rPWPO/bYY48Ry/SWuOaaazo33HBDvTf4HH54f4vbnHfeed3lowcFlvBl&#10;NYT3ve99na222qoODYJgsrL//vv3/OQAsMz5tdcuzhfqgiAYJ8ytf8Vv6t9eDP92Safz5vo3Z6z1&#10;B0EQBEEQDBTxMMrk4+v1L/y0/m2Cm9G6cc3ygf97aHOJo1VRTqx/gyAIgiAIgmCQyb8RUlqpsF/W&#10;qX+dsdb/suF7s8jiwvdu/ZfvrPf71vu3v11eaFG6oJd9fI+YlVaa0hCPSE9TOi/T8fqVBH3odxSG&#10;kAa23HLL7rei2+Aby2effXarrY70O6Uwh08HSZSWX0kJ2VOyiTA+u8H3sBHXoTwbbrhhSuNlOnmY&#10;8kkc9mnz/HvPhPdqa4V5GsnLBXv4JvTi6mryfRv95PH6advDxOKUz/f0JaOxReJ5FOaUdBImcbSP&#10;Do0/1+f6S/mBPI7yuJ5SPlA6dJT6Z794mS6OymiKF7mtSturzVx/E23lAnFN+nkQhRWT+uHMM88c&#10;4ct+ys7jFdaWTzTZLRTv/Z+5TbBNGKgveLkl/f3YRz5E86hLiTadbWV5XK8yFpe28oOBIn+Q+vH6&#10;d7Q0fU5+rPX3DWOEselzAX1cc4DPBUrnaZvQWJH0g49bjV3mdQQdeTzhzz77bBJsXGGFFYYJ89lz&#10;zz2XhPMcn/skLxf3iUS25T6QCLaxKxfCWZkP+1R/F2gqU/El5Dcolcn5LkLZOeh9/vnnk+Dr3I9I&#10;bhOiOiM5sgWIV1tJKIfjLsJ1Whvkl30u2C0dkqlTp3ZtIp5PjboQhg/UBiVIg0jPZpttllZsQD74&#10;wQ92/tt/+29J3v/+93fDd9999+QT6q1xJUGX2qcUTxnyKfEq3+1QfD8256CzhMLJ4+Xluvh95pln&#10;RgjtKF/mdVK9FC/B/lx/G3n7oVfXdujL+zrx8hVCGaORJlyn1zGXJh2e330sP6hvNAnkZZHX9Xo9&#10;JO43xpkLY8XtyPWT3/VLvD1KSF9TfsdtlXj/0vzj4jZ7WepjTfHMGdhc8i92absJ0jSVj7i+ki6v&#10;o8RxH0kEafP2oUzXVYrPfYdOHVfxh44LEt0zKdkvXL+XpzDHdbXpFO2xwaDBtyh/PLSZOLCSXusx&#10;H1XJ8UObCU6U+1niu19YFeUXlbAqyocJGCMuqWS7SlZLe0EQBAMLZzs9jv5BEIxXLq5/96h/g/FL&#10;fhditPPu+ZXos5nApyhZAbAfrqrEP8HzsUpOGNrsMtb6e3HJtGnT5p566qmdp556Kl08AzeW8wtU&#10;LpQFF9CK52ajLqaFx/NpGfR6GBfcxx13XOfhhx9O+2186EMfSp+xcZu8LN8Wnvahhx5KF+NrrbVW&#10;uimS88QTT6T42bNnd+O5+NdNB7e7hOLdf87vf//7dANn6623TnbB3Xff3b1p5HbNmzev8+lPfzrd&#10;QGgD2z7zmc+kFUVKuM2UjV1eJ4U5Hr9w4cKuDdOnT0/23XvvvV2baXPK0Db5uOkoSv7z/PiamyzO&#10;/fff39XBjWZuyoHCHnnkke62bAKV5eWrTWHWrFndsniQh/BVVlmla7/7oqTLyxLuX98WJf8Cqzhw&#10;Q2/zzTdPfoNSu3j5rl8+WHvttbt9acGCBV2/cjOT9F6+69K20sGiRYu6ba18XiafTlL9ld/jPb/0&#10;epluH32ddn3ssce6aVw/Y5W5wfW7Lukv+czxMNevcPqa5g3i1T+k18vXHyxAHEIdpJO6q6xSvEPb&#10;k56VjVSvNddcM9ULbrvtthTH+FD/xzbsAemXHnD7vFzmEuak1VZbLdULZsyY0e03yue2lOq10kor&#10;df3j5T766KNJh+t03G5R8qXr9LIIIz2f7HrwwQdTWBv8CcWfTyrT9QrX77YID8N39FvGv9rC/aO0&#10;8hN4mcpHX0OXh8Edd9yRjo3uJ+ZzbASFu07SUy4wrzGHuM2uS+GlMKDNiHP7FQa33HJLGrsbb7xx&#10;KgvkE3BdQm0K2Ea/8/Idxp+P7RzmFcbrXXfd1fnXf/1XEg4ZFow38vvQi3MeOnwC718HHfORoc0u&#10;u1WSr9A91voF31q8c2izDHP7F77whXpvCMaU5gjBWGRuBcaU5nDB8UnjinGYj0WPL1GKZzyWzqcF&#10;x+1bb701bXMOtemmm6ZtQR2Y7wD7V1999bTdD6yK14t/+7d/G+EHYA7TvNQGcxbnhjno5NNwTXpK&#10;/u9VpuchHXO3w3GE40ETtIN8STvpfFGgPw9jHtexgvYtHZd1/HL9grma/tkPzM2cr+Vg0yabDH9m&#10;y+2iDTh3cNwXJbs9v28L9jlOArryOni8wKf0YWDsYJfjdpTKJL/GJ8ivIs+Tx0MpTJRscqgP1xM5&#10;nF/wYkOpzpDbDV5Wqa4gW5kjuA5x6Dfrrrtu2i7F40ud15T09worxbtO4jhfcHL/5b5m/GiF1iZf&#10;N7WPwkvl9qor+7rvgZ711lsvbQvyMLYAu7hmddDPOb2Dzx944IF6b6Tdbofb5+i81MsX+Ob6669P&#10;2+jeZptt0rYo5QHZ2hSP3ffcc09K1zQXyq6mtiAeP5XmdSjl45oP3C+O51HaEuTPj9tOyS763QYb&#10;DH8HDRuuu+66tI0vNJYc+QFK7Ss7mnzdlh8+97nPdW666Sb+ix9xX3vojD6YLORnYvfVv238of4V&#10;+9S/SwqtinJp/RsEQRAEQRAEk42f17/9sDirnIy1/nEBF+QHHsjz9r35/ve/ny7qJwPcpNh5553r&#10;vWbwxw9/+MN6b/LBDR7+bA+CYHDhT463ve1t9V473/ve9/r6QzIIgnHPL+vfXizuOfBY6w+CIAiC&#10;IJjQxMMokweevn7n0GaXfj6Cmz+w8qf175KAVVH0xuZ3KuHJct7i/FAlE+Lb9EEQBEEQBEGwGLy+&#10;/h0rxlp/T3iTgjeZXPzNCuKRlwtvfAi2t99++xFviJTg7buf/exn9d4Qua7RojohPNihh12awvuh&#10;yQ4evEE83stBnMMOOyz9CduLq666Kr1VNBpK5ZXAVheFCd/2erT5jDfySr5QHsUhOegmD29zXnDB&#10;BZ2Pf/zjHVbzIZ/KdtjnbSNE8U3Si1L6PMwFvH5OU7hQfFO6Jv+04bp6lV8ir1uJtvi8Xdv0CPUJ&#10;pB9UvnT342eX0ZDblJed4/GqE28E8uAE4vnkp9wm5R+NrU26cpQOAZXVL0pfypeHldK5fR6vNDyc&#10;189xggfUzjvvvGF5wfV5uMjjJTDavgGeH9AhceTzpnnRcbvyceF58m2J4/Y16YR+bNL86kin0H6b&#10;sGqAzj1YjUXCG/RNb7wGA0PvbxO+PMZa/6hgnPFmPOe1OgYQxjzgwtjrhcbP4qJxL3Fd7HMd4EIY&#10;q3ghnKNyPubCfEA40vQm+8vF7ZX08gHxmquwKxf83UtHrzJ9vtWc6eegefsiAn3qCxLOETQHax7O&#10;Rfol6FFcU/9R2pIvsIlwiddXovzAyiG50PZt+Xr5AtvdBolgO/cVel2XypJQvvtS/nTd8puLx+f5&#10;3WZQWpfFoVd+6sJYo96sdpALbUAacJ+4eBlN5eTIl6TXGPexTn9FSJP7ClE/yMuWlPC4kk5v31xc&#10;J22Z5yWslFYQ34TqSt5cLyK7EdnotvqYkw0uSkv+kv68/2OLl5kLeH71bxe3UfXzenofK5Xh+l1U&#10;p9xmhLLoj/ihZBP5fbsk6EB/ySaklEc2EZ+Tl5XrQ9w3OcTreMiKMvlYQQh3wRfqD8TnyAcSbyvV&#10;3+uUp0dA59isiJULdjTRPBKCQSP/RM/tlQxf/66ZfDSxPtmSeJr7tEryB2QcPt1zYiVL4rNA8Zme&#10;IAgmCdXZQnV6UO8EQTCxiM/0TBzy8+PRzrt5/tEsQZ5/gqeUd6z19+KS6oJ7LktUcyErWDpWF6dc&#10;3AJLGh9xxBFpmxsIusBlWWYu2rn4Fh6vz/Rwk0xhuojnUwAnnXRS2m6DpVL/6Z/+qbu8rN8EYHlS&#10;9HuZvl36TI/n5w+vPL5UvyaUlpv18pVz++23p5sN/KGqZbupt/zLkqzcgPAyv/3tb3fOOeectN3G&#10;Flts0flf/+t/pW3P75RumJTCsE31lE9B9WcZYOXztNr2+vtncGQXfyqqj3l+5fP866yzTtdXhHPD&#10;5cILL+yce+65w/6c5NMcb3rTm0bUm8964HNwXaXP9Diy1f3jn3kp+djDSvl9m8+wME5YxlyfZnFf&#10;KK3ncWQ/Sx/rppV/8qbUFo7C9bkb6PWZHk8rPL70yR23XzaD4r1M968+0+P5S7a4z1y/0np+t1/1&#10;808Hebzyu37skX5ts7y3+pTHaxxzw1Z1op5qC30Sh5t/mi+32mqr7hLVjDHCPT92yBaF+6d1vHzP&#10;p8/oeP7SZ3rcPt9WPtfpn4yRfveFl6VtD/P88lXJfw55b7zxxs7xx/uXQEbCOH/HO97R2Xbbof+e&#10;VRfXz7hvq7+nVTjzn+rnvvC0grmJcODTNvQtbv6qrV0XcxR9l33V2ePlC+Zi9VU+nyZdHDfwvdvh&#10;/pP97n/XpT8OPb/757777kv14bhIOHh+4hhPHJNls/uScY2/vHyHeqgP/+3f/u2I5e7Jg/9IU/V3&#10;Os2Q44Pxxsv9TI8+B++0fQonZ6jDvUSed6z1Oz0/08P4ZB5mrHDeDfR1xiLMnTs3CcchjWV+GQsO&#10;Y1bj1tOWKMVTvsZyCY4xfFrRYX5ingXGK5+bdDze7RNuRx7fz2d6/uM//qPV5iY/MMcxX+Hj/BMX&#10;ULLV6RVP+2kOFPhXn0kptZ/DPJp/spS6aC72bYE9OtYIytFcDTpWiXouTdslnczd2J1vCy+TvHwu&#10;Mqdkl/sCX9FPcnJbm0B3/nkgfK9+52WJ3C8l8vK9/k35+7UZSmlLYSq35H/guMl1BP7nc6Y58j9+&#10;1mdonJLeprIEOjlXAXyRf+aHfsV1APTbV3vhedCZf1oGe3XO0KRf/i3lz+vcb/uQh/MwKPnY9brf&#10;hOcp+d3zYHevT/JAr7rk9ee8zPEy2fZrbMBmHatKNpf8C6RlbiN96ZPMnq/ka5Ctuc0gW1VODvr1&#10;iUmRpy3p5dwVSnXN/ZPnJz33d4Cx8vrXD3/fjPjSS0QqE0q+cJvyT771U6f58+d3jj322LRNesFY&#10;Zf5kLFV9Kz7TM8l5df0rbqt/F4et6t+XAyuftD2IAn9RCQ/NcCESBEEQBEEQBMEEgYtRvmHPheox&#10;xxyThAvbm266KQnfpUbuvLP1Hvtisfnmm4/4/nAJbqD++Mf+vP5gc9BBBxVv2ObQLvqW86Dy29/+&#10;tnP00Ud3TjvttBE3yfiEU9ufE0EQTHxe9apXJSnBHyP8kckc8epX57fSgokAfxowj7vwQOxHP/rR&#10;zrve9S6S5A8EBMGEhPnqhBNOSA8R86Aycuutt3ZuuOGGJKU/7YIgCIIgCBYHPUiO8ECThJUnWWm2&#10;bfXJeBhl8rB9/bs48ECIU75iHx37VPKTSoYe/2uHJ+J5Q3P442dBEARBEARBEAQF3va2t6U3b3rB&#10;wyh6+2rQ4UGUQw45pN5r53vf+156W2fQuOOOO9IDUl/84hdHvAkpeEOonxVkgiCY2Lz73e+ut4Zg&#10;jnz729/e+cxnPtN5wxve0NcxJAiCIAiCIAiC3vz617/u/Pu//3uSr33ta52vf/3rw4QVq3gxJhhM&#10;4spq8jC0RutL/Kb+7Yd8FZUl8ambUyvZrxLWZWJ9XJYlPLKSqyspwVLh8UBKEARBEARBMAjwUPbi&#10;4p/QaWKs9S8WvI181FFHJeENTkSf6FnSsLxyvpRpCd7oOOOMM+q9wWfPPffsrLnmmvVeMyz5esUV&#10;V9R7gwNL3PZzg+unP/3piGVrgyAYLHhzb5dddkmfWth77707f//3f9854IADup+3CCYunFv8z//5&#10;P9NKKDrfeMtb3lLHBgNOv5/LKcEneHox1voXCz7V8KEPfSjJf//v/z19qgrhEz1BEARBMB646667&#10;OpdffnlXfvnLX44QPjsZjF823HDDtALK3/zN33TPO5AddtihTtFMPIwyedi0/hXj7c4aJ/M8oLJj&#10;JTyYUrqBTo/+6NBmEARBEARBEAQVY31e/7L0s1S+WH/99TtbbrllEr5Lvemmm3Y22mijOnbom7MS&#10;z6cwx+NFHnbwwQf39afipZdemr59W8J1+jZvzGu/ZB/f8GW5UlYXkShdLosD5bsNoLA8XFAW3w3G&#10;L/3wwx/+MD2s00ZTPRTW5L9+QYf857h+iYcrH+HyCXDzZNdde/8XxLeuqb/rc10eLkphwH7e/grX&#10;dhu90vGADdIL+ShHdWqKV/lN8SU8bSmfdDbVnrTb8wAA//RJREFUi3C1eyldL1sdTyudjvK4eLhw&#10;PXlakB/lS0m/9NIPpXC2qRN9gPGNoEvp2MYm8PrnevrB6yh61VH25X4vIV2yrWRfU1ivPE1xzIef&#10;/vSnO4cffnj3W/OkYw5HPG8pf6/6N9Gm0/F0Esp0EXm4JKdJV7/kaaVL2/hNy3crHJrKUX4dNz0P&#10;2239R3lz4dyCT/ZtscUWXeEhVcUHwShYVP+OFS9LP/352WefTWOLPo9wnr311lsnWX311euUw+cI&#10;jau28dWGxlLbmELv888/n4TtKVOmDBOOWx7PJz5d/By+NHeA7O/Hnpxe6YjXscCFcGznWKjyXJS3&#10;SUrxoONrqX1I4/E5pJEvmUfVzhLlk+R1Ir/OJ10ctweR3YDOPB5x/TnYRBsjnLu4PZ7P/aQy5Quk&#10;RJ7eIcz1Uz5jaN68eUn4s5zPlSJ86orPXiGsqNhvmaq/hDDlxVeeFhkN5C+R63TBBh2XXfCBxlsp&#10;H2AzfaEUjywOOl9Fr9rC28TJ4/sp030vffI/kuskTVt9NG4kSut5PL6ExqcLY1U2lfQiqgPbXgeJ&#10;py3Vy9Pm7U/5pTxel5IItkv5HbW1xPM3oTrngn7q6XOUC6Df61yS3GYE/fJjSTdSyiOfoFfbHiad&#10;SMn/gvQl/dOmTesK6V1Ik4Mex+styctwwU5PW4L5Qucb3M+TzJw5c0T5Ob1bPxgU8tn0Y5WcMLTZ&#10;E1Yk8TckR5P35fChSr4ytDkMHlYZ7ZPol1TyxkouT3sjYcY6q5L8Zjurwrycp96DIAiWMtWZQ3X4&#10;r3eCIBhfrFzJVUObw3iylu0qubaSPSoJxjf5ufVo593jKjl6aDPx3UreNbTZk7zs0rnxWOvvxSXV&#10;BfPcU089NX1Tlota4MJVF6isOkG4hzl8A5+LfqUDTyu9pCnl18X9ueee29cnV3bcccf0JqmQfi/T&#10;y3r00UfTBTtvopYu1G+77bZ0k2GTTTZJN9yBX6XlcxBsN9mvcNUDfPv+++9PNxBmz56dbux4GMh/&#10;znPPPdf15THHHJNuuPbisMMO6xx44IH13kvIFrfJUfgqq6zStcP7gnzxwAMPdNO6f7T9xBNPJD8D&#10;K7roj4lS+b7NwyTk48aNyp8+fXryFW9bsToP7dMG5X/uc5/rrLHGGmlfOsHr1WY/uN/Fyiuv3G03&#10;TyvU/k14XR955JG0P2vWrK5/XKenFaUw9xWfriqlKSG/eJ0WLVrU7Yul+jf5SnDDn5u0sNpqq3Xr&#10;JVyn7HabPc+CBQtSW7tNbqt87XZ4W0u/+8PbR+Gex3VRJra6f6mb0mqbByFk8zPPPNO1derUqclW&#10;4pTfYS6SrwTzAvngySefTDZ6ma5L5SodeFqVD7JLdQLmGuZJcLuF65Uu1+llqS4eX6q3h7n+Jh8J&#10;2sQFSn5ZuHBh6mPg7SI8D/OKfF3yj6cVbifHAvoLlNK6LYxx+pG+1Q6uS2k9rLTNvEpZgM3yH3Md&#10;9S35BFQvD2Pc8Sce0A+IY05CL8yZMyf1EWC+p724WU29wW3hGEY8D40whsHrqnzefu5r7KAuHu+2&#10;Mq+gj2Pff/7nf1Lp4Q0bjBeOqoTPtYvFuQfN9Za/ostK3LwA2QueVv3F0GaX0sF4rPWLOZXcObRZ&#10;hrHy53/+5+m4xkPfQP/XvCIYB8wfwPjO55pSHodjnsZSKX8pjHmAYzCgmzHs9Iov6XQY/03ncv2s&#10;vPiv//qv9dZwVFd0M2fkcHzC30329bK7FC+dwDymeVX0ah/m/ocffjhtY7+Oy8LD0M9c66Bb57uC&#10;uRUf59uiVzx11PyO/Zr3BXXmGArk1XGjH3SO0IuSL2hXrX5IO3NO/4tf/KLz1a9+NYU1wSpDRx55&#10;ZFGn17WEymmipDOn3zo7ahfqrLHmoJNzxlL7gdqtKb5Er7TUVQ//0hfbPpdb8msvX5GHc3KHenDN&#10;DtjGNYHTq/16ldkrnnpyDpSDXfm857hd7jfhviYt51SO6yed5ghRykM5OgeDUr/TeW/J1+B5lFYw&#10;zhhvbXzwgx9MKxc6XlauE+SLkp8E+Up1BvIzj+b1F8SXjgeat6Fkl6Dc0ieClb+kH1vWXXfdtF2y&#10;WzbnyI5SXcij+a8pv9cpx+1kuzTWTz75ZO6F8V/8iPvaQ2fnQTA+4USem985f1n/jhZm72Mb5JRK&#10;TqrkPzL5YCVBEARBEARLgtmVbFmQ6yvhfOTuSoLJwXX1r8g/qdnExvWvc2P964y1/gnDvvvuO+Lm&#10;Z4mrrrqqc+ONE7qqo4JPJvXDeeedV7zJNJHhoZY99uj9zB83fc4888x6LwiCIAiCCUL+8H+/n5tf&#10;r/4VTZ+SH2v9QRAEQRAEA0U8jBKMd3gL891Dm13eWcmsoc1RwaNaFzfI4H0QPQiCIAiCicJdlXA+&#10;0vxaSDBoXFn/ivyTmk2sU/8KbmKPfM1p7PVPGHgQ5W1ve1u9184ZZ5xRbw0+LOG+zTbb1HvN8CAK&#10;n6sZNN7ylrf09ZDS1VdfnZbrDoIg4AE1HlzkNwiCcc2l9a9ghZF+2KD+FT+tf3PGWn8QBEEQBMFA&#10;EQ+jTB5eztPWr69/lxWnVcLS4s5W9e+SgvXpvl6Qps/6BEEQBEEQjJam843fVRJMLu6oxM/PN6l/&#10;e5G/Udl0E3us9U8oWAUjX3q6BJ/W4Y/GyQKf4NGS621cfPHFxWVlJzI8iLLffvvVe+2cfvrp9VYQ&#10;BJOV3/3ud+nzZiwvfuWV+fOeQRCMMy6of0Vp5b8S+UMlTfeEx1p/EARBEATBQBEPo0weXs4bjUMf&#10;eF22+Dfv4VX175LikUo+UJB/qyQIgiAIgmBJ0HS+8YNKgslHfp7Jd+R7kS9l8e/1b4mx1j9heOUr&#10;X9n36ig8eFD69u0gssEGG3R23nnneq8ZvjN+9tln13uDw1577dWZMaP3pe5NN93Uufbaa+u9IAgm&#10;E3feeWfnH//xHzunnHJK93v/P/rRj9K8GATBuIV74P5S4771by92rH/h9krOHdocwVjrD4IgCIIg&#10;GCjiYZTJA29HOv0uIVjil/Xv0iR/u7Pf73EGQRBMUl5cvpLZ9U4QBEEw/jizkoVDm4neTwV0Oq+r&#10;f4Gb4Pk5vjPW+l8W/JH3/PPPd1588cVhUiJP4+mWW265equdN77xjZ05c3pfAj344IOdn//85/Ve&#10;M5TbVvZ/+S//JQm43XzewT/x4HFIG14euvPyVabKzcnLQg4++OD0sE4vLr/88s68efPqveG2uD4n&#10;3x8t5Jef87qC4gX78i8PFL3wwguN+UnDqjD9PqR05plnDrOHbYkohYGHu8jWUlyTlCjVzynFeViv&#10;/ItDrn+0qA2RUr1ls3STJs8jURqNmVz6xdOqPEThTbr6LSfXL9F+E9KP+Pj3/MC2bFacSz+onMWF&#10;cii/iZJuD1N+t7tJSuS68nSK5/h0//33d/7jP/6jc+KJJ3ZuvvnmFC6eeOKJ1uMEeuXrEio7L39x&#10;8Dpp28OaUPmkdYF+8ou8LvzSB5lfkSZdnkewn/tMYWp3ofwuTlN4MKn4Uv0r+nkoe4f6F/6h/m1i&#10;rPX3zZQpU4adyzHudDyQENY2L/VD25ginPMuF8KWX375JMwHOkZLALsR0ki/xGE/z695oZS+H9ry&#10;yD7NZS74U8inLtLLbykeSu2jepGP/VwEOriGcvFzXrdPEO7ly+/uf8W7CGySfZI8nmOnC2nkM/UB&#10;F+xUXyHtaKA8SQn5AnGbEfK439v0OG068YX0IJ5WUvKrIN7zl2iL97hcVGeNRRfaQcgnLti1OHi9&#10;S3rdbzmyWXa7LomjtBJ09ipTvpHk9CqzLR79zz777DBhjOb9X9JGXga6c9EcwJgr1VtjDMnzUvdS&#10;vxB5+RL5kvylMl0Wh9xO2dqmE7sUn9sraWp/ifKrfrnk+vKyctDp+XPyPKW2UF7sdl2SHNkl20p5&#10;SnV2EZ6uJFCyueQLsXg9IpiI5K9y9buE4Kz615lf/y5tfJnwl+6EBkEQBAVefFcln693giAIgvEH&#10;b1X+/dBm4h31bxOcl/ubl73m+LHW3xMuRpt4+OGH04Mf3DzRhXEJv3B24eYN+vWbS4k/+ZM/qbfa&#10;4a33Z555pt4rw43/FVZYYdjFttvCZ2BWWmmlYTcOdLMI0QW8x/fC9ZfKnzZtWioXKd0EUDkus2bN&#10;6uyzzz51inbOOOOMbvmyxXU5ClM9R4vyc4OceuZ1VTw3TGQTN+Hk30WLFiXBzlJ+peUhJVaI6cV9&#10;993X+c1vftPVRb1kg/C29HqXbh7JTkQ34XtJE6W+4JTGSKkv+c0njy/h8aVyvV1K5TfZKp577rk0&#10;BhH8lyObvS242as8+hMEoSzK9L7k0ssW2e/18L4m/aV6Ir38K3G8z6h/NI0l1cvHPyi/2gI9bX3O&#10;9bt97h+V5XUp4e3v+eW3UpuC8nke16U69BozTb6SLvUZxPVTb8r+1re+1fnnf/7nzo033ljnHAkP&#10;ozz11FP13nC8f4D0q15Nc0W/5Dbn203tJ1Q2QpqpU6cmUZ5e+b1896XaBV2rrrpqEvqMkF7P4/VX&#10;+xIu8CXzAaLw0pyKqF+9XP8GA8NllfxkaDOxf/3bxAH1L7BqCQ91tzHW+vuCMbXhhht2Vl999Tpk&#10;aKzpeCBhLGpeYqxpDEvIIxj3eTxh+VhzGKuPPfbYMKGs2bNnJ8EGnZtJ0LXmmmsmWW211br6S+Ww&#10;r2O8RPMCwlh3e/shzyMhHP3oZQW9XFZeeeWUH/vkUxf82xaPfs2REo6tqhe+ZN/F51Li+XymC/72&#10;tHmdaD+VD/K7ZPr06cNsRChHUBfZJ+G8S5D2kUceGSZPPvlk12fodx8inLeor5A2txnxfumo3ZEc&#10;6ipfkD+3m7ppXHC8Uv/pBbqadOIL2YMulS+hLvJrafxxXFV+pMRo4iW0C2MN+zQWXWgHoHz5xIU2&#10;gtKcgJTax/2P5Do5L9YcUDqP0viTX10XQn6VT1neDgg+zscX5Xqa3E/0b69XqUyR1y+Pp33vuuuu&#10;YTJ//vwR/R9h3mvDy/I5XIJ/NAc8+uijxXprjD3++OMj8mNr3idmzpzZ9YP6vAt2yI+U722bi/rP&#10;aKFNclvpy9LrbeWiMnObc7vz9kc0L3P/Rv3ThTkq16lrPEkOOj1/bq+PH9q61Bay+emnnx5mT5NO&#10;xP2f50FUZ/q90ro47qNcyJ/bjPjxKiceRpk8XFH/itJDJiW2qn8FJ8xj9oZkDx6vf+He+jcIgiAo&#10;shxX4P1dhQdBEATLihMq0ep/vC3Z9sD42+tf+Fwl/Xw3ZKz1jwouyCVcfCNscyGLeLzwMJd+8Txb&#10;bbVVZ9ttt61jmuFmTa/VUbhhgDRBHDf2PI3bUhJHYU1llMpXWCkO8LHfPJDP3/KWt4y48VDi+uuv&#10;TzIa3I6STU2o/vhQ4vkV71AvbqohpKd/5WXm+Uh3yCGH1HvtfP/73+/emEeHfCikW/q17b52aQpv&#10;kiXNktbb1L6jaXfR62EUR/Xw9lcYovKb+pK28zwSx9N4+/WD5+1FU1oPz+ObbBUeT7jsH2u83NzG&#10;nFJ8U73apKkchXvaHOYNVj7p5Rv65k9+8pNiWeht8y/hmovbbAH0S4B0pTL7wcvx7bwM8PheeFp+&#10;0aOxVkLpJbmv3A7fhjyvi8eXyHUFk4IPV6JVAt9Z/zbxvvoX/kcl/Xzufqz1942PO7Y1x/hcI17u&#10;WEBXSb/Kd/HxrXN/CfFtY5Z8nHchlCFdkjyfdDXpK5HXAyG/7HedLkrXBPZB6Y9C9JbKpF0kOejT&#10;n7Kc53haBJ0ij1O8ysf3efnoz/OAHgakDeQTF+UH/1MW4Y9a16dzNAllui73r0sbsjMH3cho9bWB&#10;Puymvr30qny3w32R50Wctvim/GoLF8rGt7R5E7KpDfTndUIIV34Xp2STbGbbHzhQ/1afwO6Sftel&#10;+cTFy1M6ldkL9Jfw8nMoQw998Gc/f8bn0gvZlwu2S3RtJGFs+txSqrdT8lWpTEFdS3FqH6SE29zL&#10;phKU62W0lZVDXi9fgu36Lekmn8Z3KR5fkcaFcPdNqa46hnm/dmnSletEV47y5aI6q74uDvl74fWR&#10;HW19DsnLceJhlMkDN5N5kET40oBtrFr/Cl+dZFnBiT5PoAdBEARBEATBROdPK9GNbB4CKcGD5Fqp&#10;hLcwPzG02Rdjrb9v/CKVN+R424MLc9188njhYS794nm4MH7Xu96Vbib04oILLkhvoDShN2GaLuJ5&#10;E4UHPDyei3e3Jxe/cFdabijoYt8ple9v55Ty8PaS37ySz0l/0EEH1ana+c53vlNv9Qe+LtnSC9Wf&#10;Nxb1lo70ICX/cPNv4cKFSfA/bzdx8y/Pg7iveUBpyy23rPea4SGlCy+8MOnippL6LW2Q69fNLERp&#10;PUx58/A2abqxIx/3c0NJuF750PN7uyncw1wU723hujy8FF/i7rvv7tx0001J6K/Q1JdUDx4gUPvT&#10;vxVOWeTxvuT9Qnj7Ea+xhP2gOMTbr9QuJV+RTvllE1LyRamvaj8X+dfL9PyleMJlP2nB45vaR2l6&#10;tZ/j7d8rv9J6vOf3erUJ+ZWnpKtXW/CAGml7cemll6a3v/P8flwr6adP6+1E76ulvuR9UXaXdDre&#10;ll4P+c/nHNJIv8aF+6dkk+NtIr0ci3zezvE88hMCpG/qi73aX+U32Yxe6ogEkwZepuSBEdikkg8N&#10;bY6AT+zoYZKPVXLu0GZPxlp/3zBe9DY8Y1DnexLGmMaVjzEP6xfGmuYwCec6Kl/CvOLjO18VgDfQ&#10;fQznoHPBggVJ+JNXuiTYIfuZ69p0lWB+yeuBoBv7tWpGLtiV+9QFiEN/6a1xVlbJ2wedPhfnEK8V&#10;EDgfVdpSHsrN4zkvVvmrrLLKiPKxN8/DnMsnOhFWtNS8LqFM5YeNN954mKy77rpdXdikP+slrIoh&#10;XaQp+RobSsjXpb5MX6A+kpJOpR1Nv0cXdnO+2aYzLx+hr8oX+C3Pjzh5XK4/j1efzIVw+jJjrYT6&#10;CnNGGxxX8zrl9XKRregv2SW70aF+LeE8XnMIYyXXTZtprHJtm88rpfHlZbovS1LqEz6mSr7insF5&#10;552XhE/b0vddWH2on7JkowT/yteMl9tuu22YMDY1rrm3Uqq3oN/kvmpakcrtK8WrfZhLvD7KI5s5&#10;x/W5FaFOvfDzSBfpb4L40viTLfwyJkq6me81vkvxpRVXsFN+oV6572kzHcPo1yW9JV2uU35rWgVF&#10;bSGh/3u9c52I8rb5UuR1Ysypz/nKLS70kSbiYZTJBd99d3q/FtjpvLr+Fd+uf5cF+sj7afVvEARB&#10;EARBsHR4VyXnj2PBvqVF6Ry66eZzP/DQ+Jsq4YERblTndWE1E+rIOrr/Usl7KxkNY61/QsFS5rvs&#10;sku91ww3LM4+++x6b/DZa6+90k2FXnDT6xe/+EW9Nzgcfvjh9VY7rITAzaAgCAYX/jjYbrvt6r1m&#10;uNl6+umn13tB8LI4rhI/rx1v0s/94yXF9vWv+PNK+l3duwT3kN89tJkevM7rwoMiPxra7BxZCasK&#10;joax1h8EQRAEQTDhiYdRJhf/Xv+KN9S/bexZ/wJLfC+rFUm48ODGOTfRTyQgCIIgCIIgWGpsUMm+&#10;41iwbyzhPPSoSrjh/DsCMr5SCTfrSYOMFh4YYeVCViVh6QnpOqUSzsF5UOTASnj7cnGW9R5r/RMK&#10;Hjzo581oHrrgDa3JAP5429veVu+145+rGRTmzJnT2XHHHeu9ZnjzbTI9pBQEk5V99tknvTXYi1/9&#10;6led22/3RYiDYLF4XSWl89vxIqtUMlbwUDTnpDyQc1sl+eduWHHk15Vwzko6Hu4YLZy/71bJo5Vw&#10;Hi9dhPOE7ZWV8ATaqZUsDmOtPwiCIAiCYEITD6NMLlg+kLcdBW9I9uL19S98uv5dFnywEm6Sf7wS&#10;6hEEQRAEQRAES5vfVsLy2iX5eSUvB85x96uEm+5fJ6Dirko4Z9+0kpe7pPdY658wsKTovvvy30o7&#10;k+2td1aM2WCD3s918VmKn/3sZ/Xe4MDDOCzt24uLL744LVceBMHgwtLlu+3Gf8u9+c///M96KwiC&#10;l8HjlfxrJaVzbMI5Z3058HIl57s8FMJD2nBRJZwXc36ssMVlrPUHQRAEQRBMWOJhlMnHJyvRN+N5&#10;2rxtqUPeAOUBEOAtyiV5g5plC/td5pF0x1fCgzTxFHkQBEEQBMGygfPB0g3iZS3YNdbwZiPLavcr&#10;LwceGvHylvTN67HWPyE46KCD0nd6e3HNNdd0br311npv8On3czXnnHNOWiVkkFhjjTU6e+7pC4OW&#10;YVUY6h8EwWDDwygrrbRSvdfMH/7wh3SsCIKXCfc8S+e5y1rGeukfzkt1TtqPvNwVuznv5d4yuvil&#10;/CXJWOsPgiAIgiCYcMTDKJMPlt3+k6HNBCuONPG/6l8uPEbz7XiWTGxbNpGlF1m2ELmqkra0fH+f&#10;J8m5KGPZ8CAIgiAIgmDZwMoffjN4vMjLXZEkWAawAgXC6iN//OMfk7z44ot17EsQRhqEbZde5Old&#10;eBDlrW99a52ynTPPPDP9ev7lllsuhTl5vKSEp5Xk4aX9Em3xXj4+fuGFF5Ioj/uf7S233LKz9dZb&#10;1zma4UGU/IEM6WyyJYd0uZ9cR67H66JtD3Ok0+NdbykeDjjggL4eUrryyis7d999d/KbQK/6qiMf&#10;e31KabWPyM4mAd9+OcgHuf4c91nuN/Aw32acl9K3scIKK3SmTZuW5BWveEUd+hK5PmzWnJKXp+08&#10;3gXc//1Q8lcpTGWgV2PNydMvLqpHP8gO75eyM9dT0iub2+wuxZfap0RTfK980GZTCdepbdnJXLDX&#10;XnulsF5885vf7LYtv5pr8/6EfTzQ9swzzyTxePmsrQ6l/tkrTy+od7++zctRmML1W9LpaSXUR756&#10;/vnnO88+++ywOkqP61I+xHWJvNwJxLcrKZ3nLmvh0znBOIX+rnm1ad6B0YwLH1cuOm6U9EOeHjSf&#10;Ihq3EqUB9jUvSpgT2iC/65N9SD+Qh3OMXLBVdXCdEtmdly8BPvOGnlJ+pclRmcSrLSXkc5RWAvKz&#10;6pCLyid9HgfPPffcMKHcKVOmJOFznl5H1YFwpOmzdkpbKhPJ61CCvpuL4zoQyuM4i1DfvEzyyxek&#10;VVi/NKXNdeYiXyAlvA4lPH8u5CmV6bayXZJetOlH3G6J26VtF/Vrtjnnd6G/uX1K63nobwh9XX53&#10;/+f0U0+nVE9BnfKxQrmsqIesssrIr9q1lS+fNPmKeRChjKlTpw4T/CWfI+43xO3HVyX9nl/iuA6J&#10;IG1Jp7dFnrfNFyKvh0Q6S3GI7Ff5LrKFdHmfQkhDPH7K9UpyVJ5EbSVBr+ZIpA3yl2xyUb93KaF2&#10;QGeJXnVyG0plyh7KGC0jr+qDyQCv9t1cydsr2aeSH1TyYCUO37fko+F8Q56HV+6spBessnJpJX9b&#10;yRGVHFTJ9yp5phKH72aydCGsUwlp31gJr5xMq4S1ofevhG/v/3klf1XJZyp5OXygkrUq+fu0FwRB&#10;MLAcc0ync+yx1S/Lw86ptn84FB4EwQTg/fWvPqEyntil/r28/h1PjGfbJisfqC64N+SzJ9ygEX4D&#10;ggtZbqA8/vjj6WKdG4b88Uwa4G10thcuXNi9GOfmAHCRLF2u06FcXSCTHqFM7cOcOXM6v/rVr3qu&#10;8PHoo4921l9//c5aa63V1YUtuqkjFCf9xHPjgV/s9LS6IeF5VA+2VS+Pd/AJaTyefYl0edi9997b&#10;efLJJ9OffbrRh191swH7kHXWWafzi1/8IuVvg4cxdtxxx9Ru4LaorvyZS9lAmxAn2KZc/KMbG64D&#10;QTdx6CCd6kVatj3siSeeSHlIu/LKK6c6Ur7yu37yKFz5sZk8pLv5Zi6X27n//vs7r371q1MZ2EH9&#10;1Fe5Qah608eJo80VRlmkQ/TABeNAYbJJ9qpeCqOcPI76KJ/7RRCGkFb5gXFIXvUB1+lpSUcd5DeJ&#10;/lDHD6oj45ny2aZM8oDnk/gYceFzWqxWw6/6q/B0+I3y8TF6SMuNYJWpuhCOUB6/xCPkJ43aDsnr&#10;SdmEC8YQ++SjrSnXw9BPPlCZTz31VLePoJs8QJjK9DDqBOQnHJHOHNko2PZ9cJ3MedhL3fGVypBP&#10;aD+ldV9QNyCv+oXGGCjMBV38An1dY6PUnrJRdhBG+fwCusB9ofZ33JcqG9SHm+onm2gPlc18+Nvf&#10;/jb18zYee+yx1F85VvApM+Yj/IR/8C9ojN91112d+fPnp2PL7Nmzu39c4D/s8vYjPdvYQ12IV1sR&#10;xj5CnPqS+pzyCOlVXwXaRHOA+oH7x30t+9y/zG/oI5x06HednnbRokXJRtmObfiN4xK+ueOOO9Jx&#10;imPtjBlDizRTJjrJg170YR/h1EF1l2+AtCpDv6D+hc2/+c1vSPzZFDE+4L4r91Pnpb3xxXi2bdCZ&#10;Xsn/HNosw/nyoYcemrYZYxrfmmsljEPNC5I2NK4kjDnN/RrvLozTPA9lcj7GfEAazVESjVlgHrj9&#10;9tvTvCjhuEk9AP3oyKEcdDEvaG5AzjvvvDpFM/vss086x2BuccFP2OZ1dqE8UBqvE8K8M2vWrFR/&#10;zW8uStPkP9KoLSWEyQclXxPOH+H4GlE9JOThOIa92J3HE37PPfek+VFCGMe06dOnp2NZ3n6UyTGM&#10;NkYfdjjsyz9sY5eXiX8Ul+cV2K3jiYR8nl75JfiK/kN90Y/9Xi52yxfAMZi6X3UV70s3w6dMd9hh&#10;h5Q/R+VKJ+2vtpD9anv8z36O7AeOx5QjwQ/yJeLbCPnyNpVAyY8IvhTse5kIeml3WHXVVYfVSfqw&#10;RbYjPi4Yk3m/wQ8c++nXpMevHPMl9GPZB7SljwV0r7766t3zK+YJwiSUkdeD+iN5uIQ4bAG2mVdz&#10;Pyot+rkG5jxPQp1e+9rXdjbZZJPOhhtuOEy3pARlUid0uv0S9PJpWOqILzfaaKPUtyT0bdLJ9/hD&#10;vpPQL2gr6sD5v+uXKD8CfvzI+xU6lQ7UryXUgfmLcLax0fsMKwnOm9d+OrHTTjt1Nt1002H1oF24&#10;L4QfdJ3novkEUfkuykc69HifQkhD38OH1D/Xj5SgPPxBXbk3QFtJ0MscytiRzd4nEIGO3C7mKfcl&#10;uuj3LiW8nUuQD1vyuRTcDsrlnNzLoz+gH3uQEpdffnlnwYIFd1ebI+5rt595BIMMS3MfWAmf7GHl&#10;ER4QYYUSPs3D0fcvKvlcJaP5riWrrOwwtJlgu7TyCss86lNBgo+28/AJdz0RtrGDb2vGp3mCIAiC&#10;IAiCIFiicENFN/B7cfrpp6eba5OB9dZbL90E6gU3dc49d0l+yXV88OY3vzndNOqF/igIgmBw4Ubx&#10;vvtyu6o3Z511VpoXgyAIgiAIgiAIgpeIh1EmN9w53KwSPn8zpxJWNOGN3H+rhIdAPlEJn/Xplz/U&#10;v04pjIdbKPfISvj8Dt/5l/AADA/JzK4Eu+LbmkEQBEEQBEEQjAlz585NbzD14qGHHupceikvBk8O&#10;eCCDh3V6wVuE9913X703GFDvgw8+uN4bCW9Nvf3tb+985CMf6b6xGwTB4LLddtulh/R6wdu7F1xw&#10;Qb0XBEEQBEEQBEEQQDyMEvCwCauk8OAHq6AgrESyOA+B8HALD5LowRK2m16Vo1zK8XIRHoAhz2ge&#10;ggmCIAiCIAiCIFgs3vve99Zb7fzwhz/sLlU86LD88S676AtYzbBazI9+9KN6b3DYeeed07K0DkvT&#10;8umpE044ofP6179+2NK6QRAMNgceyO2t3rBaVKyYFARBEARBEARB8BJx9yRY0vAgiR4saXoQJQiC&#10;IAiCIAiCAaf0DVqJvt3s4Y6n5YEHxMOUtwlP2yTi1a9+dZJe8P30888/P233Kl/183R5HmxQ3RCF&#10;5SL6DesHvhHMwxSUq28Ku8D++++fHsDoxY033ti59dZbh9lQ8o/bKvF07MsXpfiSToc6Sahbmw2K&#10;0z7ikF+fcELfnnvu2TnuuOM6b33rW9M3lt1vAh25/QhlSQT59K1lT+siXZIlievvhex2+3vh9RCj&#10;yY//Jf3m8zyQl98PvfL0ipdPlc7Tt7X50oByZB8+zX2V02ab6/I0ytOUz9uylJZtH1PgeXr1hVJ8&#10;qRzoFYYuF75dzwopveA76hdffHGjfnzG6kv6dj5toLSeR9teJ/ZznzvK00aus4T09NIllBbbaL88&#10;Xyle4uAPjjn5d/nVBqA8rkPSi171DoKJCH2fB+D4RJjGiub20eBjSWPVRXOPJEfluhBGPuXNQe8z&#10;zzyThGPjlClThglzpfIjbTaBl90PnN+5fgn6pL8NymG+yoVw6tOUH/1ensTrpW0P87o2lSsp5Vf/&#10;QPJ49OLvXLxMP8+WyHakF9Ll4rh9Ll6GRPmxnRcFXPC97MdGnXtJyC8/oV9hvaC8XJeE/GoHysz9&#10;m+tn3wXdXmfVr0k8raSJXvGiqV6ltpaUbEM83tMj4GM8hzwqH995H5d/PX5xyG2iTB8/OcQzxyKU&#10;qf7l0gb51RdcVLYktwukn7p7WgS8D5QkL88FHV5vBP8qL/t5mYjrzAW93lbym4T8vXj++ee7xwYJ&#10;Y1v25fVAZBfbXh8X9ZlSnOrN9mjwent/kLSBzdQVkW9cwI+JJTQWXNymvJ55/VS+hPxuv3S5CGws&#10;xcv2EnEmHkwWLqmEOwerpb0gCIKBhaN+dQbVefH9lexeXSJ/oI4IgmD8c3H9u0f9GwQTlUumTZs2&#10;99RTT+089dRTxQtS/nTigv+OO+5IF62wxhprpBsBMGPGjLR95513duNXXXXV7gU0f1jlF9MOD45Q&#10;rm4sgOdRuH7vvvvuzsc//vEU1wY6eCgBW8nHjZG2C24vn4t7wQ0FbPGwNvvA06rckk7H42+++eZ0&#10;kwH45AQ3GB5++OGufx3Zcskll3TOOuusOrSZddddt3PUUUd1bRXTp09PN6Ng4cKF3bJUL/cfbcZN&#10;EyAP8WuuuWb3Ro7X74knnkhpS2Gg8KofprLAy1L57h9H8T/4wQ86u+22W7LD8/NpIvmSP6kp55FH&#10;HunqmzVrVtfuRYsWpXq7LZ52zpw56XM/JfuclVdeuetLt1vb7gvfLul67LHHuvnoy6TnT3T5z/XL&#10;Lrff46WLzxepzq5ftngeR/a5nXwWS/71epeQ3W6/2yqafCJb3f9eF+H6fXvmzJlJt9vs+WULcx3z&#10;IbDqDuHADVb6x0orrdTNw1jgpiQoHFGdqIfqQl7s1i94vGCsU0fweOZa5mPXz+dmVBe3SzzwwAPd&#10;1T/WWWedNF/Ak08+mXzp+lU/YA7HV26r8+CDD6b0sgkYG2r/kn6FgergeaiH2krlM1eofqusskq3&#10;LKX1PL5NXznmmGO6+01Q9n/9r/81zX/MtZQBKtfrzypU+BhUltfP0yoef1MP8HjmWNrY61TyNf1Q&#10;/ct1adv9o74BpfLnzZuX+ivIbvq36ux1UVr8ov6/YMGCNJ5Atnp++pnaV7bIjibcZi+fuRj/3HXX&#10;XZ1TTjkFpcM7dhCMP/ik/p1Dm2UYTx/96EfTmOJcBZgHNcaEjrP5tmBMaVwxFjVHCI9nTGkOEKUw&#10;1+P5BXMN59+AvfmKdIxX5rUmvJ55nY844oh6q5n/+I//GFFPYM5h7in5yWGe4XifwxxF3Zryl3zh&#10;YdjEsc1Bl45rzHEcOxziNe9jfyl/Wzztp2O5YD6mDaEUj706VkB+rub5m/A8eX7Iy8ihne6///56&#10;bwj6AefmQF7OaRzajfN0kC+uuOKKzje+8Y0U1sQOO+zQOfzww+u94XDewfk8NNlcqp+gn+i4V/Kb&#10;h3lbOk36Fd5WPn7gHCeHPIxLyub8LKdkq9e/lI+6qv+W8rstpOWc0PH4ki969Tvs03mHoH9zjihy&#10;XzEmOUeFPG0/lMoEt7XUb6ifzhFL5PXP7Ua35lDK0nWAoC5cx+RIT1P7qi5NvuTaEsibj88zzjgj&#10;fea3DV7+2Hbbbeu9IegLG2+8cWP7yhZ8UpqXiWcuaIoHfX63NFaafKH5pUlvSZcg//z58+u9kWnR&#10;qeM6yD5Bfq4/HW/nPH8O+Tk3d8izySabpG106Rzf8f6ha1vn5JNP7tx22238Fz/ivvbQGXkQBEEQ&#10;BEEQBEEQTFI23HDD9NBBL7jJcc4559R7g8/ee+894iZgCR7OuPrqq+u9weGwww5rvYkTBMHkgT9k&#10;dt1113qvGf4oufLKK+u9IAiCIAiCIAiCyU08jBIEQRAEQRAEQRBMeg455JDu29RtXHTRRd23owYd&#10;/KHP1fTivPPOK75hGgRBMCj0e5y4/vrr02o0QRAEQRAEQRAEk514GCUIgiAIgiAIgiUJrw1/aGgz&#10;CCYOs2fP7uy55571XjMsaXraaafVe4PPG9/4xs4GG2xQ7zXDp2cuv/zyem/yQb8oLWEdBMHgwBLc&#10;BxxwQL3XzqWXXlpvBcES5V2V9NcJgyAIgiAIxgmvf/3rOx/84Ae78uEPf3iYfOhDH+qsv/76depg&#10;0IiHUYIgCIIgCIIgWJLsXMlXKuHf+qEPMveGG+vnV8JHV1/M5KhKgmCpwFvv+TfRS/AJhttuu63e&#10;G2z49jOfq+kHVkeZjA9kXHPNNZ3jjz++c+aZZ9YhQRAMKvvss0/j9+YdvsN+yy231HtBsMR4fyU/&#10;rmQ058fHVcJ5dn6OjfT+9lQQBEEQBMHLZKONNurssssuSfj05R577DFM5s6d25k5c2adOhg04mGU&#10;IAiCIAiCIAjGgndW8utKtk177fDgyn6VcOW5XSVXVxIMGC+++GJXxCte8YqujJZcV47iWbFC8sc/&#10;/jGJUBrp4UGUgw46KG33gtVRPL90OMstt1y9NXwbSC97ELdP9rbpForP9ee4r3nABOFzExKFIXmZ&#10;22yzTWerrbaq95rhQZQLLrhgWN5cFzSFqf6Ka6pTKZwwF4UJdMqvjmxRmU14fvTiJz7DccIJJ3T+&#10;4R/+oXP//fenh1LuvvvuOscQbo+gji+88EISlev6ZY/C5BNJiV7xjspRWeD5c3tB9SjVBzzMdYlS&#10;HsjTQVs5OUpHe2jby891t9ErveJLdhGu/uttKJZffvnuWPP8srmkc3Ep6cIm9blSmb6N3eofjurk&#10;8R4mmvRq2/N4vpeLl9UGdqutHNmDHheH+GnTpvV1nKDNFy5cWO8N16+5lm2F9wJ7+RSap1VehHr5&#10;nAIeL3Hy+olSWsjD2FdfKNlXwsvEB35sQppsAunmV5LTln/AOL4SHjDp58HvT1TCeTbOObCSlzpm&#10;MKGhv2s+cXyM5GOlKc73Na4loHJKgh15nlzf888/P0wInzp1apIpU6akMhyvG9u5ePnof+KJJ7rS&#10;D5SvY4EL4b2QTTquumALqN65lPQTJr+gI4fydA7BsSX3BSL7KaMU7+W77yQlFEd+91GpHOl3aYM8&#10;gm3sKklJr3xN/AorrDBM8NFzzz2XhDT4y4XjjPSQn/rxgOnmm29elI033jgJK2iSB0plul9KeLz8&#10;6v71OpdEuN96obRNedBLn8Mu9S8X/NVWJyDOxW2m3JJeTyO/SAjztuK8woU07rt+QKf6TJ5fgq0S&#10;pZVQL0/bhtetHxFevovjNkg8bW63+5U6yK8uOehx+1yH61Jb5/pos2effTYJYzC3l3jfL+nmeFAS&#10;tysXkM7cD/IFcTrPzIU4UdKPlGxVmU16Bfm5T+KCj5QfyX2JeLyOES5qCwnlNI01hDTePp4Wwc9e&#10;x1KdvKySzaRpojkmCAaLSyrhj43er68EQRBMaKqzgerQX/2+v5Ldq9OxD9QRQRCMfy6uf/eofycq&#10;vKnJDXLn3ZWM5rsm3Fi/tZIZlXyskhMqCSYOl0ybNm3uqaee2nnqqafShSpwI0Csuuqq6aL6oYce&#10;ShezwM08XbzOmDEjXdTfeeed6UIYlAeUVhf+OY8++mhXr3D9riuHG13/+3//72F/IjbBcrLbbcdl&#10;xtDDHrktXNCrHK+/4Ia57FxllVWSDlA+z+9Il/vX8yvey3zggQe6+2uuuWa64cBNCOV3W5TOdfKw&#10;xSc+wf9Z7XAT4tOf/nS6sev5XX+Je++9N/keaB/yrbPOOskHwL78+/TTTyddHuZ1Ubj7r+Rr6QHX&#10;pW0P8/z33HNPeujmd7/7Xdp3eOPrU5/6VOpvILtc16233ppuAsFrX/vazsorr9xZtGhRt6+73co/&#10;a9as1GY5aivXz5/l7IOHiwcffLDr6/XWWy/9EeTlex75iPZU+e435fN4xjU3yIC60Se8L/q2cJsX&#10;LFjQtU++cJtKutwmR/mafKKyPP/qq6/ebT/pd/94+ao3DyGhA8iPT0Hxjz/+eLdO1Efti07alzSy&#10;z9OutNJKKc7jS/n1C55W4XfccUeaL8Dtk372aSe477770k1S4M8XpdVNT+JVV5bSpo2BPJTn5SsM&#10;GNe0p4d5XeiXxDH/y/9u15NPPpl873kUBkrr5ctmmD59ekozf/78rv1rrLFGdzUs2eX6S7Yq7uij&#10;j059PYf4173udZ299947zWGqC8cUxrPXibI1x1EObeVlKAzwD3avu+66yZfg9aNetPHaa6/dbROP&#10;Fx7m5csu2Qkez5yFr5k/Vafbb789HW9B8VtvvXU6xuTQb5hHaQfGIygPyC7X77bKL6Uwx2128A3j&#10;irHwpS99iUJHTqgTAx5A2XdoM8HJypsquTbt9QerofxiaLOzWyWXDW0G44w5ldw5tFmGN8iPOeaY&#10;NHY17hkT+RgohTmMKY0rxqTOUUQv/aU8rpO5lOOtw5zDMQaY63TcE+zruOW6hNvEw8FXX/3Suwxn&#10;nHFGvdXMKaecMsJmh/MEHUsclev2lSjZDCW9+IfzdEA/86CDr9Zaa620XcqP/9Ah0OFgB3OnyONL&#10;UI6fC3G8dbBBdublCy+nVKbCdB6TU9LrYfRDjuMOxy+uWQD7809+9PIFx1mObUBf5zzJ4fi1xRZb&#10;1HtDuH/cb8LLpDz1+xJNvmjzZalMkad1sInzGPxY+iQrdnD+CyU9pfZx+0t1xRc6B3P9gn7FeSAw&#10;xjj3cWgTnQOVfFUKo30ee+yxtE3+fOUN/Kd2Ji2fnnVy/+a+8DJL5XudR4vKchsdxVMm86Dj5eJX&#10;zg974faTn/M2x+NLvqTNtHosZXIe7Hge9JTut5T6mij5VzBPYrPOSx38xzUZkK4E5TbpJ7w037uu&#10;XK/rol/deOONaVvgC87pwe1zdIxDD/fFeoEe6aR8nc8L9HAeDJSfz2V5PUt1UjxlcX8ih3OSG264&#10;gf/iR9zXHn7GHgRBEARBEARBsOT5TiWnVNLvZ3u4W/nToc1gosLFqsM+NwgQwUWwJIf0XOQuDuTN&#10;hXK5AEfYL6UD/sg89NBD03Yvvve973X15XqgyX6lkz2I26c0jvLkkvsUevkNf5PG/c8NI4nyu54N&#10;N9wwLafbC262nHPOOfVemZLNbgvl9qoDuB+a8DQqV+m1n9tSgjzcaD7rrLM6//RP/1R8EAW4UUSc&#10;yizBzS4JuG2I8iqcPuFhLsrfjwj0cbMQ8fASpb7gqK3a4sHbtSmt6JXOw7Xt+vN6t9VR+Unj/m/D&#10;yxeEef/NIUwCblce5qI4/YJvK53j8YK+xtyGYGOO56F/8AcFgj9yKE++Whya8mOXzz85hEuckg9K&#10;KB/lMk8hnk92OV6WtvnF1sMPPzztOzycyMOMHEP4s8Tzu52ES4THj4bFzdcv0t+rHPoYf2h5//J8&#10;8pvX2f1AXCneUfnS6ZTCnFzXAMG/dhyQPpT2+oOHT2J1lAEiHzcl0RhBNAe7aF5kW+NRorkZgTyv&#10;63bxcw3mBxeOR0J6myDez1Nlj45VbDPnSvoBm5pAH5L7ASGc42TuAxfplh4XkK/d5zov1LHaReeL&#10;gvJdyO/I/y4qnzr0i9qPMnI/ILKf+BzVFXxbeBj2qSwXdOf1APkFG/iz1YU87rtSfvkCUR0k+FL1&#10;w+/8GetC383tzOtf0ul9N7cJIQ3Cdhu9fFkCvTyUkAtjR2NRfSkXQL/scynZSlr5nrqWdHp+9XsJ&#10;eTSu8Z37TeLIfy6l9lFeylD7urht1KFNSmU6pfiSHsTTlJB9eb1F3tdcqI/agnrneNku8gVSQr7E&#10;LrWVt5nKVB/IRbopq0RujwTwWQnCaWvKL5WJyJdNNPVpofxNktuLqK7o9uOfxp3yun0u3HtAeADE&#10;+43EfS3R+EJ4WMyFOZIHqySyz+10/a4LoU7u0zw/Qpom2meqIBgcYmWUIAgmCRz1qzOGWBklCCYi&#10;g7wyiuCVtT+tpJ+3N6UnVkaZeFwyderUufkbh1xE6+KUN3O4gGUFAIVx80BwI5kLcN705sIXeNuZ&#10;MODimQtkdPCb4yuulODtQm7KeJmui5spn/nMZzrz5s1L+228973vTd899vwl+7wsbfPmHhftoNVg&#10;QCt3eJ1L+X21Dt48y280ccNB/uVtKZXFGzPcrHCdnlYry8gO4Be/HnXUUelmTxvYzKoBm266add+&#10;t1Vlef2wT/YQTnleJ/blS26gtrWv8Dy8eaX6a5URDyutnOH5eTPv17/+defMM89M+23wFib9R/rA&#10;dfHGnerKWKC/NNmiFTmULkd6XH+vutxwww3Jh7DtttumdvaVPzyt2spXPvG0iufNLbUV/Zpw8Hyi&#10;1H6en7cXvW8CN+3UV7yvCg9z/apLyQ5QWb4aC+NDKzfIDq+zI7tLq8GAyuUGoPKTTvYRh43EyX5f&#10;GUWrhChdjnThG/nH0yqeG5mqi6fljxVs1Qop8Jvf/Kb7ViGf52IlC5AuHrjSG8CbbLJJ948/1bFU&#10;PqiM0sovIBtL9oF0NfkKO9RPlN/TKv6WW25J+YCl9/UmInMUZbhN3m7C63fcccd1br755uQHHk7Z&#10;bLPN0rFONrn9jHv00aaEQ8lXHuZo5RNfGcXt08opS3JlFPU90Com+Evjg76gt43xG7pYeYdtcP+T&#10;Dh2u0+O17fFuq+I9zH2leLfP9ct+3gg96aSTGAxDhUw88pVRnO9W8v9VMnwJijLSEyujjF96rozC&#10;+cxnP/vZNHY17hkTGgOCMaNx49uCOUtvOzMGtTKBYE7VXMG40hwnSmGMOc0P2JOvmOR2lPIz1vVW&#10;vtdPMP9p1QT0621weM973lNvNfOFL3yh3hqO6lryI8hXJZtB51zuM4f5NX9zn/TMx0Ce0soNPtdR&#10;99GiYxFzIjpyFC+om46VzLX5G/AeT11lv+M6c/0OPslXdQDqTX900KPzEvzAyooO6UurfDiyhT6W&#10;t4X7l/bn+O54vYXXn+OMzpEEbZqvEOHkbZL7KvdDyZdN/iWccwPO/XOwefvtt09l5yuUCPIzTvFV&#10;P9BPNX+U9Lou/KbzGUEc5zvgukqgS9czAv/nK5ugh3MTKJWJnaUVOoT7v5cvRuOr3P68DbE1nwsc&#10;t5vtfAyhb84cDiNlSnMBNuWroTj4QufN+ForOgmPL9nvdS6V3zQ/AeepTfHoZSxTZr5aktC5dwn0&#10;6ty3aSyVkE7PL3JflvTquOZ+E8w1F188dIuYeuVzEXnyedntwE/5uEcP1/5AWh33nbY6geZf4vO5&#10;EE488USutWJllCAIgiAIgiAIlhqfq+Rfhja77FDJRZUckPaCYJzChfphhx1W77Vz9tlnF29GDyL8&#10;kcCnJ3rBzZcf/vCH9d7gwKoHpc9P5PAZn1/+8pf1XhAEgwoPI37kIx/pfP7zn+9sueWWdWgQLBX4&#10;BOZL3yUZ4p2V8JDJ0D8NQRAEQRAEQTAOiIdRgiAIgiAIgiAYC3hM/sOVcLPcXzXh9ZYfV3Jc2guC&#10;cco222zT2Xzzzeu9Znjj5cILL6z3Bp+DDz64+PZjznXXXde56aab6r3BgIeU9t236YX04fA5n8ny&#10;kFIQTFZYCYWVsYJgGcByADtWwsPfjh78flfaC4IgCIIgCIJlTDyMEgRBEARBEATBWHJaJW+q5Pa0&#10;9xJHV3JVJcPXlgyCccTb3/72eqsdHkbJl2QeVPiky5vf/OZ6r53vfpcvBgwWrH6QL5NbgqWCf/KT&#10;n9R7QRAEQTAmfKKS0oPf36nklLQXBEEQBEGwjLnvvvs6N954YxJeWsmFT1+2fSYomNjEwyhBEARB&#10;EARBEIw111ayUyX5P9O8vXlrJbumvSAYZ6y33nqd17/+9fVeM3xb/Nxzz633Bh8eRsm/t13izjvv&#10;7FxxxRX13uBw0EEH1VvtnHPOOSO+ZR4EweTlscceq7eCYImiB7/zz/b8RSU8+L1x2guCIAiCIFhG&#10;/OAHP0iftpSccMIJI+QPf/hDnToYNOJhlCAIgiAYeP7fQZ3Oi7PrnSAIgmXFgkpYMvzItPcSvL35&#10;i0qOSnvBpGK55Zart6oj1YsvdkV4vONpXUZDW14v94ADDui88pWvrPeaueiiizoPPvjgMH2up1TX&#10;V7ziFenTL8gLL7yQPuuC/L//9/+SKF0uohTWRMkWfiWyA3G7FO/gj0MOOaTea4fP1VA3549//OOI&#10;MJWrsvMyS8hPSIle/pEduS292GCDDTrbbrttvdcMD6J8//vfr/deQj5131IH7EGa8Pp4vUrhkhJq&#10;2379DE3peuXvV7/jeUr1KOlcnHJA+ShD/s/LY590khLu09Hg5Uu8rKbycjxdKQ9hbp/KchSmcYi4&#10;LsUTJlkcvK+7Df36UHYor29DL7ua4jWXuC4nL2c0LFiwoHPmmWd2vvjFL6a3QoV09qPX28TzaLvU&#10;ZqB4yWhpy+9thpTKll+BeE+jfQ9vioe8/GAYPPi9XyX/kvZegge/eUjlgLQXDByMD40/icadxMcw&#10;onMfCWmWX375JJpHXMB1adsl1wlTpkxJUjqPll5gO7eRMNlE/XL9pJF+0ui4gvSL6lcScJ0uOlf3&#10;+S8XdOQ+QkDztUT1RJr87+XnOvFFG9LRRu5f9Mom6vPcc88NE3zg9c3xMkvlY7Oue6iT65LgizwM&#10;XbKBfOoDLg7pc2nyI0L81KlTk9Bvvc4IvsltQqSTepHPBR8SLsnLJEzktkraaIpH77PPPptsXmml&#10;lUbItGnTunaXQG9un0O8+oiENpNO+cMF3G/PP//8MCGP6yvh+tWHvC95fomX6fklbqOnReSHNl8o&#10;bwnCS2WiT5R8iTglHeqX+K5tLGCD6uB1ycMQJ/eFty9pS/Euue4mHzn4IteLKL/X322Rz8ifC/mh&#10;qc6Eq5wmFO+S63DJyfPiH21jIy83uTB2NRchuW+Rkh+8T3h+xMc8aXM/IW6/24vkZfoxQ1Kqu+h9&#10;JAqCweCSSrarZLW0FwRBMLBw1K/OHjovvr+S3atThw90Ov/voirs2EourhMFQTA+0Rjdo/6dqPBQ&#10;yfGVfKySEwgowL+4fM+eB1EcVk75/yrhwZV+9ATjk0uqi925p5xySrqIFk899VT34nTttddOF7Me&#10;5tszZsxI8Q899FC6UIYVVlghXSADcWzr18PA8wmPl34umIXrF48//niy6Xvf+17n4ot7H0Z32GGH&#10;zhFHHNFZccUV0wU7N4H4BS9LdeVGgerMn5WymRVZuHnJJ3GwEzy/4FMwyrPWWmuNuGnl+j3tuuuu&#10;m/Q7rp/lcUnbZD/x7P/d3/1d54EHHqhDm3n3u9/d2Xnnnbu2PPzwwyk/duhGmbe/2srr77bIPq8f&#10;N1eUVpTqBLNmzUr1v/vuu9ONGlhzzTW7tqh8/cIjjzzS1Uc62uu4447r6myCcnjLa5111unqWrhw&#10;YbqBA7LlnnvuSfUBxgf9EZR2jTXW6NrnyCa31X0hv3n8XXfd1R2bm2++eeqvixYt6trkaeVj7FT5&#10;2KRy9etlMv7k19VWW21EX/OyxMorr9ztvx6v8j2eh3zkd9nqYaX4mTNnFv3HShXUAZ9w4w8222yz&#10;VB6ofNUTvN/Jrib/qf74Qzb5NnGkp2zl93j+LCCN0uUorcf7tvQistnLkn5uUMq/+EKfHaPf0j9A&#10;+Rjz8tX666/f9ZXivXwvV2XMnz+/u2IQ/Vr6ldbzlHS5/czR/PkA9FH6If1dc4X7ktWc6AO33357&#10;dwnwDTfcsLvKE2OccTF9+vRkK3hZKt99VfK156HfnH/++elhRdm56aabdj760Y+mbbdV+l2nwxyJ&#10;Dvylvuxlqa5N8SW8LtpmfGsuclv0hxZjSW1GX1BfYc4iPX2edgDlgVJfdXrFq/7yE3hahXv5nla2&#10;3HHHHZ2TTjoJo3o/ZTo+Ob+SfSvZrZLLCCjAw998pifHz6n70RMsW+ZUcufQZpnZs2encwzGruZi&#10;xpHmvRKMb45ZDuMfXcCclB8vGUuaw3xbMH41rwrGIedWTbid6GOMO24H45c52iGO+Qjy/B/+8Ifr&#10;rWaqeWBEPUHlMl9Qbg7+45yaOY9jWA7Hf+alpvyKd7z9Sv5Hl+ZafIa/HfJoXu4FcyJt6Lh+wfzK&#10;cRU4ltx7771pW2Cjt6+OJU4pTFAH/Aj4ROe9Tqle+PT+++9P2/RbzkNyvNzcBvoK5w6gerMSw3nn&#10;nZfCsEV58BVp4DWveU3nwAMPTPXm3Mhxnfitrd+X/A8qs1dbNvmq5Gt8xTkdfuIzoznYobmglN/7&#10;WimefqwxKPAX5xFQqiv2c+4J+I0XORx0cp3ehNtMWfm8QP7VV1+93hsCn+pcz/MLr6enFcTrvBVy&#10;X3j+Up3z/I50lex20Cm/CsrknBbol6961avSdgns0rmdKNnq6Wgrzqkc6uJzfe4L/Kc+USrzK1/5&#10;SufSSy+t98oceeSRnblz59Z7Q8iHJZ3gttLfm2jLT78s+UTkekmr404pn8eXfAma9+nLfKbIIY/P&#10;JUorXL/Ahnnz5qVt2mKLLbZI2yLPU6qT16NUpuY62kRzuPPVr36V1XH5L37Efe2hK54gCIIgCIIg&#10;CIKlB29vblbJT9LeS7yzkl9X0nvJgSBYiuy777593eS9+uqr0wMOkwFucLBqTD+cffbZ6Ub2IMEN&#10;w1137f2FMW60sjpMEASTB8b9z3/+884nPvGJzk9/+tO0L2677bYRN5yDYAnDZ3t4IW/oX6qX4CFv&#10;HkIZ+oc5CIIgSH/q80c/wp+rPFSN8PC8wvM/fYMgCILREQ+jBEEQBEEQBEGwLGD1E5YT5y1NZ5NK&#10;WDXlHWkvCMYBvCmzzz771HvtlD7LMqhstdVWnU02Yci2w1uHP/vZz+q9weHNb35zXw8pXXbZZenN&#10;xCAIBhveErziiis6n/3sZ9N38ZsewmO1rSAYY3jwe6dKWHXQYTUUHvzeNO0FQRAEQRAEwRgTD6ME&#10;QRAEQRAEQTAWbF//9oLlwg+sxNcdZW1WvnEfBOMGHkbJl+0tccstt3R+97vf1XuDD0tW9wOrBORL&#10;uE906A977bVXvdfON7/5zXorCIJBhaWtWQmKzz+1wecOeGglCF4GzevxvwQPfvPJntKD372fJA2C&#10;IAiCIAiCJUA8jBIEQRAEQRAEwVjw5kr6/dzOuZXw8MnVaS8YCPimrMN3byXCw0jPW+UIsO9pHaXl&#10;V+Ion+vnszLaBs9b0pHDN8APPfTQeq+dM888s/u93ZJuhbl9fCtaojT6bZLRoHqDtr189w/bEoU1&#10;sd5663W2246vAbTDZyp+/OMfp21vZ+FltZXnoAM/I0152nzVbzngPnH233//4jegc6677rok/eB2&#10;advb3aUtrkma6rI4yL7cZsnikOfD5l40laW+1qRD+dpsJW8en+vFl6TJ0xEvKaF8xEsn+2of6cv1&#10;5nh8KS1hEsYL3yZHSqhspITrQnK8Lk31XlJQhurSb1l5/cjnktMWBx7HceItb3lL2u4F8yHzYpvu&#10;JpQH8X6Tt4lve54Siiu1KZTyepn4U3mVVra5fU20xYm8fJWTh4te8ROcP62k38/t8OD3bpX4g9/B&#10;gKD5TGPN+72EcJ8rmatcll9++WFjVLpcp+/r3EsCU6ZMGSbolc7S+CZM9oHqISFeNlMmNrpwvpzb&#10;IemHkk1Cep577rkRQrjq14TqpLrnktdV9UVA5UvkB4T9PK+uHZro1X4l/6KXz9cgpPH+IhGy28nD&#10;8jKxSXWmLG27gGyQYKv3sRzlE+47+U8CK6ywQqpvL7BRZeY63X+0hfq1i3zPdk5e7zyv58nrB8Rz&#10;PpEL5U2dOjXV0estIR7QKftcVC7xukbNJfcFeh31URdPW9LpuL25YKP87lLS6XlcB0I9S2kl5FHb&#10;IGoTSU4pf55H+dzuHNJIB/7K5yLCaF+1ca7f82NDCcW7qJ3wBflyEfjC21VSSjsasEF9REIYtPVF&#10;2dME9uCT3F6JKMUh7iMkr18+VyFuX0mn0lFHn1slnjYvH8nHPGH0BYm3hcTJ+wv0KtPbpGQz7dBE&#10;+5EqCAaHD1SyViV/n/aCIAgGlmOO6XSOPbb65V+hOdX2DzudT7+/OmW7pNqO9eGDYHxTjdXE1+vf&#10;icoulfA9k2mVHFnJmpU8Xsm8StrgBvlXK5lSCTfMxYWVXD60GUwQPrD88stvuN9++w274OXCVDdb&#10;pk2bli5wPYw3yXVhSzxwca6LYW4A6kJeN4PZ1sUzOnTxSzzbXBBLv2+jhzzoUP7SxTN6BPl48OKa&#10;a67pLFq0qA4twwoga6yxRmfDDTfs6neeffbZ5BvZg1C2bhxgC+g3t1WCffzCyiuvnPzhkEdwg4Iy&#10;SMPDE+h2nxCnbXTm8eQXKldh66yzTudXv/pV15Ym5s+f33nta1/bvWEyY8aMpBu8fGxEaHO1CW2m&#10;bZXP5390A4f6Yy/51O8og23ZKvv4tA76yA9sKwzQIV+pTPJiG2V4PQnjM07XXssXEdqZN29eWmGH&#10;9s9t4Vv0hFEmK65Qd7affvrpVAfGBLaQxoW68wsKUz3YRodQPP2CetDXKIs6EJbXGdSH3D/qv0B6&#10;BHvVdrQJOthXPciLsE37Kb+gfmo/2kq2kBYbKF/x6KceQBh63X6P15xC/8CeHJXFmMUm8s+cOTPZ&#10;Degi3O2nTciHXuwmnPL4zcvAPvTLHoEehDagLPVldPo8gKATHYjyyha1v9IRxq+2NQZIrzSPPPJI&#10;msNoR9qfm9jSB9hBOmxQ/UBlEY8tpFlllVWSXiCOcOogAdktmygbu4Cxo/zEIdgrf7ldiled4NFH&#10;H01jB5uoCza7r0D58DP6+HQO8eyrX1MeetBNX0EPeeh/PsZA9XAUTzhzP/NBr+MEdlCWjhPC6+zg&#10;T+xWHHloQ/VF7PJ+APhJeUijffnH0+pXbcM+orT4GF/gM40PzcXowWeEs02eJvtUTom8TIey0EW8&#10;+4hy3H/0Z/Up7FV/UjsuXLiQVWnoQJ9NiSYef1IJn9hZp5I/q4Ql27jO7/WgCefh/1YJD4r7J3r+&#10;o5Je5+jBsmF6Jf9zaLMMc+jBBx+cxgx9XONc40LC+NW8z9hhnmL+kTCuGcOMU9C4lbCvMHTpmCUh&#10;37rrrpvOLyXo9TkJG/mVYBc6+WWf4w02SAhnjsdmtqdPn57slDAPyA7SIPgAueCCC1I92uABc7dH&#10;gv+Ybzgm3H///clvLtiy/vrrJ9+X8gM6gLrnwjyJb7yuEuLJm/uX48Xjjz+e6gicp3g+/IxdTRCH&#10;HrWljpsSmD179jD/0l6qP3nyPkN7Ya/q7dt5GHXi3Ento76qNIjq70IazlmwV4IursfoD9hBOi9T&#10;Ovklv/wmwZcINtCHOAY/+OCDnSuvvDL5oYktttgincNzjOE44jqxSf4jHn+7EK86q94O+/Knzklc&#10;gH5DOo0jB53YpLpJKHfjjTdO50eqs4vbov7hQn5son/R57DRhbjcF4wdQV3yvk6YxjX9Cttcp/oB&#10;dlE+5+feV8lHn5S9XEt6v6U8wlwn9tN3qDP5tC3Bx7NmzRqRVkI5bpfySLBT7cR2nl9zp+dB0LXW&#10;Wmsluyk7B12qK+OHT77SnyX4gk/mrr766qnOeRnkJ43syPsN8eiRbxHSaX7BF4Sh10V9kLZkrlfb&#10;Kg86SId++Uxy9dVX9/x0LXViPGG7BDsYW+jg2sPbFyGOMYJNeZkIoAebcpsR8uIz6oY+6uGC3rxd&#10;EZVF3rvvvrt7nEBoM+Yq2ZfrRecDDzyQ9JIWv2t+RTjGKA/l5HMoPmF+9DHP+JszZ07qD9Sz1H7Y&#10;Kqiv+otE12aUWRp/GvPscyxkDLtcfvnl2HV3pX7Efe3hPTAIgiAIgiAIguDlcWYlPEwi+XYl8yvp&#10;l09U8u5K4u3NYNzBzYZDDjmk3mvn9NNPTzefJgPcwNt1113rvWa4AcQnLAaNnXfeOd0I7AU33y6+&#10;+OJ6LwiCQYTjxFvf+tZ6r51zzjkn3TwOglHAJ3d0jk1HO68SHvruBz7bs18ln0t7QRAEQRAEQbAU&#10;iIdRgiAIgiAIgiBYktxRyWWZEDYaTqvkTZV8t5J4W3OC4m9dAG9eCN8WpOdhBURvZvRC6ZESeZkS&#10;6XcpUbLzNa95TWfrrbeu95rhTaPzzuM/omZcv97cQZySrRKnLS5H5Xr5bEuwQdvCwxTu8XvvvXd6&#10;e6cXv//97zv33ntvehvIcV2iV314u0dvB3ka6SKsrX+4z0vl9wNlkHffffetQ9o544wzkr05bbbI&#10;By5OKV7Si1I6zy9b3KZeviJeUgK9ape8bPB8xOdvcY0GldUL93+Oym6rl9otjyOvRDSFySd5OZ6u&#10;CS9f+RwPK9W1V/lIHt4EOvT2XY70qPxeukDlOwpDZHcvlD4vU+GLSyk/b3Vuttlm9V4zPIjyk5/8&#10;pKujzQ73vdK2+TpH6ZtoKl/hyu9pZJPbpl9w+0q6Hc9XQjY4sim3a8BhGa78PJuHTEYDD34fWMlP&#10;KmlfwicY96j/S3zc+fjjLWckP/8SPpa07SJdwFvkLrxF7XOBRLDtNiIKVzqdz0ko0232+iBum/SN&#10;BvK4DhfVk7fZc6G+beT17kfA68bb7S74w9+mb4N6uS6J6gbyq/u3zf9IjuwG33a8bLW7i5OXLxtU&#10;b4nbsjjlksf7LelyW0qQjpUAsAt/5SLQRbkurp/ySyL7kFK8o/pJKCP3E4KvFO/6c2mC8zR0UL+8&#10;bRB0l/BzPLdTonj05vVEtAoDZbgfVQ/PnwvhpTJdp/q0hHxKRxklm9xX2nbxsnIhvtQ+iFPKK7vZ&#10;zuciVvRw3+R5CZOvSn4hPvcF4uT1BNdZine/5WUqTRvozdsVAXSW8HD3iYRyXU9Om80IOkp4v8pX&#10;W0EcjRsX+bFkF7a4b/O82FXqU17vUj28riXJ07tgh8rpdSwsUW69IBg8LqmET1b0/ph3EATBhKY6&#10;M6hOH6rf91eye3Ua94HqVOyiKuzYSuJV3CAY32iM7lH/BsFE5ZKpU6fO/cIXvpAurLmoBS6aBUt4&#10;cuHtYXfccUe66IW111473Qxh2VIueoELeuliadAcliPVhTzL/3LB7OV7fpVbsslpKp8lVY8++ui0&#10;3QbL7p588snp19EnQbiIV5luiyBfWzw3qGWf11/19nivC0upcxPB/eN4WuG6WJ6VtsrT8acq0guW&#10;dP2zP/uztARvftPLcft40EX1k/9YDpcbQMAfv9yYc2RnDkt7U67Hu36V6+V7/X1baViO91/+5V96&#10;Lj0Mhx9+eHp4B2QL+WULS/PKLywdzgo7rD5Dm0HJLg/zumjb470s6fU6lfoa6XTTCb/labwvu36V&#10;6/Es+055oHCWElb9WIaY9gWlpc/qYSfXr/yex+MVvsEGG3THoftCnwd76KGHun2JJbPVl6TL22TB&#10;ggXdVY/cbsEDBirf20JQjmzVUsj33Xdfd4UMxoXKRw/tQhrpob7ypXRJT47bIh5++OGu/70s4Xm8&#10;XNGUX7bweQH1D+ZV9RvZzYN68l8p3stXGMgW+p/Kv+eee1J5wBzAePI88h9gJ23IktY6hrDUt24W&#10;aylqLdXuYY70NMG8SP1o0+OPP74ObYZ6ffrTn06+gCb9qovXCV+oLtQdu73+3tdkl+v3beUr9RnA&#10;FxqLstX9o/bxPkNfoVxgrMivwm31egmPZ9xhm+v3+incy/F4bXOucdJJJ9FBRw6YIBhfzKnkzqHN&#10;MszBnG87jCXNsYJ5VuOWMaV5VzA2NFZK+ZnTNdcwvtZck6+wvgTHVI3LEp6/BHML85nD3MSxFxi/&#10;zDdOm86PfvSj9VYzX/rSl7p1dqg78xbHhtKqd+6rNpp8Qlg+F6pM4LyF44fDMZ7PrfQDujjONoFf&#10;OV44pTz0E79+KR2XPCyPpx8xZwP+0rHCUR7aUsdyh3mdY3KO8uFjHcOF6yqVi071X6XlsxL//u//&#10;nsKa2GmnnTrvfe97U9mMuxzZ1KuuuV9zmuKVH79ybuo02SRbdO4wWtDLGMBP+fhswtukZCuoLqX2&#10;w14+69qE52Escf3rUGfGkEP/1pii/fk0k+N2lmxy/5Xa1/OXyqfMTTbZpN4bjrdr7mP8zj0HIB2f&#10;fHGwS+fDvi2oC+dEgH7OyRz6Gp+GaaJUF3QyH7XBuSWQP5+3v/a1r3Uuu4xnaJs58sgjO3Pnzq33&#10;hvA2kP4cfFTyA7gv2ijVuQns4ToV8CWfLW4CuzTHO011ycGufFxQJ87JnbxP5PM6eXxOVf8TbmfJ&#10;l73ywzHHHNO54YYb+C9+xH3toTP6IAiCIAiCIAiCZt5Vy9JmWZUbBK1wQ3iXXXap95rhZsZZZ51V&#10;7w0+e+21V/pztxf8gXz99dfXe4PDm9/85nqrHT7N0e+NriAIJibcIH79619f7zXDnySD+PmyYFQc&#10;V8m2Q5tLlWVVbhAEQRAEQTCJiIdRgiAIgmBSwSopQRAEo2aDWpY2y6rcIOjJO9/5zvQWTC8uvPDC&#10;tLrFZIC3Y/bff/96r50LLrggveUzSMyZM6evTzjxIMq5555b7wVBMKgcdNBB6Y3YXlx11VXdtyuD&#10;ScnrKun9JOeSZ1mVGwRBEARBEEwi4mGUIAiCIJhULBef/wiCYHHZvv5dmiyLMoOgL/iUx84771zv&#10;NcNb75NpdRRWAsA3veBTSpdeemm9NzjwME4/DymxRDF9IwiCwYXl7Xffffd6rxkezIvVUSY9r6p/&#10;lya9l+4JgiAIgiAIgpdJPIwSBEEQBEEQBEE/vLOSpbmUN2VRZjBB4TuzfFdW+LZoiidvP6tm8K1e&#10;vqeMlCiVCehHmugVL/bZZ58R330vwYMHd999d733Em3170dGQ8kXTf7hYQrichHES/I0fL/74IMP&#10;rlO2c/7556fvEo+2LiXcPkEfoo8gXkbJf55f20qXp22D7yjvuuuu9d5I8A+fePrMZz4zbMUE+U8i&#10;3Bbqg7hd/Uiepx88fZ7H7SvRK76kt1RnULpeOpsgb97+JZr0K5xfCW2o/r84qE5uk/fVJvI8jtvv&#10;+kvp8/ELTeldryiFOW3x6G+yVfs5Hp9TqksTTXpK4QrTmNMYylE6j8vDWB1lxRVXTNtt/OEPf+jc&#10;euutI/KLUv3oLzzUhuTpocnXLg77TX4kLvdDKa30Kr1EeHwvcvs51uf5pL9JX79ljQP+upKXPsQ/&#10;9nyokhlDm8FERn1cwrjhOJUL4ZI8D+JjSdsS8nDOInFdkhLSDaX0Ou6RJreXeV3lS48LuD4/HvSL&#10;11GCLuqIDaX4fsltcttUb5fnnnsuCWVMnTp1mEyZMiXla4I8zz//fJKmB53dhrxs8ns8Qv3dt70o&#10;6ZSovXKUlnhWV8wFG7zNS3q8TETlKa33WwS9sgtUz17ID6Qv4eXnyI8Sr4/b2ob0k7bkJ9XJhbS+&#10;XRKR65RejruU24T3GYT69esLUL+X0H89TS6U4fapfhLKLelcYYUVkjCWZJ/b6WWU/CT9bOf5EZ2L&#10;sa2yvMwmdB8DkQ7X5f3Wy5O4jfKLi9uNv3Ip4Xny9kWcUrzqg315HP7thddJItryK22pnoinKQn2&#10;Uu8Sinchrc8tuT5EvkS8j0l6ob6AP70sieuXuH1NfhB5XkS2Q95+iOP+kChvid41DoLB4JJKtqtk&#10;tbQXBEEwsHDU54zmxfdXsnt16vCB6vTioirs2Eoufik+CIJxSDVGE+NxBaOjKjm+koWVXFnJzysZ&#10;S/ashLc1uUn+sUpOqCSYOFwyderUuSeccEL6A04XrVxECw8Xd955Z7qAhVVXXTXFex5u5uii/dln&#10;n02/jz32WPeCl0+kcFEOrLrBxbTn8e3SAxAqE1SuygHPL/vvvffeznnnnZc+OdMLPt/yt3/7t2n7&#10;iSeeSPY1+YcbZ9jXFF9ilVVW6d5g4BdbpQd8e80110y+4uaY9DueVrjPtK165KD3xBNP7Nx00011&#10;SDMHHnhgErdFdVU9gId+VD+Vi/+5QQObbbZZumEPyn/fffd14z2/fMXncmS/x6tc93mpfUBpXRf1&#10;+MQnPpHSOa997Ws773rXu9IDK0o7ffr0dLPQdbotfOKJOniY+0r5ZAeU0pbywGqrrZb6gof5tlhj&#10;jTXSGAD8r7Eqv3iZixYt6sYLL59209hSvpkzZ6Y04L7kIa5nnnmms9FGG3VWWmmlFMa4V7nS63m8&#10;/AULFiT/bbHFFqndwX0lXUoHrGahukqv/ASuX7pcJ/Yq3ustPJ55hzQ8hPDkk0+mMOq68sorp23+&#10;WKJ8dEgPdsjX6KGt6Pv0Iw8D5XcoR/5T+Z7O83u52n744YdTH4EZM2Z0fSUdXj/aTH4THu92S3/J&#10;ZlDahQsXdstnrtf2Ouusk8qTHvC6yG+e3+2TXfQT1cnTKn+Tr0v6lZYH7773ve+lsDY4jn3sYx/r&#10;tq90gspy/9xxxx2dxx9/PG1vsskmaRw5bh92Me6wSXXmGKNxJzyP89BDD6W5Hxtpd2Bf40Z+d//z&#10;6SH1a8YV/brkMyiV6/F33XVXqgN11FzAXCRfUxfajbHKvALUV31d+vHZSSedRODwjrlsOb+SfSu5&#10;vZKrK/ltJWMF90X5PA/lwW6VXDa0GYwz5lRy59BmmdmzZ3c433aYc3QMEYxJjXXmj3yOZXxoLPu2&#10;YN6gLHBdbZT0OIxdxjQwzjVuBWNX5wroYb5pIrfpiCOOqLeaOfnkk4ed5wvmHeaRJvtVVsmPoHOC&#10;Up2gVBeOPw888EDaZn7beOON07Zg7sKeJqiH8mMf86GDLToHQg/lOaU8oGNdU/mKxw8cm5w8TGmF&#10;20Ec58M5pXLd1lJdPA9tyTm343ZJ189+9rPOP//zP6ewJnbbbbfOn/3Zn6X21TmC6FXXJv8K19lL&#10;P22pY7Ao+R+awh1sRThG5+BHjrNN7V+qF+k4T27C64dt8+bNS9uCeB3jS1B/2Ur9OE93mFe4p+Aw&#10;XjfffPO0jX2ad4TbVKqr+7FUP+aqRx55JG2jZ5tttknbTt4nwG1xHYK6rr322mm7VFeHtsjPAclD&#10;+4mSDXlYXg5zfxOltqJOXCdAySbG2SWX8DdtM4wzxluObC3ZpHbDJubvHMU39WXCdT5ZIvclUJbm&#10;l1L+vKyS/51SW8yfPz9tUxb3b5ymMnV8afKFyO2DXGd+LgGys1Q+HH/88Z2bb76ZRh5xX3v4FXEQ&#10;BEEQBEEQBEEz3Png5jUPpoylUEa8rRlMCN70pjd1b/C2ccMNN3Suvfbaem/wOeyww+qtdi688MIR&#10;N3cmOvzBv99++9V7nc6GG27YOfroozt//dd/3Vl//fXr0CAIJgt77bVX8Y+2HB64+O1vx/I5hGCc&#10;s0klrApYOjdeUnJ0JXoQJQiCIAiCIAjGnHgYJQiCIAiCIAiCIAgWE94O2Xff/v7XOe2004pv4wwi&#10;vKW/3XYsTtkOb9T8+Mc/rvcGBx5GYbUW3s5llZStttqqjgmCYLLB29n7779/vdfOD37wg/Q2ZBAE&#10;QRAEQRAEwSAQD6MEQRAEQRAEQRAEwctghx12SJ8x6QWfHLn88svrvcHnrW99a1qitxf4hE9ADBIs&#10;0/zxj3+884Y3vKEOCYJgMsNxgk8J9YLlzXstYR4EQRAEQRAEQTBRiIdRgiAIgiAIgiAYDT8ZhfDt&#10;e+C3FN8kfC8/mGTw0ALftkX4Bi3SBGn8F3x7cVCZXm6/OrH9wAMPrPfaOeuss3p+v9ttaZOcpvCc&#10;xfGV51FbeZu5AHbwgM6uu+6a9ttgFYAzzjij3htiSdQDHeheEqsMNJVV8rnCVL6+US1xFNakv1cd&#10;heqJeFm9BErhLjluU8k+DyvpIJ6+o/7TBvESUcrjYd4vKbvN/70o2en6hfY9DErlqk/4KkmldFAK&#10;K+Hluq5eeZWPdN5/SihtUx0F8RJH+vN4z5+XrTgPL4X1y2h1leJLYU5TPP2m39VRWC3q2WefrfdG&#10;Iv2veMUruoL+HLel5POSNEHefCxIpwTQobYmvezzfIsD4+WFF14YZmNut+/nMkFYWEnpvLhJSA+c&#10;N5fim0Tn58GAwPhivElK+HjQGJV4HLqmTJkyTFgFUOO8NJY9v8RhX8c9CeX6/JXnR9w+L79kh9Ii&#10;/UB+6pUL9khHXh4CbWWQhvrwm9dZwnWAC/qmTp2aBH/nfkAEaTk+uKBDbS+fuhCussmvtC5eR0mp&#10;fMfj0euS5ynFl+xzIV3JLteRQ7zrlX0S8Dr/3//7f1NZ/ZCX73a4fqVzydM4xDu5H8jT5itsyMMU&#10;3ga61OdL+RHZK5+5YHeePvdHKQ8+Rzimq14S7BGk9bEp8fLysUSYxpKEFwQ8D3pzcZtLorZGWNXT&#10;hbpMmzYtCeWV9FPXksgX2MUqei5eV8rNfYm4X9xGicCGUv48PXUV5CmhvMTnvqAN1Jakefrpp4cJ&#10;dVkc5Ed0NqFym1D98jpLgHj53IV497XE06ivSPpB9ULUFyT0D9WJsnL9TaI8pfZFetHL19JTKhtp&#10;o9yjgmDw4LUS1oheLe0FQRAMLBz5q7OGzovvr2T36jTxA9WpwkVV2LGVXPxSfBAE45BqjCb2qH/H&#10;E0dVwnfmOZ+6loA+Ub6PVXICAaNg20p+V8ni5A2WLZdMnTp17he+8IV084eLWeCCWqy44oojLnDn&#10;z5/fvUDmAlr5REnX448/3r3onTNnTrpQh0cffTTp8jyu86mnnhpxsVyyyW32/Ep7//33p5sP4pRT&#10;Tuncdttt9V4zhx56aGfvvfceVqaXJfua4gU3rBVf2uamkOrp+ddcc810k6vkZyiV5T6T3ieeeKJ4&#10;U0P5+SXNscce23nmmWdSWBusJMKnbaTf68QNPuwFlYv/VdZGG22UbgCCwu64446kC2bMmNHtH6us&#10;skrSxU0x2e/6S/5zPJ9wn7kupZ0+fXq3/Ka0wuv9yCOPpPSl9gXZ6DpXXnnlbllKW8oDq622WuoL&#10;Hubb2EYf4cEixhPQF1R/pS3VGRTvNrEKDjcrQfplB3h+2hgd6667bioDFi1a1B13yu82e/7bb789&#10;7b/mNa9JZYDbumDBgnTDT7+w+uqrd+sqmuonv3v8k08+Oaw9QHYC85Pqz1gk70033ZTqBVtssUVn&#10;1VVXTdvSpfEKvi3o+/IvY03+0c1Rx+Mph77BXKr600/UV3xb5bJyB/6GlVZaqdtugrrJP26rwl2n&#10;o3C32bdVFmNCD2rgM/kaX2rOLOkXzB/yv/tN9jE/qP29LKUt+R8U7nncP4wbfPxv//ZvnVtuuSWF&#10;tcEDjocddljXPvnC22/hwoXdshijlOd4W3g+gb9o/36Q3/AzPgLXLzwM29Q+Ksvb1H3p4cLjr7vu&#10;us4DDzzQ2XDDDTszZ85MYV5/9NNujHPNFV6+4Lhw0kknETi84y5bzq9k00p2qmQBAX1CPr4TuFsl&#10;lxEwCj5UyVcqWZy8wdJhTiV3Dm2WmT17dofzbeY8jWXfLsFY03wvGLMat8x16HU4fpXmPeH5SzAv&#10;MIc4bmfJJvaZN5vwMvPyP/zhD9dbzXDOzrlJDnMGc0eTH2VrUzx+Yg5qsh/dHEcd5i/mNsjrkoPO&#10;efPm1XtDMFdyngmUrzlaYLPOw7Gb8hzaNz/vwQbarR9cfwnmdtI4bkdTfo5/qpco6XJK9XO8rtSP&#10;c7Jf/vKXna9//esprIk99tgj9auSX9ymkv+dkq89rKQfnVzHQCm+ra10DqFfhzDOebGdc9sc6W3y&#10;aand3Bby6XxWMC4efPDBtF3yRe5L1VugX7ai67777kvbgrGgsSTQp3NsyH3hZZb6l5fJ+W9+Dsec&#10;ueOOO6Zt6pSfizGncG6Y4+HUde21107bwu0u+dLLchuF16VkF3nyeTkn95Xrwf677rorbQvqsf76&#10;66dt+sG11w6/dXjuueeOCMs58sgjO3Pnzq33XgI/N1GqnyP/lNrXKfkR0D9r1qx6bwjSMn+IpjHW&#10;huqELu6FOZSpa9cS1EXXY4509hPf5gsY7ViBE088kTHCf/Ej7ms3X50FQRAEQRAEQRC8xHcrGc2D&#10;KC8XyqLMIJgw9Ls6ynnnndd603aQ4MbZnnvuWe+1c+aZZ9ZbkwtuNP7nf/5n54ILLqhDgiAYVN7x&#10;jnfUW+1ceOGF6SGhYNLwD5WM5kGUl8uplWhllSAIgiAIgiAYM+JhlCAIgiAIgiAI+uG39e/SZFmU&#10;GQSLDW9ibbsti/q0w4MoPJAyWWAVmPxtrhK33npr57e/nTzDnjf6eADnf/yP/5E+y3HGGWe0vgUc&#10;BMHEZ7311uu88Y1vrPea4W3Gyy+/vN4LJgHX179Lkyvr3yAIgiAIgiAYM+JhlCAIgiAIgiAIgiBY&#10;QrA6Ckvp9uKSSy4pLtk7iLAE81ve8pZ6r53TTz89LVU7yFC/iy++uHPUUUd1zjrrrO4DKI899lha&#10;vjgIgsHmbW97W1pKvgmWzT/iiCM6BxxwQB0SBEEQBEEQBEEwMYmHUYIgCIIgCIIg6MUJtSxtllW5&#10;QbDY8J39XXfdtd5rhlUxfvCDH9R7gw8+WWONNeq9Zh566KHOZZddVu8NHldddVXn6KOP7nzjG98o&#10;foKDPrFwYXw5IQgGGebCPfYY8Sn19L37ww47rPPpT3+6s8MOO9ShwSRgv0qWxYFvWZUbBEEQBMEk&#10;g/skr371q5O86lWv6my55ZYjZLXVVqtTB4NGPIwSBEEQBEEQBEEQLHOWW265eqvTefHFF0esjkGY&#10;RLziFa/oymgo6erFaPKwOgqrgfSChy7mzZtX771EqRwvvxQPHu7pEPevb5coxbPaC+EuhEk8HPIy&#10;aaO3v/3t9V47fLLm2Wefrfeacf2+LWRPHud+Eb10OZ4/1yMUTj/+4x//mLZ/+MMfdr74xS+mB26a&#10;4CGlb3/72/XeS7Y02efbbou2EWzw/ZymsKY8vfzjkDcfy+RXvymR108ifLuE51HfhKb6CI9vS1fq&#10;76PhhRdeSO2MqIwmPcTn/oPcPs+vPHm7S5x+7Fc+pR1NnXO78vJlZ5OtLiVyW5rSQZOeUrjCkMWx&#10;ryncYXWUadOmpe3ll1++s88++3Q+9alPdR9SoUyn5Ev6oh8DS2UqjPyI9tukhPJDWzrCmfMQUL48&#10;by6iKRwfTZkyZdi8wbakl36XIBg01P9F3ueZTzQu87kFGEOs1oQw1kZLXj5QrspkW3OVxMcyuL0I&#10;+NyhuViiNKB0nr4XpJN9LuiVjrZ4xOcgievVsd6F/FwjuOB3wr1ODvV9/vnnk6A396X8KVH5EvQ2&#10;pZXk/s0lB515GW0in0lAPiG/2+d2lnQJ9OT1QJy8XITzMIR6kZ6wflD5uW8IU9noUjqXXriukh+8&#10;PPc7Qlgb5Gdcl0Rlun4J4apTXqbKLYW53b3i5R8JKB6RLS7ebzgvcGEslcoUTe3TJuTn04kI/WbF&#10;FVccIdRFvpJ9EvJo/LoQ7m1Rstt9URK3s4TSNbVFG9RF9fL6Pfnkk0mefvrpEf6nHoQj+IvzXBc+&#10;3fvJT36yKx/72MeGyd/8zd8UP3lMuSK3SQL4QePbRfV1f+WieG8Tl5JO4fY5rr9ks/cRb1e1mZB9&#10;Lk06vX1L8W5TrhNx8jjPw3ZuM9LkC+hvpg2Cic8llWxXSTxaFwTBgFOdDVSH/ur3/ZXsXp2mfaA6&#10;fbioCju2kotfig+CYBxSjdHEyFdlJy5HVXJ8JR+rJFY4mTxcMnXq1Llf+MIX0g1WXZBykS1008bh&#10;D3oubEEPIpTSNTFjxox0AQyPPvpo0uXl+8UxK1LoAlphpbLcZmfVVVdNae+///7ujQjXxTafW+Gh&#10;il7wVhA3X7ysJ554Itm/yiqrdOvEDR1sdtxmL5+bQYR7Ho/nrSRuquQ2a7tUb9elbT4vo7CS/SX9&#10;n//85zu33nprCmtj//33TysEqH7cwEIHSD+fOVK566+/fmpvUNh9992XbvCA59e218l9Lf9xI019&#10;0lH5TSg/sMoJfYSVEJ555pl0k41y28AOHlpZb731uvldp2+rDm7ryiuvnNoX0IXfvf7eVkrrYa5L&#10;+ddee+1ONa5TGONTflNa1+/5Fy1alOyfOXNmstvDQPbzFpw+W+LtwrzADVs+W6L2LbWL5/G63H77&#10;7Sn9ZpttluoK7p8FCxakPqJywMuSr71+Xpa2PZ4btG5DDv2fNLD11lununvYpptumvojMJdhFytm&#10;yD/Yo/YnjHL1C8xv6vcl8L3sZy6jjioHXL8jGx5++OFUb6BPyJcCPWofj5df3FZPq3C3r2Qr417H&#10;CMaU+tL06dNTea7fkS7P43VVvPv6wQcfTOlB4U36VVf6En0OaEf1JeZL2sXDzjzzzDRP8QDKhhtu&#10;mHS4T1QnkH3MP2orhYHK9zp5XYWHcQzRuBSe37dlP/2V/p5Tss99pe1SmzteJ/xEGnjggQfS3EE7&#10;yGb6gcaabGV8y2ceL+64447Ol770JQKbv5M0cTi/kn0r2a2SWOFk8JhTyZ1Dm2U4Xv3zP/9z6vv5&#10;WHYYVzoucEzPxx1jjfNoKMV7GONXY7gNytNnCEv2uU2MU83rwstxXcJtym0+4ogj6q1mvva1r40o&#10;E2RrySagHB3zS3OhbOU4WVrpjjzrrrtuvTdEL59iB3MglMrFZuZzQI/mYEEenVfgKx2DBG2hY51w&#10;PaU8+EfnLb0o5cdPWiEQf/ezeqLQeUVJL/h5iW+Dl6v8l156aecrX/lKCmti7ty5nSOPPLLoK/dv&#10;E7LD20pwzEMvlHR5fKl8yOsJqh9xzBU5tDH9tEmnbG2KJ5zjskNZXGdCKR5kK+XrfElQf81Fpb5M&#10;+3FuBuhZa6210rYo6XTcl8LDSvH46JZbbknb9FWu3R38xDkqMC7yz/ASpvHrUFeur6BkN3q5fgLa&#10;kvMfB1t1Pu7bwvOgn/Oz0VAqkzKuvPLKtI0vXve616VtQXtdf/31aZvzN1ZAcfAt1xGA/tIqKKW+&#10;DDq3028J6sk1zWhRu2PTrFmz6tCXQG/pZRK3Nbfb+1KpruicP39+vTd0fdpEqX0hz0M6n9/yMl1P&#10;k0751+0XHtbkq2OOOaZzww038F/8iPvaI68ugyAIgiAIgiAIgmAZwsW5bggILn5dgHjJaJEOket/&#10;OQK8+VO6wZLDDRvdtBHUHynpdnHy8Dze8XQlevlTPucmGjfKckE39jvK8453vKMOaefiiy/u3kyB&#10;kk3SKcnJ43rVezRIVy99+AgBbi7vuy//G7ZD3//GN75R7/UHdqjfON6XfDsXKIUjObmvS2na8HbJ&#10;deWoT3m6fvJIt/u/qT7QpFN6HN9vytcGN2e5gYtgK6icXB/20majKZP09CGk1N4lmvT3ygd5fFMe&#10;6W3SL7vb+mgOulxySnp65cnxvP3g/ve8pfw777xz54ADDkh/9iieX3TIDyWkr6keikeky1GcUwpz&#10;vByl9fTaz+vvaF9p8/g2KFvjxfPmdul3NLqDYBBQv0c07iU+HhgvOja69IvGm4N+jXsf/6VjeAmN&#10;Yxfgj2cEfTmkcf2qu9e1DdJ5eRKgTPxW8pOXmdfZBXSsd+EcwG3N7aVc1dvr7zbKBhdv65Ldnj+3&#10;tSTokm7y8Ie6C2l64WXmEOb2NeE6EOwR7OfkYbnd1Mt18bvTTjt1Tj755CQ8DH7KKack+fKXv9zh&#10;5Qrkne98Zze//OIi8rZFctRWEtJID/bk8Yi3S05eZ0E4f5AjuU2SvK1dyK94le9CuPRLaEvCEfSj&#10;IxfP731AovyIl6c8jCGE8jytJCevc0mc0vjjD3pJbi++Ulr6iOdFyC+bc5HN2FCK93Jym3PxtAh2&#10;ud/6xduKh0tcqB/nrAi+4EE5F9LwsBzCg1B5fvwh+2i/HC/bhboovgT1Vxm5X3JpQnZprsglJ7dF&#10;beltKp3Y735A8EVevxxvP9LkonhPpzKRvO6Ipy3Fu/3a9jDXn9cJIU0T5dabGPAR7p2HNsclv6wk&#10;nkofP8TKKEEQTBI46nNGFCujBMEEJFZGCQaFtDIKN/S4SNWFul/EcwODC2jHV0ZhtQK2eVtINyq4&#10;wSGkl5sc0u86eYhBF8uK9+3Syim+LUo3HqDXyijS9ctf/rLzzW9+M4W1scEGG6S3SARvDKHXV3vh&#10;zZX84p6HGxTvcLMb+9x+t096lQ48voSXL72lMLj77rvTDRZvE9/+h3/4h84111yTttvYc889O+9/&#10;f3VKU+G2amUSX6FkzTXXTDftQLb4yimO/Ob2uy9VFm+oSb/7x/Uq3ON9O4cyaWt/0KaJ4447Lq2O&#10;Ql/w+vu26vDYY491beItpdwX3BRU/RytEuJ+8nqrLF8ZxdPy1i/7vtqI5y+tjOJ+VzwPbsnmUrzr&#10;93jZ4mHuf8YocV6+l6WVUfQLnlbllnzu2+5fXxkF25VWeDxjkfmCz3XpjUhW+dGbiLxJydzHW6by&#10;v6Mb1foF5QEPF9RDdaEc0tAfVX/H7dfKJL4yiuvXttdP+oG3atHneTytcPu8fPnKV0bxeJXl+j3e&#10;t0Up3m3mjUW9jU/9Kd/1O7QPfYX5T2+fMhaZ+0D1Z65BD7AiDmMXNtpoo7QSiq8swpvM6gvC6++2&#10;uN+EVjMB2UdbS7/qBKp/k07yMK7lAyjFY5/eoKY++Rv8SgeuS3ibeDx+8vOAHOllzGqseFkiVkYJ&#10;JhB9r4yi8xCgz+f93uOZx/UWv2Ac67jnafuFeSZfucR1lmxirGt+KsWjj2M4YE8+l3gYxxGfH/78&#10;z/+83mqGlTBkn8PxjXMb5p/SahKqV6nOoPCm/KW6Oiq/CeZx5jkHfcx3gF84zji0KfYAfs9XuSiF&#10;uR50l1Yb0HkZ+LYohZVw+5ymcNEUr3Jpi/x82/OU8rsvS/nRzbEtR2Vy/MKfDn1G5wIl3Nel/N4+&#10;verscPxk5ZCSTmDc0NewL58TQOXy27TCiVZBEe6/Eq6LemsVFOH5S+W6raWySnX1sCZfeJ9hxToH&#10;OzWWKV+rlQj8yLlPvi08v5OP2zyNt3VTXXU+Ttr8fJE8Oh9tqncJnUORXquYCOqvVYzwFStQOviR&#10;FR4BX9x7771pW5B/nXXWqffKlK53QG1U6uvYes8996TtpvyilB//cX2Iz17OyioOOrVyCHE6njlu&#10;a263t5/scygzPwZ5Ou8fgrBe9yDkn6Y6cc8FsM9XdhE8xFf1i4FbGYUHUbixPV5lPD8oEwRBEARB&#10;EASj4V21LG2WVblBsERgSed+lp3mj+jLL7+83ht83v72t6ebUb1gdRQtxTwocFPxwAMPrPfa+cYo&#10;V0cJgiAIJiTHVbLt0OZSZVmVGwRBEARBEEwiJvLDKEEQBEEQBEEQLB02qGVps6zKDYIlAg9cHH74&#10;4fVeO2effXZ6w2gywAM6u+3Gi9zt8MbN6aefXu8NDnvssUdfDyndfPPNnd/85jf1XhAEk5nLLrus&#10;c+yxx454yzEYCF5XyfClDJYOy6rcIAiCIAiCYBIx0R9GYR2gn4xDGb4+URAEQRAEQRBMfLavf5cm&#10;y6LMIFiibL/99p3NNtus3muGzxSxEshk4S1veUtxmemcq666qnPbbbfVe4MBDymxOkw/fPe7300P&#10;5QRBMDn5wx/+0Pn4xz/eOeWUU9IDaj//+c/rmGDAeFX9uzR5ff0bBEEQBEEQBGPGRH8Y5V8r2W8c&#10;CnYFQRAEQRAEwSDxzkqW5lLelEWZQTDh6ffBgx/+8Iedp59+ut4bbPje9957713vtXPGGWfUW4PD&#10;Djvs0Nlkk03qvWb4TNGll15a7wVBMFng2/Jf+MIXOp/73Oc6d999dx3aSQ+jLFq0qN4LBoi/rmTW&#10;0OZS4UOVzBjaDIIgCIIgCIKxIz7TEwRBEARBEARBv1xUyfmVHNWn7FkJ8FuKbxLKoKxggvPiiy92&#10;ZTSwEgSy3HLL1SHDQZ/iJU5TPiH9bp/bmIf3I04exsoorJDSCx5EOffcc+u93ng9S7aUwpYEKtfL&#10;9218+8ILL9R7I1HaffbZJz2U0osbb7wxrZDiUCf0SHLa4t0vLv3ieqU7L0MozR//+MeuqLzDDjus&#10;TtUODyn5pzm8rKZyBeV4mYj6v8aA/+bbHiZxlLYJVoFBQPnlE9me63Q8v8jrLJ3C9b/iFa9IAirf&#10;UT7KUB6lK6UH5QHf7heVI2kKA9ouH0vYpHZxmuwFxSGlsvL9XvRblksJL4/6qK+qfr10kL/UR0qU&#10;9HiYwvkt+bdf1GaIdDZBGXnaBQsWpAfwvvjFL6a5L4e54Kc//WkqB/K2U11Konj3r/B0JRHeZr4t&#10;1B4aUznoKvk3L6cJ8lH3pvo7pbBxDE8n/rqS0yopnRuXZNNK4D2VlOJLclwlnGd/pZJggCiNa8FY&#10;0PEQ8XEj6Rf0awxKCPOxXxr/GuMSB7s5B3Z5/vnnh9mcC2WozuBl9wufx8wFfa985Ss7yy+//Agf&#10;qU7M2dRb5buQRvnzOqveeRj55Eu2S6hu6FdaCTrcN26vRGnRn5cPnh+hLM+T65Mt2s7xtCBdLsLT&#10;5kLZLtjr8SV0XCW9/NYkuS/I4/lLfvHyJaoTeUrxhCO5/Qi4X1S+hLA20EF/K4nqxHjKBd15W7vI&#10;Xsj9IGmDvKW6eH75RUIeCXhaJG+zPH9JpEuo7V28znmZ+NH38zqpXk35EbdHAt5WuU20q+oJ2naR&#10;fq+Di6ftB8pUXmx0+yTef1jl1GXKlCndOZzzVfZdTjvttPQJ4zb52c9+VlvzEhon1MP7sAtp8IPX&#10;2UV+9XbJ/ad2ySnpc4GSXtnGsQX7XCjT90t9SjYj3ncQyi2V6WnUlk2S1wNx/aX217ESG91+SRvt&#10;seMbTqDhhPp3PDGebZusXFLJdpWslvaCIAgGlupsoTr8V7/vr2T36jT7A9Wl/UVV2LGVXPxSfBAE&#10;4xB9n2OP+nc8wfnt8UObS52PVRLn1ROLS6ZOnTr35JNPrndHsuKKK6aLaofP1HDhC/Pnz08XyJtu&#10;umm6oQtPPfVUuigGLn5h9dVXTxfdwK8ugD2t8HjeOEe/2+Hb0q/fHB6gIK30ADdgpF9luU7SfvKT&#10;n+zWsQnq+zd/8zedVVZZJYnqxw2dvE4zZswoxqtcD+MGkGxRPg9z/5RwX2jb9Xv8Nddc03n22Wc7&#10;6667bioD3BdqH/JcdNFFne985zspvI111lmn84//+I/JzoULFya/e5nTp09PN0hAdnEjTP52W6dN&#10;m5b0eJjnl188v/vniSeeGNGOTf6TrkceeaRrr5f15S9/uXPttdem7TZ4cOWd7xxaLMrbTXVw/Wus&#10;sUbX74899lgKX2211bpjyf228sorJ1s8zOutstZff/1ONa5TmMPKLdxkmzlzZrdMzy+9brP7inGf&#10;5y/1K8/TZKvwsvhjnxtmnt/Lkn/0C+ofIL95mNunbY9//PHHU5mgG30O9ZXNK620UtL/wAMPpDED&#10;a665ZtIHt956a+fJJ59McyHzATzzzDPdeUf5qa/q/PDDDye7gDjscjuUBxTvOt0+z8e8h9/cVvqE&#10;+rJ0ef29LOlyW71c6kkbSE/OrFmzkl8Y/6qf69K253f7VS/P43UVnt/LUl2a7JMvrrvuujQeYaON&#10;NkrjHVRX2pHjBfz2t79NYwi23XbbNB6POuqoZFcb2P8Xf/EX6UFH5lZQXb3OzLVqC9LRftiGLYBP&#10;lV++8Pq5r4TH+zZ9gvbzMqknaRyPd1+43cLzsxoMbUE/8fyal6QXHyqspPOOO+7onHTSSQz24YYt&#10;W3g4ZN+hzaXObpVcNrQZjDPmVHLn0GYZzoM5j6Cva1wwZnWME+zr4d9SPMfH0rxWgnGuY4Ao6WQ+&#10;8WOJ7BMez1x70003pW3BfL/WWmulbWzTcVG4HXn573kPz2e18y//8i+p3BzmHfxaqhMwV+o8UPY7&#10;zFmcOzTFl8K9LiVfef3Jmx8jOPboWENbal4V6NS8r+OEU8qDTcy3bej4X8J1Yu+jjz6atoXbjK91&#10;LHJKdcUXOh8q4XaX9LpdJf34nnNHKJVV0kkezn2APFxnOe7zkk6P97YSbnOprehzGislqKPONRza&#10;YPbs2cUyQXaVyhR5H/C6uC8F9Wd8Qcn/ef9s009+rgOcPL+QnlJd6DM6b4O8TLcZ3fm84WHo53zR&#10;abLJ9ZbyuX9KvvI8JbuaynXyurpP0c9c5uCre++9N21jP9eHDjZef/31aZt++epXvzptCx605tq/&#10;jb/6q79KL6yUoD7cUynBuV9Tnb0uOkd0VG/y67zf6eVL9HNO7ZD+nnvuqfeGrrlzZAvl53Ok21wq&#10;v9Q+pON8ON8WhGmugpIvBPq5l+NgJ9fuIu8/8E//9E9cv/Jf/Ij72sOvKIIgCIIgCIIgCIIgWOKs&#10;vfbanV133bXea4Ybd+efz/9Sk4Pdd989PTzRCx5QuvhiPbM3OPCQCTe2e/HjH/84PTARBMHgwh9c&#10;22yzTb3XDDeDL7zwwnovCIIgCILFhQehTjnllCSnnnpq51vf+laS//N//k/nq1/9apJBvAYJgiBY&#10;msTDKEEQBEEQBEEQBEGwFDjkkEPSW0K9+M1vfpMevpgM8CAGfumH7373uyPeFp3o8MbRG9/4xnqv&#10;Gd6YPeOMM+q9IAgGlb333rv4pmHOzTffnFb5CIIgCIJg8WHFNx42QS699NLOr3/96yRXXHFF5xe/&#10;+EUSVqoLgiAIFp94GCUIgiAIgiAIgtHwk6UgV1cSBAMHS6kecMAB9V4zvPV+3nnn1XuDz+te97rO&#10;xhtvXO81w8ogP/rRj+q9weHtb397Xw8p/fznP083zIMgGFxYxvsNb3hDvdfOOeecU28FAwJr7JfO&#10;i5e03F5JEARBEARBECwVJvLDKGfWMh4Zz7YFQRAEQRAEweKyXSX7LQXZsRLKCgYYvlnrwndpBatl&#10;IB7mkJ4HNhYX8ub5c3uUhu/zInm80pTi2+AbyPpufxu89X7LLbcM0+uSU0qjOiCl+KZ8SBtqF34l&#10;ai+EByt4s98/P+NpEYUJPlfTD/z5umjRolQnz784NNW3lw+8rr0opfF2Qfh2/IEHHljHNkM/Y8lw&#10;R/qbbEF/3j8V5uHg20JhuQi20ddE2ziGUn5PX/J1ri+3ySF/LxtA6RBo09lmy2hRfn5Lto5Gv2x2&#10;Xbk+YN+lDel0X7BNmyGl+LayRZ4npyleYSX7S2VJT67Lw70uQnGLA/XmO/oINpV0KSxPK3baaafO&#10;SiutVO81w8oov/vd79K255d+wlzA0+Xkdo4GL9P7QA6+fuGFF5KwLZQ/t8HD0M22z19CdWyr3ziH&#10;B0Q2q6R0XrykZdNKjqwkGAAYCz6WGAOaVySlsTgaGGs+V/p4k4wW9Dz//PNJ0DtlypQR4var/JId&#10;4HH9wvlqLpy/otPtc2HuAtK4j3NbyV8ScFuVVtug+VNCWT7vlcp1lFYivYCuXD+i8iWyVZDPhTyi&#10;pJMwVjNEsCGPdyFtbjOCHaX08iXxOp74ccXTyl4Xzy/7ekE+6Sv1CbUDadrqQX72c1Ha3O9AHsE2&#10;fTSXEuh97rnnUh1LebC3qUygrF6Sgy73S6lc+b9EP/rlKyT3Y0kvetz/nl86VB5pcnvxU97H8jKV&#10;H8khrDTXILILkV8k4NvqYxLyeD08r+dro1QXL8PrjVCO5mfsf+aZZ4YJ7T5t2rQkU6dOHWafbOwH&#10;r4NEOtw+F9JA3n4StU9eZ9W7FC5xO1y8fFYxdWHsqUzaStsurt91Id4nII9H3Lf9iqD8Eu6zPC+2&#10;uv2jZfQ5xg96bSrWpAz64ZJK+ENjtbQXBEEwsHCWwhnBi++vZPfqMvYD1enlRVXYsZVc/FJ8EATj&#10;EH2IeI/6dzxxVCXbV/KutLf0OK2S31ZyQtoLJgqXTJ06de7JJ59c745khRVWGHEB+/jjj3cvthcs&#10;WJAudtdff/10IQwe/9RTT6XtOXPmdOMdxTtcsKvMO++8M91QmTlzZgoHt4kbCP4LHs/DJNwgkB6F&#10;5bpWXHHFlC7nggsu6HznO9+p95pZb731OkcffXTa5oaG34xA/4wZM7plep1VbikMlI8bSQqTznxb&#10;qJ6Oh/k2f5ByM8rL5IEL2frEE0+k9s3z8612/bHaxh577NF561vfOsx+1y9fuc+efvrpVCZwg4y0&#10;HjZr1qx0Uw1Uf8/vZXk+pfF4R+EPPvhg9xNDKh9UFuk+8pGPpDbrxfHHH9/Zaqut0rZ86PrXWGON&#10;pA/43BNt4WGlentblPoafZGbigpTXefNm5fSr7322qnfg+tXfsd9ddddd6VxttZaa3X1uy0lPJ7V&#10;ctj3cty/PLjEzTPPwwpFamvl9zp72tVXXz3Vy232eOXzMpmr1Bb4Hl+4fQoD6swc5nkYn/Llbbfd&#10;1nnyySfTXMeKGcDNXuoEPLCgugiPx2bEw1y/cJs8rYcr3z333NPtp16+6uJ5VD6gUz4WnpZ64lvP&#10;g275lTmWdnD7HOXz/K6/VL7rUlmeXzaB6urxvq38zH+0JzC+mAdBtrCvsehpN9poo8706dPTWGYM&#10;XXPNNZ3zzz8/xbXB2PvsZz+b6oZ4nbzOsm/hwoXdYxvl0XdB+dSO4PUT3ia+TZ9QHxaeX7Y89NBD&#10;3f7DuGfuBvnH87h+xd93333pGAJrrrlm9+FOxdNHyZej8vH5SSedRKOOTLTsoKG/X8mpaW/p8Wgl&#10;b63ksrQXjDfmVHLn0GYZ5pjPf/7zaZxoLDO/5A89M6Y073As0rgSpTCH8aPx3SutYDwi+bZgfr33&#10;3nvTttsvmId03KPs/PzI7XD74Igjjqi3muGcU/od+Yp58pFHHqlDX0Lxbp+T25JTiuc4o3m55Avy&#10;MEcDZXP9kqN5Gz8zH+YoHnwbXL9wPfg6P29wSvGcHz388MNpG5/pWCiwgWMQUH/6Q46nKVHKh/90&#10;XCnZxXGA+gL145jEJ3m+9a1vpbAm9txzz85f/uVfpnrdf//9degQHHM4HkHJl9Rj9uzZadvLF3mb&#10;5e3j9fCynNJxD1s5TyeOz4LmuK15mU5T+5fqQpmcJ0Kp3FKeJkppaXPO3aEUX7KVMD3gS3quDRzX&#10;Q1/NxxdxnDtBaXzlduS+pE9yPZHjtpbqko/B/CFlt4v8+D6nrV1LeXJfSb/AP1xTArbdcMMNaVtQ&#10;3pZbbpm2sZ/zWeerX/1q+uxVG1wP77XXXvXeEK6rVCfFu30lmvyk/E3xJfCVxiL9kms2h3iuOUV+&#10;vMjLyutFvPoEujjeO9j86KOcxr2E62Rb1xiOl6Nrb+HlkL+f+xI5J554Ii9U8V/8iPvaw68oJhZv&#10;r+R/D20GQRAEQRAEQTDG8FDI0mZZlBkEY87uu+/eeqNEcJP+6qsnz1erDj300HQTqRd8z730B8FE&#10;hpv0fK6nH/LVUYIgGDy23Xbbvo4T/Cl22WXxLMEAcH39uzS5sv4NgiAIgiAIgjFjIj+MAn9RSe8P&#10;SwdBEARBEARBEARLHd6okJRoiuetDMTxfd4EQZr0iib9Hl7SxT5vuPA2Cr8IyC7l5c1G3gpCFOZ6&#10;muCBi0MOOaTea+fss89OdvSjV7gtql8TnrYkIm8P8DDfpn5ISQ8oba6Tt4t23nnneq8Z6nPuuefW&#10;e4tHyS63N48DhWO3RPh2SYd8Ir/Qpi7UiU84ld6cy/nDH/7QueKKK9J27sMcxbtNebkI4b4tKYW5&#10;Pt/2sJym+H7sz9P4PvpK9gn3u+tSWoXl8V7vHKUB3y5B/iY9UMrvYdjFG5VN5Shc9iJAuCSnSZeQ&#10;b5psbkJ687Jll/T10t/LvqZ4hefxXl4uvInOW9VaAYUwz4MuF8j156jN2tpN+ktpFcYbxf0+oPb9&#10;73+/+6Y9ekt9QWi/FF5CtiJt9JMG8rJdv2xuo8m/vl2yJS83CAYB+rOPCYT9l4PGogu8nDGETp0v&#10;SzgHkb68DqqHzlXy8Sw01nOb+6HJT+TnDXlsJE1JZJ+XKZGtblsueR5w36reXn/3SwnXn5O3maeV&#10;5DYR5nXO03v8/8/ee8BrUlR5/z2vCAMMcYCBIYOsoLDCgguSQZIEUYIiuC5rXl/ddY1rel2XtKKr&#10;a8Kw+r7mgAlFEJAogghIEJQwZAaGNMRBBv4u99/fvv17+N261d3PvRO497nn+/mce7u7qk6dOlWd&#10;6qmuQn9qs8oFhMt+L4faAvffNFxx0jzRq3cztnPp5Mu03IAOz7cpXgplIg3/mVnAhTylk/DUHsoh&#10;v+RE/kbA7UdI73mlkI7nmVSwh2cJ0uXyJZ3yUP6ptIVjt8otwafM3oOQdy6ddCJtEDenX/Z7GxPo&#10;TP2PKO8caRr3US6fXLjK43XlwvFUiC+7cgKyifhpvqmkoF/k9COpTZ4P5cqVxeuCWZxcmGmDdAj6&#10;3a+I29REaiMC8rH0uwDtDcnhutxnXtY2yDfnCz/X0rKmksPtSgU8Pc/5LroGpuLlks9yQl3nyuS6&#10;criOsTL2FBMHpgr/eCl8JvbqUmK5nqCNWKYnCIIpAk8sPBHEMj1BMAmZyMv0BMFY6C3Tw0uyYBpa&#10;vbTyQs22hzMNqF68tc0P83p593CWMeAFmWlgc50OdAr4f/D858yZU+XN1Km8iIOW3gHp9zxZJkN5&#10;yf5LL720NxXqpptuWnW8gXSxL52Oys1yKzfffHO13QYzhuy888713jP5Ny3To3y1HA54XG1LD+S2&#10;/VgOrz/fZhkFdZIIpqemgwNyy/TIfsI+8pGPVOm7eN/73lc873nPq7bpAMNeoE7Q5fr5YUG+ULkU&#10;D5gGXPZ1ldvRMjC5/IEpedHLNMfEA7dFaJkbZn350pe+VB9thmVzPve5z/Xy1HI84Evm6LgvTcOs&#10;MvKN4rqvfFtsuOGGVRnB/cNU3JTX8/Tyqy36MfcVs/9wnmo5HPD8lb7JPmaFQLefa15W5ZuzCXLh&#10;WroHmF4ce5vqV/E83Jfc0baH0w6UHjs5rsEQoOVo4J577qn8w0AtdICWU4GupXGEp/FlemSL2+T2&#10;O7KraZkebbsuz1d2ebhvywfyCXhZZLfrzOHp3a+el2ApHM2ytNVWW1XXKc/T08jXHu4oX6b85xwH&#10;pQHVkR9jem3aE2hJH3wr/3NecJ+4/vrrq/02WLrswAMPrK6huhZ4XsL1s5SB2oL86v5zVG4P923l&#10;25RevmxaJohj1JUvY+S+lv88PfZTRpB+T5OzhWnUTzzxRBrF6IeHIJhYdC7TwzXiM5/5THXOaGke&#10;Pb85fqwrnHMpvQdwTum8zMG5mT7X+DGuiVwbHQ9Hd7o0BjboXpPD03Pt0HUB3va2t9VbzTDLXOoH&#10;4LmOJQS5tvBsk0Iarls5Pzlun5PaCl3+51qm5R5y9beoYBP3S4c619I6lEP3FYENWg4He9PlICgH&#10;9xXgPpP6Eh/wjAO58CbcVu5v6TI++Ef3tRzcc7XMjuJefPHFxde//vXqWBPbb799cdRRR2XzpPws&#10;MQu05dmzZ1fbgnsT/ki3c7hfBXlqmR9I7+uUSUvjOLQbnmNz9Qcqf1O42kCTzaThPcPBNpbgg1w6&#10;r59cuB/L6fdwdKVL1+A/nhcdL1+urG5TLtyPkXdu6Rpdf9lOr2U5O8H1NvmqbckcP9aUh8jpBz1D&#10;CWzieQ5yZeH88+XVWFLZIb2egXM2cb8655xz6r08LIfFslg5XL+Drcwm2FROHSd9urSNoO02pacs&#10;6TI5+EJL8xDuS/KAH8vp5Zjf49Lz2vPE7vQe2qTTr8Vp/YLyQX+65FdqUw6lz+UPvLfccMMNA7dM&#10;j9iuFAakMDhlZIsIgiAIgiAIgiCYHPAu85ZSziiFX74kvOF+v5QjSllUyIP3pstKkX62413qWeLw&#10;ww+vt9o588wzex26gw6defvuu2+91w6zAQwau+66azXwow067F/zmtcs9h8jgiCYeBx55JH1Vjtn&#10;n3127weEIAhGwYjek0rhudqfs3nuPq6UxTHzOjrSPNC/OJ7hgyAIgiAIJi2DMBgFGO7GLClzSuGh&#10;70WlBEEQBEEQBEEwuWGQBDLo0EnNu8wJpZxbyqalMO0AcnQp8L1SGDgy3ncd5fGvpfxnKdLPNscI&#10;e2bqjWCpwMwu2267bb3XDF+onH++Jk8afF760pf2vjBrgxlu/vCHP9R7gwNfXubg67K///u/Lz7/&#10;+c8Xu+yyS300CIJBhvvEi1/84nqvGb4UPe200+q9IOgLBkoM+rMfg60p54WlMFjkn0rRMzDP20yH&#10;8I+lME3dorxzMKAFHZysPLujn6kMeK7XM/ziGPASBEEQBEEw6RiUwSg87DEnEYNSeIC8qhRGIfNl&#10;YXzhFwRBEARBEARLj8U5gGQqLLFI5zWd1LBHKSeW4kuQ/qYUBpK8vxRmhTyvlLEOSKE+PA9mWhFs&#10;v7wU3qXoqI+vN5cyhx56aF8zXJx33nnV1OFTAaaE3m+//eq9dpgdhalrB4ktt9yyeMELXlDvDU+z&#10;zRIcDEI54IADYkaUIJhi/N3f/V1f5/0FF1zQW3YoGFgW5wCSQe8zZ/AHg62Zbu2LpfBgcXopgudt&#10;noM3K4XfFfjQlY9cxwp18sFSmLmdPHh2B9bt4Llez/CExwe0QRAEQRBMOQZhMMpbS2GRaBaw2rqU&#10;40thcAqjm1lombcwHiTjK78gCIIgCIIgWDosjkEkdJC/enhzYNm/FDqvgcXNrx7ezEJnNu85DBr5&#10;cSn9/oDA4BI61+E/SsnlQac5nfSwWGeaZC1ZiePHc+GsYSsRvs2PcqwN7MeadOWOKS3r3LLeL+Jx&#10;dJx45OX5IQx+IA6DBCSgvFyXH0vDYL311it23HHHeq8Z7PnFL35R740GvdilgRm+j3j+kq7wLtz/&#10;6bYkR1OY58ta0ek6xjnuuuuu4pJLLsnqa8qfPCiz7FA85e/SRVc86XZbXH+T/1/72tdW7e4lL3lJ&#10;8bGPfaw44ogjWtcCb4J2i4B0j8UW9mnrfgwR7r9+8fieXrpz+tI0AttYq99tcvy8zZELR1fOF+NB&#10;/nOUn+ebOwaqPz+WQ/Yiubiuu0uXk0vD9ljsovzuA/epi0jzTON05enk4rqvWEud8wrhfFM+Cnek&#10;qy1/t7EpnvJAFM/j546tvfba1YxRXWAzs6PI57IHlGcTystRmqZ0XeE51HbS9oPt6b3YUdym9GxL&#10;pgDdU4d1w7MeAyQGmR+UwnMzz888ZzfBoBGF85ErH7f2C8/NWlvwX0pBV4o/w3+1lMU6CEjPqOM5&#10;Hx1P6+fTeM8rdHF/RtL7IGCznqGXWWaZ3nVX4uWQbanoGZ74Y7WVNE8++eQowdbllluuWHbZZUdc&#10;byToT6+vTXh5JGkZJAL9eveQkO/igrzkNwnlScuJuM05mzy960NIo/ol7sKFC0cI7cLrX35wIe9U&#10;L8fcDq93iSBuWr/kK4hL3ujpgrjKL2eTlwV/uBDukgt3v3v5JM5TTz01QtBBe00Fe9CNL12/i8Jz&#10;eRKuetC57EK+lDcVJ80PaYO8mBEUaVqiVnqwMc2bYznUpkDtxMVRXBf5mvp2H+XEyyqhXKm4fsjp&#10;8XaWa8sevw3KmNqE5GxyX3r+iLc12pfasAQdrn9xIj/pXEulC5XB7XMB/OQ+dfFzrt+24KTnD+Jt&#10;MJdeeRE3V1cqk4Q68PQ5/HxJdSKO2ydxusJT+rs7T0z4uu/NpTAQJQcduweWwkOk4MHvK6X8qBT/&#10;2jAYfC4ohcFKU+Hr2iAIpjQ8nXH3Hzq6lN3Kx/R/KB/nzyuPfayU858JD4JgAqI1OHav/09WeE4/&#10;vJTuOeXboXOXZ3m+JqQTdxBhNkcG0fOe0vRe4+BbDSzpxy98EcpXmHR+88UnX37mOsmBHyWYYRKw&#10;Z/tSmuJ2ccH06dN3Pemkk6qOJHUcMNuFXvQFL82Cjkmh46uttlrvRdp1PfLII9X2RhttVL1IQy59&#10;U/533HFH9bLuadZff/2eruuvv7566V9zzTV7x/gxUNvKf/78+b2XdjqupV92I20v5XTkkAZ973rX&#10;u6o82yDuu9/97moAC3rdPw8++GDPFpXVj62xxho9+z2dkC0gu/1YF16X99xzT7VPR5n87/mrXrx+&#10;Hn300VH2X3bZZcUXv6hxUs2sssoqxX/9139VdQCer2AJC+lXuJcvV/6u+oOHHnqoaksrrbRSz6ee&#10;/6qrrlqVW/HAt1XntD9+GHeY4QBfYLf0QK5e7r777qqzCtZZZ52eLx5++OGqLrwszLCj/GfOnFl1&#10;4OV8Bjq+2Wab9QbDeP733Xdfle/qq69eHQfXtfzyy1d5u//xlcqC3cSfMWNG75jbqry8ffn21Vdf&#10;XZWH81P+c1sU1/PP1auHz5s3r7IJNthgg6oO3D4vn/R7OOed6oJzgesM1xLViUPZEDrcVSf4WZ2q&#10;0sWyVSqTx6XM5LtgwYKeLZ5eoEPlc13ooSz6D24/etSuldf999/f84/sh1y+Hlf5uv2er467Hreb&#10;tkp78mM53CbPS+m60ju58jehfLmWyX9ui/J1nW4f5zh55I4Bvnzve99btdUujj766Oo6gM9ov5Ar&#10;P2FqCzruNnv9yG633+NyPed6RjtX/Xl6bXM+qK16XO6nlI1zhfMJcrYoH8jZ4nnmbLnpppuKE088&#10;EQNGNtbJA7Nw/L6UD1V744PBEOhhMAprvmkmj0GCwdiaFfA1pfisgE0MN5zuZ2bBbw+nDW8WZ5bS&#10;NqUbA1z4aBYYJNPPTIQblXLr8GYeBu3+v//3/+q9YTgPdF4LPdNALpxzX9cFj9svnl5wLeO8Bs6/&#10;9BkXG7hfA9cEfyYHT5PTTxjXA8Be7g/i9a9/fb3VzJe//OXi3nvvrfeegesG16Gcn0C2dvkpVybI&#10;+cLz6qq/8dSPQ968dzjo49nMwd+6l3Hv437kuJ6cTvzIfQhoC3Pnzq22Bfc2nn3bwFekddwWfEE+&#10;TfD8wTNdE/h59uzZxTnnnFN85jOfqY/mYXnMN73pTVW98szlYBPvOeB+y5EL9/S+LbycpOXZ28ml&#10;AeVFm9KzgCP/Uv+55VFJjw+pX53LDnpz6bAHcvXDfZh8023Bc8AVV1xRbWMX56LjOnPhOZ2Uw5+d&#10;ZF+ONC5Qfj5+APJUuxbYpHeknE9ydQ5uay4dbU2z3bkNwm3JlRu8rGm5c2WlLLxXA/p49nSwU9ft&#10;pvTyBaR5/ud//md1vrXxz//8z6MGYFM+2iL6ebZNUfmb/KCypPYJpWsKJyx3LfG2Lr/lyKX3suTS&#10;41/ekyFXLo7pHihcD+F6BxOEr7vuutV2Ljwlrb/UjjQcjjnmmOK6667jt/hR/drDT/STFx7emmDa&#10;PUY1cyVm9hQ6YenopfOWzlUeQnloDIIgCIIgCIJg8ULn9qKsi66BKIMMMzfyfgIMSumHi+v/sGf9&#10;vw38yEAUOKuUtk51ZkzhPQmw6w3Dm8HSgE6DPfZgBaV26JTgq/epwg477FBsvPHG9V4zdICfcQa/&#10;qw0WuY7lIAimJtwn9t1XEzC0c+6559ZbwYCyKDMH+kCUQebo+j+M/BW8GQaUAM/OWwxvNoIfvz28&#10;WfHT+n8Tv6r/A/UXM7gHQRAEQTBlmMyDUfgKsJ9R4HS4frkUvsxkZgw+q2KEMw9+9OLR8csXhovS&#10;WR4EQRAEzyJDe5Uy/PlY3wytXRRP71DvBEEQLAneU/8fC3TsXlbKoA9EAV+XZfTnHd10/SLFTCce&#10;55T6fxs+2P9fSxmPXcE4YTBK7kuclD/96U/Vl91TBZan6YdTTz111NdZQRAEg8SBBx6Y/Qo5hdm/&#10;ptJ9YgrCoOH+bo4j4dlwTimDPhAF/Bm4+6QZTdf6iYeVogHf4INNcjBDOx/Kig/X/4MgCIIgCAae&#10;yT4zyljhaz9mS2EuIaboY8Szz5bCyPDxPMwHQRAEwbPIEIMzx9qhxBSyY1kLOQiCYKwwoGQsMxES&#10;d6p0kKdQ5n4GfnhnumYxaSK9xvfzVeg19X+gg33v4c1gacD04nvv3Z/Lf/azn9Vbg88WW2xRbL01&#10;35W0w0CUH//4x/Xe1OPyyy8vbrvttnovCIJBhCVnXv7yl9d77Zx//vnVbFrBwMLsd2P5sJIPMVmO&#10;0QdQTBV2qv934c/id9T/m3hv/V8w2KQLBtwLBsvEh7FBEARBEEwJptpgFIdlevghjsEorLdOZy4P&#10;gqwn+WApx5USD4VBEARBEARBMH6YvpqvMLvg2ZtZC6dSB/nIhbX7WxbHO9NZdqeNdJD9b+r/baQD&#10;Vl5R/x83rCsryeHhrGErfDsH6xXn4qR5uX5HaZvy4Qc/hHVwWY8ZcVgrl7WbsUMCubzaSPPfeeed&#10;+1qaha/er7qK35RG4uVFsJP1phFH4fxQKfF0Eo+r/Sa8LGw3+RYU5nHkU0Qo38MPP3xUHeQ4++yz&#10;i3vvvbc1b0Bn+iOtjrkvHIWl6frFbVKbQtTGQPrxhUR2NOV/zTXXFO9617uKr371q8Upp/QzAdLw&#10;+SNp8oVEbcjz93BHx3L+b6oTjissp1Nhnt63OU9Z8x8fSlcurh9TPsqrKQ2kcccK7Zn1uFMfC89L&#10;pLZoP2eHwtCvNrOokIfqOodsctuaQIeuQf360HWOp1xdNoF8SVydCypPV/nbkE6JjiHC9adxIXfM&#10;eclLXlLMmjWr3muGtfF///vf13vDpPZ5Hrljst3t9/Dx4Pm4LtpI7lzJ5Z9L79tpGvDwAYFnZma0&#10;6xrMTDgfX/Ih5lSCWdEFA+T78ZMPiL+0/p+DdxsttQla3qeLdMToYhn0zTmTtvcudA2SjDV9Cul1&#10;rZdw3ZZ+zj89W/szttuQpueYYHvhwoUjhDh6luIaPlawObVJIn2pTQi2pNcfB71NZUII131H0s/1&#10;yfOU/pzk6tLrh3qR39x/OT0e7mWQHuIg2JX6kHSKi740nPrX/b1J0O1+ksgX8odDXtxLkKeeeiqr&#10;k+dGBBtUln4gLcgvLu63VDiOLQj5pWn9fRPJoXckbPW4kly+IH/JPhcgLXFy4Yjqz/3v4nWBpOFN&#10;dgHb8ouE8i233HI9ScuJeDvKobqWYL+T2ox4mVOb8IHaDDalaSmnbGPbdSFp+SXg6cjHhfp+7LHH&#10;KuGjC9kgScufs8v3c3Ypfxflj+/SMC9fU3pH56JE5W6DOG6n58W5wnabpHki+DJnnyN/eR24L1KI&#10;K505vdjyxBNPVIINHhfx856803aHeLmafJKK2+znisR15vA243EV38N1jrk06YWBexJfRPga88BS&#10;fFpwptD7z1KYbq9tjfVgYnNBKXxOt0q1FwRBMFA8fV55S/9YKefzuMOjQfn/6FJ2Kx+n/qE7PAiC&#10;CUJ5jlbsXv+frPDl5ZtLYa32T5dCZ+0epTBLYQodv98pJV1yhoHiTF/97lJ+WApLdA4adGT7aAI6&#10;zZv8JJhzX53fu5TSNMCEdegvHN6sQDezQ/ZD+vY4nnfGC6ZPn77rSSedVDzyyCO9F1KWFuBF26Ez&#10;OQcv0OBpHn/88Z4upVt77bWrF3nwcNGU/7x586qXZfQofP311+/pevDBB6uX/BVWWKGXxrdvvfXW&#10;ykaW1dEx17Xmmmv2Ohh4UW/CdfLDITZdeeWVxbe+9a3qWBvk8YlPfKLqjAKlB+m98847e77cdNNN&#10;e3FXWmmlXmeFcFtkN/HTY77t6R3Z8uijj1Z+BH48pQMEVFdeZzfffHPV6QIbbLBB1dnn+r/2ta8V&#10;F110Ub3XzC677FK8+c1vrvR6ejqBlNdDDz1U2bfqqqv26tzjqtzMVkNZgU5AlcWPP/DAA1Va+RQ8&#10;L+VBR6Lqx8OVr+t0W4SHz5gxo7jrrruKb37zm8Vll/mH1kXxxje+sdh3330r/4HnK1w/OtM26uHz&#10;58+vOvBe9KIXVWUEt+Xhhx+u4mOTfOnIl15m2prS4z91EMoO1096tkkv/zucy4R5W11llVV6bU1l&#10;yfkBlJeHSydwjSmvZyN05urPy891hzIBM9bQ3pjdZ7XVRo+3xGaEjkrlT37StWDBgioP8pZPiKf8&#10;Ffeee+7pXRc51ygXKC7nlvzHtRB/gcJdp+vyuLLBy+fpuB7KR4JrJWWA2bNnV3G8rJ5eNroersW6&#10;Lqy33nqVnz2No+PuK/kPFO7HPK+ucPladQY5W9zXvp2L67o4L/C1x9MxkC78x2DEL36RVcjzUP6t&#10;ttqqOOSQQ6o2DFxvqTfP030lPH+3X7bk0oD0c+1Jferbfsxtuf7666t7B3bLZo8r3CZPr23arp+X&#10;1BtI15w5c4oTTjiBCCMb6+SBgSUPl/LNUhj0zTMzH1vm+qx51mTKMB84AQye+HopzK7CVDv9DFie&#10;bPARKkv0C04YZktvgkHcfKAK+AefNsG7jg/uYVBQPzOtp8/nXflsVMqtw5t51lprreJLX/pSdU7q&#10;us+9ND1HOTd0LeH80TkkPDyXPpfG4bzjecDhesB1ATgP08HWnKe613Be88zouE1cl3mmdbgmrbvu&#10;utV2at/rX//6equZL3zhCz2fOfIl93ru3yncB7i2NPmEaw1lz5UJuD7yTOG4Li+38PpFP/eBJkiP&#10;bxxs4X4K6NLznCBv4jiUk2dYoK50LxeeJpenp8mF637QRi5dzn6HeuM5DnK+wo+8E4FsvPDCC4v/&#10;/u//ro41sdNOOxVveMPwtyN6RsuRKxftgedp4B658cYbV9uCMukZscmXOr+6yu9wLpNfrn6BvHjO&#10;IVzPvQ7l4PkYcmXO2Uqeuu826RXYdPfdd9d7w8jmJtxXOV+7zTnQT5kdT0Nd8Y7lUHaeQZvAD6uv&#10;PtzVkvN1U1snHc/ZQHh6vaHt/uY3w7dnfMpgZCfVm6sjHcOudDnbnC+I59ct1aXwPHPpHdrt3Lkj&#10;v3X69re/XVx88cX1Xp63ve1txe67j+wSJa+ZM2c2+lLHkfReAfia9xDiNbVJykr5da10cvliU3ot&#10;dyj/ddddV22Tv647wtOTb3oueJ45u3P5o+e+++6rtsnzr/7qr6ptkStHitpMk6/UJgjnnTDlk5/8&#10;ZHHjjTfyW/yofu3hJ/ZAnF4KD6Y8Hb21FAaiMCqah1GmDOchvZ8vO4MgCIIgCIJgqsK01gwk4c1Z&#10;ncDnlZI+R9MhyzN2OhCFDt3tS6ETmUHhXdNkT1YYdOJL7dCr8tVSmr7cZNkdvcEeX0rbDwfpOvdt&#10;X3d2QT0FS5Ftttmm2HDDDeu9ZvjR7txzz633Bp/DDjus9wNnG3Qo33777fXe4EGnDwO93vnOd44a&#10;iAIs4dTVyRQEweSGARtpB7PYcssti6OOOqoamJf7oTWY9DDdzQml0If92lLot2aASvr8yHMjg57T&#10;gSjMDs4ACJ6zGaDR/Kvd5CadKowPT5sGjOC7Y4c3qwHcbYNWYM/6v7ii/j9W0negIAiCIAiCgSQG&#10;o+RhqFs65R6dwzy48iBPj090ygZBEARBEATBaOjcRoD105ntAxiQoo5yvijky8D0M3EGhNNRrK87&#10;Xdcg8k/1f8EPCgzQSQfusP+l4c1qwPyHhjcb4UvK8ZJ+Atj8GVAf8HUGP4ynP47zJQXSheKlcfkS&#10;xP+Dx1V8z991kA7hixGJp/Xjiut5CQ8jL8micuihh9Zb7TDwQF85pWVFcsdScbslCgPfFjqW8wno&#10;uPvH0b77ly/d5HNQHhK+HGPGj374zneYcOmZfMC38QdfK6WkeTrE52s5xMOktyldDpUZkQ9A6akD&#10;8nMbOX7eeedVS/KwHBFlyMEgpXPOOafey6P8IGezbPC20CSLivyALuWpY5I28B9tpyleV3rhbbHf&#10;NP3AACq+8MTGHLm8mvLP+VxxFZaGi65wh7bV1tb5L3FytlBuvrBD0vjQpEs0He+XsaTv15amcJXZ&#10;YV/XYJE7vyGnNz3m+l/5ylfWW8MwOOUDH/hA8YpXvKL6Qjc9L0hL3o5sdr1jYTzpsclF0EaYDUD3&#10;gCY8TQ5s0bVkQOEZULPoMSDlNaXw/Dh84xt+1ubZWc+Nguc7ZtXz2QZd16CBD3hmdvjYlA9NU75Q&#10;in4DYIAP7y9tPK/+P1ZyA382qf8vEl3nBfi56uegpF/8GibhGqfzzs8/7oEI16M0HFF6tonjAsww&#10;gBDO9cGFa4b0qGxexi641uSE9MzYwj0wtQkhjkjzRbBHMzTp/ueCDtktcaiL1CaQLxDdoyX4X3FJ&#10;L79KPBxJ88fuXDk9fQ5vPzmdHu72tOl0SJfahQjycL/IN+iWfr7id6HtKBw7FxfSiaQ2cczbbq5M&#10;8hPkfKV41EsOpU9FdeF5uS6vs5yQFprastqUS5o2ReUiTs4mgf1pOCLQ735C8FUOTy/7XFRX6PC6&#10;kjiuK9WJTak0paGsbjuzULhwjFlwkKYZSLyuc7hdufzVZiXEFU06Vc9IWlbSy37OxdSPTTod9Ka2&#10;0t6URw6OMxNXbjkjidK7/S4qv+K5QGoTonDSeV0i6OMdUJLmhy/8Op5COHplUy7/rjzHg+eJDamo&#10;rSAqv0sb/T9pTA3o+GY68a4eLo2SHuSO8UEjlukJgmCAiWV6gmBAGJRlenJo6ms6hRlokluWh1/f&#10;B7VDvA06xX2ZUOB9Q0v2MBCFgTwM3OmaYlzwhaz7uN90kKblC9qxLpPUW6aH6UZ5mYV11lmnemkG&#10;Xpb9f4qOM/UvL+vgcTWtN0vVSKcvycMxXpa1HA/4kj5ahsd1+jI+Os5LPHrSbab5J45+8AOmRFVe&#10;TOWrznelyeHlS5fZ+dznPlf88Y9/rPbbOPzwwythmRt1ZDB9MXnfdNNNvWNbbLFFb1pVOrUIp6NI&#10;PnNb6LBhW//9mOPlc19qGRxfhseXxFG+nj+zmchWxXWdQAfThz/84VFThed4z3veU/z1X/91vTdy&#10;aZVbbrml2meabPnEl+FRWeUnuOOOO6pOSmBJJ3XwqKzuH7c7t0yPk5YRPK77jal+P/1pVj9rhzRf&#10;/epXK5tUrlw+oONuv+evZXialulR3LEs04MexcV/6Hf/s+yA/Ks2RltSuLc72efly9mieCmK6/kz&#10;pbRfY7Cla5keD/elZbTkjZb7aYL4yp94sp+2ntqNP1VXus4wpbimomca6nTadNfD9UH+pe5UFnHN&#10;Ndf0poNnSmlNIa68XBd5qq1oSR8vi8dVuTzcUVzpAfcl95Dc1OqyX9uyE9w+5es20RblC0GbpI7B&#10;w71eRC5/x3UpPfcqlYm6ULvI6fdjKov77xvf+EZ1nz3iiCOquiLM9TOludqCbHGdubbk+n0bPdSL&#10;+9fLrB9f8RdxIOcfz9PDsQ8dnHOcl+DhSqd8/Jhvc02Sz/Fv2mZuvPHG4thjj0XBZF2mJ4eeJZld&#10;kIEp6WwoLAdzVClTbfl5f4Z2/LlYvvNn7y5GnujDA4L6/Y0gTdu27GZfy/Rwv6ft67rp2zm6wrm/&#10;6hwXXAf8upAuP8M5qfum4DqgJQQ4l9Mf2zhPOe+Ba5LOe8F9X8utuC7hNqWwXGMXXD9zs0eRL8s8&#10;cK3UkmE5cmUC0vPMyDUzN9NhzldeJzlf4CveE4Ay6xovsFXLiGBTunQCdap7GddUbHfIk2dHBzu5&#10;X/ZDTqeT05XLM4V65z6WonsYflEbEZ6XL8kjsFPPS7J7LMv0uC+F58m2nqEE8bU0D+eWlpkR1L/u&#10;1TlfkUbP4DlyNoHaCun1LOdQdj3/pm0K5CvqoelcUF0I6RRpeM4/jrcl/JKzW3TpEq6Hsrp9QNk5&#10;ZwF70yV5Upu0JI9w/+XOhVwawH6WKwXO27blgZrOsdS/Dmn0PEQb6VqSJ0dOP9cbyNlEmbQ0D+0u&#10;XZKK99hf/epX9V6e973vfcV++41cwa6p/AL//+53v6va6g477FAffQavd9nvyBe59gH4L70WuX+b&#10;fOnX8vS6TprckkDCdebyJ1xL8gja2iabNI9xTf2Y1q+XCVJfEc49TtseV1DHc+bMiWV6GqB2jiuF&#10;mqeDvG0gCp3kPGBuVkoMRAmCIAiCIAiC/uDZWV9ups/bWpYn1/nLDCrIIENnOJ3iDj1UzMhI2elE&#10;B/zX74CStNfutvp/MIk45JBDqg6FLk455ZS+OuIGATpq999//3qvnZNPPrm102oywoAipAvaw49/&#10;/ON6LwiCQeXv//7vi+OPP75a3i2Y0uhZkuUxm5blyQ1EYQDyIM/8zbsFA0yGRzw8A4NPmPVcA1EY&#10;rENffz8DUUb/Ml4Uw7+8BUEQBEEQBFmm8mAUerDoFGeAyQdLSUdJOzzQM1KZafhIM9VGkgdBEARB&#10;EATBoqIBKYKO4XRZnpRFWW5mMpEbkAIfr/8ziGcsg+GJ/6zCIACWkDn33HOrpUWQyy67rLj++usr&#10;ueGGGyq59dbWDz6nNMy+0c8PjHxJ9YMfMKZrarDnnntWXwJ3wRduF198cb03OBx22GH1Vjs///nP&#10;e18cB0EwmDBAL53BICiqpcx+9KMfVTMf8LU78vWvf7346U9/Wvz6178mSvOUZZOX9FmS/u50WZ6U&#10;8S43M5loGpDCszIDUY4vpWmwTo7uEaFLEb5Q/t73vld861vfKq6++uqeXHnllZUwO1cQBEEQBMHi&#10;gJljvva1r1XyzW9+syc8d5922mnF/PnNj1NTbTAKs6DwdeFNpZxWCiPGm+ChndHjjCjngb5pyrwg&#10;CIIgCIIgCPqDARV0lLNcDx3DXy6lCb7UZKDKVKFpQAqD5vlyM/cl5qTirLPOKk488cRK/vM//7OS&#10;//t//28dGuTYZ599WqffFeeff35v+u5Bh9liDjzwwHqvHX54zE2hPplhkNIee3D5bIcfqJgdJgiC&#10;YKrBVO1XXHFFcckll1TLLyB/+MMf6tCB5iOl8IytWQfb+rLfUko6i8qg0jQgBRiQMunfN1j25b3v&#10;fW8l7373u4t//ud/ruSXv/xlHSMIgiAInl3+5V/+pTj99NMr+cUvflF897vfHSHf//73Ry3RE0ws&#10;+ODnoosuqj764TlbwvJ2XUzmwSg8KPb7sEhHNh24DDDh68K2h22m5uOLTUaHM3r8llKCIAiCIAiC&#10;YKrCMzfTeC8u0SKmPJfnwhGW0LywlLbZCweRpuV0WNpoTimsfT8p4Evtgw8+uPrRfPfdd68kt5Y1&#10;sN6sZHEhfaylK8nB+rsSJ3fMYYBIbo1dL4f+5/B4bbA+PmuUd8FMNPzgwDrNiPTLTiQtD+HuHxeF&#10;SQ+iNL7fRZsPwcOxkXaD6Dg2UDbE7WMtaAZldME63KxL3WSv508c6RdeXuJKPMyPteG6cnj5KK/q&#10;Unj6Qw89tFh22WXrkGbOOOOM3lfRTTaiz8sMsgFh8A914sdkp6dz+5CUpvz9eFNakQvHPklXXeTS&#10;K42ny+lQWqVv2k5BF7aNhdQWxP3vKK6nyeHpm2wV1LeuG+7Xrjxy4Wn9gOtzgdQ2XRP8utBFVzzy&#10;aPIl4jYjbajuJSn43a/L6TE/h3K06U5RPLfdfcH1kBlDUlL9/fq5jVSnk+pX3JzNXXhcbVOvz33u&#10;c6ttZ8011yxe+cpXFrvuuiu73Q5derB0fO5ZeDzynVJg1VLYzsVBKP+XSplq8LtACu8aLNvP7waT&#10;jhVXXLF4zWteU7z85S+vj4xE51fT+diEp5PousU5xrXLBfx6Lcmll5BO8Tj303DS6F5EnDTc8yfu&#10;WCEdA3dTefLJJ6trCPm6/S6kxQ8MAkoF26ZPn149p6U2I6TlepWKroHw1FNPjRAfWE1cdLtgq+5r&#10;TfplO8ivkpx/0eWgN5XUJy6kx5cI+nJ5uk1qC6nkwB8Iet0GhLLif9WB/CLBtvGAXt2j0vpxOyCt&#10;H0T1oDpOkd+xT21BQjpHulzcB24LPkSH9LvgD8XNhXMc23P3VJGmwX63S+1Bgk4PT+FYW/2TXvWP&#10;/SmkT9sa4jaoXXr79LrK4TZ5e0JcN/Z5XIlsdkn95jYgqd/dbxKHvFNR/rQBt1OSK4t0ext0cf25&#10;c8HLkOJpiJurqzZIn7vuom/GjBnVPdHtk4Dsd79LVHbi5mxC3G+SnH6J/C5p8zWSs6ktf/J1Xzf5&#10;vI2czi6bVd6UTTfdtNh7772L1VdfvT4ymtFn/OSBGU7+ppSmASl8Ocj8te8tpWukNyOj+Urzk6XE&#10;4JPB5IJSti5llWovCIJgoHj6vPKW/rFSzufRjEfU8v/RpexWPg79Q3d4EAQThPIcrdi9/j9R4Hmb&#10;TtpnC2YrbJtifBDg3YUfDRh0QnkZIP/jUnLvMQyc71qyh5kgPe1YfLgoacUF06dP3/Wkk06qvpzg&#10;xRX4guKuu+6qtnmRhZVWWqk4+ujyllTCCzsv4sALOLAEAS/CoGNApwPw4xLp4JFHHhn1cuz5b7TR&#10;Rr1OnVxcBssof9niNvn2gw8+2CuDuPvuu3t5rbfeelVedAjIfkdlofyyn5lNlF7lJh+mQmU2GZW5&#10;jcMPP7zKW/nTqa5yrrHGGlVHBki/h7uvZXfuGOT84/Xz6KOPVv5x/V5WxaUDUOEsKaPyS2/uGCy/&#10;/PLFnDlzKr90QRmI550zt9xyS5X3ZpttVnVWAz/UpvVCPrLZw2fOnNlrS14G4b5QXE/vvlR610Nb&#10;UFzaLXZ4ODqZkp8vyrrYfvvtq6+jm3jssccqHzPwSWWiLdOpB7J1nXXW6Q0oo7NPbUl2ua+8rpTe&#10;fUKdKC5thfwffvjhXhzaL/ocxQNPTxujrbl/cm31vvvuG1UmULnlB5g7d+6Iawzl9vJ5XrKZjjf0&#10;Auet8uJaQ4ez+5e8lb8gvq4ptEn594knnqjskh5YeeWVe3mhE7u4thIXZs2aNcp/tCnshtmzZ1c+&#10;dMhDZeK6yXUHPK7sdlvcbtklm8H1diEbad+y33VJv/vP9csW99+CBQt6daRw8lH94iuVT76kran+&#10;XJfCPX+3LwdfCWIDsLwYneS33357lQdssMEGVdsA5eX6fVv2u8+xXW2B6yX+c59wLaOsLJvH8jSk&#10;e93rXldst93wan4eV/n7MdLKf8pLfoBcXA93FNfDXb/Khc261rh++cLL7/7RNu2XZUu4NlAm8gN8&#10;fdRRRxU33nhjceyxx5LpcMCzD4MgmJ3j2YKlfAZ9NnDeZfSR6htLeVUpLNmfwqwyXUv2MKg+HdTS&#10;rw/HmpblSlvXs+S68tWvfrW6pnzyk/ysMRJm2OMrc84NXSu4J6bnqB/j/NI5Jrjmc04B56yuoYJr&#10;B88GjuvhvNV1T5CfrvW5cLepK9x1wetf//p6q5mvfOUrxXXXXVfvPQPl2Hjjjeu90ahc+IPrTQrX&#10;+U022aS6HueWS8z5yu1vSieox/THPuzBR01wHeV6ClwTuc86pOXZxcG/fi3WM4aj+2Muf/a1XANl&#10;43nW8TQ5m8BtEG5rzi78w7MLNNmdcu+991bLxwJp9LzEeaNnhLXXXrvYfPPNq7B58+ZVx4TbSV2u&#10;ttrI72lcD+Hc5xz3hcd15OucT7x+HXTRHjlnec5tgnCew1Pw5YYbbljvjYY80/NSeQLhep4UbmvO&#10;7rR8KrfgWkR9Qc4XOf+Th8qPn9Pzljx494Amm1SmXFv3NOTPu4ODf3kPTCGNznX81vYjPqS+cLBB&#10;7Vakdqd14fmL1A6eoxzPh3KlS8FR/rYPRshT5w9x2661jnxMnjfdRHfVSPAN52fOD4I4+CG91oHS&#10;4bPctYhw3QOFbGpD1/pcege7eP92sGXdddettnPpm2xVO+myj/Ccr9xm3vkcjt18883Vkjxp+q22&#10;2qr467/+6+I73/kO5xi/xY/q1x5+Yp+87FNK6nG+FuQBky8HGeXdNhCFB0A6czcrhWmxYyBKEARB&#10;EARBEIzk0vp/sGTg/YWvVBmIwrr1/LrOdOJMr86glBQGBnXNEDn6Db1/ugbyjxsGSjB1OPKOd7yj&#10;Eg1ECZqhE+ilL31pvdcO06VOFehwotOjCzre+hm0Mdl49atf3etgbIPlKnKddkEQDDb8AMe1733v&#10;e1+1lBsd3cCSedoeVPbff//qmePtb3978YEPfKASBqJMUH5d/w+WDHzMqkH1LNfPM/aHSuH3gPQX&#10;f0Zp8Uw++tedZ1iU3w6GfyFfAvDj66c+9alREssdBEE3DExl1ixkl112qWZgRHbcccfeDJ+8dwRB&#10;EEx1GLj1zne+s/rYhWdrCQNRupjsg1EY5va7UniwZFpDeliuKoUR5W1TerMWOyOPWYqHrwrbRjwH&#10;QRAEQRAEwVSGTle+FAwWP3R2MwMKnd8MPKFzXPCOQg8y7y4pdKq3LdmTftq0KLMDXlv/D55FmN2i&#10;62spYHYEvlaZKrBcDV9wdXHOOef0vs4cFBiIwpIT/cD620EQTA0YaMLARGZJOO2003qz2Ai+Yr3s&#10;ssvqvWAC8Kv6f7D4eUspLAsKrGPjA0m4Me5RSm5AyheGNxtJ06xc/x8Po6fmCIIgCIIgGDAm+2AU&#10;4Ms9HiyZXq9rFhSmmCYOs6AM+hSEQRAEQRAEQbC4+Gr9n4ERLH3I+gtLUnhm59l90GFpHr3DHFv/&#10;T+HdhRlTUtS5nuOK+r/Ytv4/HobX1QmeVZhudbfddqv32tFSDFMBll14yUteUu81w4+xp556ar03&#10;OBx00EHV8ktd/OlPfyouvzzGFAbBoMPU45/4xCeKU045pXVKfq6H6SCV4FmDkZI/GN4s3loKz4W5&#10;Z+PFKTzLK89BZedSmDEdGPCd+x2AWVIYkJKO4mUGFdI3kc4auWX9f6wwqCU+kA2CIAiCYOAZhMEo&#10;XfDAydR7zILClNexFE8QBEEQBEEQjA19tfndUui4XdLwzM6ze26ZmkGBpXZYmgfoBG8bLM+MKemA&#10;FNI2zY4y3rVa0o53OsmXRn0HfcCSNKxX3gVrfl9yySX13uBzyCGHVGvNd8FMAXfeeWe9NxhQ7te+&#10;9rX1Xjs//OEPO9e1DoJgcsMMWun6/jkeffTR4txzz633ggnAKfX/L5eyNPqtebbrWvJxsvP1+j/4&#10;dgq+2KeUdLaTt9f/c4z35Nmx/i/Oqv8HQRAEQRAMNIM6GIUHSDprGU3O1NYxJ20QBEEwYAytXUos&#10;WhoEwdJCS/UsyjTU42GQfyl5Rf0f+umMZkBKumSPBrOkMLDFO9Wb4nWxSJ3kQ0NDxbRp03qSQjjS&#10;Rb/xQHFz0gWziUja7EWaytQv/drkYNdee+1V77Vz1llnFQsXLuzZKVtz+eqYC3kxcMGPeVyRhgvl&#10;1+Ujt4/ldiRKJzvSQRQeZ7XVViv23nvvaruLH/3oR9V/5TkWyPM5z3lOJdCvL0RTWQTpiIOQB7Ph&#10;ILLT7fW89thjj2KTTTapQ5phIM5FF11U7z2D7GpCvnL7PP9+xckdz9V/Sk5Xl38UX+VUWVWuHE3H&#10;Hdft2yA/ITn60Z/yl7/8pZrJIp3NIqdL9rhd6X4baudITn+X/Z4XcdvEIX7qs1zcNF0Xbg/ibc3D&#10;c4wlr5weP5eVX+pfpVPaNE8PT8XDBTMm9QODUf785z+Paqtj9a9I7egHpUEW1deO63WZwGjQN8s3&#10;Lk0GddA3g7U18yCkM5mk8J6TLtnD7ChNpH7bs/4/Vs6r/y8SnDu5a4nTdX55WkT3S4muE7pW+HUM&#10;4fqW6kC60iicuCqHl+fJJ5+shHtgGk561zdWyJfBe6ksu+yydYw8sgu/LL/88qOE9Nyr0e/2SbA7&#10;FcojX0AunYT48m+/An4vkl8l2Jv6F5566qlK8H8OjiP4Is0THcstt1wl+CQNBy9Xmr9EeeTyIhzd&#10;LgzUli+VTxOEq4wS9LtNqa+wwe3OSQp6vK7JwwVbOS7pQuV38fQu1C155CCd2pzqygV/AvH0DOqC&#10;3rTslLFf/+fAZof3WRfqKM3ThfxzbcbrL20zKqdQXbl4XaVCOXV+YYO3FwRfpTYhpJXdpM3hdZmi&#10;+pO02Y088cQTIwTbZLeL8iO965foXKEMnG+pCOzL+aLJ70CaJiE/ypG77nLtln1NKH1ON6K6UP24&#10;kC7F6yYn+M/151C7xjc5X3p62SfxunJpy4/j8hPb3lYkabldSOdhOZuxoYnuq9vE5X2lpFNT00H+&#10;n6XwEB/T3AXOBaUwDeWirJcfBEEwgRg6upTdysfkfyhfo88rb+kfK+V8Hi14JBpbeBAEE4TyHK3Y&#10;vf4/0eDXzkdKWZrP2ZqpYxCX2HywlNWGN6sliZgJpgt+pJhTSj/pTirlH4c3K+iU7/raNn3HYobJ&#10;8Qzsv2D69Om7fvazny3mz5/fexnmi21ecOHxxx+vjvMirRdW3+YFF+gIy73Q8tIOa665ZpUOWJ4g&#10;7YC44447qhdleN7znle9IMMjjzwyKn/lCSuvvHLP1hzK39PwY7/211tvvSovOlmkx/NS+RlIIfvv&#10;v//+nq0rrLBClc7LhM1sn3zyycXtt99eHWtj3333rURIJ6y00kpVvnwdL/0eLlZdddWqowO8LL6d&#10;Q+XTf3D97jfhtiicctJpBW6L7Fc8flB997vfXeXXxXve855ixRVXrDrRNt5446rzCu69995eXtJP&#10;55bqh04ilYVjabv0cGfmzJlVW6Atkid4WZSOJTVU/65fcd1nM2bM6KXHxquuuqr4yEc+Uu23ga7P&#10;fOYzVZml/+67767sWmeddarzzY+B8vI8V1llld65JPvdV25/rq1wTHGpM+rd/bfWWmv1bFG5H3ro&#10;od425VD+ufSO8qct0fEKXDekX3a7/+fNm1fpA8X1cugHfJBNrvOee+7pXSPwI3Hdf9iu8pMndise&#10;UD+Ki83EufXWW3vte9NNN63aKGATctddd/XKx9JNatcKd5vWX3/96hxwZAdwrdG5QDz5WroWLFjQ&#10;K7fbrbge7mXN4flyjlDG2bNn9+zzcPnFdXr+2nb/eVkULp+Cl0/bXIuIC65L5ZeA65Ktbh/tVm1J&#10;+h944IFeXXGvUbvhGkk78/ReftnvZVYakN3Y9tWvfrW49tprq+Nt7LzzzsX+++9fbXNeUV7Pkzaj&#10;usRObGuyj7rD14qXkvOP0jheJtcvv+dscm677bbK77DhhhtWzx6g9DfeeGNx7LHHomC0kc8uDKBY&#10;2rPRMTsKAzWWxmwsS5O3lKIlemDkDbuZ9Dm4Ld1NpWjACzMcMiN7F2eU4gPEu57NNyrl1uHNPLNm&#10;zSq+9a1v1XvD0M51DoncsSY4v3S/EH6M85d7p8M1Sdclwfmr8zuXP2G6r+XSE8b9GDjPefZwuDZz&#10;b4U0/ete97p6q5lPf/rTo3T2A88A3HO5VnGNScFPXOfdPifnP/dVDp6pdN3MQdl138qB/3geBe4/&#10;2O9gK/cAh3sX7yaQC6dNcL8XulcKT8N1nDI6lMefZfBnCj7hPu54Wb1cwsNz+YJspYxqY4J2ynMI&#10;5MLdbkH96F7u24I0vPNBrq7S8qe+zOl0CNdzn0Mdacm+VCfIFvyYm31T/kOP7qsO5dI9VhCfcwRy&#10;/m+qE+Flxf88/zqUQ7YSV8+LAt3pMoW0I7V50vOe7rhNOV/jp7Yy4Qfeo8DzErk6B+qd50CRqyMd&#10;a/KlnjFzvnC7yZ/nH4d6f+ELX1jvPYPnKf2CtsA7BXi5HaUn7ty5c6ttweyt9913X703GvKk/2LL&#10;LUeufkdZ6BfBZzo/HS9rzo+E85ycKxPgP+4Hipcjd471S67+2FedUC7e75w0Te5+ktrUVD6Rhqc6&#10;5WfI6eKY7tuQ3heAe+ucOXP4LX5Uv3Zz79HkghHJu5Ty4lLoLI2BKEEQBEEQBEGweKGzdGk/ZzMI&#10;ZRAHoowX/N/vbCUsqeT8bf2/jb+p/wMd6zHD5ARk9937G692/vnnj+qMG1TowD300EPrvXYYzDNo&#10;bLvttsULXvCCeq8ZlnD6xS9+Ue8FQTCoMDsKHdtd8KMAg0aDCcGzsSwiz3mDNhBlURjLTDFfqf8D&#10;vyB1T1E28lmc2Q7D90EQBMGU4aabbirOOOOMRjnzzDOrjyKCwWQQBqPw8MZSPNFJHQRBEARBEATB&#10;ZMEHlfDlY79cUf+HO+r/OXg/8k71Xev/bWxX/wfvZA8mEMwasf3229d7zfAlCx06UwWW6sl91ZfC&#10;7AvMJDJoHHnkkfVWO6eddtqUGaQUBFMVvlR98Yv5Xq8dvlo955xz6r0gGBguqf+LfgaKgA8IYlB2&#10;G18rxacK6Br0jQ2a2RDSQeNBEDxL8Fx88803V8KP5X/84x8rue6663rH22ZzCIIgCLqZ7INReDB8&#10;2/BmEARBEARBEARLCKbxRiYiE9m2Nk6p/8M+9f9+0OwldICzPGkbLOMjunzEkkg+3Xg/ywYFzxL7&#10;7bdfNbVuF3z1zlThUwH8cfjhh9d77Vx44YXVj7CDxCabbFLssMMO9V4zTGH8k5/8pN4LgmBQYXaU&#10;fu4TDM5LlyEIljrHlcIyPRORiWxbEwwq8cEk/cwOCF7OrkHZTCn0geHNilfU/5s4rP4PfFgbH9UG&#10;wQThhhtuKL785S9X8vnPf7742Mc+Vsnxxx/fO86Mk0EQBMH4meyDUfqdojoIgiAIgiAIgvGzQS0T&#10;kYlsWxtMja5pKxgEwvr2XbAotgau0AHeNbc+nfEakMLXmG0DUt5e/2eQS3/rnXTAmrKsvyvYl7Ae&#10;LeLhjsd1SWkK07Em/Tqe2ie7Un0gnW16nZwOIT1dpPZJWJ97t912q0OaoSynnnpq1l7X1ybuE4mn&#10;b6MfPwmWlHAhradv2nZ22WWXYqONuicaYi3kK6+8st4bjZdV5Xc8HMkdk+TIhSufNC/hZSZdLi5L&#10;FbF+dxfMmKP1vrt8rXDyZN1qxG2VLSqPpF+UV84OR/kgTi5dzhYGH7GOO6JjTlO+ItXn2+DhLtCl&#10;OyUXn3JSt4iHa5v/Ekf7Spumz+G6PG5XOuHlz6Vx3R7e1QbGi9uDkI+EfbXrfkh15cTxvFQuP0Z8&#10;5Z9Lz36u3behfFZeeeVin336G+t6+umnj8p7rLj92nad6b5oOt6E4jeloY0vs8wyleCLsep/lti2&#10;lJWGNyccE9m2No6u/8OxpfAM3cW+9X8GsjDzSRdfLkXP8q8upWkGFvJ+8/BmcXkpHxneXDzoHizG&#10;cw0lva5Fuua4gF/LdF5JIHesK41gnxn9XLBF5zID6/w+JnFd5CHph5xNEqDcqU2ya/r06ZVNTz31&#10;1CghXOXul35tBuxTXUmw1W2X3yTYsnDhwkp4Dkr9SP4Kz8UjvZ6hJDxXyd+uy8VRXIl8hLCPvlQo&#10;m8qVKx95eDuVePw0X0RlIO5yyy1X6eqCdMo3hTC3z8smUZnI022RiFwY4uTCvW4k+I8w8s9BGO2Y&#10;MrnPJNhKm8ZulT2VNE0/eHwvA8IxZqpBnnjiiWLZZZcdJd7G/DyQpOcsvqCeEdJ7/hJHdSVBp8dL&#10;fYAdOm/wVwrlcpslXi/ESUmPqX1LsMf1peGIX5dY1tZl+eWX7/ndxdPnfEGbkeTSqx6wT36XYGcX&#10;5CsdEo4pT7dP4nWY2iy7VYfuM4nOUeLpnE0lh9uQ84WTtkvqhXuJJIfyxsacfs8fcT+wnQv3MqXX&#10;DPlAPm+D/FM/ys4mJvNglItLiSntgiAIgiAIgiCYrBxVCp3ScEIpzE7SBB3ZZ5TCoBK+qKQDvB+Y&#10;4YT4cFIpuc54BqnQic5AFGae9GnKxw0vsbyQqqNGL7aIOkZ4CVa4v7h6XEkOD/eXbx1z/Y7scvtk&#10;E5LD81I6tzlX1iZ4uSfcbc7hOpVG6V72spdVHUldXHPNNcXcuXM7/ZsT94kfV0dFF25/Dg+nQ0yd&#10;Y+qwUhjicbWd6+z4u7/7u3qrnd/85jdVJ2cOldPL723J60L4MZdcHefCyUOdU5RLeQkvP/6XXUpP&#10;+LrrrtvXj8/ke/LJJ1e66NRr87XCsQt/IepAk838986rsaC8lA+Cr1PoIFOe7h86lfWjkI7l6ufR&#10;Rx8t5s+fXwnhiivxMufalevMlbWp/lWuXJlA+Xqe3tYkK664YrHSSitVQpl1XOk5lvOfdJFutdVW&#10;q4T9FC+/69IxJOeXnN/cF15XEq9rP6669GMuufy7yNUL+etaQ12qXXMuteXZVMep+DlPmZSX2ihl&#10;pD4R4it/2jj77jP21e7Jvx+8/XA9WGWVVeqQZliC4Prrr6+2u86FJuQfPz/cFwr38hGuuDrelafX&#10;g+sXtPU111yzEnzeFjcYaJh55DXDm9Wg72NKaRuQwrPwx0vRoOyuAd/Cn+V5zs5B3tjAIJc3ltKv&#10;7k5o17oH67zyc9iPtcE5omsRouuOX390LeO6pvNK4ue9hHO5LQ06ZR/XP2ZocuHH6DXWWKMSBmHr&#10;HiZBr3SB7itIPxDP7ZFgF/B8c/fdd4+Sxx9/vNh4440rm1i6JRWeN7Ct6X7WVBcKb3peENjndYXw&#10;I7jsJ738JsEW3gUQnoP0PCHBpjvvvHOEEE++Jj0zLbpQTvmbcK8bBL2CtqC4LmofXKsXLFgwSpjN&#10;z+smLR+DLtO2qnspwvmR5okteh5E//rrr1/VZReUkTxXXXXVEfWpOvM8Va5c+aiv1CbOD9eXCxfY&#10;jy0u1N/DDz88SsiP9OSfg7xY4nTmzJk9+104B+69995Kl+6rLvgil64N/KN4tOW0rBz//e9/XwnP&#10;JbNnzx4hs2bN6rVb3h3Tc4Eyp9eShx56qKpnhPIqf7dDvse/qisJ57zigtqfBFt0fpFfCu1DNrvM&#10;mDGjl2/XdVvXeheuu9JFO0vDuS7ouvTII48UL3jBC0bIX/3VX43yP23F06dtCl9QBwhlz6VXXXAu&#10;cq104dm3C/L2OkVoi8pT9rmQFz7D12n9Sag//Oh1IMEuyqfrd05y9eP5p77w85Y2lrbL+++/v+eX&#10;DTYY/W0dbVF509Zz+t0HEicXLp1cO3QtdHG/53AfpNd9hONNTObBKDxUxpR2QRAEQRAEQRBMVuiM&#10;3q+UH5TCIJMLS6Ej26cJ5ytLOsh/Vwod2XSsj3WpUuIfXwp5MKBFg17QzfTr3yuFjvQ9SmHGlmAS&#10;QKfEwQcfXO+1w+woU4Wtttqq2GKLLeq9ZuhgO+MMTofB4hWveEVnRx8dhXQgB0Ew2NDZfOCBB9Z7&#10;7fz0pz+tt4JgYOCZ9oBSGGDyj6XwLM0ztQ9K4ZmYZ2+ehZnlZLNSxjIoW8/ypGVmFfLUDCk8z/Og&#10;Qd48629fymIZ8B0EQRAEQTCZmMyDUYIgCIIgCIIgCCY7dGLTMb51KQwYoQP7qlL4hBdhaVLWof9w&#10;KXSQj3ewyIdK2aWUy0r5eino5gtNDXB5cSmLtYOcL0/4okPiEKYvDwXHJOl+Kl2gW18v9UtqY0ou&#10;fz+WK+NYwGZJv+y9997Vl2ld3HjjjcVVV9GsRoKNyjNnr8qWE6XJSb+4z3LbfN3kwnEJeBrnkEMO&#10;qbfaOfvss6sle3KoLE3+Scuq/fQ4sO/l0DGPx7by8nLlyqh4Obv4uqttkNLOO+9cfPrTny5e//rX&#10;V/uySfYguTzdPo/Lvr4qbBNPI30uTWX2bcV1crbmjjEAhy/IENWBk0vTRFdcyutfUKaMJS9BGtWV&#10;p+9XV1P6HIS79Esubr/HQPk1hYuu8DbU1iR8VaovBam3lKa81BZdvK0LT69t1UOuLjwteFtKdQvl&#10;L9I899hjj2KttdaqjzTDF70XXXRRvfcMqf5+UBqXHByX30Tqkxw5nTpGeglIv8LTdMHAc3opPD/z&#10;rMvAa5bseaAUGgLC8zWDVXgOZ1DJeGYt0YAUzcRCPug+r5RbSuH5m2f98ejuxNt7E97+OR90XfHr&#10;i58rfh5JlD6HX9f8+qY0OSEvv/5yn06FL88laXqQbcD1XLIoYAsDltGTzkCBYBc2E678UxG5MCRX&#10;Fvkf0vigslFfKcTRl+r4iq/0XUjj9SJdkpz/0cNsBAhxpN/F6yfFy0eeHhfBFuWftkEJadN0SBon&#10;FfmtqaxuP3WZ82kO6ff8ZYPbl+aJfrepC+Xj4ui8kVDHrt8F+O/15oJuyqC6dsF2zcCQ2iPJ+cLJ&#10;hXtbTPPEV5o9DlFcF+JIOFdd8EVuBgnZC+4fiduXQrj8Rf36zBEIdksP9mnbJUdXHGxRObHN2xiS&#10;+iLX7twPOTw9Qj5Kn8sTkb3kL79KwNvXeEBvmie6PI8UjqvMTaAH3SqfC+mUTxPuJyT1j+xz8XNU&#10;76EujrcF+deF/FzQn8IxD091IGm50zJ53PT8oixuv+uS5OwS3Ve/iYu+5puIs6NMZNumKheUwotF&#10;9/ykQRAEk4Kho0vZrXxM+4fy8f688pb+sVLO59GDR5ixhQdBMEEoz9GK3ev/E4n31f9Z8mWiMZFt&#10;m6pcMH369F1PPHFklfCSzos1MOUvL7v8QMZx4OVV8LILdJwojadXXKYCVXqmn9XLr7aZklXHNtpo&#10;o6pzFZhiluOuU8eAAR6E5WwC2cVUrpQDmNZU20wbTXoGBsg+z0vpmGpWnR78EJiWy21ianA6CWDD&#10;DTesOgDQz4+HX/rSl6rjbTAt8b/9279VHQt8Lc9/poeVTvelULx0W2XBBh1z6JTDbv0Hj6ty+jGP&#10;q+277rqr6rwB9yWzwrDtaWQTkO473/lOcfnlmjm/mV133bV461vfOiIv2eU6lSd4vjrOFNDypadj&#10;6mvanYfnIH86eIBpiLEBPF/h7ZJziLhMZy/9tKm3vOUtVZ6C6ZiPPPLIYpNNNhnhd6XzfGjL8oWm&#10;kGYqc7Vvzg91aio9S4Ho/HL9OV96uHzp4czaIl0Kp/2zDbR/2iMoXFO5g9uqcjEdstK7/bLF09x+&#10;++29qYk5b/jxye3zuMLLf+utt1bnLui4p0efzntsxn7yk/10vkuXjnNNU51w3UCHw7ms8nl65a18&#10;IJe/QztU+ZQeFJfrqrdBIb0M8FJb5lqIj5vw/LkvUF6uRblOc+oJcfvdb7Lbw91vstv9c9ttt1Vt&#10;GDhHOF+5Psv+Ll/l8udaJftzvvQ0vk2bxleenqUQdO/pqkvp8jrT9mWXXVZ87nOfq461wfXkuOOO&#10;6+XPlOXKX/YRJv95+eQ3z191BrJbeoB2q3NF5fb0Xlbpor7U1rk+4QNQXOxV+/T8pXvOnDnFCSec&#10;QIThQkwMmD2DQRITsR95Its26GxUyq3Dm3l4XvjWt75V3V/8vOu67uq6KPxYLj3nuc51z0vkjrnO&#10;XJ7cS1k+AriOcT476OMeDrn0nidhupbAm9/85nqrGZ6dc37CLp7JsIflE1K41nK/avKz7MqVCdyX&#10;wsvn5RaEcT+DnK+5tnH/Ao+bg+sj90MHfVyDHa6lPDsB5aStOZRfz2I5uB5TLiB9OijS7cAfuu86&#10;+DCdyc/jeh4C/+geliur240enll+97vfVe8Nbey0007FG97whqyt+F/+afIvzzbg9on0mO7rwsOp&#10;X57TnVz9CXQRnluKSGVBaPMp5Ml7Q1P94HvOlyYI53xxKAvPYYBOnu8d7OXZG3K+whblybMAz9wO&#10;dcF7gpO2k9S/rjMHbUb+I0+eIxwPh1Q/5I55+XJt2e0iD56pHQ8nrb/3AfW+zjrr1HujyZWbYzzP&#10;AfbllnrUc1fT+af6zYXTP9Q1M+kHPvCBajliR7pyOsHtziG7SMuzZwrhuobmyOl3/+TsYp8lz4C4&#10;6TU0JddGdA9Bv9/jmiCenpEhvQdRDn2IQ9zcvULXXOz/05/+VG0L2tSOO+5Ybbsuh49eynOE3+JH&#10;9WsPP5FPTij1cMknHhPZtiAIgiAIgiAYD3SIMuh6ogl2BcGUhcEUaadbjnvuuae4+OKL673Bh1lj&#10;6JDsgsE8DD4YJCj36173umqbNajf//73Fx/+8IerDuUgCKYeL37xi4v11luv3muGH4bPO4/JHIJn&#10;gReWknvOfbal+deZIAiCIAiCIOiDyTwYJQiCIAimIE9/ut4IgiBY2rDe+YUTULArCKY0RxzB7O/d&#10;nHLKKb0vLwcdvkBkoE4XfPXz/e+Pd/Wricvuu+9evPe9762+QNt2223ro0EQTFUYoNcP3CfavhAO&#10;lhhfKiX3nPtsy3alBEEQBEEQBMG4icEoQRAEQTCpmPbOeiMIgiAIgqDiRS96UbHpppvWe80wvWzX&#10;1LiDxL777jtqqvMcV199dXHzzTfXe4MB0+jusssu1f8gCAKWquvnPsFAlF/+8pf1XhAEQRAEQRAE&#10;waIRg1GCIAiCIAiCIAiCxQ4zTrAWrWA7FdbPbYJwdEiakC6HNWyVfy48ly/HJE006QPWcvb0xHFd&#10;bXpBNjeVNU2f2vDKV76y3mrnnHPOKR5++OEqPXmxtjmSKxM25YS4bdKF4qX+SYWBFBL2hW/nwEbK&#10;xprW++23X320nZ///OcjyoBID+LHcyh+6h/h7SONC2MpH6T6x4tsaqIpTPnLRyqPytSvLAlyNuN/&#10;iYdrO3cMcnam5zqMpUyerl+UX5qv6AofLzldYynr4mQ8tnhd5dKzpNWyyy5bCXGhSacfbxLav+N5&#10;atttYlsCaXp0+jUoxfPWfhs777xzL682Tj/99God+VR/P4wlzVjiirGkIU6b/4JgUPHzBEnv0b6v&#10;Y7ouIblw4fFc2iC9njf9uVPPeMsss8yIZz6Ea1Uuf0fnN/LUU0/1pB/QuXDhwlGCLp4fsSkX7jMM&#10;uo/c1tT+NDw9Bn4v8LIgnie+xjYX8nNfpPpd3O8SdKZ5okf3R90jU3HSfIB7LEIeaf27nTmbJK7T&#10;40u8DUo8Xmoz4fgTIQ55pGVpgviQ87/8RtnSPAkX5J+SO+ZQjieffLIS9Ms3EvJQ2V04Lvvkk1Sk&#10;kzafCvWueN6+JBxPwValAfeDRG2AON7GJB43l6+fi8stt9wIIb3yl6TthP1UBOE5/ypP6jitf0SQ&#10;PoVjXiZJaktaTmx3G3Lh2iZ96kdfrpZw+V0iHS7E87Jjowt2OF4eicqDjAdPn5O0HCqLyNmE7bQX&#10;4nr5JF6HqW4E3+TSOTpHJeSna6DXhZP6NhXlrzpOJVd/nl7tQ0Ic15krk8ddccUVR4mun+hI7UHa&#10;aL/STWzeV/8/sf4/kZjItk1VLihl61JWqfaCIAgmLdzZy6eUYujoUnYrH7P+oXwlOq889rFSzh9f&#10;eBAEE4TyHK3Yvf4fBJOVC5ZbbrldP/rRjxYrrLBC9SKccu+991YvuOuvv37v5Z8OHvH444+Pepld&#10;eeWVe7p4+QU/5mnuvvvu6iVa8eB5z3teryPA8xIeV3r9mOtXuZhphHKAh/MiT6fCGmus0SufjoHS&#10;sZQMx+H666+vXuxhvfXWq2x1nffdd19VJlhnnXUqvZ7+wQcfLL7xjW8Ul112WbXfxl577VW87nWv&#10;K2677bZenhtuuGHVceW4zV6XxGNb/1PkNzpiZL/H1fGVVlqpZ7/7WuH3339/r8xuC7OdsM8X/PK/&#10;h994442VDvyDnuOOO67yTxeHH354sdVWW/VsdZtWXXXVXl36cdlCm5YvvaxrrbVWte+2PvbYY71y&#10;Ke4999zTSz9r1qzqOCjcy+e6aAt0vrpO2QTypdvs9rmvZ8yYUdXJ/Pnze7asssoqVVt0/auvvnrP&#10;PsX1Y55/zn7PX3b5MWyQr2Uf5zTbQFulPYLC8Yns0zGQXgZgKS+VCQjHNsqn8Llz5/auESpXzqeg&#10;NB5+1113FU888US17XkJOvJ0jE5t6pL4st/DddzDadfUOXAMWxg4oDojrWzxbeHHlB4fyf+yCfx4&#10;v3lxrqEDuJbiP5Au6UmhjqnHmTNnVv4Ejyv9nueCBQt6daC4/ICi9uN+e+ihh6q6y/kXlK/iAW1R&#10;vva4wo9pu8t+969vK+6aa65Z2Qh33HFHdb8At0V4/Sh/L7/76vbbb690XXDBBcWll15aHWuDmZUO&#10;OeSQSi8of0T+c/vRzb7b5PkLTz9v3ryqDoFzjXJ7evefjnMu6/zk/Ep97TYRz8974s6ZM6c44YQT&#10;ODhsRBBMXDYq5dbhzTw8L3zrW9+qzg1da3NwTvi1Rtdw4em7wnN5uX7herimcm11eCbQ9YH/OpcF&#10;567OdY8rPJx7B89h4phjjqm3mvnc5z5X3XdSeBbaeOONK525cJU/V2bgGrz22muPsM/JpfPyk+aB&#10;Bx6otoX7nGso9wkHX+taTb66rubAl+m9hPrhPcMhP9oX5NKA7jWevyA+z6iQswkfcL0G9PCcneJx&#10;BNd58oOcXWka2SgI0zuB8v31r39dfOlLrJTWzA477FC9O5GG9zuHds7zMOTCqT89t3b5MheOzaqf&#10;nP4mnbQrnsNyfgSO8cxK2k022aQ++gxKh785H/rB88rZRVvgPg7YxzOtQxrOISBfPQMJdPNsBDxL&#10;rLvuutW2yJUVnXquyoWnbUpxhedJXfK80obqUuR0gtvCdupj8qL+IBfux/Blel3wchE39aWHO/I/&#10;+HaONDzVmfqifP7qnH3vfe9736iPSaSXcjS908uWnM2k5V2XuuA5PQe2NuknHc+RTaD/1ltH3q6p&#10;v9mzZ1fb4/F1rs6cJp3cw4Bw+pIcdPq1Pr3uehrKnDu/0ntFymc/+9nipptu4rf4Uf3aw0/3QRAE&#10;QRAEQRAEQRBMaui40Y98bZx33nkjOu0HGfzxspe9rN5rh1lj6GSZStAh/PWvf71417veVfzkJz+p&#10;jwZBMKjsueee2R+tUi6++OJqsEgQBEEQBEEQBMGiMNkHo3y8FIbITzTBriAIgiAIgiAIgiBYavBF&#10;1E477VTvNcNXNCeffHK9N/hsv/321Sw8XfAl1O9+97t6b7DhK84f/OAHxbvf/e7irLPOqtrEGWec&#10;Uc3QEgTB4MIMJ7vv3j0JH19Dpl8PB0EQBEEQBEEQjJWYGSUIgiAIgiAIgiAIBgRmAUmnOs/Bcj5M&#10;zTxVYLmJfmAJi3Sq8UGCQSfMAPOWt7ylGoziUz4TxrEgCAYbBqMwKCUHyzK86U1vKo499thqSawg&#10;CIIgCIIgCIJFIQajBEEQBEEQBEEQBIsd1oR2WINW0i/8OI4eZDzpxwLr4kr6xW3ydNoeiy5wfYjD&#10;usOSnF4dYyDKHnvsUW13wYwYbWADy9akouMeLptdUtrCc/5j/eu03JI2WPMZ8XhbbbVVsfnmm9d7&#10;zTA4g7XjaXsO9qqsaf4ehqQQ7ran7Rq8fDmIJ3FyxxzXd9VVVxUf+MAHii9+8Yu99dpTLrroouLO&#10;O+8cpTe1S+GymXKrTF4++UTxXWe/eD6pHek++DHlmYsnUruUT1MaP65t6VBe3mYXN106FzXc8bip&#10;nyCni2MuTk5HSk4nNB3P0WRrqkP15HWltGl69mnLtG+Jx9E5kKZLcRtkU2qXwC6ug0hTHCdnt/By&#10;LrvsssU+++xThwyzwgorFK95zWuqQSi77LJLdUz62sqk8K6y5PC4/aZL83EbEcfrS9ciJAgGCW/b&#10;ktx54ds5PH4qXeTOXz/Gtq5BLjqXu9J3gS49+yH90GZTG/gjvf43kaubJtzfbek8nov7Uc9gEuwV&#10;TeVTegm+6MLzz9EVLppsaqIfnYBet0Fp0v2xkNOJyG9I6n+X9H6EpLpydIV34eldZHMbXeFtpPn1&#10;Q1d82Tweu3Jp0mOev2zwa0QXaXrpWNosLv80MR79i0I/vmyzibC2+mvTvyTK6jq79Ms2lxzoaYtD&#10;uKTJF11tvU1/F91nz8TlR6XwdjRRBfuCIAiCYJLx9KfrjSAIgiAYN7ycPvbYYyNeUvWDkHeIdoEO&#10;CcuKjDX9WODHueWWW66Srg4B4WXihV2d4Pxw2NYZngt3XRKHQSYrrrhiJcrHkU6EHxJXWWWVOqSZ&#10;W2+9tZgzZ069NxqWaMjJk08+OeI/og5Wl6b6z4W7/dqePn169QMporpBFK+J1VZbrVqyKI17xBFH&#10;VP+7uPDCC4v77ruvagdKT/tTWf04nciURf5AOCZU1uc+97k9+xnwonatuIRTXiTX+aN8Ur/puLc/&#10;b786Trybb765mDt3bh3SzA9/+MNRebl+t4V9yrRgwYJqgAvy6KOPVvvIwoULR7UPt7+LNB/E/SO7&#10;HLeVvEjvdeb+IQzb3CavK+WVa5+IcJ+QTu0WXWme46Epf+nN2eS4T7rI6QeV0X3lehXX/acwRHXR&#10;hPL1PHPlbvKlwr0u3D7ZpToFryvSg6f3stJOaMu0aWZPQogrdF5zrRBuv+x2m/y+43YJrgfMYIIQ&#10;Hzy9p8nVj0Me3D+wg3gvfvGLq+skfjnggAOK//iP/yj23nvval+4L7yswsMpa1M5miAN+SFN9ZpC&#10;ueUzUP4SLz/XY+oF8WtREAwKtHfatYs/L0vSZ7QUXZ+bhHNd1x1dKx3OX4V7PG1zjutaK+G5Vucy&#10;10JPi3RdSzxPrpVczyT9gH16rnZBVxv4g2sK1xe3VyL/4LO0bhDqIk1DWeVrwvU8KfH7CiiuBORL&#10;/KJnTAn3K88rhWN6BpX4vaAJ5Z+7P3ibYtvLm0pTXefalfsKSfE0aVzEz4Wc3U2gq0kn5ZP/Cdfz&#10;sOSRRx7pPRc//vjj2XYhXV2+HIvNoun8lt1NdS1f5s75Jtz/pEvzxH4PT8Em6kj1lIJ++bqfNgqp&#10;TdqWUGdOajM2+XUrTZ+WI00/njrrBy9XTrrqLZe+Kw2MJe7iRP7MobI02aR2k7vXKJ3058LTNpIj&#10;TeO2NPnat7uQfS6uT3q6wnX+4IsU7PS2nqNNP4KOJrq9OHG5pZTfTGDBviAIgiCYZEx7Z70RBEEQ&#10;BMEkhY6Afffdt95r59xzz11inWQTjQ022KB4yUteUu81Qwcofhk09t9//74GKTFA6frrr6/3giAY&#10;ROhYf8Mb3lCccMIJxcEHH1x1PAdBEARBEARBECxuJvNglCAIgiCYhAx1f44YBEEQBANA+gUJXxVJ&#10;+oWvN9CDtH1lkaI0Tlf+rr9fO12np2dbkiN3nLJKFJ7qd+lim222KdZbb716rxlmALn22murbc8v&#10;3Xdh8Apfw2gbSeP0I03l0HHVexrP24N0Obk0QLyXv/zl1WCdLq655prKN04ur9wxh7C2wT5K72V1&#10;2xWO5GgLS+ELwle96lX1XjunnXZaX4OU3F7ZQtvQV41qH02Ss1/H/Lj7pIuc/5rSp/lALr2TqyvF&#10;U1wPW9pgQ5t/x4LSN0mOrnI36Rivz3K60n2Qbo7ri740DjTZQFx8SrvmK3UkTZ/TJ6TX9bPtomOi&#10;6bogVM8uDvZISO/XTlh//fWLlVdeudrW8TQfTw8e7vr7xdOz7SKadDYdc3EorwRyPgqCQYPzwK8J&#10;iB9LzxPgmF8X/ZnUn03Tc9UhXSpteaLHdeu5wZ8fPD/pcp2S8cKX4alwvWAmEWYkSfNEAJt5luS5&#10;KhXCNDuN7E8lBb0+Q4b8khNdzxzSa8YufKcv1CWkc1TXEnyYpkFEzmbSuE/StOSp8JyQ3sukunQh&#10;Xmorx9p8STqPr/u1hPRuY7+QV5etkhxtNjvoSmfGSevUdSHYlBPC5DM/tyQcV7tPy4MQjs+IOxZS&#10;HS4cU703+b+t/jjmvvC4SKo/l0/OJifVSRzXpbK5OB4XoS7SPBHSNeWhdB6e5onID8R33RLVNTpy&#10;5HQK2k+KH2N7rOn7AR0qt4vK4W3cRaTpEHwhv6b2ugB2p+L6BfHVLrHN2yXC/cDp0qm6kshuRLaN&#10;lZzOtLwp8hPi557K6eE5oWxNjPZiEARBEARLkKHr6o0gCIIgGFh4CWWqa38Z9Q6Bfl+ofWmathfb&#10;FKVryj8HL8/qPOClvymeo3gIHQpKr+lPXafbouN+bMaMGdWPgoiOSzdCR2Gqt8knxMfHDLzoB2YB&#10;8SmihZfPRctU0EGqznN1cIxF3GcuKh+dOCqzh+t4k//lK0+juDNnzqyWMeqC+Gecccao9Ii3Xx3H&#10;Zv0Q4fUi/3BMujxcOjmusnq7IS/Cm1D+/Z5TO+64Y/UDdBd33XVX8fvf/77ea0Z1ITsRpq9Pl+lp&#10;EqXJ+dSPe/02tXvh/pOuJv/n/Od5qVx+zNuldLnNHs52mud48DLldHk4Nsi/3vHYL7n21yQ5vV11&#10;latfID4+I73o0pWzxfWTRulVLvyiH+0g1d+UJ52wpGXJA029Tx6KK195mVyX8nf/+nU911bYV7j7&#10;RVC/qmsJ5RfuC/Ji9hPyF132kZ48EOCY25erS0/vcZVXV/lyOkHHSS/98rmLp0GvniEA/1CPQTDI&#10;cK6k14X0eS2Fc0fXRdJreTAJ55DOVa4lOgclnJfpuejXJ7bTNOiRfq5/vqwJwrOE8uS6Il0uygub&#10;XXe/zJ49e5TwDnHTTTdVyxr6gAAJefGsvuqqqxazZs0aJfhq/vz51TOQ7HehrCmUhQHQCPcYvQ+4&#10;eF14WRHS33bbbZU88MADI5YsQrBVYL/qWoIP11hjjRFCGunP3X+41qoe2E7TY7PCc+LtjHuT6tKF&#10;dpPaSto2X3r5qAPqwoVlcmSj+6UL8mqy1dt67h7D+dFms9/XsH/evHkj5KGHHurZzFKk0uWie50L&#10;x/EDZfZlmyTYu+6661ZtJC0TQlk4F1l+s1/8vux+kXDM23KK1x92p/WH3fIFsz0qroQ88JELbVF4&#10;u5VQTvmfusjpbGur2Cw4VxTX06R5IlxPcnl4OrcjzRe8XeT0630MX6qMEq6rqU7K4uEePz1GWbvS&#10;jwds93Ij3A/UFvFLKlo+CZvStAi+wKe0udRmF+xPzy2E+1UKbUntEttUF5LVV1+95wskp1Nh2K17&#10;n4vXp+uStIF9qn8XL29Op9ofvvJzD3nwwQd74U3SVu8xGCUIgiAIlirTnldvBEEQBEEQLFG22mqr&#10;4vnPf3691wwde2eddVa9N/i87GUva1wH2bnuuuuqHyQGCTqI+p0d5cwzz4wfboMgqKCDnh86gyAI&#10;giAIgiAIxkIMRgmCIAiCIAiCIAiCAeWwww6rt9phMApfy0wFGIiy11571XvtnHrqqfXW4PDiF7+4&#10;eOELX1jvNcPXT2effXa9FwTBVOWGG24ojjvuuOKEE04oHnnkkfpoEARBEARBEARBNzEYJQiCIAiC&#10;IAiCIAgGlA033LAafNAF098O4sCLJnbfffdq+twu7rzzzuLqq6+u9waHI488st5qhzZB2wiCYOrB&#10;TChf//rXi5NPPrm4//77q5mSfvCDH9ShQRAEQRAEQRAE3cRglCAIgiAIgiAIgmCx07S+OJKDNZqF&#10;ttEhGQvER4frXJyoHE1lEV35ux4va1e6rnCWU0Bk38EHH9yXD88555zi3nvv7dnk6Bgi/S5+3OPm&#10;pF+8Hn1b5UeX8tQx8LhC8RSXdZoPPfTQOrSd0047rcpLOl2vyuRhaTh5OiyVI1HctvSIo2Ntx9Pw&#10;VOfznve8vgcpnXLKKfXeaORr/udE+ZKn/O/2Sdog3O0fC6RlTewmlL/rl92SFD/WFJ5KE8of6Zc2&#10;fYCPtRb4kqBNf1s5VM6m9GozoLhe1q5yK1xpEUfhbXqUp4vQNjam5y+wz1rrfgxytuTw/MZiv+Jy&#10;XP7LIf0uTdx9993Fpz71qeKkk06qBuQ5F198ce8Y+eq8biJXlhxt9oCX09Fxlxxqd03hQTCZoV3r&#10;XPRtPyZy4aDrWnoPlAjS9yOOXzclsHDhwkoY6JaGk+df/vKXSmSj4zZBWp4usJFlKlN54oknevZz&#10;TU/luc99bvWfMsk+F9JiP+HyhQv25dIQX+J+lygMnnrqqRGCTp5rEWxL80Sc1NdIVxrdtyWEyyek&#10;d/+nQlwvn8TzakqXkvqFtuOCP3M2uq2CcOKR11iQzRKQH9P8JE5aBpD92CNdrjPnPxeVOSfYSLtN&#10;Bb2EUX73oQRfgmxMIa23Y/neydkqvzWJdGFX6gvSe/vIlSsl1Zni5WO7K8+ceNzU/6RLj+l4VzqB&#10;Xd6eJLILURkl6CCdJA1HyDcVxWc7heNe7hTC2zjggAOKf/3Xf63k/e9/f/Hud797hLzrXe8qNtts&#10;s1HXONojfqLMTeADbErLI1F4E/J7EwqXoM/1y28uwrcdr4su/e53SQ7Xl4uvNocvU3sRT6+4Lh43&#10;vWYgTXZBe+sIgsHhglK2LmWVai8IguBZg7tyecceN0o/dHQpu5WP9v9QPnKdVx77WCnnjy/cWVT7&#10;giBYBMpztGL3+n8QTFYumD59+q7HH39874UVHn/88fIuU95mSlgOhu3111+/16nAS69QXE/v22Ll&#10;lVeuXs7B9dOxDfPnz69e5KEpL7HccsuN0u+4fsVlGRPpd/tWWGGFyi79T1H+nubRRx8dpcvz9Lgr&#10;rbRStU+nc6788+bNq/JYe+21e51y3/ve94rzzisfCTrYYYcdije96U1VXu4nz0vHvXweLjy926/j&#10;s2bNynYaKvzJJ5/slSlnyy233FJ1UMHMmTN7uhhAgS89vY6B0vP/ox/9aHH77bdXx9t41ateVc2m&#10;Al5W5eH6vayKu+qqq/baHwN+6KwBjytcv8rtxzyvtdZaqwrzsnpc4eECO97znvdUnU1t4FfO51VW&#10;GX6dnjFjRq8ssr+p/CyJxL7j6YUfo10pDe06rUvqmjKC/MP5o3J4/lwD8LXbkfOv8/DDD/eOSxez&#10;6KR5guJ6no7y4pqndCuuuGKvrfKjF3bTjuW/XLjDdU+25NJzXdJ5sdpqq1XXK/Sp/Nij8pMWv/ox&#10;x/VqmxkyqA/gHMa3IF36D56v0nuZuspa3ktGtRW3lSVjdC4pL7fZ81cdeLjnL71uh+f/0EMPVeX2&#10;8nk4bRDdtE/5xHFbhOuSXbT/tH5Bcb38nB8qv3CbPK70N9lPPPT98Ic/LC688MJevjm22Wab4r3v&#10;fW/V/nW/7Sqfwj2efAYqt6dxcsf9mLZzZfbtO+64o/jqV7/KyThc8UEwcdmolFuHN/PwDFC253pv&#10;GNq52r3g/qTzLhfOdYD7MBAvdw0TufScf+m1yONxTuq6Jrgmz507t9omLJ2tjnOWawTk0nueXNt1&#10;LYJ/+qd/qrea+fznP5+d+U6+4N6Jf1O4hvE8RN5cM1Nka84nkNoKXj+5sipP4D7EfdghLe8GQL7c&#10;O5ogL8rmcO0knePxcjqxUf6hnnUtF66TMnGNbyKXvgnXlfOF50td8vzdhMrFIEtmAWtjzz33LN7+&#10;9rdnfQF+L20rq9eVoE1wPwXCeXZzPA36eXZxsInn8BT5FdvWXHPN+ugzyFe00wceeKA++gzeBlQ+&#10;h3Q8Zzte/n7bmuO+6EqPX9Jy5fS7TsiVReTyRB8D1SCnnzLr+oXP07poat+k45kecukcz0N4GrZ1&#10;vXR4zgNsTs8VdOaucUoDqa/S8rf5Mgfp9Q7h2wLd9GOkUNf05eT8D37c7ReeV85m+Y/617XWIX3u&#10;eu/oHtpEmi958s4GOf3YwjsFuP1OWlbiaTnNpjR+TczVr9uR86XSYP99991XbTtf+MIXiptvvpnf&#10;4kf1a49+0wyCIAiCIAiCIAiCYKDYZ599Wn9cEJdcckn1Y91UgI6tI444ot5r54wzzmjt3J+MMJBg&#10;r732qveaobO5bXaUIAgGAzqWL7300mxHv3PllVcWf/rTn+q9IAiCIJi88OPz85///J688IUv7MmW&#10;W25ZyezZs+vYQRAEwXiIwShBEARBMOUZGttQ5iAIgiAIJh18rcNXff3w/e9/v94afF70ohcVL3jB&#10;C+q9Zvha6txzz633BgcG4+S+ekr57W9/O2q5jiAIBgt+kNtvv/3qvXa++93v1ltBEARBMHlh0ImW&#10;CXnf+95XzZoo+fd///dKDjnkkDp2EARBMB5iMEoQBEEQTHmGvlUUT29X7wRBECwqTDPQ31QDQRAs&#10;VRiMoumA27jhhhuKa665pt4bfI488sh6q52zzjorOwXyZIapel/5ylfWe80wY8LPfvazei8IgkHl&#10;oIMOal3WQLBM2uWXX17vBUuR40p50fBmEARBEARBEEx8YjBKEARBEARrF8W09sUNgyAI+meDUo4d&#10;3gyCYCLBmvP80NgPP/7xj6sBCFOBTTbZpJqWuwuWqzn11FPrvcHh5S9/eXZ97JQ//OEP1UClIAgG&#10;F+4Thx9+eL3XDtfDqXKfmEBsW8pbhjeDIAiCIAiCYOITg1GCIAiCYMLz9JaxlE4QBJOMTUs5o5RN&#10;qr1gyjI0NJSVHNOmTau3nuF//a//VR3PhUFON6J0Ti4ekqPfeE002bsoyA+SNtxmLwOy3XbbFWuv&#10;vXYV1sYdd9xRXHLJJfXeMK6HHyB9X8dc/JjH60Ll83Lmtr19pOHpMbcrF77jjjtW+rpguZp77rmn&#10;3hvpa+FlRVR+kcvf8eNK7+iYSxeuM0234oorFvvvv3+13cWPfvSjXrm8TGldSITn6elzx1zGQlO6&#10;9JjHQ5S/cLuFH2vaFhyTjIexpFMZHJUJEf3ozOnK8Ze//KV48sknK/E8lG+XDuKgA8nFlR1NeprK&#10;4sfb0tNWJTlcT7qNeHoPZ/85z3nOiGNO03Hh4bK/K43iqay5+B4O/dix6667Fuuvv359pJn777+/&#10;+M1vftPT6fkA+2lbdLps6Ye0fKBjrp/BhE888UTVbgeAfyyFGVJmVnvBlEbn2P/8z/9Ukp4PoHNC&#10;5wXXqlT82taF60NykI/r031Dgq0MfkOIs3DhwhHCPcJtS/NEdC+h/F6WfuB6kNOJ3csss0xll+uU&#10;YIv8TNxUgHDVSyqkawMdaZ4cU1nRnYbLJuWbQnriSBTX08h+lyb/SlQmxH2oMnqeOTy+63KdrkN6&#10;1Eaeeuqpaj9F9uXyRaeXK9WPuA/cRgTS+MoLIU1bOdyvEupA4a7LxW3K1V9OgLaMpOVAiMO5yP0x&#10;B3kJfJ0KtudsdXK2CmxIfUG4lzWFY7puICk5neQrXLeLbGc7l14+A7UvFy+f4nalQTxdCrZ43Jxd&#10;pJN4HUh0vaWO3W8S9wFCGsF+WhaVpx+I6/algv2PPfbYCHn88ceL5ZZbbpQsu+yyjf5FQPan+SgN&#10;YcSRT1zwj/ycS4+keUonQrou0vpDlD/nk85VF28fqiOXVB9xBeEqk4uTlhFRmeSvVDyvXHgb7aFB&#10;MDhcUMrWpXR/7hUEQbBEKZ9WyttzvdMnT59XpvlYKec/k37o6FJ2K1+D/mHJhAdB8CxQnoMVu9f/&#10;JyvvK+Xjw5sVZ5by9VK+X+0FU4ELpk+fvuuJJ55YvagKOhd4aQc6gIEfu3jRTnnkkUequCussEL1&#10;IgyuS3i46+dFm5fhu+++u/dSvs466/Tyki7FAzo6tJ3Li05PobgPPvhg9dIOroulcLCLjhPZ5+Ty&#10;d/uFH/OySq/r97h33nlnlQeDTuhoAjo6FH7TTTcVJ510UrXdxmqrrVYce+yxlQ63VbpWWmml6jh4&#10;uHA/5nwxa9asnn053OacLgbM0HkDLCuh+lW6P//5z736eeCBB3o6Zs6cOapMv//974tf/epX1ewf&#10;XWyzzTbFO97xjmpbebh9vq081lprrcpueOihh3rtUnHdFvcVHXPEnTFjRq98nt71Ck8vve5L9wsz&#10;ouALltw45phjivnz51fH23jb295W7LzzztX28ssvX+Xh+r0sufyVJ6j8foy2TjogHbZ6eupPZVZ6&#10;fKJtL/99991XtRH3n9snvTmfg+Kuvvrq1XkP5CNb8Jc6MKUz53+uaersZ/CPysq1kLwQ6fTwBQsW&#10;VPmhTzpz4c5dd93Vu8bOnj27d+1Qet/2fAW65X/ZB/iRumAJr4cffrg6xrmwxhprVNs5W12X0jOA&#10;Ab8D7Rf7QOH6D15W1yvcr+V9p6pj94mOQc6+3Lbn7+lZooswx9MrnadxdNx9ntt2n3m49HuebpP0&#10;e3gO15mzVflzTfz4x/1xLg/3u49+9KNVu0/t576k+uF+wTnk9nk4YaR1+xwd9/T6wbof5syZU90H&#10;kPPOO49Eww1r8sFg732HNyu+WMp3S/lNtRcMEhuVcuvwZp4111yz+MIXvlBdG3Td4vzQPTIH5zz3&#10;RIdzlvt5P3Au6rwVnr9wOzjX582bV20LznfNysb1ee7cudW2wB6eE4Hz3J/DgfsI934gH+7T4nWv&#10;e1291cyb3/zmUeUAfLPxxhuP0ilkC/d2Xesched8ArnjrotrIfXqYCf3O8jVL3Wi+z6k13X0+zMM&#10;/nbIm2u043mSH/frJrg2Y4ODnbq/Q2oTPtD9K7VfkCZdNo54t99+e7Wd5gFd+Xr5c+X29G6jk+oE&#10;HculIR/eqSDnf8/T4wrCeR4C9OsZSrTZSVvK1Q+QhmfGnB9B7Ya2cO+999ZHn4F0ueVf23zhbRGb&#10;eOZOyflX4B+1RcqFPx32uc+nSKfn7ygcm3RdEe4/ypxeFygn71bQdC7k/JSWPy23p8v5Ks0rTU+9&#10;6VwhbKONuKWMJE0DOtbUbhyeIx1Pw3baVv0Y/y+99NJqW1A3DIhOwcdaKjdnM2BLLk+g3jmHaB/0&#10;g6Tg6w022KAxfe44On1m0Sa7APvpN3LwE302QLveYostqm3hZYb0vp2GC7ejq35zZfU6TdPnypHy&#10;6U9/mmdufosf1a/d/HYSBEEQBEEQBEEwfhiEcnMpdJh/rxTeWviKM2ZLCYJnGX5A3nzzzeu9ZuiM&#10;O+ecc+q9wWfbbbfNdlCmXHnllcX1119f7w0GdML1OzsKSzh1dU4GQTC54Xq46aZMdNcOHeHnnntu&#10;vRcsJfiljOds/jNLyoWl8OsKy/fEbClBEARBEEw4GHzBoHbkj3/8Y7XvwuCZrsEOweQlBqMEQRAE&#10;wbPO028sZb16JwiCYBDgK839SnleKcxOxz58sBQGqPBV5xGlRId5EDxLHHroofVWO2eccUbva69B&#10;hy+BXvSiF9V77fz0pz+ttwaHrbbaqlhvve5HUr6OnEqDlIJgqnLggQfWW+2cddZZ2a8zgyXG20rh&#10;OZvPsw8o5QelMHLoS6XwSThTn/U3ujAIgiAIgmApcPLJJxcf+tCHKvm3f/u34vvf//4I+da3vlVc&#10;fvnldexg0JiKg1H4EpMvMi8rhXkfmUY8hd4nwplKPEaVB0EQBEuao4piGj/YBkEQDAJ3lPLr4c2K&#10;q0uh03yzUl5TCl9yaraUOaXQYd7fr79BECw2+OK9n4EXDET5xS9+Ue8NPltvvXVfU9Wz5MMVV1xR&#10;7w0OBxzA75rdREdhEAw+LKX3whe+sN5rhqngTzvttHovWML8vpTrhjcrTi+FAd4MRnlrKQz6ZrYU&#10;KoTZUuj3jlkJgyAIgiAIgmeNqTYYhQdwHsr5InM7DjRAh/mLS/l8KW8shU7y3KCVIAiCIFiCDDUv&#10;OBgEQTBxYUA3kjK/FI7zJScd5seXAnSYX1UKg8FjtpQBhnVpJV0oHmvxjgelS9On+Wu/7bjjx5F+&#10;7PP4Quk8LKerS39TOPpY09fxvCQHHXRQtTxLFxdccEE1GwY6kZwul37jpdJGrqzY7kIcCfg++mWX&#10;wp3nPve5lTA7yotfTHdAN3zdhT7I6YR+ytZGzmbfln7PI3fMyYVLJ4OUttxyy2o7B2uXv+lNbyre&#10;//7310f6x/NVufxYmzjpcf/vx0FtA3LhuXrrOta0LTgmEZ53Lk0XnqYrPeuOS/y8WFRkP+uH63wh&#10;D0GYzoc2WOLpqaeeqsTbgJCeVJfKoPieph/kh9y1QqCzKSx33Le9rYkuW3PhuWOgvDxPR7Z5uPzo&#10;vmxK38Tuu+8+qlw5LrnkkmLevHn13jBjzauNnE8chXuZPT7tlWXY+D/J+VAp9Fun3FLKl0vhI5dd&#10;SmFWQp63P14KfeE8g8dsKQNI2tZB54MEdI3iuu3XC0kbqa6UJn0MVEOwUfcNCbY8+eSTlRDO+elC&#10;HOVJuOJKuJdIF/elsYIfeOZLhbzRRzj5piIf8B8bUnEfyX6XHPhLZSHfv/zlLyMEvao/4qZ5Ypf8&#10;rjguoLogPnmkkuaJTvwgSaEs7pM0T+wQ7Cuui+eVs4l0CxcuHCGUIY3j4vmClymXF/Evu+yy4p//&#10;+Z8recc73lG88Y1vrOTNb35z8b//9/+u5Nvf/nZPf5on4nVBnFQ8/zQt4W5TGo5Iv/Jwwf9eVxJ0&#10;EU6aJ554YpTgz1xeLthM+rQ8khTSeFtP9SFejjTMdbKv88JFkIf8KkFvTmeXf3V+ILLfy+F+lf1e&#10;Do/reSHkn9qJePlTGyUeN4eXwXUrjV/bUkiTkjuWovyw2f0kIV9J6ivCuyCe1wdCeZRvTtyWnB+J&#10;wwx+CxYsGNWeJEqf+hHBppxeR+kllN91uF8Q4nj9eFzFp1ySXHoPl4yFrvRedwj5LgrdrWtw4ItL&#10;OrpT6EE5cXgzC53h3ymFrzf59IfOczrSg8nFBaUwRfwq1V4QBMGzRvm0UD4G1Ts1T59XHvtYKefX&#10;B0qePqz8s235aPCBkeFKP3R0KbuV4f+wZMKDIHgW0DVg9/r/VIEBKK8o5dXV3vD693SY06Ge62wP&#10;Jj4XlC/Uu37qU5+qOrnEww8/XN5lyttMCS/YwFfXdOqksFYwL7urrbZa70XfdYkVVlih99L8+OOP&#10;9/TTkUynw9133129OMPqq68+qtPAcV3Ki/jogZx+P+a43cJ1CfkBctt0tkv/sssu27NP224zHSzq&#10;ILjpppuqjpsNN9ywigtu60orrVTZg/4f/vCHxa9/7ZMZ5dlhhx2K173uddW27JMe8PJ5WYTbL2bN&#10;mlV1/sBY/KO4DzzwQNYWZnPBF+6/W2+9tdoH2h116Nx1112Vz4B2893vfrevNatf/epXFzvttFO9&#10;N4znK9ZZZ51eng899FCvXcp+94/7QmVca621enXp6VddddVeh7PS+Lb0uk2PPfZYL/3MmTOrOmCd&#10;bvkH/ccdd9yIDidmi9lzzz0rWWONNXr1xnHyc/25snieM2bMGHXer7LKKj2dtGvSAXqxw+ufMiuu&#10;jmOztmUTeL7C7VMa95naD+g41w/Vn9syf/78alCFp/f8xf3339/zL9cH6aJTFH3YKP+tuOKKvfIp&#10;nH3p9PBHHnmkareUR2XSMVBert/jCg/3vPixQv7TtpeFawznHui42+d5KY9rr722qi/YfPPNKxsd&#10;t5/2mc5U5LbKP0BHLu0qdww0+CVnk+Phvq3y59KAxxUe1/0i3L/C9fh2zn78qLqgHtK6VhqQLzzc&#10;61p6Xf8dd9xR1QfL8Pzud7+rjrXBLCpvf/vbe+2b+47qkvNa5570ezhpUv/kyuI2c69WXSuup3Gd&#10;3CPxFWX6xje+QaKRmQ0m9GnTr8CHlvook4EpXynlR6UwgCWYuGxUyq3Dm3m4H/O8zTmlZ4QcnPvc&#10;e4HzJ72ucv/SeZWDc0/XEt8WufScnzz7g+cvuFbPnTu32uZcXXPNNattwbms64PHFVxTZs+eXe+N&#10;5Mgjj6y3mnnXu95VrL322vXeM8gWz99R+ZvCRVe4w/VZtnCtS5c98zrjmoc/HPyv6y7ovifQqWda&#10;2gnPlA52cq130MHzlkh14gP0Au2P+nDcJo8rvBxcp7nfp3CP5PncSfNK7fJ8u8olXSw9+ZnPfKY6&#10;1sRLX/rSarAKpHl6WagrPRcJL39aV0AaPQthE88LDul1r9d9ziE9z6kpisu5yHtQivLN1R+Qlufo&#10;JnJlSe3LtRtf/jUNdwhLrwuuH7/z7JmS6sTO1KcO7YSPLprAT7Ij5xO3CV8ycN9p8qP7rymdnpeb&#10;UFlzcdGpcz3XbqDN/01puF5BLpxjaqtpXcNnP/vZ4vzz1e2Zh48edtmFMbXPgK94V4SczbKlqa6x&#10;6dxzz62uNdtt1zxHBTbn3v/xZdP9BnK+QJeu5e4Xga267nlcR/fNXHpIfZGzI8XTdNU/z+lOP/o/&#10;+clPFjfeeCO/xY/q1x5++h98GPmdG4jSDww8YVpxoKWeUUp8rRkEQRAsYabxxDH6zTgIgmDwYOCJ&#10;phdnzXt6Yny2lFg2MwiWIPvss8+oHyVy8NV7+kPAoEKHE4Nv+uGXv/xltnNoMkNnm8qPL+iA/+hH&#10;P1rsu+++VSdeEARTi1133bWv+8Qf//hHOqDrvWACQJ82g7uZ7osP9BiIks6WwjN4EARBEARBECwx&#10;pspglM/W/wXr1NPRzf9+YKS44jIg5Q3Dm0EQBEEQBEEQLAboCD+rFM2OInj2/lIpD5TCTIc7lxJM&#10;UviSQsLXH0gTiscXI8K3c7h+QRqJ43HTNE4ungRcr8rUVq4U19dVPg/viitcP5LaxzG+3tttt93q&#10;I+385Cc/GaWzTfhyRn+stDsAAP/0SURBVJLD43aRKz8DJSRpuCRH7jhfvUkIZ8aHjTfeuA5thq+Y&#10;+NLKcf2yI5cnNB0X+CZtUyovonD3pYvwfHxb8dyXcPDBB1fLFR1zzDHFEUccUX0xmbaflDTPJhSv&#10;SZSPl6uNNJ3HT/3kOhGVuck/OdK4qTi5Y4sTlcNxW5rydh/kaAvzc0XtBYjPuZ6mky4dJx1f4iGe&#10;XhBPdZXD9Y3Ht11pPDy33ZSe42mY24rkSOO4NOUllGcub0CHt/uUXBo/Jr0MRGHgYj+ccsop9Vb+&#10;Gp3qF77dhPzShuKk8dAvmWIwoJul588rhYEoDs/d3yuFz4CPK2WTUoJJRq5d+7mH6NkGYb8NP4e6&#10;ziUJ+DOfnvv8XsEsBi7oZVYAhIGuaZ7oYEYHhG3FlfhMMMR33f1Anjnh3oQ+cHtcmq6poDiQ8xW+&#10;wHYXfCTb0a16k5BOfiU8p1OQN4OkXdDr5ZMu15nm6TqBOC7k4/m7PRL5Aknz5Ji3D2anSIV4bo8k&#10;Z4MEmIUEIb2eN1ykh/jEQddYUF3l6kw6XVw/4Sq3i5NLLz9CrkzESQXbmLGFGWZkX06wKZfeJQfp&#10;uqRNF+E5vFwp+EB+xzdpWXK+RWQPqH1I0CWI4/lLPE/VhdeJ8sEGxZVQZuWfiqdL2z9pu1AbwQ6/&#10;jklSO7vw+Lk02Ozhad0isikX1g9N9Sg8fwkQh7TM5pEK9xFmGWmbIYe2gN9zfkRSyFflYlvl9vIL&#10;r2sXbyPY7kJ4WsYUD8/F8bYmaQMdKpPb30RqM9KWR/vTx2DwolL0sM0AFLZZaocO75E9Ru143H8t&#10;Jb7ODIIgCIIgCIJFg2fym0qhIzztIAcGhLOsJl9vMlvKhaUQP77inITwQquXc3X++EszL9zq8FE8&#10;P+bbOZQGkV46q5lKFvEXY48ryeE25+K6TXReqFw63oXr5+VdunIv8V3lz5HzuftdYSy9kk4pneP6&#10;668v/vSnP/XSdQkdP3SAIrkODbcv14Hi5NoC9cogCURhCB371L0fc9zXEjqn8AFChxPH9tprrzpF&#10;OwxG8al1Xb9saeqYUVmawqkvfkhw/2GffoyhA4s4/Hffp351m9yXqgN0yZeEM2030yQzZTT1hw1q&#10;P7m26nl2tWWv95yozAjnFcea8DQSb0vylfyEuK9UbtmLuH+6zkXVr4vaj8Jpp/hkSSBf5sqMyA4v&#10;R9d5p7CmcDpzaR+I54Fv03Pd8xJN6SXEVV25LuE6KZfS5erK6TrXRFP71fGm9iG/e113+drDc9JV&#10;vq669nYvX7r9vi27vfxqvwjXw9wyACksBXD11VdX6bHLryvg+nO25MoJ8pX70XUpXZPP8RXloExT&#10;BA1CmVMKM6GMXA9rmC+WcvzwZvHBUnjeZkbwGPw9SaDdc57RvgXnks47CW1f1wri6ryR6PwEzhud&#10;QxJdP4DzTrokHNPznoQ0fq1nyR4X9LJsIsJyQ2me/IB42223VcIzFgOEXVjWRvZjMz+6S/qBpSJz&#10;wlIQ5N/0XKXrKv9zyH+Q+gnhHsgMdC7kKb/gu7T+qDP5leeiVKfXKXax3KQLS9V4+aTLdaZ5oldQ&#10;Jt1LJOSj/JueheQz9Kd5kl7tg/bJsoepUJepXeQlG9Cd5gv33XdfJbQb2pYL+bkulb8L3W/A2xrC&#10;+06q04XnWdUPftH7hoR3EIVzTrO0iQs65EuQ3yS0Ka8bCUvDXHPNNcXNN9/csy8n+C2XXkJdyb5U&#10;Uv+7EN6my687guMsiYNQthSuK5QLwTe58qT+xT96liFPtQ8JbU02UT9pm+FdSHXNdUl1IeH8UF4M&#10;3vW2gWBnzj/Yo3S5cyBddkc2Svy6i2/9OoZgu2z0a3gXnibNE/8pHEnrl7Yum2SXC77qwv0ioQ6F&#10;5y/BVuLh1+uuu26U3HLLLcU222xTbLXVVqPKhHDe0RZYoif1I5IuFyVUrrTcCNcFzyM9b71dIWk7&#10;xg9ePteFpHUhcdI2h7iOHF5fXaQ2I7TLJqbCYBTNrUtHNp3Wi2M9TK6E2w9vBkEQBEEQBEFg8FVl&#10;25eV6hznK8ymQSh0jrNQLIPITyzlefU+x/klhHQMSmHgeRAEiwidESzB0g/+1fugs9566xVbbrll&#10;vdcMHVBnnMHvd0EQBIMJP9Aceuih9V473//+90d1iAeLDZ592z6Q5Bmc2QSZVTA3CIVftxiAwvM3&#10;y9J/qBSerV9TCh9x8jBwYSmxTH0QBEEQBEGwWJgKg1FWqf/zgL0oSI/o7pEKgiAIgqXG0DPDhBcL&#10;T69XyhvrnSAIgrFwWC0p/X6hqc7x33DAYJ/jm5XCbCl0nF9VSsySEgSLgR122KH6gqqLu+66q7js&#10;ssvqvcGHQTptX/iIiy++uLj//vvrvalH/PAcBIPPjjvuWKy77rr1XjP33ntvccEFF9R7wWKGZ+gt&#10;hjdHoEEomk0whUEoPD/zHM0AlPRjze+XwjM1z+E8jzMohWf2GPgdBEEQBEEQLBJTYTCKWNQZUdL1&#10;64MgCIJgIrF1/X8xMY1ZCI4a3g6CIBgze9b/oZ8vNOkc51dwBpt0PbfPL4XZUvYohbTojo7yIFhE&#10;GHBx0EEH1XvtnHnmmdU0y1OBmTNnFttv3z0xKtPn/uxnP6v3phaXXHJJ8d73vrf47W9/Wx8JgmAQ&#10;YUrwAw88sN5r56c//Wk1a1SwRNix/g8sqcMsJk2DUDjOrCcM4ub5mefoNngO53mcNDyzf7WUmCEl&#10;CIIgCIIgGDdTYTDKtfX/RYEH+3T68Efq/0EQBEEwEdi2/h8EQTAR4GtKltFh+oS2zvG3lsIXmv10&#10;jqdcXQpfbtJRziCXYBLBesH8eM/6vMK3GRjh+2NFadEjAfLtR4QfY+YHBmA0DcIgDmVCpMPTpwKK&#10;j4wF15HDyyw8r1x69lmShnX4u2A95QsvZBb/Z5BO15vLcyzSRVP7ybUdfkSVdIVrHWW28eOee+5Z&#10;rYHcxR/+8IdqTWqHvJRfv+Xqwu1HX5t/c8gmty3dF7R31tLP6WIN+g9/+MPF8ccfX9x9993FySef&#10;3Hh+uF505dqFjrl4uPBjLp5GKF+O6/xNw9Ny+/aiIl06J9Nzs9/8xxru0obC3Y9NEIYfIac/3QfX&#10;K92eNo0PHJOfcuGpvsVNLk/Hw5u2m3Dbm8rAMa37noan++TpkkL83HnRLzn9L3zhC4tNNmlbjXEY&#10;BqLcfvvtI9o8NriktNmYS+Nl1rbajYcNIDz38ozNszY349w6eyxXz4ASPjJh1pOxQprLS9mulDdw&#10;IJiYpOeG2r+LzkGhNDnpB12j/Fqlc11Cvh7uz1l6vtL1iThPPfXUCOH4csstVwnLhKW4zcTVPb7p&#10;OSSF5zzX4YIObHKdEvKCXDoE5IO0zCp3TqeHs+8ivU0QzjUXwW75TbLsssuO0ueSg/pri6MySjyu&#10;xPNzH6icah/EycFxlUvCM6nrSNsN+iivxM8DSep3jnVBXHRTlhxtZUG/+yoH6SQ5VGZEeUkoy5//&#10;/OdRgr+Ir3eanKieUj8j7mu9G7kofSoqB9td5PQK0quuvM5Uj/hS211CWRB0eF0gaflkf1M55BMJ&#10;Oty+VD+SplE6tyu1mXDfl38l0GY34rguSRrfy0p4mifi8VVuCe3R8XMRoUxd5PJERM6XCG1+4cKF&#10;o65/EkBParPsJg425iCdn3OI/CVJfZtKmifp3f42PB+XHGpzXb7O6UO6cJu9LUja6K79yc/19f/x&#10;fi3J6O+fD2+O4JL6fxAEQRAsRp6+st4YK3QSBUEQTCQYzJ27NukLTTrHv1zKWAehOBqIRyd8zI4y&#10;weGFVZ0ldLrQYchLso55OB0BdAhoH+Elvl+ka/nll68GESC8HKedCE0i/NiCBQuKxx57rBK3W0J5&#10;1HmnF/mmPIX8gPjLv/tC4khvU4eByu0+c/vU6eLItpe97GX1kXbOPvvsqtNHeFmFl09hY5Eu3E9N&#10;25IVV1yxWGmllSrJdc7gL4WvuuqqxWqrrVal4fisWbOKvffeu47ZzmmnnVZvDcMPKLTlnH9Ato6l&#10;fXv7k49Vp6nk2ohsQpRv7hg8/PDDxQMPPFDpFyzB8ZnPfKb4wAc+UFx77TPf/3CcWXNybdnrBF1q&#10;F7Jb+6moHE56Xrk+xPOXr5544onqHEZAtnCtmT59+og24f7tItfW3H/SRR66Fnnc3LUuR5dNHi6d&#10;rrepfSkdPpM/m64ramuUOdWPKF90Cq8r6W1qa4Lj8hV5pbhOL3dOV1f95GjSKV2uM7fdpD9tt0jO&#10;11yjaa8ISL/qyNNwXL50vwu/BpN/itufszunn3o56qjmCTTRuddeexWf+tSniq233rpXl6RPy0+e&#10;yl/l82Nuk/zn5fe6Ulm8fXFMeNwBgWfs9MNJYBDKLqXsV8p4BqEI+sOl/1/r/8EEROeF2jeic0DC&#10;eaGw3LnokrtWpOeqrlES7sM61yXEVTg6ea5yIY6uT48//nhx3333jRCuhQyQRtZee+3akmfQNQNB&#10;B88rkn7gWc/L7br0zK/nBhfKA56/C76ibDNmzBhVZoT6cFsRfkDVMyjh8osE/8r/OSGcQcEINm6w&#10;wQYjZM011+zp4r6Q2kz9pDq9neTCEdU1Nrs+xJ/NSK/ySXguUvugrnOQVuWSPPTQQyN8mbYbyj97&#10;9uxKKDdxXCiX6pJ8ZUsXlEm2pn6gzr0saTjnn3yVy4u25PWTwr1s5ZVXroR3PB9wgtCGbrjhhlFy&#10;xx13VH7Se00qlJ1yYfO8efNGyfz583v11Zbexes91279vsw+deSCXkG70bu3hGuF6tKfd13wsQt5&#10;8i6DPPLII726kPC+x1K1CL6S/S6C9iOfSKgTtSnqI9WPpGkQbMPHCHal5fDy0YZSX0Ob3Wlbct3S&#10;maZBVFe5e4XXL9et9FpGOQR+17koocxdUO9pvghwrqXtEKEOb7zxxmoQtO4bLlwHgXMttRmh7tZf&#10;f/3WpSh1jrvINmxO/euCr9VGJLRltQXuF124L5RnDrU52mUXqU6kDfzvNnu7kTTZBaPfVAYPPkvi&#10;QXw8X0sy1J+pDtOpxOlA50vMIAiCIFjMTBvncjvT1isfq1jiIgiCYKLCM/kBpYz3C80UntX9S9Dc&#10;V6FBEIyRjTbaqHjRi7rHdtEBc/rpp9d7g88BBxxQrLLKKvVeM3PmzCmuueaaem+woNPs1FNPLd7/&#10;/vcXF110UX10JD//+c+reEEQDC502O+4o68UMwyDT4477rji9a9/ffXDSLBUYbZA+hIYhPIbDiwi&#10;jMBUfzj/mTU8CIIgCIIgCMbMVBiMAqxBT+c068n3u87lW0rRdIQpR9f/gyAIgmCcDM0oZfTnHeNm&#10;6C+l7FDvBEEQTCT8C83F+cv1YfX/IAgWM4ceemj1NVQX5557bvWF4lSAL5rwSz8wO0rbV0GTlZ/9&#10;7GfV8kxtX03x1eKPf/zjei8IgkHloIMOqq6L8PznP7+aKeltb3tbsc4661THgqUGg1CYweRtpSzO&#10;Dyej7zsIgiAIgiBYLEyVwSg8jDMVOGvVzynluFIY0b1RLWwjR5TCgJUHS/lSKemMKHB8KYtjhHkQ&#10;BEEwtTmsKIaOqbcXB8yRPs5ZVYIgCJYI/ELNTCiL6wvNlGfmAB3mmbUigiBYJJgmeZddGEPWDtP/&#10;/uQnP6n3Bh980s8PrUwTfumll9Z7g8Oee+7Z1yAlZk9hKuwgCAaXmTNnFq9+9aurmZI+8YlPFFts&#10;sUUdEiwl+ICS938GoTAr+OImXevkuvp/EARBEARBEIyJqTIYBZgKnAEpDDD5YCkXlsLgFIRt5Hv1&#10;fm4QCjAQ5UPDm0EQBEGwyCzOBavpjNp2eDMIgmBCsEcpS3INj1+VoikZ+Cp06qwXMklhjVnBD9pt&#10;P2oT1+M3wbq/khzSk+oiPjNXeHr2JX5cwhrQWuO331kvPH2OrvB+yKXPlZs4beVz2D/wwAOrNY67&#10;+O1vf1utSd6kS3h4P7IoqNzuB7U5xP0idBzha3+Eta4lwP9XvepV1XYXv/zlL6t1tXN5jaWcnj6X&#10;hvpMZypRPXtdOzmdKrtEuC9Y63vbbbsfN1kv+pvf/GZPt/SLnH1+zMV15OLmwh3l62VzW7Tt6XPh&#10;TUhfUzwd93hNccVYwrXdlKZfXWk894cEf9PWiCtxcsc8vfaJ4+djivSkuoRsQZym+EsSz7Mr/9QX&#10;oHIiXq5c+XLk8vdjfl3z4zly4ekxbPS6O/jgg4uddtqpCvPjIs27rfyK4+SONaG4rs/T+/YAwPLx&#10;DPZekkvIf7P+D/Snzx/eDCYitO/cObg40XWJc9jPMYlfuxRP9hCu819CHJ6TEPb1vOHShfKCZZdd&#10;tif94PnnRHpzYC9l8udEF9VBk940Prq4vyLoboNwnrNc0KmyL7PMMtW+C3qVP9uqFxf0NgmMNQ0i&#10;cvWPuI25cPJYfvnlRwjvJioLcdh3wQfkh0DqK9LJ7+jvF/Jye10IE8o7FUflcxG5tIjaB/YvXLhw&#10;hPBxgNeLhDJyHtEmcpAvPkFv6kcJadEjn7uQrqkcIheOTkkO92vqB8rl26lwHH+4YKfSIKp/l7Q+&#10;U5s9j9QPpFFYTncuDZLalcIxtyGnGx0INuSQXYiXEZFeJ7UjTYM8+eSTleDb1B6vW0RxJaQfL8oj&#10;bf8IummvTdd/yio/pTZKFC9XV0gO928OpSVf95NE9duP5MjpVD3l0nTpS8np9zaXkzaWzNPJxIUB&#10;KYwaZ6rwscBDPl91xkCUIAiCYKJCR1RuabnFwNMHlvK8eicIgqAfflDKkuwgB74C3awUfRUaTHB4&#10;yVfnMp2JK6ywQrbjBehIoEOhKVzwwqsX4hzSk+ryDkml1zF1yqVy/fXXF9dee20ldL70g6fPvfR7&#10;OC/36gzpKrfw9K6fck+fPj1b5qbyOfh1xRVXLPbee+/6SDPEZVkW10WHTFoOD++SfmnymfL3+leb&#10;Q9Qx6+Jx+eJ/1qxZxSqrrFKstNJKlZAXMBjjec/rfixiuZpzzjmn0xddnUHki73e1j0NHXBPPPHE&#10;iM4f2qfqWm3ckU0IuggnD5XfbV199dWLtddeu/IBvmOpIuJ2cd555xVz5szp2YxO5YlNqX1us4uf&#10;oxKOq1NTncwu7h+1Ea9f2YEoXH5A3D85vN1Jr/Yl+MjbWVP+OenC7ZMtjtunba9TR7o8jfvCRW2N&#10;NCoL24K06TFvt6pLfJE7F2Wjt0XXJbytgNLnyurlavJBSlcaD89t52wG+cLbp5eVcJUrVz7Z0pW/&#10;H+vyJcfS9F5mD5f96MzVH3mkxzx/aCt/l3258Fz5m861fut/kvCJUpb04BAGebP8D0J/ejCBof3r&#10;vOT5z9s+Qni/cK6k6UHXJa4FOscknJ9+7UI412UT5yXnvwv38IcffrgSrus8d7msttpqo+xwwU7l&#10;RfkYMCvpB+5Jyt/lkUceqQaec8/L5UtZsZ/89YzoMmPGjKrM2JTTj940DT7k/orglxSvE/JmBj6X&#10;xx9/vFh33XUr4RnW6wEhT+XP4HrVi4T8vW5SgbGmof5Tn7n4s2DuWQ6h3Wy++eYjZL311ut9HECc&#10;9ddff4TwzKp2CamvqF/5nXL0S+4eLcF+lRVR/hLudaLpGUtQ12l62hL1hvB+MXfu3BFCudL6QWiL&#10;nEu0iRzUAWnRmfoR4VziPEQPcVKh3aXlwE9t9U75mIETyZ3jhPszfuoL2gTXOAnvqy7E8fMNwVal&#10;Jw35utAWvD5Tm9NrmdqfJD2n1L4kvIOmNqV2oTf1hfsPcnbrusE5noIvZRPl9jIiabtF/F5BudM0&#10;5DVv3rxK7r///lFlRdZYY41KVl555V5cSc7OfsAXlJm2eNttt42Su+++u9dmc1AWXV9lnwvvu4qX&#10;qyuuG6mvEPmXOk7DsFlthHMlrT/6GbydtQnnVQr1m/oe/3h95XC9bTTpV5uj3XtekpytIv+GNNjQ&#10;Kc7ocTqtmemkaWAKX5jzhSWDUOhpii8tgyAIggnMNJanWHV4e7FzaKmf5eyCIAj64UelMBPh0oCO&#10;+CU96CUIpiz77LNP1ZHUxTXXXFPccMMN9d7gc9BBB9Vb7fz6178uHn300XpvMKA99FN+OriYHSUI&#10;gkDkfmQNxsz7S+FZe2nAwO8lsQRQEARBEARBMIWYioNRBJ3WzHTCwBSGx6fy4lL4wjIGoQRBEAST&#10;havq/0EQBM8m0XEdjIAvTBCHL0UQvrjI0XR8rDTp4YuN9KsNbNRx2evH+OJFX13l9KpMXi6V3fVp&#10;G9LwNjzPrjRNvlU6ysNgAe1LhPb5UuuAA/g+o5uTTz65r69swP3cJW14GXPbfowvvVQ/ORSGENfj&#10;I87GG29cbLXVVvVeM3w1dPrpw10KXib5X3XQBmVQOZQ+Rcddcj7O0RYGKr/sQFjCifOgiyuuuKIa&#10;qJRCfrKvX5GdOekKB6/LtDxAPOXlKHyseN7g+ZG/8OMSyKVvoyt8LCjvJhtkp0T4tsjpSeshJdWd&#10;6uB/rq7A43gax8NcxoPbKnub6MqHMJVLkosvPW26RGpbv+ly5Mrnx7St/BDV8T333FP893//d3H8&#10;8cf3ypWzY7y2QS5/HRsw6M+OJXOCHnpeEYuj3esc9XPVz6uu8Fw8ZmFw4Ziet5AU0nfdK5TWy98v&#10;6fVWArI/h+ebg3Ix8I5nPMVzwVY9A/b7LOj+w8b0C3yEOAjhzHjgktqiuC7uA4RjniYlTZ8TwbbX&#10;vcohP+OTXJnIN+crj5OCXs3cwSwMzEqSiiBvlXVx0dRuUp848oMkLTOiWQeozxTS5MqJQM7/qoOm&#10;WTkQ/N+UZxPkhV4EcnoFdiuupKsuSOPXhbRM+IrjqXhbVl24dKF6IK7yl7hu9vu1ibi+n7OpS68j&#10;e1zcrznJobIifh1BOOazuXjZJT6zTWoP5eyCNpK2Y46pLaZhklz5JCAbchBH+nNlIn8vh8Tbrnwk&#10;oY48fWoT4vXjunRM4De3R5K2CcTxvFxfE2k+3hYkbp/arksbY79TB0EQBEEwUWFWr8XA0PR6I8PT&#10;V9YbQRAEQdCJv7jyQsuLOMJ0pk2DOkBxHU/fL01p6Gygk8RfyjkmEX7s+c9/fjUAAaHzJSU3WIUX&#10;dZWfzgFtK18Pd1u6yq90TZ0KdMjQSeT+VT6Ipld1mxwdI8+XvvSlxVprrVWHNHPnnXcWv/nNbyq9&#10;2Adus9tCBw0+9fxz0gWdQNLveWnbjzE9sabSJR00hWsqWuoyTQPU/2GHHTbiWBPnn39+MX/+/Kqu&#10;VC46x1UHTXUoVJfeVhwdc/F2q2NNKNx96XUlv6jjEWGK3le/+tV1jHa+8pWv1FvPoPofizS1la5w&#10;gd2qS8okwb+U2W2i/PJFF7QhdKTnGvYg0kWbkf/YJw3ixyXSgahemsi1dbelXzy9t1VHtqRlkeTI&#10;XeNIp7qQ/xHZzTHpd1uUHr+qrkDpFdfbgtKAyug6XbzeJV2+JE7OFxJPn7tuu9+9XBJdSx33adN5&#10;Kzgu+yDNv4tcu/I8PVzb3j44r77xjW8U73znO4vf/va31ZTuLOEl+93nqpcm+5RvU50o3NtPrn0F&#10;wSBBu+d5heup2jrHxoqfi2zrHJWAzivO9bbwXDyuZ76sBcL1Qc9bbr+E81f3CvSlEEfpeQYfKzyD&#10;pddcBHvJj2tZahNCGEsskG8unHKxHAXLOqTLMiDYqmdAic8a5XUh4bqo5SKImy4xwax18jXhPHe6&#10;+BIRPMMprqTp/tPl31SPC+llP6T1T7nVVtCflgkh79RX6FY4y1y4nxCesS+//PJKWC4yXf6J5TgU&#10;F19TVsq/KHid5c4/3d8kKaSXLzhv0jLjLy0z9OCDD9apnoFzJS2nygrk6UuOSPDVBhtsUC195G1U&#10;wrl37733VnmqfC7YmkJZvQ1pSZ7c0jzyvwvnTxuk0XWBc1QDjyQsHSJfSnje5xxBeLfzupAIr0u3&#10;U3XB+aX8XfxcSf2MXalNiD8vUYepTfjS9abnEOe1cL9IKLf7NtWPpGWl/aqs+DK9ljDjp5ZxyrUb&#10;ri9akie3fFQ/9yfqKdeW1f7TMITrQa58Etoi+TddywhHP2WUz10oV1oWdMm3uevuQw891POLX6Nd&#10;PL22Xbxu3M/SmbY1X04od69GHNcv8TKrLbi4fd6eJW11PPankyAIgiAIJiq/r/8vKpvX/zNMY5m7&#10;IAiCxcmLSmEt+vfV20EQTCDoUGDgRT+ceeaZi9yhO1mgQ3WnnXaq95qhc+vkk0+u9waHfffdt1hn&#10;nXXqvWZuueWW4le/+lW9FwTBVIAO6h/96EfF61//+uKUU06p9sVpp51W/cARLDX2L4Xn7LeUsgkH&#10;giAIgiAIgmBpEoNRgiAIgmBwWEzL9AxtWW8EQRAsCnR68+kOn7jeVEpTBzjTjf/v4c3ivFIuK4WO&#10;8yAIJgjbbbddsdFGG9V7zTzwwAPFxRdfXO8NPixhxFdtXVx22WXFrbfeWu8NBnzB96pXvarea+e7&#10;3/1u55eOQRBMfvji8txzzy3e9KY3Fd/85jdHfLUr+GozBqgtMjNLOa4UnrGRM0ppgrXiPlgKA75v&#10;LoWBKTH4OwiCIAiCIFhqTKXBKHRo83C+ODq2jyjlpFLQF19wBkEQBBOE/3VtvbGoxH0tCIJFhWfl&#10;L5WyWrVXFJuW0ja1Amvfn1jKdtVeUZxWCjqCIJggHHjggfVWO8yOMlW+emd63F133bXea+f73+f3&#10;v8Fit912KzbeeON6rxmm+GY2hCAIBhtmQvrc5z5XTU3exumnn14NSgnGBQNR6I9mgInYt5Sdhzez&#10;3FLK20rZpZR9SuEjFvq2gyAIgiAIgmCJM5UGo/CVNw/ni/K1Nw/8fKn5vVL+sRT0fbwUHuLpWSI8&#10;CIIgCCY7Lcv0BEEQdELnNs/KKf386kBn+b8Mb1Y6YkDKJIe1jiWsZSzY9v3x4vrHAkunpGvmss8S&#10;Mwjh6OS/RDY32e3hssnTw1htVfx+0njcJhuFyopdTfrTY5tuummx5Zbdr9OsJcwPjeB2KJ9U5J9c&#10;WCr9onw9f7YlOfw4SxOlQv6y1XUxIIN1lbu47rrriiuvvHJUmZA2ZBfxlL+L2yfhOHWMsO1hyHhw&#10;//j2G97whnqrHZbs0CwJstHF7WNf9ns5cqL4jutCAB+pznJIT6pL8ZvSebjEyYV7nNyxJrw8Kf2k&#10;z5FL577w/PAh64+35dVkHygd/13aSG3xfaQrfS481SGRfsRpOg6uv5+8aMtN+nLp/ZjacBNtYZDL&#10;c6yQvi2fzTbbrNh+++3rvWaYKYnle9we2ddko/Jtyp/jkgHnmFI0eNt5rP7fxm9K+Y/hzapvOwak&#10;DAiLo923nX/g4X6+SRTu4vfwlDS9nmdcRC6cY56XX2v7gTQ5PC/uealwXGV78sknRwnHmTVvmWWW&#10;6ZXfpSlfQbjeRySkk5/Ayypx/eTtgt0cR4jLNdiFdLk0jtLnBOQzCba6/jQ89ansd0F3m12E5/zP&#10;czmy4oor1jGfwdsNvmAZOdJ0ofj8V124SKfiuXCsC69rrxuE49INzE7ogl+akB/TNBJ8D7y/pYI/&#10;VT9NyK6cfTm73Ff94HWPYA9lQvBtCvrVxlwct1d2+H5b/aFf7VaCfq+/FNLk4LjnkdPbVVaP72VA&#10;SON2uT8k0u/5uE3LLbfcKFFa8m9qM6n9kn4gXu4cUBtwG11E6geJwhYuXDhKuA6o3VKunKRlcTvZ&#10;VnoXz9/Lg6heELdfkKf7MvU1dqc2Es/zzJHGT0VtBsnZ7Pplnwt6m5hKg1EWB18oRQ/8x5eCZ5G3&#10;lvLqUhiZHgNSgiAIgslOHwM3h9YoX4FfW+8YT7+z3giCYOpybP3f+WIpPxre7ISO8suHN6sBKbFk&#10;zyRGL9gIL7fqRFBnRhO8yBKv7WUWXH/uhVt6Ul16iXebFixYUDz22GOVqHOAjgl1btKxPH369EqU&#10;xiFc5cIWpZdIJyKa7BN0TChNrnyOx1W5mvynsrpNbot0eZ6UYe+99650d8ESDHz17v51+yTunzQs&#10;lbGgsniZvH7kFw/3bep4hRVWGCH4SrYSR7oIwy/9cPLJJ1cdOblyef5ebzru+btQLmwA6aRzSm3c&#10;61iSoyt/D/ftF7zgBcU222xTx26GgSg/+clPqjS5sridbr+EczBNg+i4d+J5WxPkm9a/Q71IJ+Eq&#10;n8rahNp4k/8UTr7p9cOP+7GcfSoP4udll33C7XPJHff6cb/SzvhxRz+yIW6r/O7nfc4Xfi4qnsd1&#10;m9AnW9RGvK4gTe/kbMm1P0T63b/sS3K4ftntdnheastsSydxU/sc10+nNj4jnxyKm9MDqp+ue4nj&#10;+ZOuzWaVnwFqTTY6F154YTFv3rx6L2+ft4Wcfx3C8A9+UpqmuJMYlrzMDfimX5plL/vha/V/YNB3&#10;0zKawSSBts652i9+Dvu5ousS52BbOOgaLuH8VLiEa7Vf91KdiNLnnru4Vwj058KVV3pd74cmm7iG&#10;oJ+BDBrU4IKt5Em5uIalwjP27Nmzi1VXXbVXfpemfCX4Hx0uPOvIV8TxsiKESz++IG+XGTNm9HxF&#10;fJ7RXXjuyqVxlD4n2JzWD3ZKPzMmpuGI+9R91FYW4gvKkvqfdCwvimyxxRYjfItwrshu/HbfffcV&#10;jz76aK2xGe5R5IdNqgsJbUY607aIcC6I3PkHqmts8bpBeGeTfuyfNWvWCJk5c+YonQh5yY9rrLHG&#10;KFl99dWrekDnbbfdNkruueeeyt+5QT2g5wIX8pT+1VZbbZRN7n+kDc57dLhgj9oH9ZfqR7DXZfnl&#10;l681DuP5I/jHt3P15/rVbiXoV/3R1j0u4s8yLvhKeZB3qpe66Sqr4lJOlcHL4nb5uYc0nXeyiTa/&#10;/vrrjxCubUpPu7/99ttHyF133TXCplT3WmutVWy11VY92XbbbUfI3/zN31R658+fP0I4D3T+yz4X&#10;P8dSP0iAMs2dO3eU0NY5l9Zcc81R5zfC/SYtCz71czQ9L9GlvKkLxZU8/PDDI/S11S/+Tn195513&#10;Zu1UnpQ1h8dXXUpoE2ozlCm1GXH9ss+F9t7EVB2MwtSFWmZHwn7blIY8nDPgBJhv8kPDmxVfLuWA&#10;UhioEgNSgiAIgn5Zu/4/0SjtGhr55jkaBqxkPoWd9ul6IwiCqQnP0yzJA6xLT+c4U4IzNThL8fQL&#10;sxGKz9b/gyB4lqFThY6iLugQYuDFVOFv//Zvq47gLuig++1vf1vvDQ6vfe1r+/ohjKV66PQPgmBw&#10;WWeddYp992Ui6XboxP7BD35Q7wV94ktenlnKa0rZuhT6pfuF53Ge0YHlNN8zvBkEQRAEQbDkOPjg&#10;g4vjjjuukhNOOKH44he/OEK+8IUvVANSgsFkKg5G+ddSLixFy+xI2Of4caXk8E+dLq3/O8xDzGwp&#10;DEh5FweCIAiCoION6v8TjeuLYtqiLGsXBMHUZcf6P53czNNO5zgznYyV2+r/wOCWFw1vBkHwbLPX&#10;XntVXyx1cfHFFxd33313vTfYMBDjwAMPrPfaYbkavo4aJDbeeOO+lubgy7XvfY+VIYIgGGSOOuqo&#10;UV8i57jiiiuKG264od4L+mDP+j+jePYrhSXj+50Rxbmp/g+xVE8QBEEQBEGwRJmKg1EY9d3GB0vJ&#10;rU2/Sv0fWMs+h6Y6REdMcxgEQTDlqJau+VW90w9jGIyC7qXG9WV+Y/jh9+lvlMKsB0EQBIJO8rHM&#10;hNLFDvX/IAieZZh+9aUvfWm91wzTt55yyin13uDzwhe+sNhoo+5HO6a3/fWvf13vDQ4MxulnkNI5&#10;55xTTSscBMHgwlT6hxxySL3Xzve/z3iKYIx8s/6/OKCfPAZ9B0EwZdl6662Lf/u3f6vk3//934tP&#10;fepTlXzyk5+sZm9ADjvMJ6YKgiAIxspUGYzCfLlvHt7sC2ZJaRsZ7l9qOgxS0fr2Mc3h+GAQD75/&#10;Xy1tSycFQRBMNFja5nnDm/0wbXpRDPW5VM+0rmVzFiPT+Lpq8+HtvmAmhJhHLwgC55H6/3hJryk+&#10;MDwIgmeZ3XbbrVoHuotrrrmmuPHGG+u9wWf//fevt9q58MILq3WmBwmWKdplF1Zl62YqLeEUBFMV&#10;BqMwKKULZka5/HJ1pQZ98mj9f7z8bf1frFT/D4IgmHIst9xyxeqrr14Jz7NrrLFGT9hHZsxYil2y&#10;QRAEA8hUGYxyTClau/6LpbCmJvvTEqHnhHA4tv4/VrTuZkxzODYYhMKMNPjvaA6U8KPDz0th+sj+&#10;evWCIAieFZ7uGIAytFEpy9Q7CYT1RZ+DVhYHQ9eWf8YyGCUIgkBw/YBFWYaM58JXD28Gk52hoaGe&#10;5Jg2jdewYbrijgXpcf0Oy6oQ5uFPP/10NZsHovRss6QKovieRvGUl8SPoxfxYxKn6XiOrnhuo8gd&#10;ayKnX8cQll/Yd19Wu+3mpz/9ab31DNIj3zSJ55mTsZCrc9/28Oc85znVfioKT0UwMwozpHSxcOHC&#10;anYUT9uE8qC8OR/JNpBfaK8siYMQp8tXbeGysctWbHjZy17W19IcDFC67rrrqm2dY26Dl0/hOjdT&#10;URwHXUovvW5/rixN5esqfy6cPCUeLlF9OU3pndwx4ekXFfKQ/1yv7E+PiVxd5OJKh0T4tkDf//f/&#10;/X+VNJVdyD9dOh30Pvnkk5VgP4wlfVc4OnUPkX1Ompf25f8c6FB4qg9SnU4ufr902S90jGvB3/3d&#10;31XbXXznO9/pnc9d5WsiZ4vTFT5J+H39f736/3igv7p7lFAwacidm20ovksX6fmjc9TP1fSYjku/&#10;nldceN6SkIeLx2M/p1+S6u8HdC6zzDKjRM+AbXnqnsQghlSYJY7rWT9+Fe4/+czF82ZfPnIRvi2w&#10;54knnqgE27ExlRTXk9ogO+Rv4upeLSGO128qpNP9sSkuceQDCXH9vrrsssuOkLQssleCL3Tfx840&#10;Ty8LcdNwbEp1Si/CdhvYLP0SlUe+SMEmb5/sp+K2SMDTpUI63kmwQfFSEV4HEmhLg/4criO1mWNq&#10;k+jKhTtqgy45XIfqyutM9uSgHCobfsuld1QnLp6/hPxUF9idC3fSciKym/h695PQntrsRnIoDZIr&#10;y+OPP14J1xOPK5FubFL5XDyut32EdLk0lDXnE4cy05ZzNiOc88TJXbe5dihealOTYKtfe1RvLn6O&#10;c665YI/qkTK6XxCOMaMq8thjj40Kz123U6TfxX2SK5Pbl8PLrLp2aaujqTAYhc5sZjphmP3WpbCM&#10;AHNA5pbaYT17wjVYZTzTFF5R/49pDvuH2U+oH+oJ37Pu6YmlfKiUzUp5qJTTSjmulCAIgonIf5eP&#10;0y0zOQ2V4Y0zPfX7g+30+v9SYNq1pSzF/IIgGCB+V/+no5vZCcfD8fV/5+L6fzDJ8BdTRy/cDi/s&#10;ubjjQXp44dYLu8PLOx0PCkN46VZHrV7GFyxY0BPiqMOCl3dwm3khV7iOpx1Ciitxmo7n6IqX86/7&#10;QvZ7x4cj/d6Z4GXl+K677lqstdZadWgzt99++6iv3qXH/ZOTnM9cxoLqHMEX4D7xcH5EXWGFFUaI&#10;wlJJfXnwwQf39LdxySWXVO1K6ZuQXfgi5yPaHfZRJ/LLQw89VMyfP78S4nCsqWNIaTzc20WuLeXA&#10;Rr4cPeigg+oj7fzyl7+s/jNDDH7ABkGnncqn8494Oj9ddBw/ymb3lcrlde3lyx3zOlG6JnL+8XNF&#10;dvn1Qfm4eP5el8rfj+Xqqsl+MZZw9x/ouMqgfcSh05K6wD6Fu15t+7mmMA93oX7VEUu7aEN+97bQ&#10;Ve4HH3ywuPvuuyvhHgDeVjyNjueO+XHPE3/QgYzgn7T+PL384nVNmYT0ev14uGiyX/7x/MdCzr85&#10;X3j5DzjggGKDDTaoYzRz7733FhdccEFVJv1Y0E/5XHLtJ2cf/ycxF9X/9RHfWOHZPPfxJf3hwSQl&#10;vVb0g64xkvS6neLnPegclfh5K+GaLf2kT5+rmGGPpR8RtnVfkEyfPr0Xl+tjqt+F8rvufiCPVVdd&#10;dZSsssoqrXlyXeeexLV4/fXXHyXMrkEc4spnLjn/Yr/n4XUj8bDUV9yfpT93jaN+brvttkoeeOCB&#10;YtasWSOEWazcRsTtpH24fbJD/ia+7tUS7t+q35xgt57xsC8XB93uA4R2pXTUwezZs0fImmuuWVud&#10;txu75s2bVwnPy2me2KVnaO7daTjvCKlO7KfOEbbboAyprxCViR/5U6gLb59e9wj+T21CaFfULenS&#10;ciC0cZbOvP/++0fMBiMhHfhziQug32XllVfOtiHhuqg//OXCcc8/Vy5BW+fa4ZIbFE+e0u/v+xKO&#10;ySYkhXzkf/yWSy+41qX103QtIS/VBW09F0fkrqFcI2Uz58V99903QnjG7dduQVnlf65laVmwgw8K&#10;kJtvvrkXV0Je0o+/VT4J7cPjqt1Lmq4b1C3+oJxqXy7YRZm5vqU2I8ThnCc8d91ed911q3jUVWpT&#10;k1BGXXe4jqZ1R/l1fnOt4Vxz4d3D69P9iOCrSy+9tJIrrrhiVDj1k/ohPedcv0Q+4b6RlunRRx/t&#10;2Td37txayzPgZ5V57bXX7tW1S9vzyFQYjMLUgwxmYIADyw70A4NVzixlUdem36L+HzTDgJ0LS2Hw&#10;zvtLSReLnV/KG4c3iw+WwtI9QRAEE5G2XvqWsGl9DkYZWrfeWApMu63Mb0G9EwRBMBZ4dmOmQZ7t&#10;vsCBMUAHOc+C6awozJwXneSTFDp/eCFNX0p5kR0ruTTol3Th6XlRp7PFj/mLfL/2ef5ug/bpZJM4&#10;afwm5LvUf0rv0oXKi1B+pKmc6EvzZN876dD3ile8otru4tRTT63Sp7YqH9eN6Jjit0kbXr5cWfsJ&#10;l8hn3nYQtr0t0Tm00047VdttUL4zzzyzl66JXLj7SuAL+U02IWkY0uU3J5e/fO96iIfstdderYOU&#10;8N9LXvKS4vWvf319ZJg0H+nn3KFDz9sFx+iMRNhXmNIonh9z/bkyuc9UFomQLiQlpxOajqd05ZM7&#10;5nTlQ7iLyKVLfZHSlJ74Oj+E6wLsz+nsl6byA2HUeRPuP2xA6HSmMxZhP9WvNOnxfqHcyiv1Q6pX&#10;8VIR2qeMav9jsSt3XnTh+Y8H2sMb36guvXZOO+206tzGLl3fUv/4/5TccT/GtmQSc3opPBczNdlb&#10;ODAG6H89oxTNHC40Q3gwiVnS7VrXjDbReevnr56bmkT4+SkBv2alEMevq3reRvrB83dUFr9WupAv&#10;9w7Sp2VGiNNGqk+i9OTr+hDC9Y5Ceb2sCHGc9EdRdPIjPcIP2P1Anu5/rzcEO/xZLA1XHASfKa4E&#10;mxWOyA+pyIacLaRLSdOm+eIv5dlkl36spZ5VBy4a2CAhHbokqc1uB/nnwoXrcXGbvYwIuN9dlCZt&#10;Ewi2UEa9+6YC0q/8XdCfonQiLSf6tA16BnNJ47uA25DD0yPUmddvDsUlD51rLq4vh/vN4yLoTOsF&#10;abLf8fgp6PVypX6kbt2GFGzNldVhwIoL7YZriAS9qcgPlC/VTTl0HmGX4noahbsQF9Cfnn8IdikP&#10;b+MSfKTzOs1TorjyWSr4MxVdg5GczfIJuN8k7pt0UAfl0nU7N8gKm3Po3Mi1GXAbc35U2WhD8pmL&#10;2hxlVl4uTXZBd4uf/DAEnwdrOsbHwrmlLOra9N3D/6c2/OBw3vBmNWDoa8Obo2AQkV6OPl5KLNkT&#10;BMGzBEvtPP3a4W2W5mmbDaUrXAylnUFNJANampb9WWxcX/8PgiAYK58shWc7BpVcVkrXtZBnQmZS&#10;mVNKbnmeD9f/g0mGOgP0cqsXceDlmPCxoDSIXnJ5ydfLdBeenhd6vrDRPsKXZvqqixfpfvCXeUd2&#10;8YWJvornmFCaXJkcXvTVMeL+83JLPDwHnQrqROALI7624Vgu/1yedIrwtRJCXNL87d/+bbU0TRd8&#10;cXf22Wf3bBVevrTzhWNevpx0QT2qfO5r4cd8W+KdMKwVr6+zdAyhLfGVkac79NBDK992cdVVVxV3&#10;3XVXvZdHZfD6oTMwrQs6hORL7NbXT9QhvmpqS13k8s+dd2pf+Onwww+vj45km222KU488cRqIAqD&#10;dlyv15Xr56s+vnSjrLKf80lfmmmaaO8E9LLquOvPQYegfObnhSRXZlC7acLzbRNvf6ozRPXrx7z+&#10;lM7rx3XpuJ//CkNy7b7LFzn9wLnA+UH7U7jrIq6XKU3fherAferpVe9N+pWe4/IF7ZCvIRHsTv3r&#10;9a7jTeUXbh861eGsawVpUp2gOnKfu372Cae9q/1TXpFrC46uEX6ueP45mnwtPJztHDvvvHOx9dZM&#10;VN0OX2Oed955VT3qXoCtQnk1lc9tkeT8R51Mcv6p/v+lUhjEzYzgbRDOh31XlbIdBxJ4bg8mMbTt&#10;pvMvB+eFnycI1482uFboupETP28lHNdzU064HroNui5LsEn3cvSnUGbdX0jvX3f3A+8BObAb+3kW&#10;9TJKyIuv4HmOTsuMYC9xmnya86X7T893LlwLNcMB9xIvK0I6+ZG4zDblQvjmm29eCbMA9AN2yv/c&#10;C9P641qqexE2puE8D3r9KK6nUTj1nfoE0X3LxW0hbQ6lpw41y4nPdqJ8qaM0HF9ptgRmWVG9SEiv&#10;mVUkpFO7paypzTy3q9zc69Jwb9+cn9LlIpt5nnAfIUB7TEU+opxpm0Cwp2mGBYR06KctaOYRF9pi&#10;Lo22KUtaVvULINSlnsEk+Nzjp2XFFvdFCuGeB+L+p/7cXoRrifLDJnziQh+BwnPXIq8z9CmuhHas&#10;NuvCOdIGdiku/k6hrCoX70OasULCxwFuRwp267oioazyC/qZHcOFdzLe/ZH11ltvVP3gP2+3qX7K&#10;onOJevG4CPn6+eZxgTzS8w/R7D7Yr5lhXHif5JzGL2meypd4zJziPpNQh5pJSsKMoOl1OBX5BV9u&#10;vPHGI2TDDTcc0caYacbljjvu6F23N9tss169SHL3GOpU50fT+SnbaDOpH/EBM55IdC2U4D+1OUR5&#10;ubQ9j0yFwSjwSP1/LCzqQJSgG76W1TqlXQOGflH/h2+XMt5p34MgCBYF1mY+Znhz2s7lo98bhrcr&#10;kl9iRoVnGLqn/NPvMj1pvKNKWZS1orugsyoIgmA8sBxmPXCv6vRmFjwGpbDkIp3hLnyh+UAp3ysl&#10;t349z4jpzHlBEEwgXvWqV9Vb7Zx++ulVx/NUgA6lAw88sN5r5+STT663Boc99tij6mQTm2yySfHv&#10;//7vxUc+8pERx4MgmBr0OzvK+eefX/1QFLTC7Cha0pJB3MyUwvN0+ozNczfP34TzYV8OlkrPLWMf&#10;BEEQBEGwWDnmmGOKPffcsycs++uy++67F7/61a/q2MGgMRUGo9xRyp7Dm33DQId/LGU8g1j+pv4f&#10;tMMXsv7lq9Y9bYKXLb6wBX6o6PiBNwiCYGkz9MJ6YyzcVkq/g1Hsk8uh3YtiWinF5sP7S4Q/1v+D&#10;IAjGA89udHDr+Y1BKSy5SGe4C9OMN8FAlLcNbwZBMFHha50XvYjZ/9vhi6Fzzjmn3ht89t1332pQ&#10;Shc33nhj8cc/Dt5j19///d8X66yzTvGe97yn+K//+q9iyy23rEOCIJhqvOAFL6hmSOmCLzXjR4i+&#10;+FApGpACPE+nz9g8d+dmQhE8p8eA7yAIgiAIgmCJMxUGo1xaCg/lTP3dD0xfyIhyBjyMp0fIl1sY&#10;z2CWqcKR9X/BDxZdUJfiX+v/A8LTW5byuXonCILJScfAkKHn1RvOWAaj2CwoQx8t5fyimFYeG+pv&#10;wdexE8v0TEie/u9Scm1pkvD0MWWb7e6JDgYFOrj3KOXMaq9/GMDy1lJiIEoQTBIOO+ywvqaIP+OM&#10;M6rpqacCTFP78pe/vN5r5yc/+Uk1rfEg8dd//dfFZz/72WKXXXapjwRBMJU5+uijs1OKp1x00UXV&#10;NOlBJwxIOaAUZj4ZC8TnwhwDUYIgCEpuu+22aqZC5Lvf/W7x+c9/vpKTTjqp+NrXvlbJr3/96zp2&#10;EARBMB6mwmAUphukA5ypv08qpemTLX4YIfzyUjRy3L9y72fZHmZU8VHn8VV5Hs08I/p9cTq3/g8M&#10;Ftp/eHMQmLZG+Sc+FQuCyU3XOfz+ohhKF5Rn0UN62jLL7QyxeKQPVPFBJ8T/zvBmdpDLYmDa8IKM&#10;wUSjrG8GIU1asH0SD6YJxsHVpexXCp3ezHTS9NzHAJQflMJXmpuV8uVSgtHwLsMge03BPp7BXTyL&#10;8xwtHWzHEpjBIsEa39tvv3291wzrbJ9yyin13uDD9MOs193FnXfeWfz2t7+t9waHfn54DoJgasA6&#10;8/vtxyNhOwzMO+200+q9oAM+7OPdiudnnqM1I2EKz988hzN4hfi/KSUYCc/CPFfr+RgZD3zkuqjP&#10;6kEQLEUYAHn55ZdX8rvf/a4499xzK2HpOAZIInPmzKljB0EQBONhKgxGgffX/xkAcVUpQxlhLXvC&#10;tVY90x2eUMpbSuHB0ZeUaVqKJ106Jh7u8+xd/xc31f+7YMklp79FuFvp+rpc4fyAPFT/KMx//aCc&#10;S58LH1P6tUvhR+iSXPocI/SPIX1X/jly+qGXV1d4GUYcyIU7uWPOeNJ35e/hXlc5PHyonhVjRF1Y&#10;eE9/R12MJbxLv4fnyKV3mupyUcnp8mO9snS0pSa60oux6O/KE6bhz1pfFn6Ef+3w5ggaZkepBqnV&#10;bRGm+fZxpfyl3u7DtmeDEW3RfC26wqGrLrTdVZfjDc+RS99ET3+pmzwgl74rvIlceufpetCKh+fO&#10;+6ZwMaKucunHEO7kyufpc3TmX5aD8kBXeI5ceujp8nAbFNQLN186ufCc/lWeUxQbLDu8PXDwXMxM&#10;J5R1WikMTpGwv3opdNzyleb8UoJnYLAIg+YfLIV3GQbZH15K5rxqhU52OsXpSfssB2rY5th4O91b&#10;4UclSRNDQ0OjJMe0aTSVkTSlYb8tT2bxQJ/r9GPSyTFJFzn7xovy/5//+Z/iL3/5SyVdKI0kJS1r&#10;W5nwHXk7OpYeV36vfOUri+c+97n10WYuvvji4t5776221TYQdKTb0u1h6fEmSfHyazt3DNiWCPzF&#10;4AqJfIikcQXxmDWmH376059Wg3VScnodheMX1Y/bCvijyX9d+vulSY/yaUJ2NqV3HwvOB3yFUB7w&#10;MqVlbUNpnCZb2nR6mqb0bZBG4mWQLtmZy7uN8dgin0vacLty8XPlcty+nK20jWWWWaYSUPldr3D9&#10;uXDhYV7OXFyVTfn2g+tBr9q45yGdHpdtRPGRNBykR/upjbk0gG84dxRvPIw1recPr3nNa6pZo7q4&#10;+uqri1tvvXVU2SDV2S+kG2/aSQDPzzxH8zxNP4KesbcuhULz/M1zeD+zUk8lGDhCv/9lpfCREL8N&#10;MBP3WJf7B3TxvM7An6M5UMKHrT8vhX7vJfZBZXqOLCp+3rlu39fzhoRjula7pNezNnH9iJOLj+gZ&#10;WTbk0jZBPD1LuPh9JFcmrsG5e41LF7Lb7ZfAcsstN0LI98knn6wEG3N5evpll112hPB83uYb0ivc&#10;46nuKHPqJ/Lqql+Pi45URJq3S6rT00Ean7rxfNNwF/TJv10Qn7rif1o/+Fd5EifF8+wCm7y9SZzU&#10;j4j7SAJPPfVUo/8RwC78lorszelGSJ877uldHwLeLrEtFfdVai/ipPpJr3PFzxmlxT4/9xDSYQuC&#10;r1OdskWk5UXGYrPTlU7hSOonbPM2krNbAn6+SjwOQjo/f1w/go8E8cdq06KAfvJ0/RLKorr0a5+L&#10;6mrhwoWjhPNE4Tn9lDttN9jThXRSl2pjLp5/WjeIp8+h8KZ4qf8Rr9+cTS6KK6Hc7hfVuwt11ETz&#10;mTBY8EUmo8T7hdlRmO6QOXW/VAoPo778Dtss5eNfELLtS8cwIj3Is2v9X/y+/t/F3Pq/2Kf+P06q&#10;H5G6FqO9bvjfUPlSx7IY1TbLY/CSB3W4kw3fuTz238ObnemPKf+oxzKTPovr9/Rl+apyNqVXuDEi&#10;fY63lnHeWW//stzmh0F+DCm3KzrCqzCm3odceqcOb6QsE8s9NNZlHe6MyD+T3sMrnyXpHYUP7V7+&#10;77OtePgIxhHepX9EeIZceifblhaRqj7wW4ragofn2lJT+poRbSmT/ukXl6Il1HL6Pb1T5pm2pSxN&#10;S/WsWkp5Pxni3pJyW/n4kHnzGVqu/JP8qN37Ef3b9f+SJTUzypiYV8r+pS1uL+dGXVfZ60pHeGNd&#10;122xsa0spvBGyjSkbWwrNZWOUhdUuss8Kur0YwnPMSK89F3lQ2OIjkeeX8DCdd1qSp+7bjReV3Td&#10;eXsptS+z1xX8VYePIHfdyeTvdOkf0Za6wnN4W9B1oUyfbSvnlduvGBk+oi5rvK2MCM9cd/5PWS/v&#10;nj28PfAwOEUS5KFt0TnO58EMmmcwCu80/MhQ3s+qHxX69Z+WIv14Kfxgwb3jxFrY5hhh6TvOIsNL&#10;Ky/XiL+Y8nLd9AKLCMVDfFvk0kBbnggdEnQe5o4hvKijc/r06dUPZwgv+G3k7BsvKtOCBQuKxx57&#10;rBJsakM2p74Qbp/K1dSx8cQTTxR//vOfR+RJRwnHEflV+SEzZ87s+6v3n/+c32ZGtg86C9NtdfQg&#10;HteP5yQHZVX55Qv3Sa4taB9ZccUVi5VWWqkStQlEbaapfWy33XbFppt6d0Kehx56qDjnnHOqvBzZ&#10;1YTKRf1QZ8jyyy9frLzyypUAPmnyn9J3te8u3L+uS+3ScV/jV2z6yle+Utx11111jGfAt2lbfeSR&#10;R4r58+dXQlnA23/TdSeH0rn9jmx1/bnripfJt3N+9bxyQplkP3CMPHP5iyadoik8Z598jtAR2RbX&#10;/cJ5QxrKL0ivc4Q4lAk90tnkN8mMGTOKVVddtRLC0cFx6XSb5DfiKdzbjXCbOFdUVrdb5OrdfdlV&#10;v+jVdYO8yBOk032h645fazgupNfthzb73KdcI7iX6JwZK/JFrv05Tfkjq6++enHwwQfXMdthdhS/&#10;VslXrtP9r3xzdQKE4TP8POAwqFvP2PSHB6PRAG0GjtDvzyznzBzDOzQDeniY4Rm5X3hm57cEntd5&#10;Vld6+n+Y8ZEZa3ieP66UxQ7nB+fn4sLvNxI/F7nH6nlQQv66VktWWWWV3rWM65quWznhvPb8EHTq&#10;XNf568K5znMywrOPp+0HnjV5nkjl8ccf7+WXlgnhus69hnxSmxDStoEvZbeLnuFggw02GCH48u67&#10;767kwQcfHJUn/lNdUH/MWOiyxhpr9HyT+hXh+qlwCaj+uG6mfiKvtvqlfhSXculeK+FdxEnzRyhL&#10;qpd7oJOmoW6UL/e8NNyFsq+//vrVvakL2j31xH/SuPAOpOfShx9+uE4xEs83BV+pLvB12ubwsaCu&#10;8LcL/kz9hBAXm/BFmgbhuUS4fRJvKzn9em5xIS51IEl1Ula1yzXXXLPXbiU8qygu9d/Wbgj3vBB0&#10;zJs3b4Qw843SY2N67pHnrFmzKqEtpDqpc4H9aZlpk20242f50cXPu6ayKpzrRuorbOPcRmgnqd2I&#10;0lOXOl/9vFW4hLKqLdNupF+y2mqax2HY/202ETe1Bzu6SJ8d5Sv0c91Ozw+E8lCXxGEmvlTWXnvt&#10;qq7QPXfu3FHCtZVwfO7llZBH2m64V3ShNoJetTEJ1w3PP60f3oGUnnMt9Qmi8Fw8ypr63+97LJ2c&#10;2uRCudUWJPRXyOfcl7zuJW11PFUGowAdrExH2DRloWAQiXrQeHBPB7Gw5A+dvyz/wxeEPEjyAPu7&#10;Up45G4vi8/X/YDR0hjv6YXisdPfotZL78TdFcdK4TcdFNty2W9Nn4lXk4joKT+L1dDSkH2VDQzwn&#10;q9O228Iby+TbIncspYwzqgxOEpYrrx9rtC9HHa4faSHVr/30f8p4w9PjTeFNNKWrGKOuvmjSoeNN&#10;eTaEZ7E4afpp9NjZp1ij9INvO03Ha4auL/VlluoZWrU8vnUpPyt3FgwfGwEzo+RYu0xTph3yNzR+&#10;gCzRrCgVi3gtXCzQiXN+aet5w7s9cv512sJb/F3VWxLu7XOxhLeh8JZ4rfrK/bGE58ilcYYOrTeE&#10;wuv/benTsKb93nHyyqQfkc63a1K9oum4aNVvx7rCm+ila0jj4ZWfLXxEnk59PGsT1NvL5HvPg6kI&#10;7xgMKKNznPcXBjFp0MhYZ46hw/2sUtDFuwyDWFI+UgrX8n1LqZeBC4Kxs++++1adZ1384Q9/mFLT&#10;XR96aHpbzvOLX/yi90PEVICy/uhHPyr+z//5P9VU6N/+to23DoJgIHnFK15RdWJ3ccstt8SyCMGS&#10;gCUv6cNnEDbwbEyfCs/H4xm8gz6e2flNgJnZeVZ3eG5/4/Bm8cFSlshMhEEQBEEQBBOZqTQYBZiO&#10;kBHJdObysKmBKYxeZgQ0Uxjyta138PIQyXEGqSBHlQI8pJKGB0keYP3HQHTHV57N0Mk9HjJfUFej&#10;z8fI068tiqE1StEMAyVP71Duv2J4e+joUppmNzA0AwD/mV7/6UVYNmjEj80dDP1rKVuXskyZ5wnl&#10;f73F+49aOepw7PSlAQB/PP2eesd4+p1lWFk+7Hs6/dIbfV12t9jUlJ66QJwq/0+X/8s6U3iVvv5h&#10;3mdjyIZn7O/RYqMz9G/DOkfVNbOiMMNASZUndPmlJlcXztDXy/BkKk9vt/1S+e0T9TZ1nVsqpgQ/&#10;jQjP5OVtxe3vtRXCjyn/46u6Lqrw0v9pO/fw8dClf6x4O4Kntyyl6/Ne99H1pY4X1tslPXtoIzXT&#10;PlZvOLfX/1PUntyupNduiIEsLW1okSnrs9euO5jGD51fHt5uozqXWuqK9tW7rtVkr1vjOBfGAjbq&#10;utHVVke0xfoekzI0q97IMLRi/R9fkzbxeS7/pnrp5e+ziyRtu184r7tghpVp47gXO9VMMz67XI3y&#10;H3FdaqLPduroupHTX7WvftoYM6PQnq3Nqq57+jv83xU+5WEQczqQeZBh4AizofCOAbyv7FFKH9fX&#10;RhhconeVY+v/Kbz/fHh4s3pWXyJfbgaDDwNR+v3q/dRTT623Bp/NN9+82HLLzJjlBAZnsFzPoMNX&#10;d2effXbxwQ9+sDjrrLN6XxyyTv+1115bbQdBMJjwBfGRRx5Z7+VZZ511ije+8Y3FZpvRhRssQRhI&#10;sVhnxJvg8I7Mkpd6LqZfnz4fPjgdD/hOH+TwzP614c1RMMiFvIDfEJbYkj1BEARBEAQTkak2GAXo&#10;aKUzl4dN5uDiC9Suaa45zgNrOlCF6faYbYWvCAUPn7mvDYNmLq7/d+G+XxTeUBRDe5X/fzi8W1G+&#10;FAzVvaZDf1/KCcPbjaxdxqlfOPg/jSn/+/vcLQ9rlPYBAzIKbGPqyNeW+fLjnX4s3K60pe2HM4WX&#10;do764XDL8tgnynD0Ov9cHmNkPz+U8b9m6DmlfK9M0/IDGkvXTKsHaaS0pZ9WnpvICMp40xjswDIG&#10;+Lk876r0pd3VwCHrsa3SWnhFYr8zpAFmXTD7CT7Hd1bXQ6WPpukHG/2YyY+TVrZqCYccubqoqeq6&#10;bIvFIdVuRaWnq20mUOf4bZoGG+GT8hzIgu/qcH4Ertp1ircVt19thfAPl9ul/6mHXl2qHRnZuh4D&#10;I9Jn9I+Zsh35QLRpfEH+ueHtJvBR7wf760tRm4P6vB7abfg/TDul3nCaZkbR+cMSHiL9hIy1h/sY&#10;PDdeqnOMuuzzh/7/9V/1RgPVoD/Opba6+t+lyKciOVeqesot+7I4setGV1sdEc755e2gZtpbra0Y&#10;T3OecX3TdRGfJ9elXP7TmgZncI8jrPYx+tMlfPplGtehLtBPOxwn1UAUru3lta267hm9/PFn03VL&#10;MGBnrAOzdN1I9DM4qLpuZgYVjeKeUvYt4zJItB541qvrUn91rOVXxfQeFmTgHEGmAnRos0wO9x/Q&#10;QJRFmWKde5EGgjMAv23AvC8NxmCYhmeUIGhn9913r6Z27eK2224rrrzyynpv8DnggAOqKYa7OPfc&#10;c4v77ruv3hs8LrjgguIjH/lIcfLJJ2dngYnZUYJg8Nlll12qpQ1SmBL8qKOOKt7xjncUm2wylcYi&#10;P2swMGKL4c2Bhz59+jYEg0MWtf/+C6VolnT0tfVb/6L+D9zoptIgoCAIgiAIpjhTcTDK4obZVrYv&#10;heV8+IKaYfvjHVE9FWDU/USAHzHp7C/hx1F+RHKmMZggHZhhVD/s1ekZ3DTeH/qAfMivE34Q2K+M&#10;X+bLF/FDDIYqGeKH21VLHXx93aKnKxx8uZkefNmd/nBc/6A6NHf4f46sLtFH+pQqLj/6kVbp+UGF&#10;wQLpNJiElzYP8aNLF/xo2+cPmPh81GwED5RS95gqvPJ1/SM2jFouowt+dGPwUDJIYYgBVGlZu2Dw&#10;Sj9+KOnZyY9gbyn31cYztLWVql6grqdJw3+W4p0TJdPKttF6LcBH/NCHz64u49cDQ0ZcV3Yv93PL&#10;89RMaxqMUqPzb6hsa6PORc4LfjBnZoYlQHUOkafPsrEItF4XDAZ5jRp441BPPxrenCwMfan8o7Yi&#10;8C0DLiiLX7fK69LQhuX/JkrfVD5qgnOZgU/o53739VKWFOQ11uuSUV3XPl6XG9+Mc9BBtfxNfV9c&#10;ZKiL8n7T1z2KsjMg5y+l1O27V9cMKOu6bo/nuj7V2LP+P+gsiYEo6PRBrMxg1QYd6MwEKTRTyiLB&#10;mrESh/WWgbWG26SNtvBceuUJbPs+pPvA4AHFzYXnjjm+pm8aN7VR+xJ81pS34jietokmfeDpWU9Y&#10;a/7qmK8nLTyN4Kt3lmHoh5/97GfVGtjkg162td8mnm9OusiV33E/SVh3mfYgycWR5OBH1m222abe&#10;a4ZZQhZ11pjUFnzi/hsPXf5tKren+4//+I/iM5/5TOtgmxtvvLG4/PJnXl+k1/X7eaUBPp4PZVRb&#10;9eOSLjwvtnNla9OnNE1pc8cc7KYdaMaYRQUb2+xJ8bgev6m8IpfGj1EvnN/p8TY8nvL3Y4hgOz0/&#10;HR1zyZ3LjvL0cjfFER4ue5SPSNM4skPx07i+lj5x+tUlfY7SNqXPkabxfR3rgjL47CgrrrhiccQR&#10;RxTHH398sf32248o35K8bk1xeE782+HNgWdJDEShj/bVw5sVF9X/m+D3A57vgQEsXR9bjInc+T0W&#10;/FxpEr+vcg6n4tc7v+61SRseTp66L0q4n8g24uq6gfQD6T2Ni8qjMruQn1D+LoLrVmozktMJyy23&#10;XCXkv3DhwhFCOvdzDve7rpsS7PLwHB6O4FO3Wfm7eD0qrqdxfeMB3al/XSib+xFReRFIbU7rmTSK&#10;2wZl4B0HScFOhaE35wuRKxO4XWk44r6U3130DuVCvkozXtDdlCciv0tS/8svLmqXHtfF9acQrrwo&#10;44IFC0YI76/uS4R69rpYdtllR4nb0wY2ua1pfLfdxcvseXmcVK8LqC5dXJ/8IuGYt/2c3lwa1+/2&#10;IeDXpZwvFxXs8nJJUttdQPWd2izBXtqMtw0J7VJ+aso7p7MNwtXmyYP+FZennnqqjjkc1+tK0m9e&#10;jvslV7/SnfoA4bjbl4uT6kuljfFfiQKHjlt+SGDGlcU1e8egslL9/9mAWUHKq9MFuxfF/ym3N3ln&#10;Udy+UVFc9dOiOL8M+ukBRbFh+fJw/0uK4twHSrGvQ4d2Kv/w9bZ+CP56efr8y/BmNRPAJ4e3q5lH&#10;tq7jG9WP/PyorfQlWoaCH6+G+NEwCXeqGTHuKS9N/CjBgAy+mteP278ow/WjpAYT/L/yWFnWaWX5&#10;RszKofCS6jg/fNbhQ5eUf1gGAvsPLkVP7/wwwsCKNcpjmoHhN6VuBmDx45t+OLTwaiaIcnsIW9lX&#10;HqXOIQZvWXpIwyuxt4cqvIxbpTm7FE//sXL7M+V/t+/a8tjLyv+1j6r0bt++pVBXgP80sEf2CX7w&#10;NZ+ht/I9PlL6j5d51eVQeDVA4ehSVJ/24+qotlSibfmB2S4q+xP/TDu8FF5wPb3rUTyWmqL+saG8&#10;NqmtgsqjtlptK99XlNsMani4TFu3tSGb3UbxvK1A5VcGRKitqK7qQSm9cLbRwcwPqqsSD08HIIxo&#10;Cxo0ZOlHtRV87W3B4Rx7vPxf3vty+U9jQMA7qkPDbUGzJaXnTU21FIrOS3yGv9TmdF5THuxmKtgm&#10;mgajaEYU1XGpm4FOo2BWCvlmcUOetMVkvnQfoONtSVSzfdT0rovyZ1neEX608F5dlhfl6rpm18UR&#10;4WU9TftxvZ0h1V+d895Wbi2F2a1a2mKvvdMWSGvXjZ7+prZWUsWx8Gn3llK3lV56zpW9S7mh3Pbr&#10;Fl9Nvb2UEuVfbeMLfIJvaFPlfk8XPqztYxYZ+WfaQaVw3SjppVeamuq6ZOlh1HWppFdXfo8ryzft&#10;guFNhVfb9bncawtel5a+uq5xrVBbK9tz1z10VHhp4xD+YAk14ln4qLa4T/n/H0tRWyipyuhtobzP&#10;jLpHNV13flYKdnFdLK+X3P96dU1d6h5VQpo/71peKsvrw//P3n/A3VKVZ//4HCRwgEM99CYgFgSx&#10;oIIoVUEFG6IGjfqKJZbkb8kPC6J5Q2KJJUaNUaPJa4sxoqggSBUFhNgbICoKSO9wKFKinv/6zp5r&#10;n2uvZ83MfsqB8+zn/n4+1/PMntXuda81s2dmr1lr9XSO5hrkTckmrkfuSNsPSftuvn9VvTaJc/hE&#10;waut+HE64qEx19ea1WPS8YEowAPy2QxEgXR+Gb6tCcxC1MePm/+A72c9kJybWEkPCkA3wNyw+g1t&#10;rjb6wpWv4zfdPCjhga/f2PPAReGCeIsXL65VegjgeZZYf/31qw033LAW+YuS/dqH5DPy1cNpL1/x&#10;3Kee3vcL2elyvC2uvPLK6ne/+139IEL7eOjEAz6ELaT3NF7mnnvuWW277bbNp3auv/766tvf/nZd&#10;1zvuuGP4IFEPQNqkB6xtKtXfUbu1oXD8rvZfa6216mWIkNqkTfIvUrvhv7333ruzXHHOOedUl112&#10;WfNp+vDQS7bgC3zi/ut7UFSira2FHwulvooe/Wg/zbXDrCnqY8rX8+e4YnAPkr/dPu+revDs6rO/&#10;tN1WpxKeXulK+6CUP8fAsmXLalGvPLwPL0vt7+e3vry8/yiN51XyHyid50865cVxTd0I1z4/L5Zw&#10;W4DyPU9Pz+f8+PRwz0vSd4HL03i/wm7KLvnX/eK+5tyh8wblt6UBpSvVGan8JUuWVBtssEEtbCnl&#10;JYivvNhG3j59x3UJT1M6F/flo3oy6OThD3949bSnPa0epPaMZzyjrtt66603PL6Jq/MW5Pb30dZ+&#10;EwbXaqVr6S4xcJ5rT79OnFRYEscHojDa8e2DzVmRrzXFYJM+vt/8h8IytTODfu3nrRLq/23HgJ+X&#10;SuK7VN+rfF533XVHxLGrc53EdZOuoUriXCfcPsnrxLlG34sS3yeyj7g6L6JxuPXWW0fSSFxjUCe+&#10;H1RnF+cj7MNmle/ivAMlmyVmhnMB182Ic+Dll18+optuuqnejxi8l0P95Xfs1nlTwi6F4/scTy9R&#10;R9lLvfM2xw59v+CLG2+8cUS33XbbMK9SmU6p/RF25f514eO8fbgGVDjkdvt3DJ9Jg4/6oD8z8+NG&#10;G7HQwijYShii/3hbI3zRVSf2ySbS5+GAvxH+lN8l0lNGLuqmNCrf1fd9SLvQdnl5Eund98j9j12b&#10;b775iPBf3jddnIuUP305h3CVhW/PO++8Ef3mN78Z+lKizdUWHG9bbrnliIgjezjXlXwlldqPY17h&#10;+ETnOKl0TCL6r+rK+TDP10UZOp4k8vb8vB0Q193q9/SDPM/S8UMa5U+fl30S9bviiitqXXvttVN8&#10;yTHguO8QfaoP7PJ6Sbn9LvoF7Uj/ym1GlM15iT7gfUMinfxUKpt+keeZ98+8rrSpzgtLly6trr76&#10;6hHhP4+vtnK1lSU8PaJ93C95+3J8Km+/n5A4Vty+kp88v5Kv9B1YovtKJQgmC34USme8fb5dVf+w&#10;X1Vdsv3gt96H/6aqNks3AWtvku7F9kz/0x3/+zauqoc2P0jWywbwg8iS9JXHj5ebp2zOIWQF9Q+J&#10;hPOQf8ekFF/LDdT/GRTAwIYmfY1mjeBHfQYy5eENmuq/HqDQDO5YxBI4Rw+26zX9083kcn4sZvkh&#10;rvAOT+GprvXMGv+S/h+axA0XywVg5+OT9LpdE17dlcTACn5ITDYNl+Zg2k6Wh0jby09LenCK870k&#10;DcDgR/eXpv8eTjmkS3nWgwOYvYRw8ky2evpSeF2fpvxheII0dVpLX/+ICV7+KUm0d6Kum/Jvwmn4&#10;uq34YRLf8wOjl5+olxnCF6l8tSU+r+vGj51N+kUMBGgYhtNOn07bzGTDj6LMnpIY9qXUxt7WmkWF&#10;GQLq+D9NaRv7mW2pnjkgMayrpedH6XoASULpl1M27c//cwZhMOyL1lfr+E3+9Y/b/PBkfc0HMJX6&#10;Cv7Er/ivbnP98N60lYfXP6Crrk1bjKRnvwZWCe8LNuvBsC09nLT/X7OtcIP0i3gT5cYV4Xn5tY9J&#10;T54cB/iENksM+5JoBlfUvlI/+GX63AwiWcSP1PQH8tTx0rC8iQOLOE7k7xK6kktxfHDQENqrOV+t&#10;DOq+iB+M4Qwnft5zUl+r/WXhzAA1PG+pL3n6dP5SW9Z9iXOjnxftvDQ8FtrI898lyfpKlc7/9YwD&#10;6dgh/7wvFM9LDEYgr5RnvfwK/Y3wUl9TX8nCh31F6dO5YRHLOyX8vFWflygT+5ryl6d+UPuCJyvp&#10;c708WOpXw/OGnZfqZXNos1TelPMG6VV+YnhesvQw5bzkbWXfcfUMLPRvDwd9x30y7ccf3paW3tty&#10;2NcsfHjeakk//I5kQNi/JuE3ty/9H+kL6bueB7bqC7UfSG99YeQ7SuFsqy1pD/VFzu+MaOWcl9qk&#10;/g5I1G2NTZrBp+lLa+4+aNom+XCCnzVT+l9cUVWPva6qPvy7lG78p+yrLrxt+dGkm5JY0vLsaQon&#10;+duGk8ybkvwXWmYnmYsZc/hOdK5q/neRL5/5vOZ/EEwblloYh9NOO61+mLEQ4KHP4x73uOZTN8cc&#10;c0yzNTmwhNN229llcAs8/GK5oiAIJpsjjzyyniGFHz2CacEAFK4VGfnD/VPpWrpLH08ab3Tg/Ib7&#10;kXztt5cnzfZFUvJ99WCzxpfv78K/2BgIxECZIAiCIAiCiScGo4wHF/k8SGfkeDBx8OPRH/84GG/B&#10;73+M2Wh+ax/ADdqRSbw1kCIwwKDEIn68JDG/LBFfN3bEf0USYU163hhfrv7Ej/oUaOEjEI/0Bj+Q&#10;L+IHwMRq/OjIzRU/iPFmNgNSHN7uxjZ+5KMM8ueHPfLkxzKFJxalG9L6R/HmLYFFWyfxmRtV/jPD&#10;RhN3yHOTWKKKGSeacPIgrxp+CEllkFcNM8k4pfAmTr2vCe+lzT4+k97CFzUNvSi1Ue172iCzbzk/&#10;YBKGn5q2XJT8Xs92QRs36Z1hONspzzo9c5RrBgf1JdKn/lS3NT+s0h4JZgjgR9QRdm/2O56evoT/&#10;E8X0DvFTfWq76Qvkk+IP88fOzH8MOPmTflwu9ZUjkvArbc5ntbsgfhM+PBYYOKW28nB+xOVXWn40&#10;Tz5ZzrnX+wKDg4jj6T2c/A9JIi+FO0pvfXWk/IZhX+A44MEOMJiBuE1f/FOKU//ondPMIKJBF4tS&#10;+2jWiBFUhijNjkLf8P+pP9VLkeRoIMy9SfJjvcSY9yWD2T7wl4f7eUt9aSQ9x0aqK/4f9iXCdF60&#10;81Ivnj955ecVQf4c/xw33hfazksprM6TfoxNxG36Ev2Vflu3F3lhg4WPoPQt1OelT6b/avtU9iKO&#10;8+bcVZ/zaXcGs+i4x4cprLav8CN27UOlb8qvB04RX+cl0mMr5WbnpbbvuEXNkh4jbW3fcczMUudF&#10;mNrSvyNLeDjxsbctvX9HJj8tvyX9d/vyvvi7JAbgNX1tJH/1BUfhbecd0LImqV3qgUAFFPfq/zdM&#10;PnIauI3v6JT/AQyWmQQ4f1+UxEPahfDG5WzAV6nvjfDW5v9sYDaa/DgbZynRfMDKQhkQFKwEdtpp&#10;p2qXXbiE6oY3984666zm0+Szxx571INS+vjFL35Ra9J40Yte1Gx1c/zxxw/fFg6CIAiGcL/Cc4q4&#10;RuvnX5P8XoTleWY78yBwj+mM+0wmn/KMmT2DIAiCIAgmnhiMMh5cqPIGNWuu84ZnMHP63mbvovTD&#10;7yxZzgCO/6yq+y+rqivOrKoPpnbeJd3UHfKGqjq2mRaeZQP0tjpL8iznh7gCLM2i5VCIXy83wHbK&#10;s/5hNTFM/1dJzY+Fw0EbCc+/fts74emH8IOisejzzcYX03Y2Q0L91r1+qCN8SdLbU1lNOR5e/wDK&#10;IAfe8H5+sqUptx68kajT6Fe0hjo9Pwaub+HMyEFecMggTj1AhR9387mMC+G1VH4TPg4l+6ib0ns4&#10;bVXPFpPgB3IvX8uJMLjH2xLq2S4Snt5ReN1mKd+6PdTW3pdIn3xdv3Wf/AX1DAH8iOp8qdmfofT1&#10;D/bNW/vF9Ib6EnarrxJ/mH/yz8gP9Yn6GGl+nK39mPcV60ug+g9J/h6GPzeF45fEsC0svJ75hB/Z&#10;+SGbpZ62S/GtL7DUhWZzUPqRvlLKP8GxxI/udfpmdpVS+WLYF5qZEWi/uh2tL9WDD9THnQua9Bp0&#10;kVjOrAkZU2Y4KeTFkjzLr0gben00bS+/f7PtjPsWzhwwPC+x7EjqdyN9yVBfGQm381YpXMda3ef4&#10;rGMttRHnxfy8JFg6RQMfhm2t/M8fpJlyXjHq/DmOvC90nZfIkzyaQVzDvpTKrftt6r/eV7wvCk/f&#10;xqJTU35NmZSNjdhah+mcn/Djvj4vJJ+WBkDhw2H6pnx8Pe55qe07rp4VJDHS1v4dR/rkDxi2ZXZe&#10;zfHw0ndoW/giBqKckP57eKkv3j0Ir/uanzfI376TawrnlbwvaYas+pxRGAgE6ksbp+uNp36mql7+&#10;pGTGTenSJu1D6yabyf8zHPOTAIMbYxDKeOQDUXhIPs6gkT4e2/wX6RgYi7zsByQxsCUIZsSzn/3s&#10;ejrjPliqh0EpCwGmVH7qUzu+Bo1JnB3lYQ97WLXzzjs3n9phGuWTTmJSsyAIgqCBazJmDwz64Rly&#10;PmCnWWJ91uzd/Bc/av73kd/rHdj8D4IgCIIgmGhiMMr4MCDlH5N4w5Op8YNVg9k+seQHqz9U1br/&#10;W1VbXZI+f7uqlt5SVa/9aVVdfuogCj9qjZB/Fs2PUkLp9CPWEPZvnfY3Pz4MB22IFL78Zem/3irP&#10;0yempGl+NK8HVegHdGNoi8JbbHXqH9VUjpW3iFklMhZd32wkCF90d/MhMbQ/5TH8cd9oC1f5pfp3&#10;kduX120k3MOsfGYDWaTlRBIl/9S07RcpT2aDqGevSUzJh7oxc4b9EDUljvlyCin9Is5NzIjT0Gpr&#10;YuhLi+PxV2OwgwamCAZVsMRFQ7EOHbi/87R1X8nbix/Zf5lsYakpDexp+sJyzQDUoLTDvlLIfzkP&#10;Hxg0kY7rOr1RKr/G+gIsama2GckfnzAYKIcfvlN6sTylWVT6AVAzXrSwXIPK8K/iYlNhZhRfKmpl&#10;4uelenAFy0Pl/cGo/WXh+XkrD4fSvppmn9p6SDqX1kvrXJr+09bJvuFgFtIw2MLbMk/fsOjaJOsL&#10;neclz7+h7kupv9Jv66WasjqU+lkep8jyFK8pHxuHmE0wkhfbWXhNbhOfk6bYQd1L56XsWFe6oX88&#10;H/uOg5HzuNLl5WYM88/KzdNPCZe/LP962z6D9nk8GPFzYkp405atfemPzUZO05cWJ+2W+uuyb1bV&#10;GrdW1efS+Rut3th9R/vimvMHpptmAIPDoLlTkhg8Oa4YlMHSapMMD8mbwc9DsgHHM2bb5r+YzXTk&#10;Wzb/g2DabLPNNvVMIH2wPvUpp3CaWBiwXM2mm27afGrnsssuq84555zm0+Tw/Oc/v9nq5hvf+EZ1&#10;663p6zIIggUN68+zdNdnP/vZZs+ChXvyHJ43MFNj6Xq6TZrZcZJ5W/NfUOe5GPAN+UDtZc3/6ZLf&#10;MwVBEARBEEwkC20wCms68tCXt/xZm306YgDKW5KAqbPjDcGZk/8w2/9aVDszmV6RH3yS6kEZzY8/&#10;vq1w0MwHeXg+4KMtfDhzQhbObBZTfkAThG+cwvdrT9+W/yJ+JPVZGBS3L9zxfc32MI/E8DM028t5&#10;QthM614Kd0rh9edmX194ia70ymNa4VpOxPeX+oLR1le0RE9reNMXiuH8eNcs39KWns8+cGYk3FD6&#10;Okzh6X8dPzEMx14Lr5hhgYERPiDCwpV+iIUTNp1wlsyqf9wthfM/hdVxGvLw4edmX73Nj+rpWKoH&#10;ECi9hfemT6qXX/IBH/iDJX9Kv5g0s2EM+U5K3+Q3wlbN/zY0dzvnicb3i1heJJ9RJbG8tMTPyqA5&#10;LwEzUNSzo3RhvpR/R7Yl0D7flnI8nFljmO3ixKREbR8DjxSO2ugJH+aR05NO4Z6e7frzOFg6MZK+&#10;Cc/zz9O0Uog7kp7/2XlphBQuW9rOK1PSe7jRd14a0hLel/8QD7fz6jAvC+fzsHxtSzljhg/jJIaf&#10;DQ//w/KB5jX5mhwsMcVybyx59N5p6DVJD0y6F2d/utd5QfNfcI08F1OHw/7N/5mQX6vv2fyfEYsW&#10;LWq2BixfvryW4Acmyffn8SDPCxQvj+955mFQyqtkK/ukmeDpPQ+3S3L++Mc/1mJWEQm60kDbfmir&#10;g9J4W/zZn/1ZtcYaa4yk6atHG8985jPr/Pr47ne/W1133XUjdrjkEyR7vXzXuLT5pARt4D7oU879&#10;7ne/oVZfffV61phxOO6446r//d//LebpeNluq/tFvvR9CPJ9kmC7K30Xebztttuu2muvvZpP7VBv&#10;6p9DvXLIX/bRR/7whz/Ucpsd2SSBfNaWv1QKL+2bKfQPabb5ev268Pq1QVjuS/kXyXdus2+rTjqf&#10;zYTcPtmMdK7Mj1XRtk+UwslX9RN94W14OuH2i1I8RzYqXld694X8zzlI+zxuH3k5OW3h+X4vk/3y&#10;n+J4O6Kf/OQn1dFHH1194QtfqGfRuvji8niCtrrk5c9zdmv+A4O2OZE+Jonn3KXr6TYRn2cakwrP&#10;7PMB33M5kinPe1wubP47K2EW8Knkx12fdFxK4Ncx+XGKdE6R8n0lPLxkA9cBiO/zPBy87NzePrjO&#10;VXqX8lIZbRCvBOmw169bXbDmmmuOiHMzA7MRaUt2SW3lKn9s97aSHPJwgXwtkZenL6WRzcQv2Tou&#10;+Mzbz5Wj9pdysE0263vPhV26RqSO/C+V00XJF3feeWete+65Z4ofvEzK4r7IhV1OKb2jtpbwQ24T&#10;UrrcZy7s4X9eHpIf2VZ7uEiXQ7nyNWlLaXw7LxMJwuU3l/e7tdZaa0QcT96PET7ieJfcHtnhfssh&#10;vE9uf94+lOH5u9yGEh43L5N0qiN+kd/d/25Dnj7PH3k9kPsRkZd8zWyfJbwMlS+p3C6Il7c5+0Ru&#10;oyT7vTyJ+ssneZ2Vrg+vlyTIo+R/zgcI36mtXR4/twm5/XkYNpds8nrnkA67JB1LErbKHs5Nnpck&#10;2ynL7Zcoo432kMmDC22W2JmrKcMZSc4FfDB9aAdmmBHj+pI29OkoeVDOTdc48IM6N1rrp1PH5qnr&#10;NwNBtL2cb31+tL5hjHB+iOaHWH5QSmcdjrDW8EJef+KN8RSPWQKG6fdN+r/pdLpfE57CWm3pyZ//&#10;etu7FP6nT6X/yR+LPm1prPze/JsfyfP8RSl8OctXfCvlv305HPryH4b/3eDzovT/TylPBmIs+vY0&#10;0o8TnlRvl8KtrYvle7i39QzCnVJ4X18stTUM8yq0dZ0+7ffw5R9Ln1+etlP7LWIGikL6P12S/qf+&#10;MxJuvp5t+Ih9+I14hXAYxk32LU9XRvWMLzNJ775s2rr+ETvZyiwri76Z/u+T8j98NHzY118yNbzu&#10;K6mtlrP0zynt4dUjk36Stlkq5YVJnO8YcHFwirNHEm3t+f9v2nfAivRTwrP8xwr385L3pTHDwdui&#10;87zSE97alx+Stn/ZpE/Ux0Upfz9vlPraNMKH+/y8VgiHYVzv642vR/pKKf8nNOF/lv7PsK+W+uIw&#10;jdvv6UvnJU/f11aF9CPh0zkvzaAv9fVFp5S+19d9bd0X7n2h0NfWP3sQvqz/F7pVFwZxa2YcZjdh&#10;UMlsYBAhbxtO2nU3g+TTsTKCXxPzYDodTyMznJyblM9g1sbJSf6gfDr3LrNJK85cvHjx3h/+8Ier&#10;Cy+8sH6AAMwEwU0vbLjhhvX2HXfckY7WdLgmeHikm1elUbwcDVpQPCCe0t91VzoNJTbffPP6phg8&#10;rsr1NB7OEiGEu03OuPZzU69wPfQGhXuZa6+99jD8pptuquvn9q277rpDXyjc63f99dfXDwhAeZXq&#10;DMqLWSfIBzwu+ZPXgx70oLpecN555w39ussuu9QPobx+br/sVviXv/zl6tRTm4knO3joQx9avfCF&#10;Lxza53V2+7TffaoyAdv47Gl8W3YpHnhe1Jlt3+d1xZfy27XXXls/YPr9738/3Oe2KB3LEKl9li5d&#10;Wj/gedvb3tb6w6pz2GGHVY973OOG6Wk3bTP7DA8Dr7rqqvoBEih/UPluv4fLVq/rLbfcMvTX+uuv&#10;X8e98cYb63r6PvC6llC5Ho+86a9HHHHEMM82sOnNb35zvbQPNuYoX/ev13X77bev1llnnZH60e46&#10;brTf0+S2AuFq3yVLlgzrrz7k7Y8dyku+om0UTnmyRXFvv/32YVlXX3318Fhbb731ahs5JtW+m222&#10;WV0uKN9Snr7tNmOrfMU+7O+zD2gz/LDxxhsPH0Dzw4vy8nRC+YPq4Om9XM9LePmcl+kvnqdvi9I+&#10;x/P08gW2qX9cccUVddsAxw1+9/y93ehnhHn+pTpx/lC/32CDDab4wm3iXKdzsPzreXIuID4oLy/f&#10;txWXc7WOJa9Lqf3cVm1vsskmdV0B28gDFO42O7LF6+f2e15wwQUXVP/5n/9Z/fa3o+OSd9ppp+rt&#10;b397ve15qV6+j/MCfRY4BvDPr371Kwa30GgrCps/+DUaU0y1LBE6Nj9I4uWOca8v5wvcP/AiqaMv&#10;KgaqMOufD7a+LOn7SePOnDI4qFbAvdu4PpxOWl6+SfeM7fB98LnPfa7+zvJjWce48HCODx0jwvdx&#10;rOq4F6TV904pf/blx73H6yuT8yjnNofvwRtuGNwuEa7vReF1ym1+6Utf2my1wwA3pXeUV8lm8HJL&#10;cA7i3EYe+v5w8OPWW3ObtwLqzvUklPzLdxLnMMAmnTeF7+M8yvdVjr7XsD9vK2zlO9YhPt8rUEpD&#10;e1xzzeBxh8d1VGYfpTqJPA++R2ijfNtRGtqJ7yTH60q/oo2+973vVZ//vK2GXYBZDV/zmsGjjdwm&#10;2k/fVfif49Lx+vE9tOOOvKuzAvcv7a/vWOHhbb7q8nWbn8iL70j8xPVmDrbw3Ura/PiEUr7kxX0y&#10;lGz1fdQrr6vnyf98GVfSXnnllfW2lyVoU503BL7RMVeyyf1bqpPvK4XjJ673gfy5HnJKxw/ktpTa&#10;UPtKdlNXHYP4Yosttqi3BWm45hddfcTRdSn15Nrfoa4bbbRR82lFXIF/dN2Vlw/vf//7e58JvOIV&#10;r6hKLy2orLxMUF8qlSlK6XJK7QterzZ0jhbkwz0dkL7UL7baasW7yrl91IXvEiCu+pgo2VoqJ0fn&#10;avJnFlaHcnT+KtXZ9xG39F3z1re+tTr//PPPTJv7DvasYPQuY3JhunAGMczl2vUznYIvqKqzmv+C&#10;i+txyKcb73+aWUQ/DIG2+VGLH8/q7b7w9J/PTlt4KS9+GOdHujbq8C5bevLnPz9yaVv4tiju68s/&#10;5V3KX8w0vC//Ul7OuOnHCtd2Kdza2imFe1vPJNwphfOfz05fehjmZelH8s/CF2VTuJbSO8Nw87Uz&#10;k/DhPuy5tNkuhMMwbrIPH9fbM0lP3IIvQUv3zJjRO8+p+F0cdeCH6uZ/kXtpqZ7p4m2hvlL0dU+4&#10;MxLezERTp2/aqi+9M5Pw6aTRtve1PoplzqKv5hTzt/Sl85LT11Zt6Yt5FcI9f6cU3pe/Uwovpe/z&#10;tTOTcM/fUfiydCeB5jU+a1Rzvp0V5yWN3iFNBrs3/x3uLvlRgXM6s6Zw7cu+v0xigM/ZSYQxQLuP&#10;xzb/73O4SS2h/dwESw43usi39dlpC/Ny+8JLED+3qQ+Vg5Q//11C8RxPz4NSbvTztKV0Ant5IIFK&#10;8bx8bbv/XSpT+SDtk0D/wePmHHTQQWM9APrFL35RXXrppcN8sEV14oEbfkGyU3G0LYF/1r5xKdVP&#10;9UY8iPPPJeWQhgeFSOEveEE+QVKZ448/fuRHmLwc1VG+yCGsZNN0UN6l/HNkTy6BLfyg/eQn979c&#10;Tnlf//rXx7Jf5cg3SuM2SKqLPjseT5T2OePYNy70FVeO1w97utqky2ZH8VBbXTgOOf48v750vo+6&#10;yO4SnlcJpcvTe5o8/1KeHp7nJfI0oLh5/n7ezSGuVMrTKeXvaL/7kfy8L+d4Xt6nlB767MpR/DyN&#10;73fluE0g+wU/rLzvfe+rZ0PJB6IAg1x/+MMVk7h5/VVeqey83HnKV5v/0DzrmBU8V53t8uerIgc2&#10;/wUdhgEqXEfzgqQGojwqiWtsfjOgsxHWNxP6w5v/qyylvs7xkB8ruRQOfr7IzxulMK5tSvtFySb2&#10;qUykazyJ6z7ZpvguUFrFmS5evuc1Tn7EwcZc+k4ABpXkwldc07mor/uNH41d7FO++r5xgcfPyX2X&#10;+5p6e3pJ8YHBCC7SKR51ylE6kdtMmaoP2yXyPMbB/cd2XldvK+zwQZnjwj2ay32BcrCD+yBUGpQg&#10;P0slvH+Oi/vb+4/7nbq3Hb/YojJLAq83Ii+3Vdu+z8vw/CRvo7z9sNvLKoXjYxfHnfLDBi+/ZEcJ&#10;t18+c7lP8/ZECneRl8KxIYf9KhcxyMLFuYP+K7nfEGX05e8+kDy9t63kcd0+ydPPhJJd+LgtTFLb&#10;lcJQV/s6iperhPs374v4QD4hff5dQN90+xhs5CIP72O5PeOo1H5eRim8lI8EHlf1d3WxUAajfLj5&#10;P1dwEfvlwWYwA05r/otxlzzKB62sAotns5zLbFD65fwIOBc3kuNwTSov+9FspZfPD29z9GM5tg/t&#10;TzbXtt9X3NflG8W+WGjrGcFsGZz3Cj+gDqF9V2b4fY219XLs5I2k2dAzGIUZXYakshcxiwW/QIwO&#10;s13BXLTzqsws+/LIeaPQ16YVLohD3EQxvA31pZ70yy9Pf04YbE+Llvyn9BEL76OYfqakfMb11Yy+&#10;Yy3/2X5HlyDvLvv7wkco9LWJgGVmNCBl3AHHXTA4Y7Zvfa6KPL757/x5EssE8qoUr10xG8lRzWdm&#10;mQHWlueBOQ/Lu5jLQfgzggdzf/mXf1l94AMfqP7lX/6l1n//93/XM2Sgz372s9VnPvOZegkO3Qzr&#10;Bhf0kEYPMtoeZigsD+eGnRvktnBu+HUDXUJpFA/14WUpnR40IC+LhxLEczw9byEx+wv5KL3S5OkE&#10;D4b1cKr0AEg+QdrmIUf+QBURlpfJQy7ZkueDPK63JfBW3d5779186uaUU04Z5uMPvXkziDcZEQ/f&#10;6DPYqv7jfcW3pemg9vP6eVv6dklKg9TuvK3F25mI/IGZYB7xiP6VEmjT0047bSRfSX73Onu/Vbjv&#10;mwn0FfmaPHPa+oLkKO6hhx5a940+zj///OqXv/zlMH+X/OtleV+lL3pYLvnN+6zbL3xf3r/B/dv3&#10;IK4P7MYvqJSn+xr78zbxcNW/ZLPj9aMspfdyedNOs5OItnSS26J28XDPX3m12Vo6LlU/xOc8fw+X&#10;fZ7et6W2Oimup8H3OkcRP8f7IuR5ev1L9SuFe57Ymh+XbfUjPn1KP4a5Taivjwj3j6fx/aVw4ccK&#10;cWQ/XHTRRdUb3vCG6gc/YMKOdr70pS/VvvH09Es+c0y89rWvrf7iL/6ieuUrX1lvo8MPP7weAMgg&#10;l8QKx84veBbN8jzQ94LLOHCdOVdLRK4q8JruowebQ/jMtTGDVHzpUC1XJJ8yizfPvroGnIxOs3Af&#10;w2waBx54YHXAAQfUg7jQP/7jP1bvfOc7a5111uB9UD9X6Fhx6bsEEVffQRKzeei8gbimceXxEddK&#10;ws97ko5hxPWcrvEkZqxQOHj5iPObbMb+maD0uSiT81duM6JcoExsLInvBOCt91y8PX/55ZePiNnn&#10;5DfCeXPdxX591+Ar+UXivMqsY4i350t2y2/4Pfc1+eZlapYrRBm/+93vRsS9isfNy/PvH+zLbcZ/&#10;XidPK8nXTqkvueh3sot+m9cVqZ1oa2YBKM0KkqPvLmxntgMXMwq6/3OwiSUq0ZZbbjnFZiRfEzcP&#10;o2z1Tb8GGwfsJY3uEV3kR91pP/U/F/aoXG87CeRrif6rNH6fJtHuyp/rkTxPbFX7MCsKvnVxLSpf&#10;YzfHjot022677YhoY+VJf8vPX26HrqUczgVuPz5zURf5lHtUtaVEG6qvuzxuqd3p6yqXev/6178e&#10;EbNaUDfEbCWqo4Q9XflzfKktJOIqPTbm7Uv/Vlz8Jvsk2lzp+2boaANb3SbEsSy78zCkNix9fyHS&#10;q43dB5KfaxTPRb6ldPIv23lf1IyQiH7Dse9ihlvZRx48+3Exww99HNFPS3Z1CZvz9qO/Kn9s1LEk&#10;0Y9Keblo2xe/+MXVi170ourpT3/6FHHf3sZCGIzCBSQPbQUXlUw1LfHGf74vF3G4MD04iYtUloa5&#10;MSmYGfjOZ1oYd61NX5KHEevfGGzel6zGUhqzQOlXS0fpai8abK9sVjsyKfshfWWXz5vsqx3QfJgl&#10;q318oHo72Yzt9xX3dflOqS+W2nomMAvBaun408wJJWjflRl+XzPS1snOrtmNxoHBJV0s8hlQmh+2&#10;mTlhUbMczUJjtn155LxR6GvTCRfEIS6UwttQX+pLv9rvkg5pPkyDYv7Jd/jQ8fA+SulnynTacibf&#10;sZ7/bL+jS/S1dV+4U+prEwMDKbh25gHv1Hkbpwd5jDMTyHzD1/wH7kcYdNI28AafakAK8LC8b0DK&#10;fQo31J/4xCeqN77xjfUPS4gHIj/+8Y9rnXvuudU555xTL/0SLAx23333+iFIHzzgXkj94nnPe17x&#10;YXvOmWeeWT+EnSR4sPaMZzyj+dRN3/TpQRDMf1gajh+O+uDH27PPZsK4MvyAk8PyPsccc0z193//&#10;93wcb+TNqgfPU1nGF17S/J8NzBayys/0MU12av47PM/nWrq0DA+DcfZL0oAUBq18K2le+GWzzTar&#10;lzxgSauTTjppqBNPPLEWA7yCIAiCIAjmgptv1uXSKAxO4Xpk1113bfZMZSEMRvGLUNbTZECDRkCj&#10;v0pisMp/2L5cPABn8MOLkyZtxPh9xUea/4J18fvwke3va/4HQRDMQ+rZEzreZFq+epJe7bii+Z+o&#10;Z2UJgiBY1eFBLw914WXN/5nysKT+XyXmH/kgnXGWn3x7kt/5MSBlnGvoIFgl4I2hcWdHYVma0ptp&#10;kwhrmO+5p1YMaIc3BflhadJ46lOfOrL2eBsXX3xxPSAnCILJhYF5L3yhxlp081//9V/TfkN8QuDF&#10;PJ5v82LfbK8DmSlklZrpYw4oTXHwveZ/Gzzr/8fBZg0DUli+JwiCIAiCIJgDFsJgFD28Zrrw0puG&#10;jCpn/wH1p3ZensTU2av0G4jziO8kaQp3eGrzv42Dmv/AwKBYJikIgvsCZilpHkos5zx27GB72jDA&#10;ZLPBpvMn3opPLGKgSjMIZdG1g/81kzqLQhAEk4feMnxL0kxnNmHABtffk0g+ffiy5n8X3Lf47Cjw&#10;183/HL/Oni7jzlo4bfbaa6/qOc95Ti2my3/Zy15WHXSQX+YHk87DH/7wekraPpiWltlzFgrMjsLS&#10;G32wdMWVV17ZfJoMqDf1HwdmNVigPz4HwYLhkY98ZLXLLrs0n9phpiiWdSvx/Oc/v3rFK15RveQl&#10;L6mnEkcHH8zkGBMDz7EZkHJ80kxn8CBdfj06CZQ6zzizm/OSqsP1cMm3PAeaKSttEDlLJxx55JG1&#10;3vrWt1ZHHXVUrXEHAQdBEARBEPTBizSve93rah1xxBFDjfNyzUIYjCLOaP6X+K+kdww2W+GBOkvL&#10;8AbiJE4Vfl+gKdyh74cGZqURr00a50YiCIJgjmF5Hi3Bsdpvkk4YbE8bBrWUZkYpfb80y/TUxGCU&#10;IAhWdXjI+qZGPMTlYfkXkpgGXPvHEfF5i9GX25xkLmv+93FM81/cG4N1xhkoMxYPfOADq0c96lG1&#10;uFl9/OMfXz3sYUx+EywknvSkJzVb3Zx88skLZuABPyIdcEDf+zFVPVsMs8ZMGpwLdthhh+ZTO6zL&#10;3/bjcxAEkwMDVseB88Gdd97ZfFrBYx7zmHoALNcae+yxR62uacPnETwv0LUyL19+P4klZfwaehzx&#10;oiXpFgK80DgOPGf2JeVhpQ3QNm5r/s+KtdZaq55pTGLwFeLaOwiCIAiCYC7YcMMNqyc+8Ym1Djzw&#10;wKEe8ID+R7cLaTBKFxrV/Mrmfxs/bv5z0T7b9e+DwRTuDEgBemub//lRQw/a35zElJRBEATzGWY9&#10;KQ1GOXTwb/n90x8tz3Np8x9W8jI9LA80I7SkUBAEwc5JzCAlMZAb3prk+/tE/EkeiJIvtGpLsnXC&#10;APk8bektyx81/8Wjmv8z4YLm/7Thh/Ply5c3n6YH6fJlWhYtWtRslSGNRFzF9/3jQtldy8SMm1+b&#10;zcq/LQ+WtEGeXmXmEn/84x+rP/zhD7W68m7D8yz5T/vcJsfTl1BaBh086EEPava2c+utt9YDUqhX&#10;Lveftl1ui2s2eL1XW221YX0k9km+n3KxyeOwncMsQWuvvXbzqZ0LL7ywuuSSS5pPo0ynnnlcfc4l&#10;3GbfLsUt0RaPvFiagxkMxuGLX/xidccddzSfVlDyKVBeX5/Qtvcfof2+r0RX+dK4kJcrx/fJvtlC&#10;Hjq+oFQ2n+m/UKpTn61tfV/0+Ym0klAaT5eHq11Flw1CeZbKbENpUAnl4XmW8vV9feHg5baVDW3n&#10;n750gnRK6+W5dKx0qQ23a/vtt6+e8IT+SSR+//vfdy5fRp6qN5oAnpXk18sMltCSMtMR1+ekm0Ty&#10;QdS/af6PQz5AZ//mf84Pm/+C+5+ZwrX9rPHjh+NM5z3Jj71SOPixouNd8jC+s/NwlJPv0zlAolwG&#10;HSN99zh53oorkd7tco1DyQ+I/V14On1vuoBZ37DjrrvumiKu0wnPhV/lW13PS8oXCFdcl5C/cuQ3&#10;8tJ9hiuHevbZLEplss/9msv93GYz+0sirdLn9cDvqmvuR0S6Uh36wGb5r+R/2cZ2bhMSXo825b5C&#10;XbSlQdhLnUs2IezFZ6W0Eum9rlIpHXF9mzi52C/l7YO9EnmU0ntfXrx48YjWWGON6u677x4R+Xp9&#10;ZZ/b6bgNssN9VgpX24Hskyg/950ksMFtknQMkg+DDl1rrrnmiA1d+WNbyZdeD+WjupTiI49bqqsg&#10;D29raRxK6VR+G7JbfcmFvX3p5fPp4L4o2eznGtnnUh+95557RvoYIo3nVULlux2eR94+yMM9/5Ly&#10;/kQat7+UpouJuBLv4fzm/3Ob/228LendSV2v4+ghLhfs/a8tBeOgqSUB/+dTIHL3qVe/XpX03sFm&#10;EATBvIb51bPBKMtZomfjwXaNruB8ZhTfXhmMt0D3FBa9Pf2J5dOCIIDvNv+DbniTdaaMk/a85r/Y&#10;oPnfR+le6MLm/7ThpnqmkDZPrxtg3QTn+I04D6J4QMMNufZNB27UKb/thlr59uE2O335r7feetUG&#10;G2xQP4RQeq9LqU78QH/77bfX8ocuSu8q+c/zp9zcf9qHlN7r1+drj3vIIYc0e7s544wzquuuu65+&#10;892lhzb6n0t2uGaL20//0kNP+YSHggwmQdqHaAtsYlvh3q7yJeFPe9rT6u0+vvGNb0xJ73Ut9au2&#10;tlLcUv/y8La+rHR9eP7eL8Vuu+1WL+PUB/38q1/9avNpBW19Xf7XMZGrtN/9V9rnyC9tjOsfp+9Y&#10;823Vj3KE+6J0rJfgWNLxRZpSevVh9skvXpbbVdqnepGmhHzV5mul9/yJm9tS8g9SvTzc66f0nief&#10;1RZtdotSW5fK8vYt5Sk7PI3j4W6rpHrm6SkvP//4cdnmd0F88gAvT9L3Gv9L4ZLb58r7z4te9KJ6&#10;Xx9nn312df311zefRlGdvd7j5LkKs1BmM5kNMx5EnRg37Q+a/2L95n8f+QtJ+aCWaaPjyc8lHNc6&#10;70mcC0UpnH06VvQjZ6511lmnVimc4ysnPxfl5wK+d5YtW1aLa9cc0ih/UFyJ7yvZnGsc2q4h3Vcl&#10;5D//3nRxLt1ss81qP11++eVTdPPNN1cbb7zxiDbaaKNq3XXXrcU1pq7nJX6Mli8JV1yJOis8P5ci&#10;bL7xxhtrcR3FPYZryZIlU9LghyuuuKIWNlMnF2/HO3l62i/3rct/FC3ZrP3ezxD71YcoI68L1+aq&#10;60033TTFl5StOuD3caENyPO2226b4n+OC9lH+Xn7YpfXy+uDaFOFcSzTt1zY7HheCD/kaRA2M2iT&#10;9LRXLuzCfvqq2qUkfJ3XGdHv8riUq23S+XGJ8I/ajz6Qtw/+xWZEXnl6zjXelxm86mI5WO4dXfRf&#10;1Rm73Uey132ZH9PY6elln4Sf1Zb0Wdkncb7i3j4Xx53gvCG/SZStY5AlbJl5wrXtttsObaQe3jbI&#10;j2vsyn1JWyi95+P9Mk/DfsXF//l5mZdJVCZ9WW0t9V1rAuerPJ2+o+irJfR9Qf/I+xTC1q708r+f&#10;l1z4L4c07rvcZn0XoE022WToV4l8mfUT0U/z8wbnJ+VF/XPy8hF9Uenpr3lf5FjQuZI+6PbmosxS&#10;n5L99I9Suq42XgiDUZjeG1gHkxlNGNyA8plNGBRxUxJT8pWegDAVok+DzXSIwdyA7/dKwv8/TaKd&#10;mDaS/Wcn8cD9EUn/lhQEQTABLLoiafPmg+A7Rsv+8JBCA098AMpdzf+VwerpUuaoZnuaLEo2LlrJ&#10;s7YEQTBP4O2+cafDXsgwQ6AzmzcqS+QDVhjwOA5bNv8FD8ljecxgztlqq63qZRP64KHKaaed1nya&#10;fPbZZ59q0003bT61c9VVV1U//Sm3zpPFq17F+yf9fP3rX68fqAVBMLlsscUW9YxRffDDQdfsKBPG&#10;wvlCnDlXNf/FY5v/c8lZzX+xXfO/j/y3hFOb/0EQBEEw8bzhDW+ovvKVrwzF8rOu4447rtp3332b&#10;2MGksRAGo/iaj0xDyOAGdFFS/ubfa5MYtOIDItDJSax178zZ2ulBDUsl8ZCcQSeaopAR/0zP/pSk&#10;OZm2MAiCYCVxRVUtvyH9Z0BGMw3scgaRaCCJwoUvvSPS1daiY5ttXq9sBp4suiWl1SCUcZdxmAHL&#10;/yL9WYn5B0GwgNC1N4NSWGKRWfAYeDwdke6UpEklf4g9m4HupZlLGOzib1uOu+RR/sZmPCQPVhoH&#10;H3xw8U3anHPPPbd+G2whgD/GnR3lm9/8Zu/bu/MN3vJj/ek++PH5C1/IH9EEQTBpPPvZz67fOO/j&#10;+9//fnXZZZc1nyYav77jOpnr5YOTStfSbSI+6SZ18Dg+8roxfcNMl9rPl70U+aCgrlnWnXzQyjnN&#10;/yAIgiAIgolmIQxGAdacz9dW52L0OYPNId9I8oErWkuTNThzYjT6yoFBJ8yAwnI8/M/fGg2CIFgF&#10;We1FSedX1aIb0v9mGbfVTk46stluwsXy0qCPW5K+Pdisl+vxX12aQS2LZj/HfDsvTPkf3WwHQRDM&#10;hmOa/y9J4pqO2e4YeDwdkY4ByZM6ICW/lziw+T9deNjeNj3Avzf/BbND9vGw5r/4j+Z/EMw5S5cu&#10;rR7/+Mc3n9phitgF9NZ7PWMM0y73wcwg3/ueJoKdHMZZmgP/jDOzThAE8xumER93gN4CGqCm6zuu&#10;k7le5ll26Vq6TcQn3e5J+bPySUHP9gV1nQn5spfCX3yF0u8GJR7T/Aeu4WmLIAjuY3baaafqr//6&#10;r6fo1a9+dfXiF7+41jj3LEEQBEE7C2UwCgMa9kvKL7JLw+b/KqlvzcZ3JcUgiSAIgmCGsEzPFL6W&#10;9uv11iVp+45mGzSTSmlGlbniO6lMDYYJgiCYDXO5VM8Zzf9Jg4fYHxts1jA740ze2vxE87/El5P8&#10;/mfP5n8XuzX/gYfss7rnyde2ZS3fnNI+YK1Z0netOTsOpJf6cFuYcYLZF9rsE56/q5SuFM/3+zY/&#10;xiPPR2ES/vFwZtWQ+uwWrOUseRq2EWVo/V/tUzxscHL78nCV4XmwBEPb2s3Oz372s3qdfaWVXfzv&#10;Uskm5HSFy84c35/7EJXqqv9QKss57DBWCe6H2VFYqxxyO8alZEtpX14fj+PxSvTF8bAtt9yyOvDA&#10;8vg8fpjmx4H3v//91W677TaSruRzIE5XX0ClcO9DQmElvExHaVyO71eZjvL1unlZvq18SvHa8hce&#10;znYJ9a++vBy3Rfb457a82C8JT+fkcT08j1siL8chfddxpTAEfXl12dOVFkrheX6l9Hm6PI38X0rr&#10;tNmu/D2978vDHPlEymEfs6Nw7PdxwQUXVOedNzp2oC//ecpcvRzJtWi+rOOkkA+mnsmvyFxDd/n6&#10;I81/Mc6gb673xfua/7NGx1jXsZyH58eGzmGgzy6uSf3zuMg2xLW1C1v64Foccc23+uqrjwiblLfq&#10;Jo0D6fpQ/rmwn/+5TQj/YDN2rLHGGkW5LxE+7/JL3iY5hDvyW5v/SnSlcV+7KFdy/0vkoev1HK+P&#10;7nlKkl/cP7KLtLndxFG52Oj3R5LXAVgWbv/996+13377VXvvvfdQDEJBD3rQg2o7S7b21YX9/jmH&#10;fe63PjyupDq7qB9+os6yPRdpiZfnp/2qVym8JE+T10vytsrD1CbC217xFy9eXGvNNdes7r777hER&#10;Jz/eqL98QnpvC8nzz31EXbrSg8qnXqXySdcn+cX9o76O8E0u+RrlYJvCqIfq4CrhZZZs0nYpPWW6&#10;fSXcd7k9+CH3v5SnzSX73H6XUFu7KBfIx+139VEqM7fPRX09bh/eVxA26Zzm8jK8f0ievoTiyecO&#10;9XBYUjkXebcxMVfiY8IDXmZDWT+JgSi8pVmCeP+QxOwoDhei/5jECPJgfnFmEksA0fZBEAT3IXzb&#10;8+39p+vThxPS1/zhaZtlyf4pbafPhC9nlpR3Ju28IpxZS5Zvnf5/bpB++UuS9hkNZzCJ8p92+IeS&#10;vmbh+yb93xS+Xwr/VNqXzqOLPm3hGyc9JYX/Z7LT+NPr074PNh+CIJgeGhA2CYuk8ksqA+94A3M2&#10;aNrrSRwITt0YBM+MjfCqJGYG7COdh2u4N3lgUtvMKMCSo8z0CJTlb2TmcA/ks3L58pnT5czFixfv&#10;/fd///f17A26Id1oo42GN7UbbrhhvX3TTTcNw9dee+36xheuvfbaev/2228/vDnngZNugK+77ro6&#10;/I477kjfTAOXkJ/CPS/h6e+6SyvglWHwwz333FPtvPPO9UMk8DTrrbdenX9f+TzcEDygUtxbb721&#10;tp+8ZadvK53Xw8tatmxZnZ5lTWTfFVdcMUynvDxPL1/5yg5QnoCvCPc6UX+l33zzzeuHHU4pf6+/&#10;l+X1OuWUU+r1ofvYYYcdqle9isOkqgewYJv+g9d13XXXHe4XXpfcT/k26el3nr/jdaUP8zCJQSGq&#10;n9f7qquuqvsSP6aqL3t6xfV9lPnBD35wyg+rJZ7ylKdUz3ve8+qljJTXpptuWtcHbrnllnq/19/r&#10;pf1ef45bHmCB8lI+UPKL7/O6yC+ev8e97bbbav9xfpDNl156afX6179+ONCG+E9/+tOrQw89tO53&#10;7l/l6/53FL5kyZKh/718hXue8onj+WMrxwgoX68zD+KoE6gsPiucOqh8+gb54gfZ4HHF7bffPgzn&#10;+CNfuPrqq+tjk4fyXj9t0260JUud6JhVmSBbrrnmmuE5jgFBWhqFeqsu9HXSeln4Tu2qvHwf/lVd&#10;VUd8JlvIE9+B/Obp+3C/cIxhm/v35ptvHubPeVt9THBeok6gdO7/kq88/1J6t9+3VT/P032p/Z7G&#10;y9J+D2dpGmwA1Z/zq+rJ94aO5ZJ97h/Oe+rXwtPLL8QhL/Bt+cLz8bKE76N/qt/Jbg9Xmaeeemr1&#10;kY/kv/1PZbvttqve8Y53TGkzUL4XXnhhddRRR9FpRr/E5hdc3zHoeLbXxw9P4nq961pyvsLzFGZK&#10;B66ZNxpsduLXzSxl1Pf8/+QkzYrCi6tHDTaLHJR04mCzHrTPbC19fmdZn0sGm2U222yz6nOf+1zz&#10;aQDfX+r3gmNCxwXHQX4u9H0cN5ynHfLT9864cPzq/MF5Rucqwblbx7/bJ/j+4XofsGn99Ucf6Xv+&#10;eXpmsujjk5/85BQ/gfxXsgk4z1GXkk1AXTm3toWX/K88odR+7v9SOPt03iUvvlsdyuN6Tuh7R5TS&#10;YCfn5TY8HD+Rh0P78L0Hbp/I889tAtqX+xMHvzK7IpTs9nI9ruA7hThQssvLLIWX8Hi0Dd+Djte1&#10;lKfbBCVfUBcgrq57hNfZIZ9NNtmkLp9roBy1W1t62Z3bJ0r7x+kX6utt+QrCuHZ08MPWWw9WFibv&#10;K6+8st4W1JnBRY6Xif/z8xv+5JiFkq+8Hm19RnZgH9ciDul1reV4/bEhX5aWsnypwrxf5LaUwrku&#10;BPeBaGs/HTOE6RwsqIvuz6DUV8eFvHKbKJ/7rBIqS3VysPX666+v65wf8w5l5ucMQb59fdIhrrdr&#10;yS7tayvX05R8qX2UxTW5U6or5fDsQeR9Pbe5VOa4NuEnrqlz/vVf/7X67W9/y2/xU55rj94RTD5c&#10;5GkJmLaBKEC81ySxtrqvq8mREANRgiAIgrmgWXpHLLq92Ugs2iBp9Cq0pjijylzBAJhpUC9JlA1E&#10;gRiIEgRBjZbmmS08ZJ/UGQmpV7OcW80bk9rvnAf4dAkvTOp7iM29i2Z95G3MrjXtfQlTHqjPdCBK&#10;EEwL3kIc5633iy++uH7zfaHAwAseyPXB7Cj5g/r5Dg/xn/rUp9YPdJ/4xCfWPy4zO4IexAdBsLDg&#10;PJD/uFSCgWznnHNO82mi4fpuLq6PudabxIEo8IEkzdTIwO9XDjY7+cvmP9fO4zz/57eDwS+YVfXn&#10;zf82fHTEa5Mm1e9BEARBEARTWGiDUaYLF/ZaU3MuHqYHQRAEgegYWLK85XXttv1BEATBPIWB8lqu&#10;h4HwzM7YBgNVPjrYrAeLjLvO/MuT9KCcdCXI+92DzeqUpK43O8dCb5XwY7rE2xt9kK5NTtc+pLJ8&#10;HxoX3iDM31oskecvlSjF4T9vsCCn5Ks8PXLc15CHO0pPOZLayLexi3ZECkMllKfL8fSeBwMMnvGM&#10;ZzSfujnppJNqm8hbfpN9iLfKkOK0qUQe3hYP3H73m0sQzluSHo+8Zb/wNLDttttWj3vc45pP7fA2&#10;3pe//OU6f6mPvK7g+3J1MU6cmcASTu9617uq5z73uWO9jZ37T8g++btNitemnK7wtvxL5Pm0xVPf&#10;kYS3ucpyCMvTlKCP8qYbautDno9s9Xy13VZWaX+p3mzrmJbvPDwnD28rfyb05UW4BLIltwnyuHNB&#10;X54lW/K4pX5TQuV4//C8tE1ZyrOkmUD/PPzww5tP3XzlK18ZzpYgm6VgQcFgj0OTdA3MdS4zwbTB&#10;rChcixO/b2CJ4HcDBqQAadsGvLCEj/JkxpVxr+HHIj/G9dkFXccC+/R90qY+SuWWzuUuwbau4STg&#10;GhFxDsjDlTfyvGaL28e5JBd10Xel2+C2EI7N7nMJSnmKUhrUBzM3aJYL+c0lSvUiTd7eyH1RCtd5&#10;HbkPEPtkO3HxRy4ntwmRh65NJNIpPO8HSP5XXK+D5H4tpfc6joPnh3Lyfe43qQ+PW7LZfeRSPTy9&#10;Cz+SRxvyWRvuK0Rd3Ta1lbdZH7INmPnDRV9WXsTRPbtEnXUsSJTp/c7tQ9RPYSVfEe7tW0ov+7Ch&#10;lL5NOp8Rz8tA8qe2SyrFdcnG3CZE+fl5Av8xcwbCd6V0rrw+qAvC1X7Y5X0V0QYlqIvqrPQuz6uE&#10;ysXXuY+Udx9eR8nTe36S+z+H8D68LPeTlPsByU+o1F4itxW5H/hcghnNEP3Dj03J88jpr3EQTAax&#10;TE8QBKsIfPPzjf6nT6YP6SqptIzO8ksHn/Nldqq0n2laST/ny/Tk4T3L9ARBsBKYpGV6HKalZq32&#10;3ZLSeWTKDIU8GGaGkHQuqr6btBBn5GCQiZYIZXCKHmwLfPTvScxuMs604Tmkx7+8Gfr8JG8DZkv5&#10;YhJ5U/bbk2b7tuaZ6UZ07ze96U31TbJuZLk51baW6WFGB90U81nhpWV6mPJXN7csTcGNvT/Q8m3l&#10;r+m/wdP7/hJMo0r5Wo4HPI32M7Us8cDtV7jb5Mvs+LZgNoj8AQwPtFS+l6UldVi/HL+CbAYeIJG/&#10;11n7QPm6fZ6/wlUOME2w8tKSM15nT+/liq7ySffOd76zbtc+nvOc59SDNCjX/eO2MG09D9QcDxdt&#10;6WkL6udt4uFeF+pNX/RlXDycaZ8JZ0CF8vIldZSvt4Ug7Vve8pb6wVIX1IF4LN8CWjoGSsv0eL21&#10;7eG+TA+zEdDHtJwOeHrZ7WV6/eUXT1Oyz5fp8fKV3sPdV8rXyyzh/vdtt0u4L4Tnz7T7skV1cZu0&#10;NA5QFuGeJ31T5WvpFl+mB3tymxQPmHJdUyjjKz1sV//zZYSUr5fpcbXf86dOOn7wv/b7kjgCO9SW&#10;ysvt12dQXp4/ywNpanjC8LHb4nZrW/GAc5R8zVTV+Ntt8mVofKkiwfGLP8DLEu4r1cvjua2yy+vv&#10;cfvqp7La0mu/h3PO1LTdnHfpl/oPXj/tb0tPv8JH7l/C5F+lc5t8W3FLNjv0TeKA26f9pTTijW98&#10;41gzZL3oRS+qZ1fyslSvCVmmRzCY+ICkvZO4nuMaMb+OZlY9ws9K+n7SpM442IZfAzPQZL+k3Eda&#10;nocZURjEPd17EXz8haRS/gxEOT6J8sddklOMtUzPpz71qfr7RcddCY4pnRdKcTlOODcD509tlyil&#10;5/jSuULwme8N4Lsjv/b2NJwHOB84lME5HTiPaxkNwfnSz8+qH4yzTM//+3//r9kqU7IJ8BXXAaU6&#10;gWzJbRKlfN2npXR97UeeWgKC817XTFLYrXYR5KnrBsH5Ut9VlJcvPYPvdf4mnr7LhedZSu/QD0qz&#10;/OHrfBkKr2upXE/jdRBuVyk96BpiXGgfvmPzbVHyb46XmZfv9XC/C/xbWtoEW7gnLfkB6AscV8Tz&#10;5WCcLl+U6uU+Zbt0DHXlSf24XgTi5X0Zm1mOBbA7XwrLwwX+0TJVJZu8HiX/5uGyT7gdhOu6U7T5&#10;n335MkQO5apd2vqQ+1LXOwJbdI1Xshu/sDSng/8uv/zyertkd56PL+kitK+Uns86l+M3Xz5MlPqH&#10;fEH6vH2B8NKyaAK7dd4o2dwHdcnbFdzWPF/SyP9tfaAvvdKU6kedfEke4f6frs3g4XlbUCaz1QI2&#10;bbXVVvW289a3vrU6//zzF/QyPVz4oZnCRenJSbPJIwiCIAiMRaMLW44y+pR3BaN3jEEQBKs2XDv/&#10;JunEJNZsZ031bZNyeGBLOHdXPCxeiNfdDD5hkAjTiTMoBb+x1j33IQwc+WkSA0RYOnQmy4biYwab&#10;MOsJD8vxMXkzCIYH7zwgPzgJO2La8OBeh4dRBx54YPOpm1NOOaV+ULYQYFAVy1P0wYOh44/nt64g&#10;CILJ5SUveUmz1c2xxx475UeXCYRZOC5K4rqOa0eus0u/9nIdyQAIBqRwncm1X9eyjZOGroEZcM31&#10;LtfU+ITrYK61ueZ+SxIDeZ6SNN2BKEB+XKPzSxf542Ndw5+dxCAgXpCczkCUIAiCIJgoTj311OqT&#10;n/xkrU984hPV+9///ik677zzmtjBpLFQBqPs2Wim8MD3q0lcQGpq7CAIgiCYDcxy0kbLEj6Lbmg2&#10;xqX9dZYZs5yHK0EQBH3whiDXzkxZPQ4Mr+eam7cJd0wiLQ+IFxI8sKbuPMz+RJJeD/tsEn7kAfls&#10;lg7Fx+RBXsxQA3wXyedzOmV4EEwXZnlhJpw+eIPsW99i3NrC4GlPe9qUNyxLnH/++dVFF/G75MLk&#10;rLPOmvJWdhAEk8XOO+9c7bln/+NdBqKceCJjoScWnk1/PInBFePAAAsGHDPwmIErDETmWn2hoOV0&#10;uAZm8PePk+CyJEY4MaUA9yGzGZDNNTrX0ww60YAWLlZ0DT+TQS5BEARBMDH84he/qM4+++xa3Lsx&#10;OCXXlVd2vbsbzGcWymCUuUDruXPRvtAejAdBEATzk5Uws8Bqj2w2giAI2mA6bN7SnAk8qNVrr8yW&#10;shAHgvMwmwfiEoNE5nJKdfJi4Ivyj4fjwSoDyyqMw5lnnjmc9nbSYSAKA1LG4bjjjmu2Fg4//vGP&#10;q9e//vXVv/zLv1Qnn8ykT0EQTDKHH354PbV8HyeccEK9ZNYEwowoWtpxunBNyQwgDGLhWn0hDUiB&#10;/BqYZ/2zGehdgutq8lX+c3kNHwTBSoDvCn4kl1gOLlf8QB4EQTA7YjDK9NBb7DwYX0hTGgZBEAT3&#10;Ll2zpkyDRZtX1fKHNB+CIAjuLVhzPYeFYZkafBx4KMwbm8DD9oX2oHyiYC1Z0bZdoi9ceDzWxZW0&#10;vysfxS3BsjEox8tALBcj9ZGnZWkV0jGbQ9uMDm32kxY52Ev8rjo72OBxfVt5eZ4eDqR3VCekOrrG&#10;YfPNN68e/nDGs3XDWuS8OeX5uy9lB+ssSx53HOX1cNwX7h/J/caPpvossJX1yLUmueK2wVI9G2+8&#10;cfOpncsuu6wenFHC6+Iq0Ree4/HzNKV9Tle9RSn9b3/72+rv/u7vqr//+78frl39la98ZcogJZXv&#10;Uv/wPuL7SmmmQ56WPHPyOK4S6iN5X6FvIdLJfkdxPU0J5ZP31ZJdfWW1UQonD7XBTMjzdDuBcKlE&#10;qX5Onr4r/zxeV1zh2yLfp7wkD1d7SeDhxM/bKk9favfpILsc7fP2ZTuP52WOW/62227bu6zbn/3Z&#10;n1VPfvKTqzXWWKPZMzEsTXr3YHMErrG51h6H/2j+AwNS4vn2BKBjTsrJjy8/9kvqIy8P6VjPj3mp&#10;hJ+fuF5ykYbvdHTXXXcN45bSjGPzuFAu12n8X3311aeIslQ+fm0TkE8upW2jlBcS2KVrSAl/c75D&#10;nP9yVCeVX8pffpVI430iD0ddeZLG2zPHbWrzNel0bS8pjcotpZF95JvbhfLwn//859U73vGOoY4+&#10;+ugpYsA38dvydBTPpTJRHx43F3nldabN3dculZ33GYQPS3WRaMM+vD0QfdHbKod8hftHAu/Lfk5B&#10;1EX1pn533333iChX6Uv5kD6vJ3L/lsKd3MfI8y9J4S4Pp9xSvm02gIchzy8X+ed+wYfMJOfiHtsp&#10;2azy6B9evvapLVHeP8aBPEoiPTaU/ISAMtX/csm+uaSt3pIgTglPn8N+7+ulOsk3Lm9z5e8Svu14&#10;3PycQZneh/L+gbzeOXPr/cmGi/O/HGzWHND8D4IgCIJVkOXNLxbL9x38D4IguFfgmpk164EH40yF&#10;zV0O01+z9My4nNr8h3c0/4N5CDfOfhOt7T4Utw/Pk5tu3QRzI84+D/cbbsVrY/HixfWMFKU0rttv&#10;v71eNgZRfhdunx6mLFu2rH4bD3l62d3mMx4E8EDAb/Z50LbmmmvWcrtLyA75KS+LhwvKC1+gkq+9&#10;fH9Qofq52toiZ7/99qvt6uOcc86prrnmmmH+tAH+RPxogR08UJPwmdszjrweXlf3m+Q+8+211lqr&#10;7ku0j+LedNNN1XXXXVcLXxDP88oh7bOe9azmUzcsTeG2yu/e/1ylB0Z94Y7HLaUp9RVHvmzrE3me&#10;V199dfXBD36wOvLII+u3Vx1+sPra17424stSvXX8IPoK/YMH2F39t88PjpepPKmfbCIvzztXqSw/&#10;vr1+9K911lmnLrNUltq/D/KlnyI//rwuaiv8Uyqrj1Jb43cdo9Q7D+/Dj0X51f3HfvnN6yW8fkrn&#10;efqxDHn+3i55vDZb/FxQOi+W6uRyn3v5qp+nJ77aCtjnZeq7DrE/x+OW8nf7ZJfv8/bVOdh94nn1&#10;tbviYtPLXvayum1K8B3CTEkvfelLqw022GDs/OcJPIvW0jynJLG0IxVjeZjvJ40DS9Fo0Dcc0fwP&#10;5jk67jjG1O8lHb/AMaTjviTOC3l6F8eSypI4vnWsS3y/KpxzbY5/b2HzuuuuOyLCL7zwwlqXXnrp&#10;MG4pDd+F08XPpS7y5fqeOnEOyYWPKJ966fxbEvmTTy5+8M3Jbcnz4nynMMrVNaTE9c+WW25ZqzR4&#10;mTQqn7bJ8yff3L+kUZ+g/Dyc9u3Kk36k9iEP2S+B0pMfduci3Y033jgirqGVjjbK06y33npDG7le&#10;ye3yuipc9nSh6wX6R56ntw/HGvFcft2EzV2Qv+KWhB0bbrjhiOiX8rUL/1E+6XI/Iu4/ZXdeJ8Q1&#10;hlA8F6gtJO7HdG/Ldp4mv9bIfYX/ttpqq1qbbLLJyDkF4T/Vm/pdddVVI6Jem2222Yg22mij4WAL&#10;+m1eT+ySf0t9xq83sI8+5sIO5Y+Ul+TXQrkUh3Lz9luyZMmIDSVfahu7KCeX8qff5H6h3zC43/W7&#10;3/2uqemgL+b2uv+wSdsSfUZtSZ3y/sG+PsgXn7rIm/T4N/eTfAXUM+/niP5IHiU/uvL+2Uep3q6+&#10;fJW+zS5979DP8jrdfPPNU/zEd6HaHCl/l/Lus4k65d81N9xww/C7hpeI8v6BaIM2pt6JzV8OSmJO&#10;1pIYRIJKYePoB0k8TPc179dv/gdBEATBXHNN838WLEpXYsvvShv7DD4HQRDcKzy2+c+18+5JTIU9&#10;E5Y1/4Fr8JWw7FgQBKsiPDDcay9+X+uGBx3f+AYrDiwM8AkzAvRx/fXXV6effnrzabL4zGc+U732&#10;ta+tzj333GbPVOgTDFgJgmBy4Xvi+c9nvPMKdt111+q9731v9Vd/9VfVpptu2uydOPZu/n8x6SlJ&#10;M11ihgEpYqZL/gRBEARBEATBWEzSYBSte8n8rLyN6eIBNsr3j6tHJ+UwAj0IgiAIVgKL7m42Zst3&#10;k2JmlCAI7k30S+lLkvxB92zZs/kfBMEC4IADDhjrLdef/OQn9dI0C4X8x9c2vv71r9dvjk0aesus&#10;C96YPOaYY5pPQRBMKoceemj9pugOO+xQL9n1t3/7t9V2223XhE4szEDIcjx/VX+aO2LQdxAEQRAE&#10;QbDSmKTBKPCzpNckPSLJpxycaz6WRFlBEARBMFO+nPTOwWbO8huajVmwfLP059IkZkd5CHtmAXZi&#10;bxAEwbjM9E1N8dzmfxAECxCWHdl///2bT92whvtCYeedd67VB9MYn3LK5L0/8+d//ud13+jjzDPP&#10;rC655JLmUxAEkwhTsr/vfe+r/umf/ql61KMe1exdELAcz2wGfC9N4sXLIAiCIAiCILhXmLTBKIKB&#10;IkxXyKCRuYQBLq9KYsBLEARBEMyCRbenr+HfNB8yCJs1i5v/30n5bd5szxDsnBObgiCYfOZiigLe&#10;+izNTBjMM1j/HJVgDWLUhtIqXi6WaMnXo9U+3+/le3rh+3w/6y7ntpfisu4xMzGgUrh/brNP6qMv&#10;joeX4rotkpOnR/hBKuWZUypDcpRXV54MRmEN6D4uuuii6vzzzx9pC2bPwM+UK5/n9uRSPMWdLl6X&#10;fDuvp6+xzXrNpThumzPu7CgnnHBCtWzZihXPvI6ed0lui/Y5HheRZxuK43j+eb0hL182sxb2M57x&#10;jCakm0996lPN1lQbyE+zrMgn+uz7JKVVPrm6INzzyCGMMrvywR+5hLZVDnIUXkrr5OGlvCgjt9Pz&#10;a8tbtIUrX5XPMSFx7hkX5eM25mV6WBueZibpiSP/ddmSUwonfUmCNJLwbeKqX3s6QdzpnOMhzz+3&#10;iW3Vn3L9vCw78jQzhaXLWPcem2SXtn0f+PY8htnAZ8sBzf9gQigdT36cKUznVY4ZP89KpeNG5Pnp&#10;eJZ0zLvyNKVwwbbOFRL7mCUPLV68uPqzP/uzEVEP5Y0873EgDdeOudiPPzgvev6ScH+5QD7J/YQ8&#10;D1HKwyGve+65pxZ5cB3pwh+yj7h5nUjj5OGkyfsD8jzz9iFPfX8Ql/bI5ZTKVDzyyPNHxFO9vf7q&#10;A5TLZxf5yi6kOrhEyddtELcrTxc2uNjXR57GRXq1Cf7SttRmE2nxGX4sQZ2URx95OyC1kYs2UD/u&#10;E3bnfZn6eVvmaYDZH9Hdd99dnxtc3FspfVs+8quErzy8JCevM3K/l8ovibjqyyjHy83tkTyvUrl+&#10;rNxxxx0juuuuu4bHoMtRn5fIR2XzuYR8gg1eP9SWxsHuUl2ActugT1Ku2+uS3X3kZav8PD984e1e&#10;wn1RSu++LMmPNcV1YVcuhZHe7SvZmZeHvMy8/egfXe2LKLuNSR2MAowSZ9AI62gCS/jgidnoMUn/&#10;lhQEQRAEK5Nbmv9zwTnN/xKPSLfgS5rtIAiCueDC5j8DSmaKrt+dc5v/wTyCB0LcZJcebOjGvg2l&#10;44ZacV26SeaGWfnzmYdSSDfaXr7npXDf5/AwjIdZfjOteB73tttuq3/wR9yw5+Gev2xGKl/l5GWV&#10;aPOl8HBtO7LDVUqDZBc/ADAAAPXZV8rf5W2lsrzMHB5mPO1pT2s+dcOyNLfccstQPFxTf5DPSza5&#10;aL+8fcahVJeSL91/m222WbXNNtvUwreEKz5q65fAj6977LFH86kd6nPssccObeGhkeqnB0ht8rbC&#10;F+xzn5T6NftKKK6nL/UF94+Hy27ZTJ9Yf/31m5jtMEDp5z//+bB8h/5x55131lIfKe1Dqmebz/qg&#10;HcivzT+UywP1tnD5hz6iB+3yDSq1L+ThrtKxzPGm/NXmqNTupfZry9dROo+nchBh1JPZbxiIhvTD&#10;hKdrK7PU1qW+TJpSetFWP+XvPnEUlzhqC29Xz1fy8kv+UZkuL5/4+AxRPng52KB+Tdoc0ukcr/Rt&#10;9NmncLZVf/+OZMYm7GC/0rT5cly8/pSf72NbUvv01XMVh5cvdxxszgiuzz862BxhtjMaBvcROq/x&#10;X32dY0HHmMQ+nVcRS1y5OO/quOH7IEflIL7XdF6R+C7z8pB/b/p3lMQ+2cy5ROcKiTIf8IAH1GIJ&#10;Lq6dXFwLtOU/DuTPeSkX6fER34fK3+W+ls9c+Bqf8N2e+wmRv9K7lL7kf+p300031eKaYssttxzR&#10;0qVLh/bRPnmdKFflQB5Ont4/EPcAyhOb8/ahfvr+oP9ssMEGIyKPrjLJU3EpK88f3XzzzcN6S5RL&#10;fRFl5P6l/rILf6oOkrffdL4XiNeWZy7q5sKmLrApT+Pi+NCx6m0kYVebHTfeeGN9b1RC54W2WQd1&#10;vYR95JOL9uB73kX7qC/7NVxJxMmP64022mjYlvRL5SVhy29/+9taV199dbX99tuPiOMBG1ycn3SN&#10;i025fzm+vAzF9TSCtsjrzMAO+Zy8vD9KeZmIvFTvjTfeeIp/1D/zbd/XVS79jnwR7fzrX/96RMwi&#10;6ccsoo8J2l/HksSxKj+5XwR10jGODTpWpVKaHHyT14U2bPMDwlb6I309tzm3u5Re5wD6V162ys/z&#10;pG/I/9Q7h7zkC/pInj73ZR5O/jrvcS5UXE+T9ynaXOF8l8g+l9NXZt5+HJ9epzwclb7DxCQPRhGs&#10;o/nbwWYQBEEQzAvmYjDK1oN/i749+F9kl3R5dFL6HwNSgiCYK3hIzrX3y+pP04cH5PmsKKyNHw/J&#10;g2ABsttuu1VbbLFF86kdHkb+4he/aD5NPgcddFDngx5x9tlnV9dcc03zaTKg3izXMw6f/exnpzx0&#10;C4JgYXLFFVdUP/jBD5pP85bTkh6QdFD9aXqwPA8DvjesP62gNAg8CIIgCIIgCOaMhTAYhRlSXjLY&#10;DIIgCIL5wPK7mo3Z0LxivOiXKb+2XyH+OymFLYrlMIIgmEtem/TWpMPqT+Px8CR+IXh1/WmUI5v/&#10;wTyDN1T8Deoc3hZpkyjtA94+QZ4/cfL945TfheJIyl/wwzhvpaCusqCUnrdwpL70Dm+yKb5sc8ax&#10;pSuNtlVOX37g9ZP8LZxxbFI6gV8OPvjg5lM3DLwgD73ZpPJ5Uwwp7za5rdonP6E+5KfcX9r2fd7u&#10;3pair1zeOtprr72aT+1Ql6997Wv1tte1RF+ZHu5x5ONSGPj+Unhed/B9nr/Yc889q623bsZdd3Dx&#10;xRdX55xzzpRy2fa29s/a51Ja5YO6wkt4nRQPkZ4ygTjIjztPNxNKefhnhfs+2aW6ua1opuTlgB8L&#10;ClO8XJCX73bhx7yvOKqHo3xB26V94NtduE0q08slH5fQtu/z9KX9vq8EfUnqiwvkOVtkG6JNeEsT&#10;yR9teDqXGMd+8Hhs83bnP//zP1d/9Vd/VX3gAx+o33Cdx7BMz7uS/jOJa+dxYfDKRUml+/53N/+D&#10;eQzHir7D2PZzq+Tngy78+HOVzmt98jQlFA9Kb6v7+Uv1c/k13nSh3DY/CdmXS5RsQryhzn/Z3yc/&#10;b5G/6uX1454D4ZfcHsIVl3JL6M154uR+pt6lPJWmVBfS9KWXP/gs/0rkIZv5jshns0CUrfssifLI&#10;G5XyRdOBstt85lBWl39VV+zKyb+/ZH9JlJP7Gnn9Sun0XevCXqD83I/IB7ZTbi7qw4wQtEMJ8i3Z&#10;yn6F5bDf+438VvIfNpT6hM/iUEqv8l3uq9zeXOqXEvn6du4n8sx97lC+jl8XPugir0MOZbtdef74&#10;l9llEH7Lw1EXlJnXFTnk68IWzz8Pz9O3kZeJ5Ic8T0S5Oj5Kbcr+PuRH5ZOrZJNgO7eJ/uDpZb+U&#10;26i2lLDF4+dlIw+X1M/bwlUeNqnfev/V8YlKNqltCef8kIuy21gIg1GANym/PNgMgiAIglWdRXP9&#10;Cusvm/856Sp50fPTZdP5zWdj+W/Sn88PtoMgCKbFN5I+lvSFpJOT2t7eZKpwBqwwMO6nSaUH5Kck&#10;xTKZ8xBudJke1G9m2Se4ke2SKO0DbvB5sMKNtPLnBlo3/9rPTbbCnVKejtJxM+02SNzcA9Peanpd&#10;0nTh6QXTImvaZdmJ3FfC68IDRPzr9nm4tkv5gNKpHuC+VHqVg9ryErIDqR18elvSK/9SXmpTb1fs&#10;2HXXXasHPvCBTax2mCb5ggsuqH0pG5g+VlPJ8nBEdpXktuqhndfJfeW436VSW/g+X4aEB6m5f71d&#10;S+WSF4N0mN63j5/+9Kf1VMwcH/Jv6SGRl+l9QXi4g7/wL/mXwj2dVOp3Xn8vn/xpW8+X+h966KHN&#10;p26+9KUv1W3v8FltrQdrvk/t731A8RD75Uvt93C3X/L2p/6Kq3JJo2OtLZ3kvlJ46ZgChZO/6LOP&#10;uqj+Xi+dY0Fx28otUbKVPqxjgXDgAad84cKGvHztQzresbmE+mLfec994dvj1tW/i9x/Kpe8VCc9&#10;zPWyvEzvK5Tftg+V7OMcrh9tyDfH66982/yjPuT7vEztd/toD18+Lc/fGfdcITvAfZXbRzt8/vOf&#10;rw4//PDqpJNOqvOjj5x55pl1vHnMB5KYhZBrZ2YUbBuUwv5XJjHY+8SkfEYUYEl7ZjUM5jn0b32H&#10;sa3zqrRkyZL62gNx3aHjRvLzgx/Dkn8voDy8JE/D8Zjj5VB+abkInb+wUfWT+GHar/G8PuNAubmf&#10;kK6tSn5A7KcM/uc2IexhCRP+y/4+0SYCv6leEuXqfgPf5DbhX8XFBvcFIs51111Xi2uq3Nf0jzxP&#10;rnG0XANpcpvpS13pqYd8gn25n/kOlM2UoaVXXNhbWpJI/YrvjTxfbBP+HVkSbchyQNjYh3xc8i/l&#10;qK74LQ/37y3KlP0l4bvc10j1o3/maShX37Uu7KV8fK3+49LSMNiXtx+iLpdffnk9y6LXx6XzioSt&#10;9Gfd3+Txue7xfiO/lfyHDXmfwJYHP/jBtVi+qyu9RP3Yj+iXuc0urpvo765bb7112Fe5jsj9RN/Q&#10;0lLEz6F8X8ZE2nDD0a/l3G6/xkE59CXZxTlQS/JILGV21VVX1br++ut7yxcqr9QvOObcHp1XJI5l&#10;9S+WdNE5RKK/9lG6HmSf+lOeJ6K/c3zQp/JjB3HckLZ0LQzyJd8rOtZc9I2STYLt3Bc33HDDMD12&#10;Yb/Lr9E5XtSWEn3N45bK9/wUz88NeTjyMtVvJfq6jk++g0s2ef9h1sFcHGdtrDgTTj6MHg+CIAiC&#10;ecDy8hPU6bFd87+HRZR1w2DbWe2KpH9vPgRBEEyX1yQxIOXJSTwA59eE9zRiG/EgnQErbest/DDp&#10;LwabQRAsZJ75zGc2W90wOwoP4xYCPFQ78MADm0/dHHfccc3W5MASTjvttFPzqR0eUJ58MuMigyBY&#10;CPCA/oQTTqgHobBUFz9OOd/5zrxf+ZEZwJ+SxHUyMwoyKIXraq65z262Efs/ntQ2CyrX6e8dbAZB&#10;EARBEATBymMhDUaZK97UKAiCIAhWEgwECYIgmPcwIOVVSTfXn6YHU5A/JokH7kEQLHC23Xbb6pGP&#10;fGTzqR0GonzrW99qPk0++++/f+tbbc4ll1xSzxozaTz3uc9ttro55ZRT6je9giCYbC699NLqVa96&#10;VfXhD3+4HohWgreiE/P9ebgGpHC9PF24Ln9+EtfpQRAEQRAEQbDSicEo02fMN82DIAiCYEb0/9Iy&#10;Hivm+QyCILjvYIkd1tdgUApvcHbBTCk8VH9A0lHsCIIgEE996lNHprlu4wc/+EE9Ne5CgKmun/3s&#10;ZzefujnttNNGphOeBHbcccdq9913bz61w5TLxx57bPMpCIJJhWnFWR5jDPgy2WWwOW+holwvc93M&#10;9TPX0V1wHc71ONflLJEZBEEQBEEQBPcKMRhlerDeJuvaB0EQBMFKYhHT6c4BizZvNoIgCO5reFjO&#10;oBRmOlmUtFdBGyftmMRD9VhecwHAury5HNbeFqW4hEsl2vYL5dOG0nuZ/JAvKYzBEZLHFaV9Dun6&#10;6lJiOnFLdNkEyn+ccpRX7h9gW+sal8rz/D2PUtxNNtmk2nPPPZtP7fDWO0s0kAdreGvNZNmBvBwp&#10;tzVXH16Xtm3l5f3G+4CgDtiOSmUrPsInzBzTB7ME/OhHP2o+rUA2udwWyMMd/IW9uT9ztaGy2uLi&#10;H9b3zm0SL37xi1vX/3ZOOumk6uqrr24+TS2P/+oXrjxOLu3Xf22rfVxC8ZDCSv2gjbY4nqcoxfV9&#10;bf1Pxw0+EGrrNlS+w2f3ZY6OASnH7aJ8bALZzDHCjEjIbS0hW0p2gJc1G2Sb8qM8LzMPF/lnkafv&#10;Io/n7VvKv61M0RcOJfu0j2OTQXPIj2OFu9oYJw4Qvv7661fPec5zmj29vLv5P9/hupnrZ66juZ4u&#10;XWfjeK7DuR6PWQcnDM7L9H8dazrecom249qPNZ23JQ9rC8/3uQjPyc//2OUCXQv5uV5iX55GGgfi&#10;eZ1cuhbM85UIo176rnSRdvXVV69VSou8LOUlgdJL+Mfj0uYuyvS8GYTrwq411lijFv1DeUn6fnWR&#10;r/oONnj/QuzL88nldc5tRnfffXct6rT22mtP0eLFi0d8g8i31K/HhTxUR7UV/u2DOlAecfN6kKfX&#10;tYR84nWR2K/jAKndXR4fu125ryXyUluVIJ3y8LaXqJvKL+WPcnwf295Wktclh3133HFHLfrGOuus&#10;MyKWKe1KDx6uOF6++xqBymRpvzw9fhJsq99KnIs8P/nMRbqSRMmXDnH9fIhoNz8e83DaTzZR73Gg&#10;HJ1j6QN5Pchr2bJltW6//fb6GHWtueaaI/2Hzy7S94EvZLdLdfa2dCldH7mfELYqH28fVw77lB67&#10;cl8h5cl2Xh/26/hTP3X6ygfsdrl/KBOf5FKZHtfl7af+5VI4KoVTRhvdvXzVhQEhLxls3mtwUc9o&#10;c3hzUqyrOb84M+kRSevXn4IgCO4zuILIv5n/9Ln05z3pdvz8wWf4E9Pu7pP2HZm2v5XSHJ307RXp&#10;l6fvweWEH94Snv4v/3RHeE/6IAjuA9IxWLNv8z8I5itnLl68eO/3vve99U1sCW50uVHloY9urnlA&#10;oZtXHoAADyL1UGG99dYbbl9++eX1DTQDFMgLWIpE5e288871A1flA24LD1Ao18uUTaD9/ICvhwO8&#10;ba3tLbbYor7B9zx5GKW6yC6vn6cX1En2Y6/qJ3xfKa/73//+dZwcliQh3Ovk6WU3S7yofA/Xfq+T&#10;8gS1i+fP8gg8jAHS4x/8rDRuq9K5/37961/X5QGDK2gDDwdseOc731k/KOzj7W9/e12GbFKeoPJ5&#10;oKn687Betm6zzTZ1XNUD1l133WHcUrv7Pvqd/KZ8Pf9SW1977bVDW+nf8sWmm25ax/c03i7YdN55&#10;51Xvf//7689dLFmypHr1q19dbb755vXDIijZ4nUhDT647bbb6mMO3G+/+c1v6vZ40IMeVD8kzqGv&#10;Ui9+JFaZG2200bAvqC5qE3BfMYCEONjMQ07w+mPfJz/5yXqwSR977bVX9cY3vrG65ZZbhnWUXV4/&#10;1RlU15JPgLrkfZWHc7Jf9fI0+EtlYQv+oRyFO7SNC/CD4qqsX/7yl3UdYKeddqpniAAvS+A/2ady&#10;Pf9f/epXw2WNOEepra655pq6b2+88cbDtqDN1a6UQ7vwWf3DYV9eF9W/DeUJHBecpziXcDzC9773&#10;veFMSDvssEPdnhwznKPA669t0upcQD3xIcivbp9z8803174r1dkp5Qkq19N4XynlRX3lH6V3+0r1&#10;4/tHxyK+4XiCUvq+8n2ftslD9ac/qO9rP8c8toCnp03oS/oPnl79xu1zvNwS9CXyw98s1dO2TE/G&#10;fkm6/g6CVQ1mZ79ksFmG8/EHPvCB+pjn2hQ4vjgXOhxTOu58W3Ae8HNBfl7Ow3WOExzHHH+O7yuV&#10;2Qdpb7jhhnqbc6EPKAXOCZzvIM//BS94QbPVzqc//elhnRzZzfmI78gc+YI4119/fbN3BZyn+A6e&#10;Tp3dv5zDuGZoA/v4EdihLH3vEcY9kUP/4DqtDdozP2dih64lqNPSpUvrbcG5nb6Qbzv6/iNM3wsC&#10;/3FdAbSl+q+DT/K+RrvoGmAmkJ+uG6jXZpttVn3zm9+sPvShD9X72njiE59Yve51ryv6323imo/6&#10;5MgXJV95euKpXwtPU/IJKH+HfsF1XBtqF+rENU4O6XU90UapXO3zfinc/pIv6BcXXnhhvc3x94hH&#10;8HPeCkiv65oShHOt5ug6XOQ2Uyb3UoDNXNu3wbnxyiuvbD4NoP3Uf0s+bzs+2vqKo+se0ufHKOVy&#10;zQul8D5KdlG/3/52MNEafnrIQx5Sbwv6y+mnn15vc417wAEH1NuCvqTjGvu4p3aOPvro6sQTT2w+&#10;lTnqqKOqgw8+uPk0gHalfvisrU+W+mIO9S2dt8mX7822tiohm0R+3iZPP2/q3klQFt9t2s77bZ8t&#10;lK/7NZGXmfvEy4TcZvLU+ZG8uOdyCL/sssvq7bws8eY3v5njid/ipzzXnnp1Pz/giurJ97I0ECUI&#10;giAI5pjVXpRkA1FgtZOTjmw+TJPl7XeuQRAEQRAE8xQe7u2773jj9Y455phma/LZddddpzwsLMHD&#10;c368nzQOO+ywKQ/4Spx99tn14JkgCCYXfqR44Qtf2Hzq5X3N/yAIgiAIgiAIVhLzdTDKac3/IAiC&#10;IAimwvS8QRAE8x2WyDxosBkEQTDgSU960lhvRDK7w0IaeMCAjHH47ne/O5xBY1JgBptDDjmk+dTN&#10;pz71qWYrCIJJ5elPf3q11VZbNZ86eXTSQl2OnWtsrrWDIAiCIAiCYKUyXwejsB7mDwebQRAEQRBM&#10;n+VbNxtBEASrKvza/OHBZhAEwQCmK37qU5/afOrmjDPOqKeTXQiwDNHjHve45lM7TI196qmnNp8m&#10;h2c84xn1oJQ+mIb7Rz/6UfMpCIJJhKnhDz/88OZTL/+Q1D+3++SxS9IrB5tBEARBEARBsPKYr4NR&#10;4N+b/19M2iuJt8BZYHhliTLenBQEQRAEqzqDhV27ObT5HwRBsKpyVRJLZcZbm0EQjPDYxz52uEZ2&#10;F6xZff752UqIE8wzn/nM4driXTA7Smm97PkMS3M873nPaz51wxJOC2WQUhAsVPbff//qwQ9+cPOp&#10;kx2T/nqwuaBg0f+FOitMEARBEARBcC8ynwejaKmejyR9J+nG+tPKgzLem8TglyAIgiBYlekZjPKn&#10;Hatq0SOaD/CH5n8QBMFcsEPSE2Yp3tTUdfd4vy4G84rly5fXamPRIt4HGFCKu9pqq9XyeNqHhIfn&#10;5Pnqs+/nB+s//vGPtfIw8PyJKylOKY0greogjYvH7yqjD0/bV77HLcGMG3fddVctMZ06ua89Xalc&#10;/HbwwQc3n7o555xzhumVv7eTttn/hz/8oZbit6kPtY+U07fP+7L3EVHaB5tsskm17777Np/aob7H&#10;HXdc82mAfIBKUG/5yn2x+uqrDwfA+H7h+/Iwpy2cujLLQV7XUtynPOUp1RZbbNF8aufqq6+u+4Xn&#10;6dvkq7qW6pzvz8NRFx5P7eht6rZou7TPoR2kUrhDuEv7BP6WfL/3x5lQKqsvLw9XX8MGseaaa1Zr&#10;rbVWLcKwGbx9JJGX79K+Em37c/L83Aa3IydPB77P9yuvPG5OaZ+Th/fZCH15OsSVvI8Llefl8l/t&#10;5204E175yrEn/jgqaZwXOlYFGKRdunaejt6U9NEkppOKJTHnMRxPa6yxxvD85+fuXI6OK1fpvNkm&#10;P0YlXUNIxNP3hh//JZuIy3VkmwjnfJ/L858uJZtzu0vIVuL6d69LdcvzlsjDRXy1HeXm4dgqX3Cd&#10;6j6U/vd//7cW6HtRWrx4cb0fPC/P0/sPoh70K8S22tnlNpbwOusaWyINfReRv8eViJPbhcYFG3Vv&#10;IuEjrxflEK8PbJFNJf+zv0vuszwtbe71U9ySxknvku25/5H8TL74oiSRl6lyS/skPqv+JVHu3Xff&#10;PSLsWrJkSS36rtddcvI8IfcB9ZB9kPcJjgH1CZRDvjq+8Jf6rcS5yMvLbUIqP5dTCvdj1G1E1Mvb&#10;ciYovYR/11577Vr4v9Q+zESJ1l9//WEfkqhryT6J8D6Ik+eLXfJvyU9Ivm5D7edt5eqizSaV3XYM&#10;erj6b5tySOfk8bHJ+4N87uRpkB+j6l/ez7xv5+GIMqTpMlqj+ccPkv5v0jfqT/cOXLADA1OC+cOZ&#10;Sfzwun79KQiC4D6DK6PsiqKXP30rpTk66dsr0i9/SdI+VbXa4VPDq/2S0r7lny6HL397Cme2ry8P&#10;wpdvl7avSOF/GIRP174gCOaIdIzW9P+SuGrD9fJ7Bptzwm+TeGs1mD+cuXjx4r3f+9731je0XfAA&#10;SPAgRzfdSqebeOChB5/hpptuqm+m11tvvfpGGviBmQcDsN122w0fgAgvS+l50KL0jvZfdtllwzzv&#10;uOOO9C3J12xVbbPNNlNuwG+88cY6T9h6663rBwK33nrrcN+yZcuG26SlXl6nEjwEkH1evvLdfPPN&#10;h3a4rzyu8H3yy7rrrjss332l/Tx0Upqbb7556AuFe5lnnXVWXQbstttutQ+9zltttVVdH1A6L/On&#10;P/1pdeedd9bbu+yyS/0AzG32spTu4x//ePXrX/+63u6CgSsHHHDA0JfyK2WQL3j9eJueMNpH/nVf&#10;OfKR18W3qQM+uO2224b5e7ni2muvHf6I4NtLly6t+1Kp/qBt2fH73/++eutb31r/7+P1r3999ZCH&#10;PKT2BfHVVt7veBiMD+jfskn7QPXigSR2gtt63XXX1Q+uPJxBMxzv4H1M+D7l72W6rZ4vMMjkPe/p&#10;/grCvmc961nVoYceOmwLz9PtL7WV79too42GdRHYK/tLfe32228faTfKJVz18/SkdYH6AyjuFVdc&#10;MTx+ONY4/gDfq17C9/EDFeV6/pz3dCz7fo5n+gDnXR3LSg+yxe1zSJPvp329P+e4L1T+BhtsMPxh&#10;7aqrrhr2ddnl5XtdlRez6KjP4DP2g9J5nR3OEbSX19lR/p6nwznEfzwFj6v9ygc8nDalfh7u27QZ&#10;/uH4oo7Acat+ofRefqksD3fkS+UDKhOoGz70Mj0vpfP2KaV3m0rpHQ9XuZwTOJ7EUUcdVf3P//xP&#10;86mTdL9c/d1gc5Xm5KQnDzbnhI8lvWawGaxi8JzmksFmGa4DjznmmPrYoO8Dx5cfA8B3Wn7+dTju&#10;dCxynOffG76Pc7aOcUFafW8It6NUvufJNfoNN9xQbwvfR/34vnU8T88LXvCCFzRb7XzsYx8b1tkp&#10;+c+RXXwPcG2SwzkJe/GT33sIhTueV14XwE6+A6FULmVxbQGE8z2Zo+8tvsfy2fFKabBRsxBiD98B&#10;08HTuH0CP/O9CPS/vE9BW13GBf9zfeRQry233LLelo3cw3BP0cXee+9dvepVr6q35UtH++iX+XWh&#10;Q/vzfeaQlu/uNvhOxEdQyr+Up0NarrdyqD/9gfS6bnC83FKdId/v9nl64f2Cfs0slg7XAdzHQ1+/&#10;K4VTfqkuspP6XnzxxfW26LOZz1wDAr4qnYtUZil9qc1yiKNrW8Fxw/MN4HhRvxWUwzOBceirl6B+&#10;Ou5pn9/97nf1tsCP3j6l8lUPysTfzvvf//7e5WKPOOKI6sADD2w+rUD5lvqil5X7Eagr5722/iFK&#10;fgL2599xDvlyz56jc3XJF3meeb3cllL5lKnvfZGnKdVF/qH9uE93yPP+979/vU0491k5fk4utQXt&#10;9/Of/5zf4qc81556dzG/eHnS9wab9xoMQomBKEEQBMEqzHKWruuCJXq+NtiERZcmtT8FDoIguG9h&#10;qR5mWwmCIBiBAQXjcMYZZxQfck8iPIx+6lOf2nzq5vjjj2+2JofHP/7x1Y47to9ffNzjHlc/CGUg&#10;ShAEk8/LX/7yKT+Ct8DLGpsPNhcUU3/xCYIgCIIgCII5ZL4PRvlZ0spenicIgiAI5hmLpr6eMQrD&#10;mBmlGgRBMF84oPkfBEEwZPvtt68e8QhfebAMA1FOO00r/U4+zAKTvylVgjcDmZFm0jj88MObrRU8&#10;9KEPrd73vvdVb3zjG+s3yYMgWBjwPcE5cQx4VfQfBpsLCgZ9s/RPEARBEATBSuPJT35y9YY3vKHW&#10;3/zN39Sz17mY3ZMZUoPJZL4PRgmCIAiCYPqcEDOhBEFwL8DyOkz9zZum4+pdScB/339BUhAEwRSe&#10;85zn1FMK93H22WfXyzMtBJjiGr+Mw7HHHltPwztJPOxhD6se85jH1NtMac3MCG9729uqBzyA31yD&#10;IFhocA7Il8Vo4SVJDxlsrvL8MCm/Xu7TF5OYkz/fP3X9hiAIgiAIgjmEgSYMEJZYStd10EEHTVmO&#10;KJgcYjBKEARBEEwem1fV8tGFN0dYdGyzEQRBsLJgIMruSaxBr2Uux9FRSc9PYsrwU5p96DtJwTyE&#10;tWpL4sfvrh/AWa8WPI1DuOII7cv3l1D5nr9LsF2yNY8HpbiKh9w+l/C4KMfj+nYXXfmBh7vGxdPw&#10;Qx/rYSPZxyAR1dNtVhrfx7rYrE2NCMvxuNrmP+ta77XXXvXnLsj3xBNPrNcWVzvJDsSaytiAFO7y&#10;uK4+ZKunYV8u9xXrLzOgBPEZFIZKftV/wXI0W221VfOpHdbPZqAO9cY3qFQvtx/JL25DHqdNJUrx&#10;UClvr6vvd1784hdXr3vd6+o37JgVxcl91QX55n1An31fri48nvzXZtO4trIMCf0GTad+iutpPC+2&#10;6W9I2+Pk73WUSkzHVsqXSId8n2yjLG8jjm2tmZ6X11Z+n90lVK7jtggvsxTuyPdSF+QribbtNrrq&#10;25e+FN5Xfqn+vs/VZZtTKmejjTaqDjnkkOZTJyx+/+7B5ioNg0oYccd1s19H9+mwpP9OelTSfzT7&#10;0MVJwTyE/p6fH9qONant+OqT4nI+1fWaxH59b/j3B7ZIJZSea5C8PNLoWgj5ubBUZ087LqU8EVAn&#10;r6OkulK/EoTfdddddVyvv0T+/t2F2Ec6SddjEv5RepXhos6eXw7hd999dy3s8riI+rivEfv0/UkZ&#10;Oe5vwhW3JMLdv1Kb/a7pQn74X23A/YmLusluwI4NN9ywvlaU+MEc7bzzzsN9/ECuNijVz1H+LkF6&#10;HSOuUhqXys59KJUgHT6g/5Qgv3H8TLwSsimX213ylQSLFy+eIqUtwX6lZ9v7ilSyCT8gbOhL4zaq&#10;HG+rkv9lMyrh4S6lp1wdoxLHvvfbki+nQ142+LEhyVfkr3t7iXD3TQmlL/U76ul+97wQdnlbSPhI&#10;5H6QLxRX5buII1+XoFzlMx119Qvq5/7ObfLzOvK4kuNloTz/UhrPX6JcRH3z9kX63sFGbytEuYK8&#10;psv0U0wmS5N2GmxWFybF0j+TB8tRMH9z/1zFQRAEKxWuDKb7jf2nl6c/J6fbpCtWpF/+kqR90r7D&#10;U/i30r6jk749CK/S9vL/k/6nz8XwtZIOW5HemYl9QRDMEekYrdm3+T9feVMS11w8IJ8pH03igfl+&#10;SSzNGcwvzly8ePHe733ve+sHgSVKDye4+c1vaj3eJptsUt8Ewx133JG+sZaPpGHWCx4KAMtwcLPs&#10;6d2Wq666qr4BZymT0kOJ9dZbr95/0UUXFW3FFvL38i+//PJhXGZg4GGN28RDJT0gIIz811133WGd&#10;PJx95Kt44OG33nprne/GG288fCigNCD/uO2eXvvXXnvtYf4el4ey5Odpbr755tpn4HaLK664on5o&#10;AfKPp3dbhdt8+umnV7fdNng5m8ElS5YsGdYD3BeyVfvwB4MOeHDSx0tf+tL64TIP9bweV1555dB+&#10;ZtZYZ511qg022GBoMz7J7QfZ4v7zbfoddbjhhhuG+5cuXVqX71x77bXD8n//+98P+418VKo/KK7v&#10;Ez/72c+qD33oQ82ndujvr371q4dl8sCdvg20A/W+7rrrhv5da621prS/2+ftqnQca6ozxycPm0F9&#10;xO33fqPttvrLFi/ToV/SBl6mp1e+7nMvS3j+Hk5fV74lFNd9tmzZsmFbE4bwjcI5zlR/oXhQinv7&#10;7bcP60V7Ui7ge+rleWof0M/Jz/O/8cYbh23t6WS3l0/ddVworufl0JdI63nidz47Hu7IbtkMHFc6&#10;t8sWrx9LdCl/pXP7PW7Jbt/HeYb4nt7xsoTv47inH3h6zqv0ceB8TLu5TY7StYWrLAZekBfQluwH&#10;+adUT1D9vE0dlcu5AVuAc7T6suznmKddweuqcC//lltuGbYf52Py5rP6ssflHIL/HA9XXb3+3peu&#10;ueaa6hWveEVt8xhw/anr8lWNk5M+nPSN+tP04Rk4ecBTkuIZ+KoLyytfMtgsw/f1CSecUB+zOj44&#10;JvQdUILjOD+H+L5SOMcS5wDgGOXYdTh2uU6aDhyvHLfAMa9zgeA7V+ePUp3czjw9A1L7+Nd//dcp&#10;5xSH+nJezMGmrnTUi/MN59Itttii2bsC2orvQwf/6lxaKrevTHyl6zbIz+F8zzD4GAjj+tYhbW4r&#10;Nun7A/I8ObcSB2gH9Q/h+3L7wNPTvjpv5+Tl9kE/4NoP6DP5LAtebskur3cpnL7GNZdD+/AdJnKb&#10;PR++F6e7XKSn7/JVDrbqWC35Ufm6T9roSu94Xu5L4eH4LT9veL8p2eXh+IJr3pzcVvyg/t9XV8K4&#10;NnO8nmxzPenkeY7bZ7Ffy6py/F966aX1tiCfbbbZpt6m3l3XL331IlzXm4K65Mu64ivOX4B9XFM5&#10;nk8pT+zUNWApf+DcCKX00OW/tjRqF8pvmwlV5ZZwu0tQbu5//OPnl/y8Thq1Cflzfey4f9rq5eT2&#10;j5Mm9yVpuJ8Dys9fXMFOnpOJvE7Q17+POOKI6uc//zm/xU95rj317mPh8IQkHnLTO29IOrsR2+xj&#10;pDgPwLlID4IgCIL7kNX+PWlwNzUnLBq9yw+CIJhbzk06abA5Y97e/Gcmp7geD4KgEx5EjjM7Cpxx&#10;xhnN1uTz8Ic/vHrIQ/pXnOBHj3PP5dQdBEEwmfAjxbjLlyVW5dlRPp30y8HmjODX/zckPTrpX9kR&#10;BEEQBEEQBCuThTgY5eFJjABn4Mmrk0rDdtn350lfSLooibc74yF4EARBME9YztDWORy8EgRBMC1Y&#10;Ume2y+rwoJzB4Q9I+jw7gvkHb14g3rBAjsLQTOBNjhz2ucbB7ZCdSHbx5gdvbaG+/D0vfS7lCX32&#10;eT5C+9r2TweV35ZnH55Okp/kK5CvUB4f/DO+5m1BvXHfhfJ3NJtKH7x19utf/3pog8jzJDxvP9d0&#10;KdnsyE+IN60kpfP02u/7HLfzuc99brO3mx/84Af124vk7emFykP4gze9kOJ4Gpf7UPJwx/dLbXUc&#10;F6X3PEu0vUWHvdQzt9vldVO8nDyNkH3TrWeeV6nPjEOpfO9fLt/vuC2yJ98n5WGel/Jmf8mXXr+S&#10;+urucUW+T3aVaIun/Xz2YwIUH9if14nPOpaEp1HeUheqP/+Fp6FcLzunZF+JPjtka0k51Ju3gRFl&#10;l/ZJskv1yO0s5e8Q/4ADDpjylm8LeySNPXLlXobr49kuq8N1Oktq8uybZ97BBFE6Fvy4GUd+7CE/&#10;LgnX9ZrEtV8XpFF6KT/v5dI5XypBHkjnCGkcKKME6cmT/1yb5sKW3CcuwpiRA/m1saT0LpWpcqeL&#10;14X0zA7iYiYJ+ZE65O3HPmZEcGGLIP/cZiSb2abcXGpLlIeBbEIzgXKZGcCF7V63vFzkdqkOEuGy&#10;ifA8f9p4upCX+g99wH0oOW4fki1SDjbn/RBRn1J6l3zSBfHaUHqX+zIvD1u83+V+yPMqhcuXqESp&#10;L+d25JLNlFEKd+U2ISevA8rPAwhfMBsH4jjVeUPCR15GyRa3uwviut+kUp/x9smhLm6Tync7lB5R&#10;Rxf1ngmUq/zzPCXZUMJ9xvkwF/1EKB8X5ea+Q8qT8r29JZ2DOXfkafGFx3UbPV9JPnf1UUrjfSz3&#10;A33Ay85hv8DmPD1ifxvtZ5LJhJlOmA1levPGDeAi/dCkmCZ8fhLL9ARBsIrAt7J9e08bpe9apmc5&#10;b0sxpeul5fA8vTNb+4IgmAWTskzPXMHD8fcMNuvruLgOnz/Uy/S8613vGllmhSmFdVOr/dyE66aW&#10;6W+1rf3cvAtfpkf7PQ1TjqosxfX0vq1lenhTWjb5QwilZzpVbtqB9MqfmTgI9zr95je/qW/gQcv0&#10;MCUw5eQonafnIUV+817yGSiuLzNDeXlcr1Npm7T+UEGUlulh9gz5wssSpbb2Mr0upXLPO++8YRsx&#10;mwfTkXuepTI9H5br+J//+Z/q61//ev25C6Yif+Mb3ziyDI8vk/PgBz+4Lt/9yzJDPFQDL1d1bPO1&#10;+o0vc+TlKi9fxsf9rn2l+oPybSuf/D/xiU9U3/ve95o97ey+++7VwQcfXA/qkX1MH0y9mea7ZB9+&#10;ogz3iW9zrBGfOst/TAms6eZLefq28Dy9fqXynauvvrrOjx+g8WEOfeyYY46pTj311OrII4+sHvrQ&#10;hw7zBJaOwr++z9uilC+f87iexpfUwSfEJUzhlJfX38N9W3gapnFW+zHAiDAP50GhjmVf0ke4fZ6O&#10;PqBjRMh+UNySfUBfoiwvn3KUv/zAuZw44PkrX/cvg4hoX1C93X7VH+iDxHH7Sn7xcN8u+dJ9zTmE&#10;OFoOCOhf8pmWoeFcKJ/TP4kDfO+Q1v1TssXr5OFKp3qCL9OjuO5TR3FlJ3j+nMvwq9uvpX1A+33p&#10;HS+LPOUXwfJ2mi6cqc7pj3xvyideFudgzk3uf89f5dLPdH7xuAr/0pe+VH31q1+t9/XwmySWdF9x&#10;wpkseFHzyUmsRzDWCJ3gXmesZXpOPvnk+jykfs93YX6Mc27QecW3he/juNFxLfispWM47vKlF0pl&#10;Opyn86UvKEfnx5JNnHt0/Jdwm/L0LMnYxyc/+cmizZznOFcQJp862Mw5SvFyaAvOVSU/gddbeF6l&#10;cLelzdf+va9lNgS28N0AfD9svfXW9bagTH1XCMrRdwG+zftEaV+ObOI8TBkO7cs5vg/lUYJ+xfeo&#10;Q11ZFq8Nr1ep3m4XbaIlfwT2yJfC03j+gjR8h7VBGn1vl9Ln+3Kf0H/4jsvxdCU/ltolR+lK6Uu4&#10;T9vqwrUO0IfypVHcplIfo+93LQlGWi37Kvrqif/y85Pj9WjLq8s/9I9Sn6Ruv/rVr+pt0m+//fb1&#10;tqAsbBP0bQc7NJi+5GuQXYSrjwnS9y0dk9eVNvHzbt5+1HXTTTdtPk31i+fJtq7hnZIvVZbb5yi8&#10;rX1IR78jjGvPHOXr9XMIz9uwzRZBWZdcMvgKxy/bbrttvS3y+pfqrX3E1bWxU0ojSv7F5s0226ze&#10;pq6+JI/wPPM+47Slf8973kO/XvDL9DAQhZlOZjIQBXgr81tJzKwSBEEQBEEQBMHKhQewgjdUgyAI&#10;Otltt93GeuudB9c/+tGPmk+TzyGHHFI/BOuD2VHaZgiZNPSj9Ktf/erqpJNOqh8Yfu5zn2tCgyCY&#10;VHbddVf+DUaodMMvkO2/Hs5/dmz+85w8nnUHQRAEQRAEK42FMhhlhyRmRMn5WNLzk3jTkldoSmLh&#10;6XclMTyOC/RYtz4IgiBY1WlmRQmCIJi38FCcJTVF+ysHQRAEDQy4ePKTedG7n1NOOWXKm6eTCm+o&#10;7bPPPs2ndnjD6bTTTms+TSYMOqGOr33ta+vBKP5W8+9+97vqO9+Z7SpzQRDMA0anYBjll0mHJO2X&#10;NDq9wOTwyiReuhTrNv+DIAiCIAhWCiyX++Mf/7jWT37yk+qnP/3pFC2UFyMWIgtlMMoRST4jCoNL&#10;GN3+miTW2uya8psnEUclPTrph0lcrL8sKQiCIAiCIAiCqTAQ/Akz1EFJ70xiRkLnsuZ/EARBJzvt&#10;tFO9TFIfLIvz7W9rdbTJh0E6penmcy644IJ6UMYkwswvRxxxRD01f2k6czj22GMXzCClIFjAMDMK&#10;y9Q4DDx5RdLDkr7GjlUUBmyXrqHHkZav/3iSM3We9SAIgiAIgjmEWSj/+q//eqi/+Zu/maJxlpYN&#10;5icLYTAKs5jorUpmN2GmEwaX3MiOaXBx0p8PNqu3NP+DIAiCYFWEBf4mdW3rIAhWfZ6TdPYMdWLS&#10;W5N8IDnX8JP9qv4CgTVqBdv+uQvWu0VOKe24+UGpfGZMkFQeM20obq4c4kqlcPJk5glUClcYKtW5&#10;DY+bp9Nn1GaTa7p4WveV9nmZHtclcl+PQykfeNazntVsdXPccccN17r2spWnt0mbSuWX8DqV6uf1&#10;b9sW+owomz7ruO2ybd11163233//eruPE0/kVNxNV70VhrDBjymhcN8uSZT2Qdt+Ib8RzkCTK6+8&#10;sv7cxrXXXludfPKK36ixncEp3tZelvzsIty38zSOt2uJUlo+e/7gfWKcPJW+hKcv5SubVHaJceJA&#10;KR7bJfv6jgXtJ57EuuessY/ud7/71eF5+hK5TaC4bfa15SWUzumzpS9PZzpxS/zhD3+o15bPbeyC&#10;Ml1t+8C3hfws5ZTCfJ9rHLK4RyZxz3x70tFJ2yf9e7NvVeY9SaVr6HHE8vU+8yCcksQz72CeomPL&#10;jwedoyQPa5Pi8r3H+cBFuM6lyI9xKYe8lD6/Tsnx87ZLeVM+5yeXDxwl3O0dF9XZBXx3UC6zp+VS&#10;udjH90pJpOe/fJsrL5N9+EjXS3l+lNUFeXA9i+655566fBdttsYaa9Ri232F2tpHNpVEmX14ndWW&#10;Ul+dgHg5lKs+gO15XfGXk5eLvA7qaxLceeedtSijRJ4f6Xw7bz9EWVIO6YTyyeWU2q+URvVh29ui&#10;pBKergT7c1uon9dbfnW5L5S/S+3Dtp93EG3sKK5U8i/IJ5DbrLIkxXV5eB8lm++4444poo+tueaa&#10;Q7lfJLdB/V7iXOThuZ9z/5fq7W0lOV5vyfPXecXlNs0E7KJuLre15CfsUvsrngt75TM/X7iUXvVz&#10;kUcpjZO3D+fi6bRvCWySckppvJ2g1BexC+GLHLeHeueQ72233VaLPpz7A7XVBWbWI+YXvF2pJykM&#10;RJntnKvMpMKglLnIK7j3ODOJ5ZhiivcgCO5juCLo+GbuZfnfpfRJy1+StE+6BT483Y59K+07Ounb&#10;g/yXX5q2P5P+378cTvme3lH+QRDcB+gV/X2b//OVNyXxoHyuYFlNrsGD+cOZixcv3vtd73pX/dBW&#10;rL322sObWu3nQYjwcMFNrm6mt9hii/pBACgdn3XD63E33HDDOszL922mf+UBgKdnpgSl32677eob&#10;9mXLlg33ef7rrbdebSsPFpT+qquuGj4owFZuxq+//vrhPr/h32ijjeqyeWCjOt966621TSC7GEDA&#10;Nnj5qr+n920egBBX/8Hr6vuFh8t/Hs/tU1nefiU8z9K27/v1r39dlwc77LBD7Vuvs9evhNu3dOnS&#10;6t/+7d/qKYD7eMYznlEddthh9Uwpqs8222xTl89MItgIG2+8cd0nwO0u4X6h31EHHtqoL2ywwQZ1&#10;/3A83P1e6uu+fckll9Tx3VbPS/uJw4Ont7/97bWv+nj5y19e7brrrtX6669f19vz9G2Ft4F9+IBj&#10;Ip0X6n2bb775cFv18zr7dl9fU3hb/7juuuvqei9ZsqTuY+94xzuakHbWWWed6t///d/r/1dccUVt&#10;/yabbFL3CXBfk2/elh6OXWz7Ph4+y3/Y7ALCVH9t42Ol93Dt9/S+Td05LvQf+LFK5VMvtYW4/fbb&#10;i/6+8cYb63w8L9Kq/m6XcFs4rxDf609bKy98RF7XXHNNHQdoA/UvhXuenKOxB+QLt89ROk/vNrtd&#10;wv2ufN0/HMvyHwOZyMNt5hymc7/y4vxEXeDqq6+u4wBtQVq3w8sXHl6qC98b6qs333xz7WOnlCdw&#10;fPDdyPcf9QLPX/Unb9WPY0O+UL5eZ0+vdO5zpmvXLEVbb711XS7fm/KJl7XZZpvVdfP29bqoXI5J&#10;tYmXRd3o+815AKPJ+IVJpyfNp+V4GC033np0/TDgm+WIumYMD+47WH75ksFmma222qo6/fTT62uC&#10;0nFdguMnP0dyrOhcynGkY1BwrPF9D5SVf++Rn85LwvMhTOcF4XaU7Pd9nHf5PnYI07kU2/3ahrfr&#10;+2CWtNwmoG6cR7jW4RyVw/c65/E25KuSn4Fzpt+TgPvKfT0upL3sssFEopz/uOZyOJdqH22h71iB&#10;r/W9IbBdfcK3hafhPJu3v1PKH7wf5X2qDb7T+J4A+gDfCznKq1Su15/vJ+4/zznnnOpTn/pUvY+6&#10;+DUQecDDH/7w6ulPf3rdPnwfOcoH2mwSHldQhr63SuFOqf2gzX/sb2sf7W9rn75wwjhOHOrP9Z7I&#10;7errV+SpFwVIm/dlp1R+W11lB22r/iPcDurKtZjTlqej/Kk/y6M6HO/nnXde82kF9KUdd9yx3saG&#10;/HoNWzgXAeeI/BxIX+GZBHhcR3Zhf2n5G/W7EtQ7tyknb1/QvpLfjj766N6XHpgxJX+Bgrri1zab&#10;8B/fAYqXgx2XX3557afS+VXpoeQT8t1yyy2bT1Mhf+55HdJsu+229TZ259+r0Od/T1PydY77nLrm&#10;31XUk3vjLrpsIm9mGgXqx7OCnLe+9a3V+eefz2/xU55rD+4IJptdmv8ssTMXg0f0NGvn5n8QBEEQ&#10;3Ius7IEiMRAlCIJVht8mHZwUA1GCIJg2hx56aP2QpI+TTjppwaxNzUNPHqSPw9e//vX6gdUk8dCH&#10;PrR65CMf2Xxqhwd/zKISBMHE859J82kgylzCjCgxECUIggUPgwX4gRYxUIGBnBL3CIgBUUEQBMHM&#10;WQiDUcSXmv+zRUOnYoaNIAiCYFWF4dCjr1oEQRDc+zCY5GNJb56mmAmFGe14TeQbSUEQBNOGN+me&#10;8IQnNJ/a4U2zY445pvk0+TzucY/rfMtQMMvDJK7ZzSw4vLXYx/HHH9/75lgQBMF9CC9dviupdC3d&#10;JQZ6PyDpKUkxECUIgiAIgiBY6SykwShzBUv0BEEQBMFM6X8dc9Ys2jj9WahveAVBsGrAQJTdk16T&#10;9N5piplQ4uF4EASz5pBDDqlnA+mD6bmvvPLK5tNkw2wxz3ve85pP3TCNcmkK+/kMSzDttRerLnfD&#10;dN1f+MIXmk9BEAQV85azbMqqwBeTHpN0VFLpWrpLDPS+OCkIgiAIgiAI7hUWwmCUc5v/j2r+z4ZX&#10;JjF6HM5v/gdBEATBNFj002YjCIJgkuEh+Y2DzWAhw1q1wrf5Qdw/t9EWp7S/LS5r56J8G/QZ8eMz&#10;axAjxSnZLOV4uOcr2GbZE1/6xPNhDV4pT9uFx83T6TPyskr2e1yU78vTaL/qRLgkfNvzKqmUfraw&#10;JvRBBx3UfGoHn7MsjcrHHtVLbaLPKLc913TJ613qax7uYdrvaVgPnf6MZK/Hf/SjH10vWdMHa2ez&#10;jBGQTlCW5PuF+0Lhbh8o3Lcl/E0dkOK04elE3z5mRxlnkNI3v/nN6tJLL63PCfhReF7qE+on6ise&#10;x+MpbDZ4WcL9y3YXbpco7QPlqXz5n6N0eR2Rp1daj+vkcXIJxWlD+SBsdilceFzK8DqU7BOlcJXh&#10;8XLyuhCfmXpQm33TxdPInrZ8ZA/CBtajlx1QSteWl/Z7uJfv+QqV6eXyX/sIV3pwe6Vx4XjhnOLH&#10;zZiwSP9Lki5JWlVGqH22+R8ENaVjo0t+npP0vUK4jkGXjkUdjw5plF4izy48P477XOTJ8imIYze3&#10;hzheHoNnpXGg3DxPxP4777yzLnPNNdecIl0/EI/tXOQhch8jtYHLbeG8l+Nxqav8IrFv8eLFQ62x&#10;xhojIl9dVxG3hPwoEVfXkmxjYy63qwvi5vi+PC8JO3RvJmGL95Mc2Sap3hJtoLSEK88+aBd8SRvn&#10;ZSgvKfclZXp4SV3IF8orpy09+3Of5lL5uZ8Q5clXKt9F+ryv5f5Rv29TXib7dKyRX24v4Sqf7RzK&#10;lM2uvAwX+brNXkeV4zbkedM3dPyzzXKfLo5RP4d4/dwGnQP8XKBjnOMwL1dlI+J7HSSdE6l3Hkb6&#10;PvLykKf3/LTP8fMyop59UBf5U2IfafGVzksu6qf+l5eJCJdf8/ZVGwN1UF92kW8O9nj+pTZW+yL3&#10;oSTIq2SXwK5xIJ77DLtcnieo3SRswhb5Wv1P4ny5zjrrDJWnR12MV4v5DwtAb5jEdN8zfcvysCS/&#10;6WBQSowknz+cmUT7x/JKQRBMCMtfkrRPujQ8PN3ifit9pR+d9G0uYZJuT9v/v9Hw6t/S9n8Pwrk6&#10;8PRBEKwipGO4Zt/m/3zlTc1/3r4MFiZnLl68eO93vetd9U2vWHvttYc33drPAxpudsHDBTe9YpNN&#10;NqkftrThcddbb706L8/fw7Xf7fvlL39ZP0wAlndZa621WtPLVh4y6KabNcZ1g6/yWWNcDzdYa1x5&#10;bb311vVDAuqj9FddddUwPTf3pN9www2HdXZbZLen50GJ/NfnXx4k5PV3Nt544/oBhqdXGsf3rbvu&#10;ukNbtb9kE8hut/+KK64Y+n+rrbaq03r5nlcJBk7I10uXLh0+NPr9739fHXXUUdWyZcvqz128/vWv&#10;rx70oAdVG2ywQV1/L3PTTTetPwPt3mWLQ7+hDtgh+5YsWVLnD/zHB9iv9ndfyZdtbf2b3/ymLsPz&#10;pC/zQwpsueWWtb2enr598cUX137pg37zL//yL/W27PN2L7WL20+/Jj59nnKBQUJqH8X1PG+55Zbh&#10;/o022qguo9R/HPJmP3jcG2+8se5XHk5+X/rSl6pjjz22/tzFDjvsUD3zmc+sB+9gN3idla+X6fUj&#10;LuGeBj+qruxzgYdrW+cLuO2220b8Q/t6uEM/IA8e1Kr/eXqONdrYw33b7cKXhHEuU3ovV+k8Decy&#10;+YI+yraX73XFb/iJAUDEAU/PeVXHnvLnHEvfgZIPPK7K8n3ODTfcMHKeBy9f6T3e5ptvXtcLbr75&#10;5toWt4NzmM5rgu8y8gWOe/wGnEOpn9oMPC+V7+Gluigf8PzVPqU8gWWpOE+5fZ4/dabd6C+0k+8D&#10;5et19rK0LTuAPqVzFe3P8eR5Ogr39Or7oHJpD36MBa/f5ZdfXn8PcO774Ac/SAGDhN2wlM37knap&#10;Pw14btKXB5v3CScnvSPpO/WnYJJhJh4GQbXCOfz0009vPo0Hx4XOC4JjTuc1riV0XhN85+oaowTH&#10;Ht8NDsepjlXKzM+F5KnzA+cZnVcE3wO/+93v6u2STdSBcxxwHuHcLN797nc3W+185jOfqc8pOZTL&#10;9xDnF679clQX7OU7OEf1dp86JV+U6u9wHiMdUNdrrhmdCJl6cJ0F+IrrWIe0Otfid31HCOzN+wQ2&#10;6tqZ8yzX1o7bBF39o1QmKE2el8AmvucdfMX3EJTy9X20Qd4v6XN8TwL589333e9+t/rsZ7vH+O27&#10;777Va17zmmKZblOpLpTJPR2QXt9RwvMs5e/tByVfl/bJljb/qiz8pOsuhzy5JiBtWzj3jG3kdoP3&#10;NcJ1DAv62nbbDSYhK/XL0r6c3BfUj/t0KNXFfd6Wv/KkrbkeddinewSuA3/xi1/U24K0Oj4dbxfy&#10;yI8x7PjVr35Vb7eV62m66g15vxuHPM+8L+XhDvGuvvrq5tOAf/7nf65OO+205lMZ7k8PPpgVBVeg&#10;ckt5AsfY9ttvX4d7nR3qT/vmfc7Bp9tuu23zqRvy0vmJPlQ6R3JtKnL/uy/zuKLLvyXcDrdPUI7u&#10;m6DLJtJfdtll9bYg//vf//7Np7J9RxxxRPXzn/+c3+KnPNeeevc1mfxj858f4x4+2BybHZK40PeB&#10;KKckxUCUIAiCYFVlxV34ClgfOgiC4N5A04AHQRDc5/Bw+GlPe1rzqZsvf/m+/H3x3uWBD3xgtcce&#10;ezSf2uHH6a985SvNp8mBPqEfI7rgh+v8QVwQBBMPL7PxDJmpoXwgCvAr9/R+HZhbGCATA1GCIAiC&#10;IAiCecNCGYzyH0k3JzEEkeURPprEXL2jw5VW8IQkluT5QRLr3T85yYkf9IIgCIL5xkOqavmzmu0g&#10;CIJJg1kMUbCKwdsTLqFt39cHb2q48n2lvDzcP5fK580O3sbSW9YeD9q2BfskL1PwdhJvOPnbVoon&#10;8QYK0ps/nofHK5UPHgdNhzxtrhJuq1NKk9crD2/zqaN0edqcPN1+++035W2lEszO8sMf/nBYhtuc&#10;b4+rcewFt9m3eUOLz3m4RH/lbVreCNM++rKkejjEgRe84AV1/n2cfPLJI2+ZuU3KS/VUXbVNXGzL&#10;y8njOtgrX3uY0rTt8zDfBg9HzPzw7Gc/uwnt5uyzz67r6emFt7X3D4+bf0Zd5HEVX9uUwfkECbVD&#10;G55Xri48X23z3yVkl9MWV2W7/4T6DAKFK73n49slvK9q2/e5AJvUjnlbijxPoTymg/KRtE/4donZ&#10;hjvUReeRmaB0/Hfl+L68LcA/a1+O2sQlutLkfa3AjkmfS/pJUttMhcR51WBzwfDOpOm+3BncS6hf&#10;98nPbbk4PnTe1XkglyBunp78uyjlp3OOytP3mkQ5ui4nTl4fF+kVF40DaXRd7qJcZkng2qpUFsgm&#10;4pZEPP6XUN1d7PO0ufCx/AK8ze7CXvmS/Lrah7JK+fO2vIuy5E+uJ/M0SLj9LkF4CeVD+aW2YD9p&#10;XfJXvu2Sr8hbfnH/MOsLUhyvSxfkTfoSXWUiQR45+T61m+T2taVXPUrytnDYr9nI6O+5aHulbwvP&#10;Ia7b7fWQ5H+26bu53G5t+z6HuudS/pK3M+nz+KA+R9w8nDb3e6tchDN4H+HPkp9yHyDs8WMsPwax&#10;x21QXJfbmdebMjz9OCguot8qfUnEyfeB16FU55miOuXnP50D8zq7sLWvfPW/Et6vJW8/lIcj+RKR&#10;Ry6PW7K7j7wvIp2LyBMbXZSpvNts8vR5X8Y/07EvZ/op5i9cNDOqfTAn1sx5ftJ/DzaDeUQs0xME&#10;wYTRuUzPT9P2h0bD68GY+6b96VzIFUMs0xMEqyCTskzPfUEsDbRqMVymRw8xQDevwA0uMB0pN73g&#10;4cKnt/Yla5Sv8slhNgxusJleWvl7Xkrn6a+99tr6Jh123HHH+qGCh3t65e/1Y8pXpdd+33fJJZcM&#10;83vMYx5TPzjx/FlCQJ+52Sd/LecDpfwd36d8eAik+stm0H4v37dLy/R4uMpiamseVICW1gHZ6mW6&#10;/dqvegJT7qoMlr6g3m6/U6q/57/ZZptNaT+msf+v//qv5lM7TMn+3ve+d1gX4cv0aGkWKNniqA5e&#10;F6aax7/Af9Lja9nf1i7Cy2daeuJ4PPoS5YHs8zI9/Yc//OHq29/W1087u+++e/XKV/LOTrkveP08&#10;XMsTabkd8PIV19PQF2Q//Yr4nr/3G6Ur5Qla8sfTKC4PLZlKuDTdc87LX/7yav/996+3vaxS/ZnS&#10;XA8zVS7/lcYhzAU8fFZf4PgiX/qz0nPcyT9MSU3berjSANOj81n/genJ5aNtttmmTu9l+rbnq2V6&#10;PC+HqaAJ51yt+ss20JI3vrSOl8Vxy7mB5Qc0rXsp3H3lebkfFe5+d7+UYEkpjkMvk6UOOFeD8tVy&#10;PMB5AZtA+71895XK92VwPJx8sBcb6JtA2TpuZZenKbW7L9PjeSldW19RXNkBXheVT95qU/eV8tUP&#10;W+Dpte1lcnzqu1Xlerhv05fwh+dfssXt9/TMckR/YfmNj370o2Qw9Ve0wTU49859sEbGA5NG13+Y&#10;XGJpoPuG3mV6WIqPAaN9cCzoXODbgvMMxxjwnabzTgmOP52jBceezgWitM/hfMH3KXDu5BzqeHrs&#10;5RzlcMxz7QfYrPMavPa1r2222uGa0Jf2EfJFqUzg/MI1TVv95N+28NxW8DYppSNcPlf5DudWfReR&#10;Ft/kqE05J5Kfw3k1X/qH862WFinlST30XVPK08Mh71OehrqXltPM8wCvaymc/qmlefBzPguel6W4&#10;P/jBD6ovfMEXRZjKE5/4xOp1r3tdvZ3Xxf3DdxLXK47bybauK5yu9gEvs6t8R3mV/ASk4f4Xe5gx&#10;MYe09Dv8qGWGnJKtSpNvC/bpuKUvP+ABD6i3hdelry9D7gvaNF+mhXy4H2mDNDoXUFeu0xz6nJbh&#10;YTtfLofzl5bmKaXvqgfX4UC/5KUIx9N5XEf1L9Ubcv/k5OHeP9v6YhfUg+ssIL2ul0W6/uq97ywt&#10;04Md1A//lvygcCjVWX2grU7kyz1VWzj78+8DfKV+Qf7q146+V0u+yPPMzwtttgjKLy0NpPNbyWbo&#10;al9PD/mSb9DXP2KZngE/S9ovafTKZnrEQJQgCIJgPnBL899YdFyzEQRBMIn8ZfM/CIKgyC677FJ8&#10;eJXDD/19a1lPEk996lOHPwZ18b3vfW/4cHFS4AeDww4bb1Ktr33ta8MfioIgmFj4haT/l/2q2jzp&#10;iMHmxMPy9fmM4UEQBEEQBEEwNgtpMAowIIVhfh+rP43PKUnMqhEDUYIgCIJ5DLOnBEEQrFRY7pJZ&#10;Su5N8aPB6Cs1QRAEBZ70pCc1W90cf/zxnW/QTRK83bfvvuNNyHXMMcc0W5PDPvvsU+2wA7+1dsMb&#10;kyeddFLzKQiCCebIpBXTK7Xz/yUxKOXehNFzpWvhlalTk4IgCIIgCIJgxiy0wShwY9Jrknhg/eak&#10;HyaVYAYVBq3slfSUJAayBEEQBMF8YOpcozWLvtZsBEEQrCyYs/Q997Libc0gCMaC6Xcf/OAHN5/a&#10;YRmTE088sfk0+TBIR9MMd/HLX/6y+tnPJu/RyMte9rJmq5uFNEgpCBYwLG/7n4PNTph7/ajB5r3G&#10;w5JK18IrUzHgOwiCIAiCIJgVC3Ewirg4iTXlH5PEAs8MOpG40GbxPQatxHqYQRAEwXxjoaxdHQTB&#10;qsc3kqY7C2EwwbCWbYm2/XMFa9jmckrls1Yw60Aj4fFK2231KJXJ+sVSCcqXSMvaw8onz6uExyUt&#10;ckq2+j5P75T2CfaXylIaT6d4Lo+HLdLK5IADDhhp4zZOOOGE6sYbb6yXZkGsiSxhu2+X5HVT/USp&#10;jm3h2ua/hP3aVr/1/ut9jThKX4L4rNn+7Gc/u9nTzZe//OW6fuMiO71895PwcNUDtdktyIN2wMdd&#10;5O3hYgmnXXfdtYnZDgNRjj322CnpATtYrx119QukNG3k+ZPGoa3Hbd8SxJXwMXh5jtpAcfVfUhjS&#10;+SvfL4m2soTnD3lcz6tEXq5rJqh8pXf7PE9tl/YB20j1AuUhjcO48XJK6VS3Nv/2lTXTuIJ9rhzf&#10;VwrP8Xrk0DdZmov/Y/D2pLsGm528KmnHwea9wgeS2l6qDBYo/t2C2NY1iuThHEs6X7t0HJaONeUr&#10;jYPnx7nOr00Q+9w+jy/JZlRC8fL8x4EyPY1EXqoj54xc+Eo2yR+uLntFWxql88/ap/KxMQcfeH45&#10;hAvCdW0rsW/NNdccEdeGyg8b5GuXX/fkYfhR8Dmvk9tB+hJ5nsjzhXvuuWdE5EUcRHz1MUl1QkA9&#10;adPpUCrT+9BMcN/kUA+nq0655Le2MJbqpL29fIlw9blSOMrzZF+XXUCZaPHixSP1UBrlXQKb1L5I&#10;fdD7Ygn5AeU2URb9AOELHWsuP0/y0oKL+wO1PXHy/MGPLYl8dQzIdhd2efwS6oOkz8FWx32A8J/q&#10;5RoX7LvrrrtGhC1e9zxvyuyDfNt8QRvJZy6vv5cvkR4on36Xy/1L3JLyuiDvd+qTEuElW1zeFqUy&#10;HfUxV+4nVMrf5eGl9Mqb/pnXCTmel9RFf+uvujAFOJorGHQiMVAlCIIgCIIgCILpwwP83w42g4UM&#10;N7HchOuG1tH+lQU3wvmNtVMqnwcRa6+9di1u1KHPfg93qXwPZzmUDTbYoFZ+Iw9Lliyp4yDS6sGS&#10;7M8fSOR4nXkoQ3rKUfmluvg+T6+y9BmVUDnI7VNeDnHvvvvuoUjj+bst8v/KYNNNN60e9jBeLu8G&#10;ez//+c9Xy5Ytq8WDxjvvvLOWb6suLq+X5G1Roq2ttK0HpJIenvEwlz6r/8j7GunyPN2/PGgiP5ar&#10;2WyzzZq97Vx55ZXVd7/73eZTP8rfy6Rfy1fqN26fH4ulY8XB/7QDfa4L798lMRinryw4/fTTq6uv&#10;vnqYTtAnbr/99lqlPoHU96djq84Bfnytu+661YYbblgLf4H3H/e1/Fpqc6Q05K8yPS+Pi7zPIT4r&#10;bJ111qlt830u+dfr5/USxFX+kNvVd37wvuTHjfZ5eq9rKVxlI/YT7vbhH6Ur+drzly36jNy/8k8f&#10;nmefLzxuyT5vC9XP/efbJftK+bs8jeJ6+XzO699Wfl9dVZe244u+uXTp0rFmgUpckfTBwWYnHIDv&#10;HmzeKzDb98sHm0Ew+NGM7xeuWXQss61rFL9W8WOd48HF+cyPuxyOK32Hkf84cEzr+OZ7Q99bEvtk&#10;H3kqroQtsrl0XOf567oHjQN18TQSvsCn+IlzRi78hU1+LZOLcNpGPnVBWxrlq22JNlH5nMPyPLFV&#10;+ZA+D/c2JT9d20r4f5ttthnRxhtvPJKntw3C/7ru4UfoPNy/H4mb14l8VT55uL2urnzpFzfddNOI&#10;GByg72i+d/04kFQv4L6A6+Y+qANl0q55mdiv/sP93EyQX6iT6ifl34WlOun4dKndSKc6u8hrxx13&#10;rNvb20YC9blSeOkYoNwuu4Ay0dZbbz0SF9GXlH/JF8jbV31QuuOOO+oyHOqp/kP63GbadMstt6y1&#10;+eab133fpeMekf78888f0UUXXTRsf+Lk+VMP5e/aZJNNqltuuWWo3Bf4d9ttt61FfPcBAl6cQDff&#10;fPOUcD/u8QHX57n07EEap/8qf+CeyHXNNdcM64398pv7rw/S5r5gH/2U9vFzl8RxrzqrfBfnOMI5&#10;f2y33XZTRN7C+7j3xbwu9EHvd+qXEv4t2SL59x52lcoUtJ/6mER75X6Sr/L8JY4ZtyFPy/Gn/Dnu&#10;8zrxXet4XpLbnTPenc6qyZ5JbxtsBkEQBEFgXNP8D4IguC/YOolZBkFLX7I85rgiPulKYSXFwJcg&#10;CKbF/vvvP9bDsO9///v1g7WFAA/v/uIv/qL51M1xxx1XP+CaJHjQu8ceezSf2qHeX/ziF5tPQRBM&#10;MCxRc8tgs5PnJPWfPOaOnZr/wDXwu5JK18dtOiWJ2VVKYbnIm2vyIAiCIAiCIJgx83kwCrA+/FzO&#10;jhIEQRAEE8CiwXDzIAiC+4ZjkzZM4kH3A5NY+pLlMccV8Y9M2s72dYnp0WNAShAEY8NbX4973OOa&#10;T+3wZs/Xv/715tPk8+hHP7p68IMf3Hxqh7fvvvnNbzafJodnPvOZ9ZtpfZx11lnVJZdc0nwKgmBC&#10;YSDK0YPNXu6t2VF2SPrCYLMevM018FFJpevjNj0lievmy2xfm8j70UlBEARBEARBMGPm+2AUOD7p&#10;oMFmEARBEARBEAT3IVyXPyCJtyj/PInpxGfCvyUdmPTR+lM/n2j+B0EQjAWzYDDFbh+afnmhcNhh&#10;hzVb3Zx88sn10jSTBMsG7Lfffs2nbk499dRmKwiCCebjSb8ZbHayb9LTBpsrlZc1/xnwzeDtmfLW&#10;JAa1jHPCZyl7ZlMJgiAIgiAIghkxCYNReOvyxKSTk2KWlCAIgiCoqkub/0EQBPc2uzT//zuJh9ez&#10;gV/6Xp30yvpTN7zdiYIgCMaCdZyf8YxnNJ+6WUizozAzyiMf+cjmUzsMRDnhhBOaT5PDQQcdVK2z&#10;zjrNp6mwVvkb3vCG6pWvHOerKQiCec5dSe8cbPbC7Cj967/Njt2a///U/J8pXKMzOwoDUh7Ojh5+&#10;lHTbYDMIgiAIgiAIpsckDEYRLNlzdhIj1nkqwNSFQRAEQRAEQRDc+8zFoDjlwcP9pYPNVhj8goJ5&#10;xqJFi5qtMnn48uXLa40LcVlqBSmt59FWfh4P+mx1PL10v/vdbyjl5eHsk1ZbbbVaXqZvl/C8/vjH&#10;P9aaDZ6fJGTL6quvPpTbJ587hEvklbfJdBg3ncdz++TbJz3pSfXggj4uvfTS6jvf+U71v//7v7Xk&#10;X6S65vWZjnLcVm2X9oH6iuqE6GOl/V14+POe97w6XR9nnnlmdd111zWfypTKbfOZkL19NgN5/OEP&#10;f5iSl/IfF6VhkNIhhxzS7F3BBhtsUL30pS+t/vmf/7l6whNWvAel8hztU565PFzx9V8qxZXcP/LR&#10;OL4S3jcEZalPU0YJL6sknd883zxOjtuicI/vfXkmeJmev/BtoXogyP1SshlKeZX2OX3p++grs7Td&#10;Vk7b/rmmzb4S49jkx0YX5CVNk08n/XSw2QkDsl842FzpXNH8nw2a8eU9zf8uWK7nZ4PNYFWE/q9z&#10;Vd93h85duQRx9R3k6qKUH+XoXMp2nh/lOH3hqodEGfl1qDQOJZsQyOa8TAT+PxfIhlL+bWkEaeU3&#10;919b/HEgDddKul5iSUIX/ivZ6f68++67R8T1sHyPjSXUJ5Guof1aWlC/kshXNpRsoT7uJ0Q6+Yl6&#10;qN5e/z67S2DvPffcU/9fY401RjTOEo+O7HP1Ifsp39tJyv0kAf9zm91uwuWTXKWyXO5b2SdoizXX&#10;XHNElOl9qAvs8v4gqQ9RXsmPqrtLsF2qp44FlKcl32XLltW64447pviReikufSqvM3FyP0n4C1EG&#10;9yAu0grC6X8u0gvKLuF+8+NEkt9cjurluuuuu2rRhjmEu1/z/jIO2OXtgchLbd5GyX4Hf+JXr2tJ&#10;7jOXtxui3dyXeV1z5X5EXm4J90Epz5I8/1K4l+n2I/zsdfa4kvoseXlciXLbmITBKEwBzjqZX2y2&#10;mRacaRQZ4c0D6VjCJwiCIJhETk6XeS0Pjpa3X50FQRCsXJY1/9dv/s8G5cFMiLsPNoP5BDezXTej&#10;oJteVMLDdeOLSpTy8gc2pfRt5XNznZfDzXUpbgmldy1ZsqRab731aumhisdjnx5arb322vXsDO4/&#10;t7XkVy/rzjvvrGeuIF6XzW15el6SI19QF5Y2QewT+JsHVNRP8CBOD9d4gKOHaMp/Jv7tw/3r+eth&#10;FNt//uesKNbP5z73ueqmm26qH0TiW3yMqGfev6ajEt4u2i7tQ9SD/qK+o7qxz/crPir1K89ziy22&#10;qPbee+8mRjs8FGTWmDxPR/l6OOl0XKoPOH4seL8qQVvcfvvtdZ7yqfJG3ge7cJue+MQnVptsskm9&#10;H1sOPvjg6n3ve1/1lKc8pa6Poz7Gwznh/c7zlbzfa7u0r03YkLert19bWwjScX5Bqg/9WH2aMkr4&#10;MSSRl45r8mPpK53fkB7SI7Wl28p+9VWlawuXrX14+tJ2W7j8Rl2oB8IXuV/abCr5p5S/42kU1+N5&#10;eF96hZfy9O02m5SO/7PBy3f12TeTcH8o7sdgCeLTdvSzGfDG5n8fDKBePNhcKdzS/F+v+T8bNNCb&#10;lzv7Bn0Hqzh+ruJ8ruNCAvq/jgEdQxLHmuA7jDxcfC91wXGp/CXOpbruZbuUp8rn+M6/K/n+FH6s&#10;S5TJQFHE+drLHgfi5WUiyiI/bM7LRKXvbZfyxqel/FGexq9V8Ie+g6S11lqrGHdcSMe1kq6Xli5d&#10;OiLKyG2kfvInPrn66qtHxPWw+z8HO9Un+QFfP+ZL2KL2R/peddEGskGC66+/vtatt9464idEOvmK&#10;uqreEnVzuymbvtQHfZb7AK47t9xyyxFtvPHGTax+Sn0ZdUH4bbfdVos6lI4lfJWLazCgjptuuukU&#10;bbTRRnW4H0suruvyfuGi7Ny/+Edtig3bbrvtiLi+VvvdeGN5RWelR3mf4PylPkT7536k33l65Oe3&#10;Ul25j6UNET7J+xx5fv/73691wQUXTGl/fKm4HKt5nXnxIfeTpGOENtx+++1HtM022zRWD/oA/nLd&#10;fPPNxToKzqu63tc1uot9uf+QIL37AeG/yy+/vBbnAfczon3kV8rI+8w45y+emeTnKPKjzTkG8jIR&#10;9c/tdwinLWgvr2su7Mv7HKIv521HX5cvsTmvq4tzUe5Ljk8vNwf/q/700VK+ubwc8i/F8TJlv9dD&#10;dfbvHZf6LHIfSV3n09ndYawaMK8u62SyziVn0IOTGJwCPFViCR9Ge78pKWZLCYIgCCaERdck/bL5&#10;kLFoLt6UCoIgmAnfbf6P9+tuN56Hlv8JgiCYUx7/+MdXD3gA77R0wwwgZ5xxRvNp8nnmM59ZP8jq&#10;49xzz60uu2yyVknjQephhx1WD0p597vfXQ9G4eFaEAQLltMb9cFUW68fbK4UvtX8f1rzf6bwfPzR&#10;g82anZr/QRAEQRAEQTDnzPfBKD9M+s5gc8g3khicwpDE5ycRhydLvD3ObCknJzFwJQiCIAiCIAiC&#10;uYUpvLnm5vqbpTNnCmn7fx0OgiCYA174wvFWVjj++OPrt6AWAuuvv349E8g4fP7zn2+2Joe99tqr&#10;euUrX1m/0R0EQZAYd3aUNydtMNicc05r/r866eGDzRnxruZ/EARBEARBEKx05vNgFF69+afBZhHm&#10;eWKZnsckPSKJC22W8WH6wS8k3ZT0zqSYLSUIgiCYMJbf1WwEQRDcF7yt+c/SmTMZBE4a0jrnNv+D&#10;IAjmnJ133rnaZZf+CZiYHviUU05pPk0+DEZhWuQ+Lrzwwnra6iAIggnmp0mfHmx2wknz/w4255yL&#10;kzQbOLOkzGRAykeT8hkM8xc9gyAIgiAI5pStttqq2m233Wo96lGPKmo6y14F84v5PBiFgSZoHHhD&#10;86gklvFhtpQvJrH2/FuTfLaUWCMzCIIgmABYwicIguA+g2t0/VrLIHA+P6H+1A1xuC4njcP1ejwk&#10;nzBYLxs52udh+T5JlPaB72c9XORxFMZavMK3heJ5WijFLUE6lU8aSXj+Hs5aux5vHDwv1gtmTeDp&#10;MN3ywG1uS1+qH5/VJlIfHnec+NPl0EMP7VzjWJxwwgn1Ot1aN5l6+DrK2if12cx+4rUhv7p/S9u+&#10;T/0HsT3d/qS4LNODX8bha1/72rAefWURj7XRUckvpfS+z33KGuCsFe77fXs69VYaVx+K12Zf3jcQ&#10;+9U/FF//x9F06lTC+weQJ3aV2sTLUpo20Rbe3yQh+51SXE/TlleJUrjv60svvEzs9bbKUby2vH0L&#10;7iuaAAD/9ElEQVS/tkv7xiX3Xx9zXf44TCdP4rq0b6bIP6W+lpczQ45OGufFj1cl7TjYnHPensTL&#10;ljzXZoDMuC9a8tybZeyZVcXR4JZgnsL5Oz9H6VzsEhwDOq+1qQs/liTy5zvAxT7PU8elS9+LbWUq&#10;HuT5I0EcfYehcSnlid0qU+Xn0nd5G111wl858qHaiet4F/m5v0t4uPwqYYvXMa9PW12UHrgmdK2x&#10;xhrDtOTv5UnsR6X8VV+ETW6/BHffffeIaF+u+xDpcihLfqNsll506ZoRVMY4UBZ1Jg/Vy+vnmi3e&#10;l1Huy9xP+DDfp/3yVRvqE3nbqUzVKbdJdnk7IvJSmXxmRknXXXfdNRI3R3ZLJZtEXl8px8Mos9Qn&#10;VE/yv/POO0fEPTXLdaK11lprxD7keZJXyVdqPxfl0aekHMIpG5FHF9StZJdLdeyTk/uCY9DLKOHn&#10;LfczesELXlB97GMfa9XHP/7x6rGPfewwD0n1L9krAX5YvHjxFHHOks/bUB/Jy1b5uT+R2hfl9iDl&#10;ia/y9kdO7ivkcfNjASl/l4fn9oBs1zHqYn9XmezzuHn+KqON8c+4kwcX6s9J+sskTQHOxTwPy/8t&#10;iQEsweRwZhIz5KxffwqCIJgo/vSt9JV+dNK3uTRLO7ZP2jdt75Nu8Q6fGp6uTqrlL1kRHgTBKkI6&#10;RmvS8TvvYZA3A0t8PXqutb+fxFudl7IjsV0S1+WPTeKheom9kmIwyvzizHTTv/cHPvCB5uMAbli5&#10;QQY9UNB/8G3F5YGV4AEQN76+7eE8ZFD+4uqrr65vnKEU7jYxwIAbbNh0003rMMftY+kO2SLuuOOO&#10;4Q04D2rYZiYN5bnOOusM02y44YZ1/rfeeuswnIdQClde66677tAO5dmGh1966aX1g5OddtqpfgAD&#10;XlflX9oHJfs8rmz1Mr198Dv+Ih8edID776abbqrbxcM9L2bjYL/vK/UPt8lt3WyzzeoHOJ7+5ptv&#10;HvYFpdtyyy2HD/94QPrJT36yOuecc+rPXey3337Vq189+D2Ph5LkV/IPyG4PVxrQfq9fCU+Pr5We&#10;dqPeXtdbbrllmB/1ItzTO7fddlvtF7fJ86Iub3jDG+o27ePFL35xtcceezSfRnGfuH0bbbRRHebh&#10;sglkV5t/ZGub/aV0HlflUj/SgWwC2eL7HMLOPPPM6ktf+lL1tre9rV7eyOMSji1eP84fCscO9ktA&#10;m6n+So/NOlY4prXNeYW+7vt4WJyn51zEOQE8rrYvu+yyui/BJptsMjxvKH+4/fbba3/yUFzHmqOy&#10;9B+8rkqHT9UuhKktVJbKAfcFeXEedziXqN1IS16lPEHlu/3u96uuuqr2gfIBzhvKn+8Fjj0HPyl/&#10;t0W4L7S9dOnSuj19H8gWzmXYCJQn/2Gb2lC4/aoX50+1n9dV6b1+nqds8TIdvm9pF9pAdXb7tV/x&#10;cmSrp3H7RKlOoPx9n8dVuUuWLBnW31H4L37xi+otb3kLBg4qMX3el3TEYLMTZlFZWffazIjCzCh+&#10;7czgbQab/ChpGTsSj0piphZmCS/BtfkDk5hdPFj14D7pksFmmc0337z6r//6r/r7Xcc1/3WOER5e&#10;gmMqPxbbKOXF5/z8yPHG9xFw3OfnLz7re6dUPul1nd9nv+cFL33pS5utdlhiMPcTyNY2n8guzj2l&#10;c2Wprn14Xpzj+B5wCOPaog38o+9H7ON71CF/tQ/nX2zsg7pjC+B77kkcz8fjir5y3Ca338HP11wz&#10;+q4d3wN8j0IpHXbwfQwet4szzjij+shHPtJ8KnPggQdWRxxxRLFebofXS+R26jvU0XUZeXPt43iZ&#10;5M+1jVMqE9jftdyk0pG3jlVH5dKnuHbPKZXr+7gmuvhiHv2sgHpuscUWzacV9Rb4SvWjbK4ZnVJf&#10;c0rtk/svP5Y8T47dK664ot4W7kfsy68xPLzNZj8/CdJ19U/8fv311zefpuL9qmQX+7gvAXyQX6OW&#10;9oHaBF/wTCFH5ZR8zWeunYHzxjbbbFNvl8A+rtkc0l933XXNp6mUygTtp8xtt9222bsCwvFnW3qg&#10;3rSVzh+O+1IQNz9X58iXlFvytSB/nl84nqatrLzNScM9n7ZLdfVZT0vpVSbbpX6rNmvLn/Pkz3/+&#10;c36Ln/Jce3DFvjDhTPjeJEaq84CbkeBcxPNEiZHlP0iK2VKCIAiC+cjonWcQBMG9Dw+1n5L0w/rT&#10;AK61eRjO9fZ7GrHNvraBKMxqGANRgiC4V3j2s59dfECcc9ZZZ1VXXnll82my4aEeg0zG4cQTT5z2&#10;DzDzmZ/85CfVm970pvoHjGuvvbY69thjm5AgCCYYZiKZ+qvcVJ6VtLLmmucFyv2SBr/4DOBFS66p&#10;mQVc19ksx9M1EIU8YiBKEAQLmj333LOekQF99KMfrXihAn3oQx+qPve5z9V6xSte0cQOgiAIZsJC&#10;Hozi8ID7NUncJPDAm4fmvMXJFOE3JLGe5jhTiwdBEATBKsAivruCIAjua3i4/ZikNyf5w/Jx4O1O&#10;ZrUbd1nOYALg7QqpBPt5KwQ5pTTaxw/jvOmEPE4pTR+8sdKF8vS8ZW9ucwnPv6+sEl42b+EwqII3&#10;rrpoK9PrUEJx++x0m6aTf4nppFd4n/8VT2KmlgMOOKAJbYe3gHgTmXzZ5k0rl5crO/KyPBz1Qf0l&#10;hzZmn/7nYr+kfSq7rXziOLvvvnu14479K04wuxCzhKicPB+R7x/HB55G8ZHq5vupF+3ib2t5GiT0&#10;2W3ms/tH/8Ull1xS/e3f/m31D//wD/W2OPvss+sZVpSn59PXP8DT5XLcF74tSum8fqX0niZPJ7Tt&#10;+/ooxfW+WAr3fX1xnXHi5Hh8pfd96l+yAzyexwX3HXi4+7aUPs9rHPI0efv10WeH8hsn39wWyNPn&#10;eZTS9NGXpi2c/dIsYSAKAz3aYNaVDybtlLQy78sZkMKsJjNZZoflNEkbs4JPIKU+XjoWXeOg48fP&#10;i66ufNnW97Kk7z4o2exlse3fnYg8uM5HfGbwrDQO5JnbhMhL9pfC83rlAvIu1Uko3OPpGoE8mAnF&#10;xXW9l5GnR36N4e0iCc/HlUOenl5+l/CF/C+7u+R5SY7u11yU4e0qKT028ha/C1u4B0KalaAN7KIu&#10;+HjjjTeuxexwzDgkaT+zAagP5L7I6zoT1H5t+avOJX90CfK2lNRvKLME5cqeUt4ozxOY2QUxs03e&#10;l5Gg/FKe7mf3KxqHUhr1CeS+ldSXKdfjSqpfyV7299lMXyxJEC/v/7SNIxtc+FDtW7Itr2cupXfp&#10;WMIfeXnk6XXL8wNma0G0dSl/z8+PXUS9+8jLRNiiMmeKzmW5DyUdoxLt7ZTqmtuYy/uYx5W8LPeb&#10;VEqjvCHvb5Tj9qnflkReeXn4wfPPfYTIt432kIApD7m58BHkPBRnOsYvJ8XI8flFLNMTBMEE07cM&#10;TyzTEwTzhElapieH2QZZIvOQpK43NE9N+lpSDEKZ39TL9Hz4wx+ub56F35xqv4drKm7gYQJxfZ+n&#10;1zIyTB2qm2GmBOYmGZTv+eefXz9YAKaJ1UMfhasc6Fumx/GyhC8To/yZZpabeeDhpsrX8juexvNU&#10;vXwfD2hU1xLuC/zGNg9ReeiQo7g8sMnLBJXr+9z/CnebPC8t08OUxfKjp1c4D3dln+dVWqbHkX+9&#10;TPclUx6TLw9Cta+Ul5bzAYWThtku8imySxx55JHVLrvsUtfL6+fLK5Vsbdvugr5aSqP81ebgy+CU&#10;6u3L4MhHTD1caguV9aMf/ah65zuZEKAb+sZ73vOe4RTbystt9vJ5uE9b+9I5Hu77Rck+1Rc8fSlc&#10;ZYLazX1WspVjiT52zDHH1NO5t/HoRz+6Hqii/Hmoqj4o6PeaFhmfYwNSmbSJ7Oc/dcVmtY8vPUM+&#10;lKX/4MvckCfyfSrTtxlUo2n9OS5oR+AYxh+gPEp1Atnq4Zyr6bug5YM8XPaB6uDLDHlcr6PwpXHo&#10;K4R7nn3L9LgvWAqAsj29+43jmrp4Gm83plLnOPRw+QRUL6an1xTX5K1wQT/DRqAd5H/Ox/o+E16W&#10;wpl+Xu3ndVW4+9F9rW3VEzy9tuUD8PrJVnwgn3l6+dX96+HKqy1c5XqZjsrlXKalNzyuti+44AKW&#10;HsPAQSVmBgfwRUlb159W8J9J6b67Xi7n3oQlL1+WdGCSL5Hp8Eyb6+z/SopZB+cHYy/TwzGjc4Vv&#10;zxXkqfNCKX+OUx2rgmOOYxj4z7mtDeLm5zeHMM5hDsc7xz1wbvAlFJjprg++z5W+hOfv6JqvDYW3&#10;1ankP68fYV3LiJB3vrwQtuo7nPz1HVDC8xLYrPYtwbmT+jheZim9p8HmfJkf0HcR9dfSEk4pX9Jo&#10;mQnaJ19SBf+xDOc4lHzhtpbCS7jPS3XN66HvUIGfdN9R8jV5ahmYUv5dbY6/2tqXcrjOBbWFo/C2&#10;9KX9tMlFF/H1OKjn1lvnX5MrysJu1Uu4TX3+L/mqrU25DwfC83s8+rKWlqFOukZzZDPh+TJJnmep&#10;/FKaHGzoW5Kny66SL/GPrpF92+Ga0MGOyy+/vPk0tV/05Ykdfv7K8we/hmSJzJxSGrV1qf2ANt5h&#10;By6FypCeurVBvtxT4Od8OR4gvOs7DHK7KVPnddnvUNZWW21Vb5d8mZeZt7/nL3wf+ZeWgVKbtqV3&#10;O0plej18yR/xqle9qvrxj38cy/SMCS30yiTmV80flDPl4ceTGNnOEj5BEARBEARBEPTDQO5/S2Lp&#10;Hn6tZZAwS2VKXGdz18o1dgxEmQr3J/yagt7EjhnCvQ7pWZJU+bHNvlieNAgSPMx92tOe1nzqZiEt&#10;y7LTTjtVu+22W/OpHR4QnnDCCc2nyYEHb295y1s6B6LAD3/4w+q8885rPgVBMKHwC/XbB5s1pyc9&#10;MulFSff2QBRgKfqjkpiRkOtsv8ZGzATO9FbMCh4DUUbh+pc203XxbOCXMGZX9/xOTorfEIIgCIIg&#10;WNDEYJQVMBMKF4wM3WPACQ/E22A6w9Fhl0EQBEEQBEEQjAvTgvMwXOIhelCGB9vvHmzOCh6Ec6/z&#10;lqR/SuLHCsQ2+wiLpUmDILHPPvvUs+P08etf/7oefLBQeN7znle/edYHAzZuuGGyVo2k3uO8aQ2f&#10;/exnm60gCCYYZkFB+yWxvttPk1YV/Bobxeze7fxNUtdvAOPC1GHMPsOAoJckcY3NICBGMH4hicHf&#10;7a9tB0EQBEEQTDAxGGXwUJYLQm4aXp20YVIJ5mpiHU4uUHmjk4v5IAiCIAiCIAiClckXk9ruUcaF&#10;mU94EA78aOKzz7D9jCTKODsp3t4MFjxMHzzu7ChMj59PuzupsLzIXnvxkn03TLd+3HHHNZ8mhyc/&#10;+cm1D/r41a9+VX3nO/HIKAgmHOZ7ZyYULbMZzD8OSnrrYHNWMPsJ+TA61X8zYBDQe5PenMTySYTz&#10;MmwQBEEQBMGCYqEORmEkMiOWb0rioWzbeprAqObnJz0wiekM463NIAiCIAiCIAjuDRhE0nWvMg4M&#10;LnnPYLP6xyRmpcnhoTkD74HZIufkQTlryjp8zsVato72O9rHD/6s9du23q/iuZjNQCqF99EXvy1c&#10;9crr55Tyy2nLv4THo1xpJoxTXhesF03Z5MF6x6iE25fb2lW+7HPlsE9lt5XfxR577FFc5zzn2muv&#10;rU4//fR6AAZrhCP6KP0VuQ1SbntJXZT8xn/JUVv4fmzI7XPyPJxDDz10ylr3Jc4555zqsssuK+bl&#10;x6XC2+re5o+uuNSL9kAeR+G+T7idHk++4j9rbDM7zDh8+tOfbu0Hnj94WXk4UhyF96F4bXHzNiFv&#10;+kneJtOFdF1pvT5iumWV8shpy7OvrNKxwj6pL/1MwlVeX1pQ3fvq30YprZc7jg1zQVuZbeXL7nvL&#10;vmDBwPI8zGwzW7hu1jL/b0gqzULDgBR+X2Dg978nzfnSmPnxoeOmTX2Qn8vPhahEXgbfQfou5ntw&#10;upD+7rvvrsW1lfKSCOd7GfHd5WWPQ9t3JOn1vd1F7iOXbCiFoRx8yrUVoi6U7SI/T6v7IQl7Fd7W&#10;Pn494m0p5VCmyqeMO++8c0S0iadXXIn0uq5AJdz+EuQrv0jsu+OOO2rRN9ZYY40REUdgQ67cRq8D&#10;wofqY9jm8T2dCzyPHPL0+Kq3178tL+R+RHk4KqE+AbpHcVFHof7hoq5d+YOOUYn6rLnmmrVojxzs&#10;8XqUfOF+7kNxJcj7DOcILyNPQzmyibjymyQfSLmfkLdfKX0J4ntbKA+X25VD3m3nQMnrmduFvD/I&#10;Dg/39JIgXOW7lJZ6a1t6+9vfXi/9inbZZZfqwAMPnKKTTjqpKWEU+Xnx4sVTRH8bB9Lr+HbRL+Tr&#10;tvASqtc4/SI/VyH3a14m6WUT8rhSXh77vO+776U8vgtb1c8pU/Z7PWQPbe15SYpXov1MMpnwIJbR&#10;ylwAMmK56w1DHsbyyg9ravK2YExpGARBEARBEATThweuvHnIwIrSMjAMfHhl8z9YAf7QIJKZorXr&#10;gZke/2OwWeTfmv/cIx2bNOsH5dyMOtzg5jer3OjqwYXv102s77vtttuGIq+cUv7rrLNOte6669Yi&#10;zzxcN9KohMct0RaufD1/bv6F0nTdrENb/iW8/jzc4MGMlzkdxi2zDZXPgxs93PK2ll3uH99WXdr8&#10;U2prR/v84ZqXL/Ux7rIsX/3qV6urr766uummm2rxgNwf1ufCL257rj68Lu63kngQxQM6j8fDYtnH&#10;Nja5r0ttJdZff/16hpBx+NKXvjQs1/NZe+21h8cl4eBt6rZov9vkcbXf9916663VLbfcUou88vAS&#10;nj9pFPeuu+6q/aQ2e/zjH19tv/32Tap2rrrqqurEE08c+lp+zttf2+wnDvJwoc+o7bgQpFdZ1Bu8&#10;/X1bdV1rrbWq9dZbrxb7x8X9xnFPX2NfiVJbui2l85WHK31b/RXX8ynVu1QOEIb9+uECcR6jvyLS&#10;d6F6tZXfV782u0Rf/ftQespRmaXyfV9bW86GtvbXtpcpmxEQ3uenNkr5Twhc6/G8m+vs0jIwXIMT&#10;HkvEjPKvSbOdeRDfMss6sKR/15RY72v+M8icsucMP37Ux3XclMRx1QXp9QOfS+dCzvU5/r0p8X22&#10;bNmyWr///e+H9rmdws9LEt9l119/fS2W/lNeEvlvsMEGtbDLyx4HviNLkF7XbyXcVr4zctEWsqEU&#10;zndMDvuWLl1aa8mSJcPvcIn8lB6/3X777SPiWsXzdz8i0HUfP3KqLSXaN4c2Vflc115xxRUjok2U&#10;nj7h9iL6ma71iFOyye3PwxH1kV8kyrroootqce3NspquDTccPazVJ1yykW3VQaJc9TGuJ71Ons6F&#10;r5QeX+b18GMS//s9LcK/pbxc8iX9Iw8rlSmpz+gexUX9iEOfVv9wUVfy5xoxzxfRxjpGJfLccsst&#10;a5WWPMUW1YV8vR9L8jO+KpUrkZfiSvgw7zNc2ypvfF1Ko2tg/KtjySVfs537if6r9sMnedrSMQ/E&#10;v/HGG2vdfPPNwzwk+oLbldeffHUOJE6e3u8H8GVuF3mofIl7J4WTv/tJ+bgNKt/tUHqOVY+LZnoN&#10;hy/UJ7fZZpsp2mqrrZqY3ZCPf49IHIc6V5XC6dcl3Fd5v0BqC8rNz1Ubb7zx0K/+fell+nGvuJ4m&#10;L4++qH6/0UYbDe2TaBOPn+eJ1Nc5r3h/kmQTz9k8L6nrGmM+X4FzkY364GKbeL9JYhaUrqcmDFJh&#10;6jyW4mEWlJhXNQiCIAiCIAhmBoMZGAhxQ9KJSQys2DMph5k6liURzsyFXLvP+RuD8xDenASW6Zkp&#10;+F9P5E5N6hpgTztwPwTcD71ssBkEC5eHPOQhtfrgYdEZZ5zRfJp89t9///phYx8XXHBBdeGFFzaf&#10;JocXv/jFzVY3xxxzTP0DXBAEwUqAQct64ZLn3VxHb5mU872k9ZO4DuTZeCzHOBhE8udJs7nG5l7F&#10;Z1b5avO/jdOa/0DZpQH6QRDcB/ziF7+oPvShD9X6yEc+Un3yk58c6uMf/3itb33rW03sIAiCYCbM&#10;9+Hg+zf/S3BRx4wmXJRzQc4D1TYYvcxSPMyCwtR5sRRPEARBEARBEMwcHpBflKS3Bfvgup011hkQ&#10;/pYk0vKgeKHCgBzenGSg/I/ZMQNoAx+I/7Xmfxf+UJ52iEFBwYJn3NlRGIzS9tbUpMHbUk95Cqfs&#10;fpgdZdLYdddda/XBW45tU00HQbBg4Hru75J+kLSEHXMAA0p+mjTONFUMRGb2O555c53HwBVsWagz&#10;EmoQCTMG/hU7ZshzknwKBh9sUoLfGn442Kx5W/M/CIL7GGZY+eY3v1mL6/mzzz57qLPOOqvWr371&#10;qyZ2EARBMBPm+2AULrr94plZUJjim5HeZycx0rgNLjpZiodBKjxF4QF4EARBEARBEASzg4e8vDo0&#10;k6mvuSY/Mom0zKayEN/eZFA9g+l5YM1A+ZnCfZFzRfO/i/Oa/0AbHDDYDIKFy9Zbb13tsccezad2&#10;mCr35JN5SX1hsPfee1ebbLJJ86mdyy+/vPrud7/bfJoc/s//+T/NVjfHH398PdVyEAQLBta74Dkz&#10;z5wvT2Lgx/9NYlDKXMyGQR4MKJkJRyUxIAVbuFZfiANSPp/ENe4Lk2azJP8bm/9inBdb6QuC3zRi&#10;6aQgCIIgCBYEk7BQJiPBeeLDBR2zoHw8qWsWFOIwC8oDk3jzMmZBCYIgCIIgCIK54x+SZjIQRfD2&#10;ppaL4WH7QprGmoE8n05i4HzXwPpxyAfyjLMEaT5g5VnN/xnD+rguwVqyXevJilJapy1c+1hLWnJK&#10;aUD7S2ElPH4uaCt/ZUCZ8ivrMXetySwbPU4eX3UQSpPvd/Jw2ZO3dd960V6Wa1yIO90ynTz9wQcf&#10;3Lret3PuuefW66WznjLrdLvcFy6vnzQT2tqSvsdn/W/b9vL5nJPvI92znjXeKeKEE06o1xgXKjsv&#10;t0RbeNc+z1/QJtiAPF0pH8fzEMTfbrvtqv3226/Z0w7lffnLX663ZRPpte62+oE+a5/skpw8rBSu&#10;fEt4nZRetknjUorbV74znbKUryP7pbZ941Cqf2m7FM9p24/ttG8bud257aV904G0uf/c1ja7nTab&#10;xrUrj9tXJnHzvjSO36dj0xzCABSmgro+iSmRXpW0dZKzT/N/NnCdOBve2vznWp0BKQtpFjwGajMI&#10;5F1J32DHDGEQj//2wIzr43Bp81/M6aBv9fs29cExhPh+L6mUp8Qxqu9YifOd8vTjU/g+8rjnnntG&#10;5OdLyuc6zLX66qs3of3nkhKUqe9dl845hOc+kFSe4rpIB6p3SaX8VD7p8/jg9uUoD6nUFve73/2G&#10;ym1Gyl/i2pWB1ojPa6655ojw/1133VWLMvjsohwnvy4mT4H9a6yxxhSx/4477hgRfWPx4sW1sKOE&#10;16uE+5X8sKcP9Rf+uy8lRz4sCZvII5f6Qilv5O2b42EuoP1oH+XvIo7sydNKhBEnbz/E/rzdkeoE&#10;eRh1UXr8obieRlB+DnG8X+d9hnOD26hynLyO8kW+7fL2K9FWB6FjyUUdPE3uK+T5lsKxR5KNbqvs&#10;p165X1CJUnrPR6It/bP2KS74OR2RZx/YVfKVjvsu8JP8kYvyyUfHVC6Fl3AfSNTX/e1thcD7Zckm&#10;r59/v0ke18tC7CulcfL2Rp6+1H4qjzrkPqLP5Tbk6mISBqMAF5KM6u6CEel7JTEtIW9czmb0cxAE&#10;QRAEQRAEU+GBti/No2vwRySx5My4sK69WEjTWP9NEg+3mR1mNoPmGcDjA4IY3DIO+YCV2Q6IGblZ&#10;dbjh5oZfN+pttKUXHu55ad9aa61VrbPOOrW4wRZdadC4cMPt6fL0Xj4PLVYm/nCBBxE8oG0rU3bj&#10;Ez3M0gMGPdgi3P3jdS21m8KQ8qWd9ZClVFYbnpfUh9tf6l9evtTmnzz90qVLq3326f8NER997Wtf&#10;q37/+99Xt99++4h4WE+eubzdpJJ/+2hrSx6A0Rf0v22bMlW+5yUflfY98pGPrLbZZpt6u4vrrruu&#10;+va3v918qob908ttQ/3OkZ1IvvJ9JVtvu+226pZbbqmFz0Wpr7v/tO19RWme85znTHnoV4Jp3q+9&#10;9tphnWn3O++8sxbHBp/pH9rX1yf8WCyFq/8i4oLXyVFe7Jd9iodKx4jnVQp3uwjP47b11b6yyM/r&#10;BO4L+aC0bxzUL1Ue8vJ9W6IuOV4/F+1C+2KT9nmd3e6S/QqfTp0c+hX+A5Vfql+pHaBU/nR8XUpf&#10;OlYd2ezt3uZf2U/+49o0xzCFFku3dC3Fs2/zf6awhKUGQXBtx7U119nsG3dABNeXGvTNteLLBpsT&#10;D7OQvDuJun+AHbMgXx7pluZ/H+c2/8Uhzf9Z4/2+JML9WMnhuNIPfYjl+FycH0v5SnyX6TtW4nyn&#10;7xWuNVS+26Ft8rjppptG5EsfUj7XYq711luvCR38UOh5j4u+d3PpnJP7AXFtT52wX+cnF3WRHaq/&#10;q+Rf4qpsvivyNJTltil/iXDFxRfMyOYi3brrrluL8nObaT/lL3HtygBrxCCQLbfcckT4n+VtEO29&#10;wQYbjIiyBD7Jr4spQ/Zj96abbjpF+Pqiiy4aEddTDAhGW2yxRVPCCujrqhe+zME/7iv6GvXrgzpg&#10;M3nKlxJtKOg37sdcXO+Rlwu8P+Bb15IlS4Y2l44l+TAX9aN9brzxxpH8JeLgJ75r87RIxz11ztsP&#10;0W/ydsdWr1cezj2x0uN3xZXwn+pUOlcRR+cY7rfyPkMZbiMinvD2l9rukSRs8fbL8fOv2y8B90K5&#10;brjhhmE68thwww1HRNsrHHJf0ve6jmFsVR3wJfdCLvyf28p3QSm9hH/Uf/w5h8R+z4u+58LWPrBN&#10;5x6JpU+55+Tc4/ZK3lfwRS7qwrFOv8mPX0RdCKectvxzX3B8uL/VVhJtqn658cYbD9vK20z1wzf5&#10;dxx9wON6WYh9eZqNNtpoxOb8WECeh9pS8u+H0rmONvb0iuvS9XqJSRmM0gYXmFyYc1HOLCjjvA0Y&#10;BEHw/2fvPMAsKcr13yiwS2Z3yTlnBVFEQaIKKCoSRDGC6N+LOYH5CiooxqsiJlBREQSRIAiohBVQ&#10;FK4SL0jOeckSlHv596+n38M7NdXdZ2ZnYefM93ue9zndFb/6qrq6T58+1UEQBEEQjI1N609ukPMA&#10;iq7BLy41Gvyfg+mrOQcVHiDh36r8mMDqMLPDZvWn+Gv9ORYm08o0QdDIK17xiupGVReXXnppcd11&#10;k2cB1te85jX1Vju8rsZvBg8CvKZo++3T3yRHwk25o44a61s1giCYIDz1xF0zXBvPDpvXn7zKkRW/&#10;eZ0j19mjPenwenvx8fpz0Dm0FA/f7Flqdv+gum39Kf5Wf46W7hNIEARBEATBADCoD6NwA3fHUqyC&#10;woV5vIonCIIgCIIgCOY8G9SfrOwx2gdQ2uDfpoMMK8qcVIqHeN5EwGyySv05FtJVVNIl5vuGf4M0&#10;iR9nEf9OasPT8u8a0kspuTqcrvh+bJGEh7lEk81pOmiKz6XtItcWleNl5dJBV51N+VL830GO8ns5&#10;aZlp/bKpSY7CKFPK0ZXf4UEUHkjph+OOO676NxHi34aI8SZfpNuS2+Nqo6ltKT4W+aeUizjqkR1K&#10;11S2h6+66qrFuuuuW+81w4Mov/1t81sRmtrbFOY+E0rrbZOto2mTo3JA5bt4VRH/JOviggsuKC67&#10;7LJqm3xuP58aD+mYUBrl03YblKHxJ7x9vt1vmaOB8mS7o3qbfC1kU2qb+yONA5VLeFdakfpFEh7m&#10;4Tly6TzMw9tos7mpHUBc6nOHeYh/UTalydnZZks/5Mpq8kMu3MdyW9uamF37R8n5pUb+ZXo4rC/P&#10;veqx8vz68x2lxmvFbx7QGPSHvvcrxYMf/GF1PP6oOtY+fKj+dFixZbbwcd403tPji30X1wGuHCqb&#10;YzH9JzTHalom6sKvkVK8nNQ+SXjbUT9oTkxFW/TPcrdBAtI01UOa1D6HfGq3tz8t35X6x69zEHXJ&#10;fsqT/RJpKENKy1cdLtAKAJThPkLk0Uo6pEmhnSqLbbVPwiZWFkBuv4u2yAaJlRkor02CenLxPm6p&#10;H1u6wEbS4osc6sucL+UDSePDpb5EuXj5zbclymxaAUE2e/0SqIyczRJpU3tkh8aPRFr1K22RX9w/&#10;qQ1NEN82JqgjLR9728DmlDQsLRObBTbl4uVHlNrMWPM2u+QrlPO7H8NpXtLI72zn+sjjcyje02kc&#10;Um9aHuFqJ/sp2OV+SfOTrwt8wffuVED+1A+S/KHj28V1pHyZ9g8iXm1S+1yEu59SUTdzk8v7lDS5&#10;lWl8XkvLRMpP+3ysSDl03axr51Tev2kc9chPKGeT+zynNgbpYRRumvLOR1ZB4T2ds/PuxyAIgiCY&#10;SJxRXvLdUm8HQRDMDczuyh4b159isfpzUPlOKX4MeHOp8fhxIb2xPZqH89NVVFaqP0dN7surpBsD&#10;fLHXl12+6Kd4Hr6k66ZnDr5Ap+Xri3bTl2mnyxYvX3hZLsFNAt1k8DLTdOD1qy7dyEnTdqF2OyoH&#10;6UaB+6fLPke2dsHNHS3jSvmqS/V6/b6t9jvu/5z85ofSuv+xWaguL9Pz58KAV/WwBG4XV111VfGn&#10;P/2pWhqdm03cEOZhDPnCt/ERY1V1pupCbfH+c19KHD/yBUvsarldLctLXX7cKG3uWPCxSts233zz&#10;Yf5t4ve//321/LHbp/Kb+kLhXifHhWxVWuVFzBFqH+1WPqmrTS58Qznk8Tok4nkgpR+OPPLIqkzy&#10;yX71P8tHa0ywrXjNAT4XpOMyhT7REub4jzrd575NWZTp7c/5p4mc37x91C+Utqv8prHATVX81eQL&#10;le/5Xbn63X75xf3jx43CmuzXfKN0yOegrvyiqf25MAf/pD53mI9YChwf5sC21H6ND4Td/djvuH9V&#10;lspJy8r1D3OlXjNB+9rI5Xdfer1zCB5EGXrirJ116s+xwh8wZ/eB7xfWn+Kp92kMHjxoc3ApVpPh&#10;D6vjgV6VJG6qP7vI9dty9eeY0RiXONY01iWOD8G2rqdduh5gHkjxuYBzVPrqBc47muuk3PnXRZnk&#10;Q5SZS+PlyT6J8oXbh/qB67PcqzOwR6/A8Pol/Me5mvk2ZzPzPvbh01y8t1tiXk7Ld/m8TRm6xpEI&#10;0+seaFf6Og+u+3Repqy0fL/ukJgzeQ0O4nUhKl8iHw8ko67X5XDedh8iflzWqyXY1it/XLyqSTZI&#10;pPe+TsW8L1/jyzSe9utVUPwYTHm8WqYLbCYt/lT5Enh/uh8l1Q/pWKZ/9Eoe+jONxz/ym1+XSLT5&#10;iiuuGKGbbrqpsnmxxRYb5gOJfOSnDTmbJdKmNiFsSccS52rqRLTH/YL81TzeVzkxhtLjk+sBvSqK&#10;V5+k5XPdkCtL8mu8XBjjPi0TmwU262ECiTrVF4y51GZ/HY8LaANiXDE2XRw3Oob9lT0u+Z30af8w&#10;BymeYzwF/ypeohzNKxwXaZmMRZ0zaG8KZcov+C3Nj6+74LU2q6+++jCtvPLKVf/kjmkJ22mnjm8X&#10;4wY/0qZ0LkOcx2hP7vhCzOupr1zUrVfy5F7NQ5rLL798mP7xj3/05rWll156RJlI+RkLOq4kfyWP&#10;hH903YyUX+L4VP/6ecHjfczlbMr53sUYaGJQHkbhyWaWJ/xUqVgFJQiCIJhkPOsLpXyp3SAIgmeK&#10;B+rP2YFfel8/tDkpeGUp2vvLUuP1QH36a7m/9igIgjHCjagdd2QR1m5OPfXU6oblZIDX1bzoRd0L&#10;WHGD69e//nW9Nzjwqh5uCnbBTcfzzjuv3guCYAC5sv5sY3ZWRrm//pwduO7kAejJwmH1J6vJjAe5&#10;yT7+GBQEQRAEQdDCIDyMskcpnmwer+UJgyAIgiAIgiAYG5fXn92/yjXz+frT6eefphMR/PTzUteW&#10;eg8B48QL6s9nDP4VwY/xp59+ek+sFqF/p+hf+6ySEAQTCR66WHHFFeu9Zvgn3IUX8kfsycHOO+9c&#10;PazTxZ///OfixhtvrPcGA9q9++6713vt/PSnP63mxyAI5hzHHnts8Z3vfKc49NBDi+9+97s9/fjH&#10;Py5OOeUUkvS/vMvo0HVwG4vXn2Phb6Vm5xqbvAcMbQ7jivpz0OD1PFwT/0ep8Xp9aPd76Z5G+Nf+&#10;EUccUY3tO+64o5KvLMG/04MgCIIgCMYDVlDRdfVhhx3WE9ciRx11VHUPpImJ/jAKd3aOHtoMgiAI&#10;giAIguAZhvew83TBbtXe6HlDqX2GNofxl/pz0NDrefYsNfAP1//mN78p9t9//0pf+9rXiq9//evV&#10;ZxBMNHjwoh94CItldScDLOX7ylfyh/t2WC2GG1WDxhZbbFGsssoq9V4z/Dh42mmn1XtBEMwJfvGL&#10;XxTHHXdccfzxx/f0xz/+sY6do9xRf84peEUPD1fw6pmxwAPf6QPL3FsfxGtQvZ4Hn83u60Pnengd&#10;Ag9Fote97nXFTjvtVOnoo+NnkyAIgiAIxgdeAcZ19QknnFCcdNJJPbECaBcT/WGU39WfQRAEQRAE&#10;QRDMHXyp1BdLjeZGOf/UPLBU7hfKg0oN4k3yd5Xi9Ty0j4d4BgreB7zDDjsU2223XU/+bvd+4Ydr&#10;yeF9zm3k8gDvsE3VL7m81KH342KTJHzb8/m+kwvrF94RnNYP/ZapdG3K0RbXhOx0W33b68xJsN02&#10;PrweL9/jhW+rX5tYb731irXWWqvea4Z/JJ9xxhnVNg+l8JoapDGDZL8rbS/qoqktOXys5MZNLn9T&#10;vNv3ile8onoHdRcXX3xx9a5s4e1UWbNDrk3p++BTcmGgslIbU5HujW98Y52rnWOOOaZ48MEHe/3v&#10;4yENU/ng9bUJe7EHdeFjTjT5ognVKyiP8Y7SclNfel1d9eIPjh/Zm0qwrXY1keaBrvq74kVTm+gP&#10;xqGHua2yyeWwr3Q5uuJ1DPi4aLK1jX7TpYwln8YxUv6mcjx+gQUWqLadZZZZpthrr730qrW8k+Z+&#10;WN2Dhyt49cxoVkhZrRRPweUe+P5s/TlI4JvjSvGA/LsJGFQWXnjh4q1vfWux66671iHNcGwgP65c&#10;gjkkFXOLrmHYbsufgzJ0XpD8HIdSKJOVxxDzF/W6cnlGA/UzV6SaMmVKVTe+Sm1G1A3EY1cq+YJ0&#10;8pmLenO0tYu6/Brm8ccfHybs4nsWwl8qy0W9iO2UXFtoh/IAfnGl3+u8LyXKVdmyX6J8/mGPqIP9&#10;nHLlunLI7pzII19hF6sL4cN+IX/apxoXKGcTPvA2uZ8l+QqleBjlP/roo8OED5vGcpNNQmOSNKkA&#10;e6lffeUin3wpMf50rLSV2wTxPFyH6JepU6cOk9rU1i6vS5JvaU8OtzmH+9r7Uv7RsYg/U4hP/SRf&#10;aQxRr+Y7ieNE0AallbDX7aCMVO6rXFxuLAr5LJXIlYmUTr5x9UOaB1GW2pKrE8n/qR/ly8cee6xK&#10;4z5zqZ5c2Sjnf58TZZ+LOhHjhj9uuPjO7Gk1Vl3eL2kceXI2OWkbKcfr8zlZ8jaPhuc+97nFm970&#10;pmLppZeuQ0bSfqUwd/OrUocPbQZBEARBEARBMJfAKzR57cxZpVgeu+1mOTfHeSiDlU8+SUAC5Xx9&#10;aHOgoN08sMO/UedE+/DbWFmj/pxt/Iss4kv39OnTKy2++OKVpk1jYZgh+HKsL8HcDAC+VOuGF1+g&#10;Fd+F8nme1B40GnL5/UYgNzp0M0L2e5v40q98uZtdikvD+4WbWrpRp/pHU6anzSmHx3NDIyXXp6Bw&#10;x/vKfZWT6vLx4fWrLHyiPnFbcvV7PDeq6FNsVpiDfbvt1t8CUOecc07xyCOPVDe7H3jggUrsa9zI&#10;fpfGR67NTbj/vC05uV+07fGeX/3WVL76iniO8de+9rVV+i54XY3nH01bu/BjEbuAH+w071CvUFua&#10;fKayILXTBRtttFGx/vrrV9tt8Hoy/lFG//tYkDyMMU75uTHRJOxdaKGFKtGuNiiXMUc/CO9rP25z&#10;eP/peMFuxjvym6I5X/ox1lUXP0xw/HB8Kr9L40ZtStsl3ObcvOF25I6FJnJjybcXXHDB6sYz28Lt&#10;z8nty/WV0xVP/Yx/+iBnn7Z1zKQovssPTq78fv2IsBW7kX5M8HiXl7/kkktWD59wQ1zy640JDg9X&#10;rF6Ka2dWFGyDB8N52Jvrze0JSPhlqd8ObQ4UHy6Fj/DVdQSMI7fVn2OB6/9xhTmCuYLjdtlllx0h&#10;zn1AvP+gq+NK0twMKtPFvKtXbDLHp/kpMz0mXZSp84LEuU7l5+YtjvkZM2ZUoh2a1yU/v4wFzilr&#10;rLHGCPEqRtrEnJLajPhhkTZx/cScnoqHAAD7dN3not2pf6CtXaTRNQz1+quYEA+4LrXUUpUWW2yx&#10;YX5Cuq5FbKf14+u0HfSp8tB/+MVFXcrP+PLxgsjDuEKUJfslwvT6Vh7eTscUIm9arotx4+1AnANk&#10;d07kka+wgX/533Zb/4c19aZ9iv/la67bUvCP2sS1mf8gjRjf8hX9m7bJz3vUz+suXfgwN5ZXWGGF&#10;nk1engSy3/0q0YfYTNpZs2aNEMeDfCnRtzpWOMbSMv1Yp69Smxj/vNoX3XrrrcWqq646TMstt9ww&#10;X6f5c2OROtv8ix2yOXd8kv+WW26pxKvQdI0tUSavJkH33HNP3bqnoP/8ekTinojmVepeYoklhol4&#10;gQ3puCOPHyu58S4f4Ks0jrkgPe4Zi2p30/WWYHzgLxfzo/ta2xL90wXzEcemi7KwF6V1Inxx9913&#10;V8eCzhsujjP6j/lSPnPp4S3al/oJUUfO/5oPfVxK+ELjhrGx8cYbDxMPb3h6H7OIPle/MM7S+Nw5&#10;hmNZMK7TduJL1ceYSOdl/KQ2Y38OH89ca0tcZ1NHWx9P5IdRuJgc7wvKIAiCIAiCIAhmnx1K8UAE&#10;y2PzjZx/Y/6/Wmyja0qR5nuluGGcwr8Z+ZvfIK6KcmgpfhV5R6k50T58O1ZyfTEuvO1tb+u9pucj&#10;H/lI8eEPf7j6DIKJCDd4X/jCF9Z7zXAz53e/mzyLurIKEjekurj++uuLc88duEWhqnmuDW7gbb31&#10;1sVLX/rSOiQIgvHmm9/8ZvWqHt5f/+Mf/7jSpz/96Tp2wsO98G1K8SsVKwreW4rrak5I36i3EeEX&#10;leJh79yTODyg8p6hzYHiJaVoMw/azIl31MzObxHL1Z/jDg9g8Woq9Otf/7o48cQTK+2xxx51iiAI&#10;giAIgtljnXXW6V1bc60t9bNC20R+GCUIgiAIgiAIgrkTHrDggRRuBAP/xuQhB8S29pvgBjnvtGc5&#10;8kGDlWBo/8dKzan23V9/isXqz7FwWf0ZBEECr3vwf4g1wUMXuX/KDSI8bNHvj19HHXXUsH9IDgKr&#10;rLJKsdlmm9V7w3nRi15UHHroocU+++xT/fssCIJgjHD9yAMpXC/zoAnXlXxy7azr7LalYL5biuv0&#10;QXvgm9UYf1KKB9rn5IM2lO8sWn+OhSvqzyAIgiAIgoElHkYJgiAIgiAIgmBOwA1ulg/fopQeSumC&#10;m+r8irlJqUFdBZGVYIBVY1h/v0ukc9J8/Ps15W/1p3h+/TkWbq0/gyBI4J/I/ayOwgMXp5xySr03&#10;+Gy++ebF6qt3L7LEUslnnnlmvTc48KoilpgWa6+9dnHQQQcVn/zkJ6vXJgRBEIwDPJDC9TLXzVw/&#10;9wPX41yX8/qaQVx5cO9SnHx4EIcnQP16uUkpaTwrraT8tf4UG9Sfo4WHWgaxH4IgCIIgCIYRD6ME&#10;QRAEQRAEQTAn4T0MPJSyRClugLMiSKodS3HzmJvqc2JJ7cnGn+rP0ZLecOcm+SCuThME4wavW+H9&#10;y11cfPHFxc0331zvDT5dr6sRPKTDq4wGCd6hzat4VlpppeIDH/hA9TqytdZaq44NgiAYV7hu5vqZ&#10;62iup3PX2Vx/cx3O9fjgvR/t6WesT1Gmy2ZNnnf4BUEQBEEwqYmHUYIgCIIgCIIgeDrgn3/cAP9y&#10;Rr8tNagroTwT4GdfQpzl2sfCbN0kf/LJJ6sVISRnnnnmqbeegvRSjlwex/P/61//Kh5//PE6ZgjC&#10;c7YIypdEU52qp6l9OZQHaX80eP5c3mc961nZNgjPm4tvaqvw+K60kLNRKH9TmW6r8DCl9TBHvnDS&#10;/TYoL+3TpvwLLrhgscUW/M7XzYknntgbm4899lilJ554ovjf//3fYfJ2uTTW0vCUrrZ6vHzF63XY&#10;loTSNpVJPpTGb7DBBsXznve8eq+Zhx9+uPj9738/rB1Ndc0OXmau/KY65R/sk/+9r7w/BNu8N/uz&#10;n/1ssf766/fCcvI44XWoTuJ925WGpf1ImONtVf7xBLsZ5yitW8hWJxfmpG1qyt+mlFwc/pFScmEp&#10;nsbLajpWBDaoj12yD78yX+TiPG+K4vFdW/1N4Tm8XlcboylfyGakvu8iZxd6mhg64J8ZuI7mejp3&#10;nc11YazAMX6cXn+KbevP0XJW/TlbcGylx5fCJI4f30/xY4V55N///vcwEUYZUj9QFnOWrnO8DuRQ&#10;JiuKuXgNoua1NL3w8nTeRP3Ag8TuE/cN5y/szkEazUlev4S9XOeRPy1bSvEwtmm7izC/bpx//vmH&#10;CX/JV8h9gQhT3ditbZfnR7TFbUghj7c7LU9jRfVpLEjY5flTmyVPI3k9beWCtwGRh2tPRD8xDvBf&#10;F5SX+khSXeC2SfhA5zKUQhrh246uq2hf2v+0S21OJWhrKo5tkI2pCNeYW2CBBUaIutv87/U7lIvw&#10;3b333jtM9MvCCy9cie9YXlZaJtsaJxJl5tqivMTnbHbka4k08jVjJReveujfdMwRluZRPi83BXs1&#10;B3sdLo1BpDa6PC6XX33RpBTKcV+n6dPyVb/UD6RTHS58gDQXuvCnzhs6vl2PPPJIZU/u+ANsl41N&#10;x0ruGHD71FfeZ01pJe+r1HfY6vFqv0T+NmhTWh/t87GZxiPhdbu8r7XtaqM9NggGh5mlNio1O+/L&#10;D4IgmACUVwbl6b/83LPUVuXX+r3KS7mzyrADSp2djw+CYC6hPEYrtq4/gwD2K+Wv6uEfrvyw0MWh&#10;pfYZ2qzgH7NdD/ykdbH0+1hWqpk5derULT/3uc9VNwfE9OnTqy+t8MADD1RfZqdNm9a7KcANKN2k&#10;4OYTae+8885eGPmVVvlUDrCvL8BXXHFF9SWd12Nwgwe8LLHUUktl63e7hLdF9t199929L+2eh7rB&#10;bXrwwQd75WOTfCFUJiitp1OZ4OUKj8+V7/Hadpu9LZ5WeJmLLLJIla+pTQr/5z//2YtfeeWVqzSg&#10;uhZffPHqRgh4ncrv7fR4hXNzSP2fs6+LnJ/gxhtvrG5qscKFbG7ioYcequz4yle+Utx3nz8DlmeX&#10;XXYpnvOc5/TsW2WVVaob4d5W94vCuYmlPIwVbSve/eN+z3H//ff30suHnt/r4uYdZbmvFQazZs2q&#10;brjx+pkpU6ZUYfLr9ddfX+y7776ttgBt/dKXvlQd401wU1o+4fU+2AO8Kol6vU3er/KP2+9lidz4&#10;AoV7mz2t6nKfcdPT08Biiy3Wu9HMSjA61uh7bGFf9jH2VNdCCy1U5dMn4Cf5mjDqXXTRRXtjlXmR&#10;PgHPl4NjEd/IDmjaVrvcVke2nH/++VW5sNlmm1XHEShfk32Kd//gW/UlczS20n/KQ1n4C5jPsNfD&#10;qJvjBVQW84vivX2q3/1Pe9VW2iZbcmAb+dxmz0O7KI82q6+UBzhu8QvzCOHA+CY9cDzRthkzZlTj&#10;Ddx+jgvK4BVZ+ALclyqf8SOfeLzar34E95W3S7ivGOPYxbkyHf+g8hm76j/Pr3hHNoPKz6UDleV2&#10;evm0Gb9feumlxXve8x4MbD4wxs7vS71saLORd5Y6bGgzmAtIB9Pwi6tmriml99FdW2qNoc1WeLWm&#10;PyDedW2+SqnrhzbzLLPMMsUxxxxTnbN03PKpOUIQpuPe0wqOEx0rzD8c+w7HlOatfuH4UzkctzqW&#10;hdeZs5l5xK+9U7zMNO3b3/72equZo48+Otsm2s883NRm5lzOQ26/gx333HNPL91oyeWjzDvuuKPa&#10;Zg7l3OBgB/4G/MLc7tDnum4AnTeE5xf0CdfTTTAPU5dIy/Q6czZ5WFqWSO0G+kVjmX7n2qQJbOKa&#10;2uG8ctVVV1XblM0qduecc07xwx/+sAprghXv3v3ud3f6Kuc37FCfdbUpF087uc6Frn7Jgb133XVX&#10;vfcUqtfrd8h36623VvbkVvijz/ge5DT1pfD2kffss3ULbAjG/stf/vJqO1eWh+Xqpy1cEzueh/7j&#10;mj5F4xdf6xpWUCbXIEA5XI86tEnXamynx28uD1DniiuuWO+NPIbIp++WXofwdrGta0dBWxnvgmvG&#10;FF2P9Qtlej2pzaAy0/qB+0Mnn3xyvZfn85//fLHTTjvVe0NQFucT2pv2D3Bc4EvOCZdffnkd+hT0&#10;4XLLLZf1I8iXKLeSKe3caCN+Wn4K8qh9ss9RneBphfcfpP3j8bnyIed/Qf50TNB+fS/L2eSk9gmv&#10;Mzemymvs4u9//zu/xY+4r938LSoIgiAIgiAIgmD08BAEN3a5SbsaAcEzwi/qT/HC+rONjetP4Mb6&#10;bL0yiS+wiC/PiG3BF2H/TFFebizwRR55uPD8hKsu5fN4tl25+H5RPbnykOxkW5BeNzkUj9rw/I7C&#10;vRxPm4t3cuV62lweR/lzdT6duE/HQq7Nrn7bxE2Z9KZZE9zwdjSW1A6kMJSzq0spbe1QnB9rPpZz&#10;eT0sFy9WXXXV4kUvelG91ww3fn/961/Xe6Ojqc0pbXZCU7zPE94v3lepDdofq12eH6mOXP1pWjQa&#10;SJ+Wk+JxbRKMJY4J1NQ+t79fNDZBfsjlp06JeE8r9YuXJdIyhdJ4Hs+XCwO3S2Xn/CO/QpoH+bGb&#10;o6v+JmY3XqjeJvtyqD05u9uQTameBl5Qf7ZxYf05FmaUuqAUjeHBhuCZ4wf1J/BQST/fefxa/Lul&#10;xnVVSB0nmgtSCY4FzWEuzsWIbT/uUuXw/JKfWyAtx88VbLstyI/ZJptd/Agp9Qs/1KXCduzDZ9iV&#10;inDZw0MiqcivtP0ifyhPWiZt4gdePSyYth3pvMG297vaIahL/SKB6nd1ob6kjhSvB5u8f1A6VnKk&#10;7UCUqzJy+YjXuCJ96kvq48EnxA+ptJN0XdAO+VftlmSXtlM/6twNns/luG/kH5XVj60CW3ngh4dK&#10;cnVSlmwnTSrqxU88POJ9J2EbdaRSv6O0TsJ4gATRHzwg6+KhD8+fivJlH/W7n6VcPtqi/svh8fKL&#10;y9us8SVxXHpaleVl6vhNJbDRfau6vNwclC3l6lVe/JL2BfL8CDsE22k8uE05KW0uv5ffBLanvkAa&#10;y4zHVPiS+Zt0qY8ltRkbciIvdfOwSioe1nLfSt4uHl50USd9KKX1gWxyv7nUdvIrrSuFct221AfI&#10;7e8iV6fUZHMb/c9eQRAEQRAEQRAE7byylFbj4MbsbkObwTMAS7L7MuJb1p9t+I8ofpN91OiLMF+c&#10;c192uSHiN+ZS+CJLHm4S6iaAwrwslYN0Y0o3KbhpwBdloXRINy48v297vhzcFKAevtCrLG46aFvt&#10;50u6ynT70nakdPlH5bpPvC6huLSuXPleluRluk8UPlb/jRfuU93UAbdFypFrsyvnU8iV/+IXv7hY&#10;fvnl6xTN8G8u/rGlfBwj2M8NWW6yIW6mqV1+DPWrnC+8T3L9xrHGMYM0jpHS5frf8zte/mte85rq&#10;OOmC1TT49yV4fqlpTKkPm/pf+ZrGssjViXRcq5+Q+gmpf5zccdnmf27IH3nkkVUawjR/INXpY6Jr&#10;fHS11cmV4770crukfPwjlH8i+wo/juZPhK/6hb7QP3fTOh3q1PglTdrGXB5QvzT1FX4F1Z2W5X6X&#10;PL/OFyoHcnMQ/avxxb6g7fiUMtM8iPJJQ3wObGirP+cXj9f4dP905Xef5Pybw/P4OdbtbiPn0yb7&#10;xpkVSg3/C/5IWLrhsqHNMfHhUrpWY4WNlwxtBs8Ah5fy5dC6HvrmYZWhJYuGSB8any04PnSs5OTn&#10;YY4RzYsS1yD6gZg5KM3P/OvHcgrHmF6HILH6gI4/SMvkR26dK9hObeJcIXI2u5gvWTlK6gfmIq7J&#10;UvHvc+zjuogVKFIRTpuok9VKUlE/6ZiP5bMu4V+Vj3/TMukXVsVCpEnb7+cN/EbdLmxWXYwV9Yv3&#10;j+qXyNcG/lNf+vjI1YON3j+Sxgp2p/mltC2Eef40PbZoXGFb6kvysCohWmGFFaq24p8uuIbATtqi&#10;dnv7fT/nS7fR0yL3H8gvEv2rsvhO3C+MhVtuuaVaFSWtU/XKNlbuSMUxjJ9Ygcn7TeJY8XGIqFP9&#10;znk3rZNj+bLLLqt02223FVtttdUwbbLJJr38OVE+qzIibHA/I9qT5lHfIeY6+VpirNJWhK811iTm&#10;T1amQfQHq8+5eIBG9ysYSypLwi9LLLHECGkVO8AvqX+pSzYwR6bgX/kdu9N6aavsooy03bnrSXzl&#10;pPEo7VMXY0rpKEv2Sf1ci2F76gtWiOF7IivdshpnKlYeYv5m3GqudPGgU2qfC1uph5VC1l133RFa&#10;c801e2PIpXaRnxV3XdSrY5hyc/XKb4wx9xOiT9V+nZdctCWHbKP/Uz8w5jw+NyaEz/E55WxGjOUm&#10;4mGUIAiCIAiCIAjGiw3qT3FT/Rk8M/BKH/GG+rMJftDw5cb7eRVQEAQ13Mjcbbf+nr87/fTTR9zs&#10;G1S46cXS5l1w4+pXv/pVvTc54GbrUUcdVbzzne8sTjjhhOLUU0+tY4IgmID0syoKD6LMzuT//PpT&#10;3FZ/Bk8/s0p9Ymiz4rX1ZxN+gcCqKDw0HgRBEARBMCmIh1GCIAiCIAiCIBgv/OET/i3Iu/ODZ46L&#10;S+mBFP560/ZAynvrT/pt16HNIAhGw4Ybbliss8469V4z/MM1fV3PIPOyl72s+kdeFxdffHFx5ZVX&#10;1nuDC//q5MGT97///cWxxx5b/YsMeBin7d3dQRDM1aQPiuQ4v/4cK/5aF1a/G9fXvASj5vultArh&#10;60s1vaqH1yv9v6HN6jVNnxnaDIIgCIIgmBzEwyhBEARBMDm5ptTlQ5tBEATjBg+faMlq/vXHvwZn&#10;Bx6e6FrRI2iHFU7oCzi0FDfEU/AxN9Hpu3eX4iGWIAjGwO67715vtcPDKJPlwQOWln71q19d77Vz&#10;3HHH1VuDycyZM4t99923+NnPflatjOKwBPNJJ51U7wVBMMF4Vf3Zxj/qz7Hir3b5Vv05OxxYasOh&#10;zWCMvKkUD5gA19k5Pl+K1QdZefAdpWb3+1EQBEEQTDg++clPFldffXWlf/zjH8Xf/va3YbrwwguL&#10;HXbYoU4dDBrxMEoQBEEQTErmObe8DPhqvRMEQTBecHP1NUObff1DtIvnlFppaDOYDXjA5KBSrI5y&#10;WileyQP8g5MfIo4qxY30bUodXSoIgjHCu9U32CB9Y9lIeE/z2WefXe8NPrwHnvdnd3HttdcWF1xw&#10;Qb03ONDfH/nIR4pvfvObxR133FGHjoTX9fBu8CAIJhQvKrXR0GYrs7syCq920Yp33SeabrYrtcjQ&#10;ZjBG+O7DL2eskLJ9Ka6jtUIKD/pw3b1PqV+W2rRUPPAdBEEQBMGkIx5GCYIgCIIgCIJgPOFG+Ral&#10;XliqaSWOfiAfq3UE48OnStEv/Mr7k1JPluIfmvxTc49Sm5Qa1xvkTz75ZDHPPPP05KT7KeRFz3rW&#10;s7L5m1C+eeedt3j2s59dh44kV15XHR5PHf/3f//Xs00SxKEmFC97U+Xa7fEiF9ZEV1rs+d///d9K&#10;s4vK6seuNtxm90XOL47HjwXZn5KrK8dLX/rSqg+7+POf/1w9mCC/SxofSHV2qR/SMeUoLk2jfeqQ&#10;TWm8f4Jv054nnniimG+++YqddtqpDm2HV9eQr4m07aiLJvtGg+rCB95X/dQ/derUvh7G4RU+vjoM&#10;ZadjokupPbJbaD9NJ7rinVxaxj7zL8r5GhvlP6erTspFnp/yJfIqTGkhLTdnk9MVr/K8TJAdnj/d&#10;Rp7fpf5T25DHy6fyq8pWvIflaItL8Xq9/DaULiUN134u7WjJleVhSH6dw8xbiocOnqj28jxW6rKh&#10;zdmCFe/+o9TBpd5FwBjhQYkXDG0Gs4keSOF6GnjAm0F5VilepcT1N6sQzpEVUTg2Neeh3LGaHhc+&#10;zyA/RsifkyA/53WXynCB25WKMtM8qbz8tA3Ec85EbM8///w99cPjjz8+bF5NhY1pnaqXvNjEtU0q&#10;voOkPktJfQGPPvpoJdpLGS7SyCfqMxfhaXlt5NrbhdokUY/7JQWbeBAX8TpC9ZWE3bKX+tM2I8Jz&#10;+dwGbwMinP5B+NLHBaKPVC/C9nXXXbd6dSJ63/veV7znPe+ptM8++xR77713pS233LJuWd4XqQ1t&#10;yuF92ZbHfS6RT+PHhd9lk7fZhY8oY8qUKSOEr5qOvzapbGAVQBd9uMgii1RaaKGFqjQpKgdf5Nrk&#10;/UmaVPKlRJjAl26r6knTu0jjx3gu3uX+RW1jwutM8yFBuWm9qC0/9QryK63nydnkpGUiQVpvtyTb&#10;2M4d14wpif5MlY4ZxDzCdymUtkNtkX1peyTApqb8beUjb6PU1C5EnjawyctP5zrK0PFL+bn6PT+i&#10;HW1jFfWLfJbiZeVsaiNfYhAMHjNL8S+Fxaq9IAiCgYUzP1cMT+5Zaqvy0nGv8lLhrDLsgFJnPxUf&#10;BMFciP4iv3X9ORHhn4DLDW0WK5TiYRQeePhsqQdL9cv6pfYtxYMS/AOUG+/BxGHmlClTtvzUp3j+&#10;5SmmT5/eu4HBDQVYcMEFe2H33ntv7wuybtroE/hCLpZccskqjtec6Euvbyvtoosumi2fG2yU6/Gs&#10;RqD8ssvrl82gbZUDXtbtt99e3RCYNm1aVQbcdtttVRhwQ4F83ERTHvdFDm+f0nqYlyW73We+rbRe&#10;5w033FDd+ICcfe6LxRdfvErDa0XkU09L+6nP61x55ZWrNHD33XdXvlA54Gm9XOH1a5tylG+JJZao&#10;brqAyvUyfVt4mc4VV1xR9fH6669f+Qi4EZZr60MPPVS1hZuqlAd33nln9boVHjbpYpNNNin22qu8&#10;XDN4aEG+4hU3lKtPwCZt59qA7RoXxMtWcd999/X8wc160nr5Xqbafdddd1U3CMHjZ82aVY0bjm/Z&#10;vPDCC/f6FV8yTpdZZpnqBt+nP/3p4qabbqri2thzzz2L7bbbrmen23fLLbf0jkHV6/3jaXPk4n18&#10;eP8qnDGNr4A+Vzj1Mw94+5lr5CuVhU8Yr/zQoXmgCWw76KCDimWXXbZKS/8wv6h85hXqBNqCrz1e&#10;eYBjgvKwQW3yeNqFL7FPxw/9pP7z7Ycffrhqt+f3bX5UoAz6lz4HVgri2HCuv/76qixYccUVq7qB&#10;HxkoD9+pL3N2M1fLvx6vtqq94PFqi+oB5XG8fm+fYBz4XJDm9zqdXFnYorHEvEfd9In8t/rqq1f9&#10;DbIrVw4onvOjfuDxtiof84fGCvVo3s/Zff/99/eONfqRcef+IU72L7bYYtV4dPt8O1d+Lq2n87qo&#10;m/5qKl/bHub24Uf8cumll/IjI4FDA3584dr3zaXeVmodAoyfl3rL0OaY4QESHVCbleKBFFbcOISA&#10;UfCKUqzWweDiQQkeJA/mPlYpdf3QZh7OEyeeeGI1t3H8AefndF5yOCaYGxzPw7bm/RzMgcxXDsed&#10;5hJBeW02YYfmF/Jq3hMen8uPHVzPAHMa52Hxxje+sd5q5stf/nJ1bZIiu5l7NP842HTPPfdU8xHz&#10;XopsbcrvfhFcw/A9AdK2gOY2oEzmRoc5U9erXfSb1uukTbruEKkd6ZjBT1oJjr7k2snBf1y7a3vG&#10;jJH/X6F8rqkctwVfptcYjAuutyBXruf3Ngr2dXzk4mkn3zMcwtQW/Js+ZJHamfqqy9egPDmbaLPG&#10;j0O9+n6a63O11e13iKffcnVCLpy6qBOw67rreB7vKWjbWmutVe+NxMcVnzfeeGO1LTg+uDYC0nLs&#10;OLnjA9r8x/jUXAJp/9AmHeuUT7tSGGsizU+f5h68cfub+l3k2kU7NBeTX9fTOXJ2k4dr4zbStjg5&#10;X1KP5vKcTR5PXvc70Bfck0jBvxtuuGFVZ87/TWPUoS3uc4c+XmmllRrjc+XTPh8X6XkRuvyntuTy&#10;U77mr1y7CUvPm+RZeumlq+2czWlYm305PH+ufPjoRz9aXHLJJfwWP+K+9shvR0EQBEEQBEEQBGNj&#10;t1Ln1OLVL9zk5l+Xp9Rh/ep7pYbuMgRBEExAeC1N1w0+4JU0PFwxWXjTm95Ub7XD62pyNwMnMvxo&#10;+LKXvazea4Ybe8ccc0y9FwTBBILJ/Eul1i314lKHlRp68qooDq8/ZwcePtG1MtvAKoJ+Dd2PPllq&#10;6CmnIAiCIAiCIJjDxMMoQRAEQRAEQRCMF7wvPQiCYNLDPxA333zzeq+dX/3qV/XW4MNS6M997nPr&#10;vWZYkeHUU0+t9waH17/+9X09pPTf//3f1aoyQRBMWM4v9c5SS5bi9S1aAXF2OL7+DIIgCIIgCIIJ&#10;QzyMEgRBEARBEATBeHFxqeFrbQZBEExSeBhFS1W3cdVVVxX/8z//U+8NPm95S39vquBVR7ySZZBg&#10;afdXv/rV9V47xx57bL0VBMEEhveMHD20OdvwgEsQBEEQBEEQTCjiYZQgCIIgCIIgCMYTv+HOSikH&#10;lfrYKPXdUvFQywSHd982wftsUwhzKUzwXtpUHu/bvPfX95toyi+a6qJtvEqD8By5PNgk5VAeKSUX&#10;lwuDrrbn4mmTJDxdrq5cGOTCHOJy7xhOUTltZYmuNufw8l1j8V8O3sPc74MHvJZGY8r7IidP43ZL&#10;o0Ft8Tb5to6lpvK7xrXwMldeeeVim222qfea+fe//10cd9xx9d5TNNkyO7h9jsI9nu22dhPvAreZ&#10;McFDKV1cc801xYUXXlht09eMD6S+lzRuXDnSNEj2gcJS0nDtN8l94+ULhefi+oH3yfPedER9gu3c&#10;vOK2efqxQhny/WjKU5ub8rON8M+zn/3sSh6u/O4/9X/abuXJQb5+kZ2oH5rqdGRbkxy3NWd3V/40&#10;PJdmgsFD39cObVbXyVxn566ju/TLUsGAoPlA+LiXfK7IHc8qIy1LkIdzMqKMtHzyaN5yeZlpHi+T&#10;eT0V8coLsl+C+eefvyevtx+mTJkyzD6XbJR9Luzi+g7l8iLgU+dCF+U++uijw0S58803XyXsV/0S&#10;dUrse1ulLtyGfvE2pf1DHygOHnvssWH617/+1bMZvK8kb3NaPiKv241Iq23qph4Xdqlc+iiFPKl/&#10;26Q2SrIhlUjTS05XPTnkS9qnayAJX8knTVJ+F+Aj7E99L+XySdid1oP9bhcrRbp8dUDy63h2ef4F&#10;FlhgmDhuPW3OphT3KWn++c9/DhPHoHxPG3R8S/hHxz82pW1Gjspyuc1uu6dJoS3erlx+1e9jUJBH&#10;/Uh6txfl6nT6ic/ZpPbk4pGOVfnURXw6ZhB934bX5fW75MfcXITIS5omdKy73L8p1Cly/YfkC8rQ&#10;vOXCnjalYxU51JtKuH0iTZvW52Fsj5b2ERUEg8PMUhuVWqzaC4IgGFi4GuCK4sk9S21VfuXcq7zc&#10;PqsMO6DU2U/FB0EwF6Llu7euPycqryx1SqkdS/2WgDEyo9RfSv2g1JcJCCYMM6dMmbLlfvvtV91w&#10;0hfd6dOnVzc+gJuUoBvBwM2g9EstX/Jz8UsuuWTvBoDI5ffy77333uqLM3BTA1tYtUI2sQKD8nu+&#10;HHfddVd1A4E2YQd4Wbfccktl2zLLLNO7KXD33XdXeUB2c+NDeXzb2y0efPDBnv2LLLJIlcbD1CZQ&#10;WdzIU5vcV0rrdf7jH/+oboYAbaF8j/f8SyyxRNWu++67r9cmr5/2c0PJ4QEEygPF4x9utICXr3Z5&#10;GDeh5GtBn6p+bFJZ8o/n9+0urrvuusp366yzTu/m1yOPPNLztdsiH6hOuOeee3r14ZcvfelLxR13&#10;3FHtt/GmN72p2HTTTYsZM2b02qK6vM6FF164N674TMcKdavfyaN+Edgs+/Tp5fOpMjWGbrjhht5x&#10;62kfeuihqv1uk8fzqhmOzeWXX74KB+Lw0Qc/+MER4ySFtAcffHCxyiqr9Npx4403VjeOgbmA49X7&#10;x23J9bvbl4O41KeMWbXfj6vFFlus6it9wsMPP9yrV2X5sQS///3vix/+8If1XjNLL710ceCBB1Zt&#10;lM2Mdd3M55O2MheRJgWb0rbSX7J/1qxZ1XGPfUq30EIL9dri+fE5eUkvX3tZysdxiY8A+zkGnFtv&#10;vbXqL/D4XPn4LB2/rCSkFXOWXXbZql5QPuYv+cLtk6+8/Jx/mton6F+NW+rWvCZyNoPCaafGh9fF&#10;cYnfOF5UPuNb7VN+t4m5kjJAbeFBJ40PL1/ID+B1qXyHc536SrZwHOTspx81zlWOxyvc7c9te594&#10;vMI9zMv3cOHtmzZtWmX/pZdeWnzgAx+gAUODfOwsXOrhoc2nlQNLfbLUEqVmETBGNix1UaktSp1L&#10;QDDXsUqp64c28yy33HLFaaedVp1ndFzn4PjQXEHadN7rys/cxHwDHHPpvEJ5OscLr4f60/M9cyHn&#10;IGBO0TlWeJnk5Xh2sJfzPaT1v/KVfB1t56ijjhrhBwd/qc2O6mI+S+d/kH+a4mnHzTffXO8NwTmL&#10;ORZy/mVf/eftFsx9+LgJbEnPxf2gMUH/cO5z8APXvkBfcm53UpvTh3A9LFe+kA2CcaVzPOMiXUEv&#10;rSvN7+T8xj7tAa9LcC7i2sVx/+KXdFXEXDlOV7zbSZu5hnbIr/O+g13Y4n3hKN7b7Chf0/hSfsft&#10;w1crrLBCtZ2D8nWNIbrye56mdrX1OfMM1wEO9fA9FWgT1/QO45Pv8UA839Mc9w99oes20WRnV797&#10;PrbTObCp3wU2aQ7LtauJNv+B4rEpt4Kl4vGLvg+I448/vvjrX/9abRNPfzu0affdd8++0pVym8Yi&#10;tvD9g/xp/wDxjBv8sNRSS9WhT5GzNSWddynTzxFtfqP8tP9kM2DXSiutVG0Lz5Ozj7bm+rTN/9Bl&#10;p/zr2yINy42/D33oQ8XFF1/Mb/Ej7muP/HYUBEEQBEEQBEEwdngAhX9rjrx7Nzq4Oxn/3AyCYELD&#10;zaWddtqp3mvnlFNOGXFTblDhR5cddtih3muGG15HHz1eb7iYe9h2222rh7G6uPPOO4uzzjqr3guC&#10;YC7htaWuKPWqau/p5Zj6c3YeRAFWWRlaeikIgiAIgmAOc8kllxRnnHFGpTPPPLM455xzhumPf/zj&#10;iAfbgsEhHkYJgiAIgiAIgmC84TU7w/8mMzZOLfWnoc0gCIKJyYYbblisscYa9V4z999/f3H22Vok&#10;a/DZZZdd+vqnLq+qufzyy+u9wYB/zr7lLW+p99o5+eSTR/xjPAiCZwz+GvvtUvxd+zelflyKVUqe&#10;LniIhNfzrFbtzR5fK3Xb0GYQBMHkhOtvrjPR//zP/xRXXnllT+yj226LqTIIgmB2iIdRgiAIgiAI&#10;giAYbz5VanZe0SNYNjyWDg+CYMLzqlf19wf6P/zhDyOWrB5UWMa6n6X0geX0B41NNtmkWGutteq9&#10;ZlgC+7e/HY9TahAE48A3Svl7A/YsxSopu1V7Tw8sK3Xd0OZswbJT41FOEATBhOWiiy4qDjjggEqf&#10;//zniy9/+cuVeE3kF77whUonnXRSnToIgiAYC/EwShAEQRAEQRAEXbyk1H6lTsvoDaWCYEzw3lkp&#10;B+/CFb4tuuKb6CqrC9Ly+pXxwNuv7ZwtvFeYV5ak7+4Vyquy2uhqP21j38MoFxtQF0rntrh9aofH&#10;d5HagjzMt/tF5aTiXcr+vmU0GnJ28R7o3PuvU3hn+3HHHdfzIcJXvo89vp+qy96cfbkw0DZjwkU4&#10;yo0VhxVA8CXpcvC6mty7vVP4d+pf/vKXqm28yoh3YKPR9k0K+aU2vH3pdtp2haXhOd74xjfWW+2c&#10;euqpxX333Zft73R8IG9XLqwNT4c8P2jfw0DpabfGiYcrreI8jfC0qQTjiff7I8aXymFcsIKMp037&#10;wONS0nqaoN2aw3I09bvCVU9al+LdN4QpLdtI4eiJJ56o2oywqx+a6hcej3J9LWQHUtoUlSO072HQ&#10;FN6F50vzY5eTxo8BHkR5x9DmMFgZ5dha3e/fGgnX0geWyl1nb1gqCDrRsYo0R0npcZGTID9zi0tl&#10;INIy96ZKy0PKQxkPPvjgMHG9I0iray+JMtUeSOOR5krQXIhmB+xVe9M2StgLss9FPqDNrLiRigeO&#10;559//mGiLZ7fy1OY6qa97Kdy5BdXU1rh/Sb961//qkRbvP2IePmb86+XrzrSNroow9uXI7VHoj5E&#10;3ly5bkOK4trS5MCHqqMN7MvRVafHp6Kd3hdp37ZJ/k19KDHWSUO5qXzuyJWN0jyUpT7nOi2F8ii3&#10;STB16tRKlJGWj5SWuvqBOvW9gfysyuhaYIEFen1Lmx566KFh4pjVdWeuTSB/kp/6XB6fSmloS07e&#10;Zvc7Ir+gDLVR4hhRu5rGbWoP5TppPJL/UQ63X8eqH7NdUEfaVrfr4YcfHiH6SO30+iX8Q981xSOR&#10;tlf2qC+8TwRp1JcSZbqvcv0zZcqUSox1Tys5qU0oh/J6mwR5UhtdHtcUr7rxSZoetZG3OAgGj5ml&#10;Niq1WLUXBEEwsHDm54rkyT1LbVV+ZdirvBQ8qww7oNTZT8UHQTAXonczbF1/zk3wIMrBQ5s9eBXP&#10;yaX+Ump231sfDBYzyy/VW+63337Vyge6ebDooov2tnWjWDczgS/1KR7/z3/+s/cFd9q0aVWc4/HC&#10;8997773Vl2iQLdyAkk2e3/OJXFme32264YYbqvYss8wyvZs/Xj83IKjLy+QmhMpSue6Tu+66q3dT&#10;Yskll6zK5Wa+yszlVz3gZS2yyCJV3V7/tddeW93kBNpC+R7vdS2//PLVDR1+HJdN7guV5TaRh31Q&#10;/GqrrVbdgAG3T3XlbAa1iz6TTUsssUTvBiE3FUnr+X1b5MJA9fOQhMp0X6p8kA/cPveL0nKT7O67&#10;7y6+8pWv9Gxugjr5NyZtkg8XXnjh3ljybfdxDupO42mf7FO7vEzyqN8Vz/LkGh9eJzdpKct94vG3&#10;3357VcZiiy3W86WDX3hH+OGHH16HNMPx9I1vfKP6ByttgPXXX786nilHfvW25PrYbVW8t9ntV7za&#10;AT4Wpk+fXqX3MvGTbME3pG3qJ+K/9rWvVa8i6mLrrbcu3vrWt1bjgpv0gE+plzlBYdSjurTtYc6s&#10;WbN6x6rspxz5z/OpLdz0lV88Xvn4gVHji76hbFBa5kKNJeYazQGsAMONWfefl6+23nHHHb0fMSlf&#10;+ZlXGBfrrLNOVS7IZvCyhIcprefxbcFxrHPYUkstVZ3nnFyZIPtpp9rv8dhOuLefeVX+07bnueKK&#10;K6o+hBVXXLE6zpiL5BMvS8gO8L6S3V4+vqa/Ybnllqv8Tdub5k6gbh3rnlb15mwChXv+nP88zMtX&#10;uPvf45kXGKO8huFDH/oQgSMnpHa+UuqjQ5ut3F+q/A5enFDt9QcPnWw/tFlxXymus3ldZawQOHlZ&#10;pdT1Q5t5OC5PO43h8xQcR+kxxvlNxz3bmuNzcCxyfeVwfDE/A3k5nhwvX3ge5qlLL7202hacN5de&#10;eulqm2NWc50gr+ygbNI7noe57M4776y24d3vfne91cwxxxxTbw2HOYO5I2cTqK3ePkf5ONddfDFv&#10;1RoO8yjXLo6Xles/9znzHOmboH7OF06aJ+1/2qTzhuBah/MdMP+mDw7jI84RgL2MG8fz5GzyPE1t&#10;ytmFnziPAu1YfPHFq23hZeXy5+riFZmHHnpovZdnu+22Kz760Y9my2Q8cO4F2ppeF4D7PPU/5MIE&#10;bb7nnnuqberX9Z7I+RfU1pzNoHjE9XwO7Goqn3z+UBngC12DQdou+p1r9nRbkJ9rWuBY5AEuJx1r&#10;afm5tpL+1ltvrbYpn2t3hzzqM9qTXpPj7+c973nVdtNYbes/yMV7Wbly2df3HWxM510HX/FdxaGt&#10;/BmijdSu1I50rOF/HX85mz2MT74TO1//+terVUDb2H///YvXvOY19d4QKpe+/Otf/1qHPgXt2Gij&#10;jap0+r7m4D/mo6Z4J20zkC89L4L85+0WXhdxaf9wXGmFzKbyu0jHRFpO2ha3M2ez4/Y7Xeci5slL&#10;LrmE3+JH3Nce/i0sCIIgCIIgCIKgHb6dr16Ku3y8NyAeRAmCIOgDboK96EUvqvea4abz8ccfX+8N&#10;Pptvvnmx8sor13vN8KPHmWeeWe8NDm94wxuqG8Zd/PGPf6weSguC4Gnng6X6eRAFuEs/9Avt2OAh&#10;lDVL8crLeBAlCIIgCIIgmPDEwyhBEARBEARBEIwGlieP98sHfcG/UHLkwvl3COH95uHfGEjk8ikN&#10;4p88/Huj6R8gnt/zSR4vWz3eUVrP49sizZ8rK0euLOg3fw7aJDXZig+R6kklcu13+PcW/2zyPDmI&#10;V505vG6vS9sej1SWt8HDJPeB0qUoPKcciuO1NOm/e3OwWggr7Mgm8ua2XarDlaMrnra7gIclJPkH&#10;+bbw7dyYcpuVd4899qhj2zn22GOrY1i2eLk5FO9tdolcHBJpm0dLU7n4gH+Gs+pJF6Tln9x8ai7z&#10;bQ+TvD6vX1Kb5CeheN/2fZWfy5eW6XkhN2baSPOnY1HwT3T+AdjWP2lZoDBXDsLVZle/eNpcXSrP&#10;/eN5tO1h/COTf58jtTtXtkO4+i/F86bqgvIYfw75VJeX0W+5nk5pfV9lq3ylEe5H99so4UEUXs/T&#10;L/9V6vyhzVFzbanPlIoHvYO+yR0LOdqOBfLxICxKzyMI0rnXRZk6BiXKYfUMRBmsrOBivvbyRlsn&#10;yGbSay5E/ZLajMB9lQpkXy6eOP6ZzrUu/yBPxTWgztcSeVQ/ZXi71XbhtrpUP2lz8YI0Obgud2GX&#10;/IkNaTzt87I5B7vI5/3ltuTUBPW48BXnPoRdaTx2uy+6kP/7octW4e3qJz0oLbZoXEvYKD/SZrXP&#10;5fW5oCledeG3tDxEfdrO5QeNUZeT9g/y/BpjEv2qdpMWG13KJ9xeKa2PfF5Hai/t1LjG1+kxm1vp&#10;ZrSk7ZDkC5TanfZ7Lr+PEVaESdUGvvL6EahORLmpvP40P/J04wXlsmoNK3Wk5xJJNqX9Kym+C2+r&#10;K4fKRLk8OgfSR8z9qTx/Di8r1yb1v8S40XFA/6V9g1Qf2ylpvI8FRJ0er7pcbYz5SjwIJhjxmp4g&#10;CCYJXE1w9o/X9ATBBGQivKbn9FI7ENAA77xnjdun1mYdCWX8pNTR1V4wiPRe08MrA/jiCtwk0DZf&#10;lFP4cqsvsLl4vsgLleV5PF54OSzfzRdnWHbZZaubXdykyeXP1e/2szxt+gWeJYWxB2655ZaqjKbX&#10;9HCTOs3PjVuVr1e+uB3+mh7Z72W6L5SfGzaqx8tSvOdh1QmlkS0eT12qX6/c8dfRqEzgIQpuiHib&#10;8AU3AOEvf/lLtSzzC1/4wt4NPrePJYlpF30i+/XqIFC76Ae1318DpHq9/b6tdnlYDm4SqU1un7cr&#10;95oevboGVIaHzZw5szj9dKbCdtZdd93iYx/7WFUXN0PVft+WLWpTCmNctgpsVnv06WV6HvUBy2S7&#10;D4Ta5T7xbZbmZyy4L/2VOm73QQcdVFx22WXVdhs80LPppptW26yowrHZ9Joe4X3ttuRw+4XaAV6X&#10;XtPjefCH6uLGNmm9naRTWr3yhjTve9/7enW0ccABBxTPec5zqm3dVPdX92CL2qd4r9NR/UoHnjaX&#10;j7EgO/GlfJ1L6+Vq21/zw/FPOHA8U658lkL7qIsxp/zeVoX7q3sc9UvOTvB+Ex5G2Wy7/cxL6RLY&#10;Xr7nl/0stZ8uaw+Ekd7b7/5jjqFdXibnGr1GR/EcD/gFcm1ycvEe5q/p4VijvcwJar/DeY3+45jA&#10;BmCs6Nwquzy/+0rtpg0aE+4LhXuY6nTcZ94W5R/Fa3ro2M+X6ndFFLihFAfnkNP6R6/p+VipLxPQ&#10;wIGlPjm0mYX18Fm/nnJGvh8kmGj09Zqek08+uTomdFxwrtExIDjOOAaa4Byp10F4WYK5i3Mr5Mri&#10;WOPYdDg+9VoCz5+D45j0DvVoLvNtgc16BQTt5Xwkdtlll3qrmWOPPXbE/OHk6gTmL+axpnjORddc&#10;c0015+VWfVP+Jrp8Rd+kvsYWzbtdMD7S/sMPevWGwA69Aof6+B7g0Oc6lzG3pq/x8XqYh0nvpO2g&#10;vhSvQ9DXnO8AX+ocJdzuLpT/vPPO63xd5Mtf/nLOHVlfu020O70uSH2ea6vItWk0+VO66uIYok1N&#10;D1y05c+NJQ+j/zgemqBertkcbNKreXJj3aGu1G7q1FwmSKc+yeVh/OuVU/Rl+hofJzeWoc1PTXmc&#10;Jrs1F1AGvnHwj/JgN6+ObCO1MWeX+8fLF4Slc7VDvF69RPnM0w6vW/39739f7+XJvaaHtjOvMmZy&#10;7VRbsJ/7Tyn99AH0mw48ba6txOkcSP/ou5sgT5cv5X/axb0Oh/h0xUxvf64tqZ25MeHx6bmoKx7e&#10;//7380rdeE1PEARBEARBEASzxX/Xn03wgAnf3nkIOP2llWXHlyjFwyzxIEoQBJOWl73sZSNuvua4&#10;4oorqh9OJwtvetOb6q12zj333NabdxMRfjjp58czOOqoo+qtIAjmEFzH/r3UaB5E4ddDlnga7YMo&#10;TtfTeLy6h6fadizFKirOf5TiGpzr7HgQJQiCIAiCIJhriIdRgiAIgiAIgiDol+F/mWqGm+D8qqgb&#10;5Xy+u1QsOx4EwaSHfyHtsEPbIlNP8ctf/rLeGnz4B/FLXvKSeq8Z/iXJa4wGjVe96lV9/Zv3yiuv&#10;rFYXCoJg3OEvovuXuqDUOgT0CQ+gvKLUWF/PI4b/BbmZ35badWizgge+vz+0GQRBEARBEARzF/Ew&#10;ShAEQRAEQRAEcwIePPnd0GYxeX5NDYIg6IPNNtuserVTFzfddNNAPnjRxK677tp7RUcbF198cW95&#10;/kGBZbH7WR1llVVWaVxOPQiCMcNqKDyE8tlSzevtj0QPopxb7T198OC3Hvo+uf4MgiAIgiAIgrmO&#10;eBglCIIgCIIgCII5Be/Oh35XVAkGCN4p6/AO2xTSSB6fS9sVlot3eGcu7xtO37fchtvn8L5i6lN5&#10;iPf2eltSe/qxNVeXoE5JyA6kvE35u+JVjqQw4fV7uPAwzy85vGOf94mn4Sn4VGoi16ZcmJelOA9T&#10;uOflU3GOp/M0aTgSHka78eNOO+1Ux7Zz/PHHV+9nVj2I8Yw8zOX1ab+Npr5QOJ8ukYt3cmFuW2rX&#10;0ksvXWy//fb1XjO06ayzzhpWdq68LprsEIpraoPQfhou0nj106OPPlo8/PDD1Ta84hWvKJZddtlq&#10;O2XatGnF3nvvXRx44IHFeuut1ytDY8HHhLZVV65ul8dDblv76lPJURrH8+fiR0tT/T4f5qBufNIE&#10;fpDPcsj+XN1NKI+U4nEq09vh2y7BO+glwnN1pKidTb5wm6hf5bPdBuk1loTCPJxPyVHalFxaoTxp&#10;vcJ9BQ1lsRzRN0rxIAoPpIyGZ+pBFHFN/dnviirBANJ0fDh+LHC8/Pvf/x4mzX2ItKzgloo5QHOS&#10;jjtXWiZhPFyKyJ9CXZqL2Pb5TKIu2e7X3Lrudps8rh+a/NZWJ6Je4sn/2GOPjRDtWWCBBapr3Vx+&#10;97UEanNuriWN/My22u1Ky0tRu1BqE+W632WH+jJNrzy0EeUeIpaPkGxP5eTiyet2I8IfeOCBSryy&#10;MR2n2N4GZXobKLMf1A4+Zxe1T2JMyNdsp/RrYxPeZhd1qb/HQpNdXn4KeXJjTCKf/NLkax/31OEi&#10;n8cj1SWldZLPx1AOL582uChTYLPSunKQ1m1wGyXll09c5NccmzsGHezM5c/Vqf5TH6YiX5sc9bWE&#10;HV1QB6tguvCR2pm2Q21RHak9EvCZtkdqg3y5el1peeRZcMEFe0rjkZO2Gf9rjkXpuYZ7A+5bqc0m&#10;whzva/W3xgFl5fJ7vNcltREPowRBEATBpOLJx+qNIAiCicBqtYIJhr7o64s/8IU1vcnjX275Uqt4&#10;T5sL040MD8uV73DDkh99/YffLtw+hxshPEzxyCOPFA899FAlfYFHivcbLjlbnaa6BDchKNPLVT3I&#10;b67koM1t8V6Wyvc+4cY6qzGg3I2krv7zPKwIwg/uhLfBjSfdkPHyVZbag3ysqa0e5mUp3MO8LJHL&#10;A+7LXH6X8nmY2rLxxhtXq1x0cc899xS/+c1venXxAIPEjSiFS16XxqXbn8P966gvffzlxrLHU5bQ&#10;uPKw3Fj0Mnffffe+Vv74xz/+Udx4443Vtsrrp61OakeK4hlzss/tl9+oU2E5PI+PK1a+ufrqq6u5&#10;BPDDHnvsUW0LfIFPvvSlLxWbb755VZby+1iQuEGpeI0Pn5+8fg+XPMy35ddc/7sP3FfuF8nHWm4u&#10;6aKp/txY87poC20GhXn98gv+zaE+JF9urOfwfs/h8SrXjyXfpn2k8TZzc3uRRRaphC2U0zX+GRMa&#10;K6RVWfKF20S9Kp80Ke5f0qf+k8893Mt3W5XW8zelFbnyHbfPx2LN1FIfLXV9qQ+Waj8hjeSZfhBl&#10;PNiw1IyhzWAionHt49/nYMnnKua6+++/f5i4jtXxwRzDK+NczAGaiyhPaSXOO3pAQKKeGTNmVFp0&#10;0UVH2ASaiyhDc43EuU910iZdw0sc9/qRD5s9rh+oM7VJaqoTMYcSj8/vuOOOEeJ8zrXdEksskc2v&#10;9rqoS+2mPSn0s891areEPV5eCuXLl4yF1Cba5L5HnH+8P9M8zL9LLbVUpenTp4/woc5JkuyXyC+8&#10;fWka2S0R/re//a3Stddemx2rTmoXqA30BWVyfu0Cv1M34zotk/HXL7m2cvz4sZiW78fvWMB27zuJ&#10;fufYbLrmZtyktrj8ekQClc+xkMYjjbGpU6cOG2PowQcf7PkFX6dgk497zSES+WiPy48V+trnPoSt&#10;PPCNcnMVddIWRF/5eEzHD/2rtJ4nB/0iG+j31G78I1/oet7FccU8g7A9h9rAGErz41/3DaI96j/1&#10;oQsf+3GdijYJn9ekfo416r333nuHibHBuYRjPG2H2kL5+K3NLvonHTOoqY+cXL2utEzC1lprrUqr&#10;rbbaiHjq9P5J28y48Dk2PdfcddddI/xL+9tsQqozPW8i7pdpLDD+cvk93uuSfAykzN5MFgRBEATB&#10;BGOeVeuNIAiCicButYIgCAYSVsLohxNOOKG6QTQZ4EbazjvvXO+1c9xxx9Vbg8NLXvKSYvXVV69u&#10;2L72ta8tDjvssOLVr351XzdwgyDoC568uaLUV0qxMspoGYQHUeDgUusObQZBEARBEATBnCEeRgmC&#10;IAiCScU8d9QbQRAEE4HF6s8gCIKBhH/P8sqVLvg32q9//et6b/Dh4Qv+AdcFq6P893//d703OLzv&#10;fe8rvv3tbxd77rln9XBOEATjA//qLOFv7N3LUuW5stQ2pSb6gygQq6IEQRAEQRAEc5x4GCUIgiAI&#10;giAIgrmV19efQRAEAwuro/SzBPdpp51WzJo1q94bbFgFJH1dTRPHHHNM65LAE5GVVlqpWpY5CILx&#10;hVfOlYx1wjik1CalLqz2Jja8BvMFQ5tBEARBEARBMOeIh1GCIAiCIAiCIJjb4Ab5gaVWr/aCIAgG&#10;GFYA2XTTTeu9Zngf9i9/+ct6b/DZaqutqocyurj99tuL888/v94LgiDohIdRbhna7AvSshrK+0rx&#10;ip6JzoalDh3aDIIgCIIgCII5SzyMEgRBEARBEARBv/Bu+SdHIdLDaPNdW+qTpYIJzJNP0pV55pln&#10;nnorTy7ewyg7lcfn8jelbcPzIKH8//u//9uT01V+Lt7D0vqAeFdKzk7H45XG91mZo6lsSOO9HKEw&#10;T8OKFUhxiLJUXg6Fky/nX9GU3+uSKOOJJ56oJBSOZKdsBa9fYeBp+8HzpqiO7bbbrpgyZUod2sw5&#10;55xTXHvttT27JLeJ+nJS/FjA15KPBaT4HG393MWzn/3s4nWve129185vfvOb6mGdFLW9DfdRKuFt&#10;INx93UauLA+jzxdccMHKTx7eBvGqH/3rX/8qLrjgguxYQISlebrqUbznE039qfSpr6QcuXi23dZ+&#10;69e8AmmZkJYDSqc65Suh8DSfyLXV8fxpHCiPx+WOL8fjXF5Wk4Dxwmu/EO3NofSUK7+yneJhuXRp&#10;3W2QJvWT5+9HaZ6UJPwz9WcXPyn1nFJnV3tzlnNKYWC/2r4UjDbfRaWUN5jgpOM9d6wSzzkSaZ5z&#10;kWfeeeetxLmXfRdoLkO6npIog3ypHOp1pXlyqD7SphDm9ct+1A9qVwpl4Sfq1bzmAuZR4ueff/4R&#10;oi3ycw7qdVsReagXqc0uwlU/+XNpRFO75CvSenuktH9I+/jjj1din+sVF21tA5tVlts3WlSGRPsW&#10;XXTRSv28xlDtlijDSf3XBn7KjdUmnzuqB6VtIsz7ogsvS2oiV76LOB9fqTQuaWNOqX/dllx6pLlI&#10;/ZH6Qmqyy9OkZROfhiEvPy0PORzfLuzUPIW8fklpaVdaNvXrWHKR3tO5HxDtd9wGSf2TphVeXi6/&#10;952k9Ll2NtXjqD25+vDFWFAfYkOuXCQbcxD+8MMPV9e+7nOX/Kj2p1K8y8nNkbIJaSy63OdTp04d&#10;Jsrg1ZKI8cKqoam83ySvM9dOH6vpuQipHGxK8+Jn90k6phH1NhEPowRBEARBEARBEATjDl9Qm+CL&#10;LF92m8jFKwzxJde/CCOPz+X3PHyZTuNzePmOyucLt24S+BfvLvu1zU0IIZuQbHW4oaGbG7n8bmt6&#10;cwQ8XrhPuKGh8r1c4fE5+1QOUlu8fN3UQNxg4QZyrh5Q/ib/CveZl+X1Sv/85z+Lhx56qBL7oJsx&#10;qeS/xx57rFe/+5SbN2naJlS/42NBZXFTfdttt61TNENZP/nJT3p2SfhKNrmvc+qyOYf3v49FtcPb&#10;5FK+pr7OjWVn/fXXL9Zee+16r5kHH3yw+MMf/lDvPUVXm90vOQkfa/i33/7PHSs+Ppdbbrli9dVX&#10;r3yqsFyZ7l/SqP4//elPxb777lt87GMfqx5ISceCtj1M9TTV5fb5WNcx2HXcEaZ4yu+3LsVrP5Xi&#10;m+rXWIM0D6jf1A7w+jXfsC0Uh1SW94WjsrzOXPvcfsIUL7/5saZ0SG31+v1YBJWVk+q/5557iptu&#10;uqkS82KK56F8HpZC1Atuv9uCDZ4Ocu13vCzStPVPlyif8Xr00UcXX//616uw3Fi08nnIhIcymrin&#10;1M6l9ip1PwFBMDei8a+xznGVwrFx//33V9J1kIvjdvHFF6+08MIL98ryMpWW45Qf9VyUv8giiwwT&#10;r8RSfvBrFs21Ssvc4fUpj84/zN9pPG32+mU/6gefv1zMEQ888EBlo+Y/F7649957q2tEXqeXCv+R&#10;Pze/AnW4rYhy5V+/xpCwSfUzL6fxtN9J2wTyFXarLInzTto/pL377rsr0ZZll112mFjVrw1sVlnU&#10;ORa8DIn2PP/5z6/UdH2Ya7dEGYIxhP/wexeUh6/4DqPypdwx56gexLWGHgiVCNO5nP5tw8uScscH&#10;4hxIe0mT9jnSWCJ/Lh578A11yj4Xx1DqX9rjNuTycHxIqS+wV8eCj3u3ydudlu/XRRJ2aPyQL41X&#10;GgS8EtWFnXoAChtUv8T4Vlrm2LRs2nzXXXeNEPNIrl0uwRiTDRLfpd1XaoNEHvmVMebzs+bdtP+Q&#10;6vbvDi6VT7tSGHNqE0ptZq7pIjc30xb6D1+n7UD4AtvSuVDgoyuvvLK45pprhtkncVyThjGlseKi&#10;XvlawucC+9I5cumll+75DLvScYEv5HP6aIUVVhimZZZZprj11lsrsQooc66Lc4f3G2Ku9jpz7WTc&#10;ofvuu2/EuYg+8vJy+eUTbNY5wtXUBxAPowRBEARBEARBEARBEDzDbL311tVNoC4uuuii4vLLL6/3&#10;Bp/dd9+93mrn7LPPrh5KmQxcffXVxRe/+MXikEMOqW5Qwo9+9KPqMwgmG/wgcNZZZxXvec97imOO&#10;OaaYOXNmcdlll9Wxrexbfzr8avrVUmuWOoGAIAiCIAiCIAjGTjyMEgRBEARBEARBEIw7/GOkC/5p&#10;Jelf3+ONyvd/1/RbF/n4kcv/+eLwjxYJVBcaLW6TlyMR7wLP49s5vCyRCwMPl7x8/NHWv25jDo9T&#10;+TlUTlN5/HOKfyKhLvinE//U8X/reNnYoL7WtudReCovo19yaQnjX8S8rqcfWB1F/8zCTtneZGeT&#10;nFwYpO3z7aY8IpfWw/phxRVXLF7ykpfUe83wL63TTz+9V0+bXQ7p3H85HzqMN/mkKU0bnocyVF4/&#10;3HnnncW3v/3t6kEUHkhx+PH93HPPrezX2PDtnNwWyfOw34bbre2mtqj88SRXl9ufktaf80+TjTn7&#10;vX7iKE/pUgnPQ3qOXwTE+fjytL4tcvG5upHgX8PMNSj3r1bSYhcCt8PLSdFcTNq0TtGWH98z16Zp&#10;msoC6rrkkkuKz372s8Vhhx1W/SNZHHHEEfXWEA3lsJySllSiE1gthYdQeEglVkMJJgw6RoFjV9cu&#10;EnOMjgHScuy7muYdQT7NC2zreHelkE7/0Ob4TutEwstvks/TCHQNTlmeth+oM/UTIj/l4YemeH2X&#10;YOWAVJrPwdsq4SvqdoFvp76lLm+751Uex9MibFbfpmUhbFZfSeThX/Con9U60jK9H6gzB2mkHOTz&#10;72+SaCrXbWgTdsu/o8F9n5P7IRX1Ul8qj8+hsqFrfEikVxrld4F86n6RSEPZoGsVF3W4HZK3qykf&#10;oo4cfrzkbBZejyttB/I6c/bq+OUY9+/3CP+4/ayS4eJ4kR+xuS0+lexL2wbY5XaqDd4Wx21EpPF2&#10;pPFKk5bpvvC+QNgs3OeS20v6sYAv5BeX6s/Fuf/SNqldrJ6CNJZS0V580kSuve6b1CYkSJvGUaeP&#10;hdy48f7T3Cxhbw7vA1ZKcbGaia/OQhku2q/2NPnaxw7nhlTU28ToZtogmLjMLLVRqcWqvSAIgoGl&#10;vJopL3PKzz1LbVVehuxVfsU7qww7oNTT8Z7rIAjGjo7RrevPuYn9Sh1c6vRS3Ki/pdScZIVS5TxW&#10;vc/+Y6W+XCqYOMwsv4huuffeexerrrpq9UUWWPFBX071RZ8vxXwRh2nTplVffEHx+gTfFnyJ5st9&#10;Sq58ls7lCzTw4zZ2UZ/y86VfKD/L8io/S6WqLYpnFQaV6farXpaNTcN829vktuS+yOfic2WCbOFG&#10;ksLcVpaN1U2pHErrdnj9Xq5g6ValZYlWblD4TZIllliiqhNkq+dxFE85snG11Var+htkn9vP0rLq&#10;H+HxV1xxRa+P11lnneqHWJanxU5wW6kHu1jCVvG8TkX1e7na9r72cvWDr78eiGXc8S2w9C43lOQf&#10;2vW5z32uWr65i3e+853FVlttVdmqZfXBf2RWH3r/uS3C86v9Dr5Tn3v7sRP7F1tssV7/erzGCje/&#10;NP58/HSNdX5cpjzGxEc/+tERdqdQ1oEHHlgsv/zydcgQbpP7x+0SuR/p3WbmEo2XJZdcsvKX2+zw&#10;gAw2ezz+Up34jDh9Am2QT7TNmPrZz35Wrf7Q5gOWhT788MOrH4+gq3zKol30g+LxlfePwimTMaI2&#10;eRioXdzo1VjwtG6DcFtYDpq66ZNcGxmjlCGbm/D8nHd03N5xxx2VPRxr9DFQp/oSH9PPHJ+0AdhX&#10;X6l93g73j9J6GPVp7LGkNnMer8khHNjWvMRYot6m9qlc9xk2Kz/HCG2hDtKClyW7m/pPaZlfaSt4&#10;WcrvZbotOf9wrKitzJH0BfbKJ+yTHm644YbqeOe6AV8B+2of/Y+9qoeHsX7wgx+0rhLFK6y22Wab&#10;alv5OBd86lOfwoChiofuFX621GdK9bWcyhzgtFJc83631Mml5vQST+uX4oGb1UttUercUsHcxyql&#10;rh/azMOcf+KJJ1bnFx13zAPMB01wzHM8ORzHmitzcMzqWPa6BMcWckjPHAAc51wnOJ6HecWvw4A6&#10;dfzn4r1MTwv9rKjGK72Y71LkH+aMtnjqYw5PkX9ybW7CfUFenaME7Zf/c9B/zNdAOZrDBTapf3Px&#10;7HPN6zD3cz4UOlfkaLLP86T5PY/b5zSF91tuzi7OX4QDefn+wMp6hx56aBXWxA477FDst99+WZvS&#10;sNQmr5O0ukYTxOu8mIt3vK9Frp2gtLk+B+K5TmrKr3Z1lZ+i9pOP7xwOYVynNUGZOm7cbzlyfZFr&#10;K2GaEzm+pk+fXm0L5pZbbhm6vYXtzKsONmguoJ/S45483FsAL0tQJ9d4KW5rri0+FkjLdaaTxqfz&#10;PvXy/RVoA9eMTq5M2sf1MpBf7RJdfQI+f6XHAsfQ8ccfX+/l+cAHPlC89KUvrfeGoK2Mi7b68QVt&#10;yo0v8utBlFx+8jEHKl2OtC0g/zeVqzzEp74G77/bbrut2hbYouth2Zei/I7O79hz6aWXVtuCPn3e&#10;855XbVNmer/B68zZTBj3x8DTOnxfv+SSS/gtfsR97aFvDEEQBEEQBEEQBO3w7fVNpY4uxU3rOSnq&#10;oK5rSwVBEEwauAm7884713vt8ANU+uPMoMIDVPwQ0AU31o477rh6b3DgRy1uKHbdAOaVPaedxu/a&#10;QTCYcLP+4IMPrn6s6Hpd2c9//vPOY6bkolJMus/UgyiCB77fXeq3pXLXxuOp75fatVQQBEEQBEEQ&#10;zHHiYZQgCIIgCIIgCPqBB0SG/t729EBdvxzaDIIgmDxsvPHG1UowXfBvpjPOOKPeG3x22WWXxn+r&#10;ORdeeGFx/fWtfyafcPBPtje84Q31XjusoJL7B2sQTGT4V/J3vvOdakWomTP5w2U3PJz1m9/8pt6b&#10;62HlwaeTi0tdOLQZBEEQBEEQBHOOeBglCIIgCIIgCIJ+uKH+fDoZWgMyCIJgktHv6ii//vWvW5e7&#10;HiR4zcerXvWqeq8dlt8fNDbddNNijTXWqPeaYRnuY445pt4LgokNqz+dcMIJBa/+Y9WjPlY6Gcax&#10;xx7b+sqSuYg5/QrMHE/nQ+ZBEARBEExidtttt+ITn/hEpY9//OPVK11cH/nIR4r11luvTh0MGvEw&#10;ShAEQRAEQRAEXfyp1tPNM1VvMA7wugyHd8ymml26yvJ4Xn8idcE7cIE28MNX+uOX4vmUvC6Pz5GL&#10;b9oWo4mXHU6ax+1N0+bCnJxP+kHlyhbtS0LxTX3m8Ww3lefinc286gQpvT6BNPR3U59DWiaSDU66&#10;n+LxbEvO2muvXWy00Ub1XjM8iHLSSSf1bG9SznapH1Kbhcpoim9K60pRurRceM1rXtN7l3wbV1xx&#10;RXHRRRf1ynG8fNHlL7eDVUp8XCqN8HxpHHjbfWzn0qb0uzoKD6Pcfffd1bvf+TFfYxqlbVV7fbtN&#10;o6GffG3xnt/VBvFqS0qalzR+vKuf+6knRfW25cvFqS4fF7NDV36N3XT85jQacvWOpk1Ko0/6hJWf&#10;3v/+9xe/+MUvxvxACQ9n8TDLXA6rotw2tPm08kzVG4wzzD3M9Yh5P4XjinMX4nrI5wGfD4BjX/Oi&#10;RJiOZeTzBKL+xx57bJjIp+su6szhZWC3i/wC+yjDRVuot2vebYJ88omL9lF/UzzQvqbXJJJf9nn7&#10;2qR8CNz3krdVaV2eLoV41UW8l4sIV1+5hOf3cryv3BbkYyqXHzT25NcU8qV4GNvyiys3hgR51D76&#10;ye1pg3Ipj09vR07yq0QeQf25eMKlXJkeT3oX8fJlKuLAx7BLY93Ld2FfW/k55H/1QdpWtSlXLjZ5&#10;fA63z/0gaS70OVHzBnWweqDr8ccfL+aff/5KpGHf9a9//avXHspXWomxpLTUp/Hl4yy1EdE+b0vq&#10;C8Lcj7l492taL/L8ufrTeRv7p06d2lMXqU3IwXeu5z73ucX222/f08tf/vIRWmGFFUaMUx8X7jNJ&#10;9ebiJLU7tQnRbtmfy5sLJ0w2oRTSeHyaH+XGqMvtS/PK3lTcG0CMbVYUdS244ILDyszV6WNE48vl&#10;aXPxOV+IkTN6EAwmrOHJnbzuu1ZBEAQTGs765VVJ8eSepbYqLw33Kr82vaoMO7/UPXWiIAjmTs6u&#10;P7euP4NgojJzvvnm2/LNb35zsc4661Q3QoAvv3xBBr5wAzc9xLRp06obDaB4fYJvC9LzZRymTJnS&#10;21a5DzzwQO8Lsde15JJL9m5spHmcm266qfpSDaxIoLYIfhxT+V6/bPU2e1puVrHtbXJbfFtws0tl&#10;aZvXFnCjAFQmqF4v3+uXrz3ey+dHbNrt9rtN/LhHPCtVEA65/NzkENTJTQtQvU1tVlvoP7VvmWWW&#10;6fmfGywKF16/8Pbde++9vb5cYoklqrLcf2wrXrZ4fuWBnN+8/oceeqhXlsLd5qWWWqoKh9tuu626&#10;ITRjxowR4+uOO+4o9t9//xFtTcGv3/72t4ull1662l9ggQVG9EuTfWrrwgsv3OsfxrLSCtqcjl+Q&#10;/RxT5AP3j9Lef//9vfBcv3seR37zNp122mnFj370o2q7DW5m4r+0Le4L2edtcl/kcP/JLi+TOJXF&#10;jUD23X6PJ09qH+NAaRWPjzUOvvjFLxZ///vfq+02dtxxx+Jd73pXtc0NSI0vL1+2cMNZbXb7aJfS&#10;Ko3Hd5X18MMP9/rWw3PIV/Q5n+B10S/pMZKDeQN/Acctvodbb721KpvjhLkNmKs096uuRRdddNhY&#10;Vv3qA2+z+4e2Mufha8KBNqn9zIH4wO3jNTJ6yILxypzqdXr7VZePGeZi2S//NfWl2y08XtvMhbKP&#10;B7/kP9XredwWhXuYl4VPsQF75ROFwc0331z5ZuWVVy6uuuqq4gc/+EFx9dVXV3FjhfZuu+22xZ57&#10;7ln1C/3Hg2qf+tSnMKB7MAXBM8sqpVrfObfssssWJ554YjX3aC7hnJoe68wJzKHA8ak5LgfHso5b&#10;4WUS79d3wNzKqwMd5iLmYODY0zlMeDnUx3zheJ18ai4Snj8tf/fdd6+3mjniiCNGlAnyZa5OYK69&#10;8847s34G5urp06dn29wEfaLzRs6/lKM+8b4UHo9dbf3L/Mv5yqF+nReFl8Pcjl0O+/gCcvmdXH5o&#10;uyaAprYon7db4DvOJSKtg/3FF1+82lb+iy++eNgr3XL9+rznPa9a1YE4ztVOl6/cP7l48nO8NNFP&#10;/pyflLapf4jjmrYtnj7u6l9HebTN3OC4/ZTbzwPmjrc11/+Mb66NHPqcuRJIf+ONN1bbgvgVV1yx&#10;2mb88P3LSW3mO5tDnVxPAvEc/07OTvC25MYAdWpezPmKcjXvMy75fukQL/+zzXcdh7bmfLHmmmtW&#10;27Rb12siHX+5OVLHHOnS8wL5ZUdaFuAHrtdSPG3bsZIrExSOH7gnkEK98m9T+WqXSOsabXxqS25e&#10;d/+l8ZCGUR/XucCYeM5znlNtCy+TNqdjGZu9fzS+HM2fTfGf+cxnissvv5zf4kfc1x7+jTcIgiAI&#10;ggHkWSeXlxnxIEoQBEEQBMEEggdwuPndBTcKB/G1NE28+MUvLpZffvl6r5lbbrml+POf/1zvDQ47&#10;7bRTdVO6Cx7a4WGHIJgo8MDQpz71qWLfffed7QdRNtlkk+Jb3/pW8aEPfah6ECgIgiAIcmy44YbF&#10;pz/96Ur/+Z//WRx44IEjxIMoQRAEwdiJh1GCIAiCIAiCIAiCIAjmQl760peO+CdVjnPPPbdayWcy&#10;wIMYO++8c73Xzq9+9asR/zCe6PAgzgtf+MJ6rxn+HffTn/603guCuRf+hXzYYYcVBx98cHHZZZfV&#10;oWODVcz44ZB/ZrLKShAEQRAEQRAEzyzxMEoQBEEQBEEQBEEQBMFcCMvvbrbZZvVeMzx48POf/7ze&#10;G3x45/jaa69d7zXDUu2sEDJovPa1r+293qSN8847r/jHP/5R7wXB3AWvivje975XvUbnnHPOqUPH&#10;BitJffjDHy6++tWvjliWPAiCIAiCIAiCZ454GCUIgiAIgiAIgiAYd/RDKe+TRaNBeVy81zbF45vo&#10;im/D6/S6VF5TfL+MJr+n1XYuzPEym+J5dzByPJ/ksN+WR1Cn5ORsycEKGFIuT1p+Wj8oLE0Lvs3D&#10;HJLgXcuq32kqY3ZoK2fTTTfNvic65cILL6xWFVCfuuQH1BTu8jRKJ9xW4txnkPMPaXidkN49Tnja&#10;Zq+/H/pdMv3000+vfvTuF7ejq/2etl+p7SgdW0JpcxC+yCKLVKvm9MOPf/zjyu8a32qTt83lcSlK&#10;M154vTk8vilNCm1kNRzkedLxBrRRfgH1S46cDQpDKsvDUoHqQMwxrHyEmurtl1z+tO5+IG1X/3eV&#10;qfjUJs+LbrjhhuKYY44p/vWvf9UpRg/vrn/b295WfPOb3yxe8pKX1KFDpPVJQTBIcPzo3Aocd7p2&#10;kZhrBPE6xl2aC5uOER0/pHnkkUeGifl2ypQpw5Q+MKn8Xs6jjz5aifw5myX2czZLlDda8IOuS1yU&#10;Rxxlyj6X5ivS0MZU2NtmE/lSgbdF2x4mv5BefeVqg/xKR3lp/ZSbQrjqJ1/qJ8K8DOpIJTydlKsz&#10;hXQphLld9IcL2wR16Bwr0T/yBUptJkzj+vHHH69L6kY2UYa3U1J9pEkh3knzIrcxF9+Exkzafwh7&#10;2sYUdRGPvH5JfeDyMPnERT4d1/THWFBZ1OHzkPps/vnnHybqeeyxxyo1zVXKT5oU/ONjKDfmPF7t&#10;dz+on5oE2O5K58Vc/2neaarX+yvNT/wCCywwTFOnTu35lzw53KYc8gv2pzYhx8uSVL8LW/AT8U14&#10;W3PCp9jlfeWibMZlEzmbhPqwjdT/+EL9T91p/2Orx+eUy7PgggtWoj/VFxJ9ouMPpW1K5WkRfmrq&#10;y37o9lIQDAYzS21UarFqLwiCYGDhaoiroCf3LLVVeWm3Vx0RBMHcz9n159b1ZxBMVGbOP//8W37k&#10;Ix8pFltsseqLMiy66KK9bb6Ag9/wmTZtWvUlFxSudECcvuh7uOBLt8pX/nvvvbf6Ig2eZ8kll+x9&#10;qVaZuZtPt912W++L9oorrlh9AQfl40u/34hIcZv++c9/9tLm8rl93Dgjn9unMFB4U5lK62FePj9k&#10;U4bnVxjwygTSu/1e/1133VX5hT5LfQL33XffiBsUXn4Ozy+73f4ZM2ZUN9uAm4W6QaI8Of8pHfg2&#10;P15it4fdcsst1Q0aUDxS+dzQydmf6ysvV+EettRSS1X54M4776zq9fZ5W+gL4q+++uri6KOPrkOb&#10;WX311Yuvfe1rI/rN7b///vt7dSieh13Ulwprwu276qqrqratttpq1XgBj1cf8qOzjjGOP27+gtJ6&#10;X+d86fY/9NBDvfF1+OGHF3/5y1+q7Ta222674s1vfnO17eXnxprXlfoJcv3r8dimsvjhin0vk37W&#10;dhdKyw1E1cm8xj5lf/7zn+/rQZt999232GabbaptbjSrr4WHeV2MC43LnN1dYdgmH+bqdV+pXvyr&#10;/nVbOIdo3LRx880393zCuOQ8BBxL+GyJJZao+gM87UILLVTZTpzsxPa0L70dtFP9Tr8wjpgXSQPk&#10;Ufs5xjlGmHc117ByD20Etc/rdFSXBMy1Oq7kK/e/+092e36PV1/MmjWrshuWXnrpau4GxXuf5frf&#10;47FN7Ve9HoY/vvCFL1SvGRstHHO77LJLseOOO1Z9J7x9jtp65ZVXFv/5n/+JAcN/KQ+CuY9VSl0/&#10;tJmH6wleccWY55gAjvP0AVaPz8GxobmAc1p6XHs889b11w83i/pWWQVzn8LzMC9o3hPMvVx7AXMf&#10;1waO28yckV6ne5mpzbvvvnu91cyRRx5Zzccpqpd5kGu0FNWVsxlkV5PPc/71tuR8RXqdt/CpzhuO&#10;zkuUn54rKVPzOiityOXRfA9pfqB9uu7LkStztOTK8PbzybnX8Ty0k2t6J9cWB99zHgR8znW109Xu&#10;XLzb3JSf8yl0+W00flVa2sy1c4psafKJ4n0sOLmxSDqu4yAXz1iePn16vddNOlbdFq65rrvuumpb&#10;0N711luv3hsCG2699dZqm/KWXXbZalt4ObSZ6zEHP2pOZS66++67q21BHrWJNqv9gvx+neKo33Pl&#10;4ivmeKDcdL4ifrnllqu2c/Wmx3B6rGA316YOeXSN1oRshrR/qIf7BJCzCTyPrpcF9dMfKe7DtE5Q&#10;Pm+zQ9jtt99etVk+S8GWpvxN4an9judhO3e+UVvwlfzmaNzRfn2fEeThXpVD+1ZaaaVqu6lMzYm5&#10;NhHm/k+vJdJ25Prik5/8JH+O4bf4Efe1R16dB0EQBEEQBEEQBEEQBHMNrILBD8NdXHvttbP9uouJ&#10;BD9Gpz/q5DjjjDOyPypNZPiR5BWveEW9184vfvGL7E3UIHimede73tXXMSxIu/3221cr/rzhDW9o&#10;/IEnCIIgCIIgmHvgIfCLL764p7///e/DdNFFF414aCYYHOJhlCAIgiAIgiAIgiAIgrkY/unUzz99&#10;YTI9eMADOttuu2291wz+OP744+u9wWHrrbfu/WuyDf4R+oc//KHeC4K5h+WXX7549atfXe+1s9lm&#10;mxXf/e53iw984APVCjRBEARBEATBxOBXv/pVtVqjxPVcKl47Gwwm8TBKEARBEARBEARBEATBXM6L&#10;X/zi6rUjXbAM8SmnnFLvDT6vec1resvXt/GnP/2puOmmm+q9wYCHlHbaaad6r52f/vSnI5ZLD4I5&#10;BcvNf/WrXy2OO+64OqQZXqHVtsLJmmuuWXzxi18s9t9//+qVeUEQBEEQBEEQTBziYZQgCIIgCIIg&#10;CIIgCIIJwBvf+MZ6q51jjjkm+27qQYR3aG+xxRb1XjtHHnlkvTU4bLLJJr33g7dx33339fVgQBDM&#10;Dg8//HBx6KGHFnvssUfxu9/9rjj66KM756Lp06cXr3zlK+u9p1h22WWrf84eeOCBxXOe85w6NAiC&#10;IAjGjwsuuKD48Ic/XOljH/tY9fAj+uxnP1vstddelQ4//PA6dRAEQTAW4mGUIAiCIAiCIAiCYNzh&#10;H/v/93//15Pz5JNPVppnnnnqkGLYdhfK78pBvbyeA+XK78pPG6QumtoqPD5XX5ctoyUtJ22/19dU&#10;Z1OfzDvvvMWzn/3sYfH9lNcvuTJytqT1t/k/h+pRXdr2fqcOSaRhXk6qLtKyRVP+9dZbr9hggw3q&#10;vWYefPDB4sQTTxw27nJyW5vqbEO2exty7QGV35TWbUjTeliObbbZplhkkUXqvWauuOKK6h3laVne&#10;14Sn/nGabBa5MMfz90NaVq7/+OG/H379619XD6VoXkReTk5pXcjJhXtYTkJlq/wu0vzaT8Nz5MaS&#10;+lxSvGzK4fk9Lb584oknqrB+ydWf7gvV5XV7XWn6JrrSqZ60/Wl9Kay6wyvCXve611UPoGgVHh5E&#10;8YfAVE5a1i677FI9WAY8nPKRj3ykeiUPD1uNhrb2dbUhCCYqjHtdt+j6LFUbabwfp4j5jWMZMc+x&#10;kpFr6tSpI/IgzSXkUX7p3//+dzFlypRK888/f9ZeP1el8jnK6/LwNkiX1ql6mb+wOQc+xub55psv&#10;axe2eFkpqa2IMNGUz9OnkEf9jzxtmke2pcrlkbDPy0/rycUzDmeXnF34+LHHHqvEGEqhbr6n6LtK&#10;2j+IvkVsA2Xdc889PXGdhO69997izjvvrMR1tUhtQu7LtD7iBfEpHpaLd7riU/ARbSVfTtjX1L+K&#10;VxtyUnwuHeXSB6kE8Tk5aRzlPvroo5VoWzoXsVLi448/Pky0n+MVMS40fnwcacyg1EeINPKlp5W8&#10;/WlefJmD9jzyyCOVsFM2uq1eLvNkKsWj1FfI86flo9mB8pkrU3mdqS/6QT5LpTIoNye1WePD5f5V&#10;OS7KT8tJlcsjiHdbcsohnzG2cuX7caMx6GNR51A/l3q850eMKW9Tzk75m/S5eLdxtMz+WSEIJgZ7&#10;lVqm1JeqvSAIgoFl//2L4oADys+Nyp1Vyu0Th8KDIJgA7Fl//qT+DIKJyl7lF92VX/7yl1dfgnVD&#10;YsEFF+x9aecLMl+A9WUX8QVaX2rJB3zhFaRRvPK7cvnvv//+ng18+eZLNeVwo4pPz+91CW4O6Is7&#10;N7jIA24L24ibWWorNwL0pV/pdAOfeKE05KcubMAW3SjxerwsheMH4eVC2ibZKQE3ZlSnfALctKF8&#10;fCr7kNevOIXJj4hy+fT24ROlzeHlyy7Vi/ihg09QnJePzfIvdRGmcQK+rbLoM7VfY4XtGTNmVP6g&#10;3yXSyz7Kp48Ipz6VyyfyvpSPvH7GEuFAWsrGn3wCaZWfccP24osv3rtpuNRSSxXnnHNOr7wm/vGP&#10;fxTbbrttr2zSY69+BGJbdmjMkUbtbQJ7BH5jH5+pHh+L2p41a1bVVspfdNFFR6R1nwGfEulkG3Jf&#10;yr+0Cbtpcxc333xzseWWW1bbagvlqK81jpDqxF75hXDq1Dbx+I99IL+3hXDykgc0dgiXlLYJj+cH&#10;EY4R6iYv5S6zzDLF9ddfX/1g0ga+I++GG27YsxPJPupx+z2cuoB9tUUQn4YTJjvZVl95Ovpd/hbe&#10;v8oLGqOeX/Z7/azMId9w3NB3wBxBWj8eCAPayXHNp1C9AjsJkx/YVho++eGKcbjwwgv36pQvgXMg&#10;bdDxDXxSHvUyL6mNhMlG4fUB2zrvCOWTf9x/1KG6tK02gT4feOCBXrkcq9gF3hZBn5Lv1FNPLT79&#10;6U8XZ555ZtWnKdddd13vgTH1Ofnc55RNfWuttVbxuc99rnrozn1OOtUnvH2kIV5i39NqzuOHxpkz&#10;Z9KQzw/FBMFcy+KlPji0mYf5hge5mDu4tuCT44rjVse6jp02fN4BjkeOH+mhhx4qbrzxxuqcT1pe&#10;Gch5X6JuHa8Sx5uOO/LfcMMNVX6J8OWWW66aF2S720wZzEWUy7yhbUnzp+wljDLR8ccfX4W3seOO&#10;O/bO7S7KYT7XNWIKvsVu7OVHZLcJYTdpmnye2oq8HvJ7fyD2c2kFdTEWsIn0Ovd6HsoF4tNrXMrH&#10;x54HyU7ykofyJcpRHvLTjx5PuW6/6m/C00uQ+op+ueOOO6pzPds6p0uMfx5o1DGg7wcSviEvtuMX&#10;zs1cF1544YVVfU2svvrq1esyaQdym4By5Evq8DpJg12ykXQOeRTPNp8p8k9XvAs7uWbEhrTPkWyV&#10;H7z/EGX496tUHN8cA3xK+FXjAnjIlD6S1E5BOvlU8vg0jrLpL9pFfVwz+FzEccC1MNdjEnmIUx9p&#10;/Ei0Udc7stH9BNSnOYg2kVbCV+4nyvD8uiZJIT3zKtdd+HGFFVaobJQoR/6l7awWR/sk6vbxnfqS&#10;feWnjzkuvHzyky4lN8c4mttIxwNb2CBRn9tEHe6LP//5z8U111xT5W+C68X1119/2FhElIUf6Qfa&#10;lhNtZXxwznExDvAf7c4dC5SrOcF96Erbks7xGvcu9QvlUocLuCbFX7QpLR/pewzbnDc5XiXq4/sf&#10;c69E+zwdYeSX8CP20B5sSm0mzM/HuXgdH7SfclLOOOOM4q677rqx3BxxX3vkURBMNmaU2q/UBaUY&#10;PYhtwoh7OnlJKdnQpUNLBUEQBEEQBEEwl8INLr6w6surf5l3iVycKyWXJtVowN4UD2vaFl6vx3u4&#10;K6XLV7k6m8jlR05XfBvYgrryj9Vm7TeRK5f0+BB5GZLiFK8w+dxvdukGkdrZ1Y6m8pHyephL8U11&#10;qH6P50eQF77whfVeM9yQY6UC6nH7uDFGnG5OpvFunysHN6KQ25fbVro0raB8r1/k0ubC4HnPe16x&#10;xBJL1HvN3HTTTcV5551X1dNUVlubHeVX+qZ8bXEpo02Lz7Bj9913r/zbxcknn1zceuutPV+nfa5+&#10;SMOl0dCVz+PHS36j1/vXt5WWMMnx8jxtDsVTn/yf8x/4dj94/n7zNtk5GprqcjvQ+eefX7z97W+v&#10;XqNz++2316lGws3sn/3sZ1UeH1/uI+zmdVtvectbqh8KQHEuJ9dvTlveIBgUOA4030np2O8a/56O&#10;49J/8EKE6wdMfojy9E3yctjmhzYX5Ti6HnPpWoXtNtK5oF/0g6mLurCXMpmLUmG3rp/8fCO5/3M0&#10;2Up5qCmfIL9fU0nutxzkk1SXqwsfDwhf6QdTlCIftElgUy6etvAjrYvzicDffv2OsMXLSCGPbMZv&#10;/eLleX8j7Pfxk0K8UB+kEr4tuuJBx4oLe2Rjrs9pT2q/i7aQhrRN8alIqzqb/Os25JCviae/XdSr&#10;uYgf13PxflwgbMn5pMnOtjYht1/Ch1IKbfF+kShb8yFtkV8l4n1s5+qVr5DbjAhzP3haKc2Tlunt&#10;kmS/bEzzN/m1X3J1Ul7OPolwHoRhjmCOToV/5YfUZkll5cCGFNLm8ueEfd738p8j+1xNY0FKxz/l&#10;us9ytriU1vN4m3LQFsnTSpTbRDyMMrl5Q6mrS3281NdKcVQhtgkjjgdEni4+XX/2wy/qzyAIgiAI&#10;giAI5jL4MsuXfr4Q68tx7suqk4t3Obn4nNq+DKfwhT+9ocoXcr9hmW7TTuFfyJWv6Ut6Dr+RkLu5&#10;47Z4vcLty9XrpHFpvPAyvU7d1MG/bfnd5i7cZrW/qc0K9zAfa+p3ldck9zn/iNO/6ri5Q/lqJ8r5&#10;HFSW1+/9Rz7KahoLaksT6gOHsN12262yswtWKuDhC7ePf/fxLzxEOHY02S81wc1g/nVFO4T3m+zn&#10;X1b61xZhKbn+A+XP9X8unBWZ+uG4446rblh6WVLuWG7qf9nXdCzk4r19Obz+rrTyG/Xw71B+zO+C&#10;ccO/EsnHD0ppn3eNhS6bnK62NB0XsyOOW/1Q4WNNfel9wb6OceKhySYdyz4WPC1lML6JV5j7T9vu&#10;Bx9/uTGWs6XJ/7ljZSx4nWozcr/xuqsPf/jDxb777ltcfTW3Drvhn5JXXnll4/hSXeoH6Gq/+0/2&#10;ebznb/JbEExkOG6Ye/x6heNB417iWGjDj2/+pX333XcPE8ctq6GgpZdeeljZTfJyON/yr3/Xkksu&#10;Oez4Jb2Lf7LrWoUfGZVW8vnd5yrUD+Tx1REkraRAOSuvvPIIsboANmGjzjUu+oL2N/k8tVX2+ryY&#10;4nkoX9dTEv0uv1FGCvl9fKiufuukPT4eEKsN8K99xCoNOXw8pMI/Kp+5PJeGccMqFi5W2lM+2qNr&#10;d4nreeVnXCmthP9kN77rFx0jkPY511UaP/RBWqfOz+l2Trn4rvygY8XFWNaYTPsc0R7F+zEgcdyR&#10;huM/XWlC0rjz8cc1P+IhixT8qPopN4f6jzT0twubWKUGLb/88iPiaTdjwMVDZFqRiXZ53yG3k3GZ&#10;a5PSMuZkv8Txo+MLX6ZQZto3iLZoPmTVy5xvecgeMV7TevGffIUNuXj5gP5Q2rY8SPF+jErMC/Il&#10;Sn3F9wr5Cr/n8ndBOvlTIkx1eBsk2sr3XR6Mxpep8CHHO3a5vRJzjcpyeyWOuxy5/Dnh69wYEPjF&#10;53REn/mxmM51jAlWpnGxqpd8xljM2SLRv+5jxFzmbcr5wceK0root4l4GGXywsonRw1tFtuUOnpo&#10;s4Lt15SaVuqcUjy0MqdZrdT2Q5udnF7q3KHNIAiCIAiCIAiCIJhccGPxpS99ab3XDDebfv7zn9d7&#10;g8+6665brLPOOvVeM9ys+/3vf1/vDQ6vf/3rqxuJObiB+LKXvaz49re/XWy66aZ1aBD0z2233VYc&#10;dNBBxXvf+97i4osvrkP75/DDD6+3giAIgiAIgiCYLMTDKJMTHi45eGiz+FKp3DdIHvb47tBm9Uqc&#10;DYc25xgfrT/7YcT7poIgCIIgCIIgCIJgMrHDDjtU//Dq4i9/+Utx6aWX1nuDz+te97p6q53f/va3&#10;1T/NBgn+KffKV76y3nuKF7zgBcVXv/rV6pUq/JMuCEYD/zb+zne+U+y9997F2WefXYeOnksuuWRM&#10;D7EEQRAEQRAEQTBxiYdRJh+sQMLDJXBfqba/JXy//mSFlONKzaj2xh9s2qcUK56wVlOXfBWXIAiC&#10;IAiCIAiCIJh08CDKq171qnqvnSOOOKLeGnxYuvtFL3pRvdcMD6KccMIJ9d7g8JrXvKb3kNJ6661X&#10;fPazn61eqcKrFYJgNLAE9w9/+MNi9913L371q19VKy2NlWnTphX77LNPscEGG9QhQRAEQRAEQRBM&#10;BuJhlMkHD6LwcAn8rtSsoc0s/F3h2qHNYvVSew9tjjtaFeUL9WcQBEEQBEEQBEEQBB1stdVW1buw&#10;u7jyyiuLc8+dPG+7feMb39j4fm/nzDPPLO688856bzDgQRRWsOABlE9/+tPF2muvXccEQX/wvvfz&#10;zjuveNvb3lY9jPLQQw/VMaNngQUWKN7ylrdUr+h59atf3ddxGQRBEARBEATB4BAPo0wueNXO9kOb&#10;Ff38BeiX9Sd8vNR4r47iq6JMnjtjQRAEc5wnn6g3giAIguAZg39VP/7445WefPLJOrQ8S5XbaJ55&#10;WPhwJMTxY5jS9aMcz3rWs3ryurryKa7JvhxdZdIeKQf5PA3yMsdqi+QorM3/abzCkMiFAfvYPzv+&#10;S8scTVm5tPyj/4knnqiksn18uHL5m+qnnZTtUj1IUKf61cmVKz+gNptgvvnm63t1lJ/85CfDbALZ&#10;1CbZkgO7pDa60lGP/NdVZ4603GWWWaZ4+ctfXu818+9//7s46aST6r0hqFdtz9HV1vEm9YX2Fcan&#10;28T2ZpttVmyyySZVnNri+VyK70qH2uIdD0/LdTxdGpdCPOV0Qfsl6KdsSNOn+dLwVLk6XQp3lB58&#10;20nLQfLpnOBvf/tbccABBxRHHnlkcd99LKg8NnjohLnpxz/+cfUwCg+lAPbrWGc7xds5Hnh541lu&#10;EMwtaO7pd4x7Oon5hPMhYn/++ecfpnnnnXdEehfHM9f8LsLJJ+XQXMC1yWOPPTZM2KK2Nc2PIrWp&#10;H2R3KupivqLd8olL7WKO8zolbGmDNGmZqrdJXAdSH2I7tZkyRVN+779+IJ3KB3zimjJlShUOXnaT&#10;UrBLcdTx6KOPjhDjKIW2TJ06tRJ91IX3jdRmVxPyI59+nY/kIyA+xcO64nN4PDanxxo2YFtOam8u&#10;jnIZf+TPQT6NgdSHTeX6A6eUT5pUbRCvOtn2eQjxvUfHTa7d1K/8EraKnE1pm0iTytPkyJUlEa7j&#10;N5WPIdqWKldeTpDzhexCOb94vOTI1+5zz5/WiQRluY2qrwvSuJ2qS/bp3pIL2zRG/Lzjku0qJxXQ&#10;102kNiGRKw95/2rbw7r62sdKetzT5tT3pHNyNjm5OjXmKc/bmoq0af2ozYfxMMrk4l31p7il/mzD&#10;XyzNiirdd3NGR6yKEgRBMEeY5+hSB9Q7QRAEQfC0w5f+WbNmFXfffXclvrAKtvkSyxdW3SDwL676&#10;kp1+6W1T+uUauCHBzVLk5av+JlSm29eF8jSVyw0DtStnq+JculExWlvUPpfX2eX/XLyXqXAP8/LT&#10;dGn5ghsmufLVbmc0ZWnb0/FKlocffrgSdYGPD1dX+R7PDybpzXPqYCUBpHaobch9pXZ5me4L7GGl&#10;C9I1wStpVl555Xqvmdtuu6045ZRThtXv4zIn2dEEN8+afOYoHcq1hRuJ8l9u3HeRGx+77LJLVV8X&#10;55xzTnHTTTfVe8N9QlkqV3J8XEjui9xYHA05/+eOFbfTxzVxtMN96sr1f1PapnBJ4ypnnys3F6Xh&#10;OfpNhw/UftIqX+5Yy42bJps8PCfVC7l4+cLLzNXv5Op0n3b5YjRcdNFFxQc+8IHiG9/4RnXOnh22&#10;2GKLaiWU97///cX06dPr0CEYYzrWaYOQL7zPcu3r8pmT8x9hQTAocAww73A89DvG/RiTOAc/8MAD&#10;lZhjWHHNteiii/bSEp+eN7jGuvfee4eJY3zxxRevtPDCC/eOWwk7NBc8+OCDxR133DFM999/f28u&#10;z/3AyFwgaLPb0w9+3eHCp1xTMXfJJy7y0SYeyPA6JXyEfZz/c+C/tEzqVVtz4sGLRRZZpBL7qc3Y&#10;JL9Qb5qfcPUfvlJaz5NCOpUP+MTFQ7+Oys8pVyf9p3jquPXWW0forrvuqkt/CsbCCiusUCm3MiD9&#10;pzrYbuojt8vHUhOk43qc61l9n5CwX3Xmrgs9LBfv9bv9kvcPdvP92sXxg22p6Hu1NxdPWxh/Tauf&#10;4R+ObdqX+rCpXMaq7PY+liizDdWJuEblFZMujj3mBoTvF1pooWGizcov8V2tzSakNnF8+rGDyKd4&#10;bMqRK0siTMevizlEYwgbl1hiiWGirWlZqVQnfkt9QV8onnalfqFfFe+SrxiL8rWLfIh5J+1/2uSk&#10;9nb1P5BOdbiwDf/r3pKLcw7zwZJLLtk777jwt3ydtleizbnjU+GpPfSZk5aHz1Unx5i2JfpgxowZ&#10;lXiVZeor2qqxgm/TcywPjOf87zanNuF/j8/VqXHP/JC2OVVaP2qbT7tn2mCQeEP9KfpZiSR9YOW1&#10;9ed4oFVR4JxSp5XarxQruARBEASzxTxPlLqh3gmCIAiCIAgGGFYe6Idjjjmmunk4GeDm43bbbVfv&#10;tXPUUUfVW5MTfsgIJjc8jHLppf5/tNGz8cYbF4ccckjxmc98plhuueXq0CAIgiAIgiAIJjPxMMrk&#10;4SWlWNlE9LvWZvrAyuvrz/FAq6IIXiF0cKmLSl1TKn14JgiCIAiCIAiCIAiChPXWW6/YaKON6r1m&#10;+BfV6afzltzJAQ+j8I/uLi6//PJKkw3+TXjooYcWb3/726t/2QWTl9e//vUjVjHpl1VXXbU46KCD&#10;qgdRmIuCIAiCIAiCIAhEPIwyedis/hR/rT/HAg+2zC4zSrU9bLJ6Kf6axEMp41FfEARBEARBEARB&#10;EAwsb3zjG4ct5d3E7373u0mzEgbLDO+44471XjuTaXWUf/7zn8URRxxRfPCDHyzOPvvsarnoyb46&#10;zGSHpb3f9ra31Xv9wcMr++23X/GDH/ygejVPEARBEARBEARBSjyMMnlYpf4cC+kqKivUn7PD3qV8&#10;pZYmeCiFV/jw+p4gCIIgCIIgCCYQ/DAu8W54SfAu4hy5tE4u3sOkpvJFLg8S/diX5nGa4nNhencv&#10;0nvseRex3snrdLWL9wEjf0ew2yLxTl/KkoTyOp5PeFjOpi47m+IpTza3kdbvAi8/t+3j0+OFl+94&#10;uPK5r/GrC0irfnEJL9PJ2eV4nlVWWaWvH4QZX7/97W+rdgP5sUX2pzYi1aO6RM6+fsMc6lD9aR3g&#10;+bvKcki7+eabV++Z7+Kmm24qzjnnnMoG3vONumwZC135U1/7PpKfUBe0gXeAKz1zyoknnli8973v&#10;LU455ZRh774/4YQTiltuuaVXL7DdNhZyaksr0n3hadN49nNlpnW1ge89b64vPL4L1Y0cL8Pt02eO&#10;pjxtYalml1e+8pXFMsssU+81s9BCC1WvBvvpT39abL/99tU812WHx+eUo9900JWGcPkwCAYJjWtX&#10;Stfx0XVe8vhc2n7DnDTez20o1w6ny6YuxpInxf3qaoN4XWNItBd7pNEymjz9piWdXyePltQnXUr7&#10;H3WNgX7gGsjFdc9Yyndbc+jY65KX06/6KaOLXB4kcnGuHISntqX25eIlTyf1g44TNJYyxpKnDfJ7&#10;u3Kk9UnuCy9DGg1p2V5mW5wrl65NcwtNY8ElcnH9qIuuPLl4Vxe5PDl1kcvj6qJrrLQRD6NMHlar&#10;P8V19Wc/pKuorFR/zg5fLsXVD+sIc7fsY6V+WaoJXt9z6NBmEARBEARBEARzOzxcsfDCCxeLLLJI&#10;Jb6c6uYfNzX18AWfyOELLumaUDmO8rj4gUzlu0QuDxJuHzc5RC5fjqZ4hfkXdn7c43Ui6M4776x+&#10;FL755purT/1ALFtkl9vkcKOVG648xPLII49U0s1uF2WwcgTytiq/+8/bLDzM0woPc1u7+l83jLtu&#10;aKhuNN988/Xaorq8fq9L2/hc45P8ilf+pvblwnnAQ76ef/75q7KR8uB/tcul/H585Oxu6mvlka94&#10;1QZt6eK8886rbKVc8vuDT7QltdPHjyNbc/3r4d6mXFu8fvwrVFau/5rKcqiX/thjjz3qkHaOP/74&#10;atWYhx56qBKk9XS1xe3LqQsfX7njFl9prLGf4vbRBl6/Q5vOOuusahWLo48+uloZJYWyfvSjH9V7&#10;Q2guaBoLOXme3LjxtH6Me7tz8SrXy8zZ0jRvqF9Aaek/+Up96XY0lSWoX20FyiGP8rsvdFw1lal6&#10;m9qXa7+rzdY//elP1TFw9dVX1yF58FHb6igcSzvttFNx2GGHFa973euq9P3aketfVy5f15hwlLYp&#10;Xn3FZxAMCox3zTFS0xjXMcSxkuJzIeeQlNHE59J1xWOXrgEk2iJy+f1cm553+6HrWilXJ6IuwPfy&#10;qSvnX4c0usaQOK/rGpZ5tqlOaPJFG54n9VWTsEPXyKycNRZS3zSJ85uua1z4JSVtSw7F0xdcA7nu&#10;v//+YWOMdLkxnaL+zvVv7jhsU9r+ftSVv41+xmouXmoa07l205e5MnJqup5pI+3/NC+2Kt7TiZwv&#10;mtrXL+4H2pSrP60T6boE5b574ct+aepjqcnXaZ0ol65JzwSpfxHHcM4+l8jF9aMu0vTpuErjU3WR&#10;y5NTF7k8ri66xgpjsYnumTYYFHgtjnND/flMc3Gpc0vxcAqv7VmiFA+mpKuxwD6l3jW0GQRBEARB&#10;EARBEASBM2PGjGqlgi64WXTkkUfWe4PP85///GLttdeu95q55557ij//+c/13uDAwyi8hocfYdrg&#10;lT1dDywEE4fLLrus+PCHP1zsv//+xa233loccsghdUwzL3zhC7PHyg477FC9jued73xn9aBdEARB&#10;EARBEARBP8TDKJOHF9SfczuzSvFgypqlciulfLFUuspLv0wt9eMG/bzUe0vtmeglpYIgCIIgCMaD&#10;hUvx+sFUJ5bieqT7V7IgmGDwTyDJ4V9NbfCPilQ5msohPf9GaYtPy/WwNG5OkJbPP3okraqx4IIL&#10;Vv9GRP6vvS7/0XYeNuBfUJK3S/9coRyXkB1pWJrW+9fjfT+Hwj3et3P15/A25fD8Tba6+oX68LHG&#10;GErbL6lc74+c3R6mPNCvH5zXvva11djp4sILLyyuuOKKqh0+VtQ2l9vnEl3hbRCf81kTo4l3/73h&#10;Dfz/pZuZM2dW//Yib46u+vtBfumSpxX0h47hLmgDYsWlrbbaqg5th1UvBPX6OKBOr1+2tcnzs98P&#10;nl94/V6ei7AUxQmV02S/0xWe2uJxuXjfRzk8v8vz5eJdPHjyqU99qvjgBz9YPZAiLrjgguIvf/lL&#10;L52jMMb3m970pjq0KDbZZJPiiCOOqFbVWW655ao0TXZA0/GhfEAapfO8IhcmFJeL97icZHcQDBIa&#10;34Jjy8d9Ko4BP+frvK/zRe7cl8vjIl7HtUQ52gb+5Z+K1QAQ87FWBvEVQtymXFuksYDNusZ2US9x&#10;4PVLgO2pzyTai020yf9BLhHHNZpr6lR+sngK+c39R31SG0qforKw0X0nKT6nXB63B+m8KnXZSRoe&#10;lEWsUpJb7YC+yPlKdWJHCmGsqILkbxewKo5WRFRYv5Be9bscry8tH392kZaNrzR+ON78mllK8yDq&#10;Vh+mxyyiXCBdU7za0FW+i3wolwc5SitRprcrje9Srj4X5XfRlSfnJ28/6V2Uof5zkVdjMbdSU5cv&#10;KdvrVVrPk9qZxnt+yefoXB7NdfRPitor5crvIi1DUhtyUK78mNqM+smPmuZHlEKY+zcnrz89xyEv&#10;Xza4LRor9IX8LuX8Tz73mZePCHObcnW6/T5eZYfmZ+rPrWhFuU10934wKKRHDKuP8NBHP5xWyv9a&#10;NZq8s8t+pXhFj/PdUu8e2uybmaU2KdWUjxVZvjK0OYyflNpraDMIgmAiUF5dlJcQ9U4QBHMXq5S6&#10;fmhzGDyMckKpj5e6o9TWpYJgIjNz6tSpW37rW9+qfhDTF9Lp06eP+NLMl3C++AJx2r7rrruqfB7G&#10;DUi+IMMDDzxQfaH2/Ll4z+8o3OP5wi18W/BjrsoX3ECnHuBmqtq65JJLVmV7OSwNnX45d5u7WGaZ&#10;Zaov/qByvUyvC/9xk8FtIr9udHGDFrs9zG3htUCUt/TSS/fiea2H2qofCLz9CoP77ruvqr+pfTn/&#10;u62qi6XBSQO+rXq9focfE0jrN0S8fG+X8Pgc3j4vV20gP22GadOm9fpK+S6//PIqH6yxxhqVjSBb&#10;vS0q01E68PqVjxVR1Cb67uSTTy5+8YtfVPttrLXWWsXHP/7xYeNnqaWWquwG2cIrt9QmR7a4fW4/&#10;y8/jl5zPQOGzZs2qbnCB16Vy3b7cNmOem2Sw0korVWMPVL7q/PrXv149hNMFD27suOOO1bHMPOP9&#10;732l+r1NjsKxTe2nnwh38JHK9LTU6QLGEuMNOIbxEWOaT/C0d9xxR3W8P/zww5Vof27Z+5QDDzyw&#10;egjBUbk8KKexhl/UFrXL28JKLOpXjgt+RPL2Y5P3JzBm0jCQX5iLNT69LtnnYdiqtMpP/8m/jvLl&#10;ygQPF/yARjjIL56OftK45LjSuMyBT6jL7fPyZT9lqE3MlfIvefH3T3/60+KUU07p5UtZc801qzTU&#10;52NN26rz5z//efHiF7+42Hzzzat4xg394nVybGgsaNvb79vK5/kXW2yx3rgVPj4YC/gDVH5Tn8g+&#10;t0lhoLKuu+664r/+678IHH4SCIK5j6bvjj2Y+3/2s59Vx4yOJc45OoZycEyk54Gu/Dp2IZc/l4fj&#10;1OdfnbcExyPXi8A5n3O/4zYxN2muEh6Wxr/1rW+tt5op54HqeiFF7Wvyo9qSsxlkS67NwHmQc7fj&#10;9rvfhMoD5rzc/J67RnMU72UJ2srcORrcjlyZ4Dal9jEn62FJ6uZhxxR8tcoqHAZPkdaVlsu4uv32&#10;26tt+pLrDIcxtfrqq1fbagOrwh166KFVWBPbbbdd8dGPfrRKz3nSoc/8/J7axDjiewzga9rluP9z&#10;/cvxp5XtKJtrU6dpTMgu4vB3E/ipLb6pf2kX13aO25Kzq6ut2My1AeTqJUzXBTlyZTb5x1GfdaWl&#10;fr5bONjMtSnk8rOvuc6hzhVWWKHazo2LrraCrndyad1W7ErjqVO+FuTRvNWUh+tdkY71NE/api9+&#10;8YvFqaeeWu/l4TjjeHPUlpxNwFhcccUVh7XZUbtS+4XCc/0HufAuX3kY5XO+biPX/9zrEbnzTc7/&#10;sjNnc2pnWibxOten9QPtWH755attys6tpvnDH/6wuP766/ktfsR97aGr9yCYe+GhFx4+cfr7O9NI&#10;+LbLwyU5/apUEARBEATBM8FFpbge4UGUIAiCIJhteFVPerM6x1VXXVX87W9/q/cGH1Z84KZxF+ed&#10;d171UNsgwU3ObbbZpt5r50c/+lH2Zmwwd8KPbT/96U+Lt7zlLcVJJ53U2nfcOO76IQDe/OY3Fxtv&#10;vHG9FwRBEARBEARBMDbiYZTJw7X151hYo/58pmA1E//rEo9cjvfrc3hMNn1ABZ1XKgiCIAiCYDxo&#10;ut7gYZQgCIIgGDf4p9yuu+5a77VzzDHHVP9+mgzwrzSt9NAG/xI9/fTT673BgdVOlliChWHbufba&#10;a4szzjij3gvmVnjo5MQTTyze8Y53VA+jpP/WbuJ73/te9l/OQRAEQRAEQRAE4008jDJ5uKb+HAtD&#10;a5c9s3yo/hRDa1iNH/eU4nU8qZ56WXIQBEEQBMHs0XS9wSt6ggB44JrXVEqvLLVaqfFkRinK9ToI&#10;C4JgwNhyyy1HLG+eg1fcnHPOOfXe4MPrd7SsdRusGHPTTTfVe4MByznvvPPO9V47P/nJT+KBhbkY&#10;HhZ629veVnznO98ZsYx2FxzzRx11VL0XBJMCrqdZaVvXv+8qNd5/dIS0njlRRxAEQRAEwYQiHkaZ&#10;OPAS1H51WqmUoRfLPcXwF4KNjqEX+j29nFvKV3cZ+VLHIAiCIAiCIJh48CAIN6v5JYlfgw82nVKK&#10;a2Cu7zcsNTuoHl7s+i0CatgmjLhxh9dhSLxjtg3eUduvcmX1m64Jz9cvnieXz+vnXcbyhfC8pJVI&#10;m8rL8m3hYaqHH9wl6uBf9P76BvWLJPjBmjrd1rR89lWP9kVaXhNpHqHtrjLcf47nl2RjKictrymd&#10;t1vlel7Pp7zzzz9/9Y50pDDH83fh+UnPqiZpPpX11re+tQ5p5ze/+U31jmgePmCMUCZihRDeVa86&#10;Us1uW0TqzzbSeK8vrTNXFu9Hf9nLXlbvNUObf/WrkW/09TK7bBWpjfJvk18l5dUnGq2vkOfZYost&#10;ilVXXbVO0cw999xTnHDCCT07GRfpWFC4j5mmMOVxOezn0gnq5j3nlJumkdK6cqTpUpQ3jVOY8qZS&#10;eqVLlabNKReX5uEhqbe//e3FJz7xieLWW2+t6hwLrKTSz8NGbksqj9d2E0qnMamx6+0DpWtSE7m0&#10;SLCtuoJJBQ+DcB3N9TRPYOka+3uluO7m+ns8roF5COXQUtSzJwEl3Hs/qRR/EOXh7zmCH0+QHgM+&#10;9nWs+TlBEsRz7k/l83qKH9duD/M28vwS9fh1bs4m2d+E2gRp3V1wPab8LupTGakPEGmwjTRpXkR+&#10;PonXdZ8r9zCs7JbU7ialkKcL+R3bUj8jb4Ok+nJxyMtsg3iuMV2cz+UTXiO4wAILjBBxXh9K2895&#10;zMV4k920a8EFFxwm6lJ8WlYbpKX/aW+OdHykaoOy5UvKwDcuwvhuJuV8ko4hye3KScdnDuJZcQ2/&#10;+rHqSstD8i3K4em6ypT9kvvf63F5fqkN/JTLI1Gnz2VdNqdjkjz+ndylfgKNAYmyvF05PL1sdFs9&#10;Pjcu0zzKp7y5PI6XLwm1y1lppZWqV0BKG2200QjxPS0tU/3AJ9+pU+FL2dzUJvm6Se7rnHJlunJo&#10;fHDctkH96bihDtmW+h2abHa/pcJ/XmYujeYd6k/HK3rkkUcqPfbYY9m+yNkq+js7B3MD/Z8di4K1&#10;ZHcY2uzBhTUX2yKXpom07o1KXTy0+bTCRf0+Q5vFf5T6/tBmX8wshd2z8xBOEATBBKC88igvK+qd&#10;IAgmFmfXn1vXn8HgwwMmx5XqdyXCPUodPbQ5KrhB/stSLyj13VK8BtPRdTbfEd5Ualap2WHm1KlT&#10;t/zWt75VzJo1q/pSDNwATL+ccpORL8Mp/GubL8t8eVe85+fLL3i8l/XAAw9U9ebqdDy/ymxi0UUX&#10;HVEWN1PVPt9ecsklq7KdXFr/wu625r7IL7LIIr0ydcPj7rvvrm4apPAvefzncEMhZeWVV67qAq9T&#10;+b1Ot1+2Nt14efDBB0f0n6Nwr1N5QHV5/dyU1jY3SIjnRojyeFlKq3Tg5fOqFm6muP388K79nH1d&#10;3HHHHT0fL7fcctV4BJXl5XtbtO1t8fhcHm/XfffdV42BZZddtlenx5Pv85//fHHJJZdU+21ss802&#10;lVZbbbWqj0FlefmO7Gvyldrl7ZNPoCte7fa+cpSPOYMbd8CDFgsttFC1Lfu9zPvvv7946KGHigMO&#10;OKAaF1189rOfLZ773Of28rstufJ9W3AzX8cqfpKvtE2c+ox2yBeKl+DGG2+s2g3csMX3jGl8BZ6W&#10;Y5nyvH7SXn311cX+++9f7beBHw877LDqU3Y11YUd6iu1hblYxwWvByIfxx7pwO1SvocffrjnYy//&#10;tttuq9rNvMXcAO63HMzbGreyn/Jlk9uistz/Hq9wr9PtX3zxxasfuTw/44t9mDFjRtV+b5OjcM/P&#10;XChbb7jhhuLHP/5x8ec//7nanx14XdN73/ve6lhXW1Svtwk/y3+cI+kXt4k4fJRuC/eVfOFh7l9t&#10;u384TjnGQOV7Hi9Ldrkd7kuOBcYPfjz00EMZYN3LIwUTnQNLfXJosxNeD8998rFcA/PACw+d8Fr5&#10;9Fqdh8F5GIZr8INKfapUv7C02fVDm3mWWWaZ6lV7nHN0XOTgONCxwPHFfN0Ex3l6TexhubpyZXL8&#10;6RybK9PL4VPnFeE25/Ay0/y77757vdXMscce25vLHNnl9jtqa5N9Cmce4hzdD+6LXLnsYw809XXb&#10;j53MlcztQF6dQ4XHOyqTeZY0jtsEufoVxtzLtYtD3LRpHDJD13qc21PSOoTKJS5dGczbQj9xTe6k&#10;baGsM888szjkkEPqkDxbb7118e53v7vyv86Lwu3M1QmymfxcKzjYxHgGPrlOdRhLHOuQ6wvGpK7b&#10;HfnCy3eI5zwLss/h/HvzzTdX7V1zzTXr0KfI2TIaGIvTp0+v94ZwX1J2egy6/3P1d40ZSNvqeZrK&#10;1HU3NvM930lt5ruZQx6+R6XQloUXXrjapgxd7zSR2o2tykP+1FfeFupK56NcHm8r4yrtH8frd3x8&#10;58a6bMrl9/odhePLFVdcsQ59CsXn2gS0n+8y+mzC7XMoN51rSMu1p0jbCm2+APVprnzQ+IA2Xwq3&#10;qaktKpP4nP/5vgX4Kp2Xib/uuuuqbeKXX375ats56KCDiiuvvJLf4kfc1x757ScYVP5Uf46WdDlB&#10;ZtNn4kEUuKH+hMvrzyAIgiAIgiCYiPCAyFml9CAKN8G5Sf2x+tNXBRT8o5Olv0cDN8F/V4qb4Dxs&#10;kj6IAp8pRX3blzqSgCAIBgde5dEP/MjND/WTAX742GGH/v6fc8QRR9RbgwMP12ywwQb1XjPc0OSH&#10;zuCZg5vTX/3qV4t99tlnth9EWWONNYpvfOMbxTe/+c3sD0tBMED4gyjcy+ahbK6xEdspXCfz0Mho&#10;X13Jg+XnlOJXdcpOHxrn4ZZ3DG1W9syRlQiDIAiCIAjmZuJhlMkDr7nxx/K40TwWuJE9N3BF/RkE&#10;QRAEQRAEExFWI+HGNQ+I8EDKJqX4t+SX6881SrEaYAoPpIzmlT08XKIHXr5Qf6Zwo/zTQ5vV9wRu&#10;4AdBMCCwUshmm21W7zXDP4xnzuSPTJODLbfcslhqqaXqvWZYSeGPf/xjvTc47LXXXvVWO6ecckq1&#10;8kzw9MK/lX/0ox9Vr9r63e9+l/13Y7+wms2+++5b/OAHPyhe8AJ+cw+CgYY/VvLgB/fBuZbmr908&#10;zM01NmKba2MeBHc4OL4ztNkXPLjCg+VAXYcPbY6AP3WyMiGwavkce2VPEASjh2vk733ve5U4T/7s&#10;Zz+rxGpk3/nOdyq95S1vqVMHQRAEYyEeRpk4sMZrv2r6e0/6dDb/xuwivWN1Qv35TKC1pHiCfXaX&#10;Dg+CIAiCIAiCZwpukvPQBzemuXYfWutyJLyWkuW+U/z1m228q5QeQueGOw+oN/H7+hO4gZ+ukBgE&#10;wQTmla98Ze/VFW1ccMEFxZ133lnvDTYsP73rrrvWe+388pe/zC7nP5HhISUeyOmCpcePOornIIOn&#10;C/zN2OTHsNxy8/3CUtx777138f3vf7/Ybrvt6tAgGHh4wJqHQ7Yp1fSKd669uQZPH0h5fal+r4F5&#10;cGXoPSND1/Rt96pPrj/h56VGuwJLEARzCF5/wcPJEg9wSrySBaWvNgqCIAhGRzyMMrn4Rf0pXlh/&#10;trFx/Qks3T2Wd9SPF3whgPaX+AVBEARBEATB3M0bSzW9MieF629e2+PwgEnXg+Xc5P7i0GZF1wqH&#10;3ED3Zcu1UspswbtkHd5Ni7pQPqVPlaMr3smlY5/34KKuMnL5u+CHb9qFfFv4tuL5dKV4Hqcpv8T7&#10;lhHbpFPadNvxeMXlwsDDcyjc43PbTfHyv/oL5fA8XfZTBu9TR+rbNF5SmATk42GF9IEFxcvfUpo/&#10;LV/4dg5WS6DOrvHIDfUtttii3muG+nnwgnKR2sW226g+ENpvCnc8ndTUTsU3QRz2yFbvP+jy38Yb&#10;b1ystlr3/3TuuOOO4vTTmbbHhtrh9sqn+vR4Kc2HUohLUR7BmNNxDyprt9126+shpbPPPru45ppr&#10;Kv/KdtntIkx155TmIUykaT0O6EuUS9evvG7V369yeRwPz2k0dZ5//vnF/fffX5c8euaff/5i9913&#10;L37yk58Uu+yyS9XH/dbv5OL4HE1bXMojVE4/5YlcnNRVhhQMNEzoXCe/plTXa+a59uVes68kDlyn&#10;d8EDK7pPDefVn038tpTq4QGWvYc2Z5/cGE/l5M6LHDs6h6bzvOZtR/OxBDw45+LawY/tlLSMNpvZ&#10;1zWWRLk6rxHPalLS7KC6aHcTTW0C7GHOnXfeeas0OeXwePnN1Yb6AMjvfYnIL19xPdDWV5LbgS/S&#10;MlP/uP3K++ijj1aiDtUv4SNemYg4Z6muVCmULbuxI4X2UbaU2oVUNtvpOAQvP5dX8Z6O/ka0Lc2T&#10;ouPKlSvLy1S6nE/Ay/K02vZjR3L/Pf744yNEPP3DwzryWaq0rf3IxwF1uLBVvsDGHF6/2icRluLH&#10;B+Tq7CrT+yONR239xzhMx5kkG6gj5ysnrZN8qhel8ZTpdXlaSfVL5PP+Se1J/dMGdZI+ledPlUuP&#10;qJt5Al/m8iHaw5jxNueUtgl5XbljAaW+87qYd9ogTQr1elmU4cL/gvxuo5T2n/oQES/7JMp1n7Eq&#10;qot24mcp5wMf27LfRbuaGOmFYNDh/Zf6dyRPbXfdAL+mlJb15t2XLGf4TMASivwVhxvxLFs+Wlhr&#10;eKNSWl0lCIJgQOGsX15hBEEwETm7/ty6/gwGF66x9yzVtlKJw4Ml9wxt9tixFDe2m9D1s+BX6K76&#10;eI+9r7rC9XPXjfwcM6dOnbrlt771reKBBx7ofSHlCzVfgmHKlCnVtoc59957b+8LtlhwwQWrL9Cg&#10;cM/v2//85z+rej2Po/yyA9xWDxeLLrroiPr5Uq48qhP4Bx32uE1NaQX/uCM9yG7Pzw0B1a+y5KeU&#10;Bx98sApvql9l8YACN3U8DFSuh3lfeLjw+Fz7HNnl5chmUH73CTdDta20nieX1m165JFHemlnzJjR&#10;a7e4+uqrq5swQFncYPEym+pSHZdddll1wx2e+9znFgsttFC1TTrayo8j3PQBb7fi77vvvl6826fy&#10;PY/35fXXX1/Zvd566/Xq9Hj5gh+2acMnP/nJyhdd/Od//mexxhpr9OzmgQ3GJchmx8N8W/ndJkf9&#10;4n3l5Maalz9r1qzqBt5tt91W1QHrr79+dbxCrlx8oXDKuuqqq4qvfe1r1X4b+Jcl3JkfhNrV1H7x&#10;8MMP9+rEH/IFbXMB40hjgXFAeQ6vzFFb6V/G6nLLLdfrH4d5zW9wgpdJGKtv8CqeLjbYYIPi/e9/&#10;/7C6vKycraofpk2bVvmOPlU69wVtYiy4r7zMe+65pxrr/GtZ9Xv+HIwD9ZfK5zjgZinwAwv+A5VF&#10;nI51r9/7RXha5gXq8jCva/HFF6/qy/kJ1Eek/8c//lG8/e1vH1FfF5T70pe+tNhzzz2LJZZYYpgt&#10;Kj/XZlBaz4Of6S9QOMeP5kqPp+20zfHylU92pCi/xzN/aKyrLo/38pU2ZzNwXmO+4bVbP/jBDxhg&#10;3U9hBRMRrn+5xm5aNTwHr6dkVUDBaim8PrMNXre5z9BmxfBJP4/fk+fBFF4f1MYqpa4f2syzzDLL&#10;FL/4xS+qc05uXhEen0vLPM21F3Bcad7OQV7OPQ7HdvoAHceejr8cHMc6VnO4nRzbXCc55J0+fciF&#10;1H3FFU+90f8rX/lKvdXMMcccU28Nh3mDubvJp2pXk/3Mr6xK1eTHXD73VS5fV/85nD85jzrYxDkI&#10;aB/zYYrOC46fK3SNK7BD59cc9Jle8UebdY0qGEOrrz70kxNtx65+wDdcW4jU7tSuNN7rcr+IrvJz&#10;vqC+FVdcsdrO+aXLV/SZjh/q4/zdBGVxHnc4D2JXCm2lH4jjHJkiu/BH7nWMnJOXX375xvLHAmNX&#10;x63sc9wX2JeOG7clN266fE2etu9BuTIZv25zGo89mp9oH/cBHPLre4mTKytF46+r3lwf4YvFFhv6&#10;KZT8zGsOeVL/e1tzpHnS48P7LGeT58/VnwsD7OL6vymeeu6+++5hbXZyY8mRrSonJec/yuQ7exuc&#10;C0TqK8rUXNxkt/LIPocwnbeF+ydXpsdTP9+fHfKsvPLK1TbxuXlBbaIsnysF35Wvu+46fosfcV97&#10;5NV/MOjwQIngAr0NnvLWgyisivJMPYjCUc1FPl8Gvk5AEARBEARBEExguEPa74MowD8307/kb1B/&#10;NvGR+lMM/6aZ50/1p9i9/gyCYADgR9oddujv97ljjz223hp81l577WLDDTes95rhht/JJ/ubFgYD&#10;Vs5gbHTBA1c8JBHMedZcc82+j1Xx/Oc/vzjkkEOKj370o60/ZAXBgHNLKb/33Q+n1p/iBfVnE9yn&#10;9gdRuGfeD2fWn8DqKK8c2gyCIAiCIBhs4mGUyQf/bNRFORe+bQ+kvLf+5BG7/l6k3B/UyWNfiKfP&#10;2x4h444QT45zYc838bb3bwZBEARBEATBRKDp/fVt+A3sLliiPL2Rzrvxu0gfWPHlx8cE/64Q/HtC&#10;Eh7m4Tm60nl8WzrIpeHfH/wbCync03narjCF8y8efJBK4Z7e02o7zS+07WGO0qdluhQufDsX72Fd&#10;+X27jaY8/ZbvYU4uvimtIJ56JYU53rdCafiXopSrizDJ24eAchmDKK2jDf6Bh1ROimxWXS972cs6&#10;/8UF/MP4wgsvrP6RxT8jKUP/GJOdbu9oJbTv9ns61A/YlR6//aA2vPa1r+31exs8jMK/ZmVbk99T&#10;3D4kX7LNPx3dj4pDCnPJZqQycumQ0qX+VTjb/MPtFa94RR3bznHHHTcsf5cc2ZRKaXNxLvpHYz0X&#10;36TUl9pH/dTbphTC1B6VLdhXnYwhTyP5/jve8Y7WVQPEKqusUhxwwAGVWMFI5aZl5+RpJcfTpHlz&#10;UjqRxkPbWOxXuTxd5QB193vMBhMWHvYe7ap+o3lAHF5efwpWPOyHm+pP8ar6c7ZoGu9NcJwwB7n8&#10;vER8Dr8+4p/VLvLncJt0/LnaIA/nR4RdXIu4iOdf5YiVKlidSuoH8qd+kC9kcw6di5pEvOaiJjRf&#10;SaqvLU8blMHqNIg2cO3mwiZ8hJTGhX9TsEX+z/Uv/Sebya/yJf37HvALK6G4WL1CYw6pLBfh6VjD&#10;Xo0fjccmKCPXVvUVZeTsVv2guiTycW52MR67UF9Tf84m7y+ldbkNpE9FH+VE+Xw2QV7amrZJ7VL9&#10;8sloRR+lcvs0biXGm9pJWveBpDaznSO1gXReZy5eYl/jw+X50/4jTG0jrfeV5Pkl+b5NaitKfcVY&#10;dbtz9eoYRl4WIl/aTqQyUZoHObk6PW2u3V5+TjmbkMr0+UCiH+T/NvBTrk6EjyjHfSYR7ucfyfOn&#10;fsAeQb25MjVukPrc5eWTPlXqW/zjZcpnLs+bO+49Poe3we2T2ogr8MmLlhPkQZM1S6UPeWhZb+J5&#10;lQ/vqu8HX9qw6ZU6viwhUMeXSvFvT31h4CEU/olJWby7/j2lZudBlHhNTxAEk4TyaqW87Kl3giCY&#10;WMRreoI20lfotL12R9fyop/lxkV6F5SVEvt5kMXpvabHX9fiX2j5Fz5fkB1uHvDFHbixzJdZz8NN&#10;S8ULz+OoXn+1jqdVvNvBMqV8QQeWpyW9188rJnSDgxtA4PEs3aov4Cybzs1EL58bJfKF6nf/KA8o&#10;n9vs2ypLfkpRuZ7HbVU4/55Xndx8kK1qi+d3lNbL9G3V72GOynX/uP/UPo93+/RqF8/DjW3KBb1G&#10;x+tXHmBJbrVb3HTTTdVNFVBZKgd4RYjKy71Gx1+z4+Wrrd7/3hbB+FP9yy67bG+JaZXvebws2bXC&#10;Civ0lu3O1eVhf/3rX6sVFLrADpa6pwyv37fVPn16GORe05OL9zBP6/0qPK1e08Ordhh3sOmmm/aW&#10;mJb/cnlA8dTD62r++Mc/Vvtt8PoUHuppwuvS9q233lr9yJGiG3l6hQ34q21YUlpjTdx+++29OYg4&#10;6lh11VWHLQUtmCOow8vB3/Kv8jN+P/GJT4xYgjrHvvvuW2yzzTbVtvKn24I267hgPtZYUjr8L1vk&#10;i6bX9Cieca7jy9uSI9duve4HOMbld8WrHvD6vS3C61ddns63sZuxzQNNp59+evGjH/1o2DlKeJn/&#10;9V//Vfz617+utlN4XdKuu+5avPjFL672mS/xref3bepB7j9vq28Lb7/K0ut2QHWC0noeL5Oxxb7H&#10;U476WmXJTsi9pqcJ2cVxoLnQ62d+4Li67rrrmP+otPvXw2Ay4RMJ96fbliZKX9HT7yvlWYH8nKHN&#10;Cv54ucbQZpbO1/TwukXOXZxndFz5tvAwjgOdLwXHt847ufzsc54E5jXOo04uj5fp+XPk8nPs6xUU&#10;HPvpqyN4lQIPzQLXs5ts8tRXHVb86uKoo47qle8wZ6Amm5mfNFfl5iS1O9cmUPmjwcvKlUufcJ0B&#10;zH9cEzoeT93MjQ7zcvqgMm3QKxior+0hH+Zerk0c7NT5lXl53XXXrbZFzo4U4rmOcdwWzkn42/F6&#10;Ob+kryyirRw3wBhL7aZfOd9Art1evvCwXLyDvfSHQz1cB0KuTdikV4wQr/OmaPIl5XAebbJJ+bzN&#10;Ts6W0UC56etpvEzG2J133lltiy5feFu7fC3I0/ZqHq8nZ7Pnz5WFHeof8qdzlduckn4fddwu+vyO&#10;O+6oth3ldxsE9eq6PufLnK2eLpcH2uokj67bfFvw/fPMM9v/Y/WhD32oePnLhz/zKVtQ7jU62KJX&#10;0ugaMIXwnE2Ar5hrmsrHVyuttFK9NwRl6Vzq9Tvylcp3mvLk8L4UubZQpubyXDxhmtc9rfB4ttP+&#10;Jyy9fkjh+80NN9wQr+kJhsEDJlwsM7vzcAgXxMC/KHmghJvXXNFxh6HfB1HeVcrfsck2YSk/qT8F&#10;NnBj/aJSXPwjtvkn5h6luJkeK6IEQRAEQRAEwVM89WL0kQz/pjx719LL1Z9BEAwIW221VbWCQhfc&#10;oD/33NH+YXzisvPOO1c/UnTRzwMrEw3a/epXv7rea+fnP/959uZ00Az+OuWUU4r/9//+X3HEEUdU&#10;Pygc28ersBiT6Q9h/EhCOYceemix5ZZb1qFBEIwj/11/NpGeQId+uRk9ejV+EARBEATBQBMPo0xu&#10;eGqbf1ReUIoHRHgIhKeyuRjmIRAeKR7t0ob9wMMt1MuKJ+l7NXkAhodkdizF0+H9PggTBEEQBEEQ&#10;BIOM/22Cf2y2PWCybf05Fob+YvgUm9WfQRAMCPzr8K1vfWu9187RRx/d+2fzoMO/03bYoe3P8EPc&#10;eOONA/kwBitssEJTFzyk1PWvxuApzjvvvOpfnt///veH/Qv/yCOPHPEvyRT+ccorpIAHhlgJhXII&#10;a1slJAiCUZG+u+7U+rMJX+17NOQeJNefQ4MgeIZgxSzOyYgHbg8//PBKhx12WLWSA/rDH/5Qpw6C&#10;IAjGQjyMEvA3J1ZJ4cEP1pFFrEQylodAePc9D5IItpveh0+91OP1Ih6A4SGZ35YKgiAIgiAIgmCI&#10;7epPSFca7GI0vxrGioRBMAnYeOONi+c85zn1XjO8+uKkk06q9wafbbfdtnN1FB7OueWWW+q9wYEl&#10;qHfaaad6Lw+vbvr4xz8+YvnsYCSXXHJJsd9++xXf/OY3s0urs2T79773vXqvme2226541ateVXz7&#10;298uXv/6149YEj0Igtlm0/oT+NPkaJcE+1P92UVcYwfBXAiv5fjLX/5S6fzzz68eIkXnnHNO9fAt&#10;uvLKK+vUQRAEwViIh1GC8YYHSfRgST/vywyCIAiCIAiCoB2WA3/B0Ga1cknXg+MvrD/nWnjfbKou&#10;cnmaxDtwRwsrHfA+Zn8Pd65s1IXqb7KDH33TON/P5e+Kd1S+x3tYLj6XtgnFeTmevi1vE135c2Fp&#10;O0bbPw5luVI8Lpef1Uba4hUupXhYGp+2yeOpFzXll0/SMmHvvfeut9o5+eSTqxUddHzw3mpJ5Xdp&#10;NOTsbyqDtIhVIiR8PVpUzuKLL16ssMIKdWgzvC/bbXI7c7a6zxyNGVBe+Rl5mRLp0373eM+vPlI6&#10;8G0gXmy44YbFeuutV+89BavGvPOd7yy+9a1vFZtttlk1XyJvF1K4x8uuXDrF9SPBtpflSuM8v0S9&#10;7p+u9BLx3q40vcL4h/X+++9fPbRz7bXpYsDDOf3004trrrmmlzcVNlLfbrvtVr2ex+tJ5bbkRJo2&#10;+10iF+dy2M+VqbpyEO42pXk8LBfn8Wx72zwOpeM+CIxX1Z/w/vqziQ3rzwkFxwMPUqKmuU9wrKQi&#10;/vHHH69E/jQecmWmaZogreZliTA/r3PedXG8T5s2rdLCCy9cpZf6QXWkwtZ55523ktsvYQufoPnL&#10;RduBslKfIMJzuA1tUEbqCx5uXGCBBSrhr8cee2yYiBfYrvZJtOnRRx8dJvIQLrl9CDs0pmi3+0h1&#10;8PAkmjp16gg/IfU1ZWh8uYhLbUVdqFxs5AFjF9dO7hfZ24W3PYfHt7UVm9yvktIRn8PLykl94aI+&#10;QbmpvC25MpG3K1WuTOTtSuMoU+OWPvC0uTypPYQ5OZvoVxe+8DJTkc/HbupHl/tUkMftV19L2J3a&#10;KbkdaVvJ+9BDD1XCX12k7UbeRn13cHn9/cpJbU6Vgh1dpH6RmBPog1w7UBv0kfoj7VOJOOqZMmVK&#10;VqlvyeP9rj51NaWVvH1pXsLcNm17WK7MXD+43GfyicvT5uIFNubiCW8irsSDycLMUhuV8uXNgyAI&#10;BhDO+uVVVhAEE5Gz68+t688gEPuVOnhos3rdZdc/NtNvgB8r9eWhzU5OK+XLj48mr5hZfuHfMv0i&#10;+tznPre6QQq6YeCvIOBLPjcKgFcX8AWcL7SCPIoXuTBQvgUXXLD6Ug6elhs62Ofx/OONL/awxhpr&#10;VDcslQ642S27Vb7b9+CDD1Y2Az9mc7PUy+cGisrSttoJyy+/fFUnKJ/b7Nu5/I7XlUNleZv8R3y1&#10;u8n/nlZ4ncrvYZ5fuH/c18rn8V6nfN3UzhkzZlS+9Hjf5oGD9Gb2nXfe2et/2cpNffnnkUce6fl6&#10;kUUW6YWrXC/f8+VwX8jHXj+rT3A8gOr1Mr1fFM/DAho/Hp/Dy/rKV75S/fOzC15f88Y3vrHa5kcf&#10;+U/94m3ybW6g6maWyMV7/7qv+y3/rrvuqm72waqrrtpbPUL1ep5Zs2b1fK14998XvvCF4n/+53+q&#10;7SY+8YlPFOuuu27PPu9/b4vqvf7666sxDvwok44/6iYt8BocbtDDkksuWaV3Hn744Z7dfFLvSiut&#10;1GszPyLhE9/mWNeYYl+2Cs+DL3mYAsjDyhyIV/joZqz6x9tCm9Vu4XVhH+30tjoq19vnaVWW1+Pl&#10;K9zDeICD/gCFs6oNdQBzBceD4+3z+pl3iPP6HXx4xBFHFGeccUZVV7/weqQDDzyw3hvepptuuqmq&#10;F5i38LfbxJjSWGZeon88f26beTX1Cajd3j7fVlpWS9L4VJ0O+9gIpFNfatvt97I4BtO+8PbJbrfZ&#10;7eOf7aSnnM985jNdr0Cig7p/0QwmA7yi5+pS00rxGsyud7XxWp30pNnPtbkYGrxP0ZZ3lVLXD212&#10;46+Z0/nuJS95SbHFFltUx5HOQRznmuME6XVcckxpjhAcpxyvkIvn2NaxLDydly88zO0TzBUcz8A8&#10;yIN+Dtciq6yCi0a2affdd6+3muHVK6kfwOvNoXbl2gxqV87PkPMf85rmuly8+wo/cU3hcH5dc801&#10;q23ORbfeemu1nYOy0nmbdnDt4WDD0ksvXe+NhPbrXEo7aYODTWuttVa1TTznGIf02JpuO/QF52mH&#10;+T+ty/Gycvmxg+sckC/+9Kc/FT/5SfvCo1tvvXXx7ne/u+ofzkcp6XWd4zbTj5w7HY9vKl80+ZLr&#10;4RS1r81n2N0V30QuH+3jmhNy8Vwva/xSdtvrIXNtzY1fh3Gpucppawdl6hqaOvke4nhYrn7azPU6&#10;5GyGtvoh5yvKueqqq6ptr0O4LdSr68UcjKvp06fXe0Pk6vSwXDx1an5syk8fi7TdrPJ31lln1Xt5&#10;3vve91YrVTrUw3Ue9afHtON96agPc/0L8h9+WmqpperQpyBe84agrrY50vvE/SZS/6W+8vy+LXL1&#10;p/3nfSE4dwLx6XnXw9jOneMeeOCB6s8JHfBb/Ij72iO/PQVBEARBEARBEARzC3zb/vjQZvUazNEu&#10;Hf6MwI2RH/zgB8U3vvGN4utf/3olvtheeOGFlbQU8kUXXVTnCILgmWDXXXft/cDRxu9///vqgZnJ&#10;QHpjdbKx9tprVw9IbL/99sXBBx9cvPrVr2698T/Z4dx21FFHFXvttVfxu9/9btTj589//nOcC8cZ&#10;fkxI4Ydabp5/8IMfZDd9ICCYvLBEGL+c3leK19hPKPghinnn5z//eXHaaaf1dOqpp1Zi5aUgCIIg&#10;CILxIPfgG7By5r777lusuOKKdchI4mGUIAiCIAiCIAiCuZcPl+ImOa/n+ToBQRAE4wX/SGTViy74&#10;gf24446r9wYX/k2Z/vs6R7payaDBzcR3vetdrf8On+zwL3ZeYfUf//EfxbHHHpv9J2y/HHnkkfVW&#10;EARPI7wGUw988yBK9+QfBEEQBEEQjJp4GCUIgiAIgiAIgmDuhPfSf7IU/9Z8R6lZpfqBZcbHir+i&#10;Z1xheWOWzUa87uNNb3pT7xU9QRA8c3Acti0JLs4///wRS8MPGr/5zW96S+U3wUoyvIormLzMnDmz&#10;WmHjRz/60YglrkcDr0HYY489is9+9rN1SDAecJ2x9957V6vV7LnnnpVe/vKX17FB0IMVB3ng+7ul&#10;jiagD2ZnhUJe8TNH4JVk++23X6WPfexj1avkEK/pCYIgCIIgGA94XdTOO+9c3T94xSte0ZNeFddG&#10;PIwSBEEQBEEQBEEw98HrebQMwZtLXTy0+bTzQP052/Dqhxe84AWVNt1000obbbRRHRsEwTMF767n&#10;JlI/HH10v7/XTTz+/ve/F3/4wx/qvWZWWmmlYr755qv3gnvuuac46KCDiocffrgOGVwuv/zy4qMf&#10;/WjxzW9+s7j99tvr0NHDA02sSMSrNd75znf23t8ejA9cZ2y++ebVkuHSeuutV8cGQcW7Sr2+FCsP&#10;PpOv58mvdz9KFlhggWKHHXboaTQ/DgVBEARBEPQD31me97znVdpggw16WmqppeoUzcTDKEEQBEEQ&#10;BEEQBHMf3ym1eqk9Sv2WgFHw3/Wn2Lj+HAuX15+j5sknn6y3hmBfErz6Q0rTwzzzzFNvDSctBxTm&#10;4bkwyIU961nP6kmMJn+OJvtzeFptd+UfTflOv/m8/Tn7xpOxlO/p3FYxGjtJK4l0O413GDddaYTH&#10;a9vHX1d+R/X5uPX8qU/AfaW0O+64Y1+vZLniiiuKCy64YFgZ6P/+7/+y6kL1u82jQf7ix333oSMb&#10;HYWR9oknnihOOOGE4itf+Urnqijw0pe+tNe+tNwmqAcbJWyW3doXnhZS+9OyEPGySWUj0mpb+HZa&#10;tmgKB+rQvH3JJZcUH/jAB4pzzz23+NznPlc9kOLzOpJdTVJdbXESeNrR1ONKy/Uyc+muvvrq4oAD&#10;Dqh0ww03VHaMlU022aQ45JBDig996EPVMdfVBrcREeZ5+s3LflM6l+dxebxoik/DPF9bfCpHYZ4n&#10;VVv7gsBg5cHvleJBlB0IGCXkc9avP8fCbD9s7seMjhHOay6ODcXn0HlC5wfOhS7K5Hyic4rmHYly&#10;vQxJ+Lbjx+e88847TOR59NFHK1HHQgstNExTpkzp5W9qVxucO3mwNBV1g7fDBfhUdqdgS5dPZLcE&#10;aRqHsh5//PFKlM1qdi5W2VI8tqXXCMjLT/uXMnO+6ELl4bPUJvonN/5yogzakCpng+dL/YgI1xii&#10;3bLBbZHdxFMHn6MhVy/lNol41Qk5mxxvo9rp6XktoIs+zEF9aVmpcvU7bW0jTvOCS/GUzepxrsce&#10;e6w3vugjynApX5tdsp30lOfCH96+nNQXrvSYcGGL59cxJdFmT5u2qU3uK66hXcx9GsvIbUDk13Hf&#10;1O5cv7hSe5D7P/VTWo7SuhxPi7CpC9L5+Eb4Fl/nxowkG9UXLuyi3Fw+hF2UTR3pmEL42PsCMYbl&#10;Z8pI/UB9bf5XvVLO5rT9qbrK9L5D2OE2qv0uz+/2S15XOu8j0jSRvxIIgsFjZin+dhkvPA6CYMAp&#10;rxbKS4x6JwiCicXZ9efW9Wcwedmv1MGl/qPU9wkYJW8oddTQZgWv7ennZjvvzr92aLPHEqX6fT2Q&#10;mDl16tQtv/71r1dfcgU3oPhSC/qi6mHTpk2rvlTDvffeW33BbULlcqOTL9bgdQmP9+0HHnigqpdl&#10;zfWF+aabbqq+WMOyyy5b3WRQOmBJUtnHTYkUb8syyyxT5WfFCeXhJobitX333Xf36lx55ZV7N13l&#10;H/LKZkf5H3zwwZ6fvP2Kb8qvcPe5p1Vb3Ga/ucANYrZzdUIuf84W94/7T/m8Ts+vdjfVv/TSS1e+&#10;9PhHHnmk56vFF1+86h/nvvvu6/WF8jX1n9oPHi5ybfUw31ZdXr/bJ7v517Ns8XZpm38pKY/Hyz63&#10;OVc/6f74xz8WP/zhD6v9NlgZ5Gtf+1pVjpcrvHzV7zZ5vNrn5Tz00EM9Xyjc8+TKnzVrVnWjDpZf&#10;fvnKX5Ar/6677qpu7AGroZxyyilVWD8wtnjoQvXL7z4Ocr7mWCcNEKd4xilpsEfjk3lHbSnn0qp8&#10;z+MoH3MZ9YKn1Y94Hs++bFV+D+NHPs1F3AxX3zFfMI/KvjPOOKNaKUd9Beuuu27xmc98prI7ReWq&#10;zZCz1etU+52c/aByPT7X7ttuu60aFzBjxozeWFG8l4lNRxxxRNVW4meH1VZbrdhtt92KjTfeONtX&#10;2nb7b7nllsofwLyQ+pV5U2NF8Z7fkX+Z1+hH8LRqd1P/KN7rZI5O/ethnlbxXibHLXbB9OnTq7wO&#10;51qNBWzGNu8fL4tjmPrwQ9qnoLTXXnst8xeFxvJGkxNWHry61L2lNi012mtcOLTUPkObFR8r9eWh&#10;zVbS63MeatlkaDPLKqVa343HOenHP/5xdZ7Rccu413EnOGZ03HhawbGh45ZzFedhx+Mpm2PN8Xjh&#10;9eTqdDuJ03ErqEMrUDE3LLfcctW2YG7Q9Xha/y677FJvNcNr1tpWpcrZDGp/U7zaxbkrV36uf9z+&#10;XLn0CdcRwFzIdxKHeZHvTkB+zfGCvicNUDfncYf60/kX0vOv42VSH9+dHNqp+R1y53LFE8fcncL8&#10;TTrH683F4zvOc5DaAJ6HcwrXAZzjWfGsjW233bZ473vfW++NDrfJ7RceD22+Yjt3fOb6T+T8BLKl&#10;Kb/yNeXHbq4NHU/LuL355purbUHb+J4MuXLdP4xlrh2bYCzfeeed9d4QufEP8mmuTGyQT6lf14iO&#10;8tPmdKynedL+g1yYt582X3fdddW2oK70WHeol+/EkGs3YfqjQVMfpnhbGBdcmzleDtv6buPoWjUX&#10;z/fMc845p97L89a3vrV40YteVO8NobY0tUPx7hNH+Zps1rggTW7lQ3yRnoMcyk3Pi6BzQFO9Ghe5&#10;/LSF62TAPh03Qm1K8bGWjjuvJ5c/tTOXX99L8AkrH6ewWuaVV17Jb/Ej7msPXbEHQRAEQRAEQRAE&#10;cwPcqOZBFN5fP5YHUeCv9adYo/7sIv2GzU3ysdykD4JgAsKrLFZYYYV6rxke3Jo5k3tMExdWujj4&#10;4IOrH/H6fRAFdt999+rm22SGm/+HH354ceSRR464icnKOZ///OezD+xNRLgxfeGFF2Zv9vYLy1a/&#10;613vKj75yU8W66yzTh0aBMEzAA+inDa0WexaaqzXuH+sPwUPjfTDSvWn+F39GQRBEARBMNDEwyhB&#10;EARBMFA8eU29EQRBEEw89I9JHkSZnffX87caX0Kc1/30Q/ordNwkD4JJBP/A42GLfjjqqKNG/LN3&#10;InD99dcX3/72tyvdeuutdWh/sCIMr1iZzNxzzz3VwybnnXdeHTKSQXoghX+qv+1tb6v3Rgf/8n7L&#10;W95SraTz/Oc/vw4NguAZQg+icE28TanZeT3O7+tPwcqC/ZA+tNI8kQZBEARBEAwQ8TBKEARBEAwU&#10;86xbbwRBEAQTC95fz7Lfs/sgijis/hQvqT/beE79KQ6vP4MgmCRstNFG1atWumDZ4N/85jf13tzP&#10;/fffXxxyyCHFfvvtV1x++eV16OjgFSuTGR7e+chHPlI90NOFHkjJLVk90dhuu+1al+ZOYXnyXXfd&#10;teBVdVtvvfWkX0knCOYSPl9qPB5EAVZU+eXQZsX29WcX/jQjr8X87dBmEARBEATBYBPfiIIgCIJg&#10;oJjnqRfyB0EQBBMFHkQ5q9TRpcbjQRT4Van7hjYrNqs/2/C/bnOTffiLi0cJ75R12G+TkwtziOM9&#10;up6GfV6l4K9TUDlSisfxgyHv40U5PG2/NJWVw9OOJt9Y6Cq/3/rnlJ2UK+VQuMePpX8c7/9cvbkw&#10;GE3aNprGn7cr177xqt/Lf8MbWKSpm+OPP756bzR5OP5cKquLruOuC+Vr6j8ehjjmmGOKffbZpzjz&#10;zDPH9LoV3sH+vve9r3juc587rG3eRq8zF+94Wt8WagMif5vNSgeqr2ssO0025sJ5VzmvnOkXHkj5&#10;4Ac/WFxwwQUjxkdOqpNtzeUKk8DjXWla5OUrXeob3o2e5lFatvHnO9/5ziptG6ws9KpXvar45je/&#10;Wey8887VqiqU8cQTT1SibCDsX//6VyXFIa9TtlC3xL7SeFqX7M+J9Kxm5PnYVv0KU92Swrvim2yS&#10;SCuU1/GyFO9pPL4rneRpg0kND3tzYhuPB1HEIfWn6Oeh7xfUn/CV+nNcSMe7HwfI8TnQ50Idw6T3&#10;uQeRxueKND9KScNyNql8YC52UQ8P96H55puvV3/ODsp79NFHe+oH5uw2KDOtE8lH1C+fuYijbNrF&#10;dqouSKNzhES5nFMQZTOXu4iXLxG2udw+9lPkR5f6pQnSYIvamvNTm020c9555+0pB2nc9pz9XofU&#10;lBawW3WSVufiLiiLMtN2SmoXcj8i8L5K45HGB8qVr+OCMnL5c3hZqt9FuHD7U1FO6mNJ5btkK9sc&#10;uy787mWnNrl/KN/9goh/5JFHKrECXxrfJCc9vpBsZjsFOzRmGO8+1yDswC7J29cm0qpe2u5+lVQm&#10;vkxtJo+PgTQvtio/ytWP7S7K9TK8byTv6//P3p+A23ZVZfr4jpC+uen7vqMJMREJIBAMIAQptACx&#10;AYTCNjSiP0FABUSRNopYPoog/C2LKgpRBCwMvZBApIAgEiDSpe/7PhBA4b/fdda3891x59p7n3PP&#10;zT3N9z7PeNbasxlzzDGbNdfaq6lgx7T4efF6SdCHza04RD5ptb9LKy+i9ldbV6l65ENJBZ2zfOHx&#10;LT+rbMaOl4VQfq0Dbea4fsm8oK/WGdFxmfPjOhYQ7BqiPVOFsPbgg9YnjmVD9yuEEEIIYeVxZr89&#10;pd+G9cFSb0ThdeOfGctjxjJ008iLxvK6hd3usz3Tvi+BvusXdjtYOy/1gv1Z4xPUh59++un9zwVu&#10;ueWW7gQWdtppp+5kmT+KFbbPPvt0F03g2muv7U5kOcnlRLiiP8B33nnnyUm3wsDDhcoE2eJhvOlB&#10;J8977rlnZ4vbvMcee0zsa53Ie13405YLB56HCxyK1/5VV101uXhx5JFHdheZwe1qofy33nrrxGa3&#10;adaFBspBv9vnSL/Xadddd52kZVvbxdNq3+vcyuM6Pb+QnRUuQFJvr6f7grcYkNfjlQf4fAbt4zZ5&#10;ftm94447TuxzXZ6v5etWvIe14t0+L/e2227r+oiHtRiKl1735azySctnbD7zGaaY6fzET/xE90e9&#10;+8HLUrjHt8r3MN5ionDp8vhWfs/DXEL7nnHGGaN3vvOdnQ+XCnPBr//6r2/0Zgyvy4YNG7oLhB7m&#10;yP4bb7yxu8AJ/JZ/yEt9uHinucD3yUO77Lbbbp2uCunoq9IDzH/8BuZFbPMwR/Etm0DlAzoYpy95&#10;yUu6uWsx/MiP/MjoOc95zmivvfbaSL+Xq7LcV15vpZXNUO1Dt3ziYaC0yn/hhReO/vZv/7abh172&#10;spdN8rl+4jgOwa/92q91eVrw+SY+yXPwwQd3PuIiMjCvqC7S5TZzMZe+CvKL++Smm27q5qMhvK/Q&#10;Vzl2uH5Huhgf+AU8v3CbHOnlzwr5h/pU/7rP3BdeL8G4RR8on6fzuijcw7wvcQxnHkMPdQBPi2/o&#10;S+eff/5ovD6hApsOiLAWWeqNKKeNhTX6tLU5n/3RW1FePZaXLOw2edxYzljY7d6K8qCx8IaVafBZ&#10;n6mvotpvv/1G/+N//I+un6uv+77gmOnzbj2eMKY1Fj2tYCwxn0ErfyuPh7Vscj2UzWfgHOYD5itg&#10;HmE+cdDN2gcY+1deeWW3D7wFbRbvete7NrEJZHerTFBdWnUC5iXWBkPxLdwXzNPM1w5xzPGAXZyf&#10;ONiseZc5nbnd8TBsoj0d5nzWxkNwbKzHCi+zBT5kPgb6F8dWx+OHaOUDHaNaNrTq53i58uWnPvWp&#10;0d/8zd90YUOcfPLJ3Xp3li9a9XL/E8/5V0V1atmPnRzjYFZ+h3JZAw/5hH7HOmsI1XUoXUuvyoRW&#10;PvefpxVD9ROUd+mll3b7rfYfCtO6p1UmYRpz2KyxJjyMPnn11Vd3+8L1t8qHVvugq857Q+Br5jnH&#10;/es2CHw9bQ1Jva+77rr+1wL4/5BDDun2W2U6rTI9Tyv+TW960+gTn/hE/6vNL/3SL40e+tCH9r8W&#10;UF3QyblEhXJ1jGr52vvd0FjBF0P6oear/p0Vr7WpIF7HGOxvzet77713t191AfEcaxyvp+t3ZKen&#10;FTV/jafMgw46qNvH5ksuuaTbd972trcRzn/xm1zX3vgsIIQQQgghhBDC3QVPUS7lRhS+Tc8FcG4w&#10;mfb2Eu4GIQ3wNOa0b9r79ye4oL5cT46GEFYhvB2FC5Kz+NCHPrToGxO2NP/yL//S3fjw1re+dbNu&#10;RDnmmGNGL3/5y0eHHnpoHxL4s+rFL35xd8PdYvh//+//jZ773Od2b6fZ2vAnAjdbvfSlLx19+ctf&#10;7mz74he/2McOw6d3Kve+971Hv/d7v9e9OWexPgkhbFH4N2lzbkR501je3P0ahrW77hr42X47xDP6&#10;Lfz6WGbdiBJCCCGEsGbIzSghhBBCCCGEcPfDxfFPLuyOLh4Lj/DNkleNhZtQeKKSm0veNpZZ/PJY&#10;dKGcm0xacMH+NQu7ow+NZdqTnXPD0xI8UdGCcOJ5ukKyGFp50CcRlNOS5cJ1uj2LrQ8sJc/dwXL7&#10;zBny37x4Hm6c4AkxZDl92aq/2z0P09LJVtktEfOWM6vO0lNlKB9PWz/qUY/qfw3DE4rveMc7Ol0+&#10;ButYnGXfUpFetl//+tdHr3vd60Z/+qd/ulk3yNCXHv3oR49+//d/f6MnzuQz3/cw0Yqrv0XLLx7G&#10;U5M8EQuEt0RIf42rZTotm4ZQWp74ff7zn7/omy94YvGP//iPR7/zO7/TvXWn1V8QyvB9F8J4Sg+/&#10;IOxLhtJLLrvsstHrX//60W/+5m92N6A4PBHtaV2n5F73utfofve7X5eeN+Vwc80LX/jC7q1Wnk62&#10;IdggvK0E6WtZbr+3JfoYb2yVtqJ8infx/CqTffoXUusrcXv02/E46VCYi2iFgYdLqs8IUzkSfrtd&#10;np9w6ogoPqwLWNeyXn72WD48Ft5e0lpXV+Hm8PPHwo0o3Mw96wYWbgjXzeRHjYWbWFpw87luVnnx&#10;WN6/sLs81L7dmmtqmI8hjSOBPs0LPj9oLppHf8XzSoA5CUE/b/9w4eltjV/s0xpPArxtAsFG3kgi&#10;2RyoP2XKL1U0twDrhSrYpjZh25LqC8J46h2hXK8Lgl5vi+oLpNrpQh7pp27V10i1CZmF6gOzbHYf&#10;SQQ2Kq0L+SrU1W0kjQu6nOon8rgvsGPa20GE+hl5Km4PtOrhNshvLuiV8KYgF3S432pe6lzzINSx&#10;Vb5EutRPqhCnenl9JNjqvkfI5/6o8eSR/9HRskvlk15jXEI+gf55cZ+4r1UH5huEvttCNjNfLYVa&#10;pkRzIKJ6u8hv7Ld85b5u6Zce9nnLkAtvMFG9XdxXyu/i1PKwdZpNesPPNLjxvdXX1P9rnOKBMn1s&#10;uADbofzopv5DVH2IYL+l01FbupAGYV/1c3FdrfhW+7gNFfwjfN/xutV5HfGx0OqT05h/xIawusln&#10;ekIIIYSw0slnetYP3IjyjoXdJcMNKUcv7M5EnwLinbdPGQsX2wVvS3nnWLi55S/H8rKxbO7Tmt1n&#10;el7xild0r6nVia5/8oaTZ8K1BS4E6gRWn+kZ+lwNrxxFl+tvfWbHLwK4LuX3sKV8psf1+74+08Of&#10;tsrDSbt0ad8/03Psscd2F4OB7bSTeeX3T8sM2SLc19qf9Zke169P24DrEvKp73udW3nc/7Nsdrh4&#10;JruEl6VPgXiY55n3Mz2z2mEI1ytdsz6zM+QrXhtNH9lll12m+t/1uy9Vb8/T2ucNIuqLqjef0ODP&#10;9tYrfiuvfe1rJ28Qcb+1bHVkq6dbzGd6gNd185mCc8/d/Bc6PehBD+reCqNXEMt/3j7uX32mx8GP&#10;Sqt24dXP6ADSEwb6JAoX2OV/32eO4ILw0Ucf3XydvS5eO7zSWa+CVrnMr/iywhzHxUq3yfddv2zV&#10;Z3TQ+5a3vKW7CWgpcMPTYx/72NGpp57a2ayy/DM9zFH1def+6Rr3NeMaGz2M31/72tdGH/7wh7u3&#10;ssivLV7wghd07c9coPKlE3iV+kUXXdTd1PLgBz+465cSkH/cPodXleNb96mj/O5/7wvXXHNN1x/R&#10;o7Zs1d/zOJdffnk3zhmnusnK66rytQWvH/2Qvu9luq3ME/Qljp/M7R4GSuv5PZ52Jo2X6ShfKw9Q&#10;F/xO2eozpFX9sAvf5TM9ax7diMK6dnOo6+VpaF3Pzd/1LSzciPJ/x8Ia/FljmfW2FWfmZ3r23Xff&#10;7i1gs+CYqbHKWNIYEh7POKpvFWNMat7xtKIV5rTiKUefxkC3PoMhsJExDOTVJ3kEcbrxtOZ/xjP8&#10;RTRt/v7v/75ps8pt+QmYvxHmnvqJBEfpKq26ML/qcx3MX/o8kcAOfcKhlR9bmfvrvkC/fMU8yDnH&#10;LLBd8ydzL3orOlbgf/qiQ/vqEyCk4xg1hNfPod/UNYCHteoKfgzT8UhQJ9YZQBtyznDeeeeN/uAP&#10;/qALG4J1GG/da9XFy2nZRJv5p2dkn3Bf44v6hz3p9bmOFq08oHablX+ofVWvIT8Pofq19LKOYJ0P&#10;+KX2dYd6sfapuP+qL+kf9dMwlDntczjU029IqjppH9ZfQ3iZrT47lJ/6sTYDbJj2yZVWvTxslo2U&#10;xfrHof/zhj+H8jQvzyoT++p6d5ZNb3jDG0bf+MY3+l9tTjvttNFRR3F/513gH24ERyfrvRasX4f6&#10;shjK73bX9h/CyxrSy/k7tOwij+Y9yq/zSo3nU6BOy/+E+Vyq8h0fn638CqNMztUcbOI6nWj5inPD&#10;8flSPtMTQgghhBBCCFuZ5bgRBf6q384DF8W5KM9bTyibi/Q8Acrry3nyk6tj/2UsPN2Z14aHEDq4&#10;KPb4xz++/zWdt71tnhc1LS9czP7zP//z7iaCzb0RhT9muIGOT9DoRpQwHS62c7NSvZA9L/zB8D//&#10;5/8cPf3pTx+97GUvG33605+e/PG4OXCxlwvd73znO7sL2tj4kY98ZOrFaXj7298+M80BBxwwuREl&#10;hLDiWK4bUfgn7iMLu3PBTSsnj4V/uL8wFtbXetPKJ8fy2bHwgORibkQJIawg6p+2IYTFM3QjiTPt&#10;xrWwusnZUwghhBBCCCHcvfCK7s2Vd41lMfAq8ceOhcdM/oaAMXweiCc4ecPKsr4yPISwNvipn/qp&#10;jZ7mHOLf//3fl+XNJPPADQt8GogbDWa97WIWPMn7vOc9b/SqV71q8gmWMD88hfi7v/u7S74hBWg/&#10;Ptvzyle+cq4n/B2e0Lvyyiu7vvee97xn9Id/+IejZz7zmaOXvOQlo3/4h39Y1Oearr766u6mlRDC&#10;qoXHyv9+LK1182JkKTdnnz0W1tPcdKKDIW8lZN3N+vvuOUCGEBbNPH9+T3uzRghhNqzZW2+6qXBu&#10;EdYmuRklhBBCCCGEEO4+eEry9GUQbi5ZCuRzG3JxPIQwCK9wftrTntb/ms7f/u28XzRYGty08MEP&#10;fnD0a7/2a93r9Xnl9FLhVcxPeMITuhsgTjrppD40LAUuGr/85S8fPfGJT+z6y+Yw64agX/7lXx79&#10;t//230a/+qu/2slzn/vcrg3f/OY3d33i3/7t37rPESwVdEx7zXkIYUXDGtfXykuVzTmYsa7mDSjo&#10;YbvU9XoI4W6CN+K1Ptnk8Jma+vmqEML8cNP3LPgsVP00UFg75GaUEEIIIYQQQgjLDt+cdfjNEzEI&#10;+wifOuB7tIijtEPU9CDdiOLZ5w9sRGUiohXmeDmedloep2Wngw7ZPI8+MW/5jvIspZyhPIuJr7I5&#10;tPS4r7Xv6VxEKwxmtdtiaOnfGnhdZ0nlUY961FyfrrnkkktGZ5555qRPz9Ov5/U1n3D5zd/8zdFf&#10;//Vfz/WK5yG4WeLUU08dvehFLxo95CEPGfzcinzhfUlzySyUVwLKO09+h29xY/NS+2S1pYrTCnNo&#10;T+z39pVgH590eulLXzo6/PDD+xyL58QTeanAXdRy/DvlWwL+aPrsZz/b3eiEeH3lG28LwrxtqwDp&#10;PY9+13B0qRyJQ19FlA5xPNxtUBh/tOlmIcVRx+985zud/Md//MckrdugsFlx/IaheKVxcZR+KI1+&#10;k8brpn1PKwinXkgrPoT1hMZQC8I17zGu6jzlc9VScP1eDnMSwvxU4xm/Kpv83AzgwrhWfkRz5NBx&#10;vYJOzR9VVD5pqmAPx+ahmxdIQ93AbZIQz02PLpS33XbbdTLkC+WnfLdVQpk+J7oAf/AiO+64Y/fb&#10;kc0uhLndFex0m7kR1AW7CZegz4UyVD/asoXav4rmddXNIV5QxjS7qJds4DN8s7jiiiu6tq/2IPI1&#10;ZdY4yvG6y34XPxa73yTKSxm8IdBF46EKtqivsl9FNiMtSIPPsKuF18lFOrGh9nU+d+T1atlEGoR2&#10;qb5ElJayKoTVuQJdyktbePkS2Yx4XSTTQK/juiRqXxfqp/GFtHC7W7gu9yNCueoL7PN5TRfmzVZf&#10;Eiq7inQiLTSmiHd7GD+z2HPPPTea111UzxbY1Wo3CeXLD0tBOqq4/1u4DfKLBFsYnxqjda6i32qO&#10;pb2mle+i/oTO2nbVT1UfYbIJ8bau/kPXYtm8lUQIq4ezxsJVDV7ZGEIIIYSwEjmz357Sb0NYrZw1&#10;PmF+OE/K83SLLp7ccMMN3UkucHLLCexuu+02ieckWye1fHaBk90NGzY0L75wgg46yQblgUMOOaQr&#10;4+abb+5OqsF1Kb+X6Wm5EIJuLsoozOvCyXjFw/bff/+ufD5vgh5wXVxcYP/iiy+e5Dv++OM7e4CL&#10;Dq16C+lynV5+yz5H+t0+R/bddNNNE5/uvffeXZ1AfvdylAda9nlbaX+WTz2Pw80I9CWP9/y8bhtb&#10;ueipPuf7e+21V3dRy/F46RoqfxaeT3p32WWXif9auP88v9rA87fs4s8FwsF94fUSnl/7/Amvtvay&#10;1Fc++clPjv7oj/6oC5sG/YR06stu17wwFlWHCy64YPTOd75zdP7553e/lwo2nHzyyaOnPvWpkwvT&#10;wFinjm6nt4XsYP7ShUYfn8wrtS9xIVA+ly8vvfTSri2AeQ8dwFtFiMcm+d/z33777Z0N+LX12mpP&#10;KzwtTyEy33mZjvRTH9VJNkFL/y233DLxBXOI2trrQH9597vfPfHzPHDD0xve8IaJTcAfZ/Iv9j35&#10;yU/u9rcEBx988OhnfuZnuj+kdDGefT2hybyDP7BHfcXrLL8xZlXvXXfddeIfzyfIq74mhvzveoXr&#10;VD7mXbWPt6t0eR5el65+ybzInIy0+gr9SO0iWvoZE/qzUz4D/EDZXmfXKV1uX0s/OuUH0rqv0I39&#10;8jk3L+EPoH3pr8wlp59+OoVu3mt8QtjycGffRQu7bfjUXP28Gcf0OtcwdjSXtGBM6a0PjLk6B7R0&#10;Oq14D2N81htJGb/MF9CKJ6/mEuba+nkHbOQYDp4WnvSkJ/V7w/C5P82VDr5gvm35AdzuFsxD6GVu&#10;Yg1QYU667LLL+l8LMG8deuih3f4sX6BfxyhB25IPmFM5jjrUg74yhOcX1B+7oFWm62Qur289oP7T&#10;Pn9T7dRc7rgNwvPRxzTft6AdWLM4tB/HO/B68Ya1WZ+bfOQjHzn6hV/4hU3KdP+1bPKwlq+9TrQ1&#10;a4eK/IOvOX+stPxHXVlbccylrhWFD/kRu1iTY1Prk50tvR5GPTk/d7DpsMMO639tisqEll34T+sW&#10;4utbNMhfP6nk9i9F55D/hOcZat9Zn3lq2QVq1yG7fa6ofQC7fd2ocwOBXXUuwlcHHnhgt0+Zda6b&#10;5SuPb8G67MILL+zWYkid637wB39w9Fu/9Vv9r7tA74033tgs0xlqK7erNVZA/mnFV18COjk/FH4M&#10;EtJJ2joXURfNkdjMuaJDW9z3vvft9ofKr8dFdHIeKGqbux72tUYW5Nf82IonzP3b8tWb3vQm2pj/&#10;4je5rr2wog8hhBBCCCGEEEIIocEDH/jA0XHHHdf/GoaLrR/+8If7X0vnqquuGv35n//56FWvetVm&#10;34hywgknjF7zmteMnvOc50z9YyQsD/x59IhHPGL0+7//+91NdvMyq39tqbei0Cee9axndZ/7qW9m&#10;CSGEEMLaRzcDTeMLX/hCvxdCWArcwPawhz1s9MxnPnP0h3/4h6Pf+Z3f6W4Ef8ADHtDdMKQbYcLa&#10;JDejhBBCCCGEEEIIIYSp8FaRefjHf/zHqU/FTYOnkfkUz8te9rLR5z//+T50aRx99NHdRc7f+I3f&#10;6N6WFO5eeLLu+c9/fncTEG0xi8XcuLIc8AYrLob/9//+30cPf/jDuycQQwghhLD+GFqDsDY49thj&#10;uz/MX/ziF/ehIYTlgBtQuBGF8cU524/92I/1MWEtkptRQgghhBBCCCGEEMJUjjnmmNFJJ53U/xqG&#10;G1He+9739r/mg9cA88r8X/mVXxmdeeaZ3auHlwo3GbzwhS8c/cmf/MnoPve5Tx8athYPfvCDR7/3&#10;e7/Hp1FGj33sY5uvnwdezT2N6667rt/bPPhcCzfI8EmgU089tXtlfAghhBDWL6wN9PY8Pg3E2uWX&#10;fumXRn/2Z382eulLXzp6/OMf3326L4QQwtLIzSghhBBCCCGEELY4fGNWwh/NfG+W79IKj5cM4fnE&#10;rHyt+Brmv5FWOUPUvIjTisMPfK8Zceatn4e5zMNi0s6Dl9+SFrPih2jl4dMg+E2+q2n0u8q8tPJK&#10;pjFPGlhMX2vh9rgID6PfSTxNC+URT3/60+d6g8QHPvCB0ac//elJ/qFymAfOOOOM7uYAbkap31lf&#10;DLvsssvoKU95SvfHwcknn9yHbsq848vxsSq/DeWZ5d/FtDX9WrIUWmNiln2O8iC0FeJhLsLHoteV&#10;t9P8wi/8wuiNb3zj6Nd//dcn30GHI444ovuuufSLoTIWCzfAnHLKKaMXvOAF3aeffvRHf7Sz030h&#10;f9x5552j22+/vZPvfve7m5TvdQLFSQd6GSOIp1Ua6alIj4sjfxLubSGUh3DvqxKlZaswvvXOzTiI&#10;+pjHK99QmIc7Hi8R7Ld0Cf2uIqgf7YLUuiqd8pCG9kSqjSGsVdT/h4SxoHHj40fUOW6pUJbrZ75x&#10;Yc7xscxvF/j2t7/dCTo0V7loXkQoQzIPlPmtb31rE9E6BJ2ay6uA18+FcKVp6SfNjjvuuJFst912&#10;E19gf/UFtmCvxOsqUfuSdvvtt99I0C9I08pb24c6qDzi0eFCGnyFkMb9I5F+4qufCBO1vi6ql4sj&#10;GyXodrum1QvbvKyf+7mf69YJ3KzKjSgPechDNrmBFv/OsqlCvNoXqb6odlTdxGsskL9Cnto+CGPE&#10;/dIStQ83klehPLWl9FQhvwv28clO5JZbbmna5fVyvyDodF9Ue4kXddwjqFPokAAA//RJREFU6K1t&#10;jgjia5noVXnUVfYNCeW6kM9taNncEtK6nmlQrvqAi9vlNkicGkeeVvt4vVp1cZtbvnSbZkmrrTR+&#10;XdCtNmqBLvm12owQDtjcwsOrnxDy1/HBfO51cb9IZD82aCxJiL/55ps7ue2227qb4Fw4NrgN7g8E&#10;n9RjIqKya79sSbUJ8Xivn8SZFV9ZntVFCCufs8bCx383dL9CCCGEEFYeZ/bbU/ptCKuVs3bYYYeH&#10;v+IVr+gugHIyDNdcc013UuvwXWBOeitXXnlld9K/5557TuLZShd/LFUuvfTSyYWGww8/vDsZ5+Re&#10;J8U777zz5AIGFwTAdXpalat04HXxcKELQsCbGbiYsvfee3dbuPXWWyf1V/7zzjuvu5gAD33oQ7sL&#10;D+B2CS9TZbV0zoP0u32O9PPJFPnU0yq/l8mbLVR/7XsYF7fkf+X3MKdVf0d2cZGGtBXp9TZxX/H5&#10;EPqHl8NFpepLjx/yb8tWD+PiErbytGXL12JIv+rKjRbV/4770nXJB0P65UPZCa2yPP9f/dVfjT76&#10;0Y/2v4ZhzHDTwY/8yI80bf6Xf/mX0dve9rbRVVdd1YcsDdrycY973OjHf/zHuzHk9jOusd37yrXX&#10;XjsZdxs2bOjyD/lP+5dffnl30RHQTx5o5efiOxcIgbmEuCuuuGKSn7lI+bkBA1uJk/+xTX2RMNpv&#10;t9126/R4GHhawVhFL9x4441dGspT/Vv5sV32yyZo2eVhvF6bdgbFe35HZXj5vO3kX//1X7vx8aAH&#10;PaiL83jX9YlPfGL0pje9qdufB55yvte97tW9HQfh5hLGA0820wbQ8t9nP/vZ7ngFPBmtJ6HJT39w&#10;m5hX0AHuY+F+FUNtoX3X7/HMp/Qr3SQD1EP9QnqZM3SMJK7aNIRsdfvcfpXvYY7CGYOyyf2jcGzT&#10;uHL/q1zX7/vyBWMJveBlCcLUJ7/61a9O3qjzQz/0Q12fOP/883lLDwbklThhpXP4WC5a2G2z7777&#10;jt761rf2v4ZhnGmsMf5a62jBmKvjahYc3+tc4+Uwp3HsdBj/Gsvk5TjtkJc/tIH5geOt43Z6/WCe&#10;zwr+5V/+ZXe+UcFWbkBolQkq1+13iOPYz7qypZ96HnTQQf2vBWb5gvlPawjqqXlVMDeSBrBfb/gQ&#10;Ht/K38rDfM96BqgTfc1BB2sMoP0174pZZYKOdfiUubviOoTraul1X9GGrPkdzzNUriMbp+F2tnzh&#10;NrXqNMsOxhLrWXBdgvbhnLqiug75H6gfbX3DDTf0IXeB3kMPPXRq/grnE7zhEBjzj3jEI7p9Rz6l&#10;LqR38J/WaF5v0fJvZVqbURfGpoP/GbPQap/avrJPeHyrToS15grKbc0xwuuKL+obAolnzbg5tHwl&#10;ndSLdbPj9ceXrXrNGjOKR1etP75iHVtppXXUri2bheo1ZB/hrfYH/P+Nb3yj/7WA28Q+518ONmlc&#10;Ed+aY3lwA5ireHuk43VxXaKlE6a1Xw2rx2Wvfyv/PLzlLW8ZXXTRRfwXv8l17U3PHkIIIYQQQggh&#10;hBBCaPCkJz1proufXMD6oz/6o+4TLZ/61KdGX/rSlzrRm1Be97rXbdaNKPxhw9sueBPKk5/85Jl/&#10;KISVB3+ePOEJT+jacRZckN9nn326P5b40wDhZhiEGxB5Gw7fnH/uc587ev3rXz/63d/93dFP//RP&#10;d5//4SJvCCGEEEII4e6DGzlCgNyMEkIIIYQQQgjhboUnLSTCw3j6AxmCJ0HmgXQS6XS9Xqb/Fl6O&#10;px2SabTK5wkc/iRFWnUa0u3hrXgxlKb+Bk/XEqcV3xLHw2f5tcVQuvp7HjyPyzSIV/t5Ws+/VKlM&#10;i1ssrkvS6outdBKh3zwFxptI5uXLX/5yd+PJS17ykk7e/OY3d28a2RxOOOGE7nMrz3rWs7qbElrj&#10;x2nVx6nxNS1PL3LzCzLUf4X7V+Hkl0DNs7lgkwSkvxXGE29cGEZkIyKbHX6TXk/Jub55kG4XL78l&#10;pBGe76STTupenf/KV75y9Pu///ud/PZv//bohS984ehXf/VXu9frP+Yxjxkdc8wxXXqekORJXp48&#10;RCjX64uozhLCeBKYp9IR2ktpZ9Vb9SKto/zyY7XBZR7UBtUe8rfqI1QG4bLF46XP9SiPp/N4TyP0&#10;W1LTeV5kHr8gLcjn7VvT+TFWYy+EtUYdKy1hfGmOZay08LnFx6jE9VVUhgv4cVNj1cesyiM/N7C6&#10;YCtjWNJCZbVsmgXlu34Xt7uKbCW/5hcX8ultFNxEWQX9xLugS2sEyuB3FdVV9XUBt7/G17yeFsHm&#10;Wh7pVCfSqP8M9aPavmpj1+cCqvPQ/Ey6qpOyBfFeNwTcbi8TAS+3xisN0BYV4ls2qXzqWvsyaVy/&#10;9yeJ53c/S9yPrFNcWu2DUC5vU2M91IpHsI9tq6/iQ+Ja7YcQzltaXChTNwoPvclCdaG+3haSll9d&#10;ZiH9LsqL3RrfLq6/1hNkG2lrPNIqU4JOjTWXqqtCGG+IQpgn3EcI/UZ5KaNVrlP7HDpayA9IzYOo&#10;7yAqf0guuOCC0Wte85rRJz/5yS49+b0OrbHi8RL5CpvUP1zQrW0Lyp2F9DNeqtC3vV4Sn2vqvI49&#10;3tZ1rFBfv7ne/S7xtkRHlZafqo4qnrZVJ+9DrXgJumqdEeKGmN0KIawN8pmeEEIIIax08pmesFbo&#10;PtPz6le/ujvJ1cm/f6ZHFwoOOeSQ7gQd/OKBPrnD5xEU77qUtpUH9Jke/0yM47qEf6aHV1GTZojW&#10;hQ4Pa32mh1fryj6Vz1shFMZnJLjwB4pvlQOqF6/GlU9beP5Wnffbb7/OT+BpuTiCfv9Mj6cVnsd9&#10;rX3pAS+fN1hwEWQILqzWeC+r9Zke16/8Xr77ilfa6sKQ8nhaleXxXIhS/pZ9jueb9ZkepfX6+b7y&#10;+6dnXL9wmzy/7B7Sz4Vi2lWfswEvq+VL0nFhlJsCGHd3J4xtXr9/73vfu/vd8oX3C9XL/cNrjrlA&#10;CKq/63H/CM/jaeUrL5Oxjr+AuYC3yOhzORVedU35XJTUWCOd+hph+H3WZ3pUB5BOkF7Po8/NAD6p&#10;fdnLcrupB3X1/C273BYvV2V5fk8rW1UOtHS5f1yX6n3ZZZd14cDFXb3FhzYhH8cVvZba/S77OFYx&#10;bsDTtnzNvCL/KJ7PO2gu9/ornvmv1ZbC6+/xslWfywFPK/wzPfikloW/pJM41UX18jK9rugkr8fL&#10;Z6C0+gMLGH+yRX5x+/EJ+oC6kM91+r7wz/S4LfIr5ajNr7766snr8o844ojumJzP9IRVxFyf6Znn&#10;82WMOcYecPzSuBaMM58rNEaF52nlZ25DHNJwbATGev2cg5fJ/Fw/zcB84J9AmFam6wLekjUL3txW&#10;dQJzKvO+2+8wp/H5IOYZjvEV1cXtd1q+UJnAPKt5U1BP8gFznuZNQX59rqEV7/k9rSA9xxiH+jOf&#10;Qivey8FmHXedenxyWnZUsFmfAhK0td6E1yp3li/oSzpGt+JBdntawdhgTUgb0mbY4+lavnKbWzrd&#10;Dm8r4fWkX3FO5rTKBPrRRRdd1NWHN8tVKIv+ytg57LDD+tC7cL2ttsROjskO9vFJPFHzef1avqCu&#10;+jRPyxf0S9Z2MKuvO96m+syMGOoHwvMMlal1I3HTPj3kVF3VV/hCn+ahD9X5xPOzT3qHcrUeAt+H&#10;WfWGmsfrOpTf6/EXf/EXkz7CfPKoRz1q9OhHP7rrJ+Stnx6intycMQTl1/kTsIX+Tp01l1ZkV/Wz&#10;gw/r53igVVf64rHHHtvtY5c+8SmwRZ/uIe+FF17Y7Qvy3//+9+/20a9zR0GYjttQ7UZ/q08oT0sn&#10;yD+tOtUyp0FajVXn7//+73noJJ/pCSGEEEIIIYQQQgibBxcnn//858/8I2G54A+f5z3vefyJ3N24&#10;FUIIIYQQwt0JN6N84AMfGP3BH/zB6JxzzulDQwgV3ozpNytxk8573/ve0e/8zu+MPvjBDzZvoApr&#10;m9yMEkIIIYQQQgghhBAWBU+uveAFL9jkqbnlhCdJn/a0p3VPMJ988sl9aAghhBBCCHcfZ5555uj/&#10;+//+v+5mFG5K+fCHP9y9ESGEsDGMiw996EP9r43hzSbvfve7u0+3fvzjH88YWkfkZpQQQgghhBBC&#10;CCGEsGiOPPLI0Wmnndb/Wj54ffPjHve40etf//rRqaee2v0OIYQQQgjh7uS8884bvehFLxq98Y1v&#10;3OizFHxi5F3velf/K4Qg3ve+93Wfs5oGb0a5+OKLu0/zhPVBWjqEEEIIIYQQwhaBb8m2hG/cVlrp&#10;hkR4WNVZw3jqhu/iIp5P4rTCW2GO63eUh28QSxTGt4IlbqviZwllurTSTBPHw12f8PghWYwdlVac&#10;h7m0/Owo3RCua1paj1fdWvWraWcxlHbe/C1c5zxS6+L1cxQ/BHEPfOADRz/3cz+3LDeMMBZ4A8pr&#10;X/va0ZOf/OTJN/Yr1W63UXFDYS6ihtXfXChljCIe5yLcl7JNeZXf42bJNJQGvcL3W1BuHUOyB3FI&#10;w9O/CKDbfeG4zdPEoTzNi3yD/vbbb9/ILtK7bYjrcBuUln7I23oQ9rFXF7qVvyVCdVSeGu95PFxU&#10;vwjSqnyvy7wyi1lpKQ/fejoXQTq1iexUXoniPZ/jepXff7suCXE1r9IrPzBH8N18hDC3FTyvtyX7&#10;Cg9hreH9nrGgcSFhjAnGQhXQWNR4qyKG4lo6dfzw8gX5vv3tb3eCjRrXLoK0mgskKld43LxofnBh&#10;jmEL/FlaBVu32267zj73sQS7iEOH6udCGi8PwV/Kr3aogl7V2X0kUTz1b+VVOurnvkKIJ7xKTeOC&#10;XtVJawSHOnlet1UiSMMaoMp3vvOdTfK4XTAtXmkct2soXnLttdd2n4fkkzz8ad7i7LPP7t7ucMst&#10;t3Ryxx13bORDiVPbB3Gbahz+Yz2DUEeNK4n6XRXqwFpo++233yQPQlnE0Z/V/1woW9AWVUhD3iqO&#10;1wvBLqfahE6lBdXb66/6kcbtRdxmgR8E+9LvIp2I2l/CGPW03jZViK/jG3H9LoL9ln+9X7fq6uVW&#10;u12woeXrWVSbPD/lVijr05/+9Ogzn/lMHzKdH//xH99krFQfIdSv2uKCPco/hHS1IFx6WkJdOSd1&#10;2XHHHTeyQW3lbaY4dOy8886biPrUkDiqn4v3AYnnb/UD+QGp9aRPeP6WeP+r4xOhnCGGY0JYW5w1&#10;lhPHsqH7FUIIIYSw8jiz357Sb0NYrZy1ww47PPzVr351/3OBa665pjuBBU6eOVE98MADu3248847&#10;uy1ceuml3QnuAQcc0J3Mg/I4nsf1K59fZOFPTl2A4MIbJ+OOx/P5EZ3kq8xZF2w8/+GHH96djO+x&#10;xx6T+nERUzp23XXXLpwLuMpz2GGHdXlA6YbK5EIn+W688cZNfOp4/lb8QQcdNCnTbZF+bWHvvfee&#10;tIVw/bxyV7ZIl+v08lV/x3VxgYf28TDfv/rqq7vfe+2118R+16/9IftUvucZKkt4fi4+yf5WWVyI&#10;Vf/i+9j05d13333iv1Za95Wj/LvsssvUsTBUFy7mY7eHeVnyIU+vcREK6P+6mNyqn+8L7ETHGWec&#10;0X1DX75aDCeeeOLoqU996mjfffed5Ff57lPVyfH4lv/dP0N1FV4/5ZMecP+pXbx9+D46f1gBY4z+&#10;wm/lZ65QGbvttltXvsdz0bLWT+mAdCpf+bigqbHAHw+yRbpcJ0/yUgdQPo9nrKMDmIuZB4D5mvRu&#10;f6ss9OE3cFtpE8TL8npfdNFFne4f/MEf7PoleH7fF55f+iUV6s0x4+CDD+7mAPD8svumm26a+Idx&#10;K1+ofNfvvlC9PI/XFT/S75jfap9z3KdeZ+lq2QxKy59hpAXaS2WRr45d4pRf5VInjQ/C1K+U3+vk&#10;+mWL24QvdZzG5+hjLpV/iZNN+I2xMoT0ev4rr7yy+w30W8Yh/uUYD552v/3268bRBRdcwBuXKHSh&#10;YiGsXA4fy0ULu204Xr7pTW/qxqTGJWPK18fAcUzjkvmrzkGtPE4rj9OKZx7R8cPLF4xN5gggL8fj&#10;Ibx+wsus8c94xjP6vWH+5E/+pJszKsyDhLPWYI6pME9xbB/yGfUkDXHXX399H3oXzGUbNmz894Tr&#10;Yi7XHNyilZ+5X8cFtszXDnl0XMVPOkYIfMnc6Xi6Vh7aj+MqUGcdV4XnoZ3oqxUd6+gnF154Ybfv&#10;cMw45JBD+l8L4CuOUzDLbvqdjgfCfQWyQbjOV73qVaNzzz23258GeR7xiEd06yT6zkknndTHLOBl&#10;1vIrrfbDv5xTAvGsSSu1Hg7+4Dy5gm94w2GrTJD/6I+tt1y4XY5sGaqr4lt18fZD/z777NPtC49v&#10;5cdm1iaVaf5xWvm9Hq2xQBjzBczT51oQz3m9Q7/SWKcMzactKJfx4nhd0K/1kiC+NQeKVpnUResq&#10;8rN2c77+9a+P3va2t3V5Z3Hf+9539KxnPav/NR35x33t4CvWefNQ/QTopY8zv5x//vl96F0whz74&#10;wQ/ufy2ATTpGtHwhnYB9Rx11VLcvvF+4X4XHo19zuCB+WvtAq66CtP6mp3lw/djE2rvCmmQ8n/Nf&#10;/CbXtTc9OwshhBBCCCGEEEIIYRFwEe5pT3ta9wRpvRA/BBfJ+AwPT57+7u/+bncjVwghhBBCCFsT&#10;bpDmT+RZ8KfzWWed1d0MGsJ6hZvT/s//+T9z3YjCuHrUox7V/wrrhdyMEkIIIYQQQgghhBCWBZ5i&#10;/JVf+ZXRK17xitEzn/nM0WMf+9jRCSecMDr++OM74UaVn/7pnx698IUvHL31rW8dnXbaabkJJYQQ&#10;QgghrBh4k9pDH/rQ/td0eKMCn+vRW1tCWE9wIxZvRKlvjRnih3/4h6e+DSusTXIzSgghhBBCCCGE&#10;EEJYVvbff//RYx7zmNEv/uIvdm9L4XXnyAte8ILRE5/4xNEP/dAPTX19cAghhBBCCFuLJz3pSd1N&#10;KfPAJ2P+4R/+ofscXAjrhcsuu2z0xje+sfkppxacHz7ykY/sf4X1RG5GCSGEEEIIIYQQQgghhBBC&#10;CCGEMdtvv333Br/ddtutD5nON7/5zdEf//Efjz7zmc/0ISGsXT7/+c+P3vKWt3Q3Ys0D44i3Y263&#10;3XZ9SFhP5GaUEEIIIYQQQghbne9///sT2WabbbowbcHjkYqnFa0wID/fM3aZphs83kVMiwMP9/pJ&#10;HKWbZqPi//M//7OTGgc1fxVP34p3PG1LPF8r3kW04iTT4nkVNq8B9rDF4La2bG5BuNI6nq8lohWH&#10;iFacpNJKM4/Ifu93rXRbQhwPl011f5Yorff/efH8yie9Q7+HxmhNV2nFY+93v/vdTjxeItvcxllS&#10;qXH+29tf9aq/lfYe97jHaNttt+2E77tPQ3mwWe3Sst9RecBbcnbccceuTFH9AEO6gDCvi+snDj2L&#10;pVVWKwz/yEeKd/F6aN+F8Irnl3idYFq876vfUZYgfbWBNN/+9rc7Ya6VKA1z75133tkJOituC+nV&#10;Fzzc4yX8rvlls+wmjDrJ1/RL/tBAvH8qv1P9FsJaQOME0Vhlfxrk0biSKB/CWKvU8cNvF1D5LTvQ&#10;qXlDQhodX+55z3tOxq1Ec4PGfgtPL/u93GlwrGkJfOtb3+rs40aEKthLGZRZ/YBg7x133NHNoS39&#10;zFXuJwR9vu/1QsDzu28Qz89v/OlCPqWdZrcLOiXorX2GcNmEVNDp7duC4wlCeawBqjC3q15ePx0D&#10;ELdT4r7zOklE9YFEZaGL9Hvsscfol37pl7ry5oG2f/Ob3zx6z3ve07SpSrWt1X7yO3Z5/ZGW/wHd&#10;9GXysb6qQn9WHVt+QNTW1SbJUnD/VqiP65f/XNRv0FHtJX/1L1J9XHF/elqJym7FIU6r/JaQT+2K&#10;bo0XCe2q+ZI+NY3qBwSYixD6gcaqhLqqLVzkX+zi5ioXbKFdyPvJT35y9K53vavLMw/k+fmf//nR&#10;3nvv3enAhpZPVL7LND9Jqk9dZCN+UVu2BB3cMFNll112mayNJdjlvqxlos/nM/UVl1r3Gif9SLUV&#10;qXkQQV1dv8qQfa12q+lborGJTbVsZBpZiYf1wlljOXEsG7pfIYQQQggrjzP77Sn9NoTVylnjE+6H&#10;n3766Rud5F5zzTWTE1ROXjlBPvDAA7t94EIJJ7igtPvuu+8k3lF+LogIXg0r/a18N99880S/8jte&#10;vvJ7Oi9LeDzfSlb5hx9+eHdRRBdbgFc2c+IPCnf/8MpapeUCB7ZoC16WbL3qqqu6CxGw0047dRdC&#10;QGm9Tp5fHHrooZMnkzyt9t2+3XfffWKf8PibbrppYovCh+yXLs/v+7vuumuX3vN7/Ne//vUu7sgj&#10;j+wupIL/GamyPM+tt946aR+lbflkiOuvv36ib5Yv3BbVgYu+lAeeVuFc4JN9jsK5CFbLdLwurl/5&#10;3Zdun8pn/Kh/8g1v9QvpdZ2+L3giTu3v+mW319/TtvS3+o3r9PzKt2HDhm7MQSut9ADjhjKAcccF&#10;wqH6SZe3j5ev+nn5V1xxRXfRF6SfC5bKT/maT4jHN6SXTt+nbIQLoWoT4uQfpfV47JCvldZ13n77&#10;7ZM6elqx8847T+riaRXuYdRN/dLLELK/7gvPIx/xp4/GdcsXqhO09t1+j+c14tjOvEF7geuXL5gr&#10;sAVcV6v8ln3SA97ulM0Yw2fS6Sif+9Tza9/LdxSOTd5m6hf0O2xgfpV/ZTPIrssvv7zr48BcwLEF&#10;VP61117bjQfgWEd7gex3naTleAJ77bVXpwv/avwRp3lnn3326cZT9a/qgt11LLkulev+9fzSz7H4&#10;9a9/PYGbNkIIK4vDx3LRwm4b1pN/8id/0o0bjSWOdXVeZ2xoLiCdxqVgTGlcMf8wVhzX6bpES6fn&#10;Yc5gPnA49u23337dvpcvPKxVpsM493X6c57znH5vGJ7m17HAwdYrr7yym0s4Rlfk6yGb8MOll17a&#10;5T/ggAP60LuotoKHtdqPOU22Mj9ig8Nv5jsgLfOt43nQr2OAmKUT+zh+OC09DnVg3oZWWubyG2+8&#10;sdv3tE6rXPyu45LbOISOp47CXJdwnVX/OeecM3rHO97R/5qPE088cfTkJz+5O55Cy9ce1vIFfuA8&#10;FlrxLZ1An7rooou6vnif+9ynD70L1W+oLVUufmKdOS/yb8suxrTWEFDbx20hLf3EQR/HfsAu1jmL&#10;oVVXwqSnVaaHDfl6GkN50Kt5k7rU+Yh55uKLL+72iVcfcuQ/6lDnbfKff/753T7pjjnmmG5fePkC&#10;W7Wuov1ZEzrMLwcddNDofe973+irX/1qHzoffLr1B3/wB7vrP0PgJ80LDrbS7vR/rl9U5ONWnQD/&#10;cLz0+jnk41wYPx922GF96F2gm+OC4z5vleu6hsoVxNf86Ndc3so/pLOOKYc8dU51iJ/VvzX/DKX9&#10;67/+a/ot/8Vvcl1747PAEEIIIYQQQgghhBBCCCGEsLXY+F/ABtwIHDZGf9pPg5uKQ1gsJ5100ujk&#10;k0/uf83HF77whdEf/MEfdH/ez7pxJoSVDDe38FmeN7zhDYu+EeX+97//6Ljjjut/hfVKbkYJIYQQ&#10;QgghhBBCCCGEEEJYGfAGn6sXdtvwVDJvEwx3cfXVU13WoTc6hbBYfuInfmJ07LHH9r/mgz/xP/CB&#10;D4xe/vKXjz7+8Y93v0NYLXCc4eaTM844o9vyxpTFwFv0FnsTV1ib5GaUEEIIIYQQQgghhBBCCCGE&#10;lcPMOyt480K4iy9+8Yv93jCL+eRICA6f3njqU5/afW5ksfB5jHe9612j1772taOPfexjuSklrAr4&#10;BA03oSylv97rXvcaPf7xj+/GTQjpBSGEEEIIIYQQtgh8S1bi8A1c8HgudEha8S0hLU/r1O/VehrB&#10;RRCJ8iI1HSjMxcvid00nfa7ThW8cS3RBhi11VX2F8rhOF8VzUYhvBSP8Fq38CvNwD3MhrvoUPL6K&#10;fIMorOpshU+LdzyN4oekhftY6bzMIb2iFQYe3hJRw1WmqPESpxXuYdPEUZ+r/a5FtbMi/aRR+9fy&#10;KkovkQ5JC4+vZU0T0QpzCB+yBxlCeTwfftVcA1WH5xEeprpNq5+ov8F1sF/TyDbNP1D7hPJ4uOK0&#10;BdLIbuXhiUkJNmhf8Yhw3W6PqPmhpWceVGdwHdN0qW6IGMpT/TKkE1zHNKHc2paLwW2SL6fpIE5+&#10;kq/cB+jgW/Tbb799J0pTadnfKldtLwHP40I4OrxOlF/zq1zEkU0tO0JYwXyu3w7y0Y9+tBsjwseI&#10;oN9rvfid73xnMkZ8rGgcDY1rgS7NyxIvXxB25513dsK+5g0JcwnhSLUHqWNV41dCGuVHsOO2224b&#10;feYzn+lzDMOT+tQVX1RB13bbbTfadtttN7EJoWzyss/NBVXwMfUjP+v0KtjZKtPxcwadN3i93fcI&#10;YfhTorRDorpI3I8unkf9Q+LzL/tVsNtp2ez1a5VPmhZVV5Vp+b0OiJenPF7vCnl23nnn0dOf/vTR&#10;qaee2ocujuuuu270iU98ousjQvZAq8/IV9WvgM0aay7k22mnnUY77rjjRv6RkA/fU24tE8Efak/S&#10;tqSCLo+v/kVUV/S2cP+3bFL+mnaaCOWtIv34pdrbqucQrbKRqhMhnD6A4AvmL5c77rhjo3FdwW61&#10;D/u1/Zlbdthhh4nUecf96iLQSV/ns2ZL+cTOj/3Yj42e+MQnjnbZZZfJvM/cKp/g12qT+mUV0kuH&#10;92EJ/mTuxX73mYvKbeWnDOmvfpQv1VdcvC2VX0JdFY9UyCOfY0PLZs/fkhaqJ3Wq/qUst999jJBP&#10;EK/+5SKfUX7Nj0xj09VJCGuTs8Zy4lg2dL9CCCGEEFYeZ/bbU/ptCKuVs3bYYYeHn3766d3Ju7jh&#10;hhsmJ6icoHOCu+eee04uqt1yyy2TE2Au5rK/YcOG7qS3Qh7yKx14WcqndODxyjcUL7s83svC/mqX&#10;1++oo47qLkDsvffe3YUEuPHGGyfxXBis+XllOOUBF58oS1twW3TzyXnnndddWIDDDjusK9O59dZb&#10;J2USpzK5gABHHnnkJI+XJVs9z6677jqxT/m1BS6s1osiHu/ILx6vOgEXvWr8N7/5zUldLrjggq7e&#10;2E9bgNuq/aH8Ldy/wsN4Db4u0O21116TC8gqw8tq+drDWnXlomPropLSciFZ/ne7pL8VBqq3h3FR&#10;UP1S+ei/qh/9H3thln7te37Gn/yjstx+T9tqK99XuV6+51e4l+m+brX7tddeOxk3+++/f3eBdqh/&#10;SJe3mbeV4t1nzGWyT/UnvfJfcsklXXlw6KGHdhd6PQ9xrp868hS39DvMS/iL+UNjwcvCNoT6qn4e&#10;r318p/ZRHvC0SvOtb31rYp+jMjzedVFPdAzpV36lg+uvv34yN8sHXhfX1crv8OkGbNtvv/26ORjc&#10;VuW76aabuvYG1RnoJ7Sll+/7nrYFbUx6tWlF+VUOMC+rX4gh/2kf22UTdVK/+drXvtbN7fR5+iW4&#10;LtlF/eVzrxNh9DX6GeHg+lv1v+KKK7rjEBx44IHdOOW3/Ov+Yy5knqBNNAd4/RljlOcQjw5Q/d0O&#10;94/0X3jhhaM//dM/pYBNO0kIK48njOU9C7vDPOlJT+qePgcdMx3G780339ztt+L5zfgA5gSNa+Fh&#10;jE9fMw/BWOZ4Dehm7nVm6WnZ4TC+NT+wZT54z3veMzrnnHO6sGm85jWvGR1wwAGT+clh/mWOZG7S&#10;/OTILvKyHq1wfGFNztzU0k+98Y2DTh3DmcOYK4cgP8d+hzysTYdgHsRfQscYQT01lwrPU/MD/Ug2&#10;Q9Xp8eStdZ4VP4TbOpRPttCvOX9x8LXWALPq3YqvOj//+c+P3vKWt0yOa/PC534e/ehH97/usll1&#10;+sY3vjFZ22KzjtstsLH1uS7ycsxHZx1rjEmOqaytGD8aq4J+xpgiXav9Abs0bwh8pnHp+4J217im&#10;ztPeUoQNrJnR41AvUeeyFl4m+2p/gQ3UdQjaQ/XAF9Uep+WrVj8C/Ke+xP5XvvKVbl/gH26cg9Z8&#10;WcdQbUN8o3kBGzh/ceiz9BuODcwpfEoHnVprsc/aCcj7R3/0R50ds6B9TjnllNHRRx89OuaYY/rQ&#10;Ber4Ym3sEN8aS/iHYwh5Wm1FOPMt6Q466KA+dFNaZYL0Y9uVV17Zh24M63PH64KvGGtOrUudI92W&#10;ofyq65Bfqk5nqK7qc+isxxLwevpYA/J4P2yV/7a3vY1xy3/xm1zXXjiTD2Htk5tRQgghhLDSyc0o&#10;Ya2Qm1FyM0rH0AWr3IySm1GUttVWvq9yvXzPr3Av033davfcjHJXvPbxndpHecDTKg0X5WWfozI8&#10;3nVRT3QM6Vd+pYPcjJKbUVT/3IwS1ikM1uvGsvG/YA1OO+200YMe9KDJMdNh/K71m1He//73jz70&#10;oQ91v6fBXPDGN76xmztaN4sw/zJHMjdpfnJkF3lzM8qCzVB1ejx5a51nxQ/htg7lky306y19Mwpc&#10;fPHFoz/7sz+bjLFZYMMrXvGKjW7EkM2q02//9m83+99ywVtdfvzHf7yzgfGjsSo4Vr71rW/tf20Z&#10;uFHhec97Xv9rU+jr+Glevy6VV77ylVPnmo985COdbEke9ahHdeschz6hm1EuvfTS0dvf/vZuf0vB&#10;237o21prMUaZL8UZZ5wx+pd/+Zf+VxvOR6gLW+zPzSi5GcVZOOMIIYQQQgghhBCWEU5WZ0EaCSfz&#10;XHRCRI2XeLiEk3ihsCE4Oa/itPJ7WsVPK8PTIFzkwEZJpaZHhsqUVD0eB+STz1yXi+fxvJVWXm8T&#10;h4uaXLx1XYvRLzyPx3MhGPFwTysZwnUN5Yf6W3h4K7/rbeHxSM3Db+F6h8TzIo7SeF/xfdcj2K86&#10;EU/rQpzafFq7S1xnq3/OysMcQXkIcUPlIC18LILSehkuVY/n93zSo7ihePouF/eQmgbRPChRPecV&#10;H5foqz4Gt1G/BTqUln2n/kZvtdV/y6aWnlZ4BX1c9ERk+1BeD3cRmjdAcapnq67gaRSvvK30QFr3&#10;udLSbyi/9j9BGi8Lcf96eEvEkH7K1kVjleNIj+ysvlIZ0+xviVN/Vx3geast8sFScL0hrCL4p+if&#10;Fnan8+Y3v3n03ve+t/sjm5saXTg2a9y2xp2HteLB57UKYTouSxhr/MGLMIZrvOY1SQuNWU9XhT/r&#10;/u7v/m6uG1HgpJNOmtTDfeJC3NBcQZxu+uNPuyoc24lHdPxyoS3I60JZmuuY91RvCWnkN2xnLq/i&#10;aXXccPHyahw6Z4FdVVTmENP6DCgeqTYh1Fe+lOA/7RNfof3cLxXs9XJVBxf5iX21iwT409uFP+yf&#10;/exnT24cmMXxxx+/0Q1PiOrMvj/AsKXAT9QHf1Ku93/Jlqb6HXGfbGkfCPqR27A1oA00X7rcndDv&#10;mL+Gxs+DH/zgbtwPccQRR4x++Zd/uXvrlOZDH2sS9XX23e+Slh+wS/PfEDq3aoFeja8h/ZqfW2PB&#10;5zsJqExE9XJxsN+Funh++cdl1lho5aEOGtd1/kJ8Lm3V039X3dUOleUyZCtsfBtsCGuXXxgLt5e9&#10;tvsVQgghhLDyeGa//Zt+G8Jq5Rfuec97HvbIRz5yo5NRLo7rxJ2LG5zg6ok4wnnqiRPzeuKsE36d&#10;tCMK50SaMtjXhVFE8SoH/IKA3iZAGvKj05Fdnl95SKuLMzphB68fTzQSzpOgbAlHsIu8XHBg322W&#10;TtKpXuhUmSqHeHxBPE+wA/l5ikllyS4ukHp+1VW+5Kkl0nqZ2meLjSq3lZ90ajMuPgiewsF2Lu6g&#10;H0iPTgRb0Y0+4XVVPL9lE3+mKB7RxSPi+E164LfKdLCTOMBW6ZGonsrPb/Yl1JUw4ihXaaXL0yLy&#10;FXkQ9yUXu1QXLtQRzp8pCvO0uqjj9dMW8fJrmYDd0olgP2XS39hXXmxSexBHGHFqa/lU4WwRlc+b&#10;cagD5flbStSv3X7eLKJ8lOnt6roR5VHdEC6W0l/QwdOtlOXjx21Fd4V8pCEPYx1fef9zkd3yDaCX&#10;cPLLP4x1dBLn8ewTr3AE6EO0A1u1v3yCf3RBFJsQ9KPT9SBqX+qh8mte4r1uGjuyj/LZR9Dh+UB9&#10;SRBOPmBcqjz2sYffmhfQR37S01aUiy8R6RDSSxr5/fLLL+/aG908vYvP5HPSoh8BhVMPlclW9mMP&#10;euVz4mUr+fAheQnjN3i/k8+8fO8X6MYW97+QrbrgrD7rflBZ0kM4xx30oUv1EMSTXjrIoz5CWpXH&#10;FmgbT+NlgfTzm7riD9mk9Gzpi/IVovyCNBKNdWBexx75hXykka3SiZ2kIY70tLn6N/awVZnYBIoj&#10;j9eJ30L9iv702c9+lob7w4WYEFY8/zaW54xl48HWgDcgfeITn+jeKqVjssYhT0MzxjRGXAjTOGNf&#10;c4eE8aWxqXHnMC+y5iSNBHhbh9Z02OHx2IQuzS2kaUEcaVQ2wjHh/PPPH330ox/t3hbAWxzmgePQ&#10;r//6r3f1QTSPuVBf2cR+BbtZf5N/n3326dY8LujgLRPUV8cvF/lGdUHIg69oA3xP2S74V/4D1u/M&#10;jRLmN6XFT5SDnRLyE0dZxMv/EsLV/hLmZsKB38z92CahvTRXI9TBIQzdajf5VgLYIXs43rlNCMc/&#10;wlmjSaibwkhD3R1s4w0T7pcKZcou2S8hDL1s8QHjBt9I8OWXv/zlbt0rYazxVswf+ZEf6cq+6KKL&#10;Oh1D8Ekt2pAyEPmAPPQrxu/4ONWn3jIcd9xxo3vf+95dH6Vc6kYbSTiXm+eTV5sDN/Fwc5j7n/qr&#10;bdieffbZk36/pTjhhBO6eUo2qH8K3oA07xyzVPbdd9/Rfe5zn84OCfMV/Rh7mF/PPffcPvWWgTeX&#10;3ve+9+3Kpj8wfnzccgMV/aW+OYT0D3nIQ0Y//MM/3LUbb4ZiLiS91rASxg/9TfuamySMOeZC6u6C&#10;PTqW1fYB8slubK6gm7kD+6hn1U9deQsqafC5jwX5gLxuK2iuoVydy0mom9oPZL/He/4hX1Eu46KC&#10;DaQhXkI+HSvIy/xV523mF+ZPytO6QOLHf3yKHtePyB8gXS5f/epXmaMvGUdvcl174zOZENYu+UxP&#10;CCGEEFY6+UxPWCt0n+l59atf3Z0QCy7M6kSaE25OcLlQoZNZLgAonhNh4jk5ZwucbAuFczFSFwMc&#10;xasc4IRbyBaVU5Fdnt/t52IH8Z7f43kyjhN5/0wPJ/OylQseqrfgQojCuJhBWi48SafnkS4uxMsv&#10;vNqVMkF28TkSLhoAdVF+tQuvziUcVCaoXC/T95Xf6+T5uVBFufx5jC3gfYHX4GKrh3ldFe/6PZ4L&#10;pOy7fv1ZDy3/cnFJ+V2v8DzeroI/HuRLLtyorJYuz699189FIunSJ39cv6eV3V4/16/yW2WCyvIw&#10;Lg6qX6oNuBlM+634VvuDyr/ssssmY4z+j70gu91+/0yO29WiFc9FUMoF/IdtQ+3fah+vK2Md/3ub&#10;ONLbqrPv84eUxhJ1U19rwbwlfcwllK8/A0A35gFxlM/4lk8d6eJPDZXPhUDVBT8g/JbNzI9qX9mq&#10;cjwMlN/3Pd7rgi8I93hsVlmy0W1xlE8+Ab6fr9ez81ku2svr53Yr3PO7/cwb+NXj3X7+FME3jEX1&#10;L0d/SHn5XhfZMmSf0rpN7iuhi+KALRpXhKHL83v5Cned3tZXXXVVV1+3yeOlG39Ipy6Mg/TKD4Au&#10;5Xe7hMoE+jB58U/VCcRhD+nV/12n7HP7W7paPgfp5w+lP//zPyfTQicIYXXwlrH88sJuWCo/9VM/&#10;1d0I4OcUQ7D20FziMNewJmXuY71U4fjB3E261icSmMc0xwvmJt4mMATznOZS8tbPeTjMe8yNFc3V&#10;zIk6Rgls4tjjMJ9SB8AXmvfFrPhajsoXnt/r55BfaYTnw26O6Q7HANaG0KrrLFw/7c+xw8HOL33p&#10;S/2vBVjrcGMHUB5ryrPOOqu7May2BW3HJ3gct5My//Vf/7V728+W5L/+1/86etzjHtedv7baj3NM&#10;Pme1JWFd92u/9mv9rwXcF2xf+9rXNsfRcsINav6JlNpXP/zhD3c3vm1JuCnnYQ97WP9rAdpF/ZtP&#10;fL7tbW/r9rcUvNmET/UwH4nqC87B/vRP/7TbJx1v+UE0V5IePUBb1vU0YVq3teIZ0xq/DuNS/aDa&#10;JBj74PYL8nOtAp9yfaZCX9NNNq383i+F6yIe/RUdI9x+UfO3fNU6HxHEy5fC7UC/f2YJsINrbkB8&#10;y9fyI7r8+pmQ/9HFOX3ln/7pn1j/5zM9IYQQQgghhBBCCCGEEEIIq4SXjeXqhd2wFLjZgz/fQ9jS&#10;8Gftox71qNFv/dZvdW+M4A92we9Z8LaBEO5uuIF4FgceeODoxBNPHJ188smjF77whd1+66a9EFrk&#10;ZpQQQgghhBBCCCGEEEIIIYSVBzeiPHEsmz6mHGbC2y2e//znT574DuHugH73hCc8YfKnPW8feeAD&#10;H9jHDsOnf0K4u+EtGLypcRZPfepTRz/xEz/RfINICNPIzSghhBBCCCGEELYIvN7TRdRwhFefSnht&#10;qNLxClDE4yWKQ0grlF7hiHQOoXSI66xhiPB41+/hEmdeW7zMKsTzpB26JEL5XcgjvwmP9/yuV3j+&#10;lngepUWvkA2y3eMqild66ZN4ORLlmaZXuL5WfoniEPeFp5Ee9oXnU3grj8onjK2H1fyO65ol0uN4&#10;XXzfqXqGUBlqk6pP+WUH4vqoL68YnlYGyDcIZdDf/ElTlVNFeNisOrutbm8rP/HYr3RKKxTmIj9J&#10;QH5AeD08r2VGVOeWPZWWfiCP9CA1Xii/p1WY9Hq6KqSvbcnTkjwhjLg9rbp4uKTmJ71s12+lZd9/&#10;exii8h0P077nQUf1hYdVFK+2dBtEyw5AH5+OII9EehCV6fGIwlWGbEBUtpdf4wW/KQf7NL7cVh9z&#10;rneaeH6FTUNpZJ/bIvtkN0K8i+tAnFZYCKuMT4/lVxZ2w7xwHOFTIPvuu+9G88MsYa7R/OpCnN4E&#10;wCdYqvB5RT7lwn7ViQCf2nHhGCdI43O/5j0dCym76pxHWrpcCK/icHxyQZdT81Kmz8/Vj+R3fVr3&#10;uBBe9QI3dSD8Gc4NRi4cL/hMBUIb1PzSAe4XCbbJZuK9bRFs4pNGLnymR35GKnwKgz/wX/7yl3d2&#10;V3vI4766O25Gkf+F2kGCH7YG+MJtwB93B95+tU8Qdneg9Y6L95G7gyuuuKLfW8D9gmALN60gnK9o&#10;LEqYzwhHaEPZ7/Xw33UeYn4bmguIQzy/C9BfWnGUqzJkv4s+zUV+r68E3E7EbSV/bTvivS/X/Ajh&#10;ktrvCPM6tOLlawllaS5Ef60ntuq4Q5oWrr/WCf94WbU+yLQxm3fohPXCL4yFj7+9tvsVQgghhLDy&#10;eGa//Zt+G8Jq5RfGJ6KH8XpiTlJ1Es8JsEMYJ8La55vVnNhy8stFPU5mlRfRBUDiORnmpBydOoH3&#10;k18PA/L7iTQXKBXmeVSW7CIeCOP73zoxxz7ilB7BNunn+8DoJR1b4hUnIVwXVfjNVrZQL+rHxWyV&#10;CYSpbujkgjd5qScXQ9kH2UR+r5fyq3y+I8y+4tlHSOP2gNoG0T52qk38wgcXUbnYgR/QA6SjfMrh&#10;+9euG0hPHMhv3r7UReUSp7qqTrqggg5sULxQXwTp4rfyy06lYUselY/IP9JNGtoAXV4mNiqPwrGZ&#10;9Mitt946qQu+IJ7vSOMD1Y905Mc+oH5erkR+9XDfxz7ScIFQtnDxXvuUAaSRX70c4tl6/VQeMC6x&#10;GduJJx1PgrIF5UG3fK3+DdhHXq+fQxh5va+hg/aiDOpFGuXFVt9XOaoHIh+TTvmph9J4u2MXacmj&#10;/O4n+hL2047YU+PRgQ3Kq3jZz5Z0N91008SXfH+b/qDxTR6Nb/RJN9CP0M+cpbRs0Y2on2Gj/Ef7&#10;qA8QJh8B+bFD+dCFvYRrfBMnX6FX+8yRtJPqD3vsscekPOpKnHTXuqiNNRaJJy1lkh8fyF+qH3qk&#10;S3UhHnsIozzgN+n47X1NafitMcLxAV3kYUsahHjKV59Fn+yQPvKQX/Gyl3C2/JbwmzTEAXrxgfRR&#10;5s0339zpww9eF+pJvNsnvQpTmeRjn3ZVPgn9hvKAMshLmHyBfYAeftd5CN3SL9iXUCe1Ce2HDtkG&#10;vi/d6n/E0e7qq/gGv8p3KoN9BFtrX3bQQTrG2jnnnEPCP1yICWFV8cWxvHw8DrapfTxsCuvQ5z3v&#10;eaN73/vekzmDuUVz7zQhHXMiaV2A+Yx9/rhlTefCJ1YuueSSbu5m/qp6mWP333//ToeEdS9zG6BX&#10;874EWLOjj/xVpwt2k6eGaW5lzt5nn30m8ytC2cSTTsJ8qnmTfY7xzMESfMO8LTwvQrk6nwOOB+5H&#10;dEgncVoHuRCHva4XfXwqhLUF7Yu4Lyn3wgsv7PShlzDPr3oBv3VOICGePKTBTj5d4u1LvQ8++ODR&#10;nnvuOZHddttt4mvyo9chD2s77KFe6Hab3Fe0xXve854ubEtCHfh0lfpT7XP043PPPbdPvWXAd/VN&#10;MfgDP2MDdn3uc5/rfLYlwQb8r/ajbO+rF110UTemtyQHHXTQ6D73uU83piT0BWzBJ6wHv/zlL/ep&#10;txys2+91r3v1vzZe0yH0ZcYE44Z1mcaihLGjc1qEOnh++Vf9fsOGDd2aU0J63s7i8wCCLtISzzjS&#10;2JFo3DJf0GY1nrJ0XYLrFOiowvjz9aULVFtpI9mKL/BdbT/mOOqL31r5yYe9xGvfReVTvxqPXvpF&#10;9RPHF+Z19F922WVdW0kY57QZvqLPo9ehLC9Hc6EE/zCXqSzGsB9LkPPOO48+wIDZ5Lr2whlECCGE&#10;EEIIIYQQQgghhBBCWLE85jGP6f74C8Mceuiho9/7vd8b3fe+9+1DQlj58CfvQx/60NGxxx47OuKI&#10;I7q3qvCHL390I+wT5uLxLoTvvffeXRpuZnLhT+Np8Mcz6aS/5kdUxpAQzx/wVWTfPHMY5bT0IsS1&#10;9LfSc8OQxOuA8Af7NPCVyhwS19eK9/JddBMHNydMg/Zo6ZVQbssX0+SQQw7p+thJJ500OvXUU0dP&#10;e9rTur4XwpZi40eRQli7nDWWE8eyofsVQgghhLDyOLPfntJvQ1itnLXDDjs8/NWvfnX3ZIXgyQ09&#10;WcKTIjy5woUQXQC69NJLuydXgIsqpHF4kkP5eUqDfB7GRRx0OnrrROWaa67pngSRHcDTH4KLQ+RD&#10;p/LzFIjs48JWtY+nTWQLT5px0YgLgGwrKtfL58k0lcUTYdjH0zZ6YsXjZStPJmm/ZZPb7GVhE/tH&#10;Hnlkpxe8/u5X4fHa54kYpXP7Lrjggu5pHZ7M4akcoC8orYcL1RnkN7eDJxxVF+F14kKe6u9PmAqe&#10;eJJ+6fL8nkfhXuehuvLEE7o8v+dTuJfF04ZKQ1+hn9EneSoKWrpadQLZ5fp9n3GHDp4GU1/0feVX&#10;PaDV14bqp3z41Ouki9zS5TplE6hd3CZHdfH2833lc/0t+93mVn63ydMq3sMcvdGJJxqZlyrEqSyB&#10;v9SX9OTc5Zdf3v0BATxprX3mQvqH61ceYN7BNuYs6l1BD+W5Hfvtt1/XnqD8+Es+UxjQjmoX7Xu8&#10;7+ND+rDbR1myW2XIJmjVhXlb8wNPL+o4gi/Ur4TXS/tus+tXuR7vtujPAManysQetZXK1xO74LoE&#10;T4QqnrqoXVR/CXj51B//8YeC2od5gf4K+BFd1Ef53T5sob7oVJsoDKiXylMe/wNE/nObZZPj9qNb&#10;9fdwoTKBP7SoA+WozioTVC7+ZV4C7KMOIFvcPq+L6t2yAyibul588cWjN77xjTho44NQCKuH7z3j&#10;Gc/Y5qijjhr98z//8+jss8+ejKOwMNYf97jHjR796EdP5j+HeaPOay3wacuvzC/MQczN9ZMWQPiV&#10;V17ZpWFtXmF+560UjnQCtrH+dagH50zzQP007wrqoeMS8yDrNIe5kzm2ovm9FY/NOr638PhWfg+j&#10;zqwhKqz/dIwS/ObJflGPwfif8xCoacF1tuziGMuxBzgWcS7l0BacpwzhvhbUj+MhoJ81m+O+atXZ&#10;27Tl91abA2WxdsGeWg9QWeTXWsPBt7xFBz+12mdWHyAf5wcOebwv1/bzPCrfwb+yFbtZMzjUmU9y&#10;OdRfY5Xyq/9BcwVrCmxw8JPWIlBtxiaNWdJy7uCgj3P2CmVRB8CuOl94X6p+q7R8Ual213qJms7x&#10;uuDrOr6wmXWwqPqps9Z4lM+a16EeXP+oUH/WkVW/kC73qUM860fiWmMBptW7ZSu2cB4IxHN9w3Fb&#10;W/ndF+z7dbOKpxXor22Onw477LBun7ryligHOw4//PBuH521r9dyNBcKytRYQhdtUnn729/OdT3+&#10;i9/kuvamq/MQQgghhBBCCCGEEEIIIYSw4uBPoic84Qmj3/7t3x494AEPmNzMsF7hj1puQDn99NO7&#10;m1FaN6KEEEIIYeuQm1FCCCGEEEIIISw7PFnB0xM8lYHwWyI8jCd/eBLDn8Ygv0R6XJfH81t4mIvg&#10;qRGe5hii5kNq+V424voU5vkdpfU8vt/KA0PhQyg94rZKh4c5s/xDevxAW/EUT32Shz8A+FOk1k+i&#10;Mr0uKtPzgOynPJ7eQdx+bxOJ8LAaXusMNV3VL2S/iyP9Hu5pa10QnppU/yeNwoV+D4nrb8VXvwrF&#10;O7IREa7LRXWh/XhCDvGyWnlcyE/d2Rc1DVAGcwSifuLleP1dqi7pEx7u+VR/16E4R2GuBxEe30J1&#10;kB+ryK8wrSzCZTPIP0pT+5dwPRKVI5Fe4moelYPwRKHa3+MdwqpOCeHU2W0FfIAAaRx0qF8oTroQ&#10;1y88zO2XrYQrfwvCq0+A362+XHW1fIKo3uhplS9d8lEtC6SrJbNAd61TC+JlX93Xb/nHUfg8+iUO&#10;+am7l9XC83sa9smLhLAWUB/nyeSf+ZmfGb3kJS8Z/eIv/uLoIQ95yOjoo4/unrJfqzdksMbkjQk8&#10;4f3whz989OxnP3v0hje8YfSUpzxl8qYGzRlVNDfhO81VVaAeHyTo5a1wQ8I8zttPEN46UaV10xC2&#10;yD72OZ66cAyUbZRfbQLl59igtbmEMJVPn9AxREK+Cnbo+Eq8jsUublONwy7XT5ohoawWrCl4s4IL&#10;dRBuo9tKHRF8VyGP/EJ61cFFdmNbbQutyZyqs1W/afnVhqLagw5vb/S5gNvoZcmmIfAXOuiXVdBB&#10;fnxR27e2cUuwfSifpOahrt5Xsc+FNLyFBOFtMEN1diGPl9nyr7fVNIh3exHs8rrV8pkT1FYu4LZX&#10;vdjm9ar5sdfTtvD08+K+qXWhLLdJ63UJfU1+xh/uW8m0/PhyWl8kDflaojqqLaqQF/tn0cpLfXgj&#10;jwv9T3MNoraQ4D/Zho4aT13l55afCFe/R1r5NVZc1Fa0RY1jDpV+7xsu7lNvG/lP7YdUPyHT2Him&#10;C2Htks/0hBBCCGGlk8/0hLVC95meV7ziFd2rjzmpBf/kCifDnNTzulSdtH7uc5/rTnCB77tz4YET&#10;acFrTpVfn/HxMH1aB5TPPwNEesoEXjVMPk7ihe9zIZt82Kn8/hkhXsPKCbjj+bGF8jwd9am2uE2+&#10;r8/z8OpVtuDxYtZnejzekd/59AcXT8D1Kw8XHeRf1yO7/DNAfPIHf0HrMzien6d5iXOfeFmK9/p7&#10;XWgf4tVfgD4hXyu/l+n6+fQHcd6+bov2Z/kf6NekoUyVzwUq5eOVvIS7LVdfffXEdv5I4Q+Lr371&#10;q5NXbPPKY/lSuH2O10t4Wn1+hj+r1NaUR31Atroe35cu1+l14bXj1AV9imfc1X7VsgmU3z/t4/qV&#10;j1feYxe4r12vaIW5Tq+ffMFrltUmpFU8dUFfKw/o8zqHHnpoN65AdQbmQPS1bALCENqfP7HAP9Nz&#10;n/vcp7OBMlVn/KR90jHW8Lds8k/2MJdwMZKxKv+hU6+KZg6l3rLDw8D1Msbolx5P2fILfYnfsgn4&#10;Hr1eV660nh+fqa9gKza6LZStfdni9WcsyVfykef3tPqDyOvkKK1/GsfRZ3r800H4WmOVtla9hNuv&#10;urp9zDH6k+iyyy7rdNCXaHPAV4pXPve51482pzz8of5OvPzLvIzdnp+xJPtliz6nA14nlS8/Anml&#10;X3X18eP187KE68I/1EF2Asc1jSvamjHiYY7XW8hmwE58xbH8rW99KwkXDA9h9fG9pz/96dscf/zx&#10;/c+Fvq55nzFe5yKP9/0WjEmNS+E6GevMtw5jtn7GAx3kGwIbNNe1bPZyWGuxDnCYB5gvgWMu6R30&#10;ka+i+jNfaK5xVG5LJzAvf/3rX++OE9Um4LjAeQx5W58w8XoJt4W5Sn4R+EfHulY8c6k+bYEejlMO&#10;8+/97ne/bh+/UIeKjiXC0xFXPzFRbaqfa/D8HBNqX+C3jrWuy8FP+qSEcF1DdRH4mro7+Eqf1oBa&#10;b9pdYezX4xb9p7Yraxf1BeJbxyinluk6GTc6boqWHU7LJpBd5Gc9UKEs0mBP/RwOYAdrIvxYPyED&#10;tAPH+WlojSCwlTEC9Pv6GR+3hfg6r2CvPj2CT4499thuX7R0gnze6ov4Z1qbuf/wWZ1XiNdal/Lr&#10;+GuVCfhCfiW+2o3f9Rmclo5qS+1X5MFfMFTH2j7koQ7Qssltpvza/pSj+cnLF8RrLkF//WQO+rk+&#10;UcGmiy66aDBeDNWzVVZF/qvzM5Cf9aND+6j/tfoFaP7BF6yph2j5ysPYr/rxBZ/rc7DDP6NTPx2E&#10;HrUv+7VPgeqPLsZ/xY8FLV/99V//NZ/EzGd6QgghhBBCCCGEEEIIIYQQQgghhBDCliU3o4QQQggh&#10;hBBCWHZ42oInKiT8FuwrnicyEJ7ecDyN8td8HuYQx1Mf0o20GMovCFf5KhNRHo9z+E35Q/EtpNPF&#10;cV3ItPStuJq3ppuFt4/y8EQO4bXtFFbDhezweN93u1zcft9WIbzqcRRWy/T8VRwPVx6H3+orLX2t&#10;cgmTKFxSf6tMRHi8i9KxLzy+BXbztCmivLPy1L5Q88gfiIeLVpjDeHKbhPKoni1x3YijNA6/q62E&#10;YYPGtcKpt56kky4vQ2Gex+NbeF9wf8omB70Kl39cv8rjyUeeIEXQqXDBvuykThKV7yhv1aE8+IPy&#10;EM8v/Y7HY7ueAGyVj++JR4fKbtlHfKutVL6L2690VYR+8yQkdUQoX+FqB89DGa1w5fF49PG0PjoV&#10;5vAbH7GtdXDxOES6lBb98i8oH77lqUv8Jqp/SUc8T0sj1RaVIfH8Hi5xPLylC6l4WlHzuMgXIaxF&#10;fKzPoo4NjaMhIY1gX3OARMcfF83Dmos1b/r8qfzYzW8XkC7K1DFM4m93adnkc5lDWuY7ytRcWAWI&#10;98/vSJgnyY8e3vBQRU/lU4ch3dVW/EN9EI4xvN3EBR+43yjfBR2CNLylwYWn171dsL2KtzdCmMrE&#10;JvUvCfE61hNf66R2mybyCWVgYxXauZaLqF+xX8E/spv92n68gQV7Jd42CMhX6EeHC7TaR76g3Ap1&#10;le3sV53ItDpVal6gXlVoB9VL5btgi2weiieO/LXOCPor5JGA+1qiutLP5DcJ8a5faSXo5S0lCONF&#10;bSWp6SWqE2VW/yGetsaB9+sWbnPNj/+qDxDiePMLQt9szXFut/Y9TOAX2SBhbhCU1aKl033Wstt9&#10;rf4lIR4dkpqXNG6f5j0JfaDVl0kvv7h+CfWXv31ulGCv98tpqK1dqKv6nYt8hQ3VF4j7SuVLyCP9&#10;pGkh/bSF9w2J2yg97k/3EVJtaNnsPqvtV+e3Wj6C3iHavTCEtUc+0xNCCCGElU4+0xPWCmeNT44f&#10;/vKXv7y7uKITUk6kBSezXCzgJFoXR/hMhdLwylEuRnDBV/l9n1cRc7LMhQmhT/cAr2HlhJvX/CqM&#10;i8PkAdnl+R3pl51w/vnnT+w77LDDOvtadfL9gw8+uEsHvKZVtije8zj6TI/XuVWWf7qGuuoCgcI8&#10;3vPrkzb77bffxD4uWMg/SsuFCJXv8PphLopgH3YCr8xFB7jdwnWpLH3CBlrxvPpX+vkcii7UyJee&#10;xz/To0/SeLzXX5/J4U8DtYnHcwGccC+/5R8gDb7Ye++9J76k/QgDhXseXnms37QBunmlLhdwAL9I&#10;l9paW3BdwsPcVpW17777duMNPF4+cl/p0zkgWzyPo7SMGfnS07rdQp8GgpZ9jnR95StfmbzemHFF&#10;G4H0D9W/Fe/7iucisNqMfaVhXHGx0cN4/TRlgPLxZ4/6n/oP6DM5HoZtsk/7/pkexhftAbz+mX7q&#10;ePnMZWorwVjU69qly8vU53YAn1Iv6qD2dzxc+VSnSksHtstWLiaThrxqf+Zl9XXamPr4p30cXsVP&#10;XsaM6oct8hXl4GN+Sz/lq64qn/LUFq19/0yP+0263H5HttBf1Beq/4hz3H6ldZu8LOYafns8fpB/&#10;VX//tI7bovwe5vXD/3y64MQTT+w+mwX4TP1e9pGGcOBV7WoL2eV15hir/PiONI6nxS7i0S//M/7U&#10;Fziuc2zxz/SgW/nlK9fp9dM+x5L/9b/+F0ZtbEwIq4fvPeMZz9iGsSro9xr3HNM0Rwj6vuaKVjxj&#10;R3ON7wvPQzmMRYew+gkC18MxsH4uwPMw9v3V/+DlMGfV4wL2aC3APNr6xIXiHeYKjif4o35aBlRX&#10;0vA5ngrzGmsf1qL3ute9+tBNadUJVL6DnaxtgPlPn1kQHk9d62dAQPM65dZ6MVfK18yP9JdZ4Acd&#10;P0mveV94OdSJ49kQs8rE9pavWuXSpyhvCNpOn8ZgXfXlL3+52xcca4444oj+16bQ71iLAH2kfhKE&#10;sv0zP0CZWqu17CNMx3rqynrA8Xq634WHteLR3fpkFOOe46WX72A3x9RZPsUn9PkK+rUGEN7W1FWf&#10;3BHEab1L/rrG9bJa/cbr37Kbvq72E56nVSZ6tO6QTxxsYA0F6NIaRBCv+acVDxqfDnMJnykGxvgp&#10;p2x8GdDbreULD6PenN861EXrOahr0JZO90WrLsS7L+onw1wn8XXexk6uTwD26VNrgng+W1mh3RiL&#10;6CdNRWVhXx2f4Ha12gII9/o7lM/5h4NOv5ZUjzfE1+OiQ1maN1u+JF6fFqL81id56rEEPZpLW75y&#10;P0C1GZ3+aZ7WvCzQVdcC8O53v5tjWD7TE0IIIYQQQgghhBBCCCGEEEIIIYQQtiy5GSWEEEIIIYQQ&#10;QgghhBBCCCGEEEIIISwbuRklhBBCCCGEEEIIIYQQQgghhBBCCCEsG7kZJYQQQgghhBDCssN3ZPnu&#10;rITfklYY38LlO7eI8vOdW4nDt25b3wsWih8qX2VoCx7fEul0va10CGmRofKXQiu/7EFa8bV+botv&#10;kaWg9pII32+hcmfh9rnOls2knSYtPB59ajfBt6zplwjMqwuRjUrvcY7Cqs9qWv1uCVCW90+Pq9S8&#10;FXTwzXbEdbXy1bYfQr6dNi6midpB84RwPa7XhbghpN9RmIdXnaqL6u9hXkf/3SoLCPP60e8kqm/V&#10;VfWD8oPKoi35nr7sRAh3HcgQ0ul6HcpWv1Oc5/GyFO+2IIJvtW+77bbdVvX3eE+PLoQySI94nJcp&#10;wVb1aYmjfGyFwhSOyA6EcNUfe7EflMfht9pL8R4GrhsBlSvkG0TtAm6rS80/xA477DDaeeedO71D&#10;eQir7et1Uj4XwX61qQpx0lfFcT3aF1VnS0JYC6jvS+bt456uJS0I11yHcFxxYW6tY5Y5bPvtt++E&#10;Ofrb3/72RoIezSWkbdVHaD50SHPnnXd2QvmaNyVQbULQu912203m6wppvvnNb3Z6a14Ee3fdddfR&#10;Tjvt1IzHLuZRkH0upNlxxx03EuyRX4iX3yTou/322zv51re+NfGbxI+b/G61zzTwV9WpOgDxOtZK&#10;vBz0e/9AqIdT9VeR/6qg24UwtTH5Wna5r2krF45zTrWb/iG/0y7eJxGoZeIrT9OyWWndPglpHNXP&#10;6ymwr+anDYao5VeBOr4l5CMOWQzeF9Hhgn9UL6A/uzAGBGmka0hntRn9jO0qnr/lP4/XWJTgQ9mM&#10;qF0llKv88mnFbZbg1913372T3XbbbRO9pHG8j0lUb9LKBheB3a38bg9CmFPjEXyEoL/qo07uK+ZS&#10;F/ytNsFXrbbwdnNRPVW+C2VpLqo2SeYBPYz7KirfBVscyndxW0h7yy23bCS33XbbZBziy+orxoMf&#10;B2r56FV+16MyNXaruN+qzehV30GfdEmoh/fRlv5pbHokD2FtctZYThzLhu5XCCGEEMLK48x+e0q/&#10;DWG1ctb4hPnhL3nJS0Y33HBDd+I6BBdyORGGyy67bHJSf8ABB3Qnwddee+0kPyfhXCAALlaAh+2x&#10;xx5dHjj//PO7k+mDDz64O5GGDRs2TMoiPyfLd9xxx+SkmfRCdqFP+r/4xS92J+lw7LHHdhcmHE8r&#10;XYcffnh38QLcPvJW/c6NN97Y1dvt42KY9pX/a1/72sSmww47bBOb8J98euutt058uffee3d+2Wef&#10;fSb+4QKt7JP9XqZz3XXXTS5GCNelfO7Tlq799ttv4p9W/VQO4BPtt/zGRTzZv9dee3V6p9mPbfSf&#10;2ieAtqIus+wH/IpdygPSDwceeGBXjuenXdUWXIDEVs9D/6t9xXG75AvZAbSlbFH4vvvu29kB7j/p&#10;cvsYP1wAg0MOOaT7k9rt8Pw333xzp8PjW2m5qKY6e1kt+xzpYn7QuKd9CQfZ7z4ZskV4WuH2USf1&#10;beYi6s9cprG2yy67TPqt6uc6iZf/lc/zsCWfc/nll098Tl9XWYceemj3xwkXLFXGnnvuOfGV9DO/&#10;ySf0RcVfeOGFXX/bf//9uz+8wMvnjy30tmwCfCf/KQ0XUOUf/KZ+h37qPaSLdHUM4Vv56oorruj0&#10;MS8wBgCfSL98wFhX/VwnfqANqZPswxeUAfiVvoc/5Sv2sddROnD90uU+wRdqK3RSby/ffaF4z3/9&#10;9ddP2p06expwXfIF47s1VqSXMSWbpBPoB+jyMEf63b/4W/Vn/PFbW/C6SG+rTUBpPY+npUz8dfXV&#10;V3f1BvoC9QXan3ZhLKlNXb9olen7jLV3vOMdVGDjhg9h9fC9pzzlKdscf/zx/c+7/qQE+nkd460w&#10;x/O30NgHxiHzjMNY1lwlGKusIYC8N910U7cvmPs1vjmO1uOG20Ra9Dmu03WJlk3Q0uVwHOJ4RD2r&#10;zcBcx5ob3ZqrHPzMOoX8HE8q2Hnve9+7/7UA8+8111zT7ZOf47xDORdddFG3z/zH2sTBfz5vV7s8&#10;vkUrnrkZH0IrnvpzDATS4TeHPqcbP2aV72U51IW536GfcJwCyqA9HPoFa0agTNbhDuXouNvST//g&#10;eA9DdlXopzruDunkPAnwG8d+x+vEfu3LTis/UEZFdnn5FeKwudXXaTf6Gz6oYx5a7ao805Ct1IVj&#10;vkObyhdQ12huC/Wr/Q7/qf1aUCbj26EMxjSgv/rCbSK+tm+1udKyE8jHXAGkYZ3muH9bOmpY7QPk&#10;5/wAWn2ZMK13HekZ6v9q31Y8ZWrc068uvvjibl/QPkcccUS3P+TrOv+BbEU/584VfMF8NFQnUL2q&#10;nwTh6G8dH1rtA+6rVrzAF1/4whf6XwuQ98EPfnC3T/xXv/rVbl/gKx3nh+pV5wrSoUv7rfbT+SB1&#10;4jyyovq3yqz1bPnyH//xH0dXXnkl/8Vvcl17YUUeQgghhBBCCCGEEEIIIYQQQgghhBDCMpCbUUII&#10;IYQQQgghhBBCCCGEEEIIIYQQwrKRm1FCCCGEEEIIIYQQQgghhBBCCCGEEMKykZtRQgghhBBCCCGE&#10;EEIIIYQQQgghhBDCspGbUUIIIYQQQgghLDv/+Z//Ofrud787EX5/73vf20gIk3z/+9/vc44m8bff&#10;fvvo1ltv7YTfgrSeHhSGbLPNNl2Y65dOxNNKHIV5Hmdz40FpWjIPpMOv3/nOdzqpOhDHw90uiccL&#10;+bGicLaSVv4hKE9t3srj4a14tanD7//4j//opJUfEbLZIb76wtP4vuKRFtUWkG7EIb4Vtlhx/fKP&#10;fCTbW/lacs973nO07bbbdqJ8rh9R2haKc6Gvfvvb3+7E7UPw05D+ljikVX7pcz0uLV2SobZu8c1v&#10;fnN0yy23dELZgA6vU7Wl4mUDZUp+4Ad+YLIv0FF1ul5P62y33Xaj7bffvtMpaIs777yzE/luKH8N&#10;l73TqHZXWx1PO2SDoA6I+9pRfrYS0qp8+jW+AOqNeH1adnr+Vjw6fA4G7JJ+0hOOKNx1qR6qS/UB&#10;4TqGEnePe9xjo7ZsofJaAl6Gx7X86/EKI38rrerq1PoQ7/X29IrDR6qz/Fh96UK4RL+rTZ6O/RBW&#10;O/TlOj5mUceCi+KG4hlPGpf8Zmy7sF7YaaedNhLCND8iHDtdCBOU6/WpdWL/W9/61kZCGuZ1hLnR&#10;64CA5qoqgE4dC11Yp6Abap0Qjquk8/Jd0K+67brrrpvIDjvsMFkP+bpI6y7qIh9IqA/5kOpXhHbR&#10;PulrfdEpaK9p8UOo/V1kH75Eh4t8ISFNFVHbTgLyi4vKoC61X2CX+0rHAxeVTxluo0RUe6aJdLNf&#10;+wQisLlCmOpE+e4jBL3e1rVsRG3hQt5avkM+zrXxm8p3kX/poy2Ir3YgohWHTXfccUcnjKPatgh6&#10;5ac6b5BHkKaVv0K53j7qHxLWhu7f2h+Qlk9dvI4tWjoR+QI/t3C7WqiPUG7VTRu6XS2ZRSuPS4Uw&#10;Xbuhb7V8pTrhz9rnEPm6ivqF8rvgH8kQQzaD+hu09FN+C09ToSz1O9qoHgt22WWXjfr1jjvuuImo&#10;fZGWrzweUR2H6ur+c59K6Dfuc9nv4v2rJegZYjgmhLXFWWM5cSwbul8hhBBCCCuPM/vtKf02hNXK&#10;Wdttt93DX/CCF4wuu+yy7qQVuIDLiavDxR+dsN54443dSTTsscce3cnsJz7xickFsAc+8IGTPxK5&#10;aMMJtuvcbbfdJvsq18P22WefTifoQpb0VNwucf75508uRBx22GHdxS79BrcFm9F78MEHTy6K7b//&#10;/t0FGNCJ+tAJu26+cfukE5Tv05/+9OTi1YknnthdtHDwqfzf8i8+kU0Kc7x+vn/TTTd1ej2MiyrK&#10;r3CPd/vxP/sHHXRQd1EfPK3qd911103s549/2S9dXqYjvS2fgez3MHyusvbee++u3TzedbXqgi3y&#10;5YUXXtilgXvd615d37jtttsm+v1CGXGU4+XT/9SXqIf2RctX1Enh0uls2LBh0he9XsrjdWrZ4nnc&#10;JtXLwzyt9q+88sqJTzztDTfc0PmDsaL+2yqLMa1xu++++07mArdVkAcd2q/2u/+Eh918882TNmKM&#10;cKHaw2hfLhzC8ccfP9p9992737KDeqgvKN+ee+45sRl7VH/tX3vttRP/MFZ1UZN5A30eL5tA5dK+&#10;1BWY97TPhWDq5mV6XfAL4Z7H8XxCOqFVb2xT/ZmfFK8x5XjaK664otPH+FNf8Pz4RHOA8PyKd5u8&#10;Lygt/pUvvaxWfq8rcyQ6vMyLL764GwNwwAEHdBeW6evM3cC8oHYXbtM111zTlQf065133rnbF66L&#10;fkbZ7kfs1LhVWzEXqH7MBWpX+dJtcp+22tphrJGevJpLFAb0QflSuH3a9zCvi8rHp/RRwKfoBdmK&#10;j/EDMCeofZQff6l/u60Cn/7DP/wDmTb9xyqE1cH3nvjEJ25z73vfu/+50P/9GFPnc45/GmuMI437&#10;Fq145hTGO7guQdkc5xzPwzx5ySWXdPuCOfV+97tft884rn/GUgZzGDD+WQc6XmbL5pYfQPYzf7DO&#10;rGA38yjzDHNQRfkon3m7orowVx1zzDF96F2Q//rrr+9/LcA8pbmO+UvzvnCft3xBvI5LbDleDEFa&#10;9RWhuXkI6sTx0PE2w9f1+EWY2g/dtX3dDtpOxxKnZavrRefll1/e7QvafL/99uv2W+UOlSVc/6y0&#10;gnJ0LMdmHaOE66R9W+3Peg9aZbr+VvyQnfQF1oxevoNvOL/FZ5zbVhgLl156adf3GK/zQFnqC61+&#10;hZ2s94B6s/4fgrR13sAW6gTz9mX8I/9hH2teh76sNmnF1/x1rqv+11icBX1BviBP9QX1YC4C6lrH&#10;mMe7X1q0/DI07mU/8VpPOt6/a13xw7//+793+8QdffTR3b5wnUO+lK8d6s8cORRPOMeblp+cafHY&#10;O6QfmNMd0nJ+Jmo8ddVcLvsdfH/RRRd1+/jiyCOP7PaHYP3uoJ++69Q2re1DvB8/6lzlNlddwutZ&#10;88Pb3/525g3+i9/kuvbwWUYIIYQQQgghhLBEOIHlIhcn9Agn7ITpxBYhrCXEcXLNH1tcMPCLWggn&#10;9IijOIQTeuLRwYUeBL2eBnFqHOI2eXmKQ7+k5vV0SI2rePy8wkU8yZAOwb5sGZJWPuFxkuoTiWiF&#10;gdp3CM/Xsk0+d9SnkJp3qG4epj7ldXLUpxDSqyzCFSeqDtIP2eLhHl/xPC6t/Ijsc1r5hYepTojC&#10;XLenFR7WEi5OcvER4beQ77C1NVZVpnwv3yqefPSFmkd9hHjFOUrbkqGyBBf0uSCIcPFXccrDb9k9&#10;1A6Kl27yyeeO62hJy079BtepeC5Mat5AB21COUMon9BvhPqjTxc7PQ5R+W6HQxr3hcKGpGWn4gQ2&#10;SQif5ivPRxr6Hyit6wLSyFbE6ybdpHWfqH7Sp3SgfApzP4Dr9zJUvqcVrp94le94fonbIJ/JHsTx&#10;fNLvYaLGA/vT9LfqC9Kl9PpddbGvuURxHo+EsNpRX15Mn2YM1DEkUZxEx1AJaTQumcd8/YkQznHe&#10;hXGnPKThD14XjqUqD/2MdxfCOI9AGM/8Ye7CHCv7FwPloa/aK8Fu1Yk/5aqQhrLxg+x3IR9/1vEn&#10;OTeeVMGf7jtkMXUhjeY4CTbruIO0UFsgLbsrXg42V1yfjm0uhDueXnlEzSupOgC7dG6Jba1+4X23&#10;Cr4SrTIRtQWyWMjvbYFQD7U/NtM3XOgDWiMTP6t9qr3yZxXKJh40llwoi3NtbGC/isZwS7eE+CoC&#10;/6leEtrA26vieUhbfYU43laS6jvC3N5aT8pxf07Lj+AXF9J4/hqvvleFfPIDfWCWXe5HhDTezyrY&#10;7XbIPy4t3IYKdji1T2EXfQrhRoVaZ+zwtqjzL2V6nV2ko5aJMLZEq55I7Z8O8ZSN/lbZiOYdCeWq&#10;Lvi/loeoTET2S/CF2o72b+VX2eT3Pom00iNOLRMR6J0WD24/Ql0F+Wv7Idg2xMa9J4S1S96MEkII&#10;IYSVTt6MEtYK3ZtRfuM3fqN7swknpXDcccd1J9qgCwZciObEFvzNHQr3CwueVnBCzIkwtHRx0Vgn&#10;5UcdddQm5bt+P/nmQpdO0MVVV13VXTQAnjyibNevMFA+wnRxiLd1qHwuOumEXvZ7WTzZU+3n4o72&#10;lY8nyHWhiCfqpF/420SuvvrqSRmtN6PwhgDtS7/b5OXzFJYuJsl+1cnxPK6LJ0r5fZ/73GfyRI3H&#10;C6UD+QRU/iGHHDK5KOnxRxxxRKeXC0UKc/s8rfALbtxkgC+8fo7bRfnodf08xad+L1soU/3H66r8&#10;Hq/yQXo9T8tX+EThXADEdmBcsO9hrXq5r2aV5bqUz3W29r/0pS9Nnqrl6Ut0AG9AoAzX6fVXfq+f&#10;x/NmCXzt+R3CSevx3i+F15N4+YI/lBhXPNWtNLSJdMm+lp+AN79gH+OftgDaWeWjGx3+Bg7mGs1N&#10;jFX6CONXYTzxK//RN9T/ZBNjWeNKFwW5YKr+pTzAE6/MM4cffnjn12nIVn9zi8JAZVG22sfLEl5/&#10;j2dcUUe9gQTcbrWL19Xzu15B/1R+vQXF3zaCL9UuemOK66dNqk5ujiQNyGaQ3bSl5hP5BPjzVfOV&#10;4Elc6gj4n3jKVp3o99Kv+FY9Qb5gLlH7uH+Et4/bp3B8I/u9fRXuYYxf2cfTrToOq0zi1K8V7vpJ&#10;L19KL31dc4V0gvL5G1gYl7QZ4Bt00CZqX8av+pL0M77e+973YtTGB8wQVg/f+8mf/MltePOa0HEO&#10;6OfaF8wbGnctmAc0F5BWc4jgOKdxz1bjUqC7vjmD8a45z/MLL7MF8wdzIFAex1FnVn7K1/ziYCtz&#10;BMcH1hAV8jD3MDe34plTWHO36gTYyjpnKD8+qW8w8PZhztS8KrwsbOfY7XBcmvZUPb5Qm1GWjjsC&#10;/WorQR/guAiteHzvx5raJ0DHmllwTMOuFlUHc77eRsC8zrHd8fpho44RgrrouADTbJxml0Ma+hNg&#10;k95yImhP3vAH9K/al2l7vZmj2gfYMbTOnAZ9hrUH7dTqi9SdvohuveXNURujp77BAob8I59SL47p&#10;Drr8LSv4y3Ff1LQwq028Xwp8qgdbyKt5xZnWDzz/PPqrL4dsnpWPeI072qi+UQf/+Nubah2wVf0S&#10;WnWsYe4fyq9v8wD1T2ziWoTjNlE+a1KHuUJvlGq1BfFDfY2xTJn1bUiArXvttVe3X8cPDNVFyNah&#10;dNiqt5gIbD300EO7fdlXkX+J19p0iPpmFWiFiaF+5WXWt2jBLJu8T7R8qXh8pmOE84EPfIBxnzej&#10;hBBCCCGEEEIIIYQQQgghhBBCCCGELUtuRgkhhBBCCCGEEEIIIYQQQgghhBBCCMtGbkYJIYQQQggh&#10;hBBCCCGEEEIIIYQQQgjLRm5GCSGEEEIIIYQQQgghhBBCCCGEEEIIy0ZuRgkhhBBCCCGEsOx873vf&#10;G+2www4T+f73v9+FIf/5n//ZyX/8x3805bvf/W4nP/ADPzARQIek/pZupIXHe75p4nmclv2kr5BP&#10;aV2XdHtZixHpqbTStkT5EdnXSud4nhoHhNU0VRSn9h1Kh0inRHkRsc022/R7G5evPN5GCpOQTnVH&#10;0CWRvirC8yrc093jHveYiOIcfstWidvi8dLpaTyeuuFLR3kQofTzSAvCVb6ndVs83m1A3Cfua34z&#10;vr/zne+M7rzzzk6ok3Qh/PY8Lb2gMNkjIX/LJqWlDO0rnajhSGtewi5RbSWvI32uExEehnj6KirH&#10;8+k3eFzNg3g9XG+rbKdVFmnU/hKPVx5EkIb2QRQuPd7+akPplBD/7W9/uxP2XbeoZXp+hzTod7yt&#10;FY8t9FcEHYonTmNRYd/61rdGt9xySyfY52Urr/ZBZajuSiPhN+GaQ1VnF/K3hDiVIWnheairylJ6&#10;L5+war9DWm8/4l1/ywavr+YHBH/fcccd3VY6Pb90s50mIaxVNBY1TyxGGDvaZ5z4OJT4WNccKCHf&#10;tttuu5Hc85737NIO4fZSJvOlCzp33HHHTrbbbruN5o6WVNCpucKFueub3/xmt9UawgWIp161ThL8&#10;Qf1knwvx2E9Z22+//SZCvOYjCfZrXmW/+h60RnK/SPCP66v58bH0k78Vr2OphLSeRvldj/C2lJDH&#10;bWqhOOqMvpao3hLKVltRTrWbdnMbaScX8qnf0kYV2SOpEC/9EtLpfJf2rTZTjsfXvo4tqhPSQu1A&#10;nd0+iXzpQrj84G3jQhrsu+mmmzaR22+/veuz9C/SVCGv7HJx/3q9JG5j1UkY5SG0l3RJqI/yqu4u&#10;hLfq6f1D+V2cmpc6uf5aX8Ttq/kRt9HF+3oV9wtp6TtVHB8Hqus0qEvNg/1qJ/zfqovXtc5F9Bet&#10;e2+77bZmftWJOrZ86fWWUBZjBRu9L7mtgP6WTkT+buknXLqY/6tQts/jEm/Llgz1sUrLbmwR5G/p&#10;b+H1qqBH7TfUP9RO2NDCfVZtHsojNj7zCmHtctZYThzLhu5XCCGEEMLK48x+e0q/DWG1ctZ22233&#10;8NNOO2107bXXTk6UOaHmxBb4Q4mTYU7iFXbjjTdO0ip8n332mZyI+wm16xKuiwt/wIUQnfwffPDB&#10;kwsV0qV04Pqly+Pdvp122qk72b711lsnYUcdddTkopB07brrrhP7KV/xXGAjv7bg5Uuv/ARcfNG+&#10;wL9cCIA999xzo4sWQP1l39VXX72JXXvvvffEJ/vvv//EvpZ/va6yq5UOFO42cxFJXHjhhd0FkAc+&#10;8IGjnXfeuQvz+iv/VVddNQnnoqjqKr0HHnhg50O4/vrrJ2mPOeaY7oIvbaY8u+22W6cX5BcvkzZX&#10;W6hdvH6+f8kll0wu4Oyxxx6dDz0eX6nc3XffvfMrPpP/uKilfS7ckdft32uvvSZtIbvoi7X9wXUJ&#10;t4W2rvb5vnA9Hi+bvHz6P2mgZZf7Urouu+yyyXjad999uzQgv9DWtCsceuihXRlDoFP6yUN+72ve&#10;rmrLDRs2TPpKTVvtr/kpD//4WJP98pv7zPfpK6Q54ogjRrvssksXxgVN6aKf0j4edvnll3e/gX6L&#10;DYxf+W+//fbr+g2gU31FMC7kP/op9jEW1GelE1SW1wl/yb/YJP+0bGH8qvybb755cmFa84rHyxbH&#10;6y0fe373u2xhzOE3uO666ya2yBcIbQCMddUbv2AP9su/rkvh1FO+cPhThvq5f1q+Up+Bc845p9ML&#10;J598cncccBj3ssXtFtIJ+hPL89DOakvZwlypseT2Sb+XU/Xjd8/v8crHmNV87vpli+u/4YYbNrGV&#10;+VFtwrhUX1Y++pHalH6pvnzuued28wRjiTlyCC+TPqH2lX7a433vex+DfOOBE8Lq4Xs/+ZM/uc29&#10;7nWv/ufCsYrxBIxbX3MBcy/hQxCv+Zkx3ZoDBcdIjTFBesarQzqNZY6JmheEhzG/sk5wGL+Mdxiq&#10;k2xGj+YS4eU7zGFXXnllNyfIZw51u+aaa7q5g7VxhXmStdVQvPJjz0EHHdSH3kWrLsy5zL3Qsotj&#10;4RVXXNHt09atOVDHTXyBfQ7lcTwE0rE2dfCTjlXC9ZCfudkhXvNzq0zaRnM9bV37lMfjk9qngHDq&#10;7tA/de7QiueYRTjgS851HHzN+RO04mfZ3fIFaVi7AvrpXw4+55wWhuJZj4Db76h96df8yV9RfIXw&#10;IZ3Uj37Mcfmss/jrbGPoh4973OO6MtU/Hdq9jnv8o77U8p/Tssvb13UJ4lmnQSt/q0zsZ+0kqq88&#10;Tyu/l0O87BOu3+0T5G35z8sizbR2ben1/NhQfUW8zyW13pTJOtqhHM7ThNZQwvPQ/gcccEC3L5hL&#10;zjxz4bIm4+uEE07o9oeo+vG11qAO5bIGpE5Da0B01ToLteGQfuXDj+eff34fehf45cgjj+x/LeC6&#10;hvSqfkPxapNp9YJZ+QXpOMYNwfzGOaHQuanTChNVf20/ePe7383xigllk+vaC2cMIYQQQgghhBDW&#10;Aw8by6vG8sFe2CcshBBCCCGEsHR+bixvHIvW2S8ay8b/YIUQQgghrDNyM0oIIYQQQgghrH14LIWL&#10;4p8cC49evbIX9gkjbvhxjBBCCCGEEEKLx42Fx6m5EeXisbDG/rOxPHIsF4yFm79DCCGEENYluRkl&#10;hBBCCCGEENY2XCD/+FhOHctTxvKcsZzdC/vPGgtx3xjL9HephhBCCCGEEARvPzljLHyv4hFjOX0s&#10;rLHfP5bHjuWdY/ndsZwzltz4HUIIIYR1R25GCSGEEEIIIYS1CzeX/O+x8AaUvxzL346l8uaxfGgs&#10;pPmHsSzLhXK+Scv3bwW/JXxvFiFe0mJWfhePF3zfV/o9XjKUvxXvonj0S1r5HM+n+CGZN51Der6F&#10;jLTyyw8Iv5WmlbbFrHh01PJdHL53j0BLp/J4mdgt5HPwNMLLdanp2Feco3QuDt/AVh1kFzpU/wr5&#10;3f+k4ZvUiHTzXXS+UY+4D1W+6/dwvs3N9/IJa6F0Q/qlq2VTRbrII1sUpt9VvByJQzviE755LQGl&#10;xW6EMuQ/wmUrv2tfIExIj+IQfrfsVLyjsobivaxZKL+X72ES1VO6ifcwhc+D9FNWq3353jsCSuvi&#10;dvF7GrLN83ke6fQw0sgXLbyutDO21jBJCy9TUv2ncHQoztML1cnFaeXZaaedum/QI8wb8zCkH2pY&#10;rYuQHfhL40pp0SGfs9+yW5BHItzn6Ne+0gzpU1jVqbrW9JXtt9++86f70XWRHz1un8IlIWwB+CzP&#10;6xZ2uxu8z13Y3YjnjuWmsTxgLH9BwObiYxuhv+t4yTyvfQnj3cdCFfBxo+OFi3SRXmsgCTZoLLfG&#10;NDorpGH9gqCf8e3CmNdchVR70K/xD15fCWukKuTVsUTrIhfsomzEfSzRGhAdLf3YusMOO3Rp3H4J&#10;5aveEmyVftqg2kQ+ykVIU6Eu2KM5+dvf/vZGQpmuv9pM+crveuRrypevXTy91xHBj55W/UJCGtWP&#10;8mt+hDb2MhDsUjx6+O1CGu+X6gsS8ni824TUflV9Sbm0rwvt4r5UW0mwSfm9LSTEU66khfKj39MO&#10;pQf5nTTVTwjx2MN2n3322UT22GOPic21TqqX9yOE9pT/VH4Vx9Mi4HWljCpe92n5XY/bXfMgrrPa&#10;S5j7Tf1Wgn/cPvVPl1aZiMoE14Gob0haqI7Y4TYiNQ92umCX60coU7ahA9+5kE/jB1+6nxHS7Lrr&#10;rhPxukqcatOQyFa3zwVbtXW/t0T+qSI/av6v0tKl9kNaNnl87VeIyqZunlbph8qStHwl3eTxforQ&#10;Pm5fFewQ6JcuF4GOag8yjY1bP4S1y1ljOXEsG7pfIYQQQggrjzP77Sn9NoTNhZtKPjOWo7pfC9sL&#10;F3Y3gben8FQncGMKT3IulbO23Xbbhz/zmc8c3XHHHZOTUi5QCe1zkUsnvVdeeeXkBJcTfk5wDzjg&#10;gEn8LbfcMtGleId0NczL3G233bqTbOBE3bfgaaXf42+88cZN7PMyvS7Cw7ioxwUU4CI7tnAhp9oE&#10;KouLIqqz74sbbrhhYpN0guy69dZbJ/G+L/bee++JTQcffHB3UQncLnHTTTd1FzVAtnj98Z/s04Ui&#10;Lni0UL846KCDurIq8sV111032edifbWfi1zyr9t36KGHdm2EHxVGW6iulI8u14kuxateXj/3ieeT&#10;fV5Xb0vaBT0edsUVV3QXhGDfffftdH/ta18bfetb3+rCDj/88O7iNig/7ae6uC3Kd9RRR4123HHH&#10;LsxRftUZWnXFf7LR4xXm+b18xXv/xA70AlvSXnbZZZMxRl+TreQn38033zzR5fnl67322mvSV9wW&#10;1c/tV51AYZ4fnbUve50c5dcWGMtqn9a49PIvv/zyrn3o69gKt91220TfLrvs0o07t4l+q/5BHPqY&#10;/9TH6Mv0b1B+58ADD5yURdnoveqqqyb+33///Sf+V1kqB/CDfEGcfM18Qb2vvvrqia6dd955Uv7t&#10;t9++kZ/AbZUtrp92r/MEbSFb8K/KJ4x82KD+6b5UvNeF+qED8Av2ehi/1S/wMfX18t1W5fMwt0W+&#10;Ikw+oc6yD1+o34jrr7++SwOy233eahfmAtKAl694jgvSueeee27SFxD1WeUB0lF3xpL84/FiKL/2&#10;PYz2VV+hH1CfofqpfK8fN/Gor6pe0gNeFvMCfcn1e7zy0X/f97730SgbD5wQFg83fH9hYbf7FM/R&#10;C7tN+EwPb0eBF4+Ft6csle895SlP2eb444/vfy6sQTTWGKN1XmUcaK5rQbzmauYszSGCMaVxxbzD&#10;cdBpleloTeUwZln7A+Of46TjOtnXvCCY+1ivQMtm5jHms4p8gT7mmwpxzJ2u38FP1B9/M4dXmLOo&#10;CzapTRzsZB5y8CnnPNCy29uv5Uts3X333bt98rN+dsjLehOwqZaPvlpX7Oe4PgTzKWsroH2q/7FZ&#10;xx/6Tm0/2pZjxDS8Xwp06RiFL3QMFF4udWCd4BDPsR9adqFTZRLHscchjvMMx9PhS845Ha8r+uta&#10;oFLrRH7va9Pq7Kh+XmeHdmP9ib46pkHlTouvfcn9N8u/UOtCm7mvqt2sP7Abqi7Apmuuuab/tQBl&#10;sPYFbKLOjuuEln/VpthXx73Ht/QPMatc8LAaT16N9ZavQHmG7Kp9ET2svQD9rblIcwm+aLW/21Ft&#10;ps4av74vWmECXUP1BOpSfSoU7vVz5EviNa850+wSrbrKFvY55jmUtd9++/W/pvuqRSu+lsm5TYVz&#10;R6HjRotZ5Q/xj//4jxzb+S9+k+vaG59RhBBCCCGEEEJYKzx/LLoRhRtMhm5EAV4lrqsNfLKHJz1D&#10;CCGEEEIIm/LWfgt/1W+H+Lt+C7xJ5ciF3RBCCCGEtU9uRgkhhBBCCCGEtQcXufUEJryn307DP+Hz&#10;yn4bQgghhBBCuAtu2uazO4KbvqfB53t4e4r4rX4bQgghhLDmyc0oIYQQQgghhLD2eHK/Fef122n4&#10;d+55owqf7gkhhBBCCCHcxTP7rfA19BCf67fw7LFs+i2AEEIIIYQ1SG5GCSGEEEIIIYS1x6/2W/GV&#10;fjuNesPK4/vtkuDbxA6/+YatvtcL2gLfIOa3hzl8t1aCLoR9oTAPd10eL6m09Ncwz+c2exrV02nF&#10;D+lXPPser3C+0cw3sYfye7ik5ddWuiFx/a1yZJuLxyNCfgPFuV7PL+Rnl5pWwu95/KO8iNPK42nd&#10;BpBOpVU4SNcQ0lPLkEinh0knwrfS+Ua2l+koL9985nv+CGFC+h0vz1GZylNFeWoY/dXF49EHLZ8h&#10;6iu1XLdPeZXHUZzncT1CcYqvuqp9yl/LrkI8Qlqvf00nfdIpUf19rkGm0dIrHYiHC9fp+8rj+Rx+&#10;y28tvCzZ5Pr5Pvq2227bCWW4ncg97nGPjX4T7zqJR4e+s+7lII7bIfhd7SdeYR6vfG4zSC/2yQ7l&#10;AWyudkuqjRX3lfLLL4jCJcQ77jsE6IPf+c53OvH07KuekpqXsNpGqp9slR0tW92PoHSIyvQ6OyoL&#10;XV62QLfmfeG2SL/Hh7BEePsgn7QUfpPJND7fb8Wj++2iob9rHCOtY+s0aaFjlOYuh/GmeY8x2NLZ&#10;EoFNd95550ZCWdLJ3On2S2QTujSXSBj/qj9jX2kl5K95EOqiOqr8KprnWWNVIY4y0T8Ujz2I7HOh&#10;7O22224jwS7lIV5znIvQPFjr5PXGBhfi5XdsaEG5LugRs8okfYU8rb7gkAZBV20DBNtbuA0V9Dmk&#10;cSF+mt3AmhkhvtW+ipegS3UBtaW3qYNvp0lLv/oKfqnIhy0RrXKA+uDLarPsrv3Hhb6kertIP+1e&#10;7UG8X1QB6SHtNEjvYwvB5h133HEjod1kE/HVv+QTlNvC08o+F6fWCWnlcZ/QBq1416E6uDieVkJ9&#10;JZVqg+zw8VHHJOL9oxXvePkIet33rTq16oHIL0OojJZORHgfl2BXrX8Vle8i2G/Z7H0T3S6MLbev&#10;ZZf7bVr8kFSw09u6gs1uU0tnrWOVaQy3Xghri7PGcuJYNnS/1g7PG8ttC7sb8Tf9NgSRvhKm8RNj&#10;OWQs3+x+3cUHx3L1wm5Yx+w/ll8Yy1Xdr7ugb9BHwvJxZr89pd+GsFROGMsXFnYnzHPuxxOa1y/s&#10;dtw0lj0XdhfFZ8Yntw980IMe1P9cgJPoDRsWluNcFOJkeI899picCF977bXdSa9zwAEHTOJvvPHG&#10;STxh5JceQL9QuIcpDyjcw+64447JCbSHC7dPdnv5Lf0HHXTQ5KLMbrvt1qUBLiZyEWDXXXedhHFB&#10;RuVfd9113cm+c/vtt0/ildbzSKfv33rrrRObPa3sc/8ffPDBE1tdl3CbuPgBXERRnW+55ZZJWa38&#10;Lf9QPjrA20q20ibS6fHCw775zW9O0u61115dXbzO7n8uoBJ+0003Teq03377dXYP4fZ7/fAxOoba&#10;wn0krrjiismFzwMPPLDrR+ecc07XxnD44Yd3N5jA7rvv3um4/vrrJ/XdZZddJn5TuS2fg+y++OKL&#10;u3rDfe9739HOO+/c7Uvn+eefP7r00ku7i7ZuM/Yhqie02tL97/YJL/+YY46ZlC9uu+22pn6BXWq/&#10;m2++eVIucwS+uvLKKztfgKeVf9wmt1V4XxrypUCXxops9fZ3+2+44Yaurb18fruv0EX9ZYPHE4c+&#10;xpfGHb5T+cqPvbJ57733nvQf+hR6tQXPz81J+F3lVFyv0jAXq/96fAvsqPX2MMqW32Rjyz5QWZ7H&#10;7ZYPaT+F4TfZil/oG5QjX5JO9pMXva7f6yf7mLfcv94ulI3N8rXnd7uE26e6ePu3/Oc6v/KVr3Rj&#10;U2mAdPvvv39X13333Xcy1mQrxzLGAOy5556jnXbaqduXXuZd1YljFPMTKJzfap8Wbr+j/G6/o7KY&#10;J+Q/+rd8TfsyzrAXX4KXdfXVV3d1dPu8LZXvmmuuGb3//e+ngOFKhDCd08bypoXdDj7R89iF3anw&#10;xsEzFnY73jkWPvezWL5//PHHd8c/59hjj+36PmOijkHGnMaN7wvGisZ9C/QyHoHjW53LWvk9HeOa&#10;NZfDvOU6fR4D5gHmUyCOOcKhPMY8tMpv1ROYNzRvqnxHZTH3MJdWqAtrMuaaffbZpw+9C+zQfMe2&#10;0iqXumqNNGS3aOWn/vIVvtS8Lagzx26BjsWATTpWCPoYeqFVJqgcHVsd6qz2o5/U9gWvlzNNr9vi&#10;NgrCtF4krY4xgnZjnQm0A+cHDnZzPHK8/2KTjmGi2qm0rLuvuuqqjWwgHecxOmcG0quvtcrHf5zn&#10;VNCl473KdFR/94mjeMqs4xfc18J9PqvfQLVrVrz7km31BXMV57QO6RjzQPtyHuZQho/1WqaXQ521&#10;rhLuh5ZNrTzzUH1RIV71arVFa3w4tA/rQAed6jOtePSpL1Cm91OgTPUl1yXIzzUFaPllyGYvq9WX&#10;Z9UV6MtuX2Va/FBdVSZz/XnnnbdRfyceHzCe8SXn00NMswtmxQu3qQX1wB7RGl8qh/3WMcznqxb/&#10;9E//xLzGf/GbXNfedPUfQlhN/NlY/kdDQqikr4RpnD6WvxhL7R/3HksIXFh79Vhq/3jxWEIIK5MH&#10;91sx6zv24oZ+K/YYCze2LJa9OQn+1Kc+tZHUCz8hhJXD5z//+dGZZ545+sAHPjB63/veN/q///f/&#10;dvLVr361TxFCWGl84hOfGH3sYx8bffjDH54I45ibXEIIW4xH9FvxsX47i4V/De/iMf120XzpS1/a&#10;aNwjrT/tQwgrl7PPPrsbu1pzI2eccUZ3g3UIYfVwySWXjD7zmc+MPv7xj0+E9TgPY4S7yM0oIYQQ&#10;QgghhLC2OLTfLgcH9dvNhidDeBoJYZ+nLYaEJ7AQT8e+RPHc9KIw9iX8dn2Ix7v+ofwSz698rlfC&#10;UyQ81YjwNgSe+vEyXD8+IL2X4/HS5WGelicJeeqq1mGauK2t+CGZlU/2yTfIkN0S6RtKR/34M9Xr&#10;17JD6RB8zpOqCL7jSTLX2yrLw1yvh0uwpdV/FU+Z/BGE1Hivh8dJCONJJUEZ2D9UB/1Gqi7pk6gv&#10;oZ8nJxHSSBdCeUOgA/uH9EvcP65b9SCN8ns84nEt/TXPkH9qHpch+5QWXfgJ8TTEgesiXLqUny1l&#10;SGo8+mkLRHo931D8LCF/TU+YBBuqn6gjT7ohlO15a/4a7noQdDEOkZYuypdfia86EcF+K76K/IXU&#10;9LILO6utPJ3JE6TYpPTo0LiVffhF84p8h3g5olV/5maeQEcoS8huwiSU53qruP30DezEllkM6UDw&#10;gc+VCsc/1Fl9UP6THuyX74TySlReK7/0SwdCGvRKPJ+kpctF6Wg3ntbFfoXJZsR1hLCZHNVvNxdu&#10;+r7rEeXNhPHMHME8U8cJonExJJ52GqSlDBcfxxLGneZ/0mgs+5gWlKmx6mNWkFZzrUTzYdUl0Fnt&#10;lB08pc56iLVRFcJ5uwJpZL8LdeNpctIyr1UhDeVQBx3XXYirvqr289uFusg+qPkRtR3pq82IjvvY&#10;oLTTBD1qi1Z5iNIO4bq8DRC1g6Sl3/uAQJ98iW0tVIbsd0GvQFf1k9poSNCh8l1kM2l4s4oL6wK1&#10;JaJ+O+Q7+hdvZZHgH+mi72s9L0En551V/G0mKrOK/Oz2SQinbtR5CNclPYL6qd9JGLeO/CZBh1Pj&#10;EbUlad1PCL6rbcO4vPzyyzvh7WikccG/rI0Q2qrmp03lk1abEUa9ENJ7v5YofxXyIuyrXhLqqnj2&#10;tbaU0B+qviruN80hLq0yPd77PkIar5frl0gXvsDfLqw9nZZ+L19CWe6Llqhc74+LEdqPOcDr59LK&#10;I8HXLWQ7oj4ioV/6Mc2PIxKNG/Zr284jbr/EadXFx4J87uJpW/HT2Pi9pyGsXdbqZ3oY4a3PrPA5&#10;hRCc9JUwDb5dfM1Y6id5XjeWPA4bnjmWl4zl7O7XXXxtLK9d2A3LRD7TE5YLPqHl37JfzGvAa17e&#10;gsQbtBbDN8Yn3kcfdthh/c+74PMGwKuGuXjmn4nxz+Bw0s3J7FFHHdVdEAaP54ID8EpinVRz8UAo&#10;XOnA95WWV6kqP3+S6QSa19xy8QDb2AJPtkgHr//l4pXSARf9OCkH3jLBBZhnPOMZk1e68hpalcWF&#10;EvBP46jOwCdTSOP+8XieiEX/oYce2l14A7bSr30uJFSfAXnR5fpbn+nx+uN/1U/5Pd7rL796vO8L&#10;0ql85wtf+EJ3kcbr56gu5557bpcOuMAovz7qUY/q+oD7hNd/qyzZzwUx6TrkkEMmrzd2XwkPw2+0&#10;P1Bv4niKkYto4J/ZUT63xdPymn3K/eIXv9hdaAL/zAztgi4u4Kl++nQPtPS7rVyo5LfH8+kO+VUX&#10;t3i7AnYR5/BJHUQ+q6gsbgaSfbzSueqXHcDcQB1B/ULpKorXFnilOfYAtvG6ev9MD7/ln5bd7h/5&#10;xXUyP6kvqC08j9tCWYwb3RxWoX8yLmhv1Y+5QGONLfr4xIjmpVa8/sQHj6dvUFfqQTqgf8p+xq3q&#10;JVwXbUValQO6uAgeLryuvPFKY5AxVD8dQLtqXsCX2Or2O/QR7JJPQf4D2gnBfo0f6qqxpnC32evK&#10;hV7spo/rNdq6eQH0mZivfe1rkz9wjj766G68gdpQn/sB5mJdWOfzV7z6+tOf/nTXn+ABD3jA5NXv&#10;qovqAd4vZHcrDNDJcYDPv+lzBm9961s7W6iP8rDFFo499GX8DRwP0P2hD31odOGFF3ZhzJVHHnlk&#10;t3/RRRd1/vI8/hkffd7H491W1Qsb5XO3nzmOeYwxiw+BPq++hL3UxXVStuYSpW2FwVlnndXV64QT&#10;Tpi8Ct1toa9gN3P2Rz/6UTJt2glDmI96MHzWWN68sDuTmvfksdTz7Fl8n3mFPi0YB4xlxgZzosaY&#10;0HEUGKcaQ4Ixp3HnaQVjWfM7Y5SxNQts0nGNuU9jUbidnla4ncyfzB8OxxPZ1KoTdjLvVZSPOmou&#10;d7CLtRnHBv8zX1AOcyP2Mp8MMVQ++f0zCeD2e1sIrytx6B4CP3O8c/Cf3lBJnVmnzoI20fEdX+lY&#10;4GAXYH8rXmATx3gHnfq0DP1DZVVUhnBd9Mva17GbdQqwltEaQtC/tUZCF8c9h/zyH21SP61BHta8&#10;DjZqrUDeL3/5y92+wDcclyu8iZDjKnl9/J188skbtRH1+dznPtftcxy7//3v3+0L/MGbGCqsFX70&#10;R3900L/yRctPoL7mPnNafdHTMoYuu+yybl/gU607KFNtJTw/+vGP42XS/qyJHNqv9jV+v+Md7+j2&#10;6XM/+7M/2+0LxrLeBElb1s/8gPoh/ZZ1kEOf0Phq5W/5SUjvLF/QfrxJx8GXxx13XLffaiP3H2O0&#10;nuPR7vUcAT26dtHy/6x4D8NmPtniYOMjH/nIbp+0dY7EzqHP2eCrls3g4TovqBA+lF+20L6sUyut&#10;fIRp3Hz961/vrl/UuZ3+ybkE+rmByCH/tGOp68fvta+3qHmqPSD/tOpE3n/7t3/r9mkLPv83jZav&#10;ecvq+Lw2n+kJYY3CzQRVQmiRvhKG4OyLG09q/8iNKEFw1lP7R25ECWH1wE2Hdyf/ycnvSSedtJHU&#10;i4UhhJUDf05w89djHvOYjYQLaCGElQkX9X/oh35o9IhHPGJ0yimndH86PfShD538URBCuFs4r9/e&#10;bdz73vce/diP/dhEHv7wh09uZgghrA44ht/vfvcbPfrRj+6O4wj789wsFEJYWXDjxw//8A9vJDmP&#10;3pjcjBJCCCGEEEIIawt/s8lWgScteJOIC09+8FQQwpMySH2aJoQQQghhc+BNWRdccMHo0ksvnbya&#10;n7emIP1bazZ+TVcI8/OwfrtV4W1aX/nKVybCU9msqRHW2zxhj7SeAA8hhBBCWAq8PUVrD94QKeH3&#10;N77xjeZbmERuRgkhhBBCCCGEsOzw6mqXSy65ZHTeeed18slPfnJ05plnjj7ykY/0qUMIIYQQNh8+&#10;kfDv//7v3Sfv+PwQwgVy1iL1NekhrEb47ASfhZDwKYx//ud/7uT973//6H//7//dCZ/HCiGEEEJY&#10;DvhMGZ8kQvh8mISbYvmc3tAnqSA3o4QQQgghhBBCWFZan+nhG7whhBBCCFuSbbfdtt+7i1133XX0&#10;oAc9aHTcccfx8/tdYAirlPqZHvp2CCGEEMLW4NBDDx097GEPm/qp0LyWMKwX/udYfn4s3+t+rR24&#10;ov+fC7shTCV9JUyDm1O5IJeLcqEF60VkrR1DVyKMxWvH8vXu1128fyyvW9gNYS547HePhd2OF4/l&#10;9IXdmZwzlgcs7HYsJq/46DbbbPOofn8Cn+5p8QM/sPCMRCuem1rEUP4Wnk8sp34xlF/7qtsQSy1f&#10;aVv1nBd0zJNfaRZj3+Yyb/3cJt8n3+b4ZqnMa3eLIf/eXfXYHNvFNB21fTaX5bDXWW77tjaqg9cr&#10;zMdi+0Lti1uyL6Hbddbf80Aet7llt6i6l1KecP2tMpeqV6BL9rleQbjixsK1kX9ZiJlwy1h+cmE3&#10;hEFOGMsXFnYnnDyWsxd2p7LXWK5f2J0wb17ne+O+DP3Pu/p/hTSeLswHPmv5U8yK3xKoHe/ucsPi&#10;GRqLFaWbZ4y6zmm6KvPo3pJUu7aWPd/73l2XM1vn50P+E7PsntU+y8FSbLw77BqCsls2z7JjMb5e&#10;DNK7FD/OYkin61qq3ZvD5tallZ/4Vl1Ii/TxV4+DNrmuvXhrQli9vHosuy3shhBCCCGsOI4ay2MX&#10;djfikrEcvrAbwlx8cCynLux2LOaGknpmuZSbUSBr7xBCCCGsRJ7bbx3WP9PvIA1hgbpWnveGkoeN&#10;5ZMLuxOWcjPKI8fypIXdEEIIIYQVw8PHcvzC7kZwXTuEEEIIIYSwAnjyWLi4WeXisYSwGLgZxfvQ&#10;i8YyL54P+bmxhBBCCCGsFXhEuq538hbIMC+173CTyTyQruY9ciwhhBBCCGuBPx9LXesgF+eO7xBC&#10;CCGEEFYGl43l1ob861hCWAwf67eCJyiXyuX9NoQQQghhLXDNWOp6m7AQ5uFD/VY8pN8uhQv7bQgh&#10;hBDCaueLY6lrbCTXtUMIIYQQQghhjfG4sfhTCLwpZR74Dr7nQ0IIIYQQQggLvGosvlae9w2Ep43F&#10;8827Pg8hhBBCWNXkzSghhBBCCCGEsLb4TL8VD+y3s9i134r65GcIIYQQQgjrmX/pt+L+/XYWG/qt&#10;qG8yDCGEEEJYk+RmlBBCCCGEEEJYW9wwlncu7HbsMZa9Fnancly/Fe/ptyGEEEIIIYTR6P1juWlh&#10;t+OofjuLetNKbvoOIYQQQgghhBBCCCGEsCr5ubH4q8D5dM8s3jgWpb9xLPPcwBJCCCGEEMJ6wtfM&#10;yDxr5vPHovT5RE8IIYQQQgghhBBCCCGEVY1f9Ob79rM4ZyxKz0X2EEIIIYQQwsYcORatmZFZN31z&#10;s4qn56bxEEIIIYQQQgghhBBCCGHVwoVxXfTmxpRp+EX1vBUlhBBCCCGEYbjRW2vnWTdx+xsL81aU&#10;EEIIIYQQQgghhBBCCGuCvx2LLn4/jIAB/IJ6ntYMIYQQQghhGG7c1lsIZ93IrbcPku4EAkIIIYQQ&#10;QgghhBBCCCGE1Q4XxnUBnG0LLorrRpR5PucTQgghhBDCeoc1NDeYTFtDnzYWrbNnfc4nhBBCCCGE&#10;EEIIIYQQQlhV+A0pvEbcn9zkojgX0ZG8ESWEEEIIIYT58RtSuPHEedFYCOcNKnkjSgghhBBCCCGE&#10;EEIIIYQ1CxfEuRjOBXO+V699blA5ciwhhBBCCCGExcGN3qynWVezvmadrX3W39M+4RNCCCGEsKbZ&#10;pt+GEEIIIYQQQlgfcOPJgQu7o7P7bQghhBBCCGHz4A0ou47ltrGcS0AIIYQQQgghhBBCCCGEEEII&#10;IYQQQgghhBBCCCGEEEIIIYQQQgghhBBCCCGEEEIIIYQQQgghhBBCCCGEEEIIIYQQQgghhBBCCGHF&#10;87dj+X4vDyMgrHteNBb1iVnyc2MJAY4cy2ljYU45fyzqI/SnsHbZayw+JyxFcuwJIbCe+OBYNC9w&#10;HHnjWDi2hBC2PBzPGYeMO8Yf43G5YBxLr8Y4+nMeEcLiYd1cx9ONY2FMcS7GWF4OKIfzOnSrDH5n&#10;3R7C6iLH4BDWFo8by6vGcs5YGM8hhNUDx15fXyMcnwnLcTmEsKZhAaOJD8mFhcDFKz8gThPSLdfF&#10;rrB6YR7RSRDCIooTI8LzJ+Lah4vePi8sRXLsCWH9csJYdHGcmxe1rmBe0LGFeSaEsPzUi9kuy3Uz&#10;CvrRRxk63jPOdfM74VkvhjAbxgnj0sdpSzhHZ2wvFcanyuHCuMYnW34Tzh/buQ4Qwsonx+AQVj+c&#10;LzNmh9YAIYSVD8dgvyl0SDguM+ZDCGFNwQlHvekgfwgG7sL0PjFN8saL9U29IMqiKnfxrj9YKPu8&#10;sBTJxewQ1if8Waa1aOv4wdygeP74CiEsH3oqiy1SzwuX42YUrRNZK7SO9fozjLJz0S2EYRgfdYzO&#10;kqWcl3F+pwvlQ8fdWeM6hLAyyDE4hNUPx2XGMA9n1AcBJSGElQ1r8jpup0mOyyGENYf/iSzJzShh&#10;nrs0JXmCYv3ifyAieTpufcLi2OeEpQh/hIUQ1h/+x9q0P739xH0pf6yFEOajXiSbNi7ngbWhdE07&#10;x9S5R/7YDqEN40LjhC1/SPkFavZ9vLks5g0plKM/uTg+D41HrgFIf24UDWFlkmNwCGsTPwZLQggr&#10;F79uzvk159z+fxpr9dZ/tKzF879bCGFNMPRZhdyMsr7RRei88SRMo/5ZkYuQ6xe99peLWHVBPQ1f&#10;jJMvhLD+8Ke6Zq0//eZH/wMuhLB8MA41zpDNuRmFi2rz6vHz0tygGsKm6O0FnHNN+7O4nqMh024q&#10;qWhdj8y6HqDP9SD5lF4IK4scg0NY22jMSkIIKxfdaDJrvdy6sXxzzsdDCGFFwJ+FXJTgz8P6erfc&#10;jLK+oU8s5oJVWH/kRpTgMF/MujDeQhe7M9+EsD7RH2uaB2bhJ+Y5IQ9hy7BcN6NwXGdcS8+sC2/1&#10;Cc+cj4awMVpvz4P/sSyZ52aROv5n3fjp54RZz4ewcsgxOIS1j49ZJISwMtGDmPM+hOk3e0vyMFYI&#10;YVWjO/I4ydC+JCce6xddUMpbUcIQ9UaU/CG4vtGrBJeCXgecm5lCWJ/4RfJ55gF/whPJejWE5af+&#10;Gb3UY3z9M3yet6b5AxJZX4ZwF4zLxd7sUa/xzDOm/OI36/RZYI+XkWsIIawMcgwOYe3jYxwJIaxM&#10;WB8v5rhabyhFssYOIaxa9CQqT6VDvVCRi/vrl7wVJUzDP6uCpK8Ebk6a5+JWxfsSfzCHENYX9cbG&#10;eU6u61ObuZEthOVnuW5G0Q2nknnwtx8hS1lfhLAW4Ri52IvQ9TjLeds06jF23rHvY32eG1hCCFue&#10;HINDWPv4eEVCCCsT1tSL/a+1HpPzCb0QwqpEfwBy17vIzSgB/IIVF6s40PFERU5Cg6if9KLPhLAU&#10;tLCedWE8hLA2qa8enXft6Xkyf4Sw/CzHzSj15uV5deiBCck8nxUJIbSpN5cg06hvUpj35pd6LSmv&#10;EQ9h65JjcAjrAx+vSAhh7VBvKl/KOfma4gf6bQhhdfHWfvvL/TYE8cp+C3uM5WfH8qaxXDAWDnq5&#10;SWl9w8WJByzsdtAvcmduWCq6kSl9KIT1CWsM57Z+O4sP9VtgrZK1SQgrj1P7rbi5387iU/1WPLHf&#10;hhAWz4X9VnDuNo063m7pt7P4WL8VdfyHEO5ecgwOIYQQVjeX91tR1/XrjtyMEsLqQ38mv3gs5xIQ&#10;Qg9/5hy1sNuEE9pPjoWbUvKmlPUHn+L57YXdCS/ttyEsFj7Lw5/I8E/9NoSwfmjdQLLUdelD+m0I&#10;YeXwyH4rPt9vF0v+1A5h+fhcvx2ijrfz+u1iqeM/hHD3kmNwCCGEsLZY9//j5maUEFYXXPh/3Vh4&#10;ovR0AkIw5r2xgBNSLmTxZ3JYPzx5LLp5AG4ay0cWdkNYNI/vt/Sj9y/shhDWEQf326VQn+48vN+G&#10;EFYOR/fbxdJ6Q1Jugg9hefh4v22xOeOsvkFlqeM/hLA85BgcQgghrC0+3W/XLbkZJYTVA281+Jux&#10;8MffcwgIofDYsWwzlpPH8l/Gwttzhp6e4qaEM8aiz2yEtc8L+63g0yo3LOyGsGjyiZ4Q1jeH9lsx&#10;69MBTn26MxfJQ1h51LctXtpvZ9F64uvAfhtCWBwn9Fvxrn7bojXOruy3s6hvUJn2ttUQwpYnx+AQ&#10;QghhdXNcvwX+n8ubUfptCGHl8/yxcELyO2NZ998YC1M5eyy8qYC355w0FvrNX46lxTvGUi9yhbUH&#10;bVwvaHxiLITz6S8+3XT+WL5vQlhuVgot8omeEMKGfis4hoQQ1gY8BFGp37wOIWx5HtxvgfP5aQ8S&#10;7NZvnVw3CmH1kWNwCCGEsPp5RL+F1/fbEEJY8fB5Hv4cnvYEOn8c+x/JrW/5h/UNNx6cMxbvJwhh&#10;YW1z2lhqu984Fv485IYTPZXOhQ9+E6d0pMkNS8F541jUh0II65O67uT3vHAT5FLzhhBmo3PHpY6x&#10;mh9ZzLnl5uQNIdyFzt1Zc7f+oHbqsRWZl9aYDyFsHXIMDmH9UMdrCGFtwLpd4zrXu3ryZpQQVj5M&#10;Xvo8z3MJCGGJ8DowPuXzzu7XXTxgLHkDxtrG78YFfe6LbxFzk5uemuNpO36TnjTAG1X4PnluSAki&#10;n+gJIYQQQghhy8EfyJynA2/HzedVQwghhBBCWPn8Ur+FF/fbdU9uRglh5fMXY+HP4J8fSy5AhM2F&#10;PsRNTXyrznlCvw1rk937rfjwWKbdSMCNSz+5sNvBJ1m4IWXWE3lh7eOf6Pk//TaEEEIIIYSwfLy0&#10;335oLG9e2A0hhBBCCCGsYPjv5LcXdrsbUfiPJYzJzSghrGz40+9nx8L3gd9PQAjLADek0K/05gvg&#10;d1i7PLDfis/322mcPRYufgpuQPA7e8P65PH99oKx0EdCCOsTvVFrKRzeb0MIK5Mr++1S0KcfQwhL&#10;h7cQnjoWztefRsAcXNpvl8LB/TaEsPXJMTiEEEJYvfzhWPgPhf9UTicgLJCbUUJYuXAX3f8eC3/4&#10;vYyAEJYR/kR67cLuhJy4rl30JovFwifCnF/tt2H9ok/01M99hRDWFxf326WQ9UYIK5vNudnswH4b&#10;QlgaHCPfuLDbfTp13rfjXt5vl8Kh/TaEsPXJMTiEEEJYnfBigWePhf9z572hfN2Qm1FCWLnweR7+&#10;QH7mWPJ5nrAleFe/FTlxXT98qt/O4iP9VvDJsPyJuH7xT/T8Xb8NIaxPbum3YnM+4/av/TaEsHLw&#10;NyjCbv12KXyl34YQZsMN36y3nzKWxbzW+7Z+6yz12Fw/6RtCuHvJMTiEEEJYXfB/CS8W4Bj+U2PJ&#10;/7mF3IwSwsrkYWPRZ1M+OZbvzyG8xtWp+V40lhAcnrjgTk3RuoAV1gZLvaDIwqnmzU1L6xf/RE++&#10;eRnC+ua8fise0G+XwuZ8WiCEsGX4bL8V9+u3i4WLcbkQF8J88EYUjqfciPK3BCyC1tr8Pv12sfg1&#10;ghDC3U+OwSGEEMLqgRvA9QZx3myYa+YNcjNKCCGsb87vt5AD5dqlXoBYzJM1uXgRRD7RE0IQZ/fb&#10;pVBvoP50vw0hrBw+1m8Xy0P6rfhwvw0hTId1Nq/1fvVYFnsjiuDb9Evhkf1WfLzfhhC2DjkGhxBC&#10;CKuHPxwLN5T//Fjy/9oAuRklhBAC5FW8a5t6MWOpT9ZA3qCzPsknekIIlXpjGm/2Wyw8sZmT9RBW&#10;HvVP7fpn9bzkT+0QZsONKO8Yy1+O5SUELJH39FtR/5iel9wkGsLWJcfgEEIIYXXAmw25oZw3G76f&#10;gBBCWOt8cCz+WZ6l/CEQ1h/njIX+clr3K6xVThiLzw+Ledquzi1hfcLimvb3tymFENY3/Hnmxwe9&#10;PWkarE89D3NLCGF5qeOMtdxS4JgvHfMe/+u6kW9nhxCG0XhdjuMh483H37w6PU/W+iGsDHIMDmHt&#10;4+MVCSGsLl40FsbuPNfCQghhzZCbUcJi0cWqG8fCt+3C2sYvZtDm8+Jzy1JfGR1WN8wP6gOvIiCE&#10;EMYwN3A80fwwz59e3Pyq9Egukoew/CzXzSi6uCaZZ7wudk4IYT3DAwOMmeUcK37uNs8f2PWhhVxM&#10;D2FlkGNwCGsfH+NICGH1oIezsnYOIaw7cjNKWCycnNJX+PxGWPtokbTYOcJvYsm8sj7xvsMF6xBC&#10;EH6hfJ4/vbT2QJb6B3kIYTrLdTNKveFs1oU23eguyboxhGGWeiMK42zaWKzjf9Yf2L7Ox548pBLC&#10;yiDH4BDWPj5mkRDC6kDr51nH5grH5hyfQwirntyMEhaDLlLlaYn1hc8T87S9X9DIW1HWL7Q9fWDe&#10;1wOHENYPXCj3mxan3bBWL6rP+oMshLA0tM6XbM6NX/42o1lrQb85LecYIQyz1BtROI7ymd1ZF761&#10;dkdmfY7Xzw8Xe0E9hLBlyTE4hLWNxqwkhLDyWeqNKFr/5zpYCGHVk5tR1jd8OoN25w+hWReceBPK&#10;Ui5+hdUPCx7/I3DWPOE3IeQpufUJ7a7+kk/0hBBa+B/f09YWfkE9f3iFsOVYzptRwM8zhy6e+Y1p&#10;/FmedWMIbTj+LfZcnIvX5GOMkXfW+CJe53zkGQK9Gtu5NhDCyiTH4BDWLhrbkhDCykb/vy3mehbn&#10;5twwytp8c8/LQwhhRZCbUdY33vYIJ6IcGP1klZtQdHMBB8GwPtGduPQDtvxuQf+ZlSasfdQPkNy9&#10;HUIYwueK1hrUjz25sS2ELUu9GWXan9HzwJ9a/LmFrqELaPyRrbKybgyhjR8rlyrz3jTix93WuX8d&#10;1/nzOoSVSY7BIaxdGLcuueYWwspFx9rNEc4FQghh1ZObUdY38x4Q6SfpG4ELFHpyhouULIZ0AZI4&#10;3bSUC5NBfYELYCGEMA2OJRxTdFwBjiG8EUXh3BgbQthyMMb0p5UL5wqb8wcVY1nnm6wNdLEcnR6e&#10;dWMIbZbjRhRkMePYz/m4IUXjk3nCw0MIK5scg0NYWzB2da3NhTV8rtmHsPJYjhtRuB4WQghrAp2A&#10;SLJ4WX9wgYt+wMHN+wJhXGRazIWrsD5Qn/H+wskPi6zMIYGLWeoXsz7/FUIIwMVx3nzif4azzxyS&#10;C+QhbDk03uYR1n5LhbUjF891vsE268YQpsN5eB2HSxGOp4uFYy/HYD/n40YUjtV5AjuE1UWOwSGs&#10;bur111kSQtj6+OemN0fyhuA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lipHDmW08byxrF8sBf2CSOu8rix/NzCblgm8Kn8H9YmGme0ccbP8vKqseDX&#10;1nwliCMNaUMIIYQQnL3GorX4iwgIIYQQQghhncE6mPUw62LWxyGEEFY42/TbEEJYqfDn7KvH8rPd&#10;r2E+NJZXjuXs7tfCovRjYzm9+xWWAgv6R4/lCWN5zFj2GIvI8WPtcMJYfmYstPEDCOh58VgyfhZu&#10;DPnhhd2p4K9zF3abnD+Wo8Yybexww9cZYxnyPfPaPDy234YQQghhyzLvOmFz0BqDdcCpBPQ8ayxv&#10;XtgNM+Am62cu7E7lb8bytwu7q4LlWqeGEEIIIbSYdw01xIVjuXhhd/SpsXxlLDd0v5YGN6K8bmG3&#10;451jycN0obJa1/657hvWLPkzMYSwkuFP8o+PRTdBfG4sbx3Led2v0ejgsRw/Fm5U4U9euGAsN42F&#10;P9XzZ/rSwfdfWNhtkuPH2qD+qeFk/CzgPmIO+s2F3U2YdkLNjV3Xj4Wb5qadMOik+r+M5f0EFB7W&#10;bytPHcuzF3Y7Mj5DCCGEu4dzxuI3824JtC64cSx+c3jWavNT/7g4ud9WrhwLf5qsFjhn23VhdyOO&#10;G8ubFnY7qK8e2gghhBBCmBceEj1wYXeTa09LhWtrHx7L/28si113ceOAP7A66zpbWJ+s1rV/rvuG&#10;EEIIdzNcWOOC6/d74dMh0+COV0+PsPAIS0evOsT37lckrA30yRjamjd3eBtn/CzAzSjyybx3qFc4&#10;mSD/rM/vcFJNummf8mlBW8lGJIQQQgh3D3785VXhnJNw3K9CnKflJpZWOt6SxnrBz2u0JkO3wojn&#10;fCnMx3pbK9GXvL78DiGEEELYXOqaCmFdy1qXuLquJUzXulqy2E/t1P8L8laU0GKtrf3X27lMCCGE&#10;cLfhf4xzwJ0HFq8sgBebL8xGPpWEtQd/fHgbZ/wssBw3o+ikYdZNdcx7nFQvlpyUhBBCCFsHHXtn&#10;XQivx+pZawo/r/E1GTescnF/MRftw/pbK9FHvL78DiGEEELYXLgZxNcY864zWLuyHqsPkiKLvcka&#10;XZS52Ae5wvphra3919u5TFiD/EC/DSGElQQXc/2zO/O+fppPZPBqPj7TE0JYHLf027D83L/f6hNj&#10;LTiZZt77bPcrrGVoa54MWurNTSGEEFYWfC5nub81znkNryCv5zW8RprPrWzOt/ZDCCGEEEJYCuf2&#10;28XC2pXr+8eMhU/rOHyGks/0z3tDCrpYD2/Nz6vw1pe8pTCEEOYkN6OEEFYiT+i3wJsCFgML0ucs&#10;7IYQwopAN9dN+1b/ffrtx/ptWLs8fyz8wXhq9yuEEMJqh+/dbwm4wL7cN7mEEEIIIYSwteC6PQ+S&#10;/mX36y50Q8pqedvJn41l14XdEEIIs8jNKCGElcgD+u1S4aJt3o4SQlgpMKd9bmF3kIf02y/327A2&#10;4emZ313YDSGEsAbg+L4l31LyiX4bQgghhBDCWoEHSd+5sDuBG1LeuLC7ovE3uocQQpiD3IwSQliJ&#10;+ILu6H67WD7cb0MIYWuib+ee02+H0Kd8rui3Ye3B53l4eqY+ARRCCGH18sv9dkvxkbG8a2E3hBBC&#10;CCGENcNzx1IfJuUNstzssVLhus4rF3ZDCCHMS25GCSGsRC7ot8CNKS9a2F0UvNovhBC2Nsf121nf&#10;1dUboZb6/d2w8vmLsbx0LBd3v0IIIawFtvRxm7eubM3v4YcQQgghhLAlGPrU/kq+2YPrOnkrSggh&#10;LJLcjBJCWInUz1m8biynLezODU8Q5inCEMLW5oR+e16/bcGTFZzMfqj7FdYiOobxGbkQQgghhBBC&#10;CCGE9Q7XSPyhVOD6GJ84XmnwCaGfXdgNIYSwGHIzSghhJfK2fuu8aSwsUPnTdh7mfYqQP4p58wq6&#10;P2hC2LwLX2ziFYLoeBUBBT7TQbh086fktHocORbKV3ry6lMfs1B9yKc/wQX1YeEsvaSjrLsDt0tC&#10;vbbkyYXXt7LYNtnSTLO11R+mtRv1oD7q0+hdjldc4rPl6D/U1X0vXbW/zmLIZxqLhC/2JrYtwUn9&#10;9ux+2+I+/fZf+21YW9C3XzgWXkEbQgghbA4cU7SOmmftxFqN9RDpW+tBwrSeYv00a81Y19BLXQ9u&#10;jXODlYqfS7pfvX1poxBCCCGEtcg7+63z+H7bYtb6toXnQVh38VvrWNZjrEVbEMda7Nndr6XDOreu&#10;f7FjMddEp50LUBfXT7rlXKfP+99EiyGdK23tP6tvba1zpxBCCCFsIThAf78hN45l3oXmNDjwD5Xh&#10;cv5YWostLU5YeHh6dAoWqzVeQj3qolEL31Z6hLgW+nMfWz297MbWc8bicS5Dep2aZ16o4yw/Y/dy&#10;LD79Qi7+9TLEYtpEtg9JbT/wBWYVTy9bWcAO2QosUj3OpTUO6JNVnwQbKHeIWha/YdZYoc7T9Ara&#10;uPbRKtVPziyfEd+yc3Mv3rtO9ofANuKreN4hkV/Yevg8YxNq24WVBfOvH0e8vUIIIawP6rGa4/y8&#10;sIZiPTO01q+wlqK8uv7X2g5IM3R+QHhd201bD7Iua61LW1DukB7Jcp0bOEtdK2lNhsxTR9VPMrSu&#10;FbTh0NodwRdqp8WAXtcz1FdCCCGEEBaLrzGWY51R1y0IayCHNRXXyKatb4fgWqnnqYJOXY+rsP6r&#10;a3DP5+u+Vn6gfkM6XMjPmrsyz7lAXeu6zLtOn8dO6jxrfeushrU/NpJ+Wt8iTY2XEL6lzp3EYuoT&#10;QgghhEXAQXvahTkO6Etd7LKAcN3oYhGAPhY/rZsVfKE1bRGLLmARMrRIkWCDFpnzpEd8sUKeaT6i&#10;PrWuQzLrD/uafh6wVendx2xbCzKv22JBb9XnAvP4mAWwIL36RMte4ir4m3q0+pDSk6bGuQjapBXv&#10;4ov1edJPa+e6sOX3vP2ntfB23Db2sRt/MJbqiQ7l+XiDeXzWaiPJ5uB62R+i+m85ZFp5Tk5KVi5c&#10;LKk3FXl7hRBCWB/UY/U8x/h51vqVoZuuEWyAedZ3rO3EvOvB1sVz5+48N6gsda3keeS/aVAfz9Nq&#10;I+HrW/wtfyCUVdfIi2ExdoQQQgghLAZfYyzHOoM1b9WJ6Dpja50ombU+82v4rJN1PZIt12p8jdta&#10;n5NWUq8po9vjkYqvfxG/Jkpc1cn6T/We91xgnuvBs9bp7if84HWr+rGpXrdt4XVfqWv/lXzu5Mxb&#10;nxBCCCEsAQ7e9SJcFRZEizl4g+tsLTShHuRZnAgtCqEuWtBHPIsQykHP0OINIUzp9XvaH/X8dlR3&#10;v5gpQQ96WQCxwJYddbEtobwhatpZ+IJzaDHpaSTYvBTwodrFF9AS+bj6otUmLXvJX9uC/NOYln6a&#10;rYBdslX9gb5U2039QfWYZ3E/NF5qn1c/qT4b6j/Y0EK2kWfoZKW2A2ndzlntK99QZ8R9j72bg/tw&#10;aL4A7JWPJKoX2xrnIntr+JC/KrXtwspAbau+K7y9QgghrA/qsXramsKZttbnOFPRMYdtXYtiA3pY&#10;M1E+ayp0sNZsrRlZUyk9Mms9OLQWBHS53haeRrLUc4PKUtdKngcds8A3nqfVRkLtM60v+Bp5MSzG&#10;jhBCCCGExeBrjOVaZ1Sdrlfr4aH17RDkm5UOnbomP2t9XtfLs+rt5SNDNlS9fn1+1rmAX3ecdv14&#10;2jqd9LPSeRqEdpjGaln7r9Rzp8q89QkhhBDCEmExMO0uVQkHZS0gpsECoOZrgS5Px4KhRdXHAhYZ&#10;0lv/SEcviw/yaIHpYEddrFBmi7oQki0tv2hx5On5PeRDT4dMg3pIty+gW1B31ztrMTsPte0Q/EBZ&#10;rfrVBR1+bFH9O9QOYt70ngbBTvr8ULvV9FrQztsvhvpm9QMyZAdh+LSmrzawQFcctk+jLvqnLco9&#10;HUL9q35+zypzHtx/Q31jCPXvWX1lKbqd2nZh68MYafVL8PYKIYSwPph3vTmNuvaatb6oZbKuY701&#10;dJG3dZP9tDU05Xt6pMXWPjeApa6VPA86ZlF9MtRGnm5WO6rdF8O8doQQQgghLBZfYyzXOsOvvU3T&#10;yzVQTzNtfebrv2lorTprfV5tnFXvuv4cSu/XThHW5C3quQC/kdb/CZTlaZEWnm5a/bm25bqQoXOK&#10;1br2r3m21rlTi6XUJ4QVxQ/02xBCWKncMBbuLP0vY7mJgAFeN5bPjGVogbBYKPeChd2OPfrtLI4a&#10;y2+O5fTu16a8eSxeD+k9aSwXLuxuBHbURehx/XYeHjsWdFTOHctPLuxOwJYnL+xuFr81FnThP+o7&#10;jf/TbwX+29wbCFr1ZTH4nLG04j7Ub8UD++3Wgrahzw+12zsXdic8ZizHjOXs7tem/E2/Fffvt7Og&#10;nCE7CKNv+RiBX+u34s/67V+OBdun8Vf9VlD2vPzOWKp+fs8qc0ujE8Kv9NsWOhn9134b1gZ/MZbX&#10;jmVr98EQQghrh9aabDGwzmbd+P7u16a8pt+KU8fy+rEMraFZe9a1YGsdv7XPDVYiD+m3sFu/HeLl&#10;/TaEEEIIYb1zS7+dh0f2W2jdHCC4Hs91y63FV/ut2L3fVlrrca7Ntv5PYJ1e/0dpran9mjFr/iG4&#10;tlX1HdJvK2tl7b+1zp1CWJPkZpQQwmqBAz9/uL+6+9WGRcIZYxm6AxX4U/hzC7sdn+q3LZZyN+5n&#10;xzJ0U4AgjVMXXpWL+63Y0G9nwU0x0y5aY2ddbP9yv10q+P3ZC7ujD/fbaVzZbx0Wb8vNrAW1oxuE&#10;thazFuqf77fi78cyrZ0v77di6KSmUsupUOZLF3Yn/OxYNPa4MYwxCZ/ot9O4tN8K2mHoqYHKLJ9t&#10;LejLnGhMax/dXPalfhtWP9xIxVjgwgdPRlT51bEIhS3m5qsQQghhKbBmbF2sFq0bKIeezBT1fGnX&#10;fitW6rnBSuLX++0QnAdPeygjhBBCCCFM55f67RB/12+XEx5+1BqO7dCDatPW59OYdd2//v9Q1+lc&#10;h9J1W/4rmWXHI/otUJ+PLOxuxFpa+2+Nc6cQ1iy5GSWEsJpggfWSsbBQqm+zcFj08Ode64YUdPAW&#10;kpPHgp7WjSPk4/VnW/sNGXcH9UaYB/TbpfKgfgvcPaw/WoeEG4fC6oVFdr2r+z799qH9Fl4wllb7&#10;u5BmLaG72/3mtxZKN+3tKWF1cWi/5QS6JTrZB4UpTwghhLCWyLlBG78Jm3XAtIcpwC/+hxBCCCGs&#10;NY7ut8uJ30jAG9WnfTKGGwtevLC7bKCTB2v5D4Jt68YR3qi8tda/T+i3MM+NI9SH61mqT+tGjaz9&#10;///t3e/rPt9d2PlvvO+P6N5yRUQtrGiJRGuL1YKCPxplaVm3sbYUwdJUt3hD3cRGZW80UaO1hUUT&#10;FYWwWE22KSsSQ4ygoK50jYpSg0JjEHG9VRNt/4DsPD/XvLKv7ytnZs7MNXNdc73fzwe8mOt9veea&#10;H2fOnDkz58yMpCY7o0h6RFR2eAwdlZ/aEB7oVMFrEqbQCaVWmngKA5Wg/zwETx+ZmvZTQjrUO+16&#10;n0bR8gXjEFRk39QRbMcc7xpCj6OesMRjx79oHOKnhmht+xz06K954ZE7aESnnKUnzNA5Dq0e9XpM&#10;lGE1L+fIT6SK7yz3JElPkecGbfVOVW6m4ByUGyJanVKsJ0qSpKcs37QTrr0mWJ/S/OND8GSKqSfT&#10;HlHfogMK195rRxSWgc4Y1I/vVc+js0joff0RbSmt9QnW/SU12RlF0iOj8kPPaXoutx5dzGsSeFXI&#10;EjpfUAH8hSF4JQ69e3kCy1TF6qmpF0Ovkd/HSVqyjdZGq2e1zqu+Ripwl2f4wBCtbb0Uj7wP/vVx&#10;OPcqMNBxbunpKXoscXI+FXmfie8s9yRJT5HnBm2sU737lldUctcunVLePAR3ykqSJD118cTgjOv8&#10;114T5GnO9cnqdHr5uSHolMKTUuaeTHcEOqEwbzphvH0I2jXu8epx1vuI19Rb95fUZGcUSU/BDw3B&#10;o4tbDbpz7+DmAh+dUH59iL8cgk4oTOu5dEIJR1XyPmsc6mlb6myBzxiHT1nc1RAR70j9t0Pk73O8&#10;fwhwMtz6Pw0RkiRJT4HnBi/HeWfrcfA0DLxxCJ7SufT6HkmSpEf3t8ZhVp/CvNU/GuKdl48vw3U4&#10;npQST6Y7GjfC0gmFjjA/OQSdUOgscy/xNOcjWfeX9DF2RpH0VPBIO17dU1+tw9MZWhfwaDim8wr/&#10;/4fj38+tE0qYerLFteL1I1I8JeQp+8whKE8i4g4DnnySv8/B/8C4rf/nVx1pGnfRHHH3MNPlgkHr&#10;Lh1JkrSO5wYfjw4pXzhEvWs3xOt7rnmNqiRJ0pn9/XGY/fw4vBbX+rnm/3VDtF7HH0+m42axo55K&#10;x41m3Aj7qUNQ76P+dzZHdByx7i/pY+yMIumMtj6WmArmN18+vkzt7UsllJ7IVDi/f4h79kR+ymho&#10;906+56f1ntH8HtKnineaxvtN/zlfDOjwlt97WiMaHhi/9f/W3bK6HB8oxym7PzzE7w3xDUPsgTKL&#10;u2KY7n8Y4nvHIX/zvWWaJEnbeG7QFjdVUPdrdUrhnJUGDDukSJKkp4brO9yMlfGKnr2v1b9nCJ5G&#10;wg2prU4p8QrtveuqPOWOJ97hHw9Bve8M/ts4DEdct7XuL+lj7Iwi6Yx4GsCXXD6uxrsFW6/rCVzE&#10;oyNK+Dfj8DmrvZ9Jw63qK3+2NBC/ZhzqMXzpOAwfGIf55I4TkLVPlzjqaRdHIe/H+02jQ86/HyK+&#10;a0WclPF+2Nb/z3KSegaU3ZzE81hT8hbl+GuHiCfQ7IE8x93H3BXzL4fgQgWNQwz5m+95fdK1T0rJ&#10;HZckSXrKPDfoR91vrlPK28ehJEnSU8FNotUPjsMj0MllqlMK15f+1eXjLrihKV7hTVsFHWLOol5v&#10;5LVFa691UUev122t+0tqsjOKpLP6O+Nwi7n3SnKXe+Ai33N9NU+WK45zHXl6/No4DD8wxJpe0FQ4&#10;v+DyUQ/ik8chuHuBC+mo+yEN+Wv8gyE+/fLx4fDKHvzBOJwSd15o2WcMQfnyN4egkYa8tic6u/CE&#10;FS4+8KQaOghl/M1FErbZrw5xTUep3HFJkqSnzHOD9aJTCvWRXN+hkYAnw0mSJD0F1Gu4ySijg8gt&#10;XmNDpxSuL9XOMHQe2ePGOOq73335+AI3q51N7YzzunHY69uHqE/Htu4vqcnOKJLOigrpmsrKnD8c&#10;h6iP/tPLn0Iz15Gnxy8PkS+aru1VTkX2Ny8f9SDyoxzzYzR/dhwG9r3eC+js+5wAPmpj/VeOwz8a&#10;hy1xxwHvpdUy8hZBB0LyxduG2AsXGn7h8vHFyXjtiBJ4khblG+XaO4fY6xglSdJT9ZTODaJ+N4fO&#10;s1N4FW2gTrx01yf1ER7nnkWHZ0mSpEfGNTGeflv9T+NwD9S95jqWcH3pe4aoHVL2uDHu84ag3ntm&#10;tQ2A67C9r4VkPK6J1Zt8bReQ1GRnFElnRWXlWy4fV8uN43NPP1l6FdBzaGik8pgrxz89Drcirevj&#10;FKnMtk4wKnpgs03O2gHhd8Zh+KRxOOU55B9O6nhSRPjX4xBsx/qIcV6t0tMh5ceGuLZj1D2Rjzn5&#10;qo+nzDgxha/i2abefXENyqcoB/PTsyrKt+hwRb7/jstHSZI04SmdG9Cxeu7x5SzvN18+fkw+X8jn&#10;qHQq4WL7Eh7nXu9alSRJemRci+aJs7WzBq/O2fMa2RcN0fOamGuvhfd49Thsudf143oTIbhRa+l1&#10;PSwvr4/8qRd/vdxTbheQdAU7o0g6M17rsfY9gVRoc+P4m8ZhC5XeqR6/VJLydJB7U/c+4eGe/u44&#10;nJMbXnnSwFzjeS8q8fXVI1Q8eQJEK71JV9L7x4c48r2g16qN318/Disq5e8douafpyjfPfCGIWr+&#10;4bvcIx50SKFBv3V3AvmDtOMxnT/KFw+I9aJs+a0Xf0376+PwA+NQ90FZnp+YtbTd3j0O8cYhWvlY&#10;kqQqv9bwuXlK5wY0nNRl5nyV+utXDPFtfJH8k3HIb+oNEtQ/WutffXAc4k/HoSRJ0j1c03GC375+&#10;iF8fotURJT9teS+8Kmdpmeu1zD8fh0vqTYrUCadedUOn5NZyxDXk7HPHIfj/2raRXq2bCNku1Hen&#10;2j2i3vupQ7yLLxqearuAJEl6YqjUfDTFVEWuoufuh4eI37V63XIxL0+b8XOPXypFVI74vo4blT+m&#10;GxVkvsvj5IuFU+r6LXVsoaKex5+qnNfp1nWrmG8ed6pyTqUwT5dYqsjzm7wtcvA9y0rkNObz0nR7&#10;bFneOn4r3cgbdby67cgPrAd5pG6P/GjuwHLlcQiWf07ND618ntXlJv1b6nTZD+byD/tljMu6Tqn7&#10;SA7SKvJCzi9zJ6CtNJtbzmvl7Ti3niHWl/ScE9PdQ912z0Fd56X0nkI+j2nwuUee79L+J0kS8vGG&#10;mKqPzcn1ZiLOTaZQ98zj9xyz8vjEUr0015OIqfO2e54bYGtdKf8mB9szrzt/x7LW7cT/WMecNrE8&#10;fD9Xj2WakW4Me9Oj1v9bF/4lSZLWal3jo44zV2ekrkO9NOo0OagnrbmmR302/751rTVEXS3X01py&#10;vYnfTKn1yTwu65Drda1r03U5uKbMb/i+jst4BP+LOuTac4FcVyVa9XSWN49Tg2kQdRmXrsE9Yt3/&#10;TOdO1dZzGUmSNKMemAkqJFTSWgd1KipRgYvxmUarAlMP3nn8qFhF5bAuR1QQGfL/1jhE7aCQtSrt&#10;Mb8W1rdWNpl/q6LeWhbGbS0PlZ08zlzFv1b0iZ4KGdOsldWpWFqGNdYub06LpfHrtiD4jrSP/8Vv&#10;W/mH/EdEZbNWdIm5ZW1V5ufSjnxFx448PtHKE0yjNW2WN+dPPuflZj2n8m8g39dpT8Xc/oDW9l36&#10;zTXyduTzkihjlk4KY7n3UMu156CuM3+vRZ7P0+i9CyeXa+RrSZLmtOqaxNzF84q6W/39XP1nbZ0R&#10;a+ulrY7ac8vEvPMxdC6WlnWtrXWlWJaaljlIo7zOdV4Ev8/nsa16TD3P5e+cXr0Xq2FnFEmStLda&#10;N2kF/+faWURrHCKu868xdd1yqs6Y5894zK/WU6kj5WnO1T9b9fG4Jsznek2ptf7Mi+/rNeQ6Hv+P&#10;aWPtuQDr0Tt+a9pzEcu0hGVYyi8Rc9txi7V1/zOeO2Vbz2UkSdIMKjUEB2kuutWKS1TGiFalZu7C&#10;Lgf4uYoQFceoBLQqFVREqKQx71pJyRHLGJUWPkdFcyoYJ5adIX+3xotgPViWUMcn7WIZGfJ/Ii83&#10;n6cqVow7t8wxzbmKGWnZSsccc8uwxtLy5m1C9K5f1qo45siVTn5b/880GYdhz7xj+5KGc/mW4P+x&#10;vL15NPJbmNteTK9Ok8pwLyr2/D5PswbrMFUJX1ofgnHyPrGHvMx8XhLj1waFjPzHOHMnKWs8x5OS&#10;us5r8mKoeb13GrWD11LHI0nS80N9gFiqu0Sdj2jVh5fqgPH7+G3UAVvjRuQ6Y9SJ55Yz5hF1LD4v&#10;1UsZp7U+tzw3yLbWlRiXdY10ytPg71YnD9Yxj8v61LpCXZ6IOF+p6bumIwrqOUtrOSVJkpZE3bLW&#10;g9ZG1CepA62t5/XUb/l/vR449ZuoC+frsizfUn2JOt7UtVymWa9nsp5MtzU+ka9BterWfMd1w9b/&#10;IiJdr62n8/u5ZY2o15GXnL3u35O3SE/GQZwTzKXVXtsk23ouI53GK8ahJJ0JB+A3DPH7L/66oGH3&#10;W4Z47RCfwxfFR4aggfBfD1Hf9VhREfp3Q/Ce7sDveS/hD73464J5vm+ImB/vUeQ94H81xOfxRYc/&#10;HIL3g/deAPxvQ7DeVEA+kS8W8B7LWF/SLa/Tlw/B9N4yRP4efzzETw7Bexzr+8tD7zLHOs5hWt80&#10;BO+IDLHNvm+Ipd/3WLO86N2GvEMzYz5vHyLnQ9Lze4fIveBje/A/8tG7h3jPEOhd1ti+vfkBLC95&#10;99Nf/DUv8ls1t7+t2ddaqIx/8xA5T0Z+zPtftTbN9pL3K8qAr718nBTbquabjDKI/LfXsnJSwn4e&#10;nkP9rq4zx4y5/NPCyeAXXz6+0PuO4jrv7x/iey4fJUl6obfekrXq1L11wPhtbx0Q1FWiTtIj6i1r&#10;6txz5xlHnxtkW+tKcbE3xo/07anDxbZrpQPL8+ohfnSIvzvEVw+R6yThnUP8wBCt+voc0vfXLx9f&#10;4Lxwrm4qSZLUsqZuOeXaOkjvMtT6GdfzfmWIPxji64egvjV1jbO3/smy0EEkX9N82xBTv6c++B+G&#10;qNeQv32IuEYMOi7/zBCvfPHX5TrTvxniM4ZY0z5wTT2ddfuuIbhuG8sRqJNSb926Lc9a91+Tv+95&#10;7rT1XEaSJM2gojaHAz8H8ggqDlvwO36/NL9r5nFLVLJzL1mWO+Q0u+e6xHIspfkjYB3m1oXvn8J6&#10;xn6yd96J6Z5938r7FZ/PiJOSvO9fK/L2UoRaJtc4Ql1n/l4r/57oXdY677PmC0mSzu5W5wZb6krU&#10;UdeMvwbTZt2rvepP/D6v77XTkyRJejSt+mW+fnVN/TOuabbqcy1xnW3uGmgsW+80j5SvC+4p1vGM&#10;df8ze2rrI0mSHthcZxRJ2zzHzig8QnPuNVJETgtOIqceOXlUmtV15u81WOb8e6K3zOQukfw7HsEp&#10;SZLOa0tdiXrBmvHPJC874XmhJEmSnoun1nnjqa2PnqFPGIeSJEkSeOXM5w7BI915bGbF62zy64p4&#10;dPzfGILHiAYe4fnfDbH0WqN7aT3mlEdi9vizcRjq40slSdLj+/xxCDtzSJIkSZK0gZ1RJEmS1ML7&#10;UL9iiNoh5e+Nw+qLxiHvy+XpIXu/83VPvHe3OvPySpKk26IOFFr1BkmSJEmStMDOKJIkSZrCU0++&#10;7fLxY147xOsuHz+Gv79mCDqi1PHP6DPHoSRJUgv1nfDXx6EkSZIkSVrBziiSJEma844h6GSS/cAQ&#10;n335+NKrhvjxIX57iO/jC0mSpAf2aeMwxNPfJEmSJEnSCnZGkaSno140/aRxKEnXopPJH18+vvDK&#10;Id46BOXOfxiCV/lwB7GvupEkSY+u1md+ZxxKkiRJkqQVXjEOJUmP7TVD/OLl48fwlIKvHcLGYWm7&#10;9w7B62dAh4vfunz8OG8YglfaHIllafncIT7n8vGFo+p3PAHl9y4fP4Zy5ouH+Loh3sMXN/L6Id5y&#10;+fgC6f9Dl49dWmVmb7rxSiKeBJNZp5Yk6bxqveGXxmH19iF4IhzePMQbh6D+R13nQ0OcDcvYemoL&#10;nYVZ5vDlQ/zG5aMkSZL0pG2p+5/Bva/7Socx00rS46JhmIpVrZBUVLi4m+97XvwlaQ32s0+8fJz1&#10;h0Mc3fHry8bhkiMbG+oJHdZ2BNnDtZ1RSMtfv3z8mN56cSsNrFNLknRevFrw0y8fZ/35ELnTCfXA&#10;PxvirJ37z1RPlSRJks5ga93/3s5w3VeSJOlluOONSkpPcKFSkvbw/iE+muIedxHQISQvA3+vwYlp&#10;/j3Bdz3qvKfuXJAkSZIkSZIkSZIkSVIHOrflzhgEr665pWs7o+DDQ+Rp0HGvB4/Ez7976xCSJEmS&#10;JEmSJCn5hHEoSZIk9fiX4zD7gSEe7QlM7xuH4ZPG4ZIvGofh18ahJEmSJEmSJEka2RlFkiRJvXgC&#10;yWuH+OdD/BJfjF45xE9dPj6Mnx+H4QvG4RJekZb91jiUJEmSJEmSJEmSJEnSCrzGhtfSvOPFX5dO&#10;GfVVN7zC5hb2eE0Py5+nEeu1JP/mvXwhSZIkSZIkSZIkSZKkdT57CDqefHCI/GSQ1wyRO2cQdFo5&#10;2h6dUfDWIWIarN+S6JATwfpLkiRJkiRJkiRJkiRppfcPQWeNV7346+V4GkruoMF49VU2e9urMwqd&#10;bPJ0WuuXvW6IGJc0kSRJkiRJkiRJkiRJ0krx9JBvfPHXx6PjCR0zopMG0fvKm6326oyCPK2l1wzx&#10;ZJgY9xZPgJEkSZIkSZIkSZIkSXpS6IBCx4ulziU8USQ6aUTwFJGj7NkZBdGZZu6pLvmVREeumyRJ&#10;kiRJkiRJkiRJ0pMUHVGInqeAvHeIGD9i6mkq16qvBmLe18hPd2l1vKGzDR1V+P+1HV8kSZIkSZIk&#10;SZIkSZKelc8eonb24PU0dCzhfxUdVeigEZ01avCaH54qMvXEkR78lvkwnXhtUA06kbCMjNdaziXM&#10;g2kwLTq3MC+mFWlBGvR0ypEkSZIkSZIk6dl7xTiUJEmSQIeOb758/DhvH6I+OaT3qSRvGOL3Lx9X&#10;48kkb7l87NJazl7M62uG+MoXf7300oeGePcQ73nxlyRJkiRJkiRJkiRJkiRJkiRJkiRJkiRJkiRJ&#10;kiRJkiRJkiRJkiRJkiRJkiRJkiRJkiRJkiRJkiRJkiRJkiRJkiRJkiRJkiRJkiRJkiRJkiRJkiRJ&#10;kiRJkiRJkiRJkiRJkiRJkiRJkiRJkiRJkiRJkiRJkiRJkiRJkiRJkiRJkiRJkiRJkiRJkiRJkiRJ&#10;kiRJkiRJkiRJkiRJkiRJkiRJkiRJkiRJOp1vHOKtl4+HYNrMQ5IkSZIkSZIkSZIkSU/Yq4Z4/xDv&#10;HeKz+eIgMR+Cz5IkSZIkSZIkSZIkSXpiXjfER4d4/Yu/jvdpQ/CEFObJvCVJkiRJkiRJkiRJkvRE&#10;RKeQe7w6J+Z95GuBJEmSJEmSJEmSJEmSdCPRGeTNL/66D14LZIcUSZIkSZIkSZIkSZKkBxev5nn/&#10;i7/uh1f2fHgIluVWrwmSJEmSJEmSJD1dXzYOj/DZY0iSJEkqqIjT+YM4slLei1cEnWl5JEmSJEmS&#10;JEmP51VD8DRu4ih0ROEGS572zc2WkiRJkgZUjj84BB0/jqyQrxXLRCXeCrwkSZIkSZIkaQ2evM01&#10;Zp4KfjSuYXN9nevZr+ELSZIk6bl78xDxFBKeSHIW+ekoLKMkSZJ0dtRhuRuy4sI0/3vHENRv93gd&#10;JRe6fYqgJEmS9PFyxxCejHJLnA94TVuSJEnPHo8PjA4fxJmeQMKy5GXznZuSJEk6Ky5wv38ILnhH&#10;vZUhd2Dyfa7XEnt0RuFuSy6u08HlTPV4SZIk6Z6oG0cd/NYdUUJ0SGl1VJckSZKehagUE2d6RU9g&#10;mWL5rLhLkiTpjOhwQn21djChLksc1RkFdHhh+nRK8SkpkiRJ0v9f/77Fq3mm5A4xXteWJEnSs1Of&#10;PLL1gjgXvalQ14vsHxyCuzSvefUPy5Sn6R2fkiRJOpPo3L1U56115b06oyBf6L6m7i1JkiQ9uqif&#10;n+HGS57KEvV/6+mSJEl6VqgAR2WYWHsnJRe94533S8HF8S2PROTR43k69+zNLkmSJGVxobvnXfC1&#10;k/WenVFA3ZynozBtL3RLkiTpOcrXks/y1MA4Z6Cufq9XBkmSJEk3l1+BQ6x56ki++5LgM5X9wOd6&#10;9yd/r8Vjx6+dhiRJkrS3eDVPb/306M4o4IJ7TN9X9kiSJOk5yZ2zz3QNOV/fPsPTWiRJkqSbiEpw&#10;xBr1YjqV6iqfAERsuSief0+s6TQjSZIk7W1Lp49bdEZBvvPSerMkSZKei6gHE2d7unZ+urhPMZQk&#10;SdKTly+gE2t7ZdenqkzJJwHElovuHxwiT8O7PCVJknQvdPCI+umaOvStOqN456UkSZKem/p07daN&#10;k/eUX5fPuYQk6Zn7hHEoSU/V54/Do/3+OLxGraB/6TiUJEmSbu07hvicy8eX3j4Oz+RDQ7zt8vGl&#10;rxkiv0pTkiRJeoq+axzij4egTnwtboikA3kE9eqtTx78rXEIziV8OookSZKetHpnJo8KXONVQ8Qd&#10;oXN3ddYnsMyNO6U+hYWnrUiSJEm3Vu+4XHMxuta/t9SLe3GhPObjnZeSJEl66vKr4q+5dkz9nt/X&#10;V89H8P2bh9jSKSVP0ycYStIz55NRJD11XzkOw++Ow1488eRzh3jFED/EFweqPdnP9phFSZIkPQ/5&#10;jstfGuIvLh9P5z3jEN55KUmSpKeMuu4rLx9f2Pqkbm6+/M9DfOuLv1566Z1DvGEMnrYC5vPGIehM&#10;srZDSn46Ck8w9Bq3JD1jdkaRpOtQmaaX+C+8+Os6fzIOJUmSpHvhYnNcmMavjMM9MG2elBJPHoy7&#10;Ja/pREJnmfCd41CSJEl6av7OOAwfGIdr8GTB3xuCzia/PcRfG4K6ODdhEtyUSeeU8MVD/LvLx271&#10;/OGrxqEk6RmyM4okbUMlnQvn7xvir4b4tiEkSZKkR1cvFv/mOLwWF765A/MtQ/AUk8Ddkj83xPuH&#10;4C7NtX5nHIKL5VumIUmSJJ3dV4/D8OfjsBc3Vf7M5eOLJ6B87RCtJyD+6DgM1NevqWN/xTiUJD1D&#10;dkaRpHXohMKdnG8a4u1D0FucXuN/NoQkSZL06L55HIY/HIfXoA79i0Pkx4pXdCT51SHWPsb7P43D&#10;8A/GoSRJkvRU8ITB3KEb9ZXvS946RNTHqfNPvYrzN8ZhRoeUXrUzO/V8SdIzZWcUSc/NZ43Dtb5s&#10;CDqhcNfmTw5BJ5R3DCFJkiQ9JfVC89RF6l6vHoI6NK/T+bohXjEGn/MrdsDF8fxY8B61U3i9Y1SS&#10;JEl6dJ83Drfi2nbU83kqSqvDSfYPx2Go9fY1aicaSZIk6cngnfTxPvp4J/1abx4ifj/1Pnsq9Hk+&#10;zHctOrfkadBbXZIkSbqVWqfdUneu9W/idUNMoc5bx5+qc7fwJJX6e0mSJOkpoX6c67u84nKNXOfu&#10;vebMPKnbc46wRj2nINZOQ5L0RPhkFElP3V+Nw62ocL/x8vGltw1x5NNQPmUchj8Zh5IkSdItfP44&#10;3NP3D/ETl49N3zZEvdPyO8dhj9bjyb3YLUmSpKfkM8dhWPv0wvz0wN5rzlwH5/X0S09RqdaOL0l6&#10;wuyMIump+8A4DLxepxd3Wb7l8vGFd4/DW/mDcShJkiTdwiePw/CX4/AaPZ3D3zQOA++Vpy6+1WeM&#10;Q0mSJEm+KkeSdCd2RpH01NWe2Gsq3t8wDsN/HYdHqe/n/3/GoSRJknQLXzkOw++Ow6NRZ//ty8eP&#10;+R/GYQ/ee5/VO0clSZKk58qnBkqS7sbOKJKeg3eOw7D1Lsu5Oyw/aRxu9WnjMHAxfu3jFiVJkqRH&#10;9b5xGL5gHPb44DiUJEmSNK8+DVGSpMPYGUXSc/Dz4zCsucsy4/HhtdMIXjPEz1w+fsyrxyG+cYil&#10;HuifNw7DT41DSZIk6Tn403EoSZIk6eVqXbk+YXuNrx6HR2ldP5ckPVN2RpH0HPzyEB+5fHzhb4/D&#10;JbWSzyt+/t0Q8WQVOpi8Y4hfHIcZ77mn4k1HlLcO8edDzPnScRhYZkmSJOm5+MA4lCRJkvRyfzYO&#10;t6ivsee69donh79qiN5OJvWmS9RlkCQ9E3ZGkfQc8Lqbt10+vtDb+7t2YgG9znkn/UeH+PUhmNaX&#10;D/GzQ2R0XPkvQ/zcEP94iA8NMSc/SYVlXRpfkiRJOtpnjUNJkiRJ9/OH43Creo37G8Zhr9cNsfX1&#10;PnXekiRJ0pNDb286kET09uTmFTz5dznePwS9wsOHh6jj8GSUJSxL/s3anumSJEnSHl4/RK6XvneI&#10;teo0+LtHrXf31KNDrYev+a0kSZL0CD44RK7zLr0WPuOp3vm31J97r0EzHvPuRV08z6s+UVyS9Iz4&#10;ZBRJzwVPGnnD5eMLvb2/3zPEFw7xzhd/XfBkFKb1tUP8Pl+MeAIK/wPj87ueyvZXjUP4VBRJkiTd&#10;y1+Nw3v4gnEY1tz9+cpxGK55jLkkSZJ0Ru8bh1v8/DgM1J+5ft1zwyavoM/Xxpd85jgMvzoOJUmS&#10;pCeNynX0IF/Tm/to3HEaPdJ7n9giSZIk7Y27K/NdjFvqzFufjMJF7q3zzfMjrFNLkiTpqalPEuyt&#10;Z4e4Lp6DJ39PPSGFOnXU0dc8ybs+hcWngEuSJOnZ4LU6URE+w+O78wV/TigkSZKke4q6acRaWzuj&#10;5Ivjay6s1w40XFCXJEmSnqL8esq1r7+Zex09N0tSByfePP4d/6NDyhq5Xm/dXJIkSc9OvLfyDE8i&#10;oULOslDJlyRJku7t2jsZt3RGyR1K1tbR60V169WSJEl6qnJdm3rzWvlphD1Bx5I1dXPGzb8/w82g&#10;kiRJ0s1xkZoK8T17Z8cyrO1dLkmSJB0lOm5HrH1639rOKFywjg7ae8yPJyFKkiRJTxEdxa+t+/Z2&#10;SKGOvrZjej6XWPvqTUmSJOlJiQvX9+gMEhVzO6JIkiTpTOgckh//vfZJI7VzCNOauyMyXwzf8lST&#10;/AhxL3hLkiTpqYsbHImljt9T6ACeX6eTg/r71unmpyz6VBRJkiQ9e1SKqWBTUV7zyMFrxAX6rZV6&#10;SZIk6Uj5AvfaJwlSp84dRCL4Lj/1hFfz5CeibK0b544zXvCWJEnSU5c7j1/bGZsnq7xuCOriBHX0&#10;rViuqJff82nkkiRJ0qnwuEEujlNJPvKx3jEfThKuqdhLkiRJR6qP/97SaXvubssc19SNmUeejiRJ&#10;kvQc5HrwWTpkxw2YhK/OlCRJkgoq7ke+Nodp09NckiRJOrt8MfmaOiwXyqkH544pfObJhNdeOM+v&#10;+PGpKJIkSXpO4mmG1K1v9cTvKflpLV7/liRJkiRJkiRN4oJydCA541NH8gVvnj4oSZIkPTd08KY+&#10;fOQNlj3OshySJEmSJEmSpAfA47W5qEyc7ckj8eQWOqTwWiFJkiTpuaGDNq+ep158ryeSMF87okiS&#10;JEmSJEmSVqETSnT6uPfjvwOdT+KpKLwGSJIkSXrO4vWVt+5AHucKdkSRJEmSJEmSJK0W76Pnrssz&#10;iLs/z/a0FkmSJOleeEIJHbZv0TGETurMh/lZJ5ckSZIkSZIkbRavxbn3XY/3uutTkiRJOjueIPje&#10;IY7sRM48PjgE9XJflylJkiRJkiRJuhodQLj78R1D3PqVPcyP+TJ/X80jSZIkTfuycXgEOqC86vJR&#10;kiRJkiRJkqR95Lstb3URmovp3H3JfL37UpIkSZIkSZIkSZIk6QniKSm3emUPHV+OvLtT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0rPxmiE+OMRHh3gzX0h6KJ82xFuHYB9m&#10;X37VEM8BZdd7h2C9v4wvJJ2K9QtpH984BMf5o71uiNcPQb1COgPyIvk/jiWP5tHqqpxDxPIytCzY&#10;xyPnY/IteWEK6/X+IfZcL+bJMe+zX/wlSdtRr/3wGJRXkiRJku6ACyNUyrl4EMGFaEmPgxPsvA+z&#10;Tz9V9WJuhJ1RpHOxfiFdj4ZhGvloCLxFoxz7LfPiGOtxVfdEfo8GpHwceQSPXFeNjigR7xhC2z16&#10;Pmb7t44Ht1gvOjEzfeuOkrai7MplFPFcbtySJEmSPk6tHO8dXCiY0qqcz935osfChdC6fefinncK&#10;tPLiluCCGXmYu6lYn+dwR1W9cEw8wgXvNdiOcVGyrutTXF/p0Vm/kK4THU3n6vFH4XjLvG/xRKNc&#10;RmwJyhWCZX0u9b6njGNHPO2vFWf2FOqqreXWeo+cj8ETfcjHdEahU0q49XpRprMclPF5OY4Qx9wj&#10;Q9Jttfbre9SrJUmSpFOhh/bcyf3WmLujiZP6esHMu0+ejnpH3lww7lmwL5BvW8u5JbiA9QgXgLeq&#10;J9ns008NZSPbkWHrIv9T3r7SI7J+IW0X5wP37CTMvFmGWzQCIu60z2XG1qAOaaeUx8STgNh+U+cB&#10;Z/YU6qosf17muesImkY6Pmo+jrKffFzdY724LsD+xLWKWzzRgOMdabDmOkpv+EQG6bY47rofSpIk&#10;SRPiAnSO3t7bVKxp7Mknz1w0mMOdLzH+Le6A1G3EhaTeOOMdAq2LQOwfnFTWRgYuHPE96xHvrW79&#10;9hYNKrfGOkW5casLdffUytt2RpHOx/qFtF4cz8+wz8SyUK+6Vf2J9Y5je8RUHZVj/9STKPiO+oIe&#10;V+S/HI/iUeuqnENEhxSGT/G86dYeKR9HvqXMX9Iqq48Sy0W5fqvzXK411PUjerDfUAeu297zVen2&#10;qENSdlgvlCRJkgpOUvNJK7G2owAnwNEgv9QZRU9TqyPHVHBidsaLjeT7uqy9F3Hi8cL19z0X13Ru&#10;rYuDXtyTJD263PnjLHLD9C1sOQ/K5z01bHh4XK0OHY/CuqrCo+Tj3OGj58lSnGvfcr3iusAtr1vE&#10;8e+adczb3zJAkiRJknQaWy7CtnCSzsm6nVGen7jo8ejb/prOKOBCWqtDinfoP766Te99cY/y1keZ&#10;SzobjqM2fjyG3GB1piec5Ub1W9Sftp4HTXVI6W1Y1fm08sIjqctuWfw8PUI+5pgT58y9r1S8x3rF&#10;zTa36rC5R2cUxDUNywDpOl5z0XNkvpckSVf7hHF4lL8YggoLFRc9L28qw+fqQ0N8xeXjy7xxCBsm&#10;tKdvGeJTLh8l6RSo/3335aNOjoZAnoqCtw3x+5ePp0Bd6g2Xjy/qT9wNf0ac97z28vFlXjkEx2hJ&#10;0sejrvBTQ1BW/vEQPzHEWX3zOPziIR7p5pJ3jcNPGoeStvGai54j870kSbra0Z1R8O4hOFnX88Gd&#10;tZ8zxC8N8Rt88czRoEPDTmXDhPZig6+kM+I4R+OSzu8tQ8S2OmND4E8P8ZHLx5d+ZoizdnSn48w7&#10;Lx9fptVJRZJ0qSvE9aIfHodnxbUNrnGAzpGP8qQRjk2/PcQXvPhL0hZec9FzZL6XJEm7uEVnlPcM&#10;8YrLRz0TPhXl4/3aOMy+aBxK1/qxIWzwlXQmPGmDDg46PzoRf83l44vGqjM9FSXE0xbB8e47Lh9P&#10;6XfHYUYnbUnSy/Gk0FxXiCd4nNnbxyH+7Th8BH9jiB+6fJS0gddc9ByZ7yVJ0i5u0RlFz4tPRWn7&#10;s3Eo7Y1HRHvHtaQzoXHpVy8f9QBy52FelXBWPG0x+LpDSXp83zUOwVOl6Hh4dr88DsETXbj+Ielp&#10;85qLniPzvSRJ2o2dUbS37xyH3GH7wSG4i/V1Q9hgIO2Pi580yEnSWfAoXxqUvIPqMUQn4vAfx+EZ&#10;8bTFLDdiSpIeC9cHvvXy8YVH6cRKh5l4VQ98Gqz0tHnNRc+R+V6SJO3qiM4ovDf39ZePq/C79w7x&#10;0fHzGlzIoMND/D7i/UO8dQgeFX9mVPJi2TO+p0MH3394iJ50pREo0oLfRFowHdLiyPcaM+143zNo&#10;3KAX9Y8P8cdDsD1Yp2uRDrFurOfZty++dBxmfzkOe5DH6ZVe83ikAf9bmw5MkzwReYyIfeY1Q5CX&#10;Yr/swfixbXp/k8U6sgx5/fh7y/pdg/UmHfKykE5byrZqr23Jsvzc5eNVpsoMIueHI7EMUd7VvBPp&#10;VfMp68/v1tizrAW/o8NdXrbI/6Tp2uWr8raJ6RPM79rtMrXsfMf/1ti7LMnbKZYr0jT2Df7uPZ7F&#10;vJlWz29YXvIA69Na5ki7WD7G25IfA+nX2s6Rhrcs+67dliwr/8t1gWswL+bNMuS0YR5r9zGWjWnx&#10;+5oP6jaNfaEnv1R75V/WLZaX4PPWPDYnN6J9ZIhrXtHD8kVeZr1j2Ymcj66RGwBJ6yPS5FqfPA4z&#10;6sHXiDy6R5mdxXTz9srT3Zq+c/sux3TKmi1iukwr70N8zvtd7/7SSleWec96z1HbrpXGcTy6NZal&#10;5qPY1rGdWK7eZYtjEdNZuz5s91a+Jm34buu2jWVimnWZouzL24LPW7dvK8/kdeD/Zyz71qodCvfu&#10;DEkasa3qduG7a9PvV8YhuOaRy6OzYB9cI8oU0imvD5+3lK8xvZz+BNNaW4fL+F2rrtHatozHOGfc&#10;PnumD2VCTKeK+URaMeTvrcdh5G2Ql50yimnveQy9N/LUHtdc2EZRpvcgjed+0zpn4/gwl9f5Dcfl&#10;nOf4zLbcamp/jLxw9L7H/Gs5z7zjWMk6Mw7LtoRxmRbjMszqfkSwzsxjqyPTjuUiDfJ0+dxbh9gr&#10;34dYnpxfWZ4t5V0Lv2+tc+SFrWVSbCOmw7IGvo+8EvOZm0dMp25rgry7pdzM1zZqfgXpwfxiPiwj&#10;482ldU1DhszjltejJEnPEJWeOGBFtA5uLRxge8eNCkOukBBrKl3MKy9jHFipSHIQjf9R6Z476OaD&#10;dCtay5Tn3Yq5dGBZ+H9dd/C/qeUhvaYwvVqxacVSWmy1lIYRSxW1Oax/a3pHaW3jLScFdTsTc9sy&#10;Y3vV304F4/ZYyrs52K5zciW49zcZeTHvq3PBfI7Iu6FnWThZYLz6fU++2GNbUrb17msRU8iDPWUG&#10;wTz3Tvu4IJKXIeedpeXjf0tlCcu8d1nbm26Mw7y36N1HyY+kYy/Sq1Ue1SBdeqa7d1mSLyQtxdw+&#10;x7ZlO9V1nfsN60sZM5Uf5/ILEWXDGjn9+By/Z1nW1GH2cO22pP7Xs19EML8p5IW5tI5g+y6VveSD&#10;Oq34zdI2JdgOPWm/Z/5FPa4SfLcnljlPv7Vde/WWiwTz2Zqfaz6dK6u3YtvkeRBz+bVqlbFrfp/t&#10;XWYHptt7HFvKqxnj9u4Ha+p0bOc63ViuqbrV3P7Ss7/y+1Ze6HXUtiPNjqyrrtGzLDmW9gPSrJbJ&#10;a/adnK9ZrkhXljOXHWvSnDSr65iXibw0t53XlNtL08rBeIzf45p8fKRaBq01t15LxyT+d83xo857&#10;7+NzqPsD0Yt17HFE+dpa7hrk4ZhPL/a9ue1KxLbNy1Dnk8dvRcvSOvWuy17pE+VaLTOyqe1HkE69&#10;ZUiWy9K5IE+1ytne3xNTSJfW+BFr81ULy96znXJUTKOVZ+fwm3p9pP5mbrsS/L/iPK01bkTUG9bo&#10;2R8JlmfttHv01mUjppBfKNPyuKxbWEpv0m7tvnRU2l1bv98j32dLx+IIxslpvsYRdT/GI0/kZef3&#10;YFtP1dVa0+9NA4J5LG3venwjctrNLR/B/2p+ZblrPaAG85Uk6RCtyn1vxYCD/9K4HOioVE0dkHtP&#10;HnKFcerAWCuVrcgn0xyUWwfhuWXif60Lca10YPpzy4S5SkBrmlRWojISlbioBDHk75rWW0425rTy&#10;zFKQDmuXge1cp0Nl6iikXZ1fb/4MrRO/3mXOeYFtyLQizWLb5ukSrZPPLP+GfJsronyu04xKd9Wq&#10;BC/9pmJ+kTdr3kXrZGrvvBtYllxpZz7MP/A5tkdrvZfyxV7bso7TEy31pJq/I+1ZLrZvK+33QFou&#10;5Z3Wvj4VrbQ/oqxFnibLyrrU7XhNnmW8vFzMr+6jdbmZXx5nSt7mebqxvetJ69J0c569piwByxDp&#10;xpDliTRjmPe/iNZ2ZxuwnnUbzP2mJz+yPlPTzEE69Mp5ifVtmcvDEYxzrWu3Zf1/T/Cbllz2xD4W&#10;prZVTb+pfTGCfFD3tbmo61vtlX+z1rbfY1tn9TgwtU2W3PJ4wrTydNbsc73YNnkeRG/aTNX5Ij+s&#10;sXeZHXLeqvsY262V9+o+1pK3DcvG3zUfrFnmnv245r0cU/sty5Gnmcu8ml9b5U2Po7Yd4+Tfsh/V&#10;MjLKmtayL5U7a+V5sK1ie4N5kbZ5/q39iDRhv6lpMvebFtI1fjNVVuZxpoLlmNpOEbFMPdMjWL8l&#10;bLv8G9I254nWcYR8k9N8SqtMu7fW+q41tV5z5UINtuEWpHueDtviCFvLIPLO3Li3KF8Zp5ZPrfXp&#10;2Qbskzn/17Iv1idPN8dU2cc0WmkwheXgN3VfJKbmke2RPmzb1nE6AjW9piLKux51mvnYBj7XebKu&#10;eRwwHdZpqnxlGj3lGmoZwDL1/nZJnm5vBJZraRtVPb8h7epxdSpy3pqbbg72+R4sR+RVtjH7XqT7&#10;VNnCdu3Naz3ytmfaeX1ZhryvRWRL+TCO871px7x61u/ItMvLWssXpt1al1q+1P/3xJTW8sR67JVP&#10;WP74LfNryeNMBfkAU+Uwwfcsd13mHPU4UI+j/B3bm/Vs5VPSoGLcnroyyz+3fBF5HpTRPb9hnFh2&#10;SZJ2VSv1RBzc5nAQ6xmXAzAHcqJ10KsH8JZ8UGc6c6YO2BG10sIBto6ztExUDupvWukQ603U8QnW&#10;izRhflE5oaLA//hNq2IW0+J39WQvtCoYU5W1a5B2LDvLzbrEsk/F2somcqWVdZ9a5z0wr7rMPfkz&#10;tBoliJ5lrvMmTVtayziVpjlvz23/nF9I44rps1/xv9Y2bv2myvOYy7ukd50+eWtPrE9ej7m04X95&#10;WSLm8sUR2xJ1/J50R03TqfVtpX0+qd2iJ+/EfPmc58fn1m/IPzWd+G1EHZ/YUtbmbT+XR9jP6nLy&#10;9xLmmX83lU8YL/ad3unnvDI33dZyt9Jir7IkRNrOlQXI26C1z7FdY7vXNGr9JtaZ8eu6E3wf60C+&#10;Je0iPfi+9RvSZgnLGePPpQvW1mHW2ntbIqYX0dpWLbHvE3PLkvMBUfNNTz6I/7FvxDZj2CqHCb6f&#10;EstTl6PKy72UJuSzPD6fW/viNWremiob5uRtRrCcLXU8YsvxpDWdvdOlNY+57R9Iv/q7pTwxZe8y&#10;O9Q8NYX9I0+X9Zgr2/K6zy0D3+dlmJv20n4c5Wg09JOfopGGvN1K91yOEWvSNmLJUduu/mZu+9U0&#10;jlgqd9bI23xqPZHHa+1HUbdjO7eOdz37HtOI8dm+c+k4lTYRLAPptLRMsV6Mk8syPtf8yjTmsLz5&#10;N1Pj1/EI9oMlrTLt3up2mMvPU1rrFefelAU5v7Nd2FZ1fGLrflGnk/PBXlrL3CPKwilHlK95e6wp&#10;n5j/3HFyTdlXy/iIuW2cy6iIJaRH/c1SPtorfdgOse3yeBGRXvyOsirXceu0ibnyO9RtMPWbVhnF&#10;71pYnrXbqiV+R7ocJR/XCdJ+TmyfqW3UEsecnM71N7Fd2S/zdo39NUccR2KbM8xpSx5uHd9iunNi&#10;vWrezFr74ly+XyuWnTQh37XUfJux/pHmrXRgm8d2Z7ljPZkm+b+Vd5nWkqPSLrbz0rgx/wjmM7XN&#10;1+b7rHd5mHfN8/zdI5fDrMdUPkBenlaQB/g9Q9azLhMR3xMsN0EaRf6p9bFc5hNT6VDHI1i3jDzH&#10;fFmGVt5jOSI9KAvz7/ncyuNMM/Ia/+fvyAsMW+XK3LaUJGmz1sGQg9uUWiGbG7fid3VeSycgdfmY&#10;xpzaIaBn+fL4xNIyoVbslubTOrgTU5XSFubR+7stab0HKjJzlb/eyuY95PSNID9NpRvryv/4XavC&#10;xz7Sm+a1kjmF/S+PR0zNI+e5peWI/NJz0lHXdek3UdGP8Wtlu8rTJkibPcXFNWIpP7LsddsQc+l5&#10;xLZEzZ892wp5fYm5eZAeedylcm2tWm4yP9Jr7kSnLj8xN/4eZW0+jpB3l7QuItQT1Cqv19K4Nd2I&#10;qfVh+8Y4cVF5CmVYnibR2uZ7liU53/fk4Sg7euebY+k3Nb9HfpzaHr3pleXtQRxRh1ljz20ZYnq9&#10;00UuW9kXlvQed2p6x7jMa2qf4fv6G4LtXR2Vf4/Wyrtblukex5M8DWKpDrFWK8/MLSt5gP/X37C+&#10;a44zIc9/rzIbuSxh2ea01mdqWer+0tpPMtKrVdbOiQusNZbSJ2O+udxYOs628gEx56hth7yvLaVX&#10;Lk9zzO2fa+VtuCTOA+fWD2vTBHVdly6U1/y6VG4z/Tx+/IZ5Th2/19Y/8r5JzK1zPmYTPcedVl6+&#10;t3oMX9rOLVP76Fy9qnVNgmXZgrTP01kqU7ao8yDmkL9zWdFjr/L1iDocchr0TJu8lKdNzO1/W/eP&#10;+pu5eRyVPrU8iHEJ5tmyJu1DzlNL+Txvr4ipulCrrJzbf6tcPm+pb/WqeaonzUKrzFnSSkOmQ0xt&#10;11ZeYHzy3VTerMdDYmm/z2mxlOZrj4W9cpm1dOzI9Yopef+MiG0wlR/5Td2X5sbHUWmX6xB71u+3&#10;5vu8PD3HV9Kipv9SOVO3GXl9Ts3rPetSz1UI1mdqH6xyuUnM5f06r7l8zXTyuATzYtmm5sF+0Mrj&#10;/GauXKnrwDQkSdpd6+C2JpYqhFmrAjx3kMaagzrqha2eA2gen1iaB+pJw1I6tNJ5Tdrl9VqqfIVa&#10;ASEtb4XlrWkUsWa9b4nlai3v2iDd5yp5FePVaczprbzm9O/J01ROeyrqdZ9c+k1O157p15PrPSvB&#10;9QJcT7q08sXU747alqjL0ZOWqPOYW+ea9r3z6NVKy6XyjDQlb9bfUca0XFvWMr9cdvZeJMsn4hFT&#10;aZ2XkXktlRWtC8dTFzUirRj26DnpJB/E/+fyT5grS/K69+SvuDizNN8t9YtWflza3mvLv1vUYdbY&#10;c1uGvLy902W/j/Gn9uWstX9N7QN1PNJwatzQmn6rbGLd4v975t+jtS5y9qR7dY/jSZ4GsaY875G3&#10;6dQ8yD+Uw+SJfHwg2EemLuz2OKLMrsexpfxHXqjrNbVOuQxZOn6HVvm8tB3r+GvzT85/rNvScRZ5&#10;3SLmHLHtcHRddYs83SVxHOvZV2u+W/pNLat75hHbKWLpeFDzAcu49Js161HLxrlxW/W/Ja0y7Z5q&#10;vYborVtnrfXqyeN1vyO2zL/mi7VlUo9WGbQmetXfrV2Xo+pwdbyeabeOL3P5Yuv+UX8zN4+j0qe1&#10;7EvH4da05+R59Bw715yjouZx9s9eUZelLnokyuS8jGv2j7XpjTo/YqmMYrvU35AuS/ltTfrnsru3&#10;vlePhWu275ScPnPHyxD735xWWbuU5q2yZqr+d1TaHVm/35Lv6/L0Hltb+8ncutTxe/LB2rpfaz9c&#10;St/syHPkPC7BvJbK5joPYmrbh1z+RyylmyRJkz5hHN7T74/DNb56HPb60BAfuXx84ZVDrKlE3NIP&#10;jcMe3zIO8e5xuOS3xmF47Ti8BbbD1w7xhhd/vdxbhug5MX9UfzwEef2TX/y17C+GyHl2CeOv9aXj&#10;cM4Pj8MlvzsOe1BJ/u7LxxfePg7nfM8Q77x8fJEu33b5uIv/fRyC7fQbl4+zfnMc9rjFtlyL9ez1&#10;V+PwVn57iKXtSxp97+Xjy3zVOOyxtqzluBF6L6L8xBA1rf/FOKzy+jD9pXzwniH++eXjC98/ROt4&#10;ygXBz7l8/Ng+tKTuz0vHzD3Lki8ZYulEmvTp2ae21C+qXxpiaXuvKf9w5jrMnttyDbb5t14+vigD&#10;WOclHxiH2deMwyX/eIil/NHaf5cuqO2Zf4/2meMw60n36h7HE/bL7CvH4ZGop+YLcb83xC8OQb5l&#10;nyQdKIe/cIjPHYL8s8VRZXY+jrGsS3Ud8sL/OETkVdL8XZePL8N88n73s+NwCfvf2y4fPybXDXu8&#10;aRz24BzjjZePL/QcZ/Er47DHkcfbo+uq11o6JpGfetOknqsu+YpxuAbHmaz32BF+cIilY8ia9fjT&#10;cdjjv47DR/bp4zD7s3F4rZ59438Zoh6H/944XKOWD2vz0ZmtKV+PqsMx3R+4fHyBY0bPtPeo/+/p&#10;1nXcpfPo1rTnHHWOGvLxDVyf7L0u+J3j8EfG4RmtTW+06stL56Nsl1on//dDLOW3Wo59yjhsOeP1&#10;555zgC11cvLtUpq36rLUA1uN9Uel3VH1+61ucd0M96j7kVY9dYxQ12fO2nPkWodhX18qm//TOMyW&#10;9o3W+n7iOJQkabU1nVHoQPCKmfi6IerB/Si5ctOrVuR6GlzOLldG/2gcbnFUo9YUGoFbHVJyBf3M&#10;OLlu7QPElw/xD4fgpCRXEL94iB8fggopvZx7TrC5kMA0CKa5NxpWlhrWfnkc7okOA3kf7r1Yy7KS&#10;xp86RO9JzZLccIDeC+VrTkJw9LZciwt7cXLEifba9TlST+MQyAN5H8PfH4d7yw1ktRF0Sc1TrQts&#10;/J1Phn9tHC7h5DHKHjpstXz9OETrBLTX3DFzz7KEsoEysqdB/1GduQ5zz+NCuObuxt5OCb2NebXj&#10;Ddturs70SPn31ePwWmc4niyl9638myGubQQ7qsz+Z+MQ7xuHS9iW1Lk4xtCZvHV8rheK12z/ejGe&#10;/Wep/NmqnmP0NgSs6dBx1La7VV31Gr8wxNKdkj8/Dvc213A2pXYCukWHtjk0BEX9kuFPXz4+WZ8/&#10;Du+Fsqweh/dqIL3F8Sjq/q2grGhdZznSUXW4es2g9/zobG5dx93Tkeeogc4rtdH2u8bhHI45XGPj&#10;esAR5yb3tKUDC3qfyrbVGa8/kz+XnjRC3XxNxwD0dg5oNea3OjkclXZH1e+3Ovq6WXiEut+R58i9&#10;19CzvTr9SpK02Z5PRuEkgorM2kqetqFSli9Mku75js2paFWMP2Mc3hIdUlqVzUcwd3JIBZOLW3Q+&#10;+GtDcDGoNpizDei4tXTBnelwkjDX+YIL1PyvtV1bfmcchp8bgt9PVfLpOc9+vad651nP3UFHyQ0H&#10;uKbxYM4R2/IanJBz5/bcBSIu8HBiv/ZO5VuqaclTCfbGCX++EPqX47DX/zkOs7qc+SIl9jxRzE/h&#10;YH9vHRdq0CGh+qxxGPYsS/5wHAYuLP7nIebKSMrYWza0rcG+9UjOcFz4O+MQ3D3aypc1fn2Iau+0&#10;b13cro1oj5p/t1zEaznD8YQ0P1rtlF87llIn/7HLx6scUWaT/vmc4U/G4R5y3b3Wd5dw7lh/k8uC&#10;PdVzjGsaAqYcdby9VV11rXwTCvUknhbEI82nGuM5rqx5Kt1TU7drRkMQx1XKFoathiGOyaRvzxMl&#10;z673SaFHanVI26OB9PPG4b1QR2M/y0+mONpRdbh6zaDWtx7FWeu42VSd/8hz1Kw+8ZR0mlqmEK+X&#10;4NiyZ2O62tgeZ7n+/AfjMJBf6Og1V4Yftf+0OrrUDv9Hpd2R9fstbnHd7JE8lWuukiTtZu/X9HAS&#10;8JOXjzf1SeNwjVu/emJvrcfbbtV6VPst5MdlI1eknwL2By4G8QjBerGdSjqVTiqfa3GRl4uR3Pnw&#10;i0Os6cTDnXZ1Wfg9J0Qsz9JJ/x5u0WjUqzYW3rq3+DXb8iikCSfzNCpwYp9PKM+GE7zsiGWtdyiv&#10;fSVLXUb89XEYtpQDvfYqV2vZsGdZQlnJ3SIZ25LGPPaNpY57Z7M2ze9dhznDcWGveexdj6BRp6ZN&#10;bUR7avl3T490PFmLxo/6aG72m6V3by85osw+qnG0XvTfcpde/c3fGId7qhfrcURH6KOOt/euq075&#10;38ZhRucaOuPNdUo52paODmsbTLbYepxjP6O84ZhM+u59nHuu/p9x+FQtPXp/T0fV4ep5ceuc6hGc&#10;tY6bTV1bPPIcNYsyLpt7ajLHlzg23jKvP2dnuv5MZ+b6VHauMdKJiydU7tGxcI26LLXD/1Fpd+/O&#10;j9UtrptNOWvdb8pTPkeWJGnS3p1RcIv3U9fK3t8eh3PqBbH/OA4fVa3o5bs118a97lLjQnC9kH/r&#10;E4dboFLNezkrKpytOyKnRMcFLvLGxUgefcgrsnofgUiaxytjKirBXAQ4+gTuLBdRuTB0r0r/Htty&#10;b5wQ0XBKAyon8+QF7vyujaxnsvURtmvs8fjOesz6onEY9rpIWdX9mNeItY4BPVGfhLF3WcLrLVp5&#10;n32DPPnhIe7ZuLWns9VhznBcyHd+Lb0Wcin21tPA/pzyb49HPJ5s8X1D1P2ZVzJubbw5qsw+qtN5&#10;PRfZoj6Z6YgOy7e4WH/UtrtnXXUJjUGtfTrOb/7LELfo0FjzUH5CzZTaaPGr4/BMyFMce2lco1Ge&#10;YzTHxzO87vMpeA5PUrjVOeURdbhbdYK4hTPXcZccXX5n9dWYnINM1Zt5YgvHGupgU52UKENbT5uY&#10;C+rqajvb9ed/OgTnFxX7G8fNW94QsNTp4qi0u9dNpVNucd0sPGrd77mcI0uS1HREZ5Rb+JFxGOpd&#10;ExUnMfniJgf8R72zYsotTxT31PvO9kfH4/hrxxtwstRzsSV3XODEm2l94RBcsOZi8BrcecLTWmpF&#10;P8QJHBdAHzVf9djzDoU19tyWe+D1QHFClDvF8EhJ8sqjP0XqDM5ywXvvV7LtWZaQRuwDXKRticYt&#10;9p1rnzxwb2esw5zpuDD3KoOzek75d85zO56w3bkYXv3UEHt0PLrHazRv7RZ54h4X6/fadveqq/bi&#10;sePs463OjIgOjW8e4qjOeDzdK+N4uXScqo0WrVey3QvnhdEJhWNvNFTw+lcaoXzn/3G2PKlOL7dX&#10;He4Tx+FT84h13Ft51xD5WELdeerpKN85Dus5lW7n3tcJORf+m0PUV7+HuCGA85Ijb6jY4ilfY71W&#10;73WzR6v7ec1VkqTBEZ1RaHQ/+kkbHKxzgwkH87lez/Scz755HD4lZ79YOaU+IvdR3wXcY6rjDRca&#10;p3BBksf3RccF8j0dF7iL/ZrGSH7Lo9B5n/TUBWSWi/kdfWfSURenz+aobbkV6U5Z+otDUIaSDzgh&#10;ulenmEexxx0fS466GH5Eg9zeZQn1hzhBb2Hf4ckD3G39qM5ahznLceGRL9A9h/zb8pyPJ+w37DMZ&#10;F0T/1eXjVY7qRLHlUdY95uqzz83Z7lY9Evs4HSXm7urk1ax0sDiizs/Tveq8v2sctnCMyR086UTI&#10;NM6ADus8sj32JZYtGirO0rH5Kfuv4/Cp4Bh8azayznv09DmywxZl3A9ePn7Mdw9Rjxucg1CGU9c8&#10;U0fC5+YM15/JM5xD8zQ6Om62cF5C585bPSWlx1Fpd1T9fqsjr5s9St3Pa66SJCWP+mQUcPDOjTlc&#10;2G81jvBdvujPnUV0mHlqPn8cPpp8YY2K2VO+0Lb23dTkXR4dGJVm8jv5fs+OC7xjlwvI7BetEzga&#10;zliGIxseuaPhLI66wHKLbbkGJ0U0CsQTGdj3eCqCJ0TL9mhIqY8VrXpe27LFq8fhEfYsS7gwwP5B&#10;Z63WE6XA3daP3KB/5jrMvY8LXzIOH9VzyL+Zx5PLPlPvzGQbX3vh+6gyu+dR1ltde4zM5eKR9jiW&#10;zznyeHvGpzdw/sZTUrjQzgV+yoGKOvBRHVKYdy5vp/Y/5p33VX5z9E00vTgm0GE9cAw+y7JJvR69&#10;Dne0R0+fo85RA087yMcPzjnq01HiCYN20ruvM11/5tyYjps08k/dEMATKc7SIeWotDuyfr/FHvW9&#10;uetmZ6/7MV+vuUqSlDxyZxROPLjYH5WKaBzhMcA8ho/gM9/xPxpUqJxy0vIU/Ok4DK3HhD+ap7Jt&#10;pqw5Wabi+h+GIO+C/Et+P+KEm2mS9nQKaV1AZhnyxdFr1el//Thci/17b18wDvd0y23Z68eGyHcG&#10;cFJ0r44xezqiEaveMZHTbatafv/lOAxLr22ZUveJPx+HgenucVFgyt5lCXmSJwdxt1PrwhIXHM72&#10;2N1epNWZ6zC3Pi7kTi9Mm0fZntUfjMMlZ8+/tdzZ6gzHk1t1YJjzvwyR8zGmOplNOarMro9+Zntt&#10;uTubC7x5feqxDJ83DreqaXiUa5ezuuXx9oi66l6oM3GBnzzW6ozH91OvXbgW5S3Hq0DDE/sgxxPK&#10;WhowuTGAZeCYxrj85gxYNo4JgactPeXz4rM+jn6Pzr5P+SmvU25VhzuqE/TRHqmOWx11jjqF8496&#10;7ODpKIHjajQ20xF4DvvzK1aGHQCnPcL1Zxr5Ob+euqGCOsGR10JC7UBxVNodVb/f6hbXzaoz1/2e&#10;6jVXSZI2e+TOKOBk5XeHoFLBI9p+awgeA8xj+AhOlt43BJVReko/pR6o9X3RVHK2NGpEJe1e8rx/&#10;dhw+VWtODLhQy92F4YeHIL8fienHBeTasMPjove6AMR+mnHys/akkHzDxZxr1IYDHPEoyXtsyzmk&#10;Xb6QRGP4Uzkp4jVIe2ulzbUXEesjhTmOZeSXteUy+1C9G6ZeEMCWRiCmzaPje+1dlnAxkQtL9VUY&#10;+Bfj8BE9Qh3mVscF3qGcffs4XOuITorVH43DXmfNv7Xc2eIsx5N7HlMDy1BfoUU95aeG6K3jHFVm&#10;f2AcZt8wDtdg/f7b5eMLrUbXvzsOt/r5cbin1oXsLx2Hezlq292qrro30iM649XOjLlhcW90Foxj&#10;Kp0AOcf4xSE4pv7AEBxrKIt5+tdZGh3Z5ixbYPmXGlkfXatMurV6Xj51N/1aZzge3doRdbhW2bd3&#10;J8JbeaQ6bnXUOeocno6SUZeKDihfNQR/s7/aqHtbj3T9OW6oqB2byDtb6r9r/adxGI5Ku6Pq91vd&#10;4rpZyxnrfmynp3rNVZKkzR69Mwo9XrmgRQ9THtHGxf7cs53GGyoiT/HOIho36sW9fzsO19h6MryX&#10;uGhN5WyPu5HOjJPnltbFr382DsNeF+14TOBS4yEXkNmX6t0Ef2scXutXxmHgpPA7Lh+7fe8Qv3b5&#10;uBnrWdeRxtUtdxPMOWpbbvVN4zDs0SB5L7Ux6d3jcE+tE+C1T/PJDZE06NdGq98ch9na8pxGr1Zn&#10;nHjyRuCYuTaPtxrU9ixLOFnvOU7TOFMb9M/2ONo1zlKHOcNx4f8ah4GyeO3FK/LRF10+7oplCa39&#10;91Hzb+sJL/kCZ497HU/YN7Jar7gX6rH57jxwwflfXT52OaLMbtWv106XvEG65/zPRdVaJuQLrz3q&#10;++17LjqvVTtBo9bN9nDEtiO9b1FX3eLD43AOeY9jXEa9f6+OjFk0PtAJJo6pnzpEHFP5zHeUxWfq&#10;MBCNq6GVX5+aVke2vTuILamvS3n7OFzjs8Zh2KtDy6M5og5H2Vevdf29cfhozlzHXXLkOeoUtn3t&#10;RPCmcfid43DL/qrrnOn6M51243VNUzjOUx+odbNaJ9lD7SRc67JHpd1R9futbnHdrDpr3e8pXXOV&#10;JGk3j9wZhTsDeJwtJypH9DCtdwCf6Z2YoTZ+cMGbxq1eVDy5ENOqxN4ClWS2IRVzHm/+lFGp/l8v&#10;H19m6q6O/CSNvf2DcTiHijodPrLaYLDVu8ZhxtMAyI89uHjDRZw9Gix46kD1XeNwL0duyy3O0IAx&#10;Z827tP/ncQjKkSOeHMEJcL2IwUlvPlFeQtkcfmQcZpTBtbGJ3/Q+jYRtyoWHVmecepc5DR6sT+/y&#10;Mx7Tbl1g37MsoQGzZ5m4kJDTKjfgPJKj6zBr3fu40CrPf2aINQ2WLFu94D+lt05XGwt4ykXLI+bf&#10;tU94abnX8aQeV3tfnXQL3HFXy0v2dY4bPY4qs1t3h645Z+CieT0Wgqe9ZWvvms6NayzjEReKOY7X&#10;YyzL2btNeh217W5RV92C9etpUOUYV/PfJ47DvbAcPJqd8/dHuwnlM8fhc8J+XvfJW8sdGziH2HJe&#10;WY+B9dUMz8VRdbha9lHXOqLe0eoctWeHuVvXcfd05DnqnH89DgPHbM6dmDf766OV80/Fma4/977q&#10;huuM2aeMwyWvHodLqLvlGxeo97Xqskel3VH1+y1ucd0sO3Pd717nyJIkndqjdkahIhaVSu4qPeLu&#10;qlqBXLpQRCUrV0KxVyPNlNZrbbjgTUVsqcJHmv3CEHtV2pgevdN7twXLR0WVyjK904+4+HwWrCvv&#10;i2x1Sqh30E6Ze+w5019TwSeP9IxfHye5V2MPJymthm3y41IDBvmLizd7NVjQMFj1NBq18vlnjMMl&#10;e27Lqt4t3iN36Gipd/0djTKhJw04wcsnqz84Do/wo+MwsIytp4W05IYaLuZNlbk/OQ6ztwyxdNcP&#10;aUVZyh3Krc44XACtd+KQbj1Pw2DajMe0Wx0m9i5LetM0P+66dhx9BLeow6x19HFhqXxsHRfYz351&#10;iJ7GTi66remk2Nv4l+/mYj9qdaYMj5Z/Ww30196ZfovjSeviHu8CP9qaOv0/GqKWu1ws7dnXjyqz&#10;W+cM7DPsO0v7PuOwDPXR+WCfqMtbO61NYb753Kk2Pu2pdpoB67WUpq2Oa1MXmI/adveoq/bqvcP5&#10;T8ZhaDX+bkXacW4AzrV6jhlnxj4xt0/uvQ3vpXY0uOXrp9iH81OcuKN6y3llPe/6v8fhc3NUHa71&#10;2jbGXbK2EbC17f/7cTiltRyfNA6rW9dx93bUOeoc0qw2ase5U218v4ct11yegjNdf6Z+tXTtEOSl&#10;rLfTYOvabUt9+nW9bhSOSruj6vctPfn+FtfNwLo9Ut3vbNdcJUk6FQ7kHy3Rc+K3VZ3XUqWSSkn9&#10;zZrgMZFLF/DoeZ9/w0nUVGWOtKFxgenm3yw9jpL1zOMTPRXqjHnXaRAsL+uQp8fy83f8hnHWnqy3&#10;kJZ53lxMnZsu/yNtmP/a9b017vrI60asWWZOHGq+iJjLg+SnPO5U/puaPts+MA4Btg3/7zkJrOXA&#10;3MlMTSfmM4flyePnIH/WfMuy5Ly+R74NrfKE9J46oWHZ+X/9DcvXctS2RN33iDptlitPI6djRCtP&#10;M51W2uRyLbbNNVr7WM/dVnnZ8jK1sH55+sTasqceE4i8LabEPkfMpRVpWfNKBNPgt3nbsvwsU+TF&#10;ufKklU8iyA+tabMNYtqt5d6zLMnbpydN836S83ZLjBextN1rflzKW2jl4Tmt/WpNsExz23utI44L&#10;NS/X7UQZXn8f37WCZWSdc9lPXuG7mNdcXqjTmyqHM6aff9PaD3Bk/j0a849lIaaOY1PucTzJ6V2n&#10;sZc6D4I8uEZrGuS7njxyRJmNqbKHfai1f9HQFPvXXN6o5QKx1EiFXHb27At5+gS/70V6tY6x5J+p&#10;bTK1Hfh+yi23Hb+ZGp91imnmWLuPz4lp9mzrXNYs7bNxTIpY2s7MP4+/NsgXzCNvl6ouU09+rb+Z&#10;KkNaeWZqnfm+jkvkZW/lz1Z5dG+13GA7rNVar54yNm+ba/aJPF9iLg9tlesMEXueB4c6j6X9rjqq&#10;Dtcqt5e2Wau8JK/Mqek8tb+yjRm3NY+5cuGo9GntA0v5sPWbufRheq3tQLDsreMayxvHoFaZ1KO1&#10;nMQR+X8J61CXo6Yz+bK1nVrrsaQ1vx65bCN69uN6XFkqi1nPPH4E25v1z3mJNOLv+A3j7LH9YplZ&#10;1qX8zv/zck7Vm2raEXldWph23jfmygAclXZH1e+35nv+rr9be2ye2k7hFnW/um8QvVrbupWfmH9r&#10;++W6MuPU9Mj5jujZ15l//g3Ro/5ma5kuSdKk1oGTg93cgXqreiGCWKrETVW21gYH+Kl1ah2oGT8q&#10;EPyOgzDpQsWQylWrAst3rE8r/VqVu55KRMY068lzb+xViWhV0gjyUa40kUakBenFMvdUSFuYH9Ng&#10;HqTv1un0qJU8gvxH5Ze80Doh4HvSdi6fLqV9ax/M+Y/5RrqTBjUPRH4j/SN/IudR5jGV/5HHXdon&#10;W3lwbtpo5f+eWLuPLGE5Iz/VII0i7RiPZWbc1vaJ8QnSLrTG3WNbgmnkcQnmx/hETDfn01a6M93I&#10;k3k9mXcrH7MMBMva0wgxJ5axRj3hyvLJZ02TltY6r81HpEvdNkvzztt+aR8C02KaeR49kfPblFY+&#10;7Al+17JnWZLzMesf+0ZLHbdVBoe96hdz6wamWX8zt1y3qMOssee2DHk8Im9Xhix7K2+19tWeWEqL&#10;1m9Yxqnf8H0+/k/tBzgq/7IMzDfGX9o2W1DmxPQJ0mSNexxP6jHj2mNQS073CNZhbfq3ygam07PM&#10;rWXoibm8yvLX41hP9Kx7a3kjH7TkvMMyLWFfydMm1ubXvP/lYP3IV7E/Mox8NpUX2Lbk51Y5eNS2&#10;Y75Tv4u6SN7nppaD74m16Vflac7l6brsc/U7xs3TJZbyR64TXhMsY6RjVdO+J8/WfY0ysKWVtwny&#10;YOx3pBnTm9qupAHjkieJqlUWzW0HkBZxLGe+c8f8rWq6rtXap5nm3Lrl9CNNI43XqvNupfu1pvLG&#10;3se9PcpX5HJ9TcxtB/Jh6zfsT8wvfseQv+P7Ov5c3Qy1bkGwTetxgfwVy1vHJ+bK1yPSp1X+Le3b&#10;/L/+hmWbw3ao+2tPXHuciTJor+lt1Spr2M5sFyLyT+SXbEv52/pNa9oZy1G3UU+51DqmTOU38D/y&#10;ZP1NTyzls155f2VZ5tKmjjul5jWC9JybNukb487tp+GotNs6XdZvbpm35vvW8jCvqToWcj7sqW/c&#10;ou7X2jeWjiWhVd4zr9iOpBGf+W7tOTK/reOyrEvyvhAxt03Atq2/Wdo+zIf1YlyWfWkekqRnjANN&#10;q+IbwYFkqeK8RhxY63w4cM3Nh9/Fwe3amDuhaVVIa1BxiIPr1Ph8X9eHv6fWgYP3XKW3alX2lqKn&#10;stKLZSUdWvOpERcItmpV6pjm3timrQrhtUG692zbVqWvFVERbFWUI3J61zxKHqRimyuIVLDzeOSt&#10;KeS9qROBnnWdK29asWe+zdaUKaRH6wQggmXMJylHbcuwtNz5xCX07K/kgThJav2f2GN71JMili3W&#10;iTTJebPul4yX/99ydFnLtOt0mGfeh9akE+m9tE1zRH7sMZe3WjE37T3LktaFDrYz6RjzZ5hPbIl6&#10;XM1YjrqtCH7f+h3TnyrLWJZWPpn7DfOeypt8v2YbzwXpe609t2WYSpcI9vOpvDVX5rSC5Z1K61B/&#10;E3mDIfPL+azug0v77xH5F639dY8yt6rHg7VufTypdbNI4z2wn9djUg7ySz6+94i8VoN0Y15z09uz&#10;zA7sKz3bLKJn/wpTeTb/ns95vN5lnkpH8kPv8mFN+cJytvZvgnShjjJVhzhq2+UyZC5ieq3/EbFu&#10;16jTZJ6kb04T/s75Leq6LfxuKt04pkylD99P5Y+1Qfrm+cwtE/tva5nmfsP3rTwzNX4O0pE8wO9b&#10;/yda+YhjTSvfMO7ccahVTrA991TXe0ueJG+01i+Ow4Fp53oM875GrecsHdPXYnpzZTX5r5WX1tqz&#10;fMWaMpZg2y3NY800I4/W75fyFvtNT/ka9Rm0/rjZ3moAAChTSURBVE+Qt6bWac/0mdu3p9Z36jd8&#10;t5SHWfaeNIpolUdrsR55mrF972Fp3SkTqrlttDaPzP2G72v9OGKqrGDbTJ2vLe37/Haq3JiKa8vc&#10;rFVXp36R8309FrMd5srMej4c68fvSKf8W7ZrXn8+9+b1o9KO7XVE/X5LvkdrPZlWzY+k5ZZj85Z0&#10;nAqWK28/Pk/tG4zLPprHn9KzPdaeI5N2Na9GsMyt5Yrpt7YlaThV9pM/Wmk8lwat9SAdJEl6mXqw&#10;6I2lk7op9aRiLqistHAQ3qvyMVUJ4+A6N498MopaKaDSUCu8rYrzXPRiOXJleyqi4rA35k/lp1Ux&#10;4rt6crBVq1K4V+VmTb7sCdY71n2qsjanVZGLYDvmSuPUuHVbt7bPXMxdNF4zrTlTJ+k5jsq3WU+Z&#10;wv9jO+bvWb6pE30csS3D3LSnth9l3lya53KXdWqN03uiuKSWieSrpeUj2BZzJ9BHlrWka2saNSib&#10;pk7u5kyd+NWY2z+nkC5LaUssTXvPsmRt2Uu6Tm37LfWLNesSv2n9bypax75b1GF67bktA/vJ1PrN&#10;bb/AfsN4rd/nYNl7jq31d2yTnjpTbO85e+bfrHVRea9yN6vHkFZ+ncO63PJ4kue1V3rkZVkTPWnF&#10;OveUuVP2KrMz9pmpRoscvftXRj29Z3kZZ2n/Wrtv9eZdxltaxshbdRnYf9lnetLliG3Xc+zg/7F8&#10;+ftIc6axhzztpWDeU/VYtH7TCvJkC+vbU6b3BHkYrf9NBflkbX7NWP657cr+mvNc6/iYtzvY1nWc&#10;qWila2sec9twi3pMWCoTpqzZ/qzXlrp5lctQprmHNdssx9R+MWdtfmX8XnvX4UDemytP+V9exvr/&#10;nuVfqs/Usjr/L8rXnvW5Nn227NsMW/9vxdx+SBotHYOINce1JZFWpPE91fpyjrq+a7ZR5M0t22jN&#10;fIiYV+t/UzG17/SWu2y3vY8da9e7p6yp6c885rZ5RD0+9zgq7Zju3vX7Nfm+Yh6M0/ptjS3H5t50&#10;7Imo+63ZDxl3zp7nyOyHrf9PRWj9bypifdbsXzUNWvllrzqSJEl3FQf2tZUzDuL8JldaciWg4jf8&#10;P58wcsBtzZfvGY/xeyt3eyNdqPDVk0SWjQrWvZZrT6xfVOpYL9b5qSK/1otd5N3WheRc0ec3rXQh&#10;vZgm+YDKPr/hu1xJnpvHUVge8ifLEstB3CPfsm+TfjlNWI66z/M9acX3Pcu397bM6rT5zHdzmC/z&#10;j/VkOPU71jHGo2zZ4yJuqCc7pDVYPtKBdIr/xTK2yt9bi+WreTa26x7LyDRY35wXSX/me83+yW9b&#10;+9uaafPbvcoSphPbnbzOsrHerePYGbb9HlhP0mrN+pDWpBW/IV0jXebqMD323JYZ08v1J4Zr6keM&#10;19oHYllaZdWU+G1E/Damn/+3dh87Kv+y/nnZWOfetFsrthHBuq9FWrF8sZ0YsuytbUQaxHik0Zrj&#10;Cekby0msyY+PjPW8tsxuYfuw3fL237J/VeTTWN6870a+4H9H5eVeeRnr8uV15zP/Y7wtdZ+jtl2r&#10;bGQetYzhe7Yp3++d5sybabIOTJ9801rPW5wXM33mxTKswfaN416kJetwD6xDPmbGstRtCsrCGI/h&#10;tfWAFuYR25O0OWIeYJvF+rINr0Easr/VfYM04rtWWm6Vp7/ndJ8KtgXp0toWW48xlDXsq3kfIc+0&#10;jinx/4je+TEPli+WmWE9LgT+z/y3bP8j0ueWWstOWlxzXJvCNJk+w3tju7Desc5TeeM54VjBtmH7&#10;R7oQHD+Oqu9xPIpjEunPZ+aXy4a5fbcljncRefq5TCD22k+PSrtY5pwe1ywzv7km30fZXdM4lmnr&#10;MZT0Ie2Yxhos+63qfmuOKaRDjMd6bTnvOAP2nZyu5HNJkh4aB3QObmsrHRUVPA6QUdGUJN0W5S/l&#10;cMRRJ4LSWViHub1cxhBbLsQ9ZVz8irThwuBZcdEwlpPPkgQu2hPXNHpxsZyyxXrobVEninKd4O+z&#10;o4Eolpd8p/PJeYqw3ve4olHzEcoGPa7aUcLz6/Oz7idJkg4XvV85Kbmm0hGsaErS/dgZRc+JdZj7&#10;yGUMYaPEx8sXYc+aPtEgsdf+I+nx0bFzr3KLctB66O3lc4FHqNPkO8StT5xTbB+302OLztKWyzpa&#10;Pg8iPL8+N+t+kiTpJqLSsccdkdEL1pNTSboPO6PoObEOcx+5jDHN2uKJPaTPGcvh/PSWR31ssaR9&#10;Rbmw19MpKANtgLoPtiHb8uydDfOTXHxC13nFNoqw3veYooMAZb10pMhrEdYFzsu6nyRJuglOIves&#10;HNIodObHkUvSU2dnFD0X1mHuJ5cxhI0SbWft8EHDJHmd5SLfSxLlwp4d6KL881UQ90EH29ieZ+7k&#10;EU9FoRHMJ3SdF9soh/W+xxMdvygXpKPZGeUxWPeTJEk3kx+Jeu0FgKh0eHelJN2PnVH0XFiHuZ9I&#10;9wgbJabRCEgacaHvLA1tsUx73QEn6fG9bogo0ymv6MywVXSE8EkX90WdJrbpGY/TsXzkFRuuzi3y&#10;0Znzk+bF0yTtFKBbsDPKY7DuJ0mSbqZWELkoveXEMho/rXRI0n3ZGUXPhXWY+8npTtgoMS8aAM7Q&#10;+SM6Xl3bgUvS01LrjzQoUF6sRQcDfmtnt3OIMv9sHT6i0Yq4pvFLt5HLBsJ632NhH4tywLqfbsHO&#10;KI/Bup8kSbqZfLdMDioQVEo4yWxdHOBCBr+l4cbHfEvSedQTSk8I9VRZh7mfmuakp+aR3+6d16Lx&#10;j33ExghJGcdGyodavnOcpPyinG81QFOW8D3HXcoWfmMZcy40LJ2p7GcZWBaWyY4oj6GWC3ZGOR/K&#10;6SjDeXok+32Uz/G99XXdSu2MQv7U+Vj3kyRJNxV3y2wNKi5bes5KkvYXd+Dn8KRQT5V1mNvjolVN&#10;Ry8w9iGvkedoJLh1uRzz5hjhMUFSS3RYq2X8mvB4cE5sWxqXaCy6ZweQvBzUJ3R+NEbW/ZxXO+g8&#10;aBSu26iG5zu6pbjhI4IyX+dk3U+SJN0UFwJaDZhLwW+8iCBJ90dZnN/5moOGz3teeJaOZB3mdrjY&#10;HXc/5YhOPXZyWEae427BWzUIsk24QMg28o5YSUsoM7jTdW3DBOVa6+5Znce9jwecpzBv8pceA/WU&#10;uXqfzoG6Zd1GEdb/dEuUGVPn5ZT9nnufk3U/SZJ0c1QMuUhAw2XrpJPvqFja4CBJ59BzJ1QOThil&#10;p8g6zHHqo5aXwotSy8iH5MejsU9wcdE8L2kNyowop1rHAO565nhLGWPj0mPhGH3r8wHmSV4yrzyG&#10;tfU+3R/7WD7/4TPls/U/3QLnGrlMWAo7JZ6TdT9JkiRJkiRJkiRJkiRJkiRJkiRJkiRJkiRJkiRJ&#10;kiRJkiRJkiRJkiRJkiRJkiRJkiRJkiRJkiRJkiRJkiRJkiRJkiRJkiRJkiRJkiRJkiRJkiRJkiRJ&#10;kiRJkiRJkiRJkiRJkiRJkiRJkiRJkiRJkiRJkiRJkiRJkiRJkiRJkiRJkiRJkiRJkiRJkiRJkiRJ&#10;kiRJkiRJkiRJkiRJkiRpR984xFsvHw/13iG+7PJRklb77CFeP8SHh6A86RHjE5R1kiRJkiRJkiRJ&#10;kqQDvWqI9w9Boy6NvEejIZgG4TcP8Wl8IUkdKKvoMPfRFD2dUej8ln9DMC1JkiRJkiRJkiRJ0gF4&#10;WgANswxviYbgD45xi0bh2hC9d9w6/aTnhA5sdDpp7Xs9nVGinMvhPitJkiRJkiRJkiRJB4gnDNzr&#10;lRU8FYUnstzytRmtJyvsEe8YQtL+eFoTndbYbykv6r7nk1EkSZIkSZIkSZIk6SSiQwavyrknGoTp&#10;jMKy3LJTTKtDSu+TEljm1w1BA3n8tqdBXNL18n63Zt9j/6asuWXnN0mSJEmSJEmSJEl6NqIjBk8Z&#10;OIP81AI+30LrSQlrX9sRT3bht3ZGkW6jdiRz35MkSZIkSZIkSZKkg33COJzCEwG+9fLxpX86Du/t&#10;N4Z42+XjS78wBK/leAR/McTXDvGRF39JuoU/GYePik5svtZLWs99R5IkSZIkSZIk6Y7mOqPwehme&#10;KgA6f/z+5eMpfN8QdOp45RDv5IsHQYcUGsdoJJOkJd8yxKdcPkpawX1HkiRJkiRJkiTpjuY6o7xl&#10;CDp74CfG4VnQqeMHLx9f+uIh1r4y557ePQTLLElz6LT23ZePklZw35EkSZIkSZIkSbqzqc4ovJ7n&#10;ay4fX/rtIc70VJTwrnEIGp0e5XU97xniFZePkjTpx4aIDoGS+rnvSJIkSZIkSZIk3dlUZ5Q3jUP8&#10;1Dg8mw8NQUcZ0Oj0XZePkvTw3jzEay8fJa3gviNJkiRJkiRJknQCrc4oPBXlcy4fX/iP4/CM/v04&#10;xLcO8ShPR5GkKZTBb7x8lLSC+44kSZIkSZIkSdJJtDqj5KeifGSIPV7R82VDvHWIDw7x0RTvHeJ1&#10;Q2ztRPKb4zB8wzg8E9b99ZeP3WhQI21Io4zvIw0/PETPdD9tCNKY6fGbSHumwzZh+bZied4xRN6u&#10;Md28TZkH369Nh1tprQdpxXf8rxdpzToyHdK7ivnktGJ8frdVTDNv27zs10z77KbyNuv+qiGuRfpF&#10;nujFb2LfjW3B3yxnLBN/T+135Iefu3y8SpS57x8ilqUuz5py9x55m+XjKRd1Hfib77du45hu3k55&#10;uluPR72Yfj0eMm++e80QpBnbr5XOFeNGPq3jx3rW+exV5uTp5jJnq5hu3pfzdJeWea99J0ztQ6Tz&#10;XvmE7V3zQuyjPes8hd9G/s74PubFfEizKcy7Vb4SOb+uQZoxz1jHijTPeYAh85lL69hOOQ2Zxtpl&#10;kyRJkiRJkiRJB6NxLy7mE63GgjWYXm3ImQoaPbbI06Ax4gg0duT5EHONOBnr1TMuDT+MlxtUCPC/&#10;aFiqQePSlGj0af0uBw1raxq9aOSpy9kK1p1Govi7psPUOkWQ7hXTaI0b0ZPWoXc9WM65xjD+x3rm&#10;tM77ztz2I9hH1qQ/WPaebcs4rXREa/xWzKXp3HrlNNhbz/qzb9T8srRMubE0/27JmrKOqNuE+c6l&#10;ZStalvJaDtZxrvzAPfI249OY3JpeDZatd/qMl8ujqWBdtx6PliyVXznm8irbhXJ7aruwXWsezsH/&#10;1jbW71VeVteWZXvtO4F59O7La/JflssLhnm98rYjvafK74rlIH/tUYdYyj85mO5SGrAOdd/L+XVu&#10;+QiWpS4nv1nan/m/JEmSJEmSJEk6CRq38oX8uUboJTQcxHRoHOHvaLBgSGNfnhexpeGgNrxsvVt+&#10;Dg0peR5Eb9rQqDo3Lss716CCuYax1rRzww6NOIwTjYMM+bs2NPU2GudljQaivF3nGrGm0mGqIX+u&#10;EY7/tRqs59I6y3mddYp8E+tQ8xXrVPMWjahTDWjR0MZvptIjB+vSK28D5pMbldm+rfzEOlVLea+3&#10;QZ40y9uC9V3b0L1Gq5yq+Tv+V7dPbJeq1ViaYw7rH9uYYd0nSIuav2vezv/rjYp1z3mNPJy3A9u7&#10;tc+0thXf3SNv52kyzNsWLFedZ0/ZxXRjn67Ho6n9gO/2lPMlacJ8A5/z/4lWXu3ZLqxb6/+tmCtj&#10;sz3Ky5ac7ix/zou9ZVn9f09MyWkX+STy37XrGhg38vBU3s3jzAXLxritdIpA6/gaQb7LavnK3zUN&#10;WvtgC+Mu5VeWf275IphnXo6e3xCt8k2SJEmSJEmSJN1BbWShIWELfhfTmGpsQW18I9Y2HNSGDhpO&#10;9kaDXZ4HURtwWmhkWRqX5Y+o8yBYHxphWIZoCIpGGH7TStuYFr9jGVpajV1Lja+5wWtuu041FM2l&#10;A41MdfylhlLmU3/Ts11yvpvK4611yOsc/yetW+vK95HGrcbv1m+ioW1O3gZz26vmp9yQV9XGR4Lf&#10;r5HTdCrP7SGXLWvzNzG1XnwfUX9DzIltMrc8yNtuLm/ntCR6t0Vd9qntXccjL2b3ytt5m82lZas8&#10;niv3WbaYLssWy1rlvBUxVT6slcu3uf02p0Hd7iw36T23XSJt+JyPpXxu/YZ5TaVH2KO8bDmiLNu6&#10;7yBv/7ll5/u87MTcMmWME9uXmCsHWvmxBtNjHSNa46ypQ9R9a2q7tPbBWndj2SK/1rolwfeRHiwP&#10;yxXLwn7QWh+Wh3EYn9+xvaOc4Hs6UOb0JZi3JEmSJEmSJEm6MxoF8gV8Yq6hZAoNA/F7GgWY7pRW&#10;g8aau+hRG59opNhbazmZ75Ro8IlGkblxs1anAGKqUbYlp8fS71qNXVPbPE+Xxp3cgNWyNs1Qx+/J&#10;f7XBamkeebmWnvzR2iemph+NexHRWDbVSL5m2iE/TWgpn+ftFTG3vrWxcG0DXuTdtfvvGrlsIZY6&#10;rrXSgPyypDY0E1PYD2KcnmlHOs/l7brcPdOtaTP3G9Itj0vMuUXeJh1zHlzatnnaBMszJcqInnKr&#10;1clg6Tc9ctm+VK5Fuby03WO9ImK7THUgQOvJOHPjH1VeHlWWbdl3UPefuXoLyBOt/WJJ3mY9ZSzb&#10;M8bvyYvX1iFq/pjLq3X95/ZxljuvC8Hvibl8VefBNFhGvp/aRjlvRfSuvyRJkiRJkiRJOkirY8JS&#10;g0xLbmxZaoBEbWy4tjMKsbfcILcletIBrfn0/ha5MXCugTGrDUSt9K8NdeSVHnXaS+uSxyWWGm1R&#10;G2SX5hEN3j0NgaiNc6xTSysfLqVTnfZcw2ltzFtKG/JCTf+5Rr9W3lvTgBfputSJ4Bq5rOhpZG41&#10;gPb8rtWYOSWnW8+0o5yd2341L/VMt3YwWcpLeVxizfIQe+Zt5Hn0rG9tdJ/aL/NxrafcqmUdMbff&#10;9GKdYnpL+y7Yn9akWcRSuc+2j301x9Sx/ojy8siybMu+g7x9eo+drbzC/KfU8XuWjWXJv1nKi7k8&#10;iphbpqrWx+a2Td0Hl9YnpzHBNl06xrQ6zpEm5KE59Td77MOSJEmSJEmSJGmlTxiH+MxxmH1oHPai&#10;4eJrLh9feNc4nPO1Q/zx5eOL4Q9cPnb7zXGY9TT2PYofGoc9vmUc4t3jcMlvjcPw2nGYvWUcgm3U&#10;6rDSUqd9bzRsfc7l40vvHIdLfncchlcO0ZO/fmmIpXSq057DtmXeYBv8xuXjJPbd/3GIj7z467I8&#10;c/sj0/vty8eP6W3Ai3Rlud7DFwegI8EXXz6+8PZxOOcvhtiSBz8wDtf6kiGWGknJE7FN9vT/jsMe&#10;pMs19s7bpNl3Xz6+0LNtv2eI2IdJz2+7fPw43zkO8cvjcM7vj8Ps74/DvXzpOJzzw+NwDfbfqXQI&#10;bPvvvXx8ma8ah9lR5eXRZdlatd7ys+NwCXnlbZePH5PzcfW3xuEaNT9uyYtr6hBsj15/NQ57/eU4&#10;DJTNrf0t+6NxmLF9lsow8kj2yeNQkiRJkiRJkiTdUO6M8upxeI1vGoegUaOnMwuNCp87xCvG4VLj&#10;RI9PGodHesMQLPNUfN0QtXH/aLkjSasRp1duPOSu9NxQ975x+Ii+fhziP43DLXoak/f2z8YhercB&#10;jbyfOgT5kU5fSw14PzIOw7cOMfXEhOyfjMOfHIdHyJ0K0NOxAL8yDm+BBnbu/u/pkLI3ys3vv3x8&#10;UfZSPj0KOkJE5wT0diCigxJ5mzzeSlPybnRgIk22dsLJ5d8e6Ny39JSW3vyd9a5fq0NUq5PDUeXl&#10;LcqyNf7FOAxLnWOy2umTfDy1bbd0iKgd4/bOixWdgaNDCuXJmrRYsqaDWljbIVqSJEmSJEmSJJ1I&#10;7ozyKePwGrkRpvex/kf4gnF4TzwhIj/15Wg0vMZd7GC+9VH1rWg1bn3GOES9Y36PzkL38tXjED83&#10;RCs9auSnwoTPGod7ozNWC68yyNv2T8bh3mikrvn1u8bhFPJddILa82kFWe5UgGs6FuztD8dhYDn/&#10;8xBznQ14esWejbyBp4XQWD/VqY9OMiwXr+K4tam8jb83DsNeDdA8qSaw/7T271a09HTKmvM74zBQ&#10;/rC/TU2XNOD4cZTaeSenVTiivLxVWbZG7sS59qlFHOfrb/7OOHxElBvROZjypIVtyKty5p4CI0mS&#10;JEmSJEmS9LLOKNeiUS3f3a5Lg/mRT4vIPn0c7iG/sqneMb/1FSZnkBtBr3Ftw/SUqeX7vHF4C/UV&#10;HjwdZe5JH98wDnmNx1F3sdcOUffs6Faxj8cTSQLlII33LOfSEzBugfxK4zGdZFiu3LHnVub2vaOW&#10;p/Xqua2uLV9/eojaaYFOEHSsYtscVaZMqZ2VWsfuI8rLW5ZlPeorhLa81qv+5m+MwyVLT1BqWdtZ&#10;Zk/Rke33huC4YH1PkiRJkiRJkiTN2rMzyp6dIZ6S3xyHR6uvQuDO5q3xQ0OE1h3zj6g2On75EK11&#10;74kjn1jQsmej+pLWKzy+ZRy2xCs3/o9xWJHurScozMXrh8i4E//M/s0Qv3T5+DI05tP548NDsE5b&#10;Gp+vEZ1Q6PAQjcdvG+ILhziTvTo9VF85DsH2ae3LvXHtk2zoqMUTcVqdCdg2bCNe8VTLqaMsdSo8&#10;qry8ZVnWY49XrtWn3kx1rvqDcRgYb6lMqK8cvMdr8uiEQse66MhGXv2HQ9ROeJIkSZIkSZIkSS+z&#10;Z2cUncted9o/1buf86uI9HI/OA4Dr2NoNZq+Zgg6EtA4yesqjnLrp0asxdNRaHB/w4u/Ph77EK8v&#10;4ckkr+OLg7GtcicUOkCwbGwrOkQ88qu2tpp7TdCt0NHrK4b47Rd/fTxemfbrQ9Ap5Wx53vJy2l+N&#10;wyWUkeyTWX3qU/W3x2H4+XF4C5Tv0QmFsoMOXV83BPsSebl3vSVJkiRJkiRJ0jN1ZGeUWz8F4Ky4&#10;oz4/aeRWfFLNvLPdob/GJ4/Do9RXitCZovV0lH8yDm/1KqqzYz+PRtsW0vHHh6CjyFFoQKbTC51Q&#10;wOuT/toQLNtRr1Ha2xHHjqOevrIWHYF4jcs/H2LqlSt0SqHDypmeCHRUeXl0WbYWaX+kbx+H4U3j&#10;cAqvcgqUK3QCORr7H/P5xSHYb8indEKhw92RnQ4lSZIkSZIkSdITc2RnlJ5H0Os4nz8O1fbqcfiI&#10;vnocHoUnfSw9HYUnN0RD6bvG4a2cuVyhwweNtrwKh1fitNBR5IgOKbxOgwbkeJoR8+c7tucj+Zvj&#10;cG9n6tzxE0PQSYjXndSnZYBt+KtDnGWZjyovjy7Ltri2fJl68g3ozME2D3T2mCoL+D46UTHNf3T5&#10;eCjWnSfzRNlORxSe5mMnFEmSJEmSJEmStFrujPKX43Cr/zYOs6VH0LfQyH3tqyz+YBw+J386DsM/&#10;HYd7e9ROLn8+DgONbY/SWaq+DoGOXlte40HHhN7GbZ6OktE4/g2Xjy/EZ568MffEDZ4M9IqVsfQk&#10;Idb/7HgCBq/E+fIhWk9KoUPKl10+7oLtyus0AtuF+T+C+oSQrx+Ha715HIaaL//BODwLOgnxBAo6&#10;3/AapZoO7HO83ukWageKo8rLe5Rlc+pxE583DrdqdS7K2OY8aSS2N2UBHUBYJ8oEhvwdTzeiUxkd&#10;3G7RqezHhsjlKx1RnuNrvSRJkiRJkiRJ0g5yZ5TfHYdbtRosvnkcrkEjd22wWuu/jsPn5M/GYaBB&#10;aUtjN6/5yL+rDWtnerrAGq0OE61XzyyhQfb1l48384FxmOWOIb3YH1udxlpo+KxP9vhfxyH+2Tj8&#10;0XF4pNa227Mjx5HojENDMq9lqf7FONxD7bTwA+PwEfzWOAw0xq/t+EB+iCfChD8Zh4HG/S0dKtjf&#10;j+y4xr5GByzK7NophNfG3KLMff84DEeVl/coy+b84TjM/u443Ornx+Gc/3cIjq10GiM+dwg6k/36&#10;OMT3D8GTUehUdouOKOxD+bVALJcdUSRJkiRJkiRJ0ma5M0rraSJrG3zrEwBoSKNzQy8arngdSG2c&#10;nPMZ4zCjAfi5YZ3rnfX/dhyu8e3jMNTGURqKHxWNaxl5be1d+VsaZK/Vys9rl519mQbPuaeYVP96&#10;HAYaRtn+7NN8pjH1Fvvar43D7JvG4b2RrjzpYAmvZakdUvZ6RQn5gLI2e6RG5F8Zh4FOJd9x+djt&#10;e4eo+aQej7ZMN45J13YG4EkXS51K2DfpuFQ7AP6tcbinLx2H4d3jMDuivLxXWTaF/aSmd+6Q0eOT&#10;x2H45XE4hXzAK5joAER5SrA++elQ5IPvGWKPdexVy9RrOyhLkiRJkiRJkqRnLndG+aNxeI23j8Ps&#10;Z4bovauchkIahtY0wHzmOAy188RzUhvFudP+rZePXWjk+5IhcoMhjWYZDbpHdUip227vVwLVO9ZZ&#10;Fxpce/NnNEy3XrtytPqUEpZ9zbalY1JtXF7Cfljn+6Yh/snl40s/PA6P1uqcxlMu1jaMH6X3FSZ0&#10;SMkN32zDPXz6OHxU7xqH2RuH6O0MSecoOuPUTgCtjgZMd035RWeK910+Xq3nNUF0eqFjTVY7O0yh&#10;7O71P49D0InxPZePL3NUeXmPsmxOLcfoaNeb9/BF4xCs21zHJcosjqms8/fxxYmcpTyVJEmSJEmS&#10;JElPRO6MQsNzbbird08voTGwPp2DRhfuCl9q6KCBkIbCH3nxV7/PGodhr4bDR/Sz4zCj0Z5OKksN&#10;iNyt/QtD1A4trbu8aTjsaZDkbu81aiNe7WhUkWfqEyHmGm5b+ZMOOz1PLWB9Ge/DQ9zjqROtbcu6&#10;92wLxmE9f/rFX+vQgSKjoTaeHNDqRHAEyqZW43NPw/irx2FYmyd79T4x54PjEL0d57Ys89wTqc7W&#10;6Mz2bXXwojxa6hTAfkuHx6lOAD85DjNeg9Lzqi3KF15/1PPalR69rwmqr1xrPbWshWNtz/TZ/pQH&#10;4QfHYXVUeXnLsqxn36Ecq+tZOwRNYXnzMag+Tapi+dlO4PVEPdvrXnKHpZZa95IkSZIkSZIkSZr1&#10;5iE+moKGk7VeN0SeRgSNUjQA5kYsGsVo8KPRinFyQ22v+G3EmtcC9WKaeR7ElrRZQsNrnc+aO7TB&#10;ctVpEKQ/2zdPj4Yw/o7fME6robo1TV4xMNeQ1soHSw3ANf+xPFPzYJnILyxH/g1/zyG/5fFzME22&#10;dZ4n6cNysyyMM5W/GCdPa2k5UH9DzKGjUB2fIB1Yr7zt2M/YBvyPcVi3reo+du30tmB96jIQcx2t&#10;WvmWWOqM0doPp+RxlxrokfMr+b2llUfrOrJu8XvWp47PNmsh/0ZezpHzNfPPbpG3p7YvwbrWcovl&#10;zdt3bpvGPlCD79lH6jGJaUee71nXHjG92tmvhfnn5ZzK36005rsluRy5V3l5VFm2dt8JNc0J5rkk&#10;b4Op/TnM5fGeIE1Z9rm83iq78r4zJ+9Pc78lPVvbL+el2EezOv2pMqrKvyF61qces+byjCRJkiRJ&#10;kiRJupHaWNLbWFC1GjV6orfRJMu/p7HmCK31oWFsqpFwq1ZDWk/jYsYy5QbvNVEboQPTbDXokt4s&#10;X24cowGKfEOa1QahpXVpNaSxLpEvWA6WkWVh3uTXOg+C72gYnNpGW/PnXINWq3FuKX+wjPU3cw2N&#10;W7ctabW0LHNa22XLvnqt3PCbg+1Mvoh1JF+wPVjv1nZhfKZFPmnl+dZ2mWpUz2nD/ObSpY47ta1b&#10;6U3eY/2ISIf8+9b+ybrHOJEmfN9aP/4Hps2yZa00XMpPa/M2WuVfTyyVK6w769T67VzwG367h1xO&#10;xbacksclHadM7Q9TeRW5k2Dv+h1RXrL+R5RlW/ad0FrPqWMicn7NHTGmkNZ52tfE1HK19qGl/SO0&#10;fkt6x7xIPz7zHeVNq1xgHQnSo3bmqdubaSxpbc+eTkK1PFzaPixz7Hes39x+J0mSJEmSJEmSrlAv&#10;4m9Bo0VuUOuJqcaVObVxZ+8GBBqsWo2qETRwzDX8rcF0aARpzYfGpKWG3Iz0rw0/SzHXcAjSemr5&#10;asS0ah7oaRTryTfkUZYHU+Pz/dy2aTU8zgXpSbpWfJcbeHPkzgDZ3G+YT6xbC/+r++hcsM3mptcr&#10;p3NPI+JR1mw3ypSpBnvWgW1Qt+nUfji1XVqNpWx3phPTZshy5OkulRtL+1ptkG01JNdgmlHOTuWh&#10;nF9unbcxV962YqncCsx3KU1rbDkmTanlFMtCOuX0IC/l8UivOTVvs01jHUnHPG0+584DeTv32Ku8&#10;zJj/EWXZ0nau+07WWk++q2mZx+tZ17A2HeeC/JLtUYfo2R7kUdZ3rsxhPQPjTu3XjDe1XKwPaVt/&#10;wzoy71aaM62pNJ5Lg9Z677n/S5IkSZIkSZKkUW1gqA0ea0w1BOegEWBNo1hWGz17Glt65GmuiS1p&#10;1ZNGOXrRUNPT8BUNOz16Gg9zQ19tgGVdl7DcrQaoiGgIC3Uec41bFcuz1HBJTHVyqvOei1j31v+m&#10;Yio/sf6tu9Jr1LS6Ri4X5hpzb6Hu962IPF33L9Kk1RFkzX6YtwufW+NMRW95V8vhHFP5cW5/Z5/K&#10;822Ny74Q49wrb2OuUT1iTbkVWLee9brmmDRlTXoSU9s4a+Vtlnsp7Wpe6MX8rikvW44oy7bsOxnl&#10;S896Mk7k/TV6yq+eIN2wpuwi5izln7y+HGdb41C2hNb/pyLKhLX7CtaWw5WdUSRJkiRJkiRJuqF8&#10;YX5Nw1ILDRZMI3cwoLGDhpRrL/bnRqzcAKL/H41LNf0JGnxoFFvbWYHx+V2eHvmFedROILVRqbfh&#10;jnkwbs6HTKuVX/ie8Rh/7bqAZWZ96rKyfq11OhMa4Mj3OZ34zHdzjf1bkLYxjy3pvLdWuRLrnrdZ&#10;NNTy/d4dDEA6k3fA9MlLlEut/W1tece0cxnH56XtyjzyvPnc2jf4O/I85THpc4btGliW1n7J31vK&#10;rYzOLnW/2euYNIXlZtux3MyfvMt3ueG/lX/nRN6OYHqIfeOI9WPaR5SXpE3dJpEeS3m+Zcu+k+X8&#10;l7dRpOM1eZB1Ir3W/J6yheWvx8UjsA1ZxljvWOdW+pGfYjzWqdXR7xGQvpGnWR/SWZIkSZIkSZIk&#10;HYQGhmjsoOHjjGjIiWWk8WBrI5iOUxssbeB5XDS+sg1ppJR0f1OdUXRedNihvnJNxzjqPtEhRZIk&#10;SZIkSZIk6SHljgRb7kw+WjSOE3ZyOCc7ozwd0fh5xrJAeo7sjPJYopPvHsfB2PaSJEmSJEmSJEkP&#10;iSeNxOPXz9jIFY3jPBpe52RnlKeBDihsv7M+JUl6juyM8jh4EkrUp7a+3ifjtTlub0mSJEmSJEmS&#10;dGqfMA5bPjTEt10+vvQ1Q7zm8vEUeCrK5wzxkSH+KV9IOsw3jcMfHoeSpH5vGeKVl48v/cU43IqO&#10;wq8d4u0v/pIkSZIkSZIkSXpgbx6Cu3m5q3ePO3qvlZ/YcqYOMvp4Phnl8bG/nWn/l3Thk1EeA09F&#10;yduJ1/VsRRnM0+B8IpwkSZIkSZIkSXoy3joEjSj3bgCJhphrG3R0G3ZGeXy8DsJtJ52PnVEeQ7zm&#10;LAfbbm3nPjq1UP+hYyCdBCVJkiRJkiRJkp6MeEIKHVPuJTrF2BHlMdgZ5fyigZPt88Eh2M/5jobS&#10;s3RCk/TxamcU99PzijI2B51KKGOpz9BhpdU5he95LWF0CuQ3lM+SJEmSJEmSJElPDo0mNIbQMLL2&#10;rt5rMC86NjBvGmd0fmyz2vhGvtG51A5DNWhEveW+LqlPdBbL4b56TmyXVoeUNUFZ7faVJEmSJEmS&#10;JElPGo+Hp1GEhpVb3KFL5xOe2HDrDjDajjzSaigltryeQMeZ2k6E+5x0PpSvPC1jap/1yRnnRYde&#10;6jOtbTcVjO/T4CRJkiRJkiRJ0rNC4wgN2Uej44tPQ3kM9bURS+F2vT86m/BqHp46xDaJV0e4baRz&#10;YZ+sZehccOzUOb1mCMpdtlGUvRH8zfccT+1YJEmSJEmSJEmSHtRLL/1/06fw/cx/zxgAAAAASUVO&#10;RK5CYIJQSwECLQAUAAYACAAAACEAsYJntgoBAAATAgAAEwAAAAAAAAAAAAAAAAAAAAAAW0NvbnRl&#10;bnRfVHlwZXNdLnhtbFBLAQItABQABgAIAAAAIQA4/SH/1gAAAJQBAAALAAAAAAAAAAAAAAAAADsB&#10;AABfcmVscy8ucmVsc1BLAQItABQABgAIAAAAIQCVqG+osQQAAGgMAAAOAAAAAAAAAAAAAAAAADoC&#10;AABkcnMvZTJvRG9jLnhtbFBLAQItABQABgAIAAAAIQCqJg6+vAAAACEBAAAZAAAAAAAAAAAAAAAA&#10;ABcHAABkcnMvX3JlbHMvZTJvRG9jLnhtbC5yZWxzUEsBAi0AFAAGAAgAAAAhAC3BOSHhAAAADAEA&#10;AA8AAAAAAAAAAAAAAAAACggAAGRycy9kb3ducmV2LnhtbFBLAQItAAoAAAAAAAAAIQDb+BorbygF&#10;AG8oBQAUAAAAAAAAAAAAAAAAABgJAABkcnMvbWVkaWEvaW1hZ2UxLnBuZ1BLBQYAAAAABgAGAHwB&#10;AAC5MQUAAAA=&#10;">
                <v:group id="Group 96729" o:spid="_x0000_s1100" style="position:absolute;left:-762;top:-2476;width:73628;height:33718" coordorigin="-762,-2476" coordsize="73628,3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4SWxwAAAN4AAAAPAAAAZHJzL2Rvd25yZXYueG1sRI9Pa8JA&#10;FMTvhX6H5RW86SaK/6KriNjiQQrVQvH2yD6TYPZtyK5J/PauIPQ4zMxvmOW6M6VoqHaFZQXxIAJB&#10;nFpdcKbg9/TZn4FwHlljaZkU3MnBevX+tsRE25Z/qDn6TAQIuwQV5N5XiZQuzcmgG9iKOHgXWxv0&#10;QdaZ1DW2AW5KOYyiiTRYcFjIsaJtTun1eDMKvlpsN6N41xyul+39fBp//x1iUqr30W0WIDx1/j/8&#10;au+1gvlkOpzD8064AnL1AAAA//8DAFBLAQItABQABgAIAAAAIQDb4fbL7gAAAIUBAAATAAAAAAAA&#10;AAAAAAAAAAAAAABbQ29udGVudF9UeXBlc10ueG1sUEsBAi0AFAAGAAgAAAAhAFr0LFu/AAAAFQEA&#10;AAsAAAAAAAAAAAAAAAAAHwEAAF9yZWxzLy5yZWxzUEsBAi0AFAAGAAgAAAAhAEfjhJbHAAAA3gAA&#10;AA8AAAAAAAAAAAAAAAAABwIAAGRycy9kb3ducmV2LnhtbFBLBQYAAAAAAwADALcAAAD7AgAAAAA=&#10;">
                  <v:shape id="Picture 96730" o:spid="_x0000_s1101" type="#_x0000_t75" style="position:absolute;left:666;top:-2476;width:67386;height:31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CdyxgAAAN4AAAAPAAAAZHJzL2Rvd25yZXYueG1sRI9NSwMx&#10;EIbvQv9DmII3m7WW1V2bliIKnhSrUrwNm+lmcTPZJtN2/ffmIHh8eb94luvR9+pEMXWBDVzPClDE&#10;TbAdtwY+3p+u7kAlQbbYByYDP5RgvZpcLLG24cxvdNpKq/IIpxoNOJGh1jo1jjymWRiIs7cP0aNk&#10;GVttI57zuO/1vChK7bHj/OBwoAdHzff26A108vrydSz3brd4jIdF1crnZlcZczkdN/eghEb5D/+1&#10;n62Bqry9yQAZJ6OAXv0CAAD//wMAUEsBAi0AFAAGAAgAAAAhANvh9svuAAAAhQEAABMAAAAAAAAA&#10;AAAAAAAAAAAAAFtDb250ZW50X1R5cGVzXS54bWxQSwECLQAUAAYACAAAACEAWvQsW78AAAAVAQAA&#10;CwAAAAAAAAAAAAAAAAAfAQAAX3JlbHMvLnJlbHNQSwECLQAUAAYACAAAACEAtBAncsYAAADeAAAA&#10;DwAAAAAAAAAAAAAAAAAHAgAAZHJzL2Rvd25yZXYueG1sUEsFBgAAAAADAAMAtwAAAPoCAAAAAA==&#10;">
                    <v:imagedata r:id="rId69" o:title=""/>
                  </v:shape>
                  <v:shape id="_x0000_s1102" type="#_x0000_t202" style="position:absolute;left:-762;top:21907;width:73628;height:9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cJMxQAAAN4AAAAPAAAAZHJzL2Rvd25yZXYueG1sRI/RisIw&#10;FETfhf2HcIV9kTXV1VarUdwFxVddP+DaXNtic1OarK1/bwTBx2FmzjDLdWcqcaPGlZYVjIYRCOLM&#10;6pJzBae/7dcMhPPIGivLpOBODtarj94SU21bPtDt6HMRIOxSVFB4X6dSuqwgg25oa+LgXWxj0AfZ&#10;5FI32Aa4qeQ4imJpsOSwUGBNvwVl1+O/UXDZt4PpvD3v/Ck5TOIfLJOzvSv12e82CxCeOv8Ov9p7&#10;rWAeJ98jeN4JV0CuHgAAAP//AwBQSwECLQAUAAYACAAAACEA2+H2y+4AAACFAQAAEwAAAAAAAAAA&#10;AAAAAAAAAAAAW0NvbnRlbnRfVHlwZXNdLnhtbFBLAQItABQABgAIAAAAIQBa9CxbvwAAABUBAAAL&#10;AAAAAAAAAAAAAAAAAB8BAABfcmVscy8ucmVsc1BLAQItABQABgAIAAAAIQArHcJMxQAAAN4AAAAP&#10;AAAAAAAAAAAAAAAAAAcCAABkcnMvZG93bnJldi54bWxQSwUGAAAAAAMAAwC3AAAA+QIAAAAA&#10;" stroked="f">
                    <v:textbox>
                      <w:txbxContent>
                        <w:p w:rsidR="00675B45" w:rsidRDefault="00675B45" w:rsidP="006E7A3E">
                          <w:pPr>
                            <w:tabs>
                              <w:tab w:val="left" w:pos="3969"/>
                              <w:tab w:val="left" w:pos="7513"/>
                            </w:tabs>
                            <w:ind w:left="1276" w:right="192" w:firstLine="0"/>
                            <w:jc w:val="left"/>
                          </w:pPr>
                          <w:r>
                            <w:t>(a) Recording Signal</w:t>
                          </w:r>
                          <w:r>
                            <w:tab/>
                            <w:t xml:space="preserve"> (b) Frequency-Time Spectrogram</w:t>
                          </w:r>
                          <w:r>
                            <w:tab/>
                            <w:t xml:space="preserve"> (c) Frequency-Distance Spectrogram</w:t>
                          </w:r>
                        </w:p>
                      </w:txbxContent>
                    </v:textbox>
                  </v:shape>
                </v:group>
                <v:shape id="Text Box 96732" o:spid="_x0000_s1103" type="#_x0000_t202" style="position:absolute;left:16002;top:29813;width:34861;height:8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fZQyAAAAN4AAAAPAAAAZHJzL2Rvd25yZXYueG1sRI9Pa8JA&#10;FMTvgt9heUIvRTemkNboKlZb8NAe/IPnR/Y1Cc2+Dburid++KxQ8DjPzG2ax6k0jruR8bVnBdJKA&#10;IC6srrlUcDp+jt9A+ICssbFMCm7kYbUcDhaYa9vxnq6HUIoIYZ+jgiqENpfSFxUZ9BPbEkfvxzqD&#10;IUpXSu2wi3DTyDRJMmmw5rhQYUubiorfw8UoyLbu0u1587w9fXzhd1um5/fbWamnUb+egwjUh0f4&#10;v73TCmbZ60sK9zvxCsjlHwAAAP//AwBQSwECLQAUAAYACAAAACEA2+H2y+4AAACFAQAAEwAAAAAA&#10;AAAAAAAAAAAAAAAAW0NvbnRlbnRfVHlwZXNdLnhtbFBLAQItABQABgAIAAAAIQBa9CxbvwAAABUB&#10;AAALAAAAAAAAAAAAAAAAAB8BAABfcmVscy8ucmVsc1BLAQItABQABgAIAAAAIQDL5fZQyAAAAN4A&#10;AAAPAAAAAAAAAAAAAAAAAAcCAABkcnMvZG93bnJldi54bWxQSwUGAAAAAAMAAwC3AAAA/AIAAAAA&#10;" stroked="f">
                  <v:textbox inset="0,0,0,0">
                    <w:txbxContent>
                      <w:p w:rsidR="00675B45" w:rsidRPr="005B0371" w:rsidRDefault="00675B45" w:rsidP="006E7A3E">
                        <w:pPr>
                          <w:pStyle w:val="FIGCAPTIOIN"/>
                          <w:jc w:val="center"/>
                        </w:pPr>
                        <w:bookmarkStart w:id="64" w:name="_Toc470387462"/>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5</w:t>
                        </w:r>
                        <w:r w:rsidRPr="006E7A3E">
                          <w:rPr>
                            <w:b/>
                            <w:bCs/>
                          </w:rPr>
                          <w:fldChar w:fldCharType="end"/>
                        </w:r>
                        <w:r w:rsidRPr="005B0371">
                          <w:t xml:space="preserve">: </w:t>
                        </w:r>
                        <w:r w:rsidRPr="006E7A3E">
                          <w:t>Basic Data Processing Steps</w:t>
                        </w:r>
                        <w:bookmarkEnd w:id="64"/>
                      </w:p>
                      <w:p w:rsidR="00675B45" w:rsidRPr="00D65D12" w:rsidRDefault="00675B45" w:rsidP="006E7A3E">
                        <w:pPr>
                          <w:pStyle w:val="Caption"/>
                          <w:rPr>
                            <w:noProof/>
                          </w:rPr>
                        </w:pPr>
                      </w:p>
                    </w:txbxContent>
                  </v:textbox>
                </v:shape>
                <w10:wrap type="topAndBottom"/>
              </v:group>
            </w:pict>
          </mc:Fallback>
        </mc:AlternateContent>
      </w:r>
      <w:r w:rsidR="007941DE" w:rsidRPr="00604EFF">
        <w:t>3.1.4</w:t>
      </w:r>
      <w:r w:rsidR="007941DE" w:rsidRPr="006E7A3E">
        <w:rPr>
          <w:rFonts w:eastAsia="Arial"/>
        </w:rPr>
        <w:t xml:space="preserve"> </w:t>
      </w:r>
      <w:r w:rsidR="007941DE" w:rsidRPr="00604EFF">
        <w:t>Software</w:t>
      </w:r>
      <w:bookmarkEnd w:id="61"/>
      <w:bookmarkEnd w:id="62"/>
    </w:p>
    <w:p w:rsidR="00CF2793" w:rsidDel="00255E9F" w:rsidRDefault="007941DE">
      <w:r>
        <w:t xml:space="preserve">As a multi spectral analysis approach was chosen for this work, the first step in signal processing is to acquire the </w:t>
      </w:r>
      <w:r w:rsidR="000926B7">
        <w:t>ensonified</w:t>
      </w:r>
      <w:r>
        <w:t xml:space="preserve"> objects frequency response. The frequency response is derived by transmitting an ultrasonic linear CHIRP (marked by a solid rectangle in </w:t>
      </w:r>
      <w:r w:rsidR="0092003F">
        <w:t>Fig.(</w:t>
      </w:r>
      <w:r>
        <w:rPr>
          <w:rFonts w:ascii="Cambria Math" w:eastAsia="Cambria Math" w:hAnsi="Cambria Math" w:cs="Cambria Math"/>
        </w:rPr>
        <w:t>5𝑏</w:t>
      </w:r>
      <w:r>
        <w:t xml:space="preserve">) at objects and comparing it to the attenuated return echo (marked by a dashed rectangle) as following: The ensonification is recorded </w:t>
      </w:r>
      <w:r w:rsidR="0092003F" w:rsidRPr="0092003F">
        <w:t>Fig.(</w:t>
      </w:r>
      <w:r>
        <w:rPr>
          <w:rFonts w:ascii="Cambria Math" w:eastAsia="Cambria Math" w:hAnsi="Cambria Math" w:cs="Cambria Math"/>
        </w:rPr>
        <w:t>5𝑎)</w:t>
      </w:r>
      <w:r>
        <w:t xml:space="preserve"> and transformed into a spectrogram using the short time Fourier transform algorithm with a rectangular window of 100 time-steps, a 50 time-step overlap between windows and 256 frequency bins </w:t>
      </w:r>
      <w:r w:rsidR="0092003F" w:rsidRPr="0092003F">
        <w:t>Fig.(</w:t>
      </w:r>
      <w:r>
        <w:rPr>
          <w:rFonts w:ascii="Cambria Math" w:eastAsia="Cambria Math" w:hAnsi="Cambria Math" w:cs="Cambria Math"/>
        </w:rPr>
        <w:t>5𝑏)</w:t>
      </w:r>
      <w:r>
        <w:t xml:space="preserve">. The time axis is transformed according to the frequencies ensonification time so that the spectrograms horizontal axis represents distance from the sensor </w:t>
      </w:r>
      <w:r w:rsidR="0092003F" w:rsidRPr="0092003F">
        <w:t>Fig.(</w:t>
      </w:r>
      <w:r>
        <w:rPr>
          <w:rFonts w:ascii="Cambria Math" w:eastAsia="Cambria Math" w:hAnsi="Cambria Math" w:cs="Cambria Math"/>
        </w:rPr>
        <w:t>5𝑐</w:t>
      </w:r>
      <w:r w:rsidR="00CF2793">
        <w:rPr>
          <w:rFonts w:ascii="Cambria Math" w:eastAsia="Cambria Math" w:hAnsi="Cambria Math" w:cs="Cambria Math"/>
        </w:rPr>
        <w:t>)</w:t>
      </w:r>
      <w:r>
        <w:t>.</w:t>
      </w:r>
    </w:p>
    <w:p w:rsidR="0058513F" w:rsidRDefault="007941DE" w:rsidP="006E7A3E">
      <w:r>
        <w:lastRenderedPageBreak/>
        <w:t xml:space="preserve">The CHIRP and echo spectrograms can then be extracted separately from the spectrogram and analyzed by operating over the frequency or distance dimensions using statistical, image processing or signal processing techniques. The frequency response is defined in this thesis as the sum of the echo amplitudes in a specific frequency divided by the mean CHIRP amplitude of the same frequency. </w:t>
      </w:r>
    </w:p>
    <w:p w:rsidR="00642A26" w:rsidRDefault="007941DE" w:rsidP="006E7A3E">
      <w:pPr>
        <w:rPr>
          <w:rFonts w:ascii="Cambria Math" w:eastAsia="Cambria Math" w:hAnsi="Cambria Math" w:cs="Cambria Math"/>
        </w:rPr>
      </w:pPr>
      <w:r>
        <w:t xml:space="preserve">For in depth analysis, the detection of the return echoes is </w:t>
      </w:r>
      <w:r w:rsidR="00265C1C">
        <w:t>implemented</w:t>
      </w:r>
      <w:r>
        <w:t xml:space="preserve"> </w:t>
      </w:r>
      <w:r w:rsidR="00265C1C">
        <w:t>automatically.</w:t>
      </w:r>
      <w:r>
        <w:t xml:space="preserve"> </w:t>
      </w:r>
      <w:r w:rsidR="00265C1C">
        <w:t xml:space="preserve">This is done </w:t>
      </w:r>
      <w:r>
        <w:t xml:space="preserve">by cross-correlating the </w:t>
      </w:r>
      <w:r w:rsidR="00265C1C">
        <w:t>frequency</w:t>
      </w:r>
      <w:r>
        <w:t xml:space="preserve">-distance </w:t>
      </w:r>
      <w:r w:rsidR="00265C1C">
        <w:t>spectrograms</w:t>
      </w:r>
      <w:r>
        <w:t xml:space="preserve"> with the emitted CHIRP. This cross-correlation is also known as a matched-filter, an optimal filter in the SNR sense. In the case of comparing two identical signals </w:t>
      </w:r>
      <w:r w:rsidR="00265C1C">
        <w:t>separated</w:t>
      </w:r>
      <w:r>
        <w:t xml:space="preserve"> by a lag in time, the matched filter will peak in the ToF of </w:t>
      </w:r>
      <w:r w:rsidR="00265C1C">
        <w:t>interest</w:t>
      </w:r>
      <w:r>
        <w:t xml:space="preserve">. The </w:t>
      </w:r>
      <w:r w:rsidR="000926B7">
        <w:t>implementation</w:t>
      </w:r>
      <w:r>
        <w:t xml:space="preserve"> of the matched filter in this work is </w:t>
      </w:r>
      <w:r w:rsidR="00765088">
        <w:t>unique</w:t>
      </w:r>
      <w:r>
        <w:t xml:space="preserve"> as it is done in the frequency-time domain of the spectrogram. This is not as </w:t>
      </w:r>
      <w:r w:rsidR="00265C1C">
        <w:t>efficient</w:t>
      </w:r>
      <w:r>
        <w:t xml:space="preserve"> as in the time domain </w:t>
      </w:r>
      <w:r w:rsidR="00265C1C">
        <w:t>implementation</w:t>
      </w:r>
      <w:r>
        <w:t xml:space="preserve"> but helps in visualizing noisy frequencies and allows the operator to correlate parts of the frequency range without any filtering additions and generates the </w:t>
      </w:r>
      <w:r w:rsidR="00265C1C">
        <w:t>spectrogram</w:t>
      </w:r>
      <w:r>
        <w:t xml:space="preserve"> data so it is </w:t>
      </w:r>
      <w:r w:rsidR="00265C1C">
        <w:t>always</w:t>
      </w:r>
      <w:r>
        <w:t xml:space="preserve"> accessible. The algorithm is attached in </w:t>
      </w:r>
      <w:r w:rsidR="002F61B7">
        <w:t xml:space="preserve">the </w:t>
      </w:r>
      <w:r w:rsidR="002F61B7">
        <w:fldChar w:fldCharType="begin"/>
      </w:r>
      <w:r w:rsidR="002F61B7">
        <w:instrText xml:space="preserve"> REF _Ref469928357 \h </w:instrText>
      </w:r>
      <w:r w:rsidR="002F61B7">
        <w:fldChar w:fldCharType="separate"/>
      </w:r>
      <w:r w:rsidR="00406EE9" w:rsidRPr="00604EFF">
        <w:t>Appendix</w:t>
      </w:r>
      <w:r w:rsidR="002F61B7">
        <w:fldChar w:fldCharType="end"/>
      </w:r>
      <w:r w:rsidR="002F61B7">
        <w:t>.</w:t>
      </w:r>
    </w:p>
    <w:p w:rsidR="00B84D29" w:rsidRDefault="00B84D29" w:rsidP="006E7A3E">
      <w:pPr>
        <w:pStyle w:val="Heading3"/>
      </w:pPr>
      <w:bookmarkStart w:id="65" w:name="_Toc469575388"/>
      <w:r>
        <w:t>3.1.5</w:t>
      </w:r>
      <w:r>
        <w:rPr>
          <w:rFonts w:ascii="Arial" w:eastAsia="Arial" w:hAnsi="Arial" w:cs="Arial"/>
        </w:rPr>
        <w:t xml:space="preserve"> </w:t>
      </w:r>
      <w:r>
        <w:t>Robotic platforms</w:t>
      </w:r>
      <w:bookmarkEnd w:id="65"/>
    </w:p>
    <w:p w:rsidR="004D3AB1" w:rsidRPr="00720529" w:rsidRDefault="007941DE">
      <w:r>
        <w:t xml:space="preserve">The sensor apparatus was mounted in experiments on static holders.  It was also mounted on two robotic platforms: one is a greenhouse sprayer (Chico , Degnia Sprayers, Israel) </w:t>
      </w:r>
      <w:r w:rsidR="008253D2">
        <w:t>Fig</w:t>
      </w:r>
      <w:r w:rsidR="0092003F" w:rsidRPr="00C02A34">
        <w:t>.(</w:t>
      </w:r>
      <w:r w:rsidR="008253D2" w:rsidRPr="00C02A34">
        <w:t>6.1</w:t>
      </w:r>
      <w:r w:rsidR="00720529" w:rsidRPr="00C02A34">
        <w:t>)</w:t>
      </w:r>
      <w:r w:rsidR="008253D2">
        <w:t xml:space="preserve"> </w:t>
      </w:r>
      <w:r>
        <w:t xml:space="preserve">with a 18 HP petrol engine, and </w:t>
      </w:r>
      <w:r>
        <w:rPr>
          <w:rFonts w:ascii="Cambria Math" w:eastAsia="Cambria Math" w:hAnsi="Cambria Math" w:cs="Cambria Math"/>
        </w:rPr>
        <w:t>4𝑥4</w:t>
      </w:r>
      <w:r>
        <w:t xml:space="preserve"> articulated steering. The manual steering system was replaced </w:t>
      </w:r>
      <w:r w:rsidR="00C02A34">
        <w:t xml:space="preserve">by </w:t>
      </w:r>
      <w:r>
        <w:t xml:space="preserve">an autonomous windows PC, driver (AX 3500, RoboteQ , USA) and microcontroller (Arduino mega 2560, SmartProjects, Italy)  based control system in the Agricultural Robotics Lab (ARL), ARO. The sensing system is held by a 3 axis gimbal (Ronin, DJI, China) capable of rotating at </w:t>
      </w:r>
      <w:r>
        <w:rPr>
          <w:rFonts w:ascii="Cambria Math" w:eastAsia="Cambria Math" w:hAnsi="Cambria Math" w:cs="Cambria Math"/>
        </w:rPr>
        <w:t>0.</w:t>
      </w:r>
      <w:r w:rsidR="003E25D5">
        <w:rPr>
          <w:rFonts w:ascii="Cambria Math" w:eastAsia="Cambria Math" w:hAnsi="Cambria Math" w:cs="Cambria Math"/>
        </w:rPr>
        <w:t>25[</w:t>
      </w:r>
      <w:r>
        <w:rPr>
          <w:rFonts w:ascii="Cambria Math" w:eastAsia="Cambria Math" w:hAnsi="Cambria Math" w:cs="Cambria Math"/>
        </w:rPr>
        <w:t>rad/s]</w:t>
      </w:r>
      <w:r>
        <w:t xml:space="preserve"> and controlled through a PWM to SBUS converter (RMELIC, China). The second robotic platform is 6 degrees of freedom manipulator</w:t>
      </w:r>
      <w:r w:rsidR="008253D2">
        <w:t xml:space="preserve"> </w:t>
      </w:r>
      <w:r w:rsidR="0092003F">
        <w:t>Fig</w:t>
      </w:r>
      <w:r w:rsidR="0092003F" w:rsidRPr="00A9360C">
        <w:t>.(</w:t>
      </w:r>
      <w:r w:rsidR="008253D2" w:rsidRPr="00A9360C">
        <w:t>6.2</w:t>
      </w:r>
      <w:r w:rsidR="00720529" w:rsidRPr="00A9360C">
        <w:t>)</w:t>
      </w:r>
      <w:r w:rsidR="00720529">
        <w:t xml:space="preserve"> </w:t>
      </w:r>
      <w:r>
        <w:t>(VP-6242G, Denso, Japan). In all of the above cases, custom made end-effectors were designed to minimize the distance between the ultrasonic transducers</w:t>
      </w:r>
      <w:r w:rsidR="004D3AB1">
        <w:t>.</w:t>
      </w:r>
    </w:p>
    <w:tbl>
      <w:tblPr>
        <w:tblStyle w:val="TableGrid0"/>
        <w:tblW w:w="0" w:type="auto"/>
        <w:tblInd w:w="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8"/>
      </w:tblGrid>
      <w:tr w:rsidR="004D3AB1" w:rsidTr="006E7A3E">
        <w:trPr>
          <w:trHeight w:val="7798"/>
        </w:trPr>
        <w:tc>
          <w:tcPr>
            <w:tcW w:w="8778" w:type="dxa"/>
          </w:tcPr>
          <w:p w:rsidR="004D3AB1" w:rsidRDefault="00D069EB" w:rsidP="004D3AB1">
            <w:pPr>
              <w:ind w:left="0" w:firstLine="0"/>
            </w:pPr>
            <w:r>
              <w:rPr>
                <w:rFonts w:ascii="Calibri" w:eastAsia="Calibri" w:hAnsi="Calibri" w:cs="Calibri"/>
                <w:noProof/>
                <w:sz w:val="22"/>
              </w:rPr>
              <w:lastRenderedPageBreak/>
              <mc:AlternateContent>
                <mc:Choice Requires="wpg">
                  <w:drawing>
                    <wp:inline distT="0" distB="0" distL="0" distR="0" wp14:anchorId="7CD9C46A" wp14:editId="3D7FD36F">
                      <wp:extent cx="5599981" cy="5573156"/>
                      <wp:effectExtent l="0" t="0" r="1270" b="0"/>
                      <wp:docPr id="96733" name="Group 96733"/>
                      <wp:cNvGraphicFramePr/>
                      <a:graphic xmlns:a="http://schemas.openxmlformats.org/drawingml/2006/main">
                        <a:graphicData uri="http://schemas.microsoft.com/office/word/2010/wordprocessingGroup">
                          <wpg:wgp>
                            <wpg:cNvGrpSpPr/>
                            <wpg:grpSpPr>
                              <a:xfrm>
                                <a:off x="0" y="0"/>
                                <a:ext cx="5599981" cy="5573156"/>
                                <a:chOff x="762" y="0"/>
                                <a:chExt cx="5412113" cy="5811679"/>
                              </a:xfrm>
                            </wpg:grpSpPr>
                            <pic:pic xmlns:pic="http://schemas.openxmlformats.org/drawingml/2006/picture">
                              <pic:nvPicPr>
                                <pic:cNvPr id="96734" name="Picture 96734"/>
                                <pic:cNvPicPr/>
                              </pic:nvPicPr>
                              <pic:blipFill>
                                <a:blip r:embed="rId70"/>
                                <a:stretch>
                                  <a:fillRect/>
                                </a:stretch>
                              </pic:blipFill>
                              <pic:spPr>
                                <a:xfrm>
                                  <a:off x="136025" y="440896"/>
                                  <a:ext cx="5276850" cy="4381500"/>
                                </a:xfrm>
                                <a:prstGeom prst="rect">
                                  <a:avLst/>
                                </a:prstGeom>
                              </pic:spPr>
                            </pic:pic>
                            <wps:wsp>
                              <wps:cNvPr id="96735" name="Shape 7384"/>
                              <wps:cNvSpPr/>
                              <wps:spPr>
                                <a:xfrm>
                                  <a:off x="485775" y="0"/>
                                  <a:ext cx="442595" cy="449580"/>
                                </a:xfrm>
                                <a:custGeom>
                                  <a:avLst/>
                                  <a:gdLst/>
                                  <a:ahLst/>
                                  <a:cxnLst/>
                                  <a:rect l="0" t="0" r="0" b="0"/>
                                  <a:pathLst>
                                    <a:path w="442595" h="449580">
                                      <a:moveTo>
                                        <a:pt x="0" y="224790"/>
                                      </a:moveTo>
                                      <a:cubicBezTo>
                                        <a:pt x="0" y="100584"/>
                                        <a:pt x="99060" y="0"/>
                                        <a:pt x="221361" y="0"/>
                                      </a:cubicBezTo>
                                      <a:cubicBezTo>
                                        <a:pt x="343535" y="0"/>
                                        <a:pt x="442595" y="100584"/>
                                        <a:pt x="442595" y="224790"/>
                                      </a:cubicBezTo>
                                      <a:cubicBezTo>
                                        <a:pt x="442595" y="348869"/>
                                        <a:pt x="343535" y="449580"/>
                                        <a:pt x="221361" y="449580"/>
                                      </a:cubicBezTo>
                                      <a:cubicBezTo>
                                        <a:pt x="99060" y="449580"/>
                                        <a:pt x="0" y="348869"/>
                                        <a:pt x="0" y="224790"/>
                                      </a:cubicBezTo>
                                      <a:close/>
                                    </a:path>
                                  </a:pathLst>
                                </a:custGeom>
                                <a:ln w="2540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14560" name="Picture 14560"/>
                                <pic:cNvPicPr/>
                              </pic:nvPicPr>
                              <pic:blipFill>
                                <a:blip r:embed="rId59"/>
                                <a:stretch>
                                  <a:fillRect/>
                                </a:stretch>
                              </pic:blipFill>
                              <pic:spPr>
                                <a:xfrm>
                                  <a:off x="563118" y="124460"/>
                                  <a:ext cx="288036" cy="201168"/>
                                </a:xfrm>
                                <a:prstGeom prst="rect">
                                  <a:avLst/>
                                </a:prstGeom>
                              </pic:spPr>
                            </pic:pic>
                            <wps:wsp>
                              <wps:cNvPr id="14561" name="Rectangle 14561"/>
                              <wps:cNvSpPr/>
                              <wps:spPr>
                                <a:xfrm>
                                  <a:off x="654812" y="154041"/>
                                  <a:ext cx="141815" cy="237150"/>
                                </a:xfrm>
                                <a:prstGeom prst="rect">
                                  <a:avLst/>
                                </a:prstGeom>
                                <a:ln>
                                  <a:noFill/>
                                </a:ln>
                              </wps:spPr>
                              <wps:txbx>
                                <w:txbxContent>
                                  <w:p w:rsidR="00675B45" w:rsidRDefault="00675B45" w:rsidP="00D069EB">
                                    <w:pPr>
                                      <w:spacing w:after="160" w:line="259" w:lineRule="auto"/>
                                      <w:ind w:left="0" w:firstLine="0"/>
                                      <w:jc w:val="left"/>
                                    </w:pPr>
                                    <w:r>
                                      <w:rPr>
                                        <w:rFonts w:ascii="Cambria Math" w:eastAsia="Cambria Math" w:hAnsi="Cambria Math" w:cs="Cambria Math"/>
                                        <w:sz w:val="28"/>
                                      </w:rPr>
                                      <w:t>𝟑</w:t>
                                    </w:r>
                                  </w:p>
                                </w:txbxContent>
                              </wps:txbx>
                              <wps:bodyPr horzOverflow="overflow" vert="horz" lIns="0" tIns="0" rIns="0" bIns="0" rtlCol="0">
                                <a:noAutofit/>
                              </wps:bodyPr>
                            </wps:wsp>
                            <wps:wsp>
                              <wps:cNvPr id="14562" name="Rectangle 14562"/>
                              <wps:cNvSpPr/>
                              <wps:spPr>
                                <a:xfrm>
                                  <a:off x="761492" y="154041"/>
                                  <a:ext cx="52173" cy="237150"/>
                                </a:xfrm>
                                <a:prstGeom prst="rect">
                                  <a:avLst/>
                                </a:prstGeom>
                                <a:ln>
                                  <a:noFill/>
                                </a:ln>
                              </wps:spPr>
                              <wps:txbx>
                                <w:txbxContent>
                                  <w:p w:rsidR="00675B45" w:rsidRDefault="00675B45" w:rsidP="00D069EB">
                                    <w:pPr>
                                      <w:spacing w:after="160" w:line="259" w:lineRule="auto"/>
                                      <w:ind w:left="0" w:firstLine="0"/>
                                      <w:jc w:val="left"/>
                                    </w:pPr>
                                    <w:r>
                                      <w:rPr>
                                        <w:rFonts w:ascii="Cambria Math" w:eastAsia="Cambria Math" w:hAnsi="Cambria Math" w:cs="Cambria Math"/>
                                        <w:sz w:val="28"/>
                                      </w:rPr>
                                      <w:t xml:space="preserve"> </w:t>
                                    </w:r>
                                  </w:p>
                                </w:txbxContent>
                              </wps:txbx>
                              <wps:bodyPr horzOverflow="overflow" vert="horz" lIns="0" tIns="0" rIns="0" bIns="0" rtlCol="0">
                                <a:noAutofit/>
                              </wps:bodyPr>
                            </wps:wsp>
                            <wps:wsp>
                              <wps:cNvPr id="14563" name="Shape 7389"/>
                              <wps:cNvSpPr/>
                              <wps:spPr>
                                <a:xfrm>
                                  <a:off x="2286000" y="28575"/>
                                  <a:ext cx="442595" cy="449580"/>
                                </a:xfrm>
                                <a:custGeom>
                                  <a:avLst/>
                                  <a:gdLst/>
                                  <a:ahLst/>
                                  <a:cxnLst/>
                                  <a:rect l="0" t="0" r="0" b="0"/>
                                  <a:pathLst>
                                    <a:path w="442595" h="449580">
                                      <a:moveTo>
                                        <a:pt x="0" y="224790"/>
                                      </a:moveTo>
                                      <a:cubicBezTo>
                                        <a:pt x="0" y="100584"/>
                                        <a:pt x="99060" y="0"/>
                                        <a:pt x="221361" y="0"/>
                                      </a:cubicBezTo>
                                      <a:cubicBezTo>
                                        <a:pt x="343535" y="0"/>
                                        <a:pt x="442595" y="100584"/>
                                        <a:pt x="442595" y="224790"/>
                                      </a:cubicBezTo>
                                      <a:cubicBezTo>
                                        <a:pt x="442595" y="348869"/>
                                        <a:pt x="343535" y="449580"/>
                                        <a:pt x="221361" y="449580"/>
                                      </a:cubicBezTo>
                                      <a:cubicBezTo>
                                        <a:pt x="99060" y="449580"/>
                                        <a:pt x="0" y="348869"/>
                                        <a:pt x="0" y="224790"/>
                                      </a:cubicBezTo>
                                      <a:close/>
                                    </a:path>
                                  </a:pathLst>
                                </a:custGeom>
                                <a:ln w="2540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14564" name="Picture 14564"/>
                                <pic:cNvPicPr/>
                              </pic:nvPicPr>
                              <pic:blipFill>
                                <a:blip r:embed="rId59"/>
                                <a:stretch>
                                  <a:fillRect/>
                                </a:stretch>
                              </pic:blipFill>
                              <pic:spPr>
                                <a:xfrm>
                                  <a:off x="2362962" y="153416"/>
                                  <a:ext cx="288036" cy="199644"/>
                                </a:xfrm>
                                <a:prstGeom prst="rect">
                                  <a:avLst/>
                                </a:prstGeom>
                              </pic:spPr>
                            </pic:pic>
                            <wps:wsp>
                              <wps:cNvPr id="14565" name="Rectangle 14565"/>
                              <wps:cNvSpPr/>
                              <wps:spPr>
                                <a:xfrm>
                                  <a:off x="2455037" y="182997"/>
                                  <a:ext cx="141816" cy="237150"/>
                                </a:xfrm>
                                <a:prstGeom prst="rect">
                                  <a:avLst/>
                                </a:prstGeom>
                                <a:ln>
                                  <a:noFill/>
                                </a:ln>
                              </wps:spPr>
                              <wps:txbx>
                                <w:txbxContent>
                                  <w:p w:rsidR="00675B45" w:rsidRDefault="00675B45" w:rsidP="00D069EB">
                                    <w:pPr>
                                      <w:spacing w:after="160" w:line="259" w:lineRule="auto"/>
                                      <w:ind w:left="0" w:firstLine="0"/>
                                      <w:jc w:val="left"/>
                                    </w:pPr>
                                    <w:r>
                                      <w:rPr>
                                        <w:rFonts w:ascii="Cambria Math" w:eastAsia="Cambria Math" w:hAnsi="Cambria Math" w:cs="Cambria Math"/>
                                        <w:sz w:val="28"/>
                                      </w:rPr>
                                      <w:t>𝟏</w:t>
                                    </w:r>
                                  </w:p>
                                </w:txbxContent>
                              </wps:txbx>
                              <wps:bodyPr horzOverflow="overflow" vert="horz" lIns="0" tIns="0" rIns="0" bIns="0" rtlCol="0">
                                <a:noAutofit/>
                              </wps:bodyPr>
                            </wps:wsp>
                            <wps:wsp>
                              <wps:cNvPr id="14569" name="Rectangle 14569"/>
                              <wps:cNvSpPr/>
                              <wps:spPr>
                                <a:xfrm>
                                  <a:off x="2561717" y="182997"/>
                                  <a:ext cx="52173" cy="237150"/>
                                </a:xfrm>
                                <a:prstGeom prst="rect">
                                  <a:avLst/>
                                </a:prstGeom>
                                <a:ln>
                                  <a:noFill/>
                                </a:ln>
                              </wps:spPr>
                              <wps:txbx>
                                <w:txbxContent>
                                  <w:p w:rsidR="00675B45" w:rsidRDefault="00675B45" w:rsidP="00D069EB">
                                    <w:pPr>
                                      <w:spacing w:after="160" w:line="259" w:lineRule="auto"/>
                                      <w:ind w:left="0" w:firstLine="0"/>
                                      <w:jc w:val="left"/>
                                    </w:pPr>
                                    <w:r>
                                      <w:rPr>
                                        <w:rFonts w:ascii="Cambria Math" w:eastAsia="Cambria Math" w:hAnsi="Cambria Math" w:cs="Cambria Math"/>
                                        <w:sz w:val="28"/>
                                      </w:rPr>
                                      <w:t xml:space="preserve"> </w:t>
                                    </w:r>
                                  </w:p>
                                </w:txbxContent>
                              </wps:txbx>
                              <wps:bodyPr horzOverflow="overflow" vert="horz" lIns="0" tIns="0" rIns="0" bIns="0" rtlCol="0">
                                <a:noAutofit/>
                              </wps:bodyPr>
                            </wps:wsp>
                            <wps:wsp>
                              <wps:cNvPr id="14575" name="Shape 7394"/>
                              <wps:cNvSpPr/>
                              <wps:spPr>
                                <a:xfrm>
                                  <a:off x="2952750" y="28575"/>
                                  <a:ext cx="442595" cy="449580"/>
                                </a:xfrm>
                                <a:custGeom>
                                  <a:avLst/>
                                  <a:gdLst/>
                                  <a:ahLst/>
                                  <a:cxnLst/>
                                  <a:rect l="0" t="0" r="0" b="0"/>
                                  <a:pathLst>
                                    <a:path w="442595" h="449580">
                                      <a:moveTo>
                                        <a:pt x="0" y="224790"/>
                                      </a:moveTo>
                                      <a:cubicBezTo>
                                        <a:pt x="0" y="100584"/>
                                        <a:pt x="99060" y="0"/>
                                        <a:pt x="221361" y="0"/>
                                      </a:cubicBezTo>
                                      <a:cubicBezTo>
                                        <a:pt x="343535" y="0"/>
                                        <a:pt x="442595" y="100584"/>
                                        <a:pt x="442595" y="224790"/>
                                      </a:cubicBezTo>
                                      <a:cubicBezTo>
                                        <a:pt x="442595" y="348869"/>
                                        <a:pt x="343535" y="449580"/>
                                        <a:pt x="221361" y="449580"/>
                                      </a:cubicBezTo>
                                      <a:cubicBezTo>
                                        <a:pt x="99060" y="449580"/>
                                        <a:pt x="0" y="348869"/>
                                        <a:pt x="0" y="224790"/>
                                      </a:cubicBezTo>
                                      <a:close/>
                                    </a:path>
                                  </a:pathLst>
                                </a:custGeom>
                                <a:ln w="2540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14582" name="Picture 14582"/>
                                <pic:cNvPicPr/>
                              </pic:nvPicPr>
                              <pic:blipFill>
                                <a:blip r:embed="rId59"/>
                                <a:stretch>
                                  <a:fillRect/>
                                </a:stretch>
                              </pic:blipFill>
                              <pic:spPr>
                                <a:xfrm>
                                  <a:off x="3030474" y="153416"/>
                                  <a:ext cx="288036" cy="199644"/>
                                </a:xfrm>
                                <a:prstGeom prst="rect">
                                  <a:avLst/>
                                </a:prstGeom>
                              </pic:spPr>
                            </pic:pic>
                            <wps:wsp>
                              <wps:cNvPr id="14589" name="Rectangle 14589"/>
                              <wps:cNvSpPr/>
                              <wps:spPr>
                                <a:xfrm>
                                  <a:off x="3122803" y="182997"/>
                                  <a:ext cx="141816" cy="237150"/>
                                </a:xfrm>
                                <a:prstGeom prst="rect">
                                  <a:avLst/>
                                </a:prstGeom>
                                <a:ln>
                                  <a:noFill/>
                                </a:ln>
                              </wps:spPr>
                              <wps:txbx>
                                <w:txbxContent>
                                  <w:p w:rsidR="00675B45" w:rsidRDefault="00675B45" w:rsidP="00D069EB">
                                    <w:pPr>
                                      <w:spacing w:after="160" w:line="259" w:lineRule="auto"/>
                                      <w:ind w:left="0" w:firstLine="0"/>
                                      <w:jc w:val="left"/>
                                    </w:pPr>
                                    <w:r>
                                      <w:rPr>
                                        <w:rFonts w:ascii="Cambria Math" w:eastAsia="Cambria Math" w:hAnsi="Cambria Math" w:cs="Cambria Math"/>
                                        <w:sz w:val="28"/>
                                      </w:rPr>
                                      <w:t>𝟐</w:t>
                                    </w:r>
                                  </w:p>
                                </w:txbxContent>
                              </wps:txbx>
                              <wps:bodyPr horzOverflow="overflow" vert="horz" lIns="0" tIns="0" rIns="0" bIns="0" rtlCol="0">
                                <a:noAutofit/>
                              </wps:bodyPr>
                            </wps:wsp>
                            <wps:wsp>
                              <wps:cNvPr id="14591" name="Rectangle 14591"/>
                              <wps:cNvSpPr/>
                              <wps:spPr>
                                <a:xfrm>
                                  <a:off x="3229483" y="182997"/>
                                  <a:ext cx="52173" cy="237150"/>
                                </a:xfrm>
                                <a:prstGeom prst="rect">
                                  <a:avLst/>
                                </a:prstGeom>
                                <a:ln>
                                  <a:noFill/>
                                </a:ln>
                              </wps:spPr>
                              <wps:txbx>
                                <w:txbxContent>
                                  <w:p w:rsidR="00675B45" w:rsidRDefault="00675B45" w:rsidP="00D069EB">
                                    <w:pPr>
                                      <w:spacing w:after="160" w:line="259" w:lineRule="auto"/>
                                      <w:ind w:left="0" w:firstLine="0"/>
                                      <w:jc w:val="left"/>
                                    </w:pPr>
                                    <w:r>
                                      <w:rPr>
                                        <w:rFonts w:ascii="Cambria Math" w:eastAsia="Cambria Math" w:hAnsi="Cambria Math" w:cs="Cambria Math"/>
                                        <w:sz w:val="28"/>
                                      </w:rPr>
                                      <w:t xml:space="preserve"> </w:t>
                                    </w:r>
                                  </w:p>
                                </w:txbxContent>
                              </wps:txbx>
                              <wps:bodyPr horzOverflow="overflow" vert="horz" lIns="0" tIns="0" rIns="0" bIns="0" rtlCol="0">
                                <a:noAutofit/>
                              </wps:bodyPr>
                            </wps:wsp>
                            <wps:wsp>
                              <wps:cNvPr id="96" name="Shape 7398"/>
                              <wps:cNvSpPr/>
                              <wps:spPr>
                                <a:xfrm>
                                  <a:off x="693674" y="441706"/>
                                  <a:ext cx="198868" cy="388948"/>
                                </a:xfrm>
                                <a:custGeom>
                                  <a:avLst/>
                                  <a:gdLst/>
                                  <a:ahLst/>
                                  <a:cxnLst/>
                                  <a:rect l="0" t="0" r="0" b="0"/>
                                  <a:pathLst>
                                    <a:path w="198868" h="388948">
                                      <a:moveTo>
                                        <a:pt x="22352" y="0"/>
                                      </a:moveTo>
                                      <a:lnTo>
                                        <a:pt x="198868" y="330818"/>
                                      </a:lnTo>
                                      <a:lnTo>
                                        <a:pt x="198868" y="357733"/>
                                      </a:lnTo>
                                      <a:lnTo>
                                        <a:pt x="198848" y="357743"/>
                                      </a:lnTo>
                                      <a:lnTo>
                                        <a:pt x="198868" y="357753"/>
                                      </a:lnTo>
                                      <a:lnTo>
                                        <a:pt x="198868" y="388948"/>
                                      </a:lnTo>
                                      <a:lnTo>
                                        <a:pt x="141351" y="330962"/>
                                      </a:lnTo>
                                      <a:lnTo>
                                        <a:pt x="179610" y="348782"/>
                                      </a:lnTo>
                                      <a:lnTo>
                                        <a:pt x="0" y="11938"/>
                                      </a:lnTo>
                                      <a:lnTo>
                                        <a:pt x="2235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97" name="Shape 7399"/>
                              <wps:cNvSpPr/>
                              <wps:spPr>
                                <a:xfrm>
                                  <a:off x="892542" y="736727"/>
                                  <a:ext cx="35828" cy="130048"/>
                                </a:xfrm>
                                <a:custGeom>
                                  <a:avLst/>
                                  <a:gdLst/>
                                  <a:ahLst/>
                                  <a:cxnLst/>
                                  <a:rect l="0" t="0" r="0" b="0"/>
                                  <a:pathLst>
                                    <a:path w="35828" h="130048">
                                      <a:moveTo>
                                        <a:pt x="9666" y="0"/>
                                      </a:moveTo>
                                      <a:lnTo>
                                        <a:pt x="35828" y="130048"/>
                                      </a:lnTo>
                                      <a:lnTo>
                                        <a:pt x="0" y="93927"/>
                                      </a:lnTo>
                                      <a:lnTo>
                                        <a:pt x="0" y="62731"/>
                                      </a:lnTo>
                                      <a:lnTo>
                                        <a:pt x="14" y="62738"/>
                                      </a:lnTo>
                                      <a:lnTo>
                                        <a:pt x="20" y="62701"/>
                                      </a:lnTo>
                                      <a:lnTo>
                                        <a:pt x="0" y="62712"/>
                                      </a:lnTo>
                                      <a:lnTo>
                                        <a:pt x="0" y="35797"/>
                                      </a:lnTo>
                                      <a:lnTo>
                                        <a:pt x="3228" y="41847"/>
                                      </a:lnTo>
                                      <a:lnTo>
                                        <a:pt x="966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98" name="Shape 7400"/>
                              <wps:cNvSpPr/>
                              <wps:spPr>
                                <a:xfrm>
                                  <a:off x="2238375" y="471805"/>
                                  <a:ext cx="256413" cy="661670"/>
                                </a:xfrm>
                                <a:custGeom>
                                  <a:avLst/>
                                  <a:gdLst/>
                                  <a:ahLst/>
                                  <a:cxnLst/>
                                  <a:rect l="0" t="0" r="0" b="0"/>
                                  <a:pathLst>
                                    <a:path w="256413" h="661670">
                                      <a:moveTo>
                                        <a:pt x="232537" y="0"/>
                                      </a:moveTo>
                                      <a:lnTo>
                                        <a:pt x="256413" y="8890"/>
                                      </a:lnTo>
                                      <a:lnTo>
                                        <a:pt x="44395" y="578721"/>
                                      </a:lnTo>
                                      <a:lnTo>
                                        <a:pt x="80010" y="555879"/>
                                      </a:lnTo>
                                      <a:lnTo>
                                        <a:pt x="0" y="661670"/>
                                      </a:lnTo>
                                      <a:lnTo>
                                        <a:pt x="8509" y="529336"/>
                                      </a:lnTo>
                                      <a:lnTo>
                                        <a:pt x="20536" y="569907"/>
                                      </a:lnTo>
                                      <a:lnTo>
                                        <a:pt x="232537"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99" name="Shape 7401"/>
                              <wps:cNvSpPr/>
                              <wps:spPr>
                                <a:xfrm>
                                  <a:off x="3162046" y="474091"/>
                                  <a:ext cx="457454" cy="1326134"/>
                                </a:xfrm>
                                <a:custGeom>
                                  <a:avLst/>
                                  <a:gdLst/>
                                  <a:ahLst/>
                                  <a:cxnLst/>
                                  <a:rect l="0" t="0" r="0" b="0"/>
                                  <a:pathLst>
                                    <a:path w="457454" h="1326134">
                                      <a:moveTo>
                                        <a:pt x="24003" y="0"/>
                                      </a:moveTo>
                                      <a:lnTo>
                                        <a:pt x="439722" y="1233745"/>
                                      </a:lnTo>
                                      <a:lnTo>
                                        <a:pt x="453009" y="1193546"/>
                                      </a:lnTo>
                                      <a:lnTo>
                                        <a:pt x="457454" y="1326134"/>
                                      </a:lnTo>
                                      <a:lnTo>
                                        <a:pt x="380746" y="1217930"/>
                                      </a:lnTo>
                                      <a:lnTo>
                                        <a:pt x="415755" y="1241977"/>
                                      </a:lnTo>
                                      <a:lnTo>
                                        <a:pt x="0" y="8128"/>
                                      </a:lnTo>
                                      <a:lnTo>
                                        <a:pt x="24003"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100" name="Picture 100"/>
                                <pic:cNvPicPr/>
                              </pic:nvPicPr>
                              <pic:blipFill>
                                <a:blip r:embed="rId71"/>
                                <a:stretch>
                                  <a:fillRect/>
                                </a:stretch>
                              </pic:blipFill>
                              <pic:spPr>
                                <a:xfrm>
                                  <a:off x="762" y="4882388"/>
                                  <a:ext cx="5276088" cy="454152"/>
                                </a:xfrm>
                                <a:prstGeom prst="rect">
                                  <a:avLst/>
                                </a:prstGeom>
                              </pic:spPr>
                            </pic:pic>
                            <wps:wsp>
                              <wps:cNvPr id="101" name="Rectangle 101"/>
                              <wps:cNvSpPr/>
                              <wps:spPr>
                                <a:xfrm>
                                  <a:off x="472637" y="5336540"/>
                                  <a:ext cx="4307927" cy="475139"/>
                                </a:xfrm>
                                <a:prstGeom prst="rect">
                                  <a:avLst/>
                                </a:prstGeom>
                                <a:ln>
                                  <a:noFill/>
                                </a:ln>
                              </wps:spPr>
                              <wps:txbx>
                                <w:txbxContent>
                                  <w:p w:rsidR="00675B45" w:rsidRPr="00B62A66" w:rsidRDefault="00675B45" w:rsidP="006E7A3E">
                                    <w:pPr>
                                      <w:pStyle w:val="FIGCAPTIOIN"/>
                                      <w:jc w:val="center"/>
                                    </w:pPr>
                                    <w:r w:rsidRPr="006E7A3E">
                                      <w:rPr>
                                        <w:b/>
                                        <w:bCs/>
                                      </w:rPr>
                                      <w:t>Figure 6:</w:t>
                                    </w:r>
                                    <w:r w:rsidRPr="005B0371">
                                      <w:t xml:space="preserve"> </w:t>
                                    </w:r>
                                    <w:r w:rsidRPr="006E7A3E">
                                      <w:t>Robotic Platforms</w:t>
                                    </w:r>
                                    <w:r w:rsidRPr="005B0371">
                                      <w:t xml:space="preserve"> </w:t>
                                    </w:r>
                                  </w:p>
                                </w:txbxContent>
                              </wps:txbx>
                              <wps:bodyPr horzOverflow="overflow" vert="horz" lIns="0" tIns="0" rIns="0" bIns="0" rtlCol="0">
                                <a:noAutofit/>
                              </wps:bodyPr>
                            </wps:wsp>
                            <wps:wsp>
                              <wps:cNvPr id="102" name="Rectangle 102"/>
                              <wps:cNvSpPr/>
                              <wps:spPr>
                                <a:xfrm>
                                  <a:off x="1011428" y="5038683"/>
                                  <a:ext cx="50774" cy="224828"/>
                                </a:xfrm>
                                <a:prstGeom prst="rect">
                                  <a:avLst/>
                                </a:prstGeom>
                                <a:ln>
                                  <a:noFill/>
                                </a:ln>
                              </wps:spPr>
                              <wps:txbx>
                                <w:txbxContent>
                                  <w:p w:rsidR="00675B45" w:rsidRDefault="00675B45" w:rsidP="00D069EB">
                                    <w:pPr>
                                      <w:spacing w:after="160" w:line="259" w:lineRule="auto"/>
                                      <w:ind w:left="0" w:firstLine="0"/>
                                      <w:jc w:val="left"/>
                                    </w:pPr>
                                    <w:r>
                                      <w:t xml:space="preserve"> </w:t>
                                    </w:r>
                                  </w:p>
                                </w:txbxContent>
                              </wps:txbx>
                              <wps:bodyPr horzOverflow="overflow" vert="horz" lIns="0" tIns="0" rIns="0" bIns="0" rtlCol="0">
                                <a:noAutofit/>
                              </wps:bodyPr>
                            </wps:wsp>
                            <wps:wsp>
                              <wps:cNvPr id="103" name="Rectangle 103"/>
                              <wps:cNvSpPr/>
                              <wps:spPr>
                                <a:xfrm>
                                  <a:off x="1175968" y="5038682"/>
                                  <a:ext cx="3121201" cy="581673"/>
                                </a:xfrm>
                                <a:prstGeom prst="rect">
                                  <a:avLst/>
                                </a:prstGeom>
                                <a:ln>
                                  <a:noFill/>
                                </a:ln>
                              </wps:spPr>
                              <wps:txbx>
                                <w:txbxContent>
                                  <w:p w:rsidR="00675B45" w:rsidRPr="00B71EDE" w:rsidRDefault="00675B45" w:rsidP="006E7A3E">
                                    <w:pPr>
                                      <w:pStyle w:val="FigureNormal"/>
                                      <w:numPr>
                                        <w:ilvl w:val="0"/>
                                        <w:numId w:val="26"/>
                                      </w:numPr>
                                      <w:jc w:val="center"/>
                                    </w:pPr>
                                    <w:r w:rsidRPr="005B0371">
                                      <w:t>Chico (</w:t>
                                    </w:r>
                                    <w:r w:rsidRPr="00B71EDE">
                                      <w:t>2) Denso manipulator (3) Ronin</w:t>
                                    </w:r>
                                  </w:p>
                                </w:txbxContent>
                              </wps:txbx>
                              <wps:bodyPr horzOverflow="overflow" vert="horz" lIns="0" tIns="0" rIns="0" bIns="0" rtlCol="0">
                                <a:noAutofit/>
                              </wps:bodyPr>
                            </wps:wsp>
                            <wps:wsp>
                              <wps:cNvPr id="104" name="Rectangle 104"/>
                              <wps:cNvSpPr/>
                              <wps:spPr>
                                <a:xfrm>
                                  <a:off x="3523615" y="5036545"/>
                                  <a:ext cx="56427" cy="226453"/>
                                </a:xfrm>
                                <a:prstGeom prst="rect">
                                  <a:avLst/>
                                </a:prstGeom>
                                <a:ln>
                                  <a:noFill/>
                                </a:ln>
                              </wps:spPr>
                              <wps:txbx>
                                <w:txbxContent>
                                  <w:p w:rsidR="00675B45" w:rsidRDefault="00675B45" w:rsidP="00D069EB">
                                    <w:pPr>
                                      <w:spacing w:after="160" w:line="259" w:lineRule="auto"/>
                                      <w:ind w:left="0" w:firstLine="0"/>
                                      <w:jc w:val="left"/>
                                    </w:pPr>
                                    <w:r>
                                      <w:rPr>
                                        <w:rFonts w:ascii="Arial" w:eastAsia="Arial" w:hAnsi="Arial" w:cs="Arial"/>
                                      </w:rPr>
                                      <w:t xml:space="preserve"> Need </w:t>
                                    </w:r>
                                  </w:p>
                                </w:txbxContent>
                              </wps:txbx>
                              <wps:bodyPr horzOverflow="overflow" vert="horz" lIns="0" tIns="0" rIns="0" bIns="0" rtlCol="0">
                                <a:noAutofit/>
                              </wps:bodyPr>
                            </wps:wsp>
                            <pic:pic xmlns:pic="http://schemas.openxmlformats.org/drawingml/2006/picture">
                              <pic:nvPicPr>
                                <pic:cNvPr id="105" name="Picture 105"/>
                                <pic:cNvPicPr/>
                              </pic:nvPicPr>
                              <pic:blipFill>
                                <a:blip r:embed="rId61"/>
                                <a:stretch>
                                  <a:fillRect/>
                                </a:stretch>
                              </pic:blipFill>
                              <pic:spPr>
                                <a:xfrm>
                                  <a:off x="1070610" y="4423664"/>
                                  <a:ext cx="449580" cy="358140"/>
                                </a:xfrm>
                                <a:prstGeom prst="rect">
                                  <a:avLst/>
                                </a:prstGeom>
                              </pic:spPr>
                            </pic:pic>
                            <wps:wsp>
                              <wps:cNvPr id="106" name="Rectangle 106"/>
                              <wps:cNvSpPr/>
                              <wps:spPr>
                                <a:xfrm>
                                  <a:off x="1265559" y="4610575"/>
                                  <a:ext cx="741993" cy="427749"/>
                                </a:xfrm>
                                <a:prstGeom prst="rect">
                                  <a:avLst/>
                                </a:prstGeom>
                                <a:ln>
                                  <a:noFill/>
                                </a:ln>
                              </wps:spPr>
                              <wps:txbx>
                                <w:txbxContent>
                                  <w:p w:rsidR="00675B45" w:rsidRDefault="00675B45" w:rsidP="006E7A3E">
                                    <w:pPr>
                                      <w:pStyle w:val="FigureNormal"/>
                                    </w:pPr>
                                    <w:r>
                                      <w:t>(A)</w:t>
                                    </w:r>
                                  </w:p>
                                </w:txbxContent>
                              </wps:txbx>
                              <wps:bodyPr horzOverflow="overflow" vert="horz" lIns="0" tIns="0" rIns="0" bIns="0" rtlCol="0">
                                <a:noAutofit/>
                              </wps:bodyPr>
                            </wps:wsp>
                            <wps:wsp>
                              <wps:cNvPr id="107" name="Rectangle 107"/>
                              <wps:cNvSpPr/>
                              <wps:spPr>
                                <a:xfrm>
                                  <a:off x="1374521" y="4610905"/>
                                  <a:ext cx="46619" cy="206430"/>
                                </a:xfrm>
                                <a:prstGeom prst="rect">
                                  <a:avLst/>
                                </a:prstGeom>
                                <a:ln>
                                  <a:noFill/>
                                </a:ln>
                              </wps:spPr>
                              <wps:txbx>
                                <w:txbxContent>
                                  <w:p w:rsidR="00675B45" w:rsidRDefault="00675B45" w:rsidP="00D069EB">
                                    <w:pPr>
                                      <w:spacing w:after="160" w:line="259" w:lineRule="auto"/>
                                      <w:ind w:left="0" w:firstLine="0"/>
                                      <w:jc w:val="left"/>
                                    </w:pPr>
                                    <w:r>
                                      <w:rPr>
                                        <w:sz w:val="22"/>
                                      </w:rPr>
                                      <w:t xml:space="preserve"> </w:t>
                                    </w:r>
                                  </w:p>
                                </w:txbxContent>
                              </wps:txbx>
                              <wps:bodyPr horzOverflow="overflow" vert="horz" lIns="0" tIns="0" rIns="0" bIns="0" rtlCol="0">
                                <a:noAutofit/>
                              </wps:bodyPr>
                            </wps:wsp>
                            <pic:pic xmlns:pic="http://schemas.openxmlformats.org/drawingml/2006/picture">
                              <pic:nvPicPr>
                                <pic:cNvPr id="108" name="Picture 108"/>
                                <pic:cNvPicPr/>
                              </pic:nvPicPr>
                              <pic:blipFill>
                                <a:blip r:embed="rId61"/>
                                <a:stretch>
                                  <a:fillRect/>
                                </a:stretch>
                              </pic:blipFill>
                              <pic:spPr>
                                <a:xfrm>
                                  <a:off x="3368802" y="4412996"/>
                                  <a:ext cx="449580" cy="359664"/>
                                </a:xfrm>
                                <a:prstGeom prst="rect">
                                  <a:avLst/>
                                </a:prstGeom>
                              </pic:spPr>
                            </pic:pic>
                            <wps:wsp>
                              <wps:cNvPr id="109" name="Rectangle 109"/>
                              <wps:cNvSpPr/>
                              <wps:spPr>
                                <a:xfrm>
                                  <a:off x="3558194" y="4600236"/>
                                  <a:ext cx="359217" cy="181567"/>
                                </a:xfrm>
                                <a:prstGeom prst="rect">
                                  <a:avLst/>
                                </a:prstGeom>
                                <a:ln>
                                  <a:noFill/>
                                </a:ln>
                              </wps:spPr>
                              <wps:txbx>
                                <w:txbxContent>
                                  <w:p w:rsidR="00675B45" w:rsidRDefault="00675B45" w:rsidP="006E7A3E">
                                    <w:pPr>
                                      <w:pStyle w:val="FigureNormal"/>
                                    </w:pPr>
                                    <w:r>
                                      <w:t>(B)</w:t>
                                    </w:r>
                                  </w:p>
                                </w:txbxContent>
                              </wps:txbx>
                              <wps:bodyPr horzOverflow="overflow" vert="horz" lIns="0" tIns="0" rIns="0" bIns="0" rtlCol="0">
                                <a:noAutofit/>
                              </wps:bodyPr>
                            </wps:wsp>
                            <wps:wsp>
                              <wps:cNvPr id="110" name="Rectangle 110"/>
                              <wps:cNvSpPr/>
                              <wps:spPr>
                                <a:xfrm>
                                  <a:off x="3674491" y="4600237"/>
                                  <a:ext cx="46619" cy="206429"/>
                                </a:xfrm>
                                <a:prstGeom prst="rect">
                                  <a:avLst/>
                                </a:prstGeom>
                                <a:ln>
                                  <a:noFill/>
                                </a:ln>
                              </wps:spPr>
                              <wps:txbx>
                                <w:txbxContent>
                                  <w:p w:rsidR="00675B45" w:rsidRDefault="00675B45" w:rsidP="00D069EB">
                                    <w:pPr>
                                      <w:spacing w:after="160" w:line="259" w:lineRule="auto"/>
                                      <w:ind w:left="0" w:firstLine="0"/>
                                      <w:jc w:val="left"/>
                                    </w:pPr>
                                    <w:r>
                                      <w:rPr>
                                        <w:sz w:val="22"/>
                                      </w:rPr>
                                      <w:t xml:space="preserve"> </w:t>
                                    </w:r>
                                  </w:p>
                                </w:txbxContent>
                              </wps:txbx>
                              <wps:bodyPr horzOverflow="overflow" vert="horz" lIns="0" tIns="0" rIns="0" bIns="0" rtlCol="0">
                                <a:noAutofit/>
                              </wps:bodyPr>
                            </wps:wsp>
                          </wpg:wgp>
                        </a:graphicData>
                      </a:graphic>
                    </wp:inline>
                  </w:drawing>
                </mc:Choice>
                <mc:Fallback>
                  <w:pict>
                    <v:group w14:anchorId="7CD9C46A" id="Group 96733" o:spid="_x0000_s1104" style="width:440.95pt;height:438.85pt;mso-position-horizontal-relative:char;mso-position-vertical-relative:line" coordorigin="7" coordsize="54121,58116"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2Q5sagoAACdLAAAOAAAAZHJzL2Uyb0RvYy54bWzsXNtu&#10;40YSfV8g/0DoPWP2jRdjPEE2sxkEWGyMJPsBNE1ZwlKkQNKXydfvqa5ukrpanovGHitARhTVbFZX&#10;dZ06XV3ttz89LMrgrmjaeV1dTMSbcBIUVV5fz6ubi8l///r1x2QStF1WXWdlXRUXk49FO/np3Q//&#10;eHu/PC9kPavL66IJ0EnVnt8vLyazrluen521+axYZO2bellU+HFaN4usw9fm5uy6ye7R+6I8k2EY&#10;nd3XzfWyqfOibXH3Pf84eWf7n06LvPt9Om2LLigvJpCts/829t8r+vfs3dvs/KbJlrN57sTIPkGK&#10;RTav8NK+q/dZlwW3zXyjq8U8b+q2nnZv8npxVk+n87ywY8BoRLg2mg9Nfbu0Y7k5v79Z9mqCatf0&#10;9Mnd5v+5u2yC+fXFJI1ipSZBlS1gJvvmgG9BRffLm3O0/NAs/1xeNu7GDX+jUT9MmwV9YjzBg1Xu&#10;x165xUMX5LhpTJqmiZgEOX4zJlbCRKz+fAYb0XNxJCfB8GQ++5d/VgspBKSzzyZCRHFKz575V5+R&#10;hL1Ay3l+jv+dvnC1oa/H5xWe6m6bYuI6WRzUxyJr/ne7/BGmXWbd/GpezruPdprCiCRUdXc5zy8b&#10;/rKqeu1Vjxb0Yqt8TYOkB6ktPUljpu8rHV2V8+Wv87IkC9C1ExmzfG2WbBk1z8D3dX67KKqOXaop&#10;SkhfV+1svmwnQXNeLK4KzJDmt2vBFmu7pujyGb1wihf/ATdja/Q/WCkHwUjmFlNny2QRKgqlsXbX&#10;OkxSNyn6aSPjKDFwXTK9VokwofXa3vTZ+bJpuw9FvQjoAmJCGug7O8/u/t06uXwTpz4WxcoIyWh+&#10;A31arzh821Ddkxzsz1m2LCACdbtqZYyTHcw2CWKVWBO7hr1ztbuUpRMTx6wsh11eT1pLk+IXqyad&#10;mmRdS/kta2msGeDVNesI2pr5q/yh8peky73QiXlOz1GndBncw0hOkhldWkHo10V9V/xV23bdgBFS&#10;6jj1kg5N8turef7P4u/NB0QYGtYZXmg7StMwwvQYYINvS4mJBbTx9zFfVntd/cYPKa2MWlEv3/dD&#10;QmebAox+XBnO6gtWv210q3SSRBbT/LhGsjg1wsX8j6PRDT8eNMRBXcODvldW46YofH/f4Mq6LRgB&#10;aBZYYO5nhhVrmHtlRZNEGg0/DvIMMX8KuLEOi3BXXXM3ZYVOyC3YVe1V97EsSAVl9UcxRcxCxBD2&#10;uba5ufqlbIK7jKK8/c9FB9uUnmGYck+FO5+iplm5nGWuL9eNe4Edl+uJWhaWYPTCuG5zJw2zDMRq&#10;jNNzDeiif8iKVVdd/3wFhmRfOBotXV7V1x8Z+ukbcIpjApDrxUQ4oQ05KWPfpYtwfBP2pujwXCKc&#10;/PIRzkRKCPBgQg+pNRRhPdkjt0ySUEWM3CCBIkrcrPOsygevZx7fyJwAXLYxUYKsuimLgG9jxDR5&#10;YeXHg1xkdCKYCQrAhHakw+tLaAEW4PSlYhCCz9EXwQl5YlUThdoJPt3D1YOlycq+bXDLYFY3f/+O&#10;FdC0rIFriHL2akKLIpAR+nUSlL9VoBRwgM5fNP7iyl80XflLbVcpLM7Pt109nVv+MrzNgaLFAAcG&#10;DgPw7WuQFrIeTLHNqNZTSIiDjBpHQqe7jWqkiB2/l8e3qZ1hg5ZfgU37lV5PRC35ONicUiYRAq0F&#10;NQlSalYxzXOiExs9sVFP47cx4BMbpbBAgL+Nw9L9Exvdkwv8xHwLBbWNfAvf/P7ZqFSRTF2iTRil&#10;xVrCZUxHRZpG2mYosHB5gXQULHEbc7HB6vBQp40JVcz8PZFpGq/GOstHPX8/PnfpaRgvE18Bd0m3&#10;W/WJBAaLlVjstuq3JaSKpthrIqSU1GRX9YQ0fVpmVKZGxpQnxir7REiJOTDzHBiWSzucCOmJkPqM&#10;ySk9untjGUnJo20AgnsmfZZllB7Fze+fkKpQhToGH6f86PdNSJPt1AW3Xbg/KJWmBLIvITI4pLDn&#10;R0j7uP1aCGm6PeuN20+yqpSpTnZb9dsS0n7J9CqMiiKEdTZqN2UOXjNGqYocpGkt4nBtjS1S7PZi&#10;R4jSoypJYHeaKqM19tE2670k2Kx3ghB1HHbiPVtUhnP3njkMLcpqvEvv+6OBqTDBthcPzLfyn9zv&#10;uDUKG1B/9FhraIpgT6G1frw16di1Noe3HhvEy+s/ndxaKMPFBRglZVP2yh2nkeCVCfbWYw7qMLbv&#10;039y39xQiFTt152U6zbx/eRP3o3HOz93J/6zspjbeehjm/vPYieeIOHrlw4hT7G2On4aZUhSFFyw&#10;B8dAJrmWwlKgnw6OhArDbwdHThCgkZNjGxqlUQR8hl8/BkauN7RcGZX3E/859rtUpaycR/wzkihg&#10;3O/1zGip4SOOzB6PhuH+Hvt22BzfhzfcDhDJmcqdI1GgkVaP2FDXdkbsbLqhcq+7E9YcsernOFiD&#10;ObGCNVSohel2MPdBYEqUK1LUsUjCtb1hic0XX8sbRSjl9W7sNxiORn68JIAbJ8g2uJFKGpf+95Lu&#10;Yj++QyAOSIRv7X3FfzLeaK2oXhNNTZzEcr/rJyGqw7mxMUlf/Ox79J9jJFtRrW/gP7kh6mqxICUJ&#10;ZKpQgrQPVGRoqEiJGkfIKe6Hiy0q828+AcZ3Bxh9UsOl7jXHsYMBQ4lIhponFxJBIS+cUSnpqv+1&#10;ibVBNKXVklAyEmp9S/JoiOFFsQSFJdkKGcBMXsl7DNiFGACBWLqyKKkUBrrXC7UBPWOfpRWCgdb2&#10;Oa0Xd0Nx3hv9J+OBSsLY2QHnLeKUa912kgItUPfDEIa6RpHG+0GB8QuVfY/QoQ3deSFP0HFE6KCa&#10;XPz/ciqMqRiNeUufQGfiQiN5LtXFNgmBYp8veH7GH5rCAQIQL+tbA3RiTzQKcZOPhRh4rF86eLL1&#10;UoqLEVOceUelxU8MNDqWkWNyBnwHtcWEnoO2tApjWv6xtmIjlF1lAwA/SVtPLi22YE5h81UkWUXY&#10;b3mNTWon6MHcQaBgXrtlLKp0kFV1LubJgwmRKWSL4gALpTk4YB7HojYiviKL9mXFY4taixxuURGb&#10;1CVu2aJ2Rgxeiu0vgXMSbFOTYAHpU7vHsamdQa/IpvAejqtjm/abfIftWBpUHdKZDVo+4rCLYZo7&#10;2BQpAY+7UkZguUf10j6X+q1x9+WRrr5sayBddgXznEiXnatflnSJEHt6LiODsw4qQj3xKpXgk6+8&#10;wweQYqrxqUzCnlRu7fnpIx9aFti63OL+PVM5yP2FjAyO/1v311DbxnGRGKvHFLHDHheRCNhH5V1s&#10;m1eE6P1u0hjRe6pymEkpVYGkJSE6mTRdz/Jq5B9hcbKoDCMw62MiOh8ZfA4WfXmI3qf/B0S3jOc7&#10;R3SsB3EOlzNxKNlAmb/FuIGiuOPyDtGxIbaehHwxK+k+Xzt2/54DHeT+CrsQAhXa7P5hiAi4Gv+U&#10;SZFBZP+n47qRzw0ehaNjqxvR+Dn4P8nw1csDBDGRDY6Om04Jh5kUBUuaStksopNJrclGDrCK6PK4&#10;MbpfRH5rjm7/1BD+GpOt13J/OYr+3NP4uz2mPfx9q3f/BwAA//8DAFBLAwQUAAYACAAAACEAn2r2&#10;3tcAAACtAgAAGQAAAGRycy9fcmVscy9lMm9Eb2MueG1sLnJlbHO8ksFqwzAMhu+DvYPRfXGSljFG&#10;nV7GoNfRPYCwFcdbLBvbLevbzzAGLbTbLUdJ6Ps/hDbbLz+LI6XsAivomhYEsQ7GsVXwvn99eAKR&#10;C7LBOTApOFGG7XB/t3mjGUtdypOLWVQKZwVTKfFZyqwn8pibEInrZAzJY6llsjKi/kRLsm/bR5nO&#10;GTBcMMXOKEg7swKxP8Wa/D87jKPT9BL0wROXKxHS+ZpdgZgsFQWejMOf5qqJbEFed+iXcej/cuiW&#10;ceiaj3jzDutlHNa/d5AXTzZ8AwAA//8DAFBLAwQUAAYACAAAACEAEDuRbtwAAAAFAQAADwAAAGRy&#10;cy9kb3ducmV2LnhtbEyPQUvDQBCF74L/YRnBm91E0cSYTSlFPRXBVhBv02SahGZnQ3abpP/e0Yte&#10;hje84b1v8uVsOzXS4FvHBuJFBIq4dFXLtYGP3ctNCsoH5Ao7x2TgTB6WxeVFjlnlJn6ncRtqJSHs&#10;MzTQhNBnWvuyIYt+4Xpi8Q5usBhkHWpdDThJuO30bRQ9aIstS0ODPa0bKo/bkzXwOuG0uoufx83x&#10;sD5/7e7fPjcxGXN9Na+eQAWaw98x/OALOhTCtHcnrrzqDMgj4XeKl6bxI6i9iCRJQBe5/k9ffAMA&#10;AP//AwBQSwMECgAAAAAAAAAhAOUahBSKAAAAigAAABQAAABkcnMvbWVkaWEvaW1hZ2U0LnBuZ4lQ&#10;TkcNChoKAAAADUlIRFIAAABiAAAATggGAAAA28vDQwAAAAFzUkdCAK7OHOkAAAAEZ0FNQQAAsY8L&#10;/GEFAAAANElEQVR4Xu3BAQ0AAADCoPdPbQ8HBAAAAAAAAAAAAAAAAAAAAAAAAAAAAAAAAAAAAAAA&#10;Z2p3vgAB3/RIxgAAAABJRU5ErkJgglBLAwQKAAAAAAAAACEAb+KTt3gAAAB4AAAAFAAAAGRycy9t&#10;ZWRpYS9pbWFnZTIucG5niVBORw0KGgoAAAANSUhEUgAAAD8AAAArCAYAAADPGFBSAAAAAXNSR0IA&#10;rs4c6QAAAARnQU1BAACxjwv8YQUAAAAiSURBVGhD7cGBAAAAAMOg+VNf4QBVAAAAAAAAAAAAAPCq&#10;ASp/AAElI2n4AAAAAElFTkSuQmCCUEsDBAoAAAAAAAAAIQD7bRHD954AAPeeAAAUAAAAZHJzL21l&#10;ZGlhL2ltYWdlMS5qcGf/2P/gABBKRklGAAEBAQCoAKgAAP/bAEMAAwICAwICAwMDAwQDAwQFCAUF&#10;BAQFCgcHBggMCgwMCwoLCw0OEhANDhEOCwsQFhARExQVFRUMDxcYFhQYEhQVFP/bAEMBAwQEBQQF&#10;CQUFCRQNCw0UFBQUFBQUFBQUFBQUFBQUFBQUFBQUFBQUFBQUFBQUFBQUFBQUFBQUFBQUFBQUFBQU&#10;FP/AABEIAeQCR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iigAooooAKKKKACiiigAooooAKKKKACi&#10;iigAooooAKKKKACiiigAooooAKKKKACiiigAooooAKKKKACiiigAooooAKKKKACiiigAooooAKKK&#10;KACiiigAooooAKKKKACiiigAooooAKKKKACiiigAooooAKKKKACiiigAooooAKKKKACiiigAoooo&#10;AKKKKACiiigAooooAKKKKACiiigAooooAbg+tG014T8VP2zvhb8JLmWz1LXP7Q1KJtktjpqea6t/&#10;tN90f99V5LD/AMFRfAEkqr/wjmtohbG791/8XVckjP2kT7Sorzj4QfHjwh8btFe+8M6ms7Rf8fFl&#10;MVS4g/3k/u/7VejVJoLRRRQAUUUUAFFFFABRRRQAUUUUAFFFFABRRRQAUUUUAFFFFABRRRQAUUUU&#10;AFFFFABRRRQAUUUUAFFFFABRRRQAUUUUAFFFFABRRRQAUUUUAFFFFABRRRQAUUUUAFFFFABRRRQA&#10;UUUUAFFFFABRRRQAUUUUAFFFFABRRRQAUUVz3jbxpo3w78Kan4k8QXaafpGnRGe5uJB91R/WgDf2&#10;mjaa+ALX/grP4cm8cR2E3gq+tvCryeV/abXatdqv9/yNm3/gO+vSbP8A4KW/Cr7VNBqFvrWnbX2r&#10;MbdHRl/vff3f+O0Cuj64orwXw1+218GfE3yxeMYbOVV+aK9gli2/+O7a7vSvjx8O9e1SHTdP8aaL&#10;dX03+rhS9Tc/+7/eoGd7nvX54ftufttXMOoXvw3+Hd60MsL/AGfVNYt2+Zm/ihiZf/Hmr3D9uj41&#10;eLvgl8Pra/8ADUcJt9VD6dPdsf3tm7odksXq3Nfkl9pnS4ll8397L87TO3zturWK+0c1SUublia1&#10;nCtncS3Ny3nTL87O/wB9a0nTSr+33NEz+au/f57/APxFca+pLNeNuX7y/wDfXyV1ug63Lo/9nzs0&#10;GyzVomhmX727+CnzF+ziaXh/x3rPw/8AEEWreHdXm0XUoPk/0dmi3p/c3LX6P/s4ftq6R408NyWP&#10;ji8i0/XrC289bjbhb6NPvYX/AJ6r3X/gVfmDquqxQ3HlLBHeW8vz/Oz/AC/7myui0HVbmbQ7uWCK&#10;SG0uG2/K3ztF/wAtU3/e2fcrb3ZxOaXNSlzRP0t8N/8ABRD4aeIPEd/poj1K2gt1kZL54t0Uuz/0&#10;GvJvjL+3/wCMb6a60/4feFb3SLJF3/2tqFm0srL/AH1T7qr/AN9V8h+LX0jw34NTStI/fIsv2ee7&#10;f5PPZk3vs/3KzfDPxL1ew8P/ANmxX0iS2Evm2bo33V/jT/2auY7OY++v2GPjf8Qvi14s1228R6wu&#10;q6VaWKSv5kQ3rI7/AC7XX/gVfa1fGv8AwT9a11geKtfgWOG4voLVby3T/nqrS/P/AMCr7KqCwooo&#10;oAKKKKACiiigAooooAKKKKACiiigAooooAKKKKACiiigAooooAKKKKACiiigAooooAKKKKACiiig&#10;AooooAKKKKACiiigAooooAKKKKACiiigAooooAKKKKACiiigAooooAKKKKACiiigAooooAKKKKAC&#10;vMv2kPAF38UPgZ408K6fLHDe6lp7xwNKPk3r86r+a16bRQB/P5r3jyzvPANp4ai8L6bZ3drLvl1a&#10;Ff3rbdn/AI8+z5q4KbUpZmiZm37f71fvtN+zh8Kbi4knl+HPhZ5ZW3s7aTB8zf8AfFYeqfse/BbW&#10;5DLdfDTw/wCYy7f3Nr5P/oG2r5iOU/CKG/lX5lZvvVp2fiG5huIv38jpE3y72r9lNe/4Jz/AXXVO&#10;PBz6c3lMitp+oXCf8D+/96vy5/ar/Zm1f9mf4hf2JczG+0q8V59M1Bf+W8G/+NP4WT+KjmI5SfxD&#10;+0J4s+JHhdNB1rVdQ16KKD9wl3K8rr5Xz7//AByvNLb/AEZUVv8AWs2z/eb+Os/Qb+5sLxGil2bY&#10;mRXT7/3Ktw6lcveJbQN5Kfc2p9//AOxokXGJ1sMKW1giyxL5rfP8/wDDWbc7by88pW3xRfd/+Lod&#10;NlnL5su+Vfup/dqvbPsbd/HREC7Hps73DxQW3nfvf3T/AMdegaLf22g6tdrLEs1lpdn9ntUdvkll&#10;2P8AP/wOV65/wf4Mnub97zULGT7J5TOsO3Y87N9zZ/s/xb6saqltpS2ltpW15WlWKXfP9qT/AG/n&#10;b5W/4BV0/iOSt8Jb8SI2tzaPZru/dRKjPCyfKzff+SjxhpVno/iNIrHSrzTbJW3wPcS73ni/v/8A&#10;A/8Avms/x/bf2Pq2n7Zd/m2cUssP/PL/AGP++Pm/4HXa2c0E2h+LYLmLfFpK297pM38cDM6b4v8A&#10;ddG+5/eRK2+IUZSjH3j3/wDYHs9UsPjZZKUvrbT54JX8mZtqf6p//sK/TPpX5T/su6xd6D450DUL&#10;aSRLrzWZ98rOj7/kr9QYPE2kXGpyabFqtlLqUQ+ezW5Rpl+qZ3Vxc15HZH4TYoooplhRRRQAUUUU&#10;AFFFJmgBaKKSgBaKKKACiiigAooooAKKKKACiiigAooooAKKKKACiiigAooooAKKKKACiiigAooo&#10;oAKKKKACiiigAooooAKKKKACiiigAooooAKKKKACiiigAooooATijivzx/4KneP/ABT4ZvPB2mxR&#10;Sv4QvIXlfy2dEa8R+jsv+xt2/wDA6+C/+FtX275op/8AwMuP/i6VyuU/oDor8B7D42a1pMrtY3mq&#10;WDt8jfZNWuot3/j9XU/aE8WP/wAzH4iT/uNXX/xdMk/euivwZ/4X94s/6GjxIn/cauP/AIun/wDC&#10;/vF//Q1eJv8AwcXH/wAXQB+8dFfhTpv7Tnj3RFdbHxx4otvN+9s1iV6x7/8AaE8bXl1LPL448Ueb&#10;K29n/ti4/wDi6AP3uqGSaKHb5kiru+Vdzfer8Cv+F+eON3y+OvFH/g2uP/i6pap8bPGNzf2s99rm&#10;oalcWbb4H1C8lleJv++6COY/oDaREZVZlVm+6vrX5m/8FftKdPEXw31LzF8mW1vbfZ/FuR4n/wDZ&#10;6+MPEH7RXxE8VeI9P1rVfF+rPqdm++2u0vpd8G3+58/y1X8cfGDxV8Tvsv8AwlnizVPEP2Pd9m/t&#10;OfzfK3ff27qoOY8/3sssrRN+92/Lsrvns9MTVru8sdsNvdMrxI/yJEuxN6f99765yz1iWwuEntp1&#10;hlX7syRJvrQj8YXz/eltn/37WJ//AGSmETd1LVbGHQXsYNOhv7hm+bU7eV/l+f8A3Pu1V0TR5bmz&#10;u7yL986wea2x/uqv36h/4Ta8mXbLLaOn9z7HF/8AEU9PGFyjfL9h+7s/484vu/8AfFBHMeoPoljr&#10;fhyyi1W8ntovK81nRk/ufInzf7H/AKHWV4Y0GDUr9PIZraK33Jv8r5F/3E/vVyL/ABC1CbZ5rWM3&#10;lfd32MXy/wDjlXrP4pavYW/lQNp6Rbt+z+zov/iK2j7pjUj7WR3Wq/DHT9VifVZ9akhdvvo8X3v+&#10;B76mtrZdesH0WC5gtrS3a3e8mm3o91t+RE3/AMNcUnxX1f8Adbl0t/K+7v06L5f/AByrVn8VNThl&#10;dls9Ed2lWVnfTIvmZfuPSDl5viPpD4J6J/wj2vWV9Zy6ff8A2BfN+z/2jsdm/wCBJt2vXf8Awp0/&#10;xp4f/aQuviHr3h/+0re/nur17fQb6CbymlR0VPndPu7q+U9P+P3iO2fcsWhI/wBz/kD2/wD8RXZe&#10;D/jTrmt39otzY6XNE19bpK9pYpbusTPsf7v9/f8A+OVlGPKbcx+t/hvxRb+ItHgvvKexkkTcbS6d&#10;POi/2X2s1b9fBkNnbfdVZE/3J5U/9nrds7++s97QanqSbl2f8fj0cpfMfa1eK337XXwq0zxReeHr&#10;7xKtpe2crwStJby+UHU7WTft7V86+NP2qvG/wv1DTNI0iS0ubVollnfU1e4m+9s+/v8A9mvj3W0s&#10;dSbxLfT+el7bt5q3CS70lZn+46f8Do5Q5j9hPDvxY8F+LAg0bxVo+olvupDexl/++c5re1rXtP8A&#10;D1hPe6ldw2VpBG0sssrhQqL3r8K4dSZLiJtzIit/BXqv/CxLPxJpNlYxS3L6mq7Lqa4ld/N/+JrG&#10;v+5hzkSqcseY+wPih+114q1DUJYPBcdtpmlruVbu52PcSf7W1/lX/drzux/aU+L1reLIfEUVyq/8&#10;spYrfa3/AI5XnFzseFIpU3oqr8lRJthb5VVP9xa+KlmVeTO6WFjLXnPuX4G/tOWfxJun0bWreHSP&#10;EEEe9kil3xSr/eX+7+Ne9gdxX5CWfiefw948t9TtpWhltZ1/74/jr9Qfg7dLffD3TrhZpJgzSndI&#10;3K/vW+X/AHa+jwNeVaPLM8unUvVlTO8paKK9U7AooooAKKKKACiiigAooooAKKKKACiiigAooooA&#10;KKKKACiiigAoopKAFopKWgAooooAKKKKACiiigAooooAKKKKACiiigAooooAKKKKACiiigDB8WeD&#10;dC8eaO2leItHs9c05mWRrS+gWWPcp+VtrV51ffsg/BrUlX7R8N9BQr0+z2/k/wDoG2vY6KAPCbz9&#10;iH4I3kXlt8PtPj/2opJVb/0Os6b9gj4GzW7x/wDCDwxbl++l5OGH/j9fQ1FA7nzJ/wAO6fgl/wBA&#10;C+/8GMtZk3/BNT4OTSOyxaxEG/gS8X5f/HK+r6KBHyQ//BMn4Nv1GvD/AHbxP/jVc/ff8Ep/hddX&#10;Erw6zr9tE33YfNifZ/45X2tRSsB8Ha5/wSc8CtpN1/Y/ibWYtV8tvsz3flNEJP4S+1N22vzD+Jfh&#10;ifwZ4t1XRdQiWHUNNupbKdIW3ozK7o/z1/RYK/AP9pmFZPj98Q90uz/ie3n/AKUPU8vvBze6eTzJ&#10;+6RVbZto+VJUVp2RGXez1NIip91t/wDtVdm8qazt9y+Tt+8/97/crYyKieU7P5UsjorfxrVu5sJ4&#10;ZZVSJn2t/Gux/wDviur+HXifSPCXijzdatm+yNB+4uEi3fZZd/36Z8S/Elt4q167vlvGml837PA8&#10;3/PuqfJ/32++o5gOSh+dtv3Jf4Uf+Kt3w94Yn8Q3E0EVzbW0q/wXDfO1Fno8CaCn2xdks8X2iB/9&#10;19jp/wCzU/SvNSJ51VZvK27v76/5/v1ZBaf4f6rC0v8Aq9kTbPORt6f991oaP8PbzWGdIL60S4X7&#10;0M2/fXd+GNe8m1t90qzafcNsW427Hib+5L/8XW3rfgWz1L97Zt/ZupxfdmT7m7/bStvdOXml9k8x&#10;/wCFaaqlx5Xm2z/K3z7n/hrNTw9eeakW6P5mZP8AvivWNH1KVFuNM1eDydYi/v8A3J1/2KqaJoMW&#10;qtp6v99VvJd/+15tYy5onZTqRl8RFoP7PHi3W4nls2011i/v3X/2Fem/C/8AZ717QfEen3Or/ZEt&#10;Lef7Q32effu27HRP++0ro/2e/EMupaXqWmXNnJZ3dmy/f/iWvZYZtn8NHMEi3Du3Vdd2+zuv8e2q&#10;SXP+zVjzt/8AwKgZ87/FHStV8VePvFH9mahJbJ4Z0eK9vN88USeV/so33m+f7leE3+sWaaTKsHn3&#10;l3LPvneZdnyV6n8WtNl1L4ja3LLLpcNo0uxpr668qVdqbPkT+L7n36z/AIa6D8PL/wAZaavi65ub&#10;PR7OdXuW09d321f7n3/k/wBr/wAco5olcp5VbTRTM6ss6PtrstK0FtHv7idYpEsmVUgmf+Jtib//&#10;AEOv0H+Juo/sz/Cq9std/wCEb0XV9YiTdHZ6MiSrt2/fli3eV/3381fHHxY8fab44s9U8RaFptjo&#10;tmmtbF09WRIraKWJNn3ET/n3euPEy548sTmr/DyxOXS5l/56t/31R9sl/wCe7f8AfVZVjbeKtSs4&#10;tRg8PSXOiM3/ACELdXeLav333/dqlf3/AIh024eK88PSWf8Ad+0N5T7f+BV431WRw+zmdFZu9ze2&#10;6/fdpVSvrf4neKLrUvg74Q0nwLq839tWuoTtffZ7z7O8XVfvts/8cr5A8M6qsd/p99eK1tEsqvKn&#10;39tdhoPh6fQdUfXovFlt/Yks7ebNbsySszb/AO98q/frSlzQ5jowFSNCtzVT9YPAOnnR/BujWR1S&#10;TXXgtkjbUZZfNedv4nLd+a6SvmH9lX41WXiS41rRprnTVih2y2rWk+/aqptdX/u/c3f9919NJIsk&#10;asrblboy169OpGcT1JfzE1FFFbkhRRRQAUUUUAFFFFABRRRQAUUUUAFFFFABRRRQAUUUUAeUfET9&#10;oPwx8ONYfSb64RtQXZ+68xV+Z/ur/wCg15R40/bHuvDumPeHRhEm7YoWN7hv/HKT9qr4J2eoa5B4&#10;0sdCtp5UVVubhQok8zf8j/8AoNfP1zf6rfxbV0+CFG/jml318ljfr88TyUubl/8AAfxPaw7wcaf7&#10;34iz4o/bw+IV1cM+kWGpQ2+7/oHIn/oW6oLX/go3428IRxXGq+HP7X+1Kyrb3rfZXj2fxLtT/a/u&#10;Vyvi2z1XQd8q/ZptzL8m3+9Xm/iHR18YNby6qvky2+5Ikhb+GurBYfGQrxlVj7v+JyIxOIoez5YS&#10;/wDJUfRmlf8ABWSfdL/afw3Xb/B9k1T/AOKirp4f+CsHg/y18/wRriSbfm2TxMtfFM3w00pvuzzp&#10;VJ/hdZv927nT/gNfTcp4XOfe7/8ABTDwveWc2oafoF1Dp8UyQM+oSBH3Mm/7qbv9qvpP4H/Fqy+N&#10;3w/tfFNjbfZ7aeWSNfn3K+w7Sy+1fkf4Y0SDwr9rsWgbWIrplf54k2Ltr9af2ffhy3wr+Ful6A7Q&#10;uyNJcf6Ou1B5jl8f+PV4dH6z9blz83L8uX/M9Wp7D2EeX4j02iiivZOAKKKKACiiigAooooAKKKK&#10;ACiiigAooooAKKKKACiiigAooooAKKKKACvwR/bIs47H9pj4kWcK+TFFrU+3/gT7/wD2av3ur8K/&#10;2+fC+peF/wBqbxudUtvJS/vPt9s4bd5sEv3WoIkfO/kt/eb/AL6rZ0fW5dEldokXe0T2/nfxru/u&#10;f7VZW9d33ql3q9WSF48t/cI32ud7hvkVHq3puq6hDcSzwSrv+5Ku1HRlrMeZUl+8yP8A36Iblod6&#10;xS/um+SkVE9AttY/tvw55CqqJa3X7r5fuqyP/wCO79lV/wB1Z+H2nli3ytPsidG+f/bT/cq2nh7+&#10;zfB9lqcE/nfaPkn/ANlW/wDsk/8AH6ytYmlh0GGJW+9O1P7Jj9o0tH8Qtpss3kMr2tx8ksUq70av&#10;QPAfxFtrm1lgvJdn2X7rv87qv+3/ALleK2Fy33f7tXbOb7Hq0U//ACyuF2S/7S1cZfZIqR+1E9q1&#10;LW7HXte8qxuY5rtYvNgdP4WWuj8ATQaleJ5UWxLezbd838TS76+fNHv7zTfEdvbS3M/leb5TOjfP&#10;tr6G+Eum/YJdVg3b/K2xb3/77/8AZ6Ps8pn73NzHpGgu3hXxHpWoN/x66pdf2ezfwIzfc3/98V7F&#10;HXkvjDw9ea38NHgs4t8qq10n+9F86f8AoFekeHtbg1vw/pmpwf6q8tYpV/4Elc0TrNpPv1eh+8lZ&#10;L6hBbfNLKqJu2fO2yq8PifT7y1u2s7yGZ7dW3bJd+2r5i4wZ8L/EJNe1XUtQ8WNpV8nh/UtTuLe1&#10;1N4HS3lZX+dEf7u6sfRPtLxfaf3/AJW7/liu/dXq2pW2qpodp4cn1Br/AEpZftsWjW91LLbq29/n&#10;8r7u753/AO+64HUrPUniSC5sYIYt37pGWWLbXNKX8pnU5ojbnUrxLrdLLqDxff8AJ8jen+5XdfCu&#10;a2vFl0q+lXytW22+++iRIorhZUa3d/8AZ3/Kz/3Xeud0r4d6veLFfafYwPbtEzrcTamsUW37j/fe&#10;u40r4ReIE02JZ9X8OpE212hfVklfbvR9+9E/2Ntc8pRj8RFOjKZ7/r3hD4mfD39nfxbc61ca14e0&#10;aG1dNO0exvLf+z7JHl+5Ku/zdnzN/e+9Xy78K7/w9488fRQeP7671WyuIriWV9Pnf7W2y3eX70vy&#10;/fT/AL5r7Ss9d8MeKvC1xoM6eDvFviJYJZbzUtQilsmS1RP9b8vm7mgTZ/wBP9ivg2HwlrVrLaRX&#10;X2mG0a8WJtQfynRlZ9n313/L/t1rGUZfCXUpyibHirw9ouj6T4SlW8b/AE+xa6vre4ie3SD966Ik&#10;Tf8ALVf9v+9Vjw342n8JataXOkSafeW8TbJXdklt2X+46NVT4zeKtB1j4iXsukaV/Ynh+3iit4NM&#10;dvtqLtT53SX+Le+9vkr1f9in4GeF/jRN4q/4S5LldHtbHdFqFpEtvbwMv8crt/c/h/4HUSp+1OOV&#10;PmMu81qf7H/b3gy5j01LiVbWexWeJH3Sp+9+Vdn7r5P++f8AgdfoH+zX8bPD2t+F/CHhGO7aTWVs&#10;dgA+Zf3S/Mrf3f4tv+5X5g+G/Ftj4P16WDSNTjeLdLb+dbxfeVvk3ojfxfxV7f8AA/x1YfAr4mL4&#10;puGu/wCyb1ZfsqXESI7Qf7H+9/6DsrjjUlSlb+pHTha3NL2FX/t0/VeiuS+G/jOP4heC9M8RRWFx&#10;p0N8pdLe4TD43H5v91uG/Gutr2zpCiiigAooooAKKKKACiiigAooooAKKKKACiiigAooooA4f4wQ&#10;rN8P9RVv78X/AKGtfGiWEW37tfbvxEXd4L1T/cX/ANDWvjL7jOv+01bQMahw/wAXYVS3Rv8ArlXh&#10;XiHW4tKtZZ52VIovvPXvXxm/5BcTf7MT18ZfEvWP7V1b7CrN9ktW2Mif8tWqiRk3xL1PWNSRbSWP&#10;StMWVYpbuZN7ru/2P4v9ypk+KN9oNxb/AG7y9V0+Vf8AXQxeVL/3xXDzfJs8jbsVVdkf7kHyfwf3&#10;qdbPFcrbxXPyeay7XTez3Xyfx/P8q1PMB9B+G9Vttbt0vrGfzreWJtj1+ymi/wDIG0//AK4J/wCg&#10;1+DHwi1hdE8QPYyy7IryL97CnzwxS/wbH31+0Vv8evBtjpOnqNRa4ZoI9qwxn+7/ALVRKRUD1Sk2&#10;14j4w/aP0vT9PX+wpbR7rbLLO+oOUS1iRN7Ssi/e/u/fX5q+V7z9vj4gSeIJp9Ni0u50SCWJHRrb&#10;8X/j3bdtZyfKbH6L0V5r8DfjJpnxs8Hvr2nwvamO6e1lt52+dWU8Nt/h3Kd3416VTAKKKKACiiig&#10;AooooAKKKKACiiigAooooAKKKKACiiigAooooAK8b+MH7Kfwv+O+qQaj4z8Mx6nqdvGsSXsc8sEu&#10;xf4WZHXcPm717JRQB8tf8O0fgB/0Kd3/AODa6/8Ai6+TP+CgH7I/wm/Zz+F+m6v4WtdTtvEGo6mt&#10;vbRz3vmxeXtdpeH/AOA1+rFfAH/BYDQ768+FHgfU4Yd+n2esSxXUv/PLzYvlP/jjUAflHDYT3MTy&#10;xQSTRL950Wq/3Pu1bttSubOKWKC5khilXZKiN96mWF4tnOkrQR3KfxQzfcagyOt0HXrm68P6rp7Q&#10;f6LtX50/5ZN/9nsqLW7z7To2mSrtR2+9/vV0Gg20Gq+C9YbSLZraKKVZZbd2+fcqfPs/vfJXKalZ&#10;+Ta28W7YjKsq/wDAvv0Gf2jHtpm+1fNXYa3Zwf8ACKafdRRLD+9+b/a3JXJfY2S4Rl+4tXfmeLb8&#10;z7W+5QWb2z7Tr2mbfvyxeb/45/8AYV9C/B/z5tDuL65i2PdS7/8AxzZXz1Z2fnakjebse3s2fZ/u&#10;pvr6F+Es0v2C9s5W3+VdMi/7O3ZVyOaPvH0b4eRU0uyVl+TbXgXi3xPfeFfh9p+g208kL2ev3Gny&#10;vC2x/KV3dP8Axx0r6I0qFfsdov8AdVa4TR49Ns/ih4wsb61+0/aLq3uoN670iZrX53/8crglUPSo&#10;e5KMjwf7TquvXFw227v381bhndXf7v33r0jwf4Y8Q+HvDnjDVVsWTULrTmTToYdjO275/uVtp8SP&#10;CuvW9wttfQQy2djLbyw/3Zd/yIn97fXcfYNY8YeFZbHwnPJbeJfIifY8XlSxJ8m99kvy1ze1jR9+&#10;qe7iMZUr0/ZQh7sj5Ph8YeMdKv8A7Nq+kNNLt+X7RY+U/wD32qVz+q/FfxBo+qXdtbTz21pcKqXl&#10;jcL8kv8A7NX01rHwT+P0y7Pt2sXKf3oYLevKPG37OfxG+1fbPEOla3fuu3c9xB95f99azjmmFl8M&#10;jyPqdU4zTfiRc6rYafpkV5PpSWvyQeTLviXd/Bsb+GovEmg6VpV1/ZlzL9j1NVXbcJBstPufcf8A&#10;i/4HUvxR8GLYatDfaH4avtHsvIiWexffL5Uqp87p/Ftf73+zvrd8K/Bbx18bNNt9Ti8hPsv+iq+o&#10;N5TtEv8A6Fs+7XRLMMPGn7SUifq1Xm5TY+DOlf8ACvfHnhzXoNe0LUr2K8WJdMh82V5VZ9jp9za+&#10;9Hdam+JdhrEPibxhoei6Rdw6VLeM6okH2d1i83zX2J91VTf/AAfwolfSHgD9jPwdpVrol4sut/8A&#10;CQWab57u3ukSJpf76Js+X/vutX42fs5/avAGoLB4ju/tcUG9LTUJfNSVF+d4v9mvnpZ9gp1eRSOv&#10;6hV5D4E17Xr7XvEesav9mn82/laVvsM6JEu5/wCBP4a67xJ8Tp5vAuheHNF0qTQbe1gaK+vrGLfd&#10;6o2/79w/93/Y+7Xmj7YbW4Zf7N8pmVG3q8X+2lEKWf2q0+zRW0z/AH2SG8dPm/2N1fRJnz0zbs5r&#10;m/1T91Lc225fkSazT5f+B16ElzA/h+K8ltFml02dXluHn+dv4EiSL/gb/wDfFeieAP2uNB8MfDm4&#10;8IP8LdDmhltWiub/AM1JbqVmTY8u9m+d/wDvn7teN+GH86w1BZYo97K3lPqDfOvyf8stv8b/AHa5&#10;6sfe5jnl7s4Sifd3wE+PHxHvfE/gCw1e7trTw9rN21vb6eyJ5ywJF/F/Ei/d2V92+9fkz8A/h/r/&#10;AI9+JfgvTfEGoMq6mnnQMn/LKBEd3Rf9rZX6v2tulnbRQRjEcaqq81tg5TlH+6fS4qMY8ti1RRRX&#10;pHCFFFFABRRRQAUUUUAFFFFABRRRQAUUUUAFFFFAHP8Ajtd3g3Vx/wBOzH9K+L5vkuJf9mVv/Q6+&#10;1vFkP2nwxq0bfLutZf8A0Cviu8+S/u1/uztW1MxqHC/GZv8AiQxN/wBMlr4J+0+ddXs8v3Gn+Z/4&#10;23b/AJEr7++K8PneH4v9qD/2evhGw0SX+2dWtvNgtri1l+/cNs/j/g/2v/s6JGWplTTeTbpPFbLc&#10;3ESrLLDt3pEuz77/APjlZVt+++62x5fkbZ9+X/4mth9KXzYrGRdkTeV+5hb/AFv3/wB67/5+/TNK&#10;s4ksPN3bHZli3wt88rM7/cSoLGWd5LZ/ZPvb7dreVYV+5Ftf7/8Avf8AxdfaeieIW/0Tdu2KtfIm&#10;leFWvv7Pi8+BN0tvF9hh371/e/Pv/wBv5Hr6wSzWG1Tb8lRLlKic1rHx4l1vwDLobaYts7T3Tz6g&#10;kqebL9zYj/7Kf3K+f9He+h1ZPsf2mHzZfvvL8jf79e0XPhK20e6l2xfelZ1fb93dVfStE0+bVn1f&#10;+wV/ti1l81d670nVf78X3d1RzByn1h/wTv1qTS/FnirwzLNdTi8tE1DyTAypA6Ptbc3q3m194t1r&#10;wP8AZN8E3Gj+DJvFeq6Uulav4oMV1Pb7Nsm352V5P9tt/wB3/dr3xutWaoWlpKWgYUUUUAFFFFAB&#10;RRRQAUUUUAFFFFABRRRQAUUUUAFFFFABRRRQAV8+/tzfCFvjR+zn4i0hdQs9LlsWTV1u9Q3eTEsG&#10;Xcvt/wBjdX0FWH4x02317wjrum3C77a8sZ7eVf8AZdGVv50Afzh21hLco8i7di1DeTRTS7oIPsyb&#10;V+Tdv+b+N6befJdSqrfJv+WmfeoMju/Au2z8K6hqsDMl7b3iovzfJ9zf9yjxbbec1vLFAyWTRK67&#10;P4Vf7iVmeG4ZU8L6rc+e3leesX2f+D7n367Wbwrq/iHSbJdPvoIbdYtksM38X8aUcxn9o86dFhbb&#10;83y/312U9LyKFfmbe/8AcruvB/gOxv3sp555LyW4/wBIlT7iQL/t/wC1v+WvTpvh7o1zZ/NAu9vl&#10;qOYvlPEfBjy3l/qbNt/49W/8edE/9nr6G8Af6HKk+/8AdXV1cf8Ao165z/hD9N0S6soLG2VHvLyL&#10;zX2/8sl/ev8A+gV2fgazabwzpW75/Nl81f8AgUvzpUcxZ9IW3yRJt/hWvL7jw3L4h+MXiufz5IbS&#10;3061ibyZXR/NaJ9n/fFelaJu+x+Qzb5bdvKb/gP3P/HNlc18PUXUtW8a6v8AfiutYa3if/ZgiSL/&#10;AND31xyOmPulfwx8HPDnhtXWKxV2lVYrr+5cN993eul8Z6lLZ6bb+UzI7S7K264/4hP/AMeMX+81&#10;eDmkv9kkelhOaVeJStvGGp2y/LeSJ/utWxZ/FTxDbp+71O7T/cneuHh+ejeyfLX5Z7OJ9bdHoH/C&#10;6fEe3bJqEj7v+e2x6tab8ZtXRkWWWN03f88ErzWai2R/tCfNRyLkDQ+jbz42NZ+GftO1bbbtT9yv&#10;3q4zxV4wvNY8K6nczs29rC4f73+w9edeP9VbS/Btl+6km+0X0EXy/wAO7+Oug17/AJJvrErMvy6T&#10;P9//AK5PW2DoawnI5a8o290+DJkvPsqN5upfN8nk7Ul2f7dFmlzqWrRRWzfY5fl2/a9ORE3f399Z&#10;+yzuIrf7NFYvcfxJuliq3NDL9svUuVls71f+WMOo7H3f3Njfdr9tp7H5zPc9fm/Y1+LkOny3D/Dy&#10;4uXV1dGis2bev/bL79cx4V83R7e78/7JbfZ4m2ptd/8Avj/ar0j4EftOXXwv8F+KvDOs6Nq+r2+r&#10;WPlWN22ot/osqK2z/VfeTc3/AI7/AHa4rQfDviHVfCXiWfSla8e1s2urqZ1REW3XZv8Anb/fT5E+&#10;dqyq+9yxMZx5nyn1J+w34Tvm+M/hDU9Y1o39x/ZN1dRWgb5bf5ERF/74lr9K6/OD/gnbpOiL8Vnl&#10;gurzW9Qh0OWaW4lTbFZys8S7E/4DuX5q/R+uvD83s/ePXq8vN7otFFFdRiFFFFABRRRQAUUUUAFF&#10;FFABRRRQAUUUUAFFJuHrS0AZ+sw/aNF1CL+9C6/+O18P6r/yFLv/AK619y30bTWc6J99o2UV8P6r&#10;DKmqXe5dj7quJjUOS+Ivz6DF/wBcm/8AQ6+R/i14VvtH1KXXtKXekq7J0279rf36+vfH8Lf8I5F8&#10;v96vJLm2WZXVl3o/3q1MtT5NhuYJI3ii3bG2+bC/37xvN3/P/dXY/wD45WhDDOi3Eq+WlxaqyNdv&#10;8iWflS79lu/8Tf8Axf8AwKvXde+DmkalcPJFE1szfx27bKr6b8H9Mhli+2eZcxRNvWGZvk3f7i1P&#10;KWZnwf8ADbTXl3qqrOmjq0v2FLj78u5/9a//AACvoi2tvOs4v92uSsEgtlSJVVEVdipXofhjbNDa&#10;7v7q1y1GVE5+5s97J8v+/X6N/D3wjoln4a0C8g0ewhuvsFv+/htUV/8AVL/FjNfCN/oLfbP3X3Gr&#10;9CPB6bPCGhL6WMA/8cWppxNDbooorYoKKKKACiiigAooooAKKKKACiiigAooooAKKKKACiivlz9o&#10;r9rTwr8NfHGl6Db66kGuaFdre6xazXX2WA2rW7/unbY7St88T7IldvloA+g/FHjLSvB+jajqepXI&#10;jt9PtvtU6p80qx/3ttYfh/4yeDfE+j3WpWniGwS1tNn2o3E6RNbbm2p5u77u4+tfAPjb42eNP2j9&#10;a1W68A6HeQ22qaSuhXXiG8j+x6VBa+a8r/6355fvuv8AD8v8NYOt/CXQblrSXxx4q1bxPb28UUUW&#10;g6T/AKFpnmqib5X2/wALvv8AuVpGnMz9oj9U43WZVZWV0b5lZalr87vC/wC0xqfw2Nha6D83h/To&#10;vKi0+4nZrdItn3Pm+Zdn97dWlD/wVESfxJcQ2Xgr+2NIsLaSW+ubCdisDD7g83Zt+Z9q/dpcjHzI&#10;+/6guoFuYJIX+7Iu2uB0r4waTb/CnQvHHjCe08E2eo6fBezx6ldKqWzSoreUXbbub5v7tcfqX7bn&#10;wM03T7m7b4neHp1hjeTyre9VpX2/womfmb2qCz8HPENsth4g1OzXc6W91LErv/FteqkL/wCq3K1a&#10;fiq5i1XxRrFzbKrxXVzLLFsf+FnqvpsOy6t2nVvKWVXl2f3aDI2tDtp5tG1CVWkS389X2fwP8le7&#10;aP4bvtN0GyaKLfLdReaszt8ir/f/APsK5zWLDy/DN2ys1zbsu+Cbb91a9dvJv7HtdCgnX5F05fKr&#10;IPtHl/g+zn03UtV0xV85Irre0qfJ95N9egWelXM3lL/ebfWVD8nxBt227ItSsWT/AIFE+/8A9Aev&#10;RYYfJuLf/daoKOH16H+zdc0xm+4sV0n+43lb0/8AQHrsPh7ZrNofh+23bP3UXz/3f465L4rzeT4f&#10;+3Rf8sp1/wDiP/Z69D8DWapcaOi/8sol/wDHUqyTsvEPipfCWja3qsq/vYrXesKfxXH3ET/gbvFW&#10;t4A8Nt4V8G6Vpkrb7uKDfdN/euG+eV/++3euE1K/tvFvxM0+x8rztK0OXdPNu+SW/wBm+KL/AGti&#10;fM3+1sr1D7YqLub5P9uvOm0tzpiW68/+IE2/Vol3fdirtUv4pvu7tm35Xb+KuE8VXkE2vSxb43dV&#10;VNn8dfKZtWjPCc1I9nBR5K3vGLD96nP9+rFvZxbn/dfxb1qZ7aLd93/x6vz2TfMfSRM5/v1Ztk/e&#10;pUv2aJ/4mp8Nn/pHytv/AN+s5SNCp8Xd3/CL6JAv+tl1Fdr/AN35H+euo8eO1h8I/EDNLsddJlTf&#10;u2fwVz/xFtvtkXhRf7t9v/75Sul+I1tBf/DnVbOeVYbeeJbdneXykXc6fx/w17OD+GhT/vfqeZXj&#10;pKR8GQpePdWUUv2m2Tbslm3JKi/7b16TqX/CD+MPDMX9oeKoH8S2+5P7Y1Cxlfz4vk8qKVN/8Hzr&#10;vT/Yq/8AFT4A+HvA2zULa+ubmJfuu6pKi15F42ttIs30+20zd5u3/TE+1JcJu37EdHX+F02N/wAD&#10;r9fhKPNynxvs/d5jppvCsFtFZS2d5p+t2+3Z9otIJbdIm/jTe33mr6ks/wBmWa//AGL/ABH40nup&#10;NNu5Lm3uIEZ2dJLOJ9rf99yvv/7ZJXzP8FdH0nWPHWgaZ4h1SbTtDupFe7aJdwWL+Lav96v1I/bL&#10;1jSbX9lWODQGgfSNQudPs7D7JJ+68rzUZdv+ztiqnGMVOoZUqfNVMn9hnwb4o8N2Op3EtppNn4Ru&#10;LaKKy+xri4llT+N/bazfe/ir659a8a/ZTuGufhNbMy7CtxKm3/vmvZfWlg/93id+K/jSFoooruOU&#10;KKKKACiiigAoqJ32Lub+Gqbap823bQTzI0N1MZ9q1S/tIelN/tT/AHaBc8S55x/55vQsj9oz/wAC&#10;auZ/4Ta3mk1SGBX87T5Uil3L13f3auW3ib7Rv/dLtX/aqA5ka+64/wCecf8A38/+xpVeT+JVT/gV&#10;Uf7cX+KPH/Aqf/bkI6qwpj5j5+8VfDv4rQ38TxfESK3s2kb9ziZGZfTci1X0X4f/ABgKeZP47S5u&#10;o4v3aLcy+U8qt/H8n3a97mvriTWIJRfQ2+mqvzJ/HI1bnkx/3VrNLrE2q1XWWpw3xU8dD4f+A5dX&#10;uJY7aQPHCzn7qs1fOFn420jxDa/2nBY2M1vLu3TfP/D9/wDjr6s8T2Glaxpc2n6xax3WmXhWKVJP&#10;ufeG3d/wKvK/iP4A8I+A/DLzaboKu38Fv9slSJf/AB6vns1wGJxUoyoVOX5ndgsVSw8eWrHmPmrx&#10;z8WvCc2kvAsGmvE27d+9fev+589eD+JPHWlf2Tdy6L5c1xbsrsjb/u79leh+P9KttVaL+yNG03w3&#10;LEzbpoYnuvN/7+1gw/De78VaM+lXOtR2EUrfvbu005PNlX+5/dqMNgq+HqRlzS/8C/4BtUxdOrTl&#10;Hlj/AOA/8E8dm+KOpv8Aditk/wCA1Rm+IWtP91of+ARV9d+Ev2VPDVtpflXniq+vJZf+Xh9OiR1/&#10;75rrf+GTvhvNb2kv9p3aPb7W86KL55dv9/56+w9ofOHx14D8YarNcaq1zA1+9vapKtukSb92+vTv&#10;h14t1DWNS8q80qTTUVl2+c33q+lf+FJ+B/7JSxe81Ka3WLYuyK3ifb/vqm6sb/hVHw00G3tIvLu0&#10;S1bfF9ovkR1b/vivFjhefEyrnpyxX7j2RzE2sW1myebLHC/8KO2yvujw/qlhb2djpAv7dr+C2jVr&#10;fzV837n92vifW/8AhTcMu7UV0aZ1/wCf7WN//s9dP8PvGHhTxR4zmu/BUVrrHiSNPNll0+6luJVT&#10;7m59r16h50ZH2jRXhyzfEq8k2rY3cI/vvLs/9nr0T4f2/iG30mT/AISGbzJ2k/dRZ3NGvoz/AMVB&#10;vzHW0UUUFBRRRQAUUUUAFFFFABRRRQAUUUUAFZev+INP8L6Pdapql3DYabaR+bPczttRF9TWpXwx&#10;/wAFYNV1vS/hL4S/s+JptIl1Zkv1/g3eV+63f+P0Ae2+KP2sfh5crbaL4Y8XadrPiK+bZBZWu6Vw&#10;u3exf+58v96vmH46/wDCL6Da3HxBvPAXh/xD4jia3t1uNQid0VfuI+z7rbP9tK+H/wBm/Wpbb45+&#10;DJZVZN2o/Z2f/ZaJ0RK+4vjrZ/2l8JfEsX8cUH2hf+Auj104PklXjzHLieb2UuU8Vs/jTfeP9S+0&#10;6vbTvFar8myVHii/uJFFsRVrX87TNa0Z9T0y8vrO702Jrie089PJvIlT/ll8m3d/sPXhXgzxVpnh&#10;7VvsetXUlnp9/wDIzw/3/wD2Wuz8T6x4a8E6Td3i6rJc28sUv2P5082X+4ny17WZYytSxPsI/wAP&#10;+U87B4enKhz/AGiKb4l+HtbZG1CDUrxF/wCXeZYvK3f39i0zWPiisNu8Hhyzj0qKX52uEgRHZv7+&#10;xf4v9uvGtE1Jby381W3v/F/s10UL77dK+yoUMM6XNTifOVpVYT96R7d+0D8Tp/H/AOy7bz6htmaW&#10;8W1gW+g811aL77xS/wDLKXZ/f+8u+vie2SKaVNqt5W5Ud3b7u6vdfGGtsnwt0zT4rxoUfUbiWWFL&#10;r721EdN9v/F/v/w12Pws/wCCfXxL+N3w1l8ZWWk2ujK3/HnZ3101vNfqvR4kdGVF/wB/bX5hjI+y&#10;ryjH+Y+3ofvaUZHzX4z0220S4iWznkeJl+aFtny/981z9t5rMnkfJu+8n96tvWPDzaVrN3pmoSz2&#10;13aytbz293BslilX5HR0qvbWcSM7RSrN/B93ZXNE0LD6k9hp0UTPcwy7vvpO/lMv9zZ/erYs/Gev&#10;Xlx+41XUvs8S7IN87vtX+5WZC89sv396K27Y9dNNc6VDoNkqwTvqdwrPeb22Iq7/AJET/f8AvN/w&#10;CrJPZdHvJ/8AhC/BmuXMrTXdnfL58z/xKzvE/wD6Glep3M3+lRL/AL1eQ+D3s9S+DP8AZ/2mGF2t&#10;pUi3yom1ld3T/wAfrqLb4kaNNZ6ZcyXizXUsUTtb26vLLuZPnTYtZAP+K6f8UXdL/tRf+hpXR2ev&#10;ahf+IIvD3hqWP+2Nuye+dd8WnRf33/vS/wB1K83+Kmt6vfeFZWbT/wCytPaVdqXbf6XP8/8AcX7q&#10;17F8H/D1no9x5sUS21usDS/e/vffdn/ib/brOXwlROx03wxY6CuheHtMXYircS75m+eVtnzyu/8A&#10;Ezu+6te6h86K3ZvM/v8Az/c/74rmri51N7+01qx2o0rLtWZfu2e9E/76ffurq5vluPmZvK82Xa7/&#10;AHPv/wAFfjXEWPryxPsIS90+qwVKHLzMtfY28pFWVnTb996+Tfi74D1zW/iJrur21s00XmwJB5L/&#10;AL1tr/Psf+HZX1wl55y+btZE/wBuvD/7b868llaJvmZnr2qOJqYDAUbERoxxFaR5FeW/i+817UNQ&#10;vLbVrC01GK4t1eGX/UKqfuvkX7vzp/wLfVe58VeJ7DS9EvLnXNQhu7+WWW6/evEkSqmxE+423/vi&#10;veodbs0VNySJ/wABqxDdafct5sUse+uP+1F9ukdP1V/zHh158SPFVnrDrY6vNNp8EthatcXEUTxb&#10;pU3P5rbN3/fC11ngD4oa5rHxAi0rUJ7L7JdSz+RFbxb0ZV/uyq//AH1vWvTfs1jc/K0UE3zb/nVH&#10;+ajStB0aw1Z7620+0h1Cf71xDAqSt/wKuWrjsNOnKPsjaNCpzfEbHjaHff8Ahpf+m7f+gJVL466r&#10;FYfCfWJZ1V4v3SMj/wDXVK0vELb/ABB4fjb7/wAz1yX7RTwf8Kvu1uVZ4mvLdHRP9+ssB/Hw0f63&#10;Fif4UjgvCvxj0+x8H3ttrUH2lLeJfsr7fkbd/wAsv+AV4TZ+G5/HmrarqGkWcdtp6yu7fwIu7+BE&#10;rQv0udB+ybP+Ya32iJNqfvYm++m//YqrpWpT+BtZS5tpY5re6XzWhhb5NrfwPX67UlLl90+Kr80I&#10;+6Znh68n0fVPNZpIdVtW/cP/AHa+s77VfHml/Dfwl4V8Y2cFhpmqaj/b9jYu2y4iVt6f6r+FX+dl&#10;3/8As9eGXMOkareW+vRLvt5f++4Ja73QfGGoeP8AxbaavrN9PeS2dr9lg+0S79sUSIn/ALPXBWry&#10;lRkjryz97UjOR+nf7JUEq/B+2mlC/wCkXlw67f7u/b/7LXtHavMf2bNMXTvgh4UXbs8+Brphn/nq&#10;7P8A+zV6f617dKPJCMTOcuaTkLS0UVsZhRRRQAUUUUAZ2sySw6TdSRRNPKkTMsS/x8fdrkodS3oj&#10;NuTcu/Y9dlqCs2nXKp98xtjcfavK01Lzm3K33vnq4mNQ6X+0v9qj7d/tVz/2h6r/AG/ZQZamxrF/&#10;F9n3fKm5otz/AN756ZDeRWcX3tif7dcr4n26rod3Z79nmrs3bqwfGd9BbeHLSC+bzrT7VapdO679&#10;yq6O/wD6BWMjWnHnlynqH2/5ab9ur50hmuZrDU4ll+zaqtra2Vn/AKU6XEDN8/3P7ux/v/7FXf8A&#10;hYuoQxWWuT3N2mmXVrcXFrCjJ5TXC738qX/Z2J8v/A6x5js+pS+zI92e/ie48pvn3L81bWk+IPse&#10;l+Qzf6r7rv8A3a8X8Ma9qf2zULbULz7fLZz26faPKRP9bEjuny/wo9bfiHXvsGlzS7q0+ycco+yl&#10;ynW6x4nguVuLG8/497qL5vm/hasK+1VvFnwyt5LlvOvYp5bK6/66xfI7f8C2bv8AgdeSP4qkmuN3&#10;m1ofD3XmvNS8S2Msu/bKtwv/AAJErOPxEnn+veG4keVmZvlrzrXpotK03UJZ5fJ3RMiv/wA8v9uv&#10;W/GFyv2yVV/hrjL/AMf/ANj26L/ZkE21aJcvNymsTwLQbm80e4t9VsfFV9rFvLeRbkSd9i7fv/x1&#10;g/F34l+L5rXT9Q0XVdZsLS4aX/j0nlT5V+T56+jof2ip/DcXmweHIJnZtiojJ97/AH9ldFon7XrP&#10;ryaevhD52VmluN0WyJP4P4P466YxOaR+dWpeOvGeq3Hl3niHW7l/7k19L/8AF1z9/DqD/NeTzv8A&#10;7c296/Rv4qft4aZ4M1SLT5/CDXlx5Sy74fs/8X+2yVxOj/t1N8RdWi8PQeEGhS63Iz3F1E6Iv+5s&#10;qzQ+B/JiT+L/AMdSvpL9jH9oDWvgX421bUPD/gm+8bNe2P2WW0tGZfK+dHVtyo/9yuY+JfxUttK8&#10;ZahbeHNI0a2itZ2SeZ9Mil8+X+P/AHV316BD+0Dqug/Ce18S+ErbT9NvZZ/s99aPa74ty/JvT/vt&#10;P++6oD9QPh7+0FD4x8H6VqmreF9Y8N6lcxb7jTrlU/0d/wCJN+5d1dt4d8f6V4luvskBkiu9rOsT&#10;f3fX5a+VP+Cfusn4/fCrWNe8XypqOrWesParFAPISKLyomT5U/32r6+0nwnpGhSmSw06C2mZdrSo&#10;nzn/AIFUGseY2qKKKksKKKKACiiigAooooAKKKKACiiigArK17w7pfijS5dN1nT7TVbCYfvLW9gW&#10;WJvqrVq0UAeL65+zD8K7K31fVLL4faBbaq9pKVuItPTejbPvJx8rf7tfNni22XVfC+t2P30ls5Yl&#10;/wC+K+9ZY1mheN+VYbTXwr4ktmsLzULFWbfbytb/ACL8/wAr7KUZck1IiceaJ+XnjO8aG6lg8qN9&#10;0C/O6/Ov+5XLokS+U0q7E3bGZK9F+Ivh5o9Su/KX97azyxMn+zvrhU02W/WWWCJtlvF5sv8AsrXs&#10;ZlTnHESnL7Rw4OUZUeQtaPrEVtdWMUUHkt5rJPNuf96rfc+T/Yr06z/49f8AgVeU6JYNc6pEq/cV&#10;tzPXqGnvuif/AHq+myPn+rS5zws05faRO6+CNn4a1X40eDbPxJeW1tYf2nF9se7kSKFIN6O29m/v&#10;uiLX7Ef8Li8FNMY4/EmnXCodrPbziRF/4Evy1+DGsaDq+t69LFpVs037pXlmRd//AAD/AHq/QX9m&#10;/wDYr0T40fs46Lrl5qN34T1fUZJd8WnruSFYpmRF2v8ANu+X+/8AxV8Rmsqn1mXsv5j63LY4eVCP&#10;1h2904r/AIKpfs5w6bfWXxj8PtD/AGVqzx2+qxRbV/fsv7q4X+9vVfm/3P8Abr88oblYV/vvX61/&#10;t6+HfEnh39kLVPDut2h17TdJnsI9N1izkVZQsW797cxem0bfkr8kYbOW53+V8/8AsVzcw5D/ALY1&#10;aFz5k0r/AMHyxf8AoCVmeSyN+9+R/ufOtbruv2OJmX97Eqo3+1/ceo5iDW0fVPJWKOL+z4btfu/b&#10;rVHil/3/AO61dBZ/E7XvAdvFp8+mWyJ97ft2fx7/AL/8S15/DMs1x83yVsWGt32iRS/Ybnyfl+5t&#10;R0b/AIA3y0yz3jXpv+Ew8K+HJ/Kb7Rfzq7J9/b8jvXsHw0sJ9b020gud0NotrbpdQv8AfnbZ9z/d&#10;3/e/vV5jpuoXk0XgqBp9j3X+vSFUiRtsX+zXqfwBhb/hFUlb7m3av+7vesKvwkRO11jTZbzWdPnW&#10;dUt7X5p7dE+eXbsZP91d6Vp2Fhst4mnbzpdu/wD3asXn+q8r/nq2z/P/AACrElfJU8poRryxNX3p&#10;HsfWZcvJEzNeufsek3cv9yJnrwqx/hr13x/c+T4ZvW/vRbK8nsPmavKzqXvRgetlvwyNPyfloSHy&#10;W3LUv92h9yLXyXMewW0Tf/DW3oiL9oWsS23fxLXQaD890lebWkVEu6w//FYaUv8AdievNf2pdSaw&#10;+Gluy/xatb/+z16Rf/vPGlp/swV5P+1pum+H2kxb9nm6mu5/+APX0GW/73QPNxf8OR4JDqsFzpNw&#10;yxXd5d3DNbs6fOi/3N/+/Wh480u50q18OW1zpjaVcNZtK0PkPE/zP/cb5qx/BOraZokWq30srJcN&#10;B5VqiL96Vq0/G3jaDxzr3h+5ninhi02BomhuJd/m1+tz+E+SlT5+WJ2Xwi+GMtza3Gp31nc6rbyq&#10;rxaNC3lI3+3cSt8sS13fiHxPqum2P2NdV0bTUVf3Wn6MqPFF/sb1T5v++649/FVtqWgp5+qrNb2r&#10;LK0Nv+6t4P7kWz+Jv7zV5/c6kt/cSwWd99su7jbFvT/vt6+cjhqtep7SsfQRrUMLH2VA/Zv9kTxp&#10;d+PP2efB2q38SQ3a2zWbhf8Apg7RL/46gr2Y968r/Zg8N3nhP4C+CtM1CBra9isFaWKT7ylmZ/m9&#10;/mr1Q96+vpfw4nzlT45DqKKK2ICiiigAooooAK5bVPA1pfSvNCzW8rfNt+8u71rqaztR1JbRto+/&#10;QTLY4RdDuIFlSWyuHdd3zRR7leuVuZoppZVtpd8sX+th27JYv99G+Za9n0+++1Kwb769a89+NngG&#10;HxNoMt/beZb6rap8lzbtsl2+m6o96JnyxPMr+81D7Re+akb6a0G+J0++sq/fSrf2/fXl+leJ9cud&#10;BuGvpY7m7s2a3un27HZl/wDi02N/wOmW3jLUEiTdBvTbUcxHKelv5DXCTtFH5q/dm2/PWPN4b0WZ&#10;nZrGPe0DW/8AwFq5eHx4v3ZbaRHq2njax/iaRP8AfWr9wuMpwOo0ezg0S3eCBpJt0vmyzTNvllb+&#10;+71g+PNS+zeH7hd3zyz76z3+IWlfborNp9jyrvV3+43+x/vVw/jPxh/b1/8AZrPd9nt/vO6/eb/Y&#10;o+yR705e8TabeM0rt/drS+FGq/bPG/iNYt3+qaLf/tRJFXOo7aPpL3MsTO/8MP8Az1b+BK0PAFnf&#10;eD7WKfbHNqDLK8+/7jNL871zc3vG3KbHiSz2M6u2/d9568n+JFtPbaNdz2cXnXEUTuqJ/E1dB8Tv&#10;E/jZIvN0PSNNuZdvzJcM+/8A4BXz5qvjb416xqUWnweGp0luG2L9h0d5f++Pv1cY80iOYf4A1XXP&#10;Ful3v9q2LWf2WVfKfynTzf8Avqrvw9tvFT+IHXVdK+zWlvA0TXe7f5/73emyve/2df2Pfix4z17T&#10;Ne+J2tXmheFVHnf2TCyRX11/cR1VP3Sf3v4v/Ql+/tN8B+HdGWNbHQ9OthGu1fLtUDD8cVryyDlP&#10;w7/aW02ez8b288qtsuoFdf8AgPyVS+ANst/8S9Ntl2pLt373b7210d//ABxHr9fP2jP2QfA37SFj&#10;YrrMUul6rYjFtqWnhVdF/uMv8S+1fItj/wAEr/GXhnxRHqmieO9KgWzufOsZZopfOZcfxrtx/wAB&#10;+atI/CEonwL420HUPD3i3WNKvFZLtbxvk/jb5/kdP9+vS/Gfhtvh18EfD+kagzQ6xql0101o/wB+&#10;Jfkf5/8AvhF/77r9E7f9iHxpql5Dd6x428OWlxEvyvY+G/PlT/deWWul03/gnr8OJvEFnrvi691n&#10;xrrEGwZ1KdIrVtv3V8qJF+X/AGCzVfMRyyMD/gmD8MdQ8D/AO51fU7Wa0uPEWotewJMu0taqipE+&#10;P9v52/75r7HqGGFII1jiVY4lXaqqPu1NUHSFFFFABRRRQAUUUUAFFFFABRRRQAUUUUAFFFFAGdrE&#10;1zbaTeS2UH2q7SFmht923zH2nau761/PbfalfXPijW76e51DTdQaW4uJ7RJX2K3zu6ff3ff/AL9f&#10;0RZr8of+CnPgH7H+0BY32mWP/IU8NtPLDaQfeeJ5d7vt/wBnbWNR8sQPiD/hJNTh3tLqEkybvlR4&#10;k+ase5v5bmXdLt3t/wBMq+2P2fv+CaWo/E7wz4f8deKvFun6J4L1Kz+3yC0l825MWM/Nu/dR8fxb&#10;n218uftHXnhS++MHiJPBOm2ukeFrKf7Fp8Vmzt5sUXyeazfxNLs37v8Abrp+t15R5ZyMfY04+9yn&#10;JWviSfS4v3VtbP8A3vlqa/8AiLqD2vkQQR2by/8ALZH+esS2ufJ2N5q71/gmXfUSWzalebF3PcS/&#10;dR2rrjmOJhDkjI5vqlGcublPQLbxnF4Vt5bbT9TnhlVlSd7f53n/AOB/wr/uV798A/8AgpL4n+Av&#10;gmHwvp/hDTdX02Gee4a5vpJPtcssr79zurbf7v8AD/DXyNCjWyorKrvu2fdr6a+M37Dniz4G/DTS&#10;vHWpeJtETT9RW38ixha4W7Z5Yt2zbs/g/wB+vL5r++d/KZvxI/bO+JXx4+H+p+GvGOrxXlg9017F&#10;5MCW/wDA+yL5U+da8P8AB80CalFFPGz+ayp/u/7ddfqnwA+JVj8O4PH134Wvz4TmXzV1Vtnlbd+3&#10;f9/d96sjwxDBfy2VnbKr3e2XckK/P/f+/USkXTjzfEVPGFtv8Uaq3/LJr6VF/wCAvTYYd7PE3/LV&#10;dlaD2cuvas3kQedd3UrSrDu2feeqkOm6hNF9pitZJot2zei/xURl7xjKPumYmmyw3CM38P8ABWjv&#10;iRUWXb8zbKdqX7m6l/gVvnqlYJ/aWrWVmrfJLOqM/wDwOiXxBGXun0Lf3kttdaEtsvzxaZKkH/XV&#10;tkSf+PvX0n8N9KXR/D8VnF9y3VYl/wCApXzZ4Ptv7S8VeD7OX/W6b9oinT/rlv8A/iEr6bs9Si0T&#10;w9LcsrTSs2yKGH77NWNT4Qj8Rur++ut38Fv8n/AqlkohTyYkiX+Gmu9ebKR3xOH+KM2zRvK/56yq&#10;lef6bDXW/FS6/wCPSL+9Lvrl9N+5XwecVP359PgY/uzQ8un/ADbqlRFo2fNXysqh6XKSpuroPDcO&#10;+6SsKOuj8Kp/pFcFSXuljJn/AOK3/wB21rxf9sC8a28JeHY/KWbdqLfI/wD1yr2V/wDkcrhv7trX&#10;kv7UXhmfxVpfh2KC5trb7LPLcP8AaG+98ifdr7DKI82NoHj47+DI+Z9Etv7Sv7fSP3CSyxNKs00v&#10;lJFL/B8//jv/AAOqmt2d5NrMtjFAyS2v7pv4drfx7627Owg0q6dZZ/nb/Wv/ALNGpeKraztZbazg&#10;VItvy7K/Xj48xNS02XSrNImuVmib59kLfJur7Z/4Jk/ssp8QPEs3xM8T2Mr6BpMnlaTDcL+6vLr+&#10;J/8AaWL/AND/ANyu0/ZL/wCCa1rrmk6B43+J139qtL2NL+28M2/3WR13J9ol/wC+W2p/31/DX6M+&#10;HvDum+FdHtdJ0XTrfStLtE8qCztIliijX/ZVelVGIGrRRRWwBRRRQAUUUUAFFFFADVrhtev9mrSr&#10;/dau5WvOvF1v5WtSH++N9BnPYmsdeSxnWRvufxVleJPiFE9u8at8jfJWbebvKf8A3a851J/9H2/3&#10;WqJGUTy/Xr+Kz8Zaxp8T7P7SiiuFT/d+R/8A2Snu+xfvbKr+NtEgvPEGn30sSv5UUqb/AO7u2Vnp&#10;YWyfdto/++a5pGxdvNYs4ditcx/7X72qT69p+35p1f8A3Fd6HtlT7qqlVLm5WFfmasyzmtV177fr&#10;N3BBE0NvarFtZ4tm7dv+f5q92/ZP8NaH431rWjrdn9vuLBYZYN7fJ/Hv+X+L+CvmmHUm1LxbrEv/&#10;ACyVYol/4DX0f+xjqDQ/EzULbbv+0aY3z/3drpWlP4iT6Z1z4L+ENcSET6PHE8Dbo5LZ2idf++ao&#10;Q/s++D47hZXtb2bH8El/KV/LdXpVFdhRxemfCPwborrLbeHLESr915Y/NYf99bq62CGK2jWOKNYo&#10;16Kq7VqeigAooooAKKKKACiiigAooooAKKKKACiiigAooooAKKKKACiiigAooooAKKKKAGV+d/8A&#10;wUU8WagurarDpMF/cadZ29rYajrFnAsq6dPKzSra/fXb5q7GZ/8AcX+Ovtr4t+PYPhr4EvtcMKXF&#10;0pSCztXbb59zI2yJOv8AeYbv9nca8+8K2Pw0sfhbdeDvEfi7w7rT6yks+uTS6nF/p91L89xL97+9&#10;93+6qp6VhU973SkZPgP4C+HrH9jm78A+DtUvtR0rWtCuGtNQuHXzZXuItyn/AGfmcfL25r8cX02L&#10;QfDOtRT6HBea7YXipdJdxPvtV+4/yf79frH8H/jR4R+A4s/AepeNdO13wWpcaL4igm3fYk3/APHv&#10;e/3PvfLL9z/drT+Jeqfs1eNoNa8S61D4c1jVLeB3a8sx5V1e7fkCRSqV812b5V+Zqn3ZD5T8cbmH&#10;T/EPheXVbHT103UNNlVLqKF3aKVW+5Km77rV7V+zd+yzp37RHhu3Gl6ldQ+MP7fit7q3lZVtF0vy&#10;t0txub70qP8Awo27/Z/jr7g+AH/BP/wrrvhTVdX+JPhtrWTW7xrqz8P291LEmnW2dyIzrtZ2/wB+&#10;vqz4V/BTwZ8GfDcWi+EtCt9I0+OdroAbpHaVl2Fy7Hdu2/L9KIxlIPhPmf4E/wDBMXwN8F/HFr4p&#10;1TXJvGUlhult7TUrNI7eOX+GVvnbcy+teSfEDUbr/goD+1Za+DtKuJk+G3hd2e6uIWwjxK/72X/f&#10;lbCL/s/8Cr0v9v8A/aZ174b2/iLwRpSfYLe/0a3b7XMrRPJ5twyz/Z2/5afJsVv7u5q+EvhX+094&#10;q+DPw/8AFmjeEDY6Le6xeW8zahBB/pXlbWVlVn9wP++qjmjKXLErlPvv/gol438I6D+znqvw40vW&#10;dPs9bC2SwaHG/wA6wJKnyf7Hyf3v4VNfkj4beeHWZVtpWhuGRoonRtnzV0uq6xdalrlvq7anPeXf&#10;y3Utxdtv23H8f+9Vv4UeH7PW/Gmpyz2nnWlqvmrv+4su/wD/AG6OYmR6n4B+ANt9s0q51ydrm7ll&#10;ila3hbYir/tv/E1dVpWh2Nh4j8UaRbW0cNlbzrLBCi/Iq/c/9kr0Pwqi/ZbK53L5rMv/AI7XA2d4&#10;r/EbUGVWdLi1Z22f7Mv/ANnTMZFfTfDGkP4m1jT76zV7e6ii1C1T/e+R0T/gdPb4OaHY3kWpwWMa&#10;SxNvVHX7tad4/wBj8VeGb5YpPmll09t/91k3p/4+ldbN57/LuVFb+4tVIxp/ynlngu2Wz+N3iNmb&#10;91a2f2j/AIFL5X/2dfRfhvTfOsLe5uV/eqzPEn/PKvDPhvbLN8RPHdy3zy28tvaq7/7KV9EaPD5O&#10;k2/+7XNX+E6afxFiSoLmaK2t3llZYYlXezu2xFqtr2t2fhvTZb7UJ1trdfvO9fNXxI+KN545nexi&#10;VrbTN3y2O77/APty/wDxFeVKXJ70j0oxlP4TT174iQeOfFl1Fpkcj6ZYLsW7dfknZv7n+z/t1tab&#10;N8tcv4P0tbC327fnlbe1dxbQrt+7X59mVSNWpKUT6TDR5Y8pNC/y1Y+amJbL/C2yrC2zf79fOyid&#10;8RldN4V/jZl2ViJbM7fdrq9EsHSwdmWuCp8JsZkPz+IL1v8AphXgn7V3iSXSrjw5YwL/AKRcLcOr&#10;/wB350SvcLB9+vax/wBMlVK+av2urnZ408P/APTLTm+T/elr7nJo/wC30v8AD+h89jZfuZHgl5fy&#10;+a8TSs/956bYbb+/t4G3Iksqpv8A7lJ9m85nZvk3fx7qs21t9juIp4l/exNvr9V1PkpRP6OvDemQ&#10;6P4e0vT4P+Pe0tYreP8A3UQLWtXwV8C/+CpvhXxLHb6b8RNIk8K3qqqf2nY77iyb/eX76f8Aj1fc&#10;mk6tY6/pltqGm3kN9YXUfmwXFvJvSRf7ysK6yzRooooAKKKKACiiigAooooAK5DxvbLut5v4m+T7&#10;tdfXE/EC6gs2tZLmWOGLb9+Z9qffSgmWxxt/NFbW8s88qwxKu9nf7i15vq2397tb5P4a9NuYYLy3&#10;dZYo7y0lXYyP86MteZarbRWdxLbQLsii+RU/urUSMInGeIbOe/WJbaCSaXd8qQrves+x+HvizVGz&#10;baDqD/Nt3/ZWSvWvhHc/Z/HelfLu81nT/wAcevpc1j7PmOiJ8E+JPhv4l8MWcVzqumSWcUrsivK6&#10;Vwmq2dzt2qyp/t19lftN2v2jwnp0oP3Lpk2/8AY/+y18tTWe9fmrGUfeEeew6ItncRN/eTZXr37N&#10;N8ml/GrRV/guopYPvbf+WT1wepWexk/3q2/hRef2b8V/CU7Kv/IRiT52/vPsq4/EI/ROiiiuwsKK&#10;KKACiiigAooooAKKKKACiiigAooooAKKKKACiiigAooooAKKKKACiiigAoopKAPiz9vrxVe2ureF&#10;NEiVpLL7HdXnyH7srFYt/wBUieXb/v18O+LNYbRNDvdQaLekS/uv9pq/RL9q74d6B8W7OBE1q+0v&#10;XbONo7e+tSjwJ7Ojfe+b+7tr4g+IH7OviW28G6hbX2oaWkUS721CbWHit22/P88TW/8A7PXnSj+8&#10;lI6PacseUxPgv8fLn4I29j4z1W+0trjVoJbWDSZdMe6VoPk3u/71Nu//ANnrbs/2gdB+Gnxc0fxn&#10;qHg7T5tEvN2paP8A2CqfZ4pW+TzfKl/ii+f5N/ys+7+CvnLWJtI17wrommarPJomsaM0tvFcPE8t&#10;vPbs+/7679rJVfxnqukW2h6FoOj339sRWFq3m3flOieaz7/k3Vr7OMjn5pH3P8SP+Cj13/YmoXXh&#10;fUPtlxFBvge7k+zpK/8AdSJU3N/wPbXz1oP7aXxdvNe0+f8A4Sy9uftE6tLCnlJ5X+wruj7a8V0f&#10;xnBZ6TFp7Wcd/uXZ5P8As1dsPFWh6b/pMWmSW1wvz7H+5R7xcYnpHxK8ZeIPjJ4s8/xd4s1C+htY&#10;vKlhlRJZYv8ArknyLtryybw3bIsq2P8AxOLdW/dXCfIn/bXd91q2LzxdfeMLq3vNP0/7HLEn+uRd&#10;7r/vP/7JXQf2bPeMk955ieb/AKqa3+46/wAe9P8A4uszanGPxSPMltrxLp/NW2vIv4ktJUl8r/gF&#10;FzYeI9LutQvNPg1CG0WX97cWitsXd86b3WvU7nTdMmZJ5YmS7i/1V3DEiPt/uP8A3lrqPBnxX1X4&#10;aaDe2OmTxv8AbJfNaa4g3v8Ac2VhWqVoR/cx5pG3LTn8XundeCdYb7Lo9t/z1ZXZ/wDgFeD23xpl&#10;0fxHd31zY+cm6W1X7O38Pm799ekfDrxzBeazZRXkS2z+b+6m/glZvuf+P1yVt+yX4z1W43Xk+m2F&#10;vu++8+9/mf5/kVK61LucEol1/jZovie3tIleeG7ivre4VJov7r/P/wCOV6xb+PNF1iLdZ6rZ3MX3&#10;22TpXC6D+xz9gvEnvPErOi/wW9n/APFPXL/GD9myL4e+HIte0O5u9St7X/j8S42b1/uOm3+Gr5om&#10;MY+8dx8BNS/tW38V6q3yPeasz/8AAdnyV7r4w8c6L8PfCsV9q8+z91+4t0b55W/z/HXw18JfHOoe&#10;D21CJvPmt2Xf9neXYnm/3/uVpa9N4j+LV1cXN9c7/NXZ503yIq/3E/2a463ve6dlOP2joNe+KN58&#10;V9YllXUGd1bZa6ekTpFEv99H/wDZ60PCulafHqyW1zc/6X/cRd71V+EXwbvEuJbzzf8ARGXyvOdt&#10;nm/39v8A8XXuFn8JfDF5Kn2zw5aJL/fhb52/9ArwcbicNCXLI9jDU63L7pzUNz4eto0Zr7Vrb5d/&#10;77R5XT/c3xb6raV8SNBml8qWeSzlVWfZcRbK970e3sbezSztlgSJfkX/AGa0H8MxXi/v7O0vE/6e&#10;Iq+JxONwn2qH/kx6UaNf7Mjy/wAKtZ+LVlbSLlb9LdVefyf+WX+/XW2fhVtvzVrQ+D9M0eV54PDk&#10;MLt957RU+arH9sWqfI3mQ/7Ey7K+VxmJpy/gHq0oy+0Ubbw23m7du/8AgWtvVbZtKsPIlVkl2/Ml&#10;avh6aC5/exMr+V8/3qx/GF+1zdPufe7P8z15tKpKrP3i5Hm+iPv1bxG38CzqlfOX7VEK3njzTNq7&#10;3t7NUbY3953evpPR9v8AxM/4N11Xxz8Rdbl8W+Ldb1OWBZoridvsvzfwr8if+OLX6pw/R58bKf8A&#10;LE+bzKXJR5Tl/s0v2qX5ZP4t3zfJRDCvlbvv3Cfd85dn/j9WIUVG+0z2tzD82yXyfnq2qLN+6iuV&#10;uf44obv5Plr9JPmy3ZxwJs+0+Z5v34rdNm//AOJZa+yv+CZvx21jSfivN8NLm8uLvw7q1vLcWdvI&#10;+5bOeIeb8n91WTfu/wCAV8ZXMyw6bbxLFFC6q7taP/F/to9e5f8ABOW8jm/bD8JL/H5V7/6Sy1YH&#10;7U0UUVqAUUUUAFFFFABRRRQAlebfF7R28Qae+nJKsPmxq+9k3fdevSc1w3jy8i0+8iuZX2IsdLlj&#10;P3ZBzSh70T5r+Hvh7XLPXNM1Czvvt+hNL+9aGf8AhZPk3pXTeJ02atcf71HwusJdB1TW9K+xrDbr&#10;a2dx9oRfknl3yo7/AO9s2UeMPk1mWs40Y0I8sRVsRLFS5pFbwbqUGj+JdNu52WGKKdWld227V317&#10;hqfx08D6awWTxDbSnP8Ay7q0v/oIr5tuU863lX+8rLXij2zQ3Tbt1ZylKJMT6e+M3x28K+LtHtdP&#10;02WaZ45/NZ3i2r9x1rw+516xeL5d2+uR+9Rv+WseaQGnc3n2mVF/2qltpl0/XtHvG+dLe8ilb/gL&#10;76yEdtyVa1JN8P8AwKiIH6XrIHVWX7rVJWB4J1FNY8G6FeIysLiygl+X3RTW/XeWFFFFABRRRQAU&#10;UUUAFFFFABRRRQAUUUUAFFFFABRRRQAUUUUAFFFFABRRRQAlebfFLxlJpyjTLb77Jumf/wBlr0qv&#10;m7416rFpfiTUmnnitvmTa8rf7CVhUl7oHMaq88zfulrzH4uw+GpvCu3xnLHDpXm70Tz3SVpV/u7f&#10;mZ6x/EnxgV7h4NFikv5f76LvrHufhdY/EvwuuoeKtVvrbU5WZIEfZ5UH/wC3XJzAfLvi3wfoOt65&#10;d2djp9y9lvaWzdLrzZfK/g83+6336831bwBpVna+e2pzwov3onX51r6S1j9m/wAUWF1cPp6x63Zf&#10;8sprSdPNb/gFYS/s8eLEgiubnRdQuX/hhdfu/wDAKvmL5jxTR9B0WwuE+wytcyy/dd1ZP/Qq6aTw&#10;xA9xbrcy/ut29kRa6LUvB6svlNF9mfd99F+erCeEry8liiVfu/xvUcxR0eiWGn2ely21nA0NvLFt&#10;bY3/ALPXCTalLp95/Z8+6a4aXZFsX52/4BXqcOgy2Gm7mZd6r/B89ef6JMut+MPtLWzf6ArbZX/v&#10;UcxMeaJXSwudSvP7PgWD7WzbPs9xP5W3/vquw0T4Pp9stG1q8tIU/it7Rnd2/wCBt92n21nFqv3r&#10;Pzopf76pKlbum/DeC8ZP7P8AtNnL/F9nunT/AMcrH3zp5one+FfAfhzRJUl0/SLZJV/5eHXe/wD3&#10;21dn81cJpthq/hL7J5uryTRNPFE1vfRI+5WfZ99dlekbF3bK2ic1SPL75S8uqWsaVBrGjahp95Fv&#10;t7q1lil/3WSt14V/iVfl+7WLr2pLZtFZrte7uvup/dX+N6znormUD4m0r4J6vealZW0F8qPcLK6t&#10;cL/d2f8Axdd9/wAKu8e2EUSrBpupRL96G3l8rcv/AAKvbXs7Obx5ottBtdbexurhv+BPEif+zV1q&#10;aJvb/wCyr85rZ9Xhyn1cMFTON8DaJqv9mo2tQR20v/LKG3+/Ev8Atv8AxV2UOm7/AJW+5/trWhDY&#10;NC33qvQ2y7tu6vlMTmEq0uaR6dKnyFew02Ld/C+7+B66C201YV/dK0P/AFxlqjDDsb5fnrWhRq8S&#10;rjZHTyjoYZ/vf67/AGHXZ/4+taFtYWepS+VKqpL/AM8Zl+9U2lI0z7f7tO8TalbWemvFKqvXm1Kk&#10;ZlnG+LdNttE1K3udPVbZ92yVE+41cpeTNM25vvu1WLzVpb9kad2dN3yO/wD7PVK5/hr2cLT5WiKp&#10;5D4h8bRJ8L/Fup2bfvVnlsl/g/et8n/s9fI9z9mtvs8DRT2yL/cr3P4tXMtt8JbeWeKSzl1TWP3/&#10;AMuz5VR9leCI8+7dBeK/2fdt31+25LSjClKcftSPjMdKUpRjI27CZfttx5WptDu/5Yv/AMtasI8/&#10;2fdc20Fyi7fK8n79VLOZobqKWezgmiuG/wBd/GtDvFZtcL5FzYS/f3v/AA/7eyvpjzQ1K585dy/P&#10;E3zrDcffir6a/wCCTmhtq37UV3qHGzTdFupfmX+86Rf+zV8u383+jyytcx3O2L5ZkWvvn/gjb4Pl&#10;+0/EfxU0S+V5drpsTfxbvnlf/wBpUo/EB+ntFFFdIBRRRQAUUUUAFFFFADW61578Vk3Qp8u/5V+X&#10;/gdehN1rjPH9jBqSRxTpvRl/vf3Wqo7mdT4TynSnaHUkiink+zyy/wCp835FrF8bf8hqX/dWuvTw&#10;3LZ6pFcxXO+JfvI6/P8A99VyHjr/AJDkv+4tOpI54nKSV5vqujs8tx/vV6R/FXL6ltSWVWb+KuOR&#10;ucJ9gZai+x/M/wA2yuguXiT+Kuf1LVYk3/N/sVgUUX/d/NWxefPa1z/2lZovlroH+fTf+ArQB93f&#10;Am8/tD4R+F5v7tr5P/fDFP8A2Wu/rxX9k7V11D4Vpa7md7C8lib/AIF8/wD7PXtVd0dixaKKKoAo&#10;oooAKKKKACiiigAooooAKKKKACiiigAooooAKKKKACiiigAooooAK+Lf2xryzs/ihon9vaf9s0Rr&#10;FfmiZt6Nvf5v9qvtKvGv2kvhC3xU8JxLZWwm1azfMS7lVmRvv81jUjzRA+dLbStF/sFLnQ1tHsmX&#10;5Xt6r2ej3PifwlqGkWfl/bVlbbvf7v8AHvrwzWLPxV8MdWuF0+5nsJVb5k270b/rrE1Zk37RVnc3&#10;kUXjPwu0NwvyLqGkts/4Hs+8v/AHriA7i8+Ffj3w3f7lgn+Zvlexn316H8K9b1p59T0zV9QnuZYo&#10;vNWG4g8p4v8A4quC0H43+Hrlom0P4mz2cq/ctNZbft/7/p/7PXoVh458Ua3b7d/h3WEZflu7SV4n&#10;/wC+F30/dD3jj/EPgzRbNnZl3ytuffu/8crhbyz2y7V27P4USu91XwZqfmtLL87M29v7lUofBl5N&#10;L8y7KojmOP2XP2WVdq7NtZ+m+G4LNXXyNnmtub/ab/8AYr1K88MQWFmnn/xNsrQtdB0/b5svl/aJ&#10;fu/N92spFxkYXhvSrGbZ+4jR/wDdrq5tHX915W3furJ1LxP4V8Lr/pmuaTYbfvedeJ92uN1j9qLw&#10;Bo8v7jUJ9YZfupp9q7/+PtsWriB3HiSzivIvIuYt9o3ySo9Z9nrEuiSxWeqy77dm2Wupv9xv9iX+&#10;43+3/FXiniH9q7VfELPbeGvDEdtu/wCW2oN9of8A74X5awtN8MeM/iRKlzr2uTw2MTb9jtsSL/cT&#10;7tRJ2OmlK/uS+E9d8Q/G+0mv/wCyPCa/29qbPsa4T/j3i/8Aiqrzebo9nLPeXP2nW7xf3szt91a5&#10;2GaDwfFe2ehrbPqE6/uNTeL7zfxp/vVl6J4hbW7PzZ5d939yfd9/d/HXzGaZl+55KB6tDASjLnl8&#10;JxCfFzV9K+OsWnrte38pdP2f7LfPv/77r3B/H9zbMitBI+7+NP4a+ek8K3L/AB80+8W232SwfaPN&#10;/u7U2f8Aoe2varlP3VfIZp7D91y/ynpYbm97m/mO1sPHn3N0v3v4HroLPxdBNs3ba8lhrQT/AGXr&#10;5epRieme4ab4ksX+81dRptzp95Lt89U/31r5xhvJ4f42rT0fxVfWd0jebs2/drzZYL+U1PpDUni0&#10;GwSXzVfzV3b0evJNe1uXW7p/mbylp9z4kudS0l42bf8ANWU6bItq/wAVRRw3L7wSJUeL7G6yr+62&#10;1jw6xFefuFbe8X8f96vP/jZ48bR7eLQbGXZcSrundP4Yv7n/AAOuf+G/iRkZFZt+2vsMPgZew9pI&#10;45Vfe5Sl+2HDZ6P4c0LTNM+RPtUrSo7b9z+V/wDZ18tb9i28stts+b76fxLXuX7WPi2x1TW9K0i2&#10;lW5lsFaW62fws2zYn+9srwT7kT/NIjV+n5LSnSwUeY+SxsuavI0Ee283yvPntovldd/8LVoWd5Lu&#10;dlvF+0W//PZfvLWUkzR3FvKlyrvt2b3/AIa0LO5eG/lZZYN7rv3utfQnARa3c79GeT5d9xL/AAfJ&#10;X7Ef8EwPA6eD/wBlHR74xBLnXry51KV9v3l3+Un/AI7EK/G/Ukl1W60/T7ZWmlZtion8UrP9yv6F&#10;Pg/4Jh+HPws8JeF4IfJTSdMt7Vk/21Rd/wD49uqogdpRRRWwBRRRQAUUUUAFFFFADW61yvjB988S&#10;/wB1f/Qv/wBiuqPWvPdYvHuNc1Bt6mJZViT/AICvzf8Aj26gzqfCZsleWePP+Q9L/uLXq0leSePH&#10;/wCKhuN38OyoOeJy8leZeMNV1OHXruC2sVdN3yzO33vkr0usHVbBZtS3VjKPMdMTye8TXJvmlnjh&#10;/wBhFrKufD09z/rbmT/gFeq6lYfL92uaubPZ/DWXsw5jmrPdCzwSr86f3K62H59LT/rlXFeNtS/4&#10;RvTX1domdLX/AFqp/EtdhokzX/hyyudv+ttVfZ/wCr1A+kP2MNSO3xPp5Zdq+ROi/wDfa/8AxNfU&#10;FfGv7JOoSWfxKlth/qrqxlRv+A7Gr7KrePwjjsFFFFaFBRRRQAUUUUAFFFFABRRRQAUUUUAFFFFA&#10;BRRRQAUUUUAFFFFABRRRQBm6tq9hoNjJe6le2+n2sf3ri6lWJF+rNxVfR/FGjeILdZtL1Sz1GKTK&#10;rJazrKrbfdTXyn/wUC1CaOPwhZof3D/apGX/AGh5WK+L9L8Qar4X1SLUtG1C5029jbdHLbysrLXi&#10;YjMvq9X2fKebWxvsanIfo9+0xpvgK38L3WqeIr+20TVmiZbS5/5azso+4yf8tV9q/PzxbN8OdS1T&#10;7JPqsdzu/wCXtLWWJP8AgfyfLXKeOvHviLxpqrajrupTapeN8gluPvbK5X7Yu7c0X+9srmlmHPL3&#10;SPrvMdVr3wH0zVdPt5dB1Kx2Ju3Tebvef/f+fbXG3PwB1ywtbi5in2XCsvlJb7/3q/xvv/hrB16F&#10;kuPPsWkT/bh/dP8A+O1Vs/iL4o0f5bbXrtE/uTNvrpjXjM6Y14yNhPDHxE03/UanrMP/AFxvn/8A&#10;i6l2fFbbtXWvEH/gc/8A8XVSH42eLE2ebdwTJ/1ySq9z8YPFD/6rU1hf/rhE/wD6Elbcx080DQfR&#10;Pibfrtn1fW3T/ptqL/8AxdNh+D/irVW/0y8Z/wDrtdO9ZNt8VPiDNdRPLqtj5Syr8j2qJ5v+x8qV&#10;FrfifxjqS3ttq/ii+ttrfLDpkCRW/wD32vzUBzHWw/AdrCLdc3kCO3/LH5It3/A2ro7PwB4O0GHz&#10;bmf7ft+/82//ANBryxbbT7PxHoU63zOqz+VLNcSu7/30dnauuvNY32CW1t++uLj7uxfkX/brkqVK&#10;nNGMYnTT9n73NI62Hx5Y6bLLFouiwQ2lmqvdXdx/45EkS/eZ6r6DrGsar4l1D+2rmR7hYN32fd+6&#10;iWV96Iifd/heq/gPw3Z/8I5qusXSs9xayxJB/c3N99/96oodS/4raX97+6ls1i2f7S73/wDi68fN&#10;qkv4Mf5TvwEeb95I7K/ha5s3Rf8AWr88T/7VYWjo00uoT2y/6Qsqyqn95WTe6f8Afe+tu2mV/wCK&#10;qnh62+x69qq/8smWJ1/77evi6cuWnK59Pze4ZVh59z8TLe5gu/8AQm0pn+z7v4vNT+D/AD9yu9d6&#10;4/SraCz8W6nqflr5TN9i87+7/G//AAHe9dX92uTHOM5Q5f5QjHl94RPv1ehqlV+H7teTI3LPl0iQ&#10;/vd1PT79TfxViB0vhtmvrOVf41arupTQaPptxeXTbLS1iaWV/wDZX5nqr4PTyYrj599cV+0V4kXS&#10;vCUWkL/rtZZom/2Yl+d//ZErtweH+tV4UY/aMK9T2UOY+J/F3xC1zxD4o1PWZbm5tnvJ3lWL+BV/&#10;gT/vimWfxM8S2CuttqTQu3/LZIk3/wDfddrYPFeS/Y2ljdPmTY+/f/3w3ytWJeeFdP1WWVbNVtrt&#10;fnZIf/iK/boYajycvKfG+3qfzHO3jtf2sV9KzTSyvsnd/vtL/v8A+2lVP4k3MyL/AA7/AJ69N+Gk&#10;1t4bi1XTNXto7m0umVmeaLem37n/ALPWf8VPDHhzwy2nz6DeSb7pmdrTdvSJf76vXTAwl/McOm12&#10;3N5H+5WhZpLCrtEq/wC18v3apQzLI3yytv8A4nrV0ezn1K6+zWkUl5LK2yK3hXe7NW5B7B+xd8K4&#10;/ip+054H0yeBrnT7Wf8AtW8X/plAm75/+B7F/wCB1+61fIf/AAT+/ZU/4UZ4HPijxFZ+V4312ECW&#10;KXlrG1zuWL/eb5Wf/gK/wV9eVrEAoooqwCiiigAooooAKKKKAI3bahb+7Xjv2/ezy/xys0rf7zPX&#10;sv8ADXgWvalH/bV75atCvnt8rff++9XExqG99oV1+avF9e0S20TxBqC2ep6heWjN8sV9s/df7lek&#10;W2pfL96vOfEk2/Wbtv8AaqJERM+q80O+4bd/dqwn3Vpr7ftG3/ZrI0Mm5s961hXmmt/drs327fu1&#10;x+larqeq3mofbLFbO0ilZIPm+dtv9+lIXKcp4n8MLqug6nZy/P8AaLWVP/HKpfDd2m+HPh9m++2n&#10;Rbv++K728hRIpWb7irvauP8AhRZt/wAK78OK38Vmr/8AfVZFnsv7K8bf8LVib/pzlr7Or5t/Z08A&#10;39h4i/t4xrDp6wNF8y/eZv7tfSVbx+EcdgooorQoKKKKACiiigAooooAKKKKACiiigAooooAKKKK&#10;ACiiigAooooAKKKKAPjv/goJYI1n4Qvd3zo1zFt/79N/Svh6b7z197/t+WnmeDvDF1u/1V9JFt9d&#10;6f8A2NfBV1/rHr4jM/8AeZHzeYfxDKvLbzqxLmwZK6vZuqpNDv8A4a86Mjyoy5TlZofl2tWTeWKf&#10;3d/+/XYTWCv/AA1UfSq6Y1zpjVOHudKtprf/AFSo+7+Cs+bw9/db/vuvQJtBV/m201NHX+Kun6yd&#10;P1o85/4R65/55b/9ytOw8N6nJ8sW5E/uPXoEOmqn8NW0hVFoljpEfXpHP/2VrT6aljeeRNbqu3Z/&#10;s799aGm6a1svkLBHbfxK6K6bW/3FfbV3Y38LNVvTbzyW/fwb/wC69Y/Xqof2hUOt8KvFpWm3EG5U&#10;+0MsuzzVTZtTYn/jlZWsabA+qPeLBFc7pbV1SHZv+Xejp/3w9Ud9jebnlub5Lj/e2Iv+5VdfIeXa&#10;t9cu6/8ATWlLFyn8Z30synA9As/CVnfxJLbSzw7v+B1hPbXOia9exS7Zplii37G+T+Osq2hlh/1G&#10;oXaf7ktaHiTXrnWPKnSzb+1dv+manY/JbzxKmz97F8/73/bTbXPHD0cVSqzjHlPpMvzaVapySHeH&#10;tr6DablV/Ni3y7/4t336t2c3k77OVt7xf6p3/ii/grn7PUpdHWWVV87T/wDWywr9+D++6f3l/wBm&#10;tDUnZJYp4tr+V87f7rV8lVpSUv8AEfZ05fZN15tipV62mrJR/l2tV62evKlEvmNiGap0+/WUj/NW&#10;tZvvb71ccomh1vh/b9nevmf9pDW11v4kRaVL9pRLC1WKKWJvkSVvnf8A9lr6V0fbDFKzfc++1fFu&#10;va3qfiHxVrerrKs1leXksrJt+6u/5K+z4Xoc+JlV/lPGzSXLT5SpDcy/ZU8rbqV3bv8AN5zJv20W&#10;clzNcJeN5n2f5t0NwvzxVn2z6e99+/gktrtZf3U235GqXUvPdvIni+Rvmgmhb51b/br9V1Ply34e&#10;vLH7eltcyr9ilZvN8lPkaL/Y/usn92v2u8E/s3/CXQ/DNjBpvgXw/d2jQRFbm80+GeWdQvyM7snz&#10;NX4meGNNa81R5Wi/e7W3fL/Fsr92vgvLJN8H/BMkrb5W0Wz3N6/uUqqfxDl8Jz2tfsr/AAe124Se&#10;++GfhiaVV2qy6XEn/oK1ueFfgl8PvA72sug+CdB0m4tR+4uLXTokmT/ge3dXd0V0kBRRRQAUUUUA&#10;FFFFABRRRQAUUUUANFfPvxUs/wCx/FU/lrGkU+yVVj4r6ErnvF/g+y8Yaa9tcrsk/wCWdwq/OlBE&#10;o8yPnCHWGhZG/wC+q5nWLxZtUuGVvvNWn4k0u78K6pcWV7G0TRf3v40/v1x8M3zfaZf4n3rRIxib&#10;EcypFVea8/e/L8/y1Ue/V/vUQ/6ZF56t+6b7tc3MbE01y1UZpvmqw8K/79NezqdQOf8AFqXl54cv&#10;bPT1b7beL9li/wBlpfk3/wDAN9e4/Bv9n2eOPT5NUga00u1jRIoGXY7BV+Q15QfE03gW5tdZt5PK&#10;ntZV2ts319dfCf4naf8AFTwzFqVoypdKNtza7huif/4lsVVOIztLOzg0+1jt7aNYoY12qi9qsUUV&#10;0lBRRRQAUUUUAFFFFABRRRQAUUUUAFFFFABRRRQAUUUUAFFFFABRRRQAUUUUAfN37c1hHcfCewuG&#10;3eZBqa7Mf7UUor877z/XPX6T/tmWqzfBO7Zl3GG7gdf9nJ2/+zV+bl5/r3r4zNo/vj5/H/xCpRTq&#10;bXiniajNq0xIamrz+81Kfxh4tuNIina20qzbZPsb/Xt/c/3a6MNRliJcsTWhRliJcp2u+B22rLG7&#10;/wBzdQ9rUvhj4aQX9v5sVnbWyN/y2uPndqvaroK6PFE1jctc/L+9tJv9zf8AJ/32ny16VTLZQj7s&#10;jvqYCUI+6Ynl0VbTyrmJJYm3xN92ofJrxTy9SKn0eXTk+/QGo/atRPbf3WZH/hdKljp/zVnzGfMM&#10;s/P82Lzfv7q6vWIdVtvCXiD7Np8dsjWsSN9rud7/AOt/2f8A4uuZR/JZW3qm1t7O/wDDXba2/wBj&#10;8B67eSy70/0VP++nr6HLY89KofQ5XL3uc8ns/Pe4RdQZpnX5lT/ll/n/AH63YfE9nc293BLOqSrE&#10;yNXGW2trNrG5v9yuok+zf8I/qF4sUaPt+avn8VQj7XkP0KhV+0dNYXiTRRMsu99taVtcq7V8peKt&#10;eudHvbhtMubmzfd99Jf4qr6L8bPFlhL82oR3if8ATxEj0qnD1Sa54SCWYRhLlkfZFtNWnYTb7jb/&#10;AN818yeHv2kLz5F1DSI3/wBu3l2f+hV3GiftCeHrlUaWK7tv737rfXi18ixcPsnZTxtKX2j2vxtr&#10;0Xh7wDruoSy7PKs22/7zfIn/AI+9fGMNnBbXEU9teM6N97ZXofxL+PVt4402LQNPs5/7KaVZZ7iZ&#10;dry7fufJ/drzSGG2vFeBZ1hdW+X/AGq+1yDL6mBo/vfikeJj68a1T3TQSa5trh4pbZZomb7/APGt&#10;NmeeFpZYm86Jvllhdvu/7lQp9pht3+Zrl1qa2SDVb+0WDzIbhvklR/4q+r1PNNXR79rO/wBPtopW&#10;f96nm1+7Xwjt2s/hT4Ngb78ej2att/64pX4S+EtNbWPiRaWcS/62/VV/77r9/tLtRp+n2ttwfIiW&#10;L5f9lcVVP4i5fCXaKKK6TEKKKKACiiigAooooAKKKKACiiigApvFGeK8m+JH7RGgeAdQl03y5dT1&#10;KP70Nu21Ub+6zdq0p051JcsERKUY6yPRNe8NaV4kgEGpWUN4g+75i5Zf92vmj4qeE4PDN1dG12p5&#10;UvyO9ew+DdU8a+LY4dV1QWvh2xY74tLhjMtxKv8A01dvu/8AAV3VzPi3RIrm/lXUIvtL7vvTVNSn&#10;y+6Tzcx8xXPn6xcS+e8rp/3wjV2WlabF9jt/9lfuV12t+Et9g8UC79rb4qyU02W2iRNrVz8oFX7G&#10;qf3UqvMipWg6VXdGqwOP8VW32zS7iJV+b7//AHzVP4a+Mb34c+KrXVLJm8lW2zw/wSxfxLXWXVhv&#10;/hrj30doZXi2fdapA+/9F1yy8SaXBqGn3C3NpOu5JUatGuN+Ecfl/DXw6uF+WzRflWuyrU1Ciiig&#10;AooooAKKKKACiiigAooooAKKKKACiiigAooooAKKKKACiiigAooooA8d/avtYrr4G6/5q7jGYHX/&#10;AHhMn+NfmHfptuHr9Tv2jrVb/wCCnilGzhbZZP8Avl1f+lflvqStur5LOf4kTwcw+Io0+n0eXXz5&#10;4Woz+KvJPh+jW2s6mrf62W6/9nevXvLrzfxDpUug+KvtkXyW958//Av40r2srqRjUlE9TAS5Jcp9&#10;AeFfBOta3paSxeelvtX/AFP3P4P/AIuodS8EtDEjSrOj7l+f/vivW/2Zv2h/D3hvQ00/VbFZrtWX&#10;bvZPu/J/e/3K7X4weLPB2teAL3ULHTf7L1uKdYlt9uzzU2ortX1vLHlPfPip9ttq21dqRalF9qih&#10;Rvut/H/7I3/fdWHSsS/mabxV4fi3N/osEsTJ/wAA+f8A8f2V0FfE5lGMK/uny+NjyVSu6U3Y38NW&#10;HSmeXXlnnkWxttM+apXRabQBR162a80a7tvmT7Qvlf8AfT7K2PiLc3mifCfUNMnRprJr61ig1BNi&#10;fKv8Eqf3v9v+L/ZpqJv2fL/EtHxRuf8Ai17xbvnl1hfk/wC2VfTZX/BkfRZb8J87vc6gmqO1nd+S&#10;u37j/wAVbE2seI7mw+xyzx/ZNytL5K/eqw/huLR4pZb5Vd5V82CaGXZ/vps/iqjbTSw29w0v3FX5&#10;a2qU483NyntuVSByvjz57qXb/C3zVylnCr/fVvm+7XYeOblby6faqp5X7r5P4tv8dYlh58NrFFt3&#10;xN8/yffr1aXwGtSXPUkNs7Pzv4tj1asLa8eD9xt2fc2VN+4ZU2/I7N81XfJawZGin+TdWhJLol41&#10;grxeRvRm+Z/7tWLBLF7ib7U2z5vl/wBqm2c15o7fNB8jN9/dRZyQfana5Xejf7NWBoW1tePqn+ht&#10;sf8A2/4q6XwBYT3/AIjlZrZne3VpfkWuSh/fal+4na2TbvV933a6Lwr4ni8PLd+f5k1xdKyROlRq&#10;Weh/su+D7vxB+0x4MtJ7a5tkbWluPmi2/Ij7/wCKv3Lr8l/+Ca/h+y8QfF6z/tHztSmtYJdSgzK+&#10;y2aLYqt/tfM/3a/WitaYSCiiitiAooooAKKKKACiiigAooooAKKKKAEIr4U+LHw11LTvEWr3trum&#10;vVvp5pbR/wDlunmu6Ov/AAB0r7rBrwH4vJ5PjaVoo8syKzf98V24SpKE/dOetHmicR8I/ib4l8Oe&#10;PrvQtfkudQt7xmuLW+f7m3Zv2f7P8C19BaxZ23ifS/tds2/d/wCOtXyHonifTP8AhOruK81P7Bqv&#10;/HvLY3Dfurjb9yWJ/wCFv7yV6xoni3UPD0u62nZN33kf7jVjVjPmFE6O5tms5dsq1nX+n/aV+WL7&#10;1bcPxF0PWItupwSWEv8AfRN0VbFnc+Grlf3er2jp/ty7P/QqwGeef8Iwz/w1E/hj/Zr1N00VPmbV&#10;bHZ/13SsfUvFXhewXb/aEdy/9y3XfUAeeTeG9n8Nc5regxWzeay7Hb5P96tbxz8eNB8NxP5ssFn/&#10;AHftDb5W/wByJfmr5n8c/Ga+8Z3H2PTmns7SVtjXE3+tlVv4P9la2p0pS+EXwn6NfC2aK58AaJLA&#10;6vE0H7t17rurrG61z3w90VfDvgbQNMXpa2USf+O10Ldag6FsLS0lLQMKKKKACiiigAooooAKKKKA&#10;CiiigAooooAKKKKACiiigAooooAKKKKAPPvjvbib4O+Lxu2ldPlfP+6N39K/LLVU/evX6wfFOxXU&#10;vht4qtnbYsmm3Hzf8Aavy1fRLzWLyWKzi3uv3vm+Ra+VznljKMpHj46nKpKMYHM0Vp3/AIe1DSm/&#10;0m2ZE/vp86f991n18xGcZ/AeFKlOEuWQyqupabBqlq9tcrvVv/Hau0yrjPkIOSazvtE/1sDalaL9&#10;2aFtkq/7/wDep/8AwmGp/Zfs1tZ6lc/7DqiJ/wB9t92uq8um7F/iSvVjmVWMT0Y4+py+8c54b0e5&#10;hnl1DUGV72VdmyH7kS/3E/8Ai66Cn/7FFebUqSrS55Hm1JSqy5pDKKfTH+5XPqYEUlM8unyUR1YE&#10;tt8l1bs33FlWul1XR4NY017ZfLd4rxnbzl+RW2VleHtKbWNZt7aL77bnVNv+xWr4wtpfCtrqGmX0&#10;Gy7uJftH3t/7pkT/AMer6nLeWGGkfS5dH93znz/4zhW88QbbFo4dPil8pZrdfklb+/WLebbC48iW&#10;Vfm+7vrvdS0efWLeW88ptluvmxQp/s/PVvVfDFjf2bzyW0c21d8T7f8AvisamLjzHTLExlUjE8H8&#10;W20ry3E8H76JWbc6fw/79UYbC5sLW0nVleK6i3xfN/Dv2V6n4/8AhpY+FdDu9ci1OSzlVtq27/P5&#10;rN/Aj151eawl/Lbuv3LeBbdUdfu7f/s99exhqkasOaJ006kavvRIkeJ2ladPvfdqW2hWa4eJW+Ra&#10;Ib+B/wDlhHV1Egk2N5EEKf8AA0rtNhk01y++2/123+4tWHv99v5UttslVfvuvz1NDZwfavllaGVv&#10;+W3+ti/+KqxeaVqttKkqqty8S/660l3/APjn3qAM97ixmtUaWL/S1b/b+avUIbBrb4QafBFAv2jV&#10;rr9x8vz/ADP/APEJXl+q/aXaJmg+zOq/7lesa9rC2HhXw/plt88tra/Z4n3f8tZU+d/+AJQXE+1P&#10;+CYHhdV8UeNdXiRTaWVjb6bFN/ednd2/9Ar9Cmr5P/4Jt+EG8PfABtUkiZH1vUZbhWdfvRJtiT/0&#10;Bq+sGrSn8JctxaWkpa0ICiiigAooooAKKKKACiiigAooooAReleE/GqFT4m3wt+9WCNpUVvd693r&#10;5+8d6JFD8QPEF5uZ2la3lbd/D+6RP/ZK2oS5ZGNX4T4q+OVmr69rE+3ZLFef+O7Erz3QfjN4j8PR&#10;JFZ61cwxL/yxmbzU/wDHq9g+OumwWy6xPFK0ztfbG3/w7YvuV80zWbvvavoafvxPOl7h7NZ/tP8A&#10;iWFU8+LTbn/tls/9Bq6n7T+qvKiy6ZYpF/fTf/8AF14E6OlOhd0bctRLDU/5SvaSPeLz9ofxHcru&#10;sYLRP9yD7v8A31XH6x8UfGOt71udXuURv4Im8pP/AB2sKwv/AN0jff3LVe5m+aojQpx+yHNMP3v2&#10;h5Z5WeV/vPWro82zVLJt3/Lda522ufOl+9Wkk3k3Fu//AE1qqgH7E/DvUG1XwJoF427fPYxN83+5&#10;XSV578ANQbVPgz4OuX++2nRJ/wB8/L/SvQq+ckepEKWkpaBhRRRQAUUUUAFFFFABRRRQAUUUUAFF&#10;FFABRRRQAUUUUAFFFFABRRRQBg+MrQ3nhDXbVTtaWymQN6bkYV+Ws15qFnpOutpTNDqf7qWJ0i81&#10;9vm/P8v8Xybq/VnVbdrrSryFfvSQui/iuK/KC8vJ9B1x54v9bE2x0/vV8rnseaMTkqVPZVI1CvoP&#10;xytprh7bV9Pks4YrX7RLfJ8ibfn+fym+ba+z/wAfrqIbbw14ws/tkCqm5vKb5Xt5Vb+46N/FUU3/&#10;AAivjZt19bQPdtF5TfaPll2/3N/8S1zXiH4J3OpWu3T/ABLdptum1CJNQXzf9I2bEfeu37lfn3+z&#10;832qcj2fcxEf5omrf/DRvvWN4r/7Fwv/ALPXNX/hvU9N+aezk2/30+dKi1C6+JXhjWNQvGi87TZ2&#10;urryU/0hInW13on+68v+fmrqPCXxctvEnir/AIR9oFhuFtVf7R5v3rjykaWLb/sbv/HHrbmxNKPN&#10;DllE86rleHq/D7pxNMru9Y+e6ll1DTIJotzIqJsidfn+/vXf/wB8f7lPvPhvFcxebp998jLuVJvu&#10;N/wOtY42n9o8Spk9aHw+8cDR/DWxqXhXVdK/19mzxf34fnSseuuNWE4+4eRUpToy5ZRCm06Smv8A&#10;cqjErunzUx9yVLJQiVYHUfDTW4PDfipNVnXe8VnceVD/AM9ZdnyJXO+NteWaW91nXLv91u82WX/n&#10;q/8AcSnWyf6QlWb7S9P1Cxa0v7SG+tW/5ZSr8ldkMTyU/ZM7o4nkpeyKlj5GqeEL7xBpitc6fZQe&#10;bOjL5T+Vv+/tb+GsnwleLrfhzR4mVUuFn+z3Sf3PK/8A2E/77rqLaH7Hb/Zrbclu0H2dokX5GX+5&#10;Xrnwg/Y6vPjp4d1+/uNTufC1hLZ/YLG9hVJfPk3/AD/J/dT7u7/aNFGMcX+7pfEXhYxqy5Y/EfBn&#10;xq8df8Jz4idLb5NFsNyQKn3JW/jlrhoYVm/1srIn8L7a9b/aV/Z/8Rfs5+NpfCuvKtz+6W4tdQt1&#10;f7PdRN/Gu/8AuP8AJ/wCvKrCaT+Fl/4HX2dCnGlD2UT6GnTjSjyxJfsDf9dkX72yn7JYVTyJJIUb&#10;729qsI+x/wDXtbXH8SfwNUqbv9Y1s1yjf3G+7XSbEX2m5tlRmaObd93ZWhDrHk/PKrI6/ddGqp/o&#10;z3HzKyRP/cWj7HBu/dbnT+Kgs2/7YnvJYop2juYpfu/aFR321taJuv8AxVp6ruS3t5f3Sf3VX565&#10;fTUiTUotu7ZuX7/369n+Ba6Po/xe8N6n4hWT+wbW+WW78uLd+7V/7tZyNYy94/ZP4I+D18B/CPwh&#10;oO3y3s9NhWVf+mrLuf8A8eZq7yvKvCv7Sfw68c+ILLRdD8RJqGpXjssMKwSpu2qWP3l9Fr1WuwyC&#10;iiigAooooAKKKKACiiigAooooAKKKKACvGvHKpaePb1ZX2fbraKWDf8Axbd6vt/8c/77r2WvP/i9&#10;4DuvHXh+GPTrj7PqljJ9otj0DP8A3S38NVGXLqTLY+JP2gdKlttN12WWL9018ssT/wB75Hr5af7u&#10;5v71fXHxjv7nXPAeq/2hbNbahbyq8qbfkb+D5K+SXT90/wDv17+AlKdP3jzK0eWRnui7qrzJsb5a&#10;veXVeavSOc0NHdvKlX+DdRforxPu3O/8NS6Umy1/3mqxMm+sTUyrBGRt1Wrx2SLcv8NPSHZUVz/q&#10;trVjULifrb+zC3mfAPwM3/UNT+tepGvkj/gnL4yn1v4Tar4enfedEvsRNu+by5dzf+hq9fW/avmp&#10;R5ZHpR+EWiiipLCiiigAooooAKKKKACiiigAooooAKKKKACiiigAooooAKKKKACiudvPHHh+z1Kb&#10;T59XtIr6Db5lu0o3ru6blrbguIrqJZYZFlib7rq25TQAsnzRsvtX5K+M0aHxBewSrslWdkZP9rfX&#10;63N3Ffl7+014TbwR8Wtft9rJby3X2qD/AHZfmrwc1j7kZHnY34Dy2Sr1hr2oaS3+jXMiJ/c++lUf&#10;MptfIyhGfxHgxnOEuaB2tj8S5U+W8tlf/bhbY9aFnqWh63qS3M8ts8sU63FqksHlSwNs2P8AN/HX&#10;m9MrzJYGn9n3T1KebVofH7x6Rf3jafo13bTz2iSqrbUuPk3fPv3p/e/3KwPFk3jGz8VaJqulRalN&#10;pssFuk9jb7Xiibf8+9P4f8/OtYlhrl9prJ9muZE/2N3yV1Wm/EiVPlvrZZv9uH5Hrl+rVMP70Y8x&#10;7FLNqNb4vdOa8PfHfU7fRorvxH4euUilliiiu7SJ4omZnddn735f4P71dxb6p4T8bWOn3iy2z/2i&#10;rNbb28qVtv3/APvipbzVfD3i21t47mKO/wDKnWVbe4X7rf39jVyGsfAeDz7K70jV54ZdOVVsbS+V&#10;ZbdV813dN+zdsfe61j/s05e9+7ken7laP80Tfv8A4Zq+9rG8ZP8AYuF/9nrl7/wZq9m3zWbTJ/ft&#10;/nrKv9N8cfDXRPPttQ1CZV1b7LBb/wDH1FBpyo+x/uN83+1/sVYh+PF9ba9b6fc6ZBqVu32NGu7T&#10;cnzTp/wNf/HlrppxxfL+6lGpE82pluEn/dKU0LQy7ZVZH/uPTI67XR/G2h/E66u9I/s29s7u3Vvn&#10;uEVHXa+z+/uX/gdcheW0theS20v34m2NXZRqSlLlqx5ZHzWNwH1X3o/CT2ELTXHyrv2rvatbZv8A&#10;vfw/JXH6xc3Nn9nltpWhfd8z/wB6ul+G9v4j+JHii00HSNKbVdQn/ht/k+T+N33/AColdMqFWr8B&#10;5vsKlT4D0H4TfDe4+KHjKz0O03J5jb57jb8sES/eav0x8M+HrHwpoNnpGnQiCxs41iijHQKK82/Z&#10;3+Ccfwk8MObpY216++e7kT5vLX+GJW9Fr15V2g19rlOC+qUuaXxSPpMBhPq9Pml8R5d+0F+z74Y/&#10;aK8B3HhzxFBtkXMllqEK/vrSX++h/wDQl/iFfiB8eP2ffFP7PHjy68O+JLTaF+azvov+Pe8i/hlV&#10;v87K/oTzXBfFr4K+DPjh4fXR/GWhw6xaxNvgZmZJYX/vI6/Mpr2JRPVP57ba5XdtVV+b729fkq7D&#10;t3f61od33fJ+dP8Aviv0K/aA/wCCT9zDImo/CXUjcxbVSXSdYmVZd399JfkX/gLV8dfFD9mT4lfB&#10;7xB/Z/iTw1d+e6q8U1uvm27f7sq/LWYHCputm2x3K7Pvfvoqltpmhl3QSrtb7zotM1DStVs7iKDU&#10;NPu7bb86pMro9aeieHtX8Q3lvpmn2M95cXEuyKFF3PKzfwIlAFeZPJunb5k3fP8AP9+vtjwf+yH4&#10;x1b4E2XjsWEkV9PFFLDoNtbM93cwO6Dz/wDvl92z+7XoX7Nv/BM/7NqGn+Jfio8biBVlg8M2zb0D&#10;/wDTw/8AF/ur/wB9V+hcMKQRrHEqxxKu1VUfdqoxA8X/AGbfgDoXwj8I6ferZBvE1/bpLeXl1H+9&#10;jZlDeSv9xVPGK9uoorYAooooAKKKKACiiigAooooAKKKKACiiigArjfileXFl4D1aa0DGUR7PlfZ&#10;8rMFb5vxrsqrXtnBqFrLbXMazQSrtkR+jLQB+YviTxV9v1jxH4evJZ3u/sv7j7RLv3Ls37Erwf8A&#10;ida+vvjv+xj401DxlqniDwzLbfYLZEmgYS5uG2/3V/vLXg154DtryK4ae5Ww1CKJnb5f3Urf7n8N&#10;fSYSrTlLlieVVpyj7x5e6VXdPMZPl3vWhcwtDLLE331q3ptn83mt/wABr0pHOWIYVSJF/urTJkq3&#10;5dRTJXMalSSszUn+4qrvdvu1pv8A7tV9i+burGQHtn7FPjrWPBnxj0yxsHWTT9WlistQt5v4lZvk&#10;l/31av1MPavxi8HvrX9uWi+Ho7mbVd/7hLSLfLu/2K/Wr4RP4jf4b6C3i9WXxN9m/wBN3bN+/P8A&#10;Fs+Xdt214mJjyy5jvoy0O1paKK4zpCikpaAEyK858EfFqDx3448SaNZW6mw0nai3W7/Wvu2tj/Zr&#10;J+P3x30j4L6RbRzMtxruplorGyWQKx/6at/srXy58Fv2nYfhD4l1LT/GHh+5gN5tefUIv9bGv3k+&#10;T+L79R7wH37S147J+1d8M10d74eIPmVA/wBke2lS4/74Za5q1/bc+Hl1dLFINWt0cf62S2Xav/fL&#10;lv0olKMTop4erUjzRifRNFZXh7xJpnizSLfVdIvYr/T513RXELZRq1as5wooooAKKKKACiiigAoo&#10;ooAKKKKAPlH9oz9nvxb4s8ZXPirw95V+syJut0l8q4jZURfk/wC+P71eQ6H8XviH8I75rS7+1q0b&#10;fvLXUImV/wDP+9ur9C6xvEXhHRvFlmLTWNOttRt/7lxFv2/7v92o5f5QPn3wX+2ZpeoJHBr9g1lc&#10;fdaVW/yv/jy1U+PXw/0D9pvw/HqHg/V7d/FNjHtitJW8pp4vvbGRvzV/u81p+OP2MdB1TfP4Zv5N&#10;Huf+fe4/ew/n95f/AB6vnfxR8G/iD8L7rzbvSrl9Pt23rd2P723/AN/5fuf+O1zVI88eWZEoc8eU&#10;8F8QaLq3gjUpNN13TbjS7yPlre6jZapJeL5vlMuxtu//AIC1fR//AAvq51jTYtK8T2MPizR1bY1r&#10;rcH2j/viX/Wr/v7nrlNL+DXgT4g+MNZubDWf+Fd6f5cX2C1uHe/iaTHzbpflaJen368GeA/lPEqY&#10;Dl+A8eof7u6qOpTNomqXdjOyzfZZWi86Ft6Ntf8Agq3Z3kFyn3q8WVKcPjPKlCUPiJU+an0/5ah/&#10;jesDIf8Aw1q6V4n1PStvkXLeV/zxm+dKx6KwlShP3Zlxqzoy5oHoFh8Tl+7eWbI/9+3b/wBkrQfV&#10;vDXiGDyrn7JNvZWZLuLZuZfufe/uV5fJTa8+WX0/se6evTzitD4veO+TSPBnhLU31uztoU1Ly2iX&#10;7POz/Kz7nRF37V3tXDXl41/eS3LJseVt7JVeiOumjh3S96c+Y5sXmEsX7vLymfraO6xRLX6N/sV/&#10;AX/hU/gX+3tVg2eJNdjSR0dfmtoP4Iv/AGZv+A/3a+e/2O/g1bfEj4gHWNUXztL0Hyp/K/56T7v3&#10;S/7nyM3/AAEV+jKjt2r7jK8P7vtZHoZfT9znH0UUV9CeuFFFFABRRRQBhaz4N0HxJJHLq+iadqss&#10;a7Y5L60jlZfpuXiotL8B+GtEulutO8OaTYXa/dmtbGKJ1/4Eq10VFABRRRQAUUUUAFFFFABRRRQA&#10;UUUUAFFFFABRRRQAUUUUAFFFFADfSvkP9rT4D20kMvibTf8ARrW6nQ30UX8Lf31/3q+vPSub8feE&#10;18beFNQ0aSTyTdL8s2PuMrBl/lWtKfJOMiJx548p+YX/AAgfh68lls4rO++2xf6j7JOlxLOv990/&#10;h/4G9VP+Fdaful23mpW0sTbJYbi1RH/9Dr1jxfaT/CG+utG1fS7mKXzWdLixdFd/+BsnzpXlF5f3&#10;3iSWLTNPtJ33Nsit0Z5bht33/wDe319PHE80v7p5fsjGvNN0zTZdv2mS82t9xPk/8frFuds0rtFF&#10;5KM3yJu319J/Cj9i/wAVeMNSil8T28/hnQ0H7xn2/a5f9hV/h/32r7C+Hv7PfgP4YIj6LocLXyj/&#10;AJCF7+/uPqHb7v8AwHbXDWxsY/AdFOjLqfAXw5/ZL+IvxJZJF0d9C05tv+maxvgXb/sJ95v++a+j&#10;/DP/AATt8IWVpbvr2v6vqd6rK8v2Qpbwv/s7drN/49X1uKU9q8meJqTOmNOKOQ+H/wAK/CnwxsUt&#10;PDmh2ulrt2vKi7pZP96Vvmb8TXYUUVzmwUUUUAMrmvHnjbS/hz4ZvNd1abyrSAfKi/fmk/hiRf4m&#10;ZuBXQTXEVnDJPNIsUUa7mdjhVX1r89v2mvj43xE1a3n092h0W13ro6v/ABfwvet/v/di/wBje38V&#10;VGIpSscv8YNP1X41tqWtyahD/wAJLPP5qxLLvitYk37LVdv3dn9/+Jt7V4knwr8e399bxahEyW6s&#10;u55rpHT/AMdrKh8Q31tqXm2MrQxL8iujbHau1sPjTqumzeVebbxF/wCfhf8A2da6vdOfmNPW7CXR&#10;7hIp2/dKv3/4FrMeH+JWXZ/f3V11t8RfD3ieLyr6JrN2XZvddyVy/jO38J+D/Kkkvrm5e6XzYrS0&#10;l37l/v8A+ytePiKNT2nNGJ9VgM0jSoeyqH0/+wn8RrbT/EGqeEb6/wDLbUh9p0+3Y4R5U/1u3/a2&#10;7P8AvivuDvX5C/AvxSPEXx6+H8Nlb/2dY2usQMu1vmdt+yv149a6aceWJ42Ire3qyqD6KKKs5woo&#10;ooAKKKKACiiigAooooAKKKKACiiigDy34gfs8eCviLJJc3em/YdQZf8Aj90/907f738LfjXzh45/&#10;Y38T+Hd9z4duo9ft13NsX/R7hf8A4r/gLV9wbaWs5U4yA/KHxV4XubO4ez8Q6RJDer977RE8U3+f&#10;9+uKvPAcE373TbzyX/543DbH/wC+/u1+u/iPwho3i6z+x6zplrqVt/cuIg+3j+H+7Xzt8Qv2G9E1&#10;jdP4U1WbRJf+fS6/ew/99/eX/wAerjqYbnMJUYTPzxv7PWvD0u26gZ/96orfxCrttnVoX/26968Y&#10;fBf4g/C9JV17RpJ9M3f8fEK/aLR//if+B7a86vvCulakv+obTZf9j54v++PvLXk1MvjL4Ty6mX/y&#10;nPpdK6/ep9UdS8E6npSvPZ/vov79u+9P++P4azYdVvIdizwb3/vpXk1MHKJ5UsNKJ0H8VMrK/txd&#10;u5mZPl/dJt+Rm/260EuldfvVxypTiYypyiS0+Ood+9q0/Dmhah4o1q10nS4ZtRv7ptscUS/M1TCH&#10;OTGB9wf8E+bNk8F+Kbr/AJZyX8cSf8AiH/xVfWNeV/s4/CsfCP4Z2WkXCqdUnZru+Ktu/et/D/wF&#10;di/hXqfrX32Ep+yoRhI+vw8eSlGI+ikpa7DpCiiigAooooAKKKKACiiigAooooAKKKKACiiigAoo&#10;ooAKKKKACiiigAooooAKKKKACiiigDkvG/w18N/ES1hg1/So9SWP/Vs7MrL/AMCU1L4T+HfhnwOG&#10;TQdBstL3ffktoVDt/vN94104OaCcU+aVrALRRRSAKKKKACiiigAoorzT42fEx/h/4cW30wRzeJtU&#10;LQaZA54V/wCK4f8A6ZRL87f8BX+IUAebftAfEC88aaxe/Dbw+MW8cW/Xr3zNismzetor/wAO/wDj&#10;f+Ff96vnDxh8M/t8ssuuaZ9mfyv9daf98IifwutdRo9xeaVdL/ZGqyPqG5pZZrtNkt1K3+tld/7z&#10;11Fn8S2s9UlXV9KkvPtDLbrKnyO/+4n3dtd9OnHlOOUuY+VNS+Dkvzy6VOr+U33Jv3T/APj3y1wu&#10;t+GdV0qV/tltIm7/AGa++rjwHpGvRStfQSabK0u+CFIkRG/4H93dXG+JPg/qFhpb/Y2+06fF/rUm&#10;i/i/9B215FTMMLHE/VpS5ZGsaMpR5j5P8MaPBbRS3mofudPs4vtV5Mn93+BE/wBp/u1xniTUrnXr&#10;+41G8VUlum3+Sn/LJf4ET/ZRK9A+KmpQf2l/wjmmQQQ2lhL5uo/Z/uT3X9z/AHU/9CrnNO+Efjrx&#10;rqCw6J4W1i+DNtV4rOXZ/wB9/drul/KOMT3v9gT4I6l4w+I0PjO4dYdF0C43fN9+efZ8qr7fx1+n&#10;deIfsk/B28+B/wAHrHSNUGdavJ3v75FbcI3cKoTP+yqL/wCPV7fWJsFFFFABRRRQAUUUUAFFFFAB&#10;RRRQAUUUUAFFFFABRRRQAUUUUARSRrIpVl3K33lryj4g/sy+BvH3mytp/wDYuoPz9q0391ub/aT7&#10;rV65RQB8HePv2QfFng+OW+0SZdfsIl3Ytz5Vwq/7n/xLNXgGpaVbalvW8s1mf/nsnyypX63Vzmtf&#10;D3w34is57bUNDsLmGcfvA1uu4/8AAqwlTuRKEZH5KTeD1/5c2juUX7sNwux//iWrj9Y0250q4eJb&#10;GSwRW/jXZur9HfHn7Emj33mT+FtSfTJf4LK+Hmw/99/e/wDQq+b/AB/8GvGfw9mu4tX0OSbTUb/j&#10;48r7Rbt8n8Lf/stXJLDR+0Y+wgc7+zN+zXrHx21hLm7Mlj4Ws3/0vUNvzS/9Mov9r/0Cv0Q+GnwP&#10;8F/CdZj4d0cW1zIuyS7kdpZXX/eb/wBlr5a+BP7UEfwt8NWXhvUNAVtIt2dkmtH/AHq733/xff8A&#10;v19X+B/jF4Q+IUanR9ahkuH62kzeVMvttb/2WtqNClD3olxpU47RO6FFLRXYbBRRRQAUUUUAFFFF&#10;ABRRRQAUUUUAFFFFABRRRQAUUUUAFFFFABRRRQAUUUUAFFFFABRRRQAUUUUAFFFFABRRRQAUUUUA&#10;FFFFAHPeMPFuneBfDt/rerT+TYWce6Qgbmbsqqv8TM3yge9fH3iLXNS8Ra1qWu63PLYaxdbW2v8A&#10;PFYWv8Fqn/oTN/E1eparqVz8cvGk1xaSf8Ud4fdmsV2O/wDaN0vytdbV+8iN8if8Df8Au1dm8K6R&#10;efarbV54/tcE7Ls+991Pvr8n735v4PlrrpU/tGNSR4pcwz/Y3W8ijuZZVZ2uLdv9VF/9nXNarrf/&#10;AAium+bp+oRvqF188Fpffwxf367vXvCWmaVcJqtzqv2C383fK8zfef8Aub68/vPDGteJNZ+3arFb&#10;alpUqt5t3abNixL/AAIy/wDs9dBlqdLZ/GbV/wDhEvN8S2fk/aG8qJ7eL97Kv9+sL4r/ABm0zRPA&#10;f2zw9Oz3t/K1rZwu33G/j3p/sfe/74rlL/UIvEmrPFZ339j28UTeRDd/6qKKJPnf+7/BXlV5NefF&#10;rx5Eui2LP9ol+xaTYwxfw/39n95/vN/9hXJWjCbvIUY+8et/sT/Ag/Eb4gLrWqxedoWgss8/nLu+&#10;03X8C/8Aszf/AGdfprXAfBH4Y2vwj+HOl+HIdjzwr5t3Mv8Ay1nb77/+y/8AAa7+uc7AooooAKKK&#10;KACiiigAooooAKKKKACiiigAooooAKKKKACiiigAooooAKKKKACiiigApjqsi7WXcrdafRQBw3iD&#10;4L+CfFFvNHfeGtO3SrhpYbdYpf8Avpa+QfiN+yv4z8C31xeaHBJr2lbv3U1j/wAfUS/7UX/xFfe9&#10;FRKPMB+ffg39pTx98O7gWl1eS6rbwvtlsdVXc6/8D+8tfRXw7/a68K+L5rey1SOXQdQlbYvnfNEz&#10;f79ekeNvhX4W+Ilo0OuaRBcSEYW7Vdtwn+7KPmrxU/sV6RB4mtLqDXLr+xVbfJaSp+9/3Vf/AOxq&#10;PeiB9OUU37q4p1bAFFFFABRRRQAUUUUAFFFFABRRRQAUUUUAFFFFABRRRQAUUUUAFFFFABRRRQAU&#10;UUUAFFFFABRRRQAUUUUAFFFFABXh37S/jqTSbXw34Pt7ttOl8UXbW890jbGW1XHmqjf323In/A69&#10;xr4o/wCCi/2lYPCMkRZYk81o3T+F/l/+xoA9G0ibStEvLC2kVIbOLbElrbttZF/gRa1jrVtpd48l&#10;jDugeDypd2633Nv3702tuX/vqvifwH+1pLpsVvp/izTG1K3i+VbuF/3q19F+GPil4Q+Itm8Wla1b&#10;XPmrse0mbypf++K9SPKcfKcP8WvGd54w1y4Wxg0/VdPWXzVS0+d/Nrn7m8i8GQf2ZpGrz6Vey/6V&#10;eTfcTd/c3/dr0BPg5Z6DqUuq6LcyJdrE32WG4b5FZv8Ab+9XmPja2n8DWtxrXjGxg1W3VW8rzm2S&#10;3V03+qiTb95f73+zUyNDjfjN4tvks4vCs8FjDrF032jU7u0VEf7L9+KJ9v8AE/3m/wBnZXvH/BPn&#10;4awXGpa34zu7RgbVVstOlf7is27zdv8Atbdn/fdfNHww+H+t/GHx9b6WjtLqurT+ffXe35Il/ib/&#10;AHVWv1a8D+C9N+Hvhew0DSIvKsrOMKvHzO38Tt/tN1rz5S5pGsYnS0UUVJYUUUUAFFFFABRRRQAU&#10;UUUAFFFFABRRRQAUUUUAFFFFABRRRQAUUUUAFFFFABRRRQAUUUUAFFFFABRRRQAUUUUAFFFFABRR&#10;RQAUUUUAFFFFABRRRQAUUUUAFFFFABRRRQAUUUUAFFFFABRRRQAUUUUAFFFFABRRRQAUUUUAFFFF&#10;ABXnvxn+EGmfGTwfNo9+RDODvtrrbuMT/wDxNehUUAfjD8ZvhTqHwv8AH2peHbtNl1B86Pu+SVP4&#10;HX/frzK5S+0e6SXc0Mv31mhavo39sD4rWfxE+NOsXlm6vp+mqun2s0K7/N8rfvf/AL6d/wDxyvne&#10;b7TfsvzM/wA33K0j8Jl9o77wr8b/ABto9qiwa9coi/JsdqZqvjPWvHms295r2pz6rNbrsgSZ/kX/&#10;AHErEsNHa837baT5f46+ov2Vv2SdR8d61a+I/EFtJYeGLVldEmT57z/ZX/Y/2qXtZSK5T6Y/Yz+D&#10;o+Hvw+TXNQtGh1/Wx5sjS/fjhz8i/wDAvvfitfRlFFQWFFFFABRRRQAUUUUAFFFFABRRRQAUUUUA&#10;FFFFABRRRQAUUUUAFFFFABRRRQAUUUUAFFFFABRRRQAUUUUAFFFFABRRRQAUUUUAFFFFABRRRQAU&#10;UUUAFFFFABRRRQAUUUUAFFFFABRRRQAUUUUAFFFFABRRRQAUUUUAFFFFABRRRQAUUUUAFfPX7ZHx&#10;m/4Vj8N5dK02Rv8AhItcVre2SKRUeOL/AJay8/8AfP1avery+t9Ns5ru5mWGCCNpZZH4VVXlmr8p&#10;/j98UZfjF8RNS16WVfs+77LotjqGnPsaJH+RN395927/AIHQB5Z4P+H2vfFbxtZeHdEspLvUp2+X&#10;euzYn99/9j/br9T/AIN/sweCvhLoNgv9i6fqWvwxfv8AVp4Fd2k/j2bvurXJ/sa/s+Wvwh8Eprup&#10;2Zh8V61HulSYfPZ27Hctv/7M3v8A7tfSdAGJ/wAIjoS/d0PTv/ANP/ia10VY12qu1VqSigAooooA&#10;KKKKACiiigAooooAKKKKACiiigAooooAKKKKACiiigAooooAKKKKACiiigAooooAKKKKACiiigAo&#10;oooAKKKKACiiigAooooAKKKKACiiigAooooAKKKKACiiigAooooAKKKKACiiigAooooAKKKKACii&#10;igAooooAKKKKACiiigAooooA5jx/4FsviR4N1Xw5qNzd2llqERgllsnVZgv+yzK2D+FeJaF+xD4E&#10;8Na1p+qPqniHWY4HSb+ztUuYJLV3QfKzIsKkn8aKKAPpSiiigAooooAKKKKACiiigAooooAKKKKA&#10;CiiigAooooA//9lQSwMECgAAAAAAAAAhAB0cuz8oAgAAKAIAABQAAABkcnMvbWVkaWEvaW1hZ2Uz&#10;LnBuZ4lQTkcNChoKAAAADUlIRFIAAASCAAAAYwgGAAAA58KrWAAAAAFzUkdCAK7OHOkAAAAEZ0FN&#10;QQAAsY8L/GEFAAAB0klEQVR4Xu3BMQEAAADCoPVPbQ0P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gXw351QABNZ1LyQAAAABJRU5ErkJgglBLAQItABQABgAIAAAA&#10;IQC746FeEwEAAEYCAAATAAAAAAAAAAAAAAAAAAAAAABbQ29udGVudF9UeXBlc10ueG1sUEsBAi0A&#10;FAAGAAgAAAAhADj9If/WAAAAlAEAAAsAAAAAAAAAAAAAAAAARAEAAF9yZWxzLy5yZWxzUEsBAi0A&#10;FAAGAAgAAAAhAMnZDmxqCgAAJ0sAAA4AAAAAAAAAAAAAAAAAQwIAAGRycy9lMm9Eb2MueG1sUEsB&#10;Ai0AFAAGAAgAAAAhAJ9q9t7XAAAArQIAABkAAAAAAAAAAAAAAAAA2QwAAGRycy9fcmVscy9lMm9E&#10;b2MueG1sLnJlbHNQSwECLQAUAAYACAAAACEAEDuRbtwAAAAFAQAADwAAAAAAAAAAAAAAAADnDQAA&#10;ZHJzL2Rvd25yZXYueG1sUEsBAi0ACgAAAAAAAAAhAOUahBSKAAAAigAAABQAAAAAAAAAAAAAAAAA&#10;8A4AAGRycy9tZWRpYS9pbWFnZTQucG5nUEsBAi0ACgAAAAAAAAAhAG/ik7d4AAAAeAAAABQAAAAA&#10;AAAAAAAAAAAArA8AAGRycy9tZWRpYS9pbWFnZTIucG5nUEsBAi0ACgAAAAAAAAAhAPttEcP3ngAA&#10;954AABQAAAAAAAAAAAAAAAAAVhAAAGRycy9tZWRpYS9pbWFnZTEuanBnUEsBAi0ACgAAAAAAAAAh&#10;AB0cuz8oAgAAKAIAABQAAAAAAAAAAAAAAAAAf68AAGRycy9tZWRpYS9pbWFnZTMucG5nUEsFBgAA&#10;AAAJAAkAQgIAANmxAAAAAA==&#10;">
                      <v:shape id="Picture 96734" o:spid="_x0000_s1105" type="#_x0000_t75" style="position:absolute;left:1360;top:4408;width:52768;height:43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FyDxQAAAN4AAAAPAAAAZHJzL2Rvd25yZXYueG1sRI/disIw&#10;FITvF3yHcATv1rSrWK1GcQuCrFf+PMChObbF5qQ2sda3NwsLeznMfDPMatObWnTUusqygngcgSDO&#10;ra64UHA57z7nIJxH1lhbJgUvcrBZDz5WmGr75CN1J1+IUMIuRQWl900qpctLMujGtiEO3tW2Bn2Q&#10;bSF1i89Qbmr5FUUzabDisFBiQ1lJ+e30MAoW2SGODvF3NrX7+6I7ZsnPJUmUGg377RKEp97/h//o&#10;vQ7cLJlM4fdOuAJy/QYAAP//AwBQSwECLQAUAAYACAAAACEA2+H2y+4AAACFAQAAEwAAAAAAAAAA&#10;AAAAAAAAAAAAW0NvbnRlbnRfVHlwZXNdLnhtbFBLAQItABQABgAIAAAAIQBa9CxbvwAAABUBAAAL&#10;AAAAAAAAAAAAAAAAAB8BAABfcmVscy8ucmVsc1BLAQItABQABgAIAAAAIQBiWFyDxQAAAN4AAAAP&#10;AAAAAAAAAAAAAAAAAAcCAABkcnMvZG93bnJldi54bWxQSwUGAAAAAAMAAwC3AAAA+QIAAAAA&#10;">
                        <v:imagedata r:id="rId72" o:title=""/>
                      </v:shape>
                      <v:shape id="Shape 7384" o:spid="_x0000_s1106" style="position:absolute;left:4857;width:4426;height:4495;visibility:visible;mso-wrap-style:square;v-text-anchor:top" coordsize="442595,449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53dxgAAAN4AAAAPAAAAZHJzL2Rvd25yZXYueG1sRI/dasJA&#10;FITvBd9hOULv6qYVo4muUgoFKRZ/wdtD9piEZs+G3W1M394tFLwcZuYbZrnuTSM6cr62rOBlnIAg&#10;LqyuuVRwPn08z0H4gKyxsUwKfsnDejUcLDHX9sYH6o6hFBHCPkcFVQhtLqUvKjLox7Yljt7VOoMh&#10;SldK7fAW4aaRr0mSSoM1x4UKW3qvqPg+/hgF2qR9+NrqzGX7+fTyuZt0m4aVehr1bwsQgfrwCP+3&#10;N1pBls4mU/i7E6+AXN0BAAD//wMAUEsBAi0AFAAGAAgAAAAhANvh9svuAAAAhQEAABMAAAAAAAAA&#10;AAAAAAAAAAAAAFtDb250ZW50X1R5cGVzXS54bWxQSwECLQAUAAYACAAAACEAWvQsW78AAAAVAQAA&#10;CwAAAAAAAAAAAAAAAAAfAQAAX3JlbHMvLnJlbHNQSwECLQAUAAYACAAAACEAe+ud3cYAAADeAAAA&#10;DwAAAAAAAAAAAAAAAAAHAgAAZHJzL2Rvd25yZXYueG1sUEsFBgAAAAADAAMAtwAAAPoCAAAAAA==&#10;" path="m,224790c,100584,99060,,221361,,343535,,442595,100584,442595,224790v,124079,-99060,224790,-221234,224790c99060,449580,,348869,,224790xe" filled="f" strokeweight="2pt">
                        <v:path arrowok="t" textboxrect="0,0,442595,449580"/>
                      </v:shape>
                      <v:shape id="Picture 14560" o:spid="_x0000_s1107" type="#_x0000_t75" style="position:absolute;left:5631;top:1244;width:2880;height:2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oDvxgAAAN4AAAAPAAAAZHJzL2Rvd25yZXYueG1sRI9Pb8Iw&#10;DMXvk/YdIk/iNtJN/FNHQAiE2IUDsB24WY1pqjVO1QRavv18QOJmy8/vvd982fta3aiNVWADH8MM&#10;FHERbMWlgZ/T9n0GKiZki3VgMnCnCMvF68sccxs6PtDtmEolJhxzNOBSanKtY+HIYxyGhlhul9B6&#10;TLK2pbYtdmLua/2ZZRPtsWJJcNjQ2lHxd7x6A1PbrUY72gRHl3VV/Op+H88HYwZv/eoLVKI+PcWP&#10;728r9UfjiQAIjsygF/8AAAD//wMAUEsBAi0AFAAGAAgAAAAhANvh9svuAAAAhQEAABMAAAAAAAAA&#10;AAAAAAAAAAAAAFtDb250ZW50X1R5cGVzXS54bWxQSwECLQAUAAYACAAAACEAWvQsW78AAAAVAQAA&#10;CwAAAAAAAAAAAAAAAAAfAQAAX3JlbHMvLnJlbHNQSwECLQAUAAYACAAAACEA9A6A78YAAADeAAAA&#10;DwAAAAAAAAAAAAAAAAAHAgAAZHJzL2Rvd25yZXYueG1sUEsFBgAAAAADAAMAtwAAAPoCAAAAAA==&#10;">
                        <v:imagedata r:id="rId65" o:title=""/>
                      </v:shape>
                      <v:rect id="Rectangle 14561" o:spid="_x0000_s1108" style="position:absolute;left:6548;top:1540;width:1418;height:2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cYxAAAAN4AAAAPAAAAZHJzL2Rvd25yZXYueG1sRE9Li8Iw&#10;EL4L+x/CCN40VVbRahRZV/ToY0G9Dc3YFptJaaKt/vrNgrC3+fieM1s0phAPqlxuWUG/F4EgTqzO&#10;OVXwc1x3xyCcR9ZYWCYFT3KwmH+0ZhhrW/OeHgefihDCLkYFmfdlLKVLMjLoerYkDtzVVgZ9gFUq&#10;dYV1CDeFHETRSBrMOTRkWNJXRsntcDcKNuNyed7aV50W35fNaXearI4Tr1Sn3SynIDw1/l/8dm91&#10;mP85HPXh751wg5z/AgAA//8DAFBLAQItABQABgAIAAAAIQDb4fbL7gAAAIUBAAATAAAAAAAAAAAA&#10;AAAAAAAAAABbQ29udGVudF9UeXBlc10ueG1sUEsBAi0AFAAGAAgAAAAhAFr0LFu/AAAAFQEAAAsA&#10;AAAAAAAAAAAAAAAAHwEAAF9yZWxzLy5yZWxzUEsBAi0AFAAGAAgAAAAhAOixJxjEAAAA3gAAAA8A&#10;AAAAAAAAAAAAAAAABwIAAGRycy9kb3ducmV2LnhtbFBLBQYAAAAAAwADALcAAAD4AgAAAAA=&#10;" filled="f" stroked="f">
                        <v:textbox inset="0,0,0,0">
                          <w:txbxContent>
                            <w:p w:rsidR="00675B45" w:rsidRDefault="00675B45" w:rsidP="00D069EB">
                              <w:pPr>
                                <w:spacing w:after="160" w:line="259" w:lineRule="auto"/>
                                <w:ind w:left="0" w:firstLine="0"/>
                                <w:jc w:val="left"/>
                              </w:pPr>
                              <w:r>
                                <w:rPr>
                                  <w:rFonts w:ascii="Cambria Math" w:eastAsia="Cambria Math" w:hAnsi="Cambria Math" w:cs="Cambria Math"/>
                                  <w:sz w:val="28"/>
                                </w:rPr>
                                <w:t>𝟑</w:t>
                              </w:r>
                            </w:p>
                          </w:txbxContent>
                        </v:textbox>
                      </v:rect>
                      <v:rect id="Rectangle 14562" o:spid="_x0000_s1109" style="position:absolute;left:7614;top:1540;width:522;height:2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7lvxQAAAN4AAAAPAAAAZHJzL2Rvd25yZXYueG1sRE9Na8JA&#10;EL0X/A/LCL3VTaUVja4i2pIcaxRsb0N2TEKzsyG7TdL+elcoeJvH+5zVZjC16Kh1lWUFz5MIBHFu&#10;dcWFgtPx/WkOwnlkjbVlUvBLDjbr0cMKY217PlCX+UKEEHYxKii9b2IpXV6SQTexDXHgLrY16ANs&#10;C6lb7EO4qeU0imbSYMWhocSGdiXl39mPUZDMm+1nav/6on77Ss4f58X+uPBKPY6H7RKEp8Hfxf/u&#10;VIf5L6+zKdzeCTfI9RUAAP//AwBQSwECLQAUAAYACAAAACEA2+H2y+4AAACFAQAAEwAAAAAAAAAA&#10;AAAAAAAAAAAAW0NvbnRlbnRfVHlwZXNdLnhtbFBLAQItABQABgAIAAAAIQBa9CxbvwAAABUBAAAL&#10;AAAAAAAAAAAAAAAAAB8BAABfcmVscy8ucmVsc1BLAQItABQABgAIAAAAIQAYY7lvxQAAAN4AAAAP&#10;AAAAAAAAAAAAAAAAAAcCAABkcnMvZG93bnJldi54bWxQSwUGAAAAAAMAAwC3AAAA+QIAAAAA&#10;" filled="f" stroked="f">
                        <v:textbox inset="0,0,0,0">
                          <w:txbxContent>
                            <w:p w:rsidR="00675B45" w:rsidRDefault="00675B45" w:rsidP="00D069EB">
                              <w:pPr>
                                <w:spacing w:after="160" w:line="259" w:lineRule="auto"/>
                                <w:ind w:left="0" w:firstLine="0"/>
                                <w:jc w:val="left"/>
                              </w:pPr>
                              <w:r>
                                <w:rPr>
                                  <w:rFonts w:ascii="Cambria Math" w:eastAsia="Cambria Math" w:hAnsi="Cambria Math" w:cs="Cambria Math"/>
                                  <w:sz w:val="28"/>
                                </w:rPr>
                                <w:t xml:space="preserve"> </w:t>
                              </w:r>
                            </w:p>
                          </w:txbxContent>
                        </v:textbox>
                      </v:rect>
                      <v:shape id="Shape 7389" o:spid="_x0000_s1110" style="position:absolute;left:22860;top:285;width:4425;height:4496;visibility:visible;mso-wrap-style:square;v-text-anchor:top" coordsize="442595,449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3QVwwAAAN4AAAAPAAAAZHJzL2Rvd25yZXYueG1sRE/fa8Iw&#10;EH4X/B/CDXzTdDqLVqOIIIhsuKng69Hc2rLmUpJYu/9+GQi+3cf385brztSiJecrywpeRwkI4tzq&#10;igsFl/NuOAPhA7LG2jIp+CUP61W/t8RM2zt/UXsKhYgh7DNUUIbQZFL6vCSDfmQb4sh9W2cwROgK&#10;qR3eY7ip5ThJUmmw4thQYkPbkvKf080o0Cbtwse7nrv552x6PRwn7b5mpQYv3WYBIlAXnuKHe6/j&#10;/LdpOoH/d+INcvUHAAD//wMAUEsBAi0AFAAGAAgAAAAhANvh9svuAAAAhQEAABMAAAAAAAAAAAAA&#10;AAAAAAAAAFtDb250ZW50X1R5cGVzXS54bWxQSwECLQAUAAYACAAAACEAWvQsW78AAAAVAQAACwAA&#10;AAAAAAAAAAAAAAAfAQAAX3JlbHMvLnJlbHNQSwECLQAUAAYACAAAACEA+xd0FcMAAADeAAAADwAA&#10;AAAAAAAAAAAAAAAHAgAAZHJzL2Rvd25yZXYueG1sUEsFBgAAAAADAAMAtwAAAPcCAAAAAA==&#10;" path="m,224790c,100584,99060,,221361,,343535,,442595,100584,442595,224790v,124079,-99060,224790,-221234,224790c99060,449580,,348869,,224790xe" filled="f" strokeweight="2pt">
                        <v:path arrowok="t" textboxrect="0,0,442595,449580"/>
                      </v:shape>
                      <v:shape id="Picture 14564" o:spid="_x0000_s1111" type="#_x0000_t75" style="position:absolute;left:23629;top:1534;width:2880;height:1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YbswgAAAN4AAAAPAAAAZHJzL2Rvd25yZXYueG1sRE9Li8Iw&#10;EL4v+B/CCN7WVOmqVKOIIu5lD74O3oZmbIrNpDTR1n9vFhb2Nh/fcxarzlbiSY0vHSsYDRMQxLnT&#10;JRcKzqfd5wyED8gaK8ek4EUeVsvexwIz7Vo+0PMYChFD2GeowIRQZ1L63JBFP3Q1ceRurrEYImwK&#10;qRtsY7it5DhJJtJiybHBYE0bQ/n9+LAKprpdp3vaOkO3TZlfZPfjrwelBv1uPQcRqAv/4j/3t47z&#10;069JCr/vxBvk8g0AAP//AwBQSwECLQAUAAYACAAAACEA2+H2y+4AAACFAQAAEwAAAAAAAAAAAAAA&#10;AAAAAAAAW0NvbnRlbnRfVHlwZXNdLnhtbFBLAQItABQABgAIAAAAIQBa9CxbvwAAABUBAAALAAAA&#10;AAAAAAAAAAAAAB8BAABfcmVscy8ucmVsc1BLAQItABQABgAIAAAAIQCLNYbswgAAAN4AAAAPAAAA&#10;AAAAAAAAAAAAAAcCAABkcnMvZG93bnJldi54bWxQSwUGAAAAAAMAAwC3AAAA9gIAAAAA&#10;">
                        <v:imagedata r:id="rId65" o:title=""/>
                      </v:shape>
                      <v:rect id="Rectangle 14565" o:spid="_x0000_s1112" style="position:absolute;left:24550;top:1829;width:1418;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iEbxAAAAN4AAAAPAAAAZHJzL2Rvd25yZXYueG1sRE9Li8Iw&#10;EL4L/ocwwt40dVlFq1FkVfToY0G9Dc3YFptJaaLt7q83grC3+fieM503phAPqlxuWUG/F4EgTqzO&#10;OVXwc1x3RyCcR9ZYWCYFv+RgPmu3phhrW/OeHgefihDCLkYFmfdlLKVLMjLoerYkDtzVVgZ9gFUq&#10;dYV1CDeF/IyioTSYc2jIsKTvjJLb4W4UbEbl4ry1f3VarC6b0+40Xh7HXqmPTrOYgPDU+H/x273V&#10;Yf7XYDiA1zvhBjl7AgAA//8DAFBLAQItABQABgAIAAAAIQDb4fbL7gAAAIUBAAATAAAAAAAAAAAA&#10;AAAAAAAAAABbQ29udGVudF9UeXBlc10ueG1sUEsBAi0AFAAGAAgAAAAhAFr0LFu/AAAAFQEAAAsA&#10;AAAAAAAAAAAAAAAAHwEAAF9yZWxzLy5yZWxzUEsBAi0AFAAGAAgAAAAhAJeKIRvEAAAA3gAAAA8A&#10;AAAAAAAAAAAAAAAABwIAAGRycy9kb3ducmV2LnhtbFBLBQYAAAAAAwADALcAAAD4AgAAAAA=&#10;" filled="f" stroked="f">
                        <v:textbox inset="0,0,0,0">
                          <w:txbxContent>
                            <w:p w:rsidR="00675B45" w:rsidRDefault="00675B45" w:rsidP="00D069EB">
                              <w:pPr>
                                <w:spacing w:after="160" w:line="259" w:lineRule="auto"/>
                                <w:ind w:left="0" w:firstLine="0"/>
                                <w:jc w:val="left"/>
                              </w:pPr>
                              <w:r>
                                <w:rPr>
                                  <w:rFonts w:ascii="Cambria Math" w:eastAsia="Cambria Math" w:hAnsi="Cambria Math" w:cs="Cambria Math"/>
                                  <w:sz w:val="28"/>
                                </w:rPr>
                                <w:t>𝟏</w:t>
                              </w:r>
                            </w:p>
                          </w:txbxContent>
                        </v:textbox>
                      </v:rect>
                      <v:rect id="Rectangle 14569" o:spid="_x0000_s1113" style="position:absolute;left:25617;top:1829;width:521;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ysexQAAAN4AAAAPAAAAZHJzL2Rvd25yZXYueG1sRE9Na8JA&#10;EL0L/odlCr3ppkUlia4iVtFj1YL1NmTHJJidDdmtSfvrXaHgbR7vc2aLzlTiRo0rLSt4G0YgiDOr&#10;S84VfB03gxiE88gaK8uk4JccLOb93gxTbVve0+3gcxFC2KWooPC+TqV0WUEG3dDWxIG72MagD7DJ&#10;pW6wDeGmku9RNJEGSw4NBda0Kii7Hn6Mgm1cL7939q/Nq/V5e/o8JR/HxCv1+tItpyA8df4p/nfv&#10;dJg/Gk8SeLwTbpDzOwAAAP//AwBQSwECLQAUAAYACAAAACEA2+H2y+4AAACFAQAAEwAAAAAAAAAA&#10;AAAAAAAAAAAAW0NvbnRlbnRfVHlwZXNdLnhtbFBLAQItABQABgAIAAAAIQBa9CxbvwAAABUBAAAL&#10;AAAAAAAAAAAAAAAAAB8BAABfcmVscy8ucmVsc1BLAQItABQABgAIAAAAIQAWxysexQAAAN4AAAAP&#10;AAAAAAAAAAAAAAAAAAcCAABkcnMvZG93bnJldi54bWxQSwUGAAAAAAMAAwC3AAAA+QIAAAAA&#10;" filled="f" stroked="f">
                        <v:textbox inset="0,0,0,0">
                          <w:txbxContent>
                            <w:p w:rsidR="00675B45" w:rsidRDefault="00675B45" w:rsidP="00D069EB">
                              <w:pPr>
                                <w:spacing w:after="160" w:line="259" w:lineRule="auto"/>
                                <w:ind w:left="0" w:firstLine="0"/>
                                <w:jc w:val="left"/>
                              </w:pPr>
                              <w:r>
                                <w:rPr>
                                  <w:rFonts w:ascii="Cambria Math" w:eastAsia="Cambria Math" w:hAnsi="Cambria Math" w:cs="Cambria Math"/>
                                  <w:sz w:val="28"/>
                                </w:rPr>
                                <w:t xml:space="preserve"> </w:t>
                              </w:r>
                            </w:p>
                          </w:txbxContent>
                        </v:textbox>
                      </v:rect>
                      <v:shape id="Shape 7394" o:spid="_x0000_s1114" style="position:absolute;left:29527;top:285;width:4426;height:4496;visibility:visible;mso-wrap-style:square;v-text-anchor:top" coordsize="442595,449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98nxAAAAN4AAAAPAAAAZHJzL2Rvd25yZXYueG1sRE/fa8Iw&#10;EH4f7H8IN/BtTTet084oQxBEFDc32OvR3Nqy5lKSWOt/bwTBt/v4ft5s0ZtGdOR8bVnBS5KCIC6s&#10;rrlU8PO9ep6A8AFZY2OZFJzJw2L++DDDXNsTf1F3CKWIIexzVFCF0OZS+qIigz6xLXHk/qwzGCJ0&#10;pdQOTzHcNPI1TcfSYM2xocKWlhUV/4ejUaDNuA+7rZ666eck+93sh926YaUGT/3HO4hAfbiLb+61&#10;jvNH2VsG13fiDXJ+AQAA//8DAFBLAQItABQABgAIAAAAIQDb4fbL7gAAAIUBAAATAAAAAAAAAAAA&#10;AAAAAAAAAABbQ29udGVudF9UeXBlc10ueG1sUEsBAi0AFAAGAAgAAAAhAFr0LFu/AAAAFQEAAAsA&#10;AAAAAAAAAAAAAAAAHwEAAF9yZWxzLy5yZWxzUEsBAi0AFAAGAAgAAAAhAJ5r3yfEAAAA3gAAAA8A&#10;AAAAAAAAAAAAAAAABwIAAGRycy9kb3ducmV2LnhtbFBLBQYAAAAAAwADALcAAAD4AgAAAAA=&#10;" path="m,224790c,100584,99060,,221361,,343535,,442595,100584,442595,224790v,124079,-99060,224790,-221234,224790c99060,449580,,348869,,224790xe" filled="f" strokeweight="2pt">
                        <v:path arrowok="t" textboxrect="0,0,442595,449580"/>
                      </v:shape>
                      <v:shape id="Picture 14582" o:spid="_x0000_s1115" type="#_x0000_t75" style="position:absolute;left:30304;top:1534;width:2881;height:1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F35xAAAAN4AAAAPAAAAZHJzL2Rvd25yZXYueG1sRE9Na8JA&#10;EL0X/A/LCL01G8W2IbqKWIpeekjaHrwN2TEbzM6G7DaJ/94tFHqbx/uczW6yrRio941jBYskBUFc&#10;Od1wreDr8/0pA+EDssbWMSm4kYfddvawwVy7kQsaylCLGMI+RwUmhC6X0leGLPrEdcSRu7jeYoiw&#10;r6XucYzhtpXLNH2RFhuODQY7OhiqruWPVfCqx/3qSG/O0OXQVN9y+vDnQqnH+bRfgwg0hX/xn/uk&#10;4/zVc7aE33fiDXJ7BwAA//8DAFBLAQItABQABgAIAAAAIQDb4fbL7gAAAIUBAAATAAAAAAAAAAAA&#10;AAAAAAAAAABbQ29udGVudF9UeXBlc10ueG1sUEsBAi0AFAAGAAgAAAAhAFr0LFu/AAAAFQEAAAsA&#10;AAAAAAAAAAAAAAAAHwEAAF9yZWxzLy5yZWxzUEsBAi0AFAAGAAgAAAAhANucXfnEAAAA3gAAAA8A&#10;AAAAAAAAAAAAAAAABwIAAGRycy9kb3ducmV2LnhtbFBLBQYAAAAAAwADALcAAAD4AgAAAAA=&#10;">
                        <v:imagedata r:id="rId65" o:title=""/>
                      </v:shape>
                      <v:rect id="Rectangle 14589" o:spid="_x0000_s1116" style="position:absolute;left:31228;top:1829;width:1418;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83kxQAAAN4AAAAPAAAAZHJzL2Rvd25yZXYueG1sRE9La8JA&#10;EL4L/Q/LFLzppkUlSV1FqqJHHwXb25CdJqHZ2ZBdTfTXu4LQ23x8z5nOO1OJCzWutKzgbRiBIM6s&#10;LjlX8HVcD2IQziNrrCyTgis5mM9eelNMtW15T5eDz0UIYZeigsL7OpXSZQUZdENbEwfu1zYGfYBN&#10;LnWDbQg3lXyPook0WHJoKLCmz4Kyv8PZKNjE9eJ7a29tXq1+NqfdKVkeE69U/7VbfIDw1Pl/8dO9&#10;1WH+aBwn8Hgn3CBndwAAAP//AwBQSwECLQAUAAYACAAAACEA2+H2y+4AAACFAQAAEwAAAAAAAAAA&#10;AAAAAAAAAAAAW0NvbnRlbnRfVHlwZXNdLnhtbFBLAQItABQABgAIAAAAIQBa9CxbvwAAABUBAAAL&#10;AAAAAAAAAAAAAAAAAB8BAABfcmVscy8ucmVsc1BLAQItABQABgAIAAAAIQCmy83kxQAAAN4AAAAP&#10;AAAAAAAAAAAAAAAAAAcCAABkcnMvZG93bnJldi54bWxQSwUGAAAAAAMAAwC3AAAA+QIAAAAA&#10;" filled="f" stroked="f">
                        <v:textbox inset="0,0,0,0">
                          <w:txbxContent>
                            <w:p w:rsidR="00675B45" w:rsidRDefault="00675B45" w:rsidP="00D069EB">
                              <w:pPr>
                                <w:spacing w:after="160" w:line="259" w:lineRule="auto"/>
                                <w:ind w:left="0" w:firstLine="0"/>
                                <w:jc w:val="left"/>
                              </w:pPr>
                              <w:r>
                                <w:rPr>
                                  <w:rFonts w:ascii="Cambria Math" w:eastAsia="Cambria Math" w:hAnsi="Cambria Math" w:cs="Cambria Math"/>
                                  <w:sz w:val="28"/>
                                </w:rPr>
                                <w:t>𝟐</w:t>
                              </w:r>
                            </w:p>
                          </w:txbxContent>
                        </v:textbox>
                      </v:rect>
                      <v:rect id="Rectangle 14591" o:spid="_x0000_s1117" style="position:absolute;left:32294;top:1829;width:522;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c/xQAAAN4AAAAPAAAAZHJzL2Rvd25yZXYueG1sRE9La8JA&#10;EL4X+h+WKfRWN0otJrqK+ECP9QHqbciOSTA7G7Krif56t1DwNh/fc0aT1pTiRrUrLCvodiIQxKnV&#10;BWcK9rvl1wCE88gaS8uk4E4OJuP3txEm2ja8odvWZyKEsEtQQe59lUjp0pwMuo6tiAN3trVBH2Cd&#10;SV1jE8JNKXtR9CMNFhwacqxollN62V6NgtWgmh7X9tFk5eK0Ovwe4vku9kp9frTTIQhPrX+J/91r&#10;HeZ/9+Mu/L0TbpDjJwAAAP//AwBQSwECLQAUAAYACAAAACEA2+H2y+4AAACFAQAAEwAAAAAAAAAA&#10;AAAAAAAAAAAAW0NvbnRlbnRfVHlwZXNdLnhtbFBLAQItABQABgAIAAAAIQBa9CxbvwAAABUBAAAL&#10;AAAAAAAAAAAAAAAAAB8BAABfcmVscy8ucmVsc1BLAQItABQABgAIAAAAIQDdZFc/xQAAAN4AAAAP&#10;AAAAAAAAAAAAAAAAAAcCAABkcnMvZG93bnJldi54bWxQSwUGAAAAAAMAAwC3AAAA+QIAAAAA&#10;" filled="f" stroked="f">
                        <v:textbox inset="0,0,0,0">
                          <w:txbxContent>
                            <w:p w:rsidR="00675B45" w:rsidRDefault="00675B45" w:rsidP="00D069EB">
                              <w:pPr>
                                <w:spacing w:after="160" w:line="259" w:lineRule="auto"/>
                                <w:ind w:left="0" w:firstLine="0"/>
                                <w:jc w:val="left"/>
                              </w:pPr>
                              <w:r>
                                <w:rPr>
                                  <w:rFonts w:ascii="Cambria Math" w:eastAsia="Cambria Math" w:hAnsi="Cambria Math" w:cs="Cambria Math"/>
                                  <w:sz w:val="28"/>
                                </w:rPr>
                                <w:t xml:space="preserve"> </w:t>
                              </w:r>
                            </w:p>
                          </w:txbxContent>
                        </v:textbox>
                      </v:rect>
                      <v:shape id="Shape 7398" o:spid="_x0000_s1118" style="position:absolute;left:6936;top:4417;width:1989;height:3889;visibility:visible;mso-wrap-style:square;v-text-anchor:top" coordsize="198868,388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oVcxAAAANsAAAAPAAAAZHJzL2Rvd25yZXYueG1sRI9BS8NA&#10;FITvgv9heQVvZtOCRdNuSxEKHjxorIfeHtnXJCTvbdjdJtFf7wqCx2Hmm2G2+5l7NZIPrRMDyywH&#10;RVI520pt4PRxvH8EFSKKxd4JGfiiAPvd7c0WC+smeaexjLVKJRIKNNDEOBRah6ohxpC5gSR5F+cZ&#10;Y5K+1tbjlMq516s8X2vGVtJCgwM9N1R15ZUNPHX1N79Ob8zjtezi5+HB95ezMXeL+bABFWmO/+E/&#10;+sUmbg2/X9IP0LsfAAAA//8DAFBLAQItABQABgAIAAAAIQDb4fbL7gAAAIUBAAATAAAAAAAAAAAA&#10;AAAAAAAAAABbQ29udGVudF9UeXBlc10ueG1sUEsBAi0AFAAGAAgAAAAhAFr0LFu/AAAAFQEAAAsA&#10;AAAAAAAAAAAAAAAAHwEAAF9yZWxzLy5yZWxzUEsBAi0AFAAGAAgAAAAhAFHGhVzEAAAA2wAAAA8A&#10;AAAAAAAAAAAAAAAABwIAAGRycy9kb3ducmV2LnhtbFBLBQYAAAAAAwADALcAAAD4AgAAAAA=&#10;" path="m22352,l198868,330818r,26915l198848,357743r20,10l198868,388948,141351,330962r38259,17820l,11938,22352,xe" fillcolor="black" stroked="f" strokeweight="0">
                        <v:path arrowok="t" textboxrect="0,0,198868,388948"/>
                      </v:shape>
                      <v:shape id="Shape 7399" o:spid="_x0000_s1119" style="position:absolute;left:8925;top:7367;width:358;height:1300;visibility:visible;mso-wrap-style:square;v-text-anchor:top" coordsize="35828,130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ktCxAAAANsAAAAPAAAAZHJzL2Rvd25yZXYueG1sRI/disIw&#10;FITvF3yHcARvljVdwZ+tRhFB8MIfrPsAZ5tjW2xOuk209e2NIHg5zMw3zGzRmlLcqHaFZQXf/QgE&#10;cWp1wZmC39P6awLCeWSNpWVScCcHi3nnY4axtg0f6Zb4TAQIuxgV5N5XsZQuzcmg69uKOHhnWxv0&#10;QdaZ1DU2AW5KOYiikTRYcFjIsaJVTukluRoFfvjPTbk/rZvi87AZ/2XJ9rC7K9XrtsspCE+tf4df&#10;7Y1W8DOG55fwA+T8AQAA//8DAFBLAQItABQABgAIAAAAIQDb4fbL7gAAAIUBAAATAAAAAAAAAAAA&#10;AAAAAAAAAABbQ29udGVudF9UeXBlc10ueG1sUEsBAi0AFAAGAAgAAAAhAFr0LFu/AAAAFQEAAAsA&#10;AAAAAAAAAAAAAAAAHwEAAF9yZWxzLy5yZWxzUEsBAi0AFAAGAAgAAAAhAGLWS0LEAAAA2wAAAA8A&#10;AAAAAAAAAAAAAAAABwIAAGRycy9kb3ducmV2LnhtbFBLBQYAAAAAAwADALcAAAD4AgAAAAA=&#10;" path="m9666,l35828,130048,,93927,,62731r14,7l20,62701,,62712,,35797r3228,6050l9666,xe" fillcolor="black" stroked="f" strokeweight="0">
                        <v:path arrowok="t" textboxrect="0,0,35828,130048"/>
                      </v:shape>
                      <v:shape id="Shape 7400" o:spid="_x0000_s1120" style="position:absolute;left:22383;top:4718;width:2564;height:6616;visibility:visible;mso-wrap-style:square;v-text-anchor:top" coordsize="256413,66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lqVwgAAANsAAAAPAAAAZHJzL2Rvd25yZXYueG1sRI9Nb8Iw&#10;DIbvk/gPkZG4jZRKlK0joGliUq98XHazGq+p1jilyaD8e3xA4mi9fh8/Xm9H36kLDbENbGAxz0AR&#10;18G23Bg4Hb9f30DFhGyxC0wGbhRhu5m8rLG04cp7uhxSowTCsUQDLqW+1DrWjjzGeeiJJfsNg8ck&#10;49BoO+BV4L7TeZYV2mPLcsFhT1+O6r/DvxeNqiryolku63gubJ//7FY7dzJmNh0/P0AlGtNz+dGu&#10;rIF3kZVfBAB6cwcAAP//AwBQSwECLQAUAAYACAAAACEA2+H2y+4AAACFAQAAEwAAAAAAAAAAAAAA&#10;AAAAAAAAW0NvbnRlbnRfVHlwZXNdLnhtbFBLAQItABQABgAIAAAAIQBa9CxbvwAAABUBAAALAAAA&#10;AAAAAAAAAAAAAB8BAABfcmVscy8ucmVsc1BLAQItABQABgAIAAAAIQDBTlqVwgAAANsAAAAPAAAA&#10;AAAAAAAAAAAAAAcCAABkcnMvZG93bnJldi54bWxQSwUGAAAAAAMAAwC3AAAA9gIAAAAA&#10;" path="m232537,r23876,8890l44395,578721,80010,555879,,661670,8509,529336r12027,40571l232537,xe" fillcolor="black" stroked="f" strokeweight="0">
                        <v:path arrowok="t" textboxrect="0,0,256413,661670"/>
                      </v:shape>
                      <v:shape id="Shape 7401" o:spid="_x0000_s1121" style="position:absolute;left:31620;top:4740;width:4575;height:13262;visibility:visible;mso-wrap-style:square;v-text-anchor:top" coordsize="457454,1326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KW3xgAAANsAAAAPAAAAZHJzL2Rvd25yZXYueG1sRI9Ba8JA&#10;FITvBf/D8oReSt20omh0lbYQqnjQqu35mX0mwezbkF1N7K93hUKPw8x8w0znrSnFhWpXWFbw0otA&#10;EKdWF5wp2O+S5xEI55E1lpZJwZUczGedhynG2jb8RZetz0SAsItRQe59FUvp0pwMup6tiIN3tLVB&#10;H2SdSV1jE+CmlK9RNJQGCw4LOVb0kVN62p6NgqHfrPVh1P8x78nT5+9y9X1uBolSj932bQLCU+v/&#10;w3/thVYwHsP9S/gBcnYDAAD//wMAUEsBAi0AFAAGAAgAAAAhANvh9svuAAAAhQEAABMAAAAAAAAA&#10;AAAAAAAAAAAAAFtDb250ZW50X1R5cGVzXS54bWxQSwECLQAUAAYACAAAACEAWvQsW78AAAAVAQAA&#10;CwAAAAAAAAAAAAAAAAAfAQAAX3JlbHMvLnJlbHNQSwECLQAUAAYACAAAACEAqXSlt8YAAADbAAAA&#10;DwAAAAAAAAAAAAAAAAAHAgAAZHJzL2Rvd25yZXYueG1sUEsFBgAAAAADAAMAtwAAAPoCAAAAAA==&#10;" path="m24003,l439722,1233745r13287,-40199l457454,1326134,380746,1217930r35009,24047l,8128,24003,xe" fillcolor="black" stroked="f" strokeweight="0">
                        <v:path arrowok="t" textboxrect="0,0,457454,1326134"/>
                      </v:shape>
                      <v:shape id="Picture 100" o:spid="_x0000_s1122" type="#_x0000_t75" style="position:absolute;left:7;top:48823;width:52761;height:4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6CLvwAAANwAAAAPAAAAZHJzL2Rvd25yZXYueG1sRI/NCsJA&#10;DITvgu+wRPCmWwVFq6uIIHgQxJ8HCN3YFrvZ0l1rfXtzELxNyOTLzHrbuUq11ITSs4HJOAFFnHlb&#10;cm7gfjuMFqBCRLZYeSYDHwqw3fR7a0ytf/OF2mvMlUA4pGigiLFOtQ5ZQQ7D2NfEsnv4xmGUscm1&#10;bfAtcFfpaZLMtcOS5UOBNe0Lyp7XlzOwm3WLczY/xVJIl8/tEJZtfTJmOOh2K1CRuvg3/66PVuIn&#10;El/KiAK9+QIAAP//AwBQSwECLQAUAAYACAAAACEA2+H2y+4AAACFAQAAEwAAAAAAAAAAAAAAAAAA&#10;AAAAW0NvbnRlbnRfVHlwZXNdLnhtbFBLAQItABQABgAIAAAAIQBa9CxbvwAAABUBAAALAAAAAAAA&#10;AAAAAAAAAB8BAABfcmVscy8ucmVsc1BLAQItABQABgAIAAAAIQB026CLvwAAANwAAAAPAAAAAAAA&#10;AAAAAAAAAAcCAABkcnMvZG93bnJldi54bWxQSwUGAAAAAAMAAwC3AAAA8wIAAAAA&#10;">
                        <v:imagedata r:id="rId73" o:title=""/>
                      </v:shape>
                      <v:rect id="Rectangle 101" o:spid="_x0000_s1123" style="position:absolute;left:4726;top:53365;width:43079;height:4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0nRwwAAANwAAAAPAAAAZHJzL2Rvd25yZXYueG1sRE9Na8JA&#10;EL0L/Q/LFLzpRg8lSV1DqIoebVKwvQ3ZaRKanQ3ZrYn++m6h0Ns83udsssl04kqDay0rWC0jEMSV&#10;1S3XCt7KwyIG4Tyyxs4yKbiRg2z7MNtgqu3Ir3QtfC1CCLsUFTTe96mUrmrIoFvanjhwn3Yw6AMc&#10;aqkHHEO46eQ6ip6kwZZDQ4M9vTRUfRXfRsEx7vP3k72Pdbf/OF7Ol2RXJl6p+eOUP4PwNPl/8Z/7&#10;pMP8aAW/z4QL5PYHAAD//wMAUEsBAi0AFAAGAAgAAAAhANvh9svuAAAAhQEAABMAAAAAAAAAAAAA&#10;AAAAAAAAAFtDb250ZW50X1R5cGVzXS54bWxQSwECLQAUAAYACAAAACEAWvQsW78AAAAVAQAACwAA&#10;AAAAAAAAAAAAAAAfAQAAX3JlbHMvLnJlbHNQSwECLQAUAAYACAAAACEAoHdJ0cMAAADcAAAADwAA&#10;AAAAAAAAAAAAAAAHAgAAZHJzL2Rvd25yZXYueG1sUEsFBgAAAAADAAMAtwAAAPcCAAAAAA==&#10;" filled="f" stroked="f">
                        <v:textbox inset="0,0,0,0">
                          <w:txbxContent>
                            <w:p w:rsidR="00675B45" w:rsidRPr="00B62A66" w:rsidRDefault="00675B45" w:rsidP="006E7A3E">
                              <w:pPr>
                                <w:pStyle w:val="FIGCAPTIOIN"/>
                                <w:jc w:val="center"/>
                              </w:pPr>
                              <w:r w:rsidRPr="006E7A3E">
                                <w:rPr>
                                  <w:b/>
                                  <w:bCs/>
                                </w:rPr>
                                <w:t>Figure 6:</w:t>
                              </w:r>
                              <w:r w:rsidRPr="005B0371">
                                <w:t xml:space="preserve"> </w:t>
                              </w:r>
                              <w:r w:rsidRPr="006E7A3E">
                                <w:t>Robotic Platforms</w:t>
                              </w:r>
                              <w:r w:rsidRPr="005B0371">
                                <w:t xml:space="preserve"> </w:t>
                              </w:r>
                            </w:p>
                          </w:txbxContent>
                        </v:textbox>
                      </v:rect>
                      <v:rect id="Rectangle 102" o:spid="_x0000_s1124" style="position:absolute;left:10114;top:50386;width:508;height:2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demwQAAANwAAAAPAAAAZHJzL2Rvd25yZXYueG1sRE/LqsIw&#10;EN0L/kMYwZ2muhCtRhG9F136uKDuhmZsi82kNNFWv94Iwt3N4TxntmhMIR5UudyygkE/AkGcWJ1z&#10;quDv+Nsbg3AeWWNhmRQ8ycFi3m7NMNa25j09Dj4VIYRdjAoy78tYSpdkZND1bUkcuKutDPoAq1Tq&#10;CusQbgo5jKKRNJhzaMiwpFVGye1wNwo243J53tpXnRY/l81pd5qsjxOvVLfTLKcgPDX+X/x1b3WY&#10;Hw3h80y4QM7fAAAA//8DAFBLAQItABQABgAIAAAAIQDb4fbL7gAAAIUBAAATAAAAAAAAAAAAAAAA&#10;AAAAAABbQ29udGVudF9UeXBlc10ueG1sUEsBAi0AFAAGAAgAAAAhAFr0LFu/AAAAFQEAAAsAAAAA&#10;AAAAAAAAAAAAHwEAAF9yZWxzLy5yZWxzUEsBAi0AFAAGAAgAAAAhAFCl16bBAAAA3AAAAA8AAAAA&#10;AAAAAAAAAAAABwIAAGRycy9kb3ducmV2LnhtbFBLBQYAAAAAAwADALcAAAD1AgAAAAA=&#10;" filled="f" stroked="f">
                        <v:textbox inset="0,0,0,0">
                          <w:txbxContent>
                            <w:p w:rsidR="00675B45" w:rsidRDefault="00675B45" w:rsidP="00D069EB">
                              <w:pPr>
                                <w:spacing w:after="160" w:line="259" w:lineRule="auto"/>
                                <w:ind w:left="0" w:firstLine="0"/>
                                <w:jc w:val="left"/>
                              </w:pPr>
                              <w:r>
                                <w:t xml:space="preserve"> </w:t>
                              </w:r>
                            </w:p>
                          </w:txbxContent>
                        </v:textbox>
                      </v:rect>
                      <v:rect id="Rectangle 103" o:spid="_x0000_s1125" style="position:absolute;left:11759;top:50386;width:31212;height:58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I9wQAAANwAAAAPAAAAZHJzL2Rvd25yZXYueG1sRE9Li8Iw&#10;EL4L/ocwwt40VWHRahTxgR59gXobmrEtNpPSRNvdX2+Ehb3Nx/ec6bwxhXhR5XLLCvq9CARxYnXO&#10;qYLzadMdgXAeWWNhmRT8kIP5rN2aYqxtzQd6HX0qQgi7GBVk3pexlC7JyKDr2ZI4cHdbGfQBVqnU&#10;FdYh3BRyEEXf0mDOoSHDkpYZJY/j0yjYjsrFdWd/67RY37aX/WW8Oo29Ul+dZjEB4anx/+I/906H&#10;+dEQPs+EC+TsDQAA//8DAFBLAQItABQABgAIAAAAIQDb4fbL7gAAAIUBAAATAAAAAAAAAAAAAAAA&#10;AAAAAABbQ29udGVudF9UeXBlc10ueG1sUEsBAi0AFAAGAAgAAAAhAFr0LFu/AAAAFQEAAAsAAAAA&#10;AAAAAAAAAAAAHwEAAF9yZWxzLy5yZWxzUEsBAi0AFAAGAAgAAAAhAD/pcj3BAAAA3AAAAA8AAAAA&#10;AAAAAAAAAAAABwIAAGRycy9kb3ducmV2LnhtbFBLBQYAAAAAAwADALcAAAD1AgAAAAA=&#10;" filled="f" stroked="f">
                        <v:textbox inset="0,0,0,0">
                          <w:txbxContent>
                            <w:p w:rsidR="00675B45" w:rsidRPr="00B71EDE" w:rsidRDefault="00675B45" w:rsidP="006E7A3E">
                              <w:pPr>
                                <w:pStyle w:val="FigureNormal"/>
                                <w:numPr>
                                  <w:ilvl w:val="0"/>
                                  <w:numId w:val="26"/>
                                </w:numPr>
                                <w:jc w:val="center"/>
                              </w:pPr>
                              <w:r w:rsidRPr="005B0371">
                                <w:t>Chico (</w:t>
                              </w:r>
                              <w:r w:rsidRPr="00B71EDE">
                                <w:t>2) Denso manipulator (3) Ronin</w:t>
                              </w:r>
                            </w:p>
                          </w:txbxContent>
                        </v:textbox>
                      </v:rect>
                      <v:rect id="Rectangle 104" o:spid="_x0000_s1126" style="position:absolute;left:35236;top:50365;width:564;height:2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OpJwQAAANwAAAAPAAAAZHJzL2Rvd25yZXYueG1sRE9Li8Iw&#10;EL4L/ocwwt40VWTRahTxgR59gXobmrEtNpPSRNvdX2+Ehb3Nx/ec6bwxhXhR5XLLCvq9CARxYnXO&#10;qYLzadMdgXAeWWNhmRT8kIP5rN2aYqxtzQd6HX0qQgi7GBVk3pexlC7JyKDr2ZI4cHdbGfQBVqnU&#10;FdYh3BRyEEXf0mDOoSHDkpYZJY/j0yjYjsrFdWd/67RY37aX/WW8Oo29Ul+dZjEB4anx/+I/906H&#10;+dEQPs+EC+TsDQAA//8DAFBLAQItABQABgAIAAAAIQDb4fbL7gAAAIUBAAATAAAAAAAAAAAAAAAA&#10;AAAAAABbQ29udGVudF9UeXBlc10ueG1sUEsBAi0AFAAGAAgAAAAhAFr0LFu/AAAAFQEAAAsAAAAA&#10;AAAAAAAAAAAAHwEAAF9yZWxzLy5yZWxzUEsBAi0AFAAGAAgAAAAhALAA6knBAAAA3AAAAA8AAAAA&#10;AAAAAAAAAAAABwIAAGRycy9kb3ducmV2LnhtbFBLBQYAAAAAAwADALcAAAD1AgAAAAA=&#10;" filled="f" stroked="f">
                        <v:textbox inset="0,0,0,0">
                          <w:txbxContent>
                            <w:p w:rsidR="00675B45" w:rsidRDefault="00675B45" w:rsidP="00D069EB">
                              <w:pPr>
                                <w:spacing w:after="160" w:line="259" w:lineRule="auto"/>
                                <w:ind w:left="0" w:firstLine="0"/>
                                <w:jc w:val="left"/>
                              </w:pPr>
                              <w:r>
                                <w:rPr>
                                  <w:rFonts w:ascii="Arial" w:eastAsia="Arial" w:hAnsi="Arial" w:cs="Arial"/>
                                </w:rPr>
                                <w:t xml:space="preserve"> Need </w:t>
                              </w:r>
                            </w:p>
                          </w:txbxContent>
                        </v:textbox>
                      </v:rect>
                      <v:shape id="Picture 105" o:spid="_x0000_s1127" type="#_x0000_t75" style="position:absolute;left:10706;top:44236;width:4495;height:3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f1QwQAAANwAAAAPAAAAZHJzL2Rvd25yZXYueG1sRE9NawIx&#10;EL0L/Q9hCr1ITVSU7dYoxaJ4VdtDb8Nm3F26mSybuMZ/bwTB2zze5yxW0Taip87XjjWMRwoEceFM&#10;zaWGn+PmPQPhA7LBxjFpuJKH1fJlsMDcuAvvqT+EUqQQ9jlqqEJocyl9UZFFP3ItceJOrrMYEuxK&#10;aTq8pHDbyIlSc2mx5tRQYUvrior/w9lq6F1sVBya3+1pPd1kHxNvv/8yrd9e49cniEAxPMUP986k&#10;+WoG92fSBXJ5AwAA//8DAFBLAQItABQABgAIAAAAIQDb4fbL7gAAAIUBAAATAAAAAAAAAAAAAAAA&#10;AAAAAABbQ29udGVudF9UeXBlc10ueG1sUEsBAi0AFAAGAAgAAAAhAFr0LFu/AAAAFQEAAAsAAAAA&#10;AAAAAAAAAAAAHwEAAF9yZWxzLy5yZWxzUEsBAi0AFAAGAAgAAAAhACqZ/VDBAAAA3AAAAA8AAAAA&#10;AAAAAAAAAAAABwIAAGRycy9kb3ducmV2LnhtbFBLBQYAAAAAAwADALcAAAD1AgAAAAA=&#10;">
                        <v:imagedata r:id="rId67" o:title=""/>
                      </v:shape>
                      <v:rect id="Rectangle 106" o:spid="_x0000_s1128" style="position:absolute;left:12655;top:46105;width:7420;height:4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tGlwwAAANwAAAAPAAAAZHJzL2Rvd25yZXYueG1sRE9Na8JA&#10;EL0L/odlCr3ppj2EmLqGUFvMUU3B9jZkp0lodjZktyb117uC0Ns83uess8l04kyDay0reFpGIIgr&#10;q1uuFXyU74sEhPPIGjvLpOCPHGSb+WyNqbYjH+h89LUIIexSVNB436dSuqohg25pe+LAfdvBoA9w&#10;qKUecAzhppPPURRLgy2HhgZ7em2o+jn+GgW7pM8/C3sZ6+7ta3fan1bbcuWVenyY8hcQnib/L767&#10;Cx3mRzHcngkXyM0VAAD//wMAUEsBAi0AFAAGAAgAAAAhANvh9svuAAAAhQEAABMAAAAAAAAAAAAA&#10;AAAAAAAAAFtDb250ZW50X1R5cGVzXS54bWxQSwECLQAUAAYACAAAACEAWvQsW78AAAAVAQAACwAA&#10;AAAAAAAAAAAAAAAfAQAAX3JlbHMvLnJlbHNQSwECLQAUAAYACAAAACEAL57RpcMAAADcAAAADwAA&#10;AAAAAAAAAAAAAAAHAgAAZHJzL2Rvd25yZXYueG1sUEsFBgAAAAADAAMAtwAAAPcCAAAAAA==&#10;" filled="f" stroked="f">
                        <v:textbox inset="0,0,0,0">
                          <w:txbxContent>
                            <w:p w:rsidR="00675B45" w:rsidRDefault="00675B45" w:rsidP="006E7A3E">
                              <w:pPr>
                                <w:pStyle w:val="FigureNormal"/>
                              </w:pPr>
                              <w:r>
                                <w:t>(A)</w:t>
                              </w:r>
                            </w:p>
                          </w:txbxContent>
                        </v:textbox>
                      </v:rect>
                      <v:rect id="Rectangle 107" o:spid="_x0000_s1129" style="position:absolute;left:13745;top:46109;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nQ+wQAAANwAAAAPAAAAZHJzL2Rvd25yZXYueG1sRE9Li8Iw&#10;EL4L/ocwwt401YOr1SjiAz36AvU2NGNbbCaliba7v94IC3ubj+8503ljCvGiyuWWFfR7EQjixOqc&#10;UwXn06Y7AuE8ssbCMin4IQfzWbs1xVjbmg/0OvpUhBB2MSrIvC9jKV2SkUHXsyVx4O62MugDrFKp&#10;K6xDuCnkIIqG0mDOoSHDkpYZJY/j0yjYjsrFdWd/67RY37aX/WW8Oo29Ul+dZjEB4anx/+I/906H&#10;+dE3fJ4JF8jZGwAA//8DAFBLAQItABQABgAIAAAAIQDb4fbL7gAAAIUBAAATAAAAAAAAAAAAAAAA&#10;AAAAAABbQ29udGVudF9UeXBlc10ueG1sUEsBAi0AFAAGAAgAAAAhAFr0LFu/AAAAFQEAAAsAAAAA&#10;AAAAAAAAAAAAHwEAAF9yZWxzLy5yZWxzUEsBAi0AFAAGAAgAAAAhAEDSdD7BAAAA3AAAAA8AAAAA&#10;AAAAAAAAAAAABwIAAGRycy9kb3ducmV2LnhtbFBLBQYAAAAAAwADALcAAAD1AgAAAAA=&#10;" filled="f" stroked="f">
                        <v:textbox inset="0,0,0,0">
                          <w:txbxContent>
                            <w:p w:rsidR="00675B45" w:rsidRDefault="00675B45" w:rsidP="00D069EB">
                              <w:pPr>
                                <w:spacing w:after="160" w:line="259" w:lineRule="auto"/>
                                <w:ind w:left="0" w:firstLine="0"/>
                                <w:jc w:val="left"/>
                              </w:pPr>
                              <w:r>
                                <w:rPr>
                                  <w:sz w:val="22"/>
                                </w:rPr>
                                <w:t xml:space="preserve"> </w:t>
                              </w:r>
                            </w:p>
                          </w:txbxContent>
                        </v:textbox>
                      </v:rect>
                      <v:shape id="Picture 108" o:spid="_x0000_s1130" type="#_x0000_t75" style="position:absolute;left:33688;top:44129;width:4495;height:3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FLOxAAAANwAAAAPAAAAZHJzL2Rvd25yZXYueG1sRI9Bb8Iw&#10;DIXvk/gPkZF2mSAZk1ApBDQxMe0K2w67WY1pKxqnarKS/fv5gMTN1nt+7/Nml32nRhpiG9jC89yA&#10;Iq6Ca7m28PV5mBWgYkJ22AUmC38UYbedPGywdOHKRxpPqVYSwrFEC01Kfal1rBryGOehJxbtHAaP&#10;Sdah1m7Aq4T7Ti+MWWqPLUtDgz3tG6oup19vYQy5M/nJfb+f9y+HYrWI/u2nsPZxml/XoBLldDff&#10;rj+c4BuhlWdkAr39BwAA//8DAFBLAQItABQABgAIAAAAIQDb4fbL7gAAAIUBAAATAAAAAAAAAAAA&#10;AAAAAAAAAABbQ29udGVudF9UeXBlc10ueG1sUEsBAi0AFAAGAAgAAAAhAFr0LFu/AAAAFQEAAAsA&#10;AAAAAAAAAAAAAAAAHwEAAF9yZWxzLy5yZWxzUEsBAi0AFAAGAAgAAAAhAMSYUs7EAAAA3AAAAA8A&#10;AAAAAAAAAAAAAAAABwIAAGRycy9kb3ducmV2LnhtbFBLBQYAAAAAAwADALcAAAD4AgAAAAA=&#10;">
                        <v:imagedata r:id="rId67" o:title=""/>
                      </v:shape>
                      <v:rect id="Rectangle 109" o:spid="_x0000_s1131" style="position:absolute;left:35581;top:46002;width:3593;height:1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UXXwwAAANwAAAAPAAAAZHJzL2Rvd25yZXYueG1sRE9Na8JA&#10;EL0X/A/LCL3VTT2UJLqKtBVzVFOw3obsmASzsyG7TVJ/vVsoeJvH+5zlejSN6KlztWUFr7MIBHFh&#10;dc2lgq98+xKDcB5ZY2OZFPySg/Vq8rTEVNuBD9QffSlCCLsUFVTet6mUrqjIoJvZljhwF9sZ9AF2&#10;pdQdDiHcNHIeRW/SYM2hocKW3isqrscfo2AXt5vvzN6Gsvk87077U/KRJ16p5+m4WYDwNPqH+N+d&#10;6TA/SuDvmXCBXN0BAAD//wMAUEsBAi0AFAAGAAgAAAAhANvh9svuAAAAhQEAABMAAAAAAAAAAAAA&#10;AAAAAAAAAFtDb250ZW50X1R5cGVzXS54bWxQSwECLQAUAAYACAAAACEAWvQsW78AAAAVAQAACwAA&#10;AAAAAAAAAAAAAAAfAQAAX3JlbHMvLnJlbHNQSwECLQAUAAYACAAAACEAXgFF18MAAADcAAAADwAA&#10;AAAAAAAAAAAAAAAHAgAAZHJzL2Rvd25yZXYueG1sUEsFBgAAAAADAAMAtwAAAPcCAAAAAA==&#10;" filled="f" stroked="f">
                        <v:textbox inset="0,0,0,0">
                          <w:txbxContent>
                            <w:p w:rsidR="00675B45" w:rsidRDefault="00675B45" w:rsidP="006E7A3E">
                              <w:pPr>
                                <w:pStyle w:val="FigureNormal"/>
                              </w:pPr>
                              <w:r>
                                <w:t>(B)</w:t>
                              </w:r>
                            </w:p>
                          </w:txbxContent>
                        </v:textbox>
                      </v:rect>
                      <v:rect id="Rectangle 110" o:spid="_x0000_s1132" style="position:absolute;left:36744;top:46002;width:467;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nqXxQAAANwAAAAPAAAAZHJzL2Rvd25yZXYueG1sRI9Bb8Iw&#10;DIXvk/gPkZG4jZQdEHQEhIAJjhsgMW5WY9qKxqmaQMt+/XxA4mbrPb/3ebboXKXu1ITSs4HRMAFF&#10;nHlbcm7gePh6n4AKEdli5ZkMPCjAYt57m2Fqfcs/dN/HXEkIhxQNFDHWqdYhK8hhGPqaWLSLbxxG&#10;WZtc2wZbCXeV/kiSsXZYsjQUWNOqoOy6vzkD20m9/N35vzavNuft6fs0XR+m0ZhBv1t+gorUxZf5&#10;eb2zgj8SfHlGJtDzfwAAAP//AwBQSwECLQAUAAYACAAAACEA2+H2y+4AAACFAQAAEwAAAAAAAAAA&#10;AAAAAAAAAAAAW0NvbnRlbnRfVHlwZXNdLnhtbFBLAQItABQABgAIAAAAIQBa9CxbvwAAABUBAAAL&#10;AAAAAAAAAAAAAAAAAB8BAABfcmVscy8ucmVsc1BLAQItABQABgAIAAAAIQBK4nqXxQAAANwAAAAP&#10;AAAAAAAAAAAAAAAAAAcCAABkcnMvZG93bnJldi54bWxQSwUGAAAAAAMAAwC3AAAA+QIAAAAA&#10;" filled="f" stroked="f">
                        <v:textbox inset="0,0,0,0">
                          <w:txbxContent>
                            <w:p w:rsidR="00675B45" w:rsidRDefault="00675B45" w:rsidP="00D069EB">
                              <w:pPr>
                                <w:spacing w:after="160" w:line="259" w:lineRule="auto"/>
                                <w:ind w:left="0" w:firstLine="0"/>
                                <w:jc w:val="left"/>
                              </w:pPr>
                              <w:r>
                                <w:rPr>
                                  <w:sz w:val="22"/>
                                </w:rPr>
                                <w:t xml:space="preserve"> </w:t>
                              </w:r>
                            </w:p>
                          </w:txbxContent>
                        </v:textbox>
                      </v:rect>
                      <w10:anchorlock/>
                    </v:group>
                  </w:pict>
                </mc:Fallback>
              </mc:AlternateContent>
            </w:r>
          </w:p>
        </w:tc>
      </w:tr>
    </w:tbl>
    <w:p w:rsidR="0058513F" w:rsidRPr="009C3E59" w:rsidRDefault="00811E66" w:rsidP="006E7A3E">
      <w:pPr>
        <w:pStyle w:val="Heading2"/>
      </w:pPr>
      <w:bookmarkStart w:id="66" w:name="_Toc469575389"/>
      <w:r w:rsidRPr="006E7A3E">
        <w:t xml:space="preserve">3.2 </w:t>
      </w:r>
      <w:r w:rsidR="007941DE" w:rsidRPr="000C28A4">
        <w:t>Experimental setup</w:t>
      </w:r>
      <w:bookmarkEnd w:id="66"/>
      <w:r w:rsidR="007941DE" w:rsidRPr="000C28A4">
        <w:t xml:space="preserve"> </w:t>
      </w:r>
    </w:p>
    <w:p w:rsidR="00C1024E" w:rsidDel="00C1024E" w:rsidRDefault="007941DE">
      <w:r>
        <w:t>Three experiments were conducted: i) Single object experiment to determine the frequency response of single</w:t>
      </w:r>
      <w:r w:rsidR="00BB60CE">
        <w:t xml:space="preserve"> leaves and fruits – the basic building blocks of the full plant echoes </w:t>
      </w:r>
      <w:r w:rsidR="00F27423" w:rsidRPr="00E85EBB">
        <w:t>Fig.</w:t>
      </w:r>
      <w:r w:rsidR="00E85EBB">
        <w:t>(7</w:t>
      </w:r>
      <w:r w:rsidR="00B26461">
        <w:t>a</w:t>
      </w:r>
      <w:r w:rsidR="00E85EBB">
        <w:t>)</w:t>
      </w:r>
      <w:r w:rsidR="00BB60CE" w:rsidRPr="00E85EBB">
        <w:t xml:space="preserve">; ii) A qualitative greenhouse experiment to classify different objects such as plants, crop rows, common objects and greenhouse infrastructures in real environment using the ultrasonic sensor shown in </w:t>
      </w:r>
      <w:r w:rsidR="00F27423" w:rsidRPr="00E85EBB">
        <w:t>Fig</w:t>
      </w:r>
      <w:r w:rsidR="00E85EBB">
        <w:t>.(7</w:t>
      </w:r>
      <w:r w:rsidR="00B26461">
        <w:t>b</w:t>
      </w:r>
      <w:r w:rsidR="00E85EBB">
        <w:t xml:space="preserve">), </w:t>
      </w:r>
      <w:r w:rsidR="00BB60CE" w:rsidRPr="00E85EBB">
        <w:t xml:space="preserve">and iii) A prediction features experiment, in which the influence of fruit mass and leaf number on the frequency response of different plants from different orientations and different distances was measured </w:t>
      </w:r>
      <w:r w:rsidR="00F27423" w:rsidRPr="00E85EBB">
        <w:t>Fig</w:t>
      </w:r>
      <w:r w:rsidR="00E85EBB">
        <w:t>.(7c).</w:t>
      </w:r>
      <w:r w:rsidR="00BB60CE">
        <w:t xml:space="preserve"> </w:t>
      </w:r>
    </w:p>
    <w:tbl>
      <w:tblPr>
        <w:tblStyle w:val="TableGrid0"/>
        <w:tblpPr w:leftFromText="180" w:rightFromText="180" w:vertAnchor="text" w:horzAnchor="margin" w:tblpX="534" w:tblpY="24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99"/>
      </w:tblGrid>
      <w:tr w:rsidR="00C1024E" w:rsidTr="006E7A3E">
        <w:trPr>
          <w:trHeight w:val="4285"/>
        </w:trPr>
        <w:tc>
          <w:tcPr>
            <w:tcW w:w="9999" w:type="dxa"/>
          </w:tcPr>
          <w:p w:rsidR="00C1024E" w:rsidRDefault="00C1024E" w:rsidP="006E7A3E">
            <w:pPr>
              <w:pStyle w:val="FigureCapture"/>
              <w:framePr w:hSpace="0" w:wrap="auto" w:vAnchor="margin" w:hAnchor="text" w:xAlign="left" w:yAlign="inline"/>
              <w:suppressOverlap w:val="0"/>
            </w:pPr>
          </w:p>
        </w:tc>
      </w:tr>
    </w:tbl>
    <w:p w:rsidR="0058513F" w:rsidRPr="00BB3A23" w:rsidRDefault="00B26461" w:rsidP="006E7A3E">
      <w:pPr>
        <w:pStyle w:val="Heading3"/>
      </w:pPr>
      <w:r>
        <w:rPr>
          <w:bCs w:val="0"/>
          <w:iCs w:val="0"/>
          <w:caps w:val="0"/>
          <w:noProof/>
        </w:rPr>
        <mc:AlternateContent>
          <mc:Choice Requires="wpg">
            <w:drawing>
              <wp:anchor distT="0" distB="0" distL="114300" distR="114300" simplePos="0" relativeHeight="251737088" behindDoc="0" locked="0" layoutInCell="1" allowOverlap="1" wp14:anchorId="7F43F0FB" wp14:editId="1FCF1273">
                <wp:simplePos x="0" y="0"/>
                <wp:positionH relativeFrom="column">
                  <wp:posOffset>163963</wp:posOffset>
                </wp:positionH>
                <wp:positionV relativeFrom="paragraph">
                  <wp:posOffset>-2682316</wp:posOffset>
                </wp:positionV>
                <wp:extent cx="6886575" cy="2571386"/>
                <wp:effectExtent l="0" t="19050" r="9525" b="635"/>
                <wp:wrapNone/>
                <wp:docPr id="222" name="Group 222"/>
                <wp:cNvGraphicFramePr/>
                <a:graphic xmlns:a="http://schemas.openxmlformats.org/drawingml/2006/main">
                  <a:graphicData uri="http://schemas.microsoft.com/office/word/2010/wordprocessingGroup">
                    <wpg:wgp>
                      <wpg:cNvGrpSpPr/>
                      <wpg:grpSpPr>
                        <a:xfrm>
                          <a:off x="0" y="0"/>
                          <a:ext cx="6886575" cy="2571386"/>
                          <a:chOff x="0" y="0"/>
                          <a:chExt cx="6886575" cy="2571806"/>
                        </a:xfrm>
                      </wpg:grpSpPr>
                      <wpg:grpSp>
                        <wpg:cNvPr id="24" name="Group 24"/>
                        <wpg:cNvGrpSpPr/>
                        <wpg:grpSpPr>
                          <a:xfrm>
                            <a:off x="0" y="0"/>
                            <a:ext cx="6886575" cy="2391410"/>
                            <a:chOff x="-84754" y="14898"/>
                            <a:chExt cx="8112952" cy="2684633"/>
                          </a:xfrm>
                        </wpg:grpSpPr>
                        <wpg:grpSp>
                          <wpg:cNvPr id="25" name="Group 25"/>
                          <wpg:cNvGrpSpPr/>
                          <wpg:grpSpPr>
                            <a:xfrm>
                              <a:off x="593399" y="14898"/>
                              <a:ext cx="6357333" cy="1955262"/>
                              <a:chOff x="593510" y="14906"/>
                              <a:chExt cx="6358527" cy="1956240"/>
                            </a:xfrm>
                          </wpg:grpSpPr>
                          <pic:pic xmlns:pic="http://schemas.openxmlformats.org/drawingml/2006/picture">
                            <pic:nvPicPr>
                              <pic:cNvPr id="27" name="Picture 27"/>
                              <pic:cNvPicPr preferRelativeResize="0">
                                <a:picLocks noChangeAspect="1"/>
                              </pic:cNvPicPr>
                            </pic:nvPicPr>
                            <pic:blipFill rotWithShape="1">
                              <a:blip r:embed="rId74" cstate="print">
                                <a:extLst>
                                  <a:ext uri="{28A0092B-C50C-407E-A947-70E740481C1C}">
                                    <a14:useLocalDpi xmlns:a14="http://schemas.microsoft.com/office/drawing/2010/main"/>
                                  </a:ext>
                                </a:extLst>
                              </a:blip>
                              <a:srcRect/>
                              <a:stretch/>
                            </pic:blipFill>
                            <pic:spPr bwMode="auto">
                              <a:xfrm>
                                <a:off x="2280965" y="42238"/>
                                <a:ext cx="2503709" cy="1901576"/>
                              </a:xfrm>
                              <a:prstGeom prst="rect">
                                <a:avLst/>
                              </a:prstGeom>
                              <a:ln>
                                <a:solidFill>
                                  <a:schemeClr val="accent2"/>
                                </a:solidFill>
                              </a:ln>
                              <a:extLst>
                                <a:ext uri="{53640926-AAD7-44D8-BBD7-CCE9431645EC}">
                                  <a14:shadowObscured xmlns:a14="http://schemas.microsoft.com/office/drawing/2010/main"/>
                                </a:ext>
                              </a:extLst>
                            </pic:spPr>
                          </pic:pic>
                          <pic:pic xmlns:pic="http://schemas.openxmlformats.org/drawingml/2006/picture">
                            <pic:nvPicPr>
                              <pic:cNvPr id="91811" name="Picture 91811"/>
                              <pic:cNvPicPr preferRelativeResize="0">
                                <a:picLocks noChangeAspect="1"/>
                              </pic:cNvPicPr>
                            </pic:nvPicPr>
                            <pic:blipFill>
                              <a:blip r:embed="rId75">
                                <a:extLst>
                                  <a:ext uri="{28A0092B-C50C-407E-A947-70E740481C1C}">
                                    <a14:useLocalDpi xmlns:a14="http://schemas.microsoft.com/office/drawing/2010/main"/>
                                  </a:ext>
                                </a:extLst>
                              </a:blip>
                              <a:stretch>
                                <a:fillRect/>
                              </a:stretch>
                            </pic:blipFill>
                            <pic:spPr bwMode="auto">
                              <a:xfrm>
                                <a:off x="593510" y="42238"/>
                                <a:ext cx="1580895" cy="1928908"/>
                              </a:xfrm>
                              <a:prstGeom prst="rect">
                                <a:avLst/>
                              </a:prstGeom>
                              <a:noFill/>
                              <a:ln>
                                <a:solidFill>
                                  <a:schemeClr val="accent2"/>
                                </a:solidFill>
                              </a:ln>
                              <a:extLst>
                                <a:ext uri="{53640926-AAD7-44D8-BBD7-CCE9431645EC}">
                                  <a14:shadowObscured xmlns:a14="http://schemas.microsoft.com/office/drawing/2010/main"/>
                                </a:ext>
                              </a:extLst>
                            </pic:spPr>
                          </pic:pic>
                          <pic:pic xmlns:pic="http://schemas.openxmlformats.org/drawingml/2006/picture">
                            <pic:nvPicPr>
                              <pic:cNvPr id="91814" name="Picture 91814"/>
                              <pic:cNvPicPr preferRelativeResize="0">
                                <a:picLocks noChangeAspect="1"/>
                              </pic:cNvPicPr>
                            </pic:nvPicPr>
                            <pic:blipFill>
                              <a:blip r:embed="rId76">
                                <a:extLst>
                                  <a:ext uri="{28A0092B-C50C-407E-A947-70E740481C1C}">
                                    <a14:useLocalDpi xmlns:a14="http://schemas.microsoft.com/office/drawing/2010/main"/>
                                  </a:ext>
                                </a:extLst>
                              </a:blip>
                              <a:stretch>
                                <a:fillRect/>
                              </a:stretch>
                            </pic:blipFill>
                            <pic:spPr bwMode="auto">
                              <a:xfrm>
                                <a:off x="4893452" y="14906"/>
                                <a:ext cx="2058585" cy="1928908"/>
                              </a:xfrm>
                              <a:prstGeom prst="rect">
                                <a:avLst/>
                              </a:prstGeom>
                              <a:ln>
                                <a:solidFill>
                                  <a:schemeClr val="accent2"/>
                                </a:solidFill>
                              </a:ln>
                              <a:extLst>
                                <a:ext uri="{53640926-AAD7-44D8-BBD7-CCE9431645EC}">
                                  <a14:shadowObscured xmlns:a14="http://schemas.microsoft.com/office/drawing/2010/main"/>
                                </a:ext>
                              </a:extLst>
                            </pic:spPr>
                          </pic:pic>
                        </wpg:grpSp>
                        <wps:wsp>
                          <wps:cNvPr id="91816" name="Text Box 1050"/>
                          <wps:cNvSpPr txBox="1"/>
                          <wps:spPr>
                            <a:xfrm>
                              <a:off x="-84754" y="2128525"/>
                              <a:ext cx="8112952" cy="571006"/>
                            </a:xfrm>
                            <a:prstGeom prst="rect">
                              <a:avLst/>
                            </a:prstGeom>
                            <a:solidFill>
                              <a:prstClr val="white"/>
                            </a:solidFill>
                            <a:ln>
                              <a:noFill/>
                            </a:ln>
                            <a:effectLst/>
                          </wps:spPr>
                          <wps:txbx>
                            <w:txbxContent>
                              <w:p w:rsidR="00675B45" w:rsidRDefault="00675B45" w:rsidP="006E7A3E">
                                <w:pPr>
                                  <w:pStyle w:val="FigureNormal"/>
                                  <w:tabs>
                                    <w:tab w:val="left" w:pos="1560"/>
                                    <w:tab w:val="left" w:pos="4395"/>
                                    <w:tab w:val="left" w:pos="6804"/>
                                  </w:tabs>
                                  <w:ind w:right="640"/>
                                </w:pPr>
                                <w:r>
                                  <w:rPr>
                                    <w:noProof/>
                                  </w:rPr>
                                  <w:tab/>
                                  <w:t xml:space="preserve">(a) Single object </w:t>
                                </w:r>
                                <w:r>
                                  <w:rPr>
                                    <w:noProof/>
                                  </w:rPr>
                                  <w:tab/>
                                  <w:t xml:space="preserve"> (b) Qualitative</w:t>
                                </w:r>
                                <w:r w:rsidDel="00B26461">
                                  <w:rPr>
                                    <w:noProof/>
                                  </w:rPr>
                                  <w:t xml:space="preserve"> </w:t>
                                </w:r>
                                <w:r>
                                  <w:rPr>
                                    <w:noProof/>
                                  </w:rPr>
                                  <w:tab/>
                                </w:r>
                                <w:r w:rsidDel="004F3AB8">
                                  <w:rPr>
                                    <w:noProof/>
                                  </w:rPr>
                                  <w:t xml:space="preserve"> </w:t>
                                </w:r>
                                <w:r>
                                  <w:rPr>
                                    <w:noProof/>
                                  </w:rPr>
                                  <w:t xml:space="preserve">(c) </w:t>
                                </w:r>
                                <w:r>
                                  <w:t xml:space="preserve">Prediction features </w:t>
                                </w:r>
                              </w:p>
                              <w:p w:rsidR="00675B45" w:rsidRDefault="00675B45" w:rsidP="006E7A3E">
                                <w:pPr>
                                  <w:pStyle w:val="FigureNormal"/>
                                  <w:tabs>
                                    <w:tab w:val="left" w:pos="1985"/>
                                    <w:tab w:val="left" w:pos="4820"/>
                                    <w:tab w:val="left" w:pos="7230"/>
                                  </w:tabs>
                                  <w:ind w:right="640"/>
                                  <w:rPr>
                                    <w:rFonts w:asciiTheme="minorBidi" w:hAnsiTheme="minorBidi"/>
                                    <w:noProof/>
                                  </w:rPr>
                                </w:pPr>
                                <w:r>
                                  <w:tab/>
                                </w:r>
                                <w:r>
                                  <w:rPr>
                                    <w:noProof/>
                                  </w:rPr>
                                  <w:t>Experiment</w:t>
                                </w:r>
                                <w:r>
                                  <w:tab/>
                                </w:r>
                                <w:r>
                                  <w:rPr>
                                    <w:noProof/>
                                  </w:rPr>
                                  <w:t>Experiment</w:t>
                                </w:r>
                                <w:r>
                                  <w:tab/>
                                  <w:t>Experiment</w:t>
                                </w:r>
                                <w:r>
                                  <w:rPr>
                                    <w:noProof/>
                                  </w:rPr>
                                  <w:t>.</w:t>
                                </w:r>
                              </w:p>
                            </w:txbxContent>
                          </wps:txbx>
                          <wps:bodyPr rot="0" spcFirstLastPara="0" vert="horz" wrap="square" lIns="0" tIns="0" rIns="0" bIns="0" numCol="1" spcCol="0" rtlCol="1" fromWordArt="0" anchor="t" anchorCtr="0" forceAA="0" compatLnSpc="1">
                            <a:prstTxWarp prst="textNoShape">
                              <a:avLst/>
                            </a:prstTxWarp>
                            <a:noAutofit/>
                          </wps:bodyPr>
                        </wps:wsp>
                      </wpg:grpSp>
                      <wps:wsp>
                        <wps:cNvPr id="221" name="Text Box 2"/>
                        <wps:cNvSpPr txBox="1">
                          <a:spLocks noChangeArrowheads="1"/>
                        </wps:cNvSpPr>
                        <wps:spPr bwMode="auto">
                          <a:xfrm>
                            <a:off x="934497" y="2280976"/>
                            <a:ext cx="4591685" cy="290830"/>
                          </a:xfrm>
                          <a:prstGeom prst="rect">
                            <a:avLst/>
                          </a:prstGeom>
                          <a:solidFill>
                            <a:srgbClr val="FFFFFF"/>
                          </a:solidFill>
                          <a:ln w="9525">
                            <a:noFill/>
                            <a:miter lim="800000"/>
                            <a:headEnd/>
                            <a:tailEnd/>
                          </a:ln>
                        </wps:spPr>
                        <wps:txbx>
                          <w:txbxContent>
                            <w:p w:rsidR="00675B45" w:rsidRDefault="00675B45">
                              <w:r w:rsidRPr="006E7A3E">
                                <w:rPr>
                                  <w:b/>
                                  <w:bCs/>
                                </w:rPr>
                                <w:t>Figure 7:</w:t>
                              </w:r>
                              <w:r>
                                <w:t xml:space="preserve"> </w:t>
                              </w:r>
                              <w:r w:rsidRPr="00F84271">
                                <w:rPr>
                                  <w:bCs/>
                                </w:rPr>
                                <w:t>Experimental setups</w:t>
                              </w:r>
                              <w:r w:rsidDel="004F3AB8">
                                <w:t xml:space="preserve">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F43F0FB" id="Group 222" o:spid="_x0000_s1133" style="position:absolute;left:0;text-align:left;margin-left:12.9pt;margin-top:-211.2pt;width:542.25pt;height:202.45pt;z-index:251737088;mso-position-horizontal-relative:text;mso-position-vertical-relative:text;mso-height-relative:margin" coordsize="68865,25718"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A3FIUBgAAjBYAAA4AAABkcnMvZTJvRG9jLnhtbOxY&#10;W2/bNhR+H7D/IOjdte6WhDqF4yRFgawN0g59pmXZEiqJGknHTof9932HlOTYcdE2W4tdGqAuKZKH&#10;5/rxnPP8xa6urLtcyJI3U9t95thW3mR8WTbrqf3ru6tRbFtSsWbJKt7kU/s+l/aLs59/er5t09zj&#10;Ba+WubBApJHptp3ahVJtOh7LrMhrJp/xNm+wuOKiZgpTsR4vBduCel2NPceJxlsulq3gWS4lvl6Y&#10;RftM01+t8ky9Wa1krqxqaoM3pX+F/l3Q7/jsOUvXgrVFmXVssCdwUbOywaUDqQummLUR5SNSdZkJ&#10;LvlKPct4PearVZnlWgZI4zpH0rwUfNNqWdbpdt0OaoJqj/T0ZLLZ67sbYZXLqe15nm01rIaR9L0W&#10;fYB6tu06xa6Xon3b3ojuw9rMSOLdStT0P2Sxdlqx94Ni852yMnyM4jgKJ6FtZVjzwonrx5FRfVbA&#10;Po/OZcXlp07Gjj457i8eE38DO8Nk4LuXLjgSLvg2svmJG7idWw2yjeJgEoIBCO8GcRL3ovdCxq7r&#10;JSHUr9UTxUHk+7Tnq4WEhg8sGD5ByDDx/SQ5ZnawpB9OfHCnWXWTMPQi7SUsHaQFgRAqMNImxly0&#10;3Esb+WEcepOBROQFWmGfkLYtsxT/OufH6JHzfx4kcEptRG53ROovolEz8WHTjhCnLVPloqxKda8x&#10;BxFJTDV3N2V2I8zkQRxBMmMELNOtFmSFMekI7aIzVivyVS5u8wqU7/LbXJYfEXeOhhBsvObZB2k1&#10;fF6wZp3PZAscg+9on3hIBy5C0wNOFlXZXpVVZQmu3peqeFuwFrRdTZsWOyUABI9A5IQeDUBd8GxT&#10;540yiCs017yRRdlK2xJpXi9yAIh4tXRhVKC9wn2tKBul74TrXEtFEEFOpEHxdy+eOU7inY/moTMf&#10;Bc7kcjRLgslo4lxOAieI3bk7/4NOu0G6kTn0waqLtuxYx9dHzJ9EwO6tMNiqMdpEFRjR0dWzBtcj&#10;zRCPUmS30Db2YaxErrKCzpCae80aW0qgobXY/sKXkJZtFNfCHqGh58VOEiEsEfqB5/ld6JMiCBe9&#10;0PEnDoKNAt9NHDecHKIbS1sh1cuc13AZCR8Q4E1fxO6gVCNNv4VYrhrNOK/KJTmBntBbms8rYd0x&#10;vIIsy2BKHbQQW+53YmZO91p5aLDQjwIYLBrNZheTURBcxKPzc4zm88sk8N0oCC8Hg8mCLfn2zUJm&#10;8P7lN7MZmYSM0FkHU2MYDLo7MXrkJyec/CijwKnvBhaJC+w/xgvzEbYFJ98VMshbvjFCeNp5T3nY&#10;PxgSDAyQdlaIqQ4eKHj6hafCw4On8gQ6uGHsxEmXNbmJFyeOxg/c3MNMH/pfiA4NJ1DQ2PYDKP5V&#10;WQVhwpDC3nSJhfn43wQK/wdQEOB0VRWqBj+gCkGXEENSPeQRDlLq+O9Eiv85POyrSiok0ZqQfdqM&#10;2aOc4mTuSY2JU0W9zsfh3ER2XzVQKEd9IvCO7HrOd5brhLo06vZSAW6pHVa6YoC+mxRo/yR0HvOg&#10;5vRcDwWXrgVNSkep50HNiYocvZSDkvOrM88HmaQ5O2Sc26JUeUf8YJdxsuFR2iegunHT5bd7GWmk&#10;doudblcEXQEv0wVf3kMvKHd090G22VWJXPmaSXXDBLo5qEXRocJqwcVH29qi2zO15W8bRhVh9aqB&#10;Qak11A9EP1j0g2ZTzzlSZ2RqoK6HOCBU1X9dCV6/h71ndAuWWJPhrqmt+uFcmZ4TGllZPpvpTaaw&#10;vG7etshSTXlGz/m73Xsm2u5BV/CE17x3GZYeZf1mL+FEw2coQValLglIUUYryI1pAvfVo65T8p18&#10;2vOG1Hbw6K6lpF3/0J1JCtkeVb5C8G2RsyVMZKpfkgZRQ0eNFOT+ny3DAJ5Bgroc6KkrMlNl7YMh&#10;CBM36vHTQ5rlH3Yk/lowSLFeDMFwpf9OR4O1ndroA4X66RvCgqU14kdYVVkjbB36o+MsJcVcNks9&#10;VqyszLiLIm13gw2HcdP1hHoPGeLmcyGCxhb6NF2YBOHEoxDQEdKtmHDpVj4VAV/jq2h5wmsPeqoP&#10;59qj903ksz8BAAD//wMAUEsDBBQABgAIAAAAIQAOGxlQ0gAAACsCAAAZAAAAZHJzL19yZWxzL2Uy&#10;b0RvYy54bWwucmVsc7yRTWsCMRCG7wX/Q5i7m90VpBSzXkTRUyn2BwzJbDbt5oMkSv33DQiioHjz&#10;ODO8z/vALJZ/dmRHisl4J6CpamDkpFfGaQHf+/X0HVjK6BSO3pGAEyVYdpO3xReNmEsoDSYkVigu&#10;CRhyDh+cJzmQxVT5QK5ceh8t5jJGzQPKX9TE27qe83jNgO6GybZKQNyqGbD9KZTm52zf90bSysuD&#10;JZfvVHBjS3cBYtSUBVhSBs/LWbX73AC/79C+xqGtfgLpRxLNaySaiwS/eXH3DwAA//8DAFBLAwQK&#10;AAAAAAAAACEAcllymbWEAAC1hAAAFAAAAGRycy9tZWRpYS9pbWFnZTMuSlBH/9j/4AAQSkZJRgAB&#10;AQEAYABgAAD/4RDgRXhpZgAATU0AKgAAAAgABAE7AAIAAAAHAAAISodpAAQAAAABAAAIUpydAAEA&#10;AAAOAAAQyuocAAcAAAgMAAAAPgAAAAAc6gAAAA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lzcmFlbAAAAAWQAwACAAAAFAAAEKCQBAAC&#10;AAAAFAAAELSSkQACAAAAAzc1AACSkgACAAAAAzc1AADqHAAHAAAIDAAACJQAAAAAHOo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y&#10;MDE1OjExOjI3IDIyOjQ1OjUxADIwMTU6MTE6MjcgMjI6NDU6NTEAAABJAHMAcgBhAGUAbAAAAP/h&#10;CxlodHRwOi8vbnMuYWRvYmUuY29tL3hhcC8xLjAvADw/eHBhY2tldCBiZWdpbj0n77u/JyBpZD0n&#10;VzVNME1wQ2VoaUh6cmVTek5UY3prYzlkJz8+DQo8eDp4bXBtZXRhIHhtbG5zOng9ImFkb2JlOm5z&#10;Om1ldGEvIj48cmRmOlJERiB4bWxuczpyZGY9Imh0dHA6Ly93d3cudzMub3JnLzE5OTkvMDIvMjIt&#10;cmRmLXN5bnRheC1ucyMiPjxyZGY6RGVzY3JpcHRpb24gcmRmOmFib3V0PSJ1dWlkOmZhZjViZGQ1&#10;LWJhM2QtMTFkYS1hZDMxLWQzM2Q3NTE4MmYxYiIgeG1sbnM6ZGM9Imh0dHA6Ly9wdXJsLm9yZy9k&#10;Yy9lbGVtZW50cy8xLjEvIi8+PHJkZjpEZXNjcmlwdGlvbiByZGY6YWJvdXQ9InV1aWQ6ZmFmNWJk&#10;ZDUtYmEzZC0xMWRhLWFkMzEtZDMzZDc1MTgyZjFiIiB4bWxuczp4bXA9Imh0dHA6Ly9ucy5hZG9i&#10;ZS5jb20veGFwLzEuMC8iPjx4bXA6Q3JlYXRlRGF0ZT4yMDE1LTExLTI3VDIyOjQ1OjUxLjc0ODwv&#10;eG1wOkNyZWF0ZURhdGU+PC9yZGY6RGVzY3JpcHRpb24+PHJkZjpEZXNjcmlwdGlvbiByZGY6YWJv&#10;dXQ9InV1aWQ6ZmFmNWJkZDUtYmEzZC0xMWRhLWFkMzEtZDMzZDc1MTgyZjFiIiB4bWxuczpkYz0i&#10;aHR0cDovL3B1cmwub3JnL2RjL2VsZW1lbnRzLzEuMS8iPjxkYzpjcmVhdG9yPjxyZGY6U2VxIHht&#10;bG5zOnJkZj0iaHR0cDovL3d3dy53My5vcmcvMTk5OS8wMi8yMi1yZGYtc3ludGF4LW5zIyI+PHJk&#10;ZjpsaT5Jc3JhZWw8L3JkZjpsaT48L3JkZjpTZXE+DQoJCQk8L2RjOmNyZWF0b3I+PC9yZGY6RGVz&#10;Y3JpcHRpb24+PC9yZGY6UkRGPjwveDp4bXBtZXRhPg0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8P3hwYWNrZXQgZW5kPSd3Jz8+/9sAQwAHBQUG&#10;BQQHBgUGCAcHCAoRCwoJCQoVDxAMERgVGhkYFRgXGx4nIRsdJR0XGCIuIiUoKSssKxogLzMvKjIn&#10;Kisq/9sAQwEHCAgKCQoUCwsUKhwYHCoqKioqKioqKioqKioqKioqKioqKioqKioqKioqKioqKioq&#10;KioqKioqKioqKioqKioq/8AAEQgB6gIL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kaKKKACiiigAooooAKKKKACiiigAooooAKKKKACiiig&#10;AooooAKKKKACiiigAqrqT3EemzvZY89UJTIzVqg8ihgc3pfi2GcxwagvlTscb1Hyn39q6QEEZHIr&#10;yrVrm5gunuEiTyYZCqZYZbnGcelRaL45utOuFE0ouIWPzQ7gevPy9zgd+lcUcRZ2mc8avSR61RVG&#10;PWbGTTVvlmHksM+/0x607S9RXVLL7SkTxoWIXd/EB3rrUk3ZG90XKKKKoYUUUUAFFFFABRRRQAUU&#10;UUAFFFFABRRRQAUUUUAFFFFABRRRQAUUU13WNC8jBVUZJPagB1FYr+KLJJSu2VlBxuA4NWF8Qaa3&#10;/LyF/wB5SK0dKa6Ec8e5pUVDDd29x/qJkk/3Wqaos1uWFFFFIAooooAKKKKACiiigAooooAKKKKA&#10;CiiigAooooAKKKKACiiigAooooAKKKKACiiigAooooAKKKKACiiigAooooAKZMnmW8iZI3KRkduK&#10;fVa9v7TT4fMv7iOBD0MjAZ+nrQB4NeLceZ9n+2S7VY/LjJAz1Hr071BP5Ntv+zq7sIwqyueQT1NG&#10;s3drd3kzwB0j81vLY9xmsuR/LhdtxBGDnsea+eqTtJo452cnY1bfxNdWfh3Ucx/ahHFvijLYyw9f&#10;b/CtDw98SNY0uytrWJluYgqnZIuTluSM/UmuVurj7PbuIU3SSDZGo754z9Oa9w8E/D/TvDWm28s6&#10;C6vyilpZFHyHHRR2+tduFUpq6Nad+hvaFd6lf2pu9TtlsxJgxQA5ZRjqx9T6VqUUV6aNwooopgFF&#10;FFABRRRQAUUUUAFFFFABRRRQAUUUUAFFFFABRRRQAVxHxN1Oax0q0itpzE0spLY6kAf4mu3rzH4v&#10;zrEth5hCqqO5Y9hxW+HV6iM6nws5CHxPqMXHnB8f3lBq9D4xmHE1sjj1U4ryjWPFl7aX8lrFaCAx&#10;4z54O48ZzjtS6b4yYzLHqMaqrHHmJwB9R6V6SrU27XOV05WuexL4wtVUu0UkZUZyDXU+APEF3rF/&#10;dxTyMYY4gyKxzjn1rx6aTdbMQcggdK3PDvjnT/DWnatHqG//AEmERp5JzIDhug9OlY4r4TSjue/5&#10;z0or5+8OfFXU9MtZLexijv42wfNuHIWE+nH8q9m8K6hqWq6LDfapHFH56h4xGCDtPTIya806jboo&#10;opAFFFFABRRRQAUUUUAFFFFABRRRQAUUUUAFFFFABRRRQAUUUUAFFFFABRRRQAUUUUAFFFFABRRR&#10;QAUUUUAFcL8VreWbw3C8Np5vly7mnAyYR9PQ120tzBAjPNNHGq/eLMBiuO8S+P8ARItOvbK0u1mu&#10;ynlhQpK8jk56YxmsqrXI03YidrWZ4pqU66fpazTbrgvIsa+WM4LHAz/L61Bu3aeZJFMYkkeFVl+V&#10;hIpwy49Rio11aax1ia3aLzI2bcF27lZfp6U7WrqU2sPkQqskZbaZIcg7+pyf4q8KS5nZrU412Llv&#10;NGviPSLO42kXN3Eixg5JXcCSf0FfTtfIWoSnTfE2l6q14gmt9kkKmElMqckFge/0r6O8P/E3w3rt&#10;jFL/AGhDbTMBvjkbADdwD0NerheWnTSb1Z1QtFHX0VyPiX4i6PomkyzWV1b395jEVvHIPmPuR0Fc&#10;x4Y+LOo61q6WN9YWFn5rcSvOVVB3z6n0FdLqwTtcvmV7HqtFIrK4ypDD1Bpa0KCiiigAooooAKKK&#10;KACiiigAooooAKKKKACiiigAooooAK8O/aCmf7Psic5WBdwHYF+a9xrxT4pLHfeKLiCVMp5KxsD3&#10;4/8Ar10UI80mvIzqOyPnczSzXBlmkZ5P77nceKksbswXqXEkEU23OY5VypyCORW6/hlrPVNly7ra&#10;YYiZF3MDjgEfXis610i7upgqwsgJ5Zh0pezle1g5la52fhaYXel2SXWTGZ1iYg87d2P5V6xpw8Lv&#10;dxrJpQtx5ZMETAfvMDksep47GvPPC2lxxatotjtypuVZge4UFj/KvTZfDkVrMLvzXk2ArErYwmev&#10;1/GljJSi4x8h0UmmzzzUrCbX/GE9noVnwZNscUf3Vx1JPb6mvofTLZ7PSbS2kwXhhRG29MgAGsXw&#10;X4dt9C02WWE73vZDMxI+6D0XNdJWC2NHuFFFFMQUUUUAFFFFABRRRQAUUUUAFFFFABRRRQAUUUUA&#10;FFFFABRRRQAUUUUAFFFFABWP4g8R22gQK0o3yP8AdTPQep9qu3eq2NiG+1XcMbKMlGkAb8q8Y8T+&#10;Ih4i1WSOJ2VJosZ6Mgyfl56cDr71lVqcq0InKyOp034w22oXRij0mdow+3zUcYI9cGu9sNUtNRjD&#10;W0oLYyUJ+YfhXjmiWdvplhHI8G1XHy47/wCNMuNUeK8Etrcm2WHlWDYJPpWEa0luZqo+p7lRXK6X&#10;41trvw/BeNtkn+5NGHAKsO/41IPH2iKrfaJ/JYDO0kHP45rf2sFuzTnj3OmrB8WeLbPwlpqXN2jT&#10;SSNtjhjIDN6nnsK5vVPitp8UJ+wPCzDuX3Y/LgV5/wCJ9X/4Sq6gu7qdJFEREcq5C4B5C+vPWuSt&#10;jIxi1DVmc6yWiKupeMjqmoSXN2rRm4lyF3ZVfr6dMVl6lAxWe4jYBnwYw3Q54rP1e5EcLRRqSgdT&#10;tJHzEHPfrVXVNaa4+ziKXDRIA3sRx+gxXJGdSqrSMoQc3Y3pZYvD+gu1pGr3ZIBO4M7Engk+nfFc&#10;lbXNxeXrteSSzS79zEMc5HRcduaY97LFMJtxZyQWZudxHStPQNJlutShKSxQspMzPM+1WIBJGfUj&#10;gD1NbwpvY0VHllYrWukNrUtzF9nmlSFMyEhjs5wMntz3rESGfSNQDRCRE3lJY24KkdQR6ivYLAPE&#10;CyOY7jIG/osyDkB/XpWR4n0aTWry7v5o2WS45lwqgFv7wx3x6VTqQS5ZDlKK0Zykd4ZZOHEgHzBw&#10;fvD6VKshkGVIxjPFZa2sumMYrhm2ckYU5Bq1a3VscmeZV9B0z7VzOKT0Mnboen/Dvx4vhqSS01fe&#10;1ncEHzBlmjbGOnpXt1lfW2o2iXNjMk0Lj5XQ5FfJzSpIoMfyxgdjnNek/CnVbmyujHavLcJMwSW1&#10;ZvlBPR19OK7cPVfwM3pyvoe30UUV3GoUUUUAFFFFABRRRQAUUUUAFFFFABRRRQAUUUUAFeb+N/Bt&#10;3eavLqkVxCIXALCQ7dmABya9IrD1vXItGjdr+HfCCOQQTgnGSD2HerhUdN3RMoqSszyO68IarEm9&#10;rB5ExkPEQ4I/CseXTmtziSJkOejLivUbP4reA7uZrca3b20iMU2zAxA49CRgj8a1bXS9B1a+OpWV&#10;xBdvIuGZJFkVgfXqK644zujB0ex5f4PtvN8b2RI4hhlk+nG0f+hV6PqjKsCLkDLVoTeGLWF/P0yC&#10;C1nYbHnQbWVM847dq53Up4F1JLGG5muzEMvK6gLn0yOprgxM/aT5jppR5VY76yjENhBGpyFQAH14&#10;qeo7dPLtYkJztQD9KkpgFFFFABRRRQAUUUUAFFFFABRRRQAUUUUAFFFFABRRRQAUUUUAFFFFAGN4&#10;p8U6b4Q0OTU9XkKxKdqIoy0jdlAr5g8Z/FrxH4tupE+0yafYbsx21uxXA7FmHJNe4/Grw0uveDo7&#10;lGPm2Mu9VHRg3B/HpXzbPoxhV2dioAwq45J9PpWFSTvYxqN7C6d4u8QadOLiw1m9ilHG4Tsc/nXa&#10;+Hvjh4s09/Iv7tL1HON1zGCyE98jHFedG02n5sqcU9bVnPy/Pj8CKxV1szNNpnV3Wt6lf+I9Z1O5&#10;kSScXKyMSv3SEHK9hjHSsnXfGd5qNzH9huLiNIh/rGf5mYjBI4+UY4xWTc3U8ST2fJMzo8jn7xAX&#10;AWmW1i7nIXJq2k3dmkpcw9L27nlV57yeRxwDJKxx+tdDpN/fLIPJu2Q46sc/zqhb6ZcBgZI0RR1J&#10;IrRE0cYQWpHmocsQoK//AF6zm0kZPU7PTL2S0Qm4ihuVK/Msq5X/AHsdvrWhqKXE1k13FpNnbW8Q&#10;DGQ/IWz3AIzivPri7kuowk5BRTkqo2gn1IHWkiz5ZUcDrg9K5GRYvXFwoTyjDHsVmwoZucnOetN1&#10;jUzdeHZ4JC8NvaqpzHnOM4wO1Imm3s8Mk5QCGL7xDgY/OqdxFH/Zd+JJQqCzkPJ+8wGQuPqKcPjT&#10;Lja5X1MTGSN3jkaIxpsY5J+6Kv6bbLqLxx6zaeUjDCXCpteM5wM+q565roIoYJ/CtjCzFmmtoi3t&#10;8oq1e6DFHqyTwTNlEEZiONrAVpKLvaJUpKMrJmMPAt7aX0Zu5RPZIxYyjGc9gRW3DPFp+myxJYI4&#10;kdW3zDDLjPQ9s56Vs298Hgjju0KbfvAtkH8RVK+t2YFraz8wdQWY4I9uajnqR0Zn7aZUudei1HWJ&#10;JrW1NnGIVVIN2QGA5I+tbNldKluLaZvM3nyyXHG488eg/lXD6hiUODC1rKufmViPwIq1ZW+p2GmW&#10;2pzW0klhcZCXCnKA9CG9CMdDRKLb5mTZydy7rnh2W6DNEBFg/dyGrkjoEis28bivXaK70XVteMgN&#10;yyuq8HcMAn1pl7GltbSy3UKuyrhHBwWPYe9VGxOqZx1vb/Y0BZTsY456A9q9g+GHhTVNJ1iPUrm2&#10;zbTxEeYHGB6HHX2/GuGDabd6YftZWPbH+8JOMEDk16z8JPELa94SZR5ksFjL9nhuXXHmqB29cdM1&#10;vRgnK500ou+p3dFFFdx0BRRRQAUUUUAFFFFABRRRQAUUUUAFFFFABRRRQAV578WvEWm+G9Bt/wC2&#10;tEi1q3vJGiMUjBNoA3ZzivQq57xr4NsfHHh86XqLvCocSJLGAWQj0zSauB81+J5fBNk9qU8P30Et&#10;3CJzDDfkLCDxjLK2c4PatHRfh3omqafa6poHjaPR5LpS0Ud6PIkBBwRvVgDg+gr07V/gVpur2FjD&#10;PqUxns4RAtz5ahpEHQMOR+NeUfEzwteaLqGn+HrbTmjsLOICGbJfzS7cuxxgcnp9aVgsek2ek634&#10;W8Om41/x8bu0OEIS4EofPQIWGR+ZrX0603XluqR7B5i7R1PXqT3r5r0kSPq9vbQtwZQAoPykjgcV&#10;9tW0Cx28O6NRIqKCcc5xUOF2VzWJ6KKK1JCiiigAooooAKKKKACiiigAooooAKKKKACiiigAoopr&#10;yJFGzyMqIoyWY4AFADqK8a8c/H2z0qaWw8JwpfzrlWu3P7pD/sj+L+VeN6j8RvFutXXm3euXYI6L&#10;FIY1H4Lis3USM3USPsW4mW3tpJnKhY1LEscDj3ryXxB46u9ZbZAz2FmBgoH+Z/qa8bh+IXiKPRX0&#10;2a+nuopWLMZpWZhxgbc9Mday9JvZbmYW108ksxJMcpJJY+hqZTdtCZS5loega9r6zaebNdeSMK4Z&#10;IjddW7DGf0rzm51OSW88i/YrJnG49Gq7NY3LxrE8LM27gMmcn8e9X08LXF3a5vkiQjnazZYj3Arm&#10;cuZmWxRt4UvJPKLfvQMAf3hViTS4YfmkdUVAS+D0A5NUbrTb/QbiOZdz26H93IBkr7GnOt3qoARW&#10;2scyEdOuatAZtqFur6eWRTubaY1J4C8//WraEDAAICqn0p1hpStrRikYFFtQ6npj58c1eu9Vi0RW&#10;iAjncjOw/wDLP6msqsZdCJJvYy2s9Rum8u0gkkjXqV5yfesrUbTUoJs4ZVQZ2K2Dnvn1qxc+Ir3V&#10;mLNctp1ioAkMDMDKc9vesme8jmuN1u0oGMHe3WiEJLVlRTW5Lb3VzDcLIXZwOzHr7Gtq11BbmTBJ&#10;VnYKVbsc1hR3brw5V17q4zmphOYrhJrUiIFsB85Ct75qpwUjSyZ0GutLb6jcaUtxI8FtJjKngtgc&#10;n6Vr+HbRJCPtWJI7dgV3EEluvPtVAwRX2t3dzMC8bSlgqDduJ5P4V0+iW0VtE0zRxwecd2PQDpmk&#10;oqxjIf8AaWl1a1WRAsXmrkHjjPGfy6VZutSt/MkSfgA8npisK+u/N1GBohhVlByW689cVjahrN08&#10;zrJBDLHuI2gHcfxq4qzJSOxW5xF58EpuYDxu3fdol1OW0t2aELtGHJKl8D6DrXC22tPp8zNaeaEk&#10;+9HKuAv+P1rc0vXIry68rCrJg7V6qfY1ckmhuJt3F/baxZ7FZA+3k/dP1xXpHwXWGbwjqOnThZlj&#10;ujuRsMpVlHb8DXkV3Y2MNwHnhYwn7xjcgK3uvpXffC+4/s7xokUT7be+hKbOAMgZXj86ilpIqk7S&#10;Op1v4O6NfM8mkyyafI3WMfNGfw6ivM/FngXxZ4bVTBYtqduqswlhkLLEFGSSD04r6QpHRZEZJFDK&#10;wwykZBHpXQ6MG9jr5UfIXhaHU/HWrx+HltsRXZBaeL/liqkFt3qOP1r6v0PRbLw9ottpelxeVbW6&#10;bUHUn1JPcmnWOjaZpbM2m6fa2jOMMYYVQn8hV2qjBR2KWgUUUVYBRRRQAUUUUAFFFFABRRRQAUUU&#10;UAFFFFABRRRQAUUUUAFYXjaVYPA2syvj5bOQgkZwccH863a474r3YtPhrqxJILxFBj3oA+WfB1u1&#10;54x02FGCtJcIAT7sK+16+QPhLbfafifo6mLzFEwYjHQAZz+GK+v6QBRRRTAKKKKACiiigAooooAK&#10;KKKACiiigAooooAKKKxfFviSHwp4ZvNWmTzTbx7khDAFznAH60AVfFnj3QPBkG7WrwJMy7o7eMbp&#10;HHsP6mvnn4h/F7UvGymxskfT9LVs+UHy0v8AvEfy6VyfifxBqXi3WZtV1aXfPIcIo+6i9lA9BVe0&#10;0+Uw7nTqelYSk2YSk3oZ4Xk8Vp2WlG6XhHL9lQcmtTTdFWd0Yjd/c3cge9dzaW0drbhIkUMR8zEZ&#10;J/CszI5a38LP9lIuYhER91tw496yrvRWkvbf7BdoNuVkkik5X8BXYa1HC1kwvZWy/EcCdz23VQsr&#10;WHTLMF5EhwMkkZJ+lCkJM0bO3kFvGtxJLIyIFEsnJb6mrccUAO+cFU7bBy1c7Lrty7YsgPKBwZrg&#10;hR/gP1qDUPEiKiJLdpHIR8ylCMZ75FQ5ITTZ0E+uaXbMV2udrBW43cnt0xmso61Z3MsotLYxRoeQ&#10;oUBvwHauavpGgtZYgxaA7ZQV78jPNULA3CaksNk+7c21lc8BfUntis4ty1RUYGze+LFt9WkuBapJ&#10;utvJjZDgKQ2ckf0rlLm7F5uLudzNuO7o31rV8QLpdvfJHY3ElySCJJMYXdxz796wmRWZgnUV0Jdy&#10;1FFuOJruKONmWNAxIbGeta66Z4fs4VkNzJdTfxR9P1rBt9WFlCYoovMkLZy/QUSTythi23cOQBVt&#10;A0MugzTOY1CRZ4X0H1qTT96XsUcpCw3QKkkZHHf86jXe3ynv71KC0FzbSHDfZ2DKpPB5zUvYa0O6&#10;0GDNrL5boUUjLDPIx2rXST7XOkNvJGCoIwP4OMAmsHQ72zuriXTbWZoBOvmR+vHLKD9P5VveVFZR&#10;AxjcFXIIHJ+prHWxjLci1RbbTJLOKMK7s6gkn72TyxPp6Cubklhi1ZjHL5kbcZzj8qvanI7TWyuy&#10;mRyrMWPIyegqpPDGdSdmiUMr9DyPrVxBI2Ro5v7RTPEsLY+X5+lZGqWsGm2qiBPLmLYLE7s461tW&#10;iK8YZpJGC9QG+UVzviK4uJr6G205PMZpfLjCplmc4wB688VvThzysyoq7Llh4nkjt/JukE4z1Aw3&#10;1966rw94it7bUbO70yaETWsocRudpYdCMfTNYPhXQrzX/GkOnx6OyNEPLuoNpAXB+bfnoc164nwD&#10;0z/hIpLqS+kFgHDxQxjEn+6W9P1onR5Ze6aKn1PUtNv4dU02C+ts+VOgdc9atVFa2sNlaRW1rGsU&#10;MShERegAqWtToCiiigAooooAKKKKACiiigAooooAKKKKACiiigAooooAKKKKACiiigAry/49XLQ+&#10;A2RejlsnP0H9a9Qrz744Kh+E+psyKxVo8Ejp84oA8Y+A1s9x8TLZ1IAhikds+m3H9a+qK+Zf2dox&#10;J48nkPBS0fHvyBX01QAUUUUAFFFFABRRRQAUUUUAFFFFABRRRQAUUUUAFYXijwnoviizA1yya58g&#10;FoyjEOPUDH0rdooA+R/EthZ6V4gkXTtF1O2tsfu01BQr+59MViyam24JHp7F+q+Y2APrX2bPbQXS&#10;7bmCOZfSRAw/WuP8Qad4I8KEaxe6NYrdg/uVSIbnb2HT8azcUtWS4x3Z4LFofiSHRhqetXP9k6dk&#10;KjiDa0pP8KD7zH8h71sWd79m0lVI2Bh8plIaRvc4/kK09e8QS+K9SF1qLmSKMk29rwEiH9T7ms+D&#10;wlrniC7X+zbWbYT/AK7Hyg+xPAFcM6nNK0DGTb0iYN0729w0tw/nXDj5VPUfUdvpXZeFPhPrHiSW&#10;G+15msbAgEBv9a49Av8AD9TXpXhD4Z6Z4ft0m1KOPUdSzuaeRMhD6KD/ADrtq6YUesi400tz5i+L&#10;ml2Xhfxhb6dpNri0NqrGIuSNxJy31OK85kP9pzPa7QswBa3Ge46x/l09/rX2Ld+D9L1DxM+sX9tD&#10;dM9ssBjniDhcMSCM9OteO/E/4X2tjqj33h7S9SKy/vG+zhTBCc8gDBb+gzROFlcconlVg9o1lbC7&#10;ZnG9UlRT8xTcDx+Apl39mtGuBpymOCRvlVjk7fT8+a0rjSru1ff/AGY0IfoPKKk+wz1rOjtdPGuR&#10;ReILu5tbXzNswjixIgBwQQeQevYn2rnja5CRztyw8xevvUlrp9zcRidNqrnOXYDNdv4+8N6PZ+GG&#10;1zQYQlpPqYtrVldmDxLGQXyT/E4P5CuAsLiSK5CLyrdveurdXQ2rGxZ6B9puvOmC4UnAzjfjvT7q&#10;32zfIgIORjFdDKFtrO0d5E80AAxoQSabfWEciNNDI2TgnHY4o1M7s5e4smt18zKlSexphIZVUphm&#10;IUHFWboxwII7qX7pyFByx/CpdN0mXU5DPKDBEq5iDDrg/pTsFyVLNY1SSHKzLhkdDggjvW9/a76m&#10;ke9SgGPNVTwW/oO9Yt/dxQqLa2w9w3XBBVB9ais96M3lMWDjDN6kd6mURWubE8nmyb4ot0hZd8vZ&#10;BngD3plxIDqu47wsnB3jBz2rPjumCeWSdgcE4PU06e9YkK5Mhz8h7mpSFY6MOml6TNPJ0AGBn7x7&#10;CsaFrW9uoZPNktmWVXLjkpz1UjvVHW9Ya6aK3jYNDCPnx0Lnqfw6fnWakhQhlyD7U1OUNi46H2R4&#10;L8M6R4e0ZX0ctObwCaW7lbdJOTzkn8eldHXzb8Lfiz/wjrf2drcksunNgKepgPc/T2r6NtrmG8tY&#10;rm0lWaCVQ8ciHIZT0IreMuZXOhO6JaKKKoYUUUUAFFFFABRRRQAUUUUAFFFFABRRRQAUUUUAFFFF&#10;ABRRRQAUUUUAFeLfH7xlZx+Hbrwuhmjv2eGU5T5Hj5PB+oFe014r+0dZxvoOnXH2eMMsjB7nZ82M&#10;Damfckn8KAOd/ZqtUbXNTuGHzpbDb7ZYZ/lX0ZXhP7NdsqwaxNsO4CNN+O2WOP5V7tQAUUUUAFFF&#10;FABRRRQAUUUUAFFFFABRRRQAUUUUAFFFFABWTrHhnSdenhl1S1E7wghMsRgZz2rWopNJ6MDOg8Pa&#10;PbRiOHTbVVByMxA/zrQVFRQqKFUdABgClooSS2AKKK8+8ZfGXw54PvTYuZNQvFXLx2xBCHsGboD7&#10;UN2A9AJCqSxAA6k1kXXi3QLOZorrWLOOReqmUZFfLnir4v8AiXxNqPmG5FpZqf3dpF93H+0f4jXe&#10;/Djx/wDD/TdORtZieDVSD5k08RlB/wB0jp+VTzak8yO28f8AiPwhrvha5gXXrH7ZCpktsTANvHYf&#10;WvC/HGq6Xrtvo2oiJE1Rgyakm3G91wFdvUkZ/r0r6Mstf8AeJI/PhuNHuPL4/foisv4MAa+fvi0N&#10;EHjSebw00UkGFLeSMxhsc4xx1rKcbu4SOBvLu/eD+yUuZpLQzCVbYMShcjAYL64JqPSbaKO7E96z&#10;RqDhQEJJNSs7F3kWPLMifMF5Uqw5HvUmovNbWoIUhnOAxHT/AOvVR2M9ybUfFJhZraxtIcKMebLl&#10;mP8AQfrWbJqmpG0jd53yz5AHAwPb8ag0zTZtQvEiRGfcw3Edh3re8U24sms4UUbFiOCB6scfoBQ2&#10;ToFt9iljiuVhQyK2WQjlj6V0N9cCz0qS4un3ttwIz90k/wAIHpXERXE0d2tyoGQB8p6HFa9zeRap&#10;aqZfMQq24hSCCaEybGXEWdzj70h5Nb9iFW2m3MFVYyOO9YyBYtxUcdBmrqPLuhtYVBkkILEjp6UF&#10;Mm1dRbXi+SAqSKrgAYwSBmqJkkERl2kjpnuK2722GoM0PyCSFVjWQn72KxbrMDKiZAAwRU2EimpQ&#10;k7RwRyPWpISEJV+V9aYo+c8Y+lQwzMcRt1zgUpFGhEhaVdnDE/mK+gf2fPEGoXem6hot4kjWtmRJ&#10;aylDtCkkFAfrz+deBWlyqRvLIw226Fh7Ht+te+/BPxfe7LbwhPareLDai7W+t51kSGNxuVHx0bJI&#10;x1FXS6lwPZqKKK2NAooooAKKKKACiiigAooooAKKKKACiiigAooooAKKKKACiiigAooooAK8P/aN&#10;1e7gtdI023cpDKXmk29SRgD+Zr3CvGvj/FZXun2sT7oryyT7SJlXcREW2EY9M4NJuyDcufs82zR+&#10;Bbq4aQuZrrGD/DtUf416zXAfBWKOL4ZWgjYPulkJYIVyd3oa7+mgCiiigAooooAKKKKACiiigAoo&#10;ooAKKKKACiiigAooooAKKKKACiivKPjl8QZfC+hxaRpM/l6jfg7nU/NFF0P0J6D8aTdkJuxkfF74&#10;yJpq3Hh3wtKsl0ymO5vEPEXqq+re/avnR3eRyzZJY5JznNDuzMWZsluST1pm4k/LWLdzFybHLgH5&#10;s4oDfNkdPemM+wfNyfSnwgySDPQUWAvRQzvC7wqD5Sea2SBhche/uw460nmNKpDykL14zj8qveDt&#10;KPiLxla2BbAmmWJeemTgn8s17d41+Bug6ZpOoazp2oT2scEO9bZ1DqSB0z15oUR8raueFs6rZ5Hy&#10;ucED+9yD/StLUhDJGpmzt2BggP8AEfWsa6R7eb97IHWRAcgfc/2adezMFxu4OCKV+xUVeJe0AKlz&#10;vUEr/dzjIrV1dWvYPKVF8to1CcdQB2NULGFl05XWIqXGPM/vc1pTkQxR5dWRkX7p+62BU9TF7nLT&#10;WzouNmFXg063tpfsM9yv+rRgp+taM8qsxDqdx6HHWrMM8cfh6dAFAL5IPfoP503oMx7WB52DMCI1&#10;5z6mtC0BW8lnRlLL9xnbAB7fhQhhjtw+48EjrwabNcJKUhiVWHVzjAPtVlDlkCws8cgY7j8+CA3X&#10;nNUJZ3m+V8YGSDjn86vsvmRO5wCZMKhGMjHas50KSc5z6GkSRxruOSfzqDyuTkGrKjrjIrY8JeGr&#10;zxVr1vptku55W5Y9FHcn2qZFJXLHhnwfqviELa6VYvdSyuC/HyooPBY9AM/yr6k8BeCbXwToItYg&#10;j3cxD3Myrjc2Og9h2q74R8OR+FvDlvpqGN3jHzyom3ec9a262jGyNkrIKKKKsYUUUUAFFFFABRRR&#10;QAUUUUAFFFFABRRRQAUUUUAFFFFABRRRQAUUUUAFfPvxU1SG++MMGmLcCSKSwawlTPEbOGOPrnaa&#10;+gq+V/jbciz+LlzdW7AvAsMnHZgAcfpSewz3T4RwvB8M9MSRSp+fqMZ+c812leI2HxX16K8h8M+G&#10;/Dseo3ar5kT+ZtDREBgccdAeea9N8JX3ii9t7lvF2l2unyKw8hbeXfuXHOeTihAdDRRRTEFFFFAB&#10;RRRQAUUUUAFFFFABRRRQAUUUUAFFFFABRRRQBW1HUbTSdPmvtRnSC3hUs8jnAAFfF/jbxE/irxhf&#10;6vKzeXNKfKVjysY4UflXqfx88cre3SeGrGYiKB91yR3YdBXhjkbztyRnjdWMpXdjKTvoDBNx2cj1&#10;Yc1ESckdOe1W7e2Z7KW53gbZFTb3OQTn9P1qKa3PmfL0IyD60luSiofmbnnFWoPlj8w9uSKrldq8&#10;jk1IXK2jBevTNWM634VMo+JGhyEhf9OTJJ96+mPi9c/Z/h9cKOs0ixjn2J/pXyLozywlZbdjHMkg&#10;aNwcEMOQfzr2TWfiRP4n+GSaZqEEs18jLILoEEsU5O5R044zUOSSaZd/dPJ7tmkD7wu6UfcVegpE&#10;tmk1NLO+t33gIGTOGUYBz+RzRPdizc3Me4yZ+QnBABGP/rVW06Rn1KKSNpJpQo6Ng8dcnuMDFRFP&#10;lbFTdtzaluSkWxTtRTtUVNLcERJuACyRjOe+OM/WodS0qSxe2l+0rcpfRGdCq42jPQ1nzXJbcjcn&#10;dlTRHVXIdnsOluXVMZJUDg+tULi4Z7VYm6Fs1OubiVYyQqbvnJ9KZqqRJcIsB3KFGSK0tcQ4Kwt0&#10;YHcq8ZqW3fBBPXNUwXEGAcDORWzcaVNYw2M86jyr2ATwyI2VYZwR9QRgjtxSRRSnuZSzBmztPHHa&#10;ot5ZSTyaknXMuV5yMUxRtxx9aYWJ7OCSedY4QzSMQqqoyST2Ar6r+FngGLwZ4cR7qNTql0N88mMl&#10;AeiA+3f3rwr4NaWNS+J+mhl3Jb77g5XI+UcfqRX1fVRWtzSK0CiiitCgooooAKKKKACiiigAoooo&#10;AKKKKACiiigAooooAKKKKACiiigAooooAKKKKACvkH4tTJd/E/WzFyPP2HI7gAH+VfX1fG3jiZL3&#10;4k6vJB8ySX7hcjr82KTAkur7UtDXQNYtZJLTULRGtZDnkPE3APsVYfUV9NfD7x3ZeO/D63cGIruH&#10;CXUGeUbHUex7V4p8TrGGXw7byWtsyyxSKZ3zncdpXdjt/CPwrgvBni698F+JYNUscsFO2aEnAlTu&#10;p/z1qYu42fWnjDxbZ+D9Ea+vB5kjHZDCDgyN6fSsnwb8UNH8ZX32C1ingvBGZGjcZUY68ivD/iH4&#10;8n8dX0NxaqYbGAYt4W5OT94t71m+E9XuvDutxaxpkiLcQ5WSN+jqeqn2PrTuO2h9b0Vh+FfFum+L&#10;NMW50+VRKo/fW5PzxH3Hp71uVRIUUUUAFFFFABRRRQAUUUUAFFFFABRRRQBxninRPGc00tz4X8RL&#10;Erci0nhUBf8AdfH868x8Rav8TfCdn52vam0MbMFjlV0ZSfTpX0DXzz+0HqF5d63DZx28j2dnCGeR&#10;M7csec/pWU1bW5Mjzu61g6jcTXGtrFqBmbc0kijfn1DDmsS6stOnLGxmaEjnZIcj86dp+m6nNGRa&#10;Wtwyt1PlnaR9TxV46LJZKJNWa2gjY8ZLO3/jvH61z7bMwSZB4fe2tLma01KwivLa6AVpV/1kJHRl&#10;PbnrVnUtDNpEYoHMiOdylhhl9iPf8qPtOiwKwg1aaFiOdtif6tW5puuaW1j5a2q3kir89wwEbN6E&#10;g/0qeaV7g7nn91bPC+WRlU9Nw5qW0shd2l2zHHlxgpju2eB+hrrrnTE1G1cM43iHftBHyc9/c+lY&#10;F1bDRYIyJZfNfOcJhSfTPqK3jNMdyhp4xbj1JJFbkN7JbyztbFY/OjKBmXKqT14/GstBhgV7jdjH&#10;Az3q1FKP7MnyMhZeD6VD1KM+7RraVrS6w+Byw5zkZBHsarWJa3uAfunlTj0pkkru43uWKjaM9h6V&#10;Y0y282WZyeUTdtPOa1+yHQ19RuLhpLeFSV8m3WNfYdT/ADrPuozlSBkgYJq7OcrEAztJjbhv4R2H&#10;86sQ2wjjQPjn5n3dAD2+tTBWVhLQzIRxtT5u5qKaPN4FUdT0raltkiZXi2Ro/wB35vmas3y/M1Iq&#10;Cchicn1AqmBTmXaSBxiljuJPKEZkbyw24LngHucetOuWzKxPXPNV8bTx3NA0X54J7OYJcxvExVXA&#10;YYyrDKsPUEd6YgluJljhUu7EBVAySTXqfw88PWHxK8D3eg3rldW0gGTTp8fdjb/lmT3Xd27Z4qh8&#10;LPC8sHxgtNO1iHyp7F3keJxn5kGQPzwaC7FrwzdeJfhTLLNNoyxyXkYBe6hbgdcBgePpXXeH/i7r&#10;Ota/bQXN9Y20DzKskaxDIXPYk17bPBDcwtFcxJLG3VHUMD+BrzDxp8EtK1lXu/DuzTbz73lD/VOf&#10;/ZT9OKpxkti0ep0V4b4T+Kl94Rum8PeOEklS2byVuVG548cYb+8PfrXtlneW+oWcV3ZTJNbzKHjk&#10;Q5DA96qMkwJqKKKoAooooAKKKKACiiigAooooAKKKKACiiigAooooAKKKKACiiigAooooAK+N4VT&#10;UPiiFlTKSaoSyH082vsWaQQwSSt0RSxx7Cvj/wAFst98VraXYWSS/DhSOxkzSYz6vu/DWkXlpcW8&#10;1hAUuIzG/wAg6EV8eeK9HXRPE17pqusjW0rRllOQwB4NfTPxU8bHw1oTWemy41S6X5NvJiTu/t6C&#10;vnrQ9Em8Qa6kVtEbm5mfG7OSzHuf60tgMHR7pYbxIbl9ltMwV3xny8/xAe1fTUPwf8KXfhiKKyaQ&#10;yyRBo9QRySxIzux0x7V4x8Sfhbe+B1t76Nxc2NwAGdR/qpMcqfb0NdB8FficNEuF8O6/O32GdwLW&#10;VjkQOf4T6Kf0NMDNurLXvhp4zDtMIbiHJhmwfLuo/T39wele+eCvGth4z0gXNoRHcxgC4tieY2/q&#10;PQ1a8UeFtO8W6M9hqceQeYpVHzRN/eB/zmvnq/sde+FfiyJ45dkqcxyrny7hM9D/AFHalsG59P0V&#10;yfgTx7YeNdNLR7be+iH7+2LZI/2h6iusqhBRRRQAUUUUAFFFFACO6xoXkYKoGSScAVmy+ItMiz/p&#10;Akx12DP61meM9H1jWLWGLSJ0SNcmSNm27z25rye7e/02aSLUTNDIp2iBcoGb1Pcj+dc9SpKL0REm&#10;1sep6h45s7b5YWjB7GRuT9FHNYl349um+W3BOR02+Vg/Vuf0rg7jURa4itlX7SR+8nx9z/7L+VZW&#10;o67HpsRSzc3F/IOZDyIR+P8AFXO6k5dTPmkzrNU8b6jLdC1nmQTdlRixT2PTn8K5bUfEzSTSBLiS&#10;badpZiMM/oPYetcyJLnL7Nzyy8ZHLDP9TXpHw8+FsmphNR8RRPFaLzHARtaU+p9F/nSUJTZSi3ud&#10;J4J8CJqWn22reIMyrKA8VsxyCOxb/AV3eoLoul6X5mpx2dvZQdDKihV+ma0Y40hiSOJQiIAqqBwA&#10;O1fP3xT8Q3fifxkNFsnZrS1mEEUSniWU8Fvfk4rrtGlHQvSKMj4i3+i6v44efS/s7WZgXAWLaCR1&#10;JHTH865Oys7Vp74LEFjWMhPk27Sx4P6V6d8SPA8fhaz0HUtNhQJCi2t223O5zyGOfU5/SvO9T1KO&#10;O+uCVDGdRtPckcYxWdnfUxkncwZjJZzuu5lOAAUPLVPDdNcpJFcwieGQDzEk4z7g9mHrVu40+71a&#10;ZLy7aPTrMEfv5j97HQIo5apf7Y0jTITbjS21BI/9bPdHDufZf4RWUn2BpdDCvrP7NgWyyPEMAOeW&#10;H1qsQItMbrl3yefwrqf7a8Mt5b3OlXFn5igh4ZW4B/GnXumaTq0ccGlT+fcNkiPIjZR6lvu/mMmi&#10;Mmt0C0PPOS54+pq/p14In/d43fdKH+IdeDWnqnhm9s7YRShnkVc+WBjHrj+99a5ooyMVYEY9q6oy&#10;jJaFI6F7xPMWSEZB+8GHIqaS584bs4APSsi0umlVY8K2T83HI/Gts2EkOFQgdCxNJqwMliKSSCJh&#10;ubb8hPUY5NZkGTO0ozncSPpmr7rLFL8hwdm1j1PPWqnEYC99mTSEULn/AFxI9c/WoOrZxxU8vf24&#10;qIDLAVSGejfA7VG034m2MecJdq8DD1yMj9QK+lZvCeny+MbbxKgMd9DE0TbekqkYGfcV8t/ChcfE&#10;7Qv+vocfga+wKqOprHYKKKKsZ458a/CUT+VrtvFtLDyrh1HRv4WP6iuU8A/FW78JNbaTqqLNpCuV&#10;JUfPDk5yD3X2r1f4wXBt/hjqLBWYsUUbRnHzDk+gr5ijkguYSs+/zweOBtI+vXNc0/dldEt2Z9nW&#10;l3Bf2cV1ZyrNBMoeORDkMD3qavLPgVr4u/DM+iSuWl0990ZJ6xN0/I5/OvU66Iu6uUFFFFMAoooo&#10;AKKKKACiiigAooooAKKKKACiiigAooooAKKKKACiiigCrqkqQ6ReSyttRIHZiewCmvkrwTdf2HqN&#10;x4l/igkMNmCPvzHknnsq9f8AeFfVfiZkXwrqnmuI4zayBnPRQVIzXx/qepRT3SWmmKyWFihSBD95&#10;sn5pG/2mPP5Cpe4yTWNeu9a1CS81GaR7yQ5cuef/ANVe0/s/ro50+8kWRDq+7DRMMFI/VfXJ614d&#10;pmi3+rNJJBbyTBFLfIpJAHU/QVo6Vqt94W1qG7ts297auGBByrj+oIoA+vNU0y01nTJ9P1GFZ7ad&#10;Cjowzkf418jfEDwPfeBfEUltMrNZyMWtbnHEi/4juK+oPA/jOz8a6Ct7bARXCHZcW+cmNv8AA9jU&#10;3jHwjp/jPw/LpmpIMn5oZgPmhfsw/wAO9MR558FvicNZs4/DuuzqL+BQtrK7czqP4T/tD9RXpviH&#10;w7p3ifSZdP1WASRuPlbHzRn+8p7GvkHXdE1XwR4pezud0F3aSB4pkyAwByrqfSvpb4XfEa28b6Ks&#10;Ny6x6vbIBcR9PM/219j39KAPG9e8Na78NfEKTxvKkavm1voeFceh9/UGvaPh/wDEix8XWsdrdOlv&#10;qyL88PQS4/iX/DtXV6vpFlrmlzafqcCzW8owVPY+oPYj1r5y8YeBtT+H2txXtrNI1p5m62vI8goc&#10;8BvQ/wA6WxW59NUV5r8NfigniRU0rW3SPUwDskHCzgfyb2716VVEhRRRQAUUUUAFUNW0Wx1q28q+&#10;hDEfckAwyH1Bq/RSavuB47ffCXXZtSdba+tRalvllYndj3GOtXrD4G6fFcLLqOqzzjHzJGgTJ+vJ&#10;r1SioVKKFZIwdG8F6DoKr9g0+PzF/wCWso3v+Zreooq0kthnN+Pde/4R7wdeXaNtmdfKiPozcZ/A&#10;ZNeM/CLSn1n4hJeTJ5kNijTMzDIDnhfxyc/hXR/HbUJWutP0+OT92qGRkU5O4nA4+gruPhp4YPhb&#10;wbBFcqq3dx+/uCOxPQZ9h/Wudpzq+SM9XI5P42+OINN01vDcMKTXF1GHld/+WK54x/tcde1eFWhj&#10;tGFzcRi4vJMGCFuQue7epPYV0XjC8n8dfF2e2sdrNPdC1g3NlQB8oP04JrvNa+GWhN4i0zQPD1wV&#10;1c27Ndzu+9VCjliOzE9vSiScncJRbPLbqa8kUssnm3hGJLxvuxD+7GO2P7w/DArmJAIo5IlbeZSV&#10;Zw3YdT/St7xn4V1zwr4ibSdVkkCOoaJ1fKOnqK5pypYeWNqKNq/SkkkZ2sPBIgEYb/V/d4plnayG&#10;/wDODsdoLBs4Oe1OjG5s81v2VhaywFZLgwuq5+795jSlKyG2WbTxHeWqiC/C3UR6iTB4+tZWqxQa&#10;ibqSwjwSVcJ1OMHIFQ3Mc0Fxsf5xuwCOc1s6VbPJoepT28amayaKbH8bJkqwHtWClZ3JTOMtIdl3&#10;FIjZXPzDuK66RhFmac/IF3Y9ap39jDZXwmVf3N7HuTtt55/Wob+5e8k8pV2RIcYz1966Yz5kPcfD&#10;K9zI0znahP41XvG23r7fuEDb34xT/M2LtGAqr6VRuZCz7vbpVWKA8n2NRjsR1BoEm5D644p0ODxj&#10;imB6z8AtHF/49N46BksbdpOezH5R/M19NV87/Cbxn4Y8E+EL6+vZJZNSnm2tCifwKPlwTxjk5NUt&#10;f/aL1a+uJItGthY2+cK6gO5Hrk9PyqlJJGiaSPpOWWOGMvM6xoOrMcAVynij4haNonhy/vbTUbW4&#10;ureImKEPu3P2GBXy7f8AxA1a/DC4nnm3HI8+UkflXOXV7eXkheeZ2J7ZwB+FLnbFzH0H4W+POmaz&#10;DJpnji2jgWZShnjQtG4PGGXt9a8n8V6bbaN4mu7fTJ0u7Ldvt543BVo25Xkfl+FccN3c1IGcoVBO&#10;0n7ueKiV5LUhyud54L8ZyeCddh1SMLJEw2TQbuXQ9cflkGvWJf2itDEsaw6Reuh++zMq7foO9fN8&#10;Sc5fircUTFcheD6043SsCkz630X4oeE9bt1kh1SO3c9Yrn92w/Pj9a6ODVdPuZFjtr62lduipMrE&#10;/gDXx/pdnLcTxQRKWklcIqAdSTgV9KfD74e2/hWxS6v0SXVnB3SZyIgf4V/qa0UmzSLudvRRRVlB&#10;RRRQAUUUUAFFFFABRRRQAUUUUAFFFFABRRRQAUUUUAeY/Hi41O38Dwf2WZgj3IW48pcgrg8N7Zr5&#10;wj1gqcT2kMjd2XKN+nH6V9uMoZSrAEHqCOtcxq3w28J607yX2jW/mScs8Y2HPrxS1HofLFnr/wBl&#10;ctaXd3YswKnHzAgjkZUg4/Cm3uqSXSxlHt7hlOAQdrYPUYIBr3/UfgB4SuoSLFryyl5w6y7x+Rri&#10;dR/Zy1eJmOm6taXCYJAkVkY+g7imBxXhnxTe+Etai1CwMkBGBIkikJKvcH1r6Y0Lx9oGu6Pb36ah&#10;BbiYlDHPIFKuBkrzXzZq3wy8ceGcu2nXDwj/AJaWb+Yv4gf4VzU11fWzeTfWwVs8rLEUbP4YNGgj&#10;6i+JXge1+IXhkNp0sLahb/PazqwIb1Qkdj+hr5j07UNU8HeJ0uYN1tf2M2GRh3BwVYdxVjT/ABRc&#10;6eym1uL2yK9Pss5x+Rx/OodTv11zU3vdRu5Jp5B88sgwz+hJosB9Y+B/Gdj428Ox6hZsqzqAtzBn&#10;mJ8cj6ehra1LTbTV9OmsdRgWe3mXa6MOtfKfgXxNdeCPEkF9p5kubSQbbqBGBEifQdx1Fe62Pxr8&#10;H3UiRz3U9o7DnzojhfYkZoA8w8dfDm88G6mLzT3lbS2bMdwoy0B9Gx+hrsfh98XreSSHRPE90DNk&#10;Jb3xGBJ2Af0PvXpFtrvh/wAQWjxW+oWV7DKpVo/MU7h3BFeD/E74STeHPO1nQd0+l7tzxgZa2B/m&#10;vv2qbDufR4ORkciivn34Y/GZ9MEOjeLJi9mq7Ybw8tF6BvUe/avf4Zo7iFJoHWSORQyOpyGB7g1Q&#10;h9FFFABRRRQAUUUUAFBIVSWOAOST2opGVXQq4yrDBB7igDzHRPDcXifxvfeLdVUHTIpj9iEh4l28&#10;B+f4Rjisv4hePv7S8zTdHc+SrmMyKfvnHJJ9Bn9RR8V/HENhB/wjujy+Uka7JVhXHT+H6CvMxK1p&#10;4fM2NrP91Tzz1P8An2rllK3uoluxz/hvUpNC8TjUbULJPAXMTOOA2CA34ZzXqfwNLXXi/VNRvSWM&#10;dqWadz0JYZJP0Brx+1H718HlUz06knH4Vo2PiTUtJt7uwsbh4oL1Ak6oeXA7Z/E1KfvJmfNZnsV7&#10;ap8ZPHcttIfK0TSkdPMjOHkzwCD7kZ+grx/x94Qi8GeMJ9Gt7mS6ijVXWR1AYhhnnFexfs+yp5Os&#10;REgPmNgpPJHzc1yvxe0lr/4oXjHhBDFk/wDARWv2eZlS2ueV2doZ3CpxuOK7W38IQS6a2pSTM4yF&#10;wrYwcelUX0+K1jkjjTE3lEoAc4Hc/WrGkauUVYmJ8rdh19RXHXbtoZSvYzZ7GJWlVX4K/JvOcHv+&#10;lOiu/wDhHNR8y2XKyRsr55EoYDr+Qq1dotrqB8hhL837twOtR3enJeBcxsoCne6ycZPfnoB6VyRk&#10;72kQn3K87pr9mYSypc2+THGRggegrFvoVtwnksSwX5xjoanCSW94Lq1ieOGE4jbv9T9TWrqVvBda&#10;eupR7UaQfOuM811xly7GpyZudww3rUM77wMc1p6lpq2k0JjkBWZA5XuhPY1L4e8M33iLWYdN0i2a&#10;e5mPAzgKO7E9gK7Iu6KMiKN2dVQFmY4AA6n0rXm0K5sLeFL1HivJRv8AspGGijx8pf0LdQPTk9RX&#10;oOr/AA/uPhZq2jaudTtbu6TdNKrxZWJh0IB69fzFYvjxo7TT4JZr37frerKt9PLFJuW3hblckdXb&#10;8gBgdc0pPWwNHJfYrWEAXEyyNj7hfgU9rYFfkKqvXCjjFYIbd1617V8HLPRfHWgXXhLXYMXVmDPY&#10;3UYxIiE/Mue4BOcHjmmoi5bnl72bYyMY9uQag8oof7v4ZFdz4x+GniDwjdM00JksmYhLqHJQj39D&#10;7GuOinUTbLrlTwGx0oFZog2AjDDn2qVLcq232B65zV2azXyRjBHVXH9agCFeM4+lBIscap95fxqw&#10;inqjcVEjY9SfetfQNHuNe1i10yyVTPcSBFJ6D1J9hTGtT1P4G+Exe3k3iK/iJjtm8u1DDgv3b8On&#10;417pWfoOjwaBoVpplqAI7eMJkDG49z+J5rQrWKsjdKyCiiimMKKKKACiiigAooooAKKKKACiiigA&#10;ooooAKKKKACiiigAooooAKKKKACqV/o2maohXUdPtroHr5sSt/OrtFAHBap8F/BWqFmGmGzdsnda&#10;yFOfpyK4rVf2cIm3No2uup5wlzFkfTK/4V7lRQB8tah8DfGOn3B8i1ju0AyJbaYfyODXJajpfiHS&#10;JDDqdleRhf8An4hJH5kV9pU2SNJUKSorqeqsMg0AfEKXjo4bygjD+KNip/qK2bfxlr9tZtbQa3fx&#10;27qVaJn3qQeo/wAivqHVfh14T1lGW80S1DM27fCnltn6riuP1H4AeH59zaZe3dm2DgORIufx5oA+&#10;dp1icGRGUsxztU4x+FehfDL4pXvhKcWGqvJdaUw4jJy0J9Vz29q0NX/Z88RQszaZe2V4n8KkmNv1&#10;4/WuP1L4b+LtEVmvNGuRGODJEPMX/wAdzQB9SaD4s0jxJkaXcF5FjEjRspDBT0NbNeM/ADw9c2dv&#10;qOr3aSR+bi3jVwVyAck4/KvZqSAKKKKYBRRRQAVDeXC2llNcSMqrEhcljgDAqauG+KN1fHQ4tN0t&#10;1jkumJldhnag/wDr1MpcquJux4Bqpa81Wa4lZpJJ5SUjzlnJP6CpNeYWtklpgZjiwdp43dzWzBpU&#10;WlhpZJBPcg/NJnPP1rlNalM10csSv161wrVmTdyrawsulzSqhYuxy3oFrFlmb7QSpFdTbyiHwZJL&#10;jA3SAZPviuQCl2JDBT6Y5NbqKIR0XhrxJdeGvEFpqVg7boHBZc8OO4Psa9C+IGuR6t4kkutMffDc&#10;xRSI6clgUBAFeQKflwc5HWun0PUJTpywK3zo21TjJ2n68Ch7WKvpY0oYRAck7pmGZGznHoBXNy3H&#10;2a7bI2k9vWte7uvLikcsy8k5JwDWA0Et7vmlkGwcITwM+pNZ2TWojptBvLaRpGuLcls4QM3Qe1b1&#10;xqFglhKPLVEKnAHc15nb6rPbw3EipxCMIx7k8UlrqU+o+XC0gUk7TzXNLDybuhcp0MepPJBJZW8D&#10;zRlt4VEzinCCYaTMk9tNEFJcB0IB+lYM9xe3IdLLcltG21YlPzH/AGj69KuaBHqdpDe3UgneLysq&#10;5JKg5PrxTVPlVytkZyZvnZxuZ2x1Ocn0Fa+jalPpesLFau8TuhLOhwVweufaqKX6XEaPCzW18N29&#10;kjCr6Aj3Iz24qs961tGUSPbJtCbvaunVjvqenSXmkeMPDPiG48T6qzazHCBYxztjJXncOxJxjHYV&#10;5leollZ+SDmWXk5P8IqCG/b7W9zeuZXx8g6ZqnNcPPcNcTnLN29B6CtIxY3qRRruGO4rrfhtr7+F&#10;/H2nagCfLD+XMAcbkbgj+v4VyqvtwuAR/exUwLRSrInVW3CtHsC0Z95fu7iEZCyRyLnBGQwNcR4n&#10;+EHhTxLCcWS6dcl932i0UKT6gjoau/DHXk8Q/D/TrkSeZLFH5MpPXcvH8sV1tXo0anzPqfwZ8U6H&#10;fSQWVudVsmY+XLERkL7qTwa5nU/DN/pjBLu1kgbqVkQgivr6qepaRp+sQCHU7SK5jByBIucVPKS4&#10;pnyHY6LdX1/DaWlu0007bY0QZLGvpD4d/Dm18HWQubpUm1WZcSSdREP7i/1Pet7QfCOi+Glf+ybJ&#10;IndiWkY7m+mT0FbVNRsCikFFFFUUFFFFABRRRQAUUUUAFFFFABRRRQAUUUUAFFFFABRRRQAUUUUA&#10;FFFFABRRRQAUUUUAFFFFABRRRQAUUUUAFFFFAABjpRRRQAUUUUAFFFFABXj/AMSLvUbnxLLbWlws&#10;NuiqjMv3hxyB6da9grx7x240/wARXsshZnYho1xwuQOa58RflJkro4bWNtjYR26O27O6RnbJJrN0&#10;HwZqHiqaacf6NptsCbi8f7qDGcD1J6e2a7Lwz8PNT8Xzre6mWs9PD5JdSHkHfaP61rfF7UrHQPDd&#10;r4Y0RPJVf3ksUXAC9tx7knmsowtHmZPLZankGsyW8uhzW1s2yCF8pgff6AfnyfwrmYFj2DzJfL/D&#10;Jq7fSkWyRlsEne2PXt+Q/nVaApsZtm5gewyauJlYjO0E/MST3Nbfh8bbWeQlVw2NxPTismOzuLyc&#10;JBAzMTgKq/zrsdC8IqkaSX8m91O4QfwA+/rSnJJAV4dNfUZ/Ou4ZBbAZQlSqt7+9VtdsI0mgjh3I&#10;pO0DPygDviu9SVocLiMADBQ5KsPQjtXIeL4ogC/TdGuw54TBGSf1rCM7yEzH+wWKRMswV0LZfDel&#10;cwJLdJmns1aJd2ApOceldJeR/ZdLkaRl+aP5cd8jArn7GMdCAwB5GOtdKGjVg1tLNSbC0IkI+cSs&#10;GB/3R6Vo2uu3epaVcSGQRRIvlG2UAADr0/rWTc2G2MS2vzJ/zzPVfof6VY0bbPZX23htoJ/I1lUj&#10;G10MqOGjChsYIyMelQzZkUHPQYpFZiq7jk47ml4O8D0rWKsC3KUsTZx175qF/wDVnHqKvOf3bM3G&#10;BWe7dFrVFgT0q1GdyDNUx3FTwMW2qoyxOAKb2A+j/wBm97z+xNXR+bNZ0KZ7PjnH4Yr2uuC+DGjR&#10;6R8M7FlRRLeFriRgc7iTgfoBXe047GoUUUVQBRRRQAUUUUAFFFFABRRRQAUUUUAFFFFABRRRQAUU&#10;UUAFFFFABRRRQAUUUUAFFFFABRRRQAUUUUAFFFFABRRRQAUUUUAFFFFABRRRQAUUUUAFFFFABXN+&#10;I9CluNUsNX0+1huri2kCTQTdJYjwcZ43DqM10lFJq4AAAAAMAdBXzL8a7qebx/dw8rHGqAY/i+UV&#10;9NV4N8c9FSLxFBqI4FxCN3HdeP8ACs63wky2PJbbRJdV1CGGMlEKBpH67B/npWt4ha08OWtpZWdl&#10;E+7MokcncGHGTjrmtqzkg0HQ45NRkWJiNzZ6j0UevFee6vq8+uas8zKRGfkiT+4vb8e5rmjdsxNO&#10;DxxeWluIbaxs0GckhWGfwzUt18R9Qns2htrOG2nIx5wYtt9wCP55rm72wuLNh5q8EZBByMVHZ2/m&#10;MZHBK54A71pyR3aGkjb03x9qNsWj1Z3vI26MQA6fpzXRyvZ+JtAkexlMr7TvQ/eXj07H9DXDXV1b&#10;xMYzEsjDqAOn40zT9Yexv1uLKDy5V/uMeR6H1FKVNPVKw2kS3U1zBZ22nzOzJGzHfjgg/dGfbn86&#10;ntl8gAuDwOw61qXpFzZxX0MSmGc7WXH+qfqVP9DVXgx+h6YJpOTEQtqEyx7Yo1C5yQeSa1fDYjul&#10;vpDEIl8sBh6nmseRXRvnUr9a07YtaaAxj+U3DnnvgVEtVYLGOwC4UdASP1pN3l7m6nFTCM7WLNu5&#10;ziombjJ+tbR2HYjuSGh4dcgjK9zWbIctx2q7JCVIkPORVdISzHd+GK0TQyNVLNnt61o6cv8ApHC5&#10;PamQW0k7rFAhkZyFVFX5ix6ACvbfAXwF1UXlnqXiaaO1hjkEjWi/NIwHIBPQc9aTvLYaVz2TwFYz&#10;ab4A0a0uRtljtV3A9s84/Wuho6dKK22NAooooAKKKKACiiigAooooAKKKKACiiigAooooAKKKKAC&#10;iiigAooooAKKKKACiiigAooooAKKKKACiiigAooooAKKKKACiiigAooooAKKKKACiiigAooooAKK&#10;KKACvNPjTpoHhxNdBUvYfL5TDh9zDGfoa9LrI8T6BF4l0b+zrhgsTTRyOCM7lVgxX8cYqZK6sB8n&#10;XmnXWqFb3WrhgWGQuMbR2AHas2ay8iRkhXaEGQK+hPit4KjktjrGnQqgAxcKvQdgwFePDw9qMsEk&#10;iRKgIwDI2GI+lcbvCVmZNWOFvjfvgzSNIo4AH+Fad8i6dpaiMDzmTaP9n1Nap0w2sp+1xmIoTnd0&#10;A9awrm4jv7iR3fag4RT3FbJ3QjCwBzIfwrY0qO5vF8rT7BWVf9ZIBn8yar2+mf2jqMVtaNl5Gxz0&#10;X3zXqeh6bFp+mi3s42VEOA8nDSMer4/ln+lE5pIUnZHH6M6G6l0i8QwrdDYQx+7IOnHasm8tp9Pu&#10;ZYLndujbbtx970xW/rMMd1qU00T+V5UgHmjknHTHqaqeJLq9u7QXbx+RIu1CUPLDsSf8KxTvIhbm&#10;UjyiFkO/cwz5b9vStbW2FlpdpbkgMq4OPXvWN4fikuNbgQZYMSZB7DnNXfFLNPfGOMbvLXp796bX&#10;vpGnUx/7Q2S4xuU8NViTmNdvPANZaxetX7ViV2HOQeDW+iC5YgA8vYfvDmp5YIhMsmxQGTDc4wcd&#10;aijhZ23InGfWr8cS3JSIypDnCkufl+pNZsVw0jNjexTxSFZ0cMjrwVIPGK+hNI+Num/2ZapqtrcN&#10;dgqkzxAFcd3/APrVxXhj4JX2uaFa6our2sS3CBlQKzlR6E+vtW2fgVqkELtBrVvI4X5UMbKGPpmt&#10;EpLY0V0ex6Vq1lrWnpe6bOs8D9GHY+hHY1cry/wd4R8ZeEL+NY5LK4sZmH2mPzD8o9Rx1r1CtU21&#10;qWFFFFMAooooAKKKKACiiigAooooAKKKKACiiigAooooAKKKKACiiigAooooAKKKKACiiigAoooo&#10;AKKKKACiiigAooooAKKKKACiiigAooooAKKKKACiiigAooooAKKKrajfQ6Zps97dNtigQux+lAHI&#10;/E7W2sdC+wWzATXP3z/dQf414i9/ctmMTqPVgMn866HXtZk8Vai88zmMOeFB4VR2qilpaRRmK3Uy&#10;nofLQnP415tSfPK5k5amdqVkmtac0d7L84Q+XMhyAe2cdq83Gk3stytqkDCRz34Ue5PTFeoXGhiZ&#10;Ge2HlS9iTtx74Fct4k0a/gj3NcRLbKAGkklwXb3/AMKqEmtCLoseFNDTSTcTao1tHcsdkYklXCp3&#10;PXnPStqO7V7hraCaN5pDyYzlYgeg9zXFvrkaafDY2VnE3lrhrmZNzO3dgOg9s5qzos72l15jkuxy&#10;xPXJxmq5G3dkvUsa5si1NbeJdlvE4jhxz5r/AMRP+e1VDLHNqTWztutWTyjzkE9cj8agvNUnmkWB&#10;IYlSNcLIi4c565/xqSHT5LlYhsbe6hvl4HNTbl3KSNfQtBbT55pgvmBk2rIB2zXOakjy3jzKpYq7&#10;Iyjt6Gurtjr2nWu1LebYGyJVXdweoOM1zF6rtqN5bsCBKgeP6/8A6xUxbcrsvQoCxmnfEMJMhBOx&#10;eWIAyTgegBP4U2MBI1bHOa6DwX4kt/DOrS3mo6Sb8TWz25jMmx4g4wzLwecZHPrW58N/Blh4v8Sf&#10;2fe3DxQxwM6IvDO+OAT6Dqa6E3sFrmNoPhXXfEwdtKsJ7iOM/MIR0z616H4F+DD+ItJkvNbuLvS9&#10;k5jWDyQGcDqTnkc8U74TalJ4W+IFxol+RGJWa2fP94H5f1/nX0JWkEpK5Sikc54M8Hw+DbG6s7W5&#10;luIZZ/Mj805KLgDHp6810dFFbLQsKKq3mqWOnKzX13DbhV3HzHC4HrXF6z8ZvCGkKwW9N3IOiQr1&#10;/E0Ad9RXhWp/tJQI2NM0nd1yZWJ/wrAf9ozXm3eXZW6jnkrjH60rjsfSlFfLo/aD8UjlgmP91f8A&#10;Ctqx/aM1Jf8Aj9sIX4xwv68GmFj6IorxrRv2hdMuX2anZ+UeMGNsfo3+Neh6N488Pa40aWeoIssn&#10;Cxy/KWPt2NAWOiooooEFFFFABRRRQAUUUUAFFFFABRRRQAUUUUAFFFFABRRRQAUUUUAFFFFABRRR&#10;QAUUUUAFFFFABRRRQAUUUUAFFFFABRRRQAUUUUAFFFFABWd4gtDfeHNQtlALSW7hQRnnHFaNFJ6q&#10;wHyddeabkws0kTDpsbBH0qG/m1xoFittWaRj0gZQHf8A4EOv410Xj/UbFfEl1b6Wlk9usrFXggKO&#10;Gz91ieuOeRWHFcFYPNyGuGXarY5Ud683l5WZtI50eJ9StJdlyJFKn5gGwT+NJqOpya75TkMVhBCx&#10;sehJ5NXb21RrGXzEUlR/EOh7Vjoi2kkZTIDdRW8bENCeSF6nLelTRyFFLJkcevTmrUkwOVhjCR9+&#10;OW9yarYykhAP3f61qSRyxiUkoxSRTlSOMiprxr24srXcoJRCi7TjIBPUevNIYG+Rhhtw4wf51Np8&#10;vnrGJR8qMTx6Gs5sOaxT0+W7s7wTxXckUg+8I2OMenFdSL601KISaza+dJEOJ4htlVf6/Q1j6lAi&#10;/vVwuBnKcBqjsrkqVcfMP5isH7yuik+ZF+78PKgfUbCQXtp97co+ZD6MvapvC2u3fhrWYNTsD+8h&#10;OSo/jQ/eX8RTLO4ls9UT7LIYlnGUZeg9vzq6WsbySXz0WyvVOHK8ROfUjsaIzfUpaEGo+JDe+Obj&#10;W7YtIDdeajmPZkAggkdj0zXtfhnxZdeIfifb3VuH/sy60kLgt8qSg5Zf97Pr2rxlXazzC+WHUBUw&#10;Oe/vV3SdYuNH1AXmnO0E6ghZBjIyMGtIzaY+c+g/HWq2mn+D9Qe4vobNjEVjkkm8sCTGVAPXOR0F&#10;fP3iX4ta9rt2GstQuLW18tP3SHYd20bunvnv0rP8Vz6n4plgea83CBNsUB4jU92/3mPJJyTXHT2s&#10;9m/l3EbROOx7/Q960c3ITn2NbUNb1HV8f2hfXE7AbQzyElRXNXMLwykMS277r561pRsWxRcwma1a&#10;M8t1U+hFEZNMIyszH645yR1pw79vY00IoHDc+mKAfrXSbjzjse9OBwKaBnv+dKjbspgZP6UDHl8A&#10;Afe9asWepXenyBraZoyDnGePyqpkMPl4y2ADyTTS2TjrzQB7B4G+Nep6bdLbalL9ptzhRHKxwPo3&#10;UH9K+hdA8Raf4j08XWmzB+B5kZ+9GfQivhxfYceld74A8cX/AIe1WLyZiWHADHiRf7jevtQhM+uq&#10;Ko6Nq1vrmj2+oWZzFOm7HdT3B+hq9TJCiiigAooooAKKKKACiiigAooooAKKKKACiiigAooooAKK&#10;KKACiiigAooooAKKKKACiiigAooooAKKKKACiiigAooooAKKKKACiiigD5R8SwhPE2o7+StxJ0/3&#10;jVCFsYOMEc16yvwovfEPiK/u9Tc6fZm6cpgAySjceQOw966qH4P+FooAjRXEjAffaY8/gMVxeyk9&#10;TPldz5+nwYtnGcfmK5e/lVbxFQZUPyPavZPF/wAGNVsluL3TpvtlogLmGEbZFHsDnP515lN4anjk&#10;UXMUtqroJA0yEEqTxVKDjuDTIE3S2YCjOBgnPNIGAjG3gjH41rpol1puoC3vbS4ghuU82AzIVLr0&#10;zzVK+sxYyfugAMgjvVmTMu7maOHyI3Krzux3B7VPpp8th8u4gcj1qDUGBkLAYLDcasWELR26zkHJ&#10;YH0z7Cs3sSzSuI0eDEeWVlyPY+lVtH8P3Yh86/dbC365m4Y/Rav2AmuLoR6fF5kzOGhjI6t6CovE&#10;ek6tYadpuq6rdRTDU0Z4lSTLIFOCCvasop62HBO1y5FqemWCNDBHNcxt94/3sHPT61maze2lzdRX&#10;Vmrx7+HR/bvVHTbnylLLI3mZIx0wCKmubZ7jUoooQWkm2LGg6kngD86SjZmpbgv7iGEKjCWJefLk&#10;GVI/p+FWVuftWPJmWAn/AJZYGf8Avo9awofPsdQnsbtJIZY5CrRyDBRh1Uip2XnZ26qau1hG3biV&#10;iWlkZVQ5JY4/Oklu7S6Q29xidD0AHQ+xrMhvnMJhuQ00Y5AJwQfr/SrltJbJvlt8u2OIyMMP6UEm&#10;dqGlPZILiB/Oti2N3dD6MP61TxkcV0ttPNudXt4zFIp3xMeq+9YV5aG0nwpJiblGPp6Z9aAMC4iE&#10;Uzrk564A6CmeSCoI3Z75NPu3LXRLAgEZQkfeHqKaJDCQ5AYkHg9BXZHY6o7Apw3IyBTAhZsKNx68&#10;UisXzt69hSLnqMg+1UA4Aq4XuxwPenzKYv3b8EZyvpVixvFtJQ8q7kznGBk+mD2qCd0kmZkQICem&#10;c0hke7kc8/yqxCxWVGBO4NkHHOarg/Ng9fSnhyDnJyO4piPpX4F67Jci9092zE8a3EQz909GGO3a&#10;vYq+Z/gpfm18WaYpYqs6NHgd854/PFfTFMkKKKKACiiigAooooAKKKKACiiigAooooAKKKKACiii&#10;gAooooAKKKKACiiigAooooAKKKKACiiigAooooAKKKKACiiigAooooAKKKKACiiigAryP4q+LLfR&#10;PEdrY6Jp1rN4guEVftc6hvIU9MA8Z6nPYV65XzV8T5LKX4u3V3dMXt4GiSRVGT8oG6s6jshN2N7x&#10;RH4h8VeFdM16fTVtobIsZ3WT/WBsAsqnovHXPevOtTIebGRgjP0rZ8W/EzVvFKmyiIsNHQ7Y7WLj&#10;KjgBj3+nSswwISJrv5LeJQX5xuwM4+lYOSS0Mpas5+/tJTaR3LKojZ8IT1I9celTWriRoh1Ckbnb&#10;nPsB2FR3Wprq8swI2KpzDx/D0wamtwxtwGGB2z3/AA/rS1tqZyRetppdO1JbiJhuglWVAT6HIFdd&#10;8U9C/ttbbWNG2mO4tDqEUK984MyKc4ypG/HX71VLfw+2qaBb2OlaY99q7g3NxcxAk26/wQ9cDgbj&#10;35ArmJfMS0khnNw00TYSHPyDn5sg9D7CoTaNYq0bHN2k+Jl7g8V0bWMl6ls1q2y5YrEhBwfvcHPb&#10;BNavxH8KaV4c/sCXSH3Ne2Sy3G2TcpfjJX0+lZlvdSWMMFyh/wBXMB9OOD+Ypz0YWsyLxfY+JLPV&#10;WsvFZle+hjCLK7Bm2diGHX61kLqXlQqtzHvI4Mitgn8K7T4oa9F4mvNO1GDelxNZBJ+eBIpIOPzB&#10;/GvNbeczM0c7ZIBKkrzn3rflTVy7G7BeWc7AxTruPVG4NWDbvEQy7sdQ1Ydho9xdtJJbIJPLXLKR&#10;2HNaEd/Jp7jMWCB8yNyDWbj2E4WNaO+fbiZS+epU4J+tXEax1G3ks55PJicYDY+ZG7MKwLfWvtEs&#10;qNEu13yhA+4MfypTcss+0GGVGOFkGVwfQjmo5WLluZOo2N1pNxLb3IRsjCP1WQdipqpAI9wModxj&#10;oO9dLqN7dmKOxuDbrbzYLSI5bbg88etYt/FHCo8ohwzYMgPPsMdvwrphJtam6TtqQIIfKkMm8SdE&#10;2Hj8ajAx/WnMAu0LkkjPStmy8Nyy6S2o30jW9sqlyqLmSQD0zwPxqnJLcTkluYcgJ9OnAzTWRlAI&#10;+YN61aN5tjMVrFHAjZyR8zuM92P8hgVVxjJzVIAQ55IOBU0SuzqIwSScDPetrT/CgnsPtWo3i2cZ&#10;+6vBb6nJ4qLTLZYXNw/7xUJWHjrz1xSUk3oTdHp3wds/N8f2a+X5i20bMSB90gdfzx+dfSdeS/A3&#10;ws9lps+v3aYe8Xy7c56pnLNj3I/IV61VAFFFFABRRRQAUUUUAFFFFABRRRQAUUUUAFFFFABRRRQA&#10;UUUUAFFFFABRRRQAUUUUAFFFFABRRRQAUUUUAFFFFABRRRQAUUUUAFFFFABRRRQBi+LteHhvwvd6&#10;kAGkjXESnu54FfKmpS3GpX7vNJvmuHLyMfU8kmvq/wAS+HrfxNor6fdu8aswZXTqpH86+dvGGjad&#10;4f1D+ybCdbuaMu1xdAYyTj5B9Av5k1z1rkS2OJuVHEcC5AO1T/fPrXdaD4Tl8fQ6jp0V6ltqMUCz&#10;Iu3925BA2nuBXIWvzubggKmSsC46D+9WhomvXnhjWJL6ymkhkkiZC8eC3I9+OuKxja+pKsYl54f1&#10;Lw/q89jqlu1vPCdrK3f3HqPetDSEtjqsf9ozSJabgJWQZIXuB7np+NV9Tv7nUr37RdzSTSzDc0jt&#10;ksT70CNobHyyPmbkiqk7iaPXvCfxJ0bwZ4WayNhNJeNI8zLGRs5PyjcecAYFRaX8P7v4jTS+KXeL&#10;R7e+mLJbqhclRwWHTqc15NbJLqOoWlln/XzLHnuSSB/WvsTTbCHS9LtrG1ULDbxLGgHoBitILnVn&#10;sarY+VvGvhG88O63JY3j7vKG6NwchkPQj0rKgjNzYSQr944ZfqDmvUfjhpWpnVoNXmt4o7LH2dGR&#10;yzNjnLDt1OPpXmemtbwzZmfeoPyqoI3VhUjyuyFbUTUpYtQmuHktViO9pIooyVWNj1A9vasKVILO&#10;BpZUwSckAck10txZrcsHbegzkFOR+FUNT0i6OnLeojy28TeSZCvyk9QpPriqp6uwW1MOw8Uz6VJM&#10;1rDEwlQp82eD2P4VivMzoAztknJJNX59J84lrP7w+9EetZzxyRtslUow4wwxXYoJFXJI7iVImEXB&#10;xgmiOeZSvzEAHjmmIGDdM57ClIK44yD0NHKhotPdtKgWcK2BhTitTSbC2kaKa6uUbOSINw5GO/vW&#10;FuO3A9aMtn5RyOeKnlB3aO4W10m0jEswQqhwXk5+lU9Y8WJdWM1paRsfMGwyHgbfYVyYMRU7wQ3Z&#10;s04gjO3oPeoVNX1J5Fuxc5x/Ol7jPzfSpbewubvBiQhM8u/C/nV9Le2szlm+0zDp2Vf8a2sVcjtr&#10;AMVluciPqATy1b+kWx1O/iRgUt0b5senoPf+VZQEl1JmRj+FdV4eiCzRxx8c4AqZOy0Bbn1bpaJH&#10;pFmkKKiLAgVVGABtFWqgsUMWn20bfeWJVP1AFT1QgooooAKKKKACiiigAooooAKKKKACiiigAooo&#10;oAKKKKACiiigAooooAKKKKACiiigAooooAKKKKACiiigAooooAKKKKACiiigAooooAKKKKAOM+IH&#10;i6TQYY7G0UrPcRs7THgRoOOPcmvnm6uTeXj3Ep4dj19K6z4geKJdf8RXW1sQQyNBGB0Kqev4muKn&#10;yEPB461xVJOUjKW5B5u9jjjacAD0ptwu6E46jkVGW2SB+3Rh7VLkZwO9SIpxRySWrsEbEb7fMxxk&#10;jOM+uO1S2zF5GDNnsM/WtL7fBLotlo9tlBA8lxcNj/WSucD8lVQPqazYR5dx+NMZ1vw+0uHU/H2j&#10;pMBtW48wjHXaCcfmK+pK+Yvh9e22k+NdPu76Ty4UkO5z0UEEZP519NQzRXEKTQSLJG43K6nIYfWu&#10;ijsaLYzfE2g2/ibw9daXdfKsyfK+M7G7N+dfLniXwvqvhXUJbLULZi4BMTKMrMPVTX1xWJ4p8LWX&#10;ivT47W+ZozFIJI5EA3KeneqnDm1C1yHTtB0fVPCenRXWlW3ktaxkReWPk+UHAPWsrxn4V0yD4fXd&#10;np9lHDDEfOEaDgnoSfXiuxtbdbSzht4ySkKKik9SAMUXVul3ZzW8gykqFCD6EYq7IZ8aanpYgmYx&#10;blAPAzyPoaypLqXmG4RLhQPuyryPoa7jxTYNY6lcW8gIaNypz7GuQnXqCB+NKLG0YohAblSoHTHO&#10;Ks28MEo2PcJCv/TRSQD+FPdAG+Xio2Az0qhDjpUBY7NQtgMdfmx/KnLo9urZOrW4/wB1STUBbPQc&#10;U0+4pgWhZaZCCZblpSOflTAqT7VpyrttbJHJ43SncaoBVxjr9acFx0wPpRcRYnuLiUKrthQMBegA&#10;+lJGoB5OajHH1qZPypDLtt94V1nhlGm1S3VBlmcAD1Oa5KDqK7XwRG03iKwjjGWM6AD/AIEKzY4n&#10;1NGCsSg9QoBp1FFaCCiiigAooooAKKKKACiiigAooooAKKKKACiiigAooooAKKKKACiiigAooooA&#10;KKKKACiiigAooooAKKKKACiiigAooooAKKKKACiiigArk/iL4sHhXwrcTWzxm/lHlwRs4BBPG7Hc&#10;CtLxV4nsvCmhy396w3AEQxDrI/YCvlnXNZvdd1SW+1KdppZGySTwPYegqJStoJuw+3aafzPNkWRt&#10;2SynIqOblWx6460zT7j9y6IOS3LVOib1b3J5rhe5l1KToNucc1FE2Pkbt0qRGwxRjxn5SaXyfmVt&#10;vQ5qgK5tX+3BoyVDEEketTr8ud2CckE12Fl4C8R3K6Y1rpsjpfglJWXCxDOMse3HNesJ8G9Bbw3b&#10;6dcPJ9ojfzZLuPAZ2IwRyPu+gqowlIpRPn0Xhjl2c5xxge1e1fBPxHcXK3eh3GXjhXz4nz90EgFf&#10;1zXl/ijwxL4b8T3mnFZJFV8QOy4Lr2NenfBTwzqOnz3+q6jbSWySxiKFZFKluck4PbpVU01KxSue&#10;u0UUV1lBRRRQB4D8XNK+x+KZpAPkuVEoOPXr+oryi5THXtX0X8ZNOE2kWl6BkxOY247EZ/pXz7fx&#10;hWIFR1KMWUc1XYdaty4zVV+9USRHpSGl6dKTOcUxAOnFOHam9KcOOlADh1qUHPWos09TzSGXIGrv&#10;Ph03/FYaWP8Ap5T+dcDCeR6fWvRfhQFbx5pisAf3mefoaljR9O0UUVYgooooAKKKKACiiigAoooo&#10;AKKKKACiiigAooooAKKKKACiiigAooooAKKKKACiiigAooooAKKKKACiiigAooooAKKKKACiiigA&#10;ooooA+fvjPc3EfjBoLp3kj8pXgBPyopHOB9Qa8vk/eNsDZXrX0v8T/AKeMdH+0Wg26naITCf+eo6&#10;7D/SvmW4hltbp4bhGikjJVkYYKkdsVzSjaRnJdS3aFRJtH/6qvrgRtg4yOvvWNDJtuRg5BrTicjI&#10;asZLUkqyj5zj6irdjG91LHCgy8jBV9yaqyfJIe69xXXfDfTzfeO9LTAZUmEhB54Xn+lEdXYcdz6R&#10;0u2ez0i0tpWLvDCiMx6kgAVaoorvNTm/FXhGHxHd6XdZWO4sblZPMxyYwclf0FdJRRSsAUUUUwCi&#10;iigDE8Y6cNT8JX8BQOwiLp7MOa+WtWgKytX1+6h0ZWGVYYIr5f8AHOlf2Vr17anpHKQp9u36VEtx&#10;o8/nU1TfvWhcLhj61nvTERGk6daXrSHqKoQtKPypvSloAdTl/OmU5eKALcXXNelfB1A/j6wz2LEY&#10;/wB015nCfmHpXr/wJsmn8ZSXCqClvbsWP90twKgpH0PRRRViCiiigAooooAKKKKACiiigAooooAK&#10;KKKACiiigAooooAKKKKACiiigAooooAKKKKACiiigAooooAKKKKACiiigAooooAKKKKACiiigAry&#10;z4ofCn/hIi+r+H0RNR6zQ5wJ/cejfzr1Oik0mtQPi290+70y48u9t5beRTgrKhU/rViKXdnua+qP&#10;GfgzTvGejNZ3yhJlGYLgD5o2/qPUV8z634f1DwvrD6ZqsOyWM5Rx92RezKfSuapFozcSnMnzEele&#10;k/BS7tY/F32eeFPOeBxBL3B4JH5CvPZwqxoQPm78dq674Wop+IGmvEcAO2R6fKazh8SFHc+kaKKK&#10;7jUKKKKACiiigAooooAK8L+NenmDxFHchfluYAcj1Xg/0r3SuU+Ivhg+J/CssVum68t/3sAA5Y45&#10;X8aT2Gj5Qul65rNk4JrW1COSC4khmUo6MVZWGCCO1ZUvNJAQH6UnfilPFJwOtUSFLjPTikpe1AC9&#10;eBThTRxTl5x70DJFk2njrX0p8AdEaz8I3Oqzx4lv5sIx67F4/nmvDPBnhK98W69BYWMZOTulkPSN&#10;O7Gvr7SdLttF0i206yXbBbRhEH071PUdrIuUUUVQgooooAKKKKACiiigAooooAKKKKACiiigAooo&#10;oAKKKKACiiigAooooAKKKKACiiigAooooAKKKKACiiigAooooAKKKKACiiigAooooAKKKKACsDxd&#10;4R0/xdpJtr6PE0YJgnX70bfX09RW/RSavowPky4tntppbWcbZI3MbZ7EHFaXgrVI/Dvi6yvrpSYY&#10;3O8L1wRjP612/wAYPDMNjqcer2yFY74lZsDgSDv+I/lXnthaG/1K2tHk8vzpBHvxnaT3riacJEWs&#10;z6phmjuII5oWDxyKGVh3B6U+vP8A4V63LNaX3h+9lElxpMvlqfVM4/IEfrXoFdsXdXLCiiimAUUU&#10;UAFFFFABRRRQB5H8WPhWNZSXXfD8WL4AtcW6/wDLb/aH+1/OvnW5t5YJGjmRkdTggjBFfc1cB45+&#10;EuleL5mvYX+w35GGdFykh9WHr7ikM+Tm6nFNNema38DvFWn3Uv2SzW+jjGVlgYfMPoTnNc03w48X&#10;A8aBen/ti3+FFwscvThjvXVJ8L/Gkq7l8O3oB7mPFWI/hV4t81Em0a7Vn6ARE/r0obDlucb1bgV0&#10;XhXwdq3ivU0s9LtjIx5dzwsY9WPavWfCn7P2Qs/ia48kZB8iFtzH2LdB+Ga9n0fQ9N0CxWz0i0jt&#10;oV7IOWPqT1JpaseiMjwP4H0/wTowtrQCS6kANxckcyH0HoB2FdNRRVE7hRRRQAUUUUAFFFFABRRR&#10;QAUUUUAFFFFABRRRQAUUUUAFFFFABRRRQAUUUUAFFFFABRRRQAUUUUAFFFFABRRRQAUUUUAFFFFA&#10;BRRRQAUUUUAFFFFABRRRQBna9olr4h0WfTr1cxyjhh1RuxH0r52fTLrRPGMWnT8zW92iZXo3zDB/&#10;KvpqvIvH+lSf8LV0aaGJn+1GMlVHXa3P6VjVjdXAl+GdlM3xL8U34XbAG8vnuxI/wNesVnaPodno&#10;i3Isg2bmZppCxyST2+laNaRVlYAoooqgCiiigAooooAKKKKACiiigAooooAKKKKACiiigAooooAK&#10;KKKACiiigAooooAKKKKACiiigAooooAKKKKACiiigAooooAKKKKACiiigAooooAKKKKACiiigAoo&#10;ooAKKKKACiiigAooooAKKKKACiiigAooooAKKKKACq8lhay6hFeyQK1zChSOQjlQeoFWKKACiiig&#10;AooooAKKKKACiiigAooooAKKKKACiiigAooooAKKKKACiiigAooooAKKKKACiiigAooooAKKKKAC&#10;iiigAooooAKKKKACiiigAooooAKKKKACiiigAooooAKKKKACiiigAooooA//2VBLAwQKAAAAAAAA&#10;ACEAsZ9/sDolAAA6JQAAFQAAAGRycy9tZWRpYS9pbWFnZTIuanBlZ//Y/+AAEEpGSUYAAQEBAGAA&#10;YAAA/9sAQwAIBgYHBgUIBwcHCQkICgwUDQwLCwwZEhMPFB0aHx4dGhwcICQuJyAiLCMcHCg3KSww&#10;MTQ0NB8nOT04MjwuMzQy/9sAQwEJCQkMCwwYDQ0YMiEcITIyMjIyMjIyMjIyMjIyMjIyMjIyMjIy&#10;MjIyMjIyMjIyMjIyMjIyMjIyMjIyMjIyMjIy/8AAEQgB6AGQ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9mooooAKKKKACiiigAooooAKKKKA&#10;CiiigAooooAKKaWA6nFQSXsEZwXGfamk3sJtLcs0VSOp2w6vT4b63nICSAk9BnrTcJJXaEpRezLV&#10;FFFSUFFFFABRRRQAUUUUAFFFFABRRRQAUUUUAFFFFABRRRQAUUUUAFFFFABRRRQAUUUUAFIen4Ut&#10;FAHHWiMPHjsMBTb8+/zV2NcSJB/wsm3wdoe1l+Ud8MK7akgCiiimAUUUUAFFFFABRRRQAUUUUAFF&#10;FFABRRRQAhIAyeg61hXPiW0hkKCWPPu4rYuf+PWX/dP8q+eNRc/2jccn/WGuzB0I1W+YwrzlFaHr&#10;cuvQSkl7xOT0DVUn1ixhhMzXCEeueteS+aRjk59alEhMDAmvTjh4rY4W5Pc6rVPGjt8lkmAf4mrK&#10;0jWL59ftnNy5PmDjNcxPcCPJY4A6kmrGi6lbjVLeRZUbY4JA61MnBJxNYwe59NISUUnqQCadVeyn&#10;S5soZkOVdARVivCPQCiiigAooooAKKKKACiiigAooooAKKKKACiiigAooooAKKKKACiiigAooooA&#10;KKKKACkPT8KWigDjo0h/4Tq3kdcyeTIFPpyK7GuNvpfsXjzT1CZE0Un9K7KkgCiiimAUUUUAFFFF&#10;ABRRRQAUUUUAFFHauT8ceNrfwZYwyyQNPLOSsaA45HrSbsNK7OspCQOpAr5yuvjL4pmuXeARxRk/&#10;KgjzgVL4P8ZeKdb8ZxO/m3nyOPJLFUUkcE0wse66/q1rpGiXV9cyBYo0OTXz1JeLfO10mfLlbeuf&#10;SvUfFOn+JNZ8EanbXtpZWw8oMqxSMzHad3JP0rx3RsnSYlbPykrz9TXoZe/fcTmxC0TL3U5qZT+7&#10;b6VXGd1TIM5B9K9c42cvrM5e48ofdTkj1Jqnp3y3yP5wh2AvuPfHb8asXN61vdahF5Ub+cAh3D7m&#10;CDkflWYeRuz+FfP15N1Gz0IK0UfW+h6vbXH2a0hjVFktxNGEOVCcYroO1eN/DXQr9W027EzLC0aS&#10;sSfvDA4H8q9k7Vh1NOgUUUUAFFFFABRRRQAUUUUAFFFFABRRRQAUUUUAFFFFABRRRQAUUUUAFFFF&#10;ABRRRQAUUVHMSIXK9cHFAGXcpbP4ispGKmVI5An44/wrYrzy4mQeLNBaaUq32mTaMfePlnrXodJA&#10;FFFFMAooooAKKKKACiiigAooooAKpahpWn6rGkeoWUF0iNuVZkDbT6jNXaKAMtvDeis25tLtSfXy&#10;hVm00uxsSTaWkMJPUxoBmrdFAEc0SzwPE/3XUqfxrwDxF4aXwvftZxyeZGzF1z6E5r6Drxv4n/8A&#10;IwR46+XXZgn+9MK/wnD45zUkOS/tioivoalhJWQYr3TiZxeqJt1ScHuc/j3qqQAOK6DXrB2nWZBk&#10;45GOtJZWa3UNrG1qI2hdi8neQZyAfpXhVqEvatJHdCa5bnvvw/by/DOkjHS2RT9RXc964LwA+/w/&#10;b7j913H613tcko8smjWLuri0UUUhhRRRQAUUUUAFFFFABRRRQAUUUUAFFFFABRRRQAUUUUAFFFFA&#10;BRRRQAUUUUAFRzMVhdh1A4rm/EPjzQ/DhaO6uN9wv/LJBk15/q/xf1G6EaaTpe1Jm2IZwfnqXJIT&#10;aRp6y4TxL4cZlLZvmGB/umvVAeK+b7fxNr6+JLbWtRijMFhKQYVXCjPXHUk+9ey+FPHuleKxKttu&#10;iliALI9KMl3EpJnWUU1XR/usD9DTqsoKKKKACiiigAooooAKKKKACiiigAooooAK8x+Kdkg+z3i/&#10;6w/Ka9Org/ibZzXOlwNEhYK/OBW+GaVVNmdVXgzyDHpT4/vDHrSyQzRfeib8qSAF+SrL+Fe77WHc&#10;4eSRM8Ifhhkd6lgsxj5FAra0PRZtVuBFEBz94scAV6Jp3gfTrVRJPm4kA4UnC5rmqYqnBmkac2ZH&#10;g8my0EqVJcykqDxnpXfWjyPbq8oCkjoOaghsofLj8+GINGMKF6KPSn3l/aabZPc3VxFBbxjLPI4V&#10;R+Jrx6kuaTkdkVZWLlJnNeV618YtNjkC6Xi4Q/8ALVsqPy6/yr0TRb0ahpFtdj7s0YcHPXNZ31K6&#10;XNGiiimAUUUUAFFFFABRRRQAUUUUAFFFFABRRRQAUUUUAFFFFABRRRQAUx3WONnbhQMmn1V1A406&#10;4P8A0zP8qAPCdY1Wzv8AxlcXixKYxKdgcZ/Grt9pEeqW8d6nyNCcoR0zXAXV2yajMw6bzita08RS&#10;pbmIOQpPI9a8itTqOSnE4KqlfmRvWugTzxSM7kqzZ254FFkkOjXDpbFAzv8AMUGCTWLN4qmhtwkT&#10;4PTjtWImqS/aVk3Z55yahUqkr3JjCTPYrDWJ9ImWeW53KeqE16HpeqW2q2iz28gZT1welfM9zrk8&#10;vDylsDA5r074OXzXIv4yxwCDjNdOF9pB2lsdFFyWjPWKKKK9E6QooooAKKKKACiiigAooooAKKKK&#10;ACoLuNJbZ1dQwx3FT01xuRh6igDze90tJWYiPv6Vh3NlDZxPcTLtjXk8V3dyBCz7sDBrzjxPqL38&#10;jInywJ0A7+9YXLJtL1iaHMsJ8tT0xWT4g8aeNU1BU0g3C24QZZbUPuOTzkr6V1nhrXtKu4447XSV&#10;RkOw78E5r0W3tWMaExonHTaOKcG+hLSPCLvxR8RmS2aza+YtADLtsw2Hyc/w8Vlv4f8AiB41ul/t&#10;C21Cbafl+0gxRJ7gHA/LmvovUpZLDS7m6iTzZIYy4Qcbq8Fuvjd4qWV4xbafFg4/1bkj/wAerXXq&#10;KyJ7/wACWngZNLu9djGoi6mEbpHJsSNuoX1IOOvFeg+CfHo8U38unx2EenR242rCHy2B6YAArxDW&#10;9U1rxV9k1C8uZblw3l7R0jbPGFHT616F8M9I1H/hN7rVIrYjTy7qZW6HjHH4/wBaHohxSb1PcO1F&#10;FFMQUUUUAFFFFABRRRQAUUUUAFFFFABRRRQAUUUUAFFFFABRRRQAVU1L/kF3X/XJv5VbprqHUqRk&#10;EYNAHyFfZF7P1BDmoBI2OuK6vx9oraP4mukERWJ2LIccEVx4PPeuexjYkdz0pgY54/nQ3NNH9adg&#10;sTFzgV658D2zd6h/uivIDXr3wO/4+9R4/hFCWqGlqe10UUVuahRRRQAUUUUAFFFFABRRRQAUUUUA&#10;FHaiigDifEjg70BxuPavKdZ17TLO5WBJxPMTtMcPOM+/QfTrW/8AHIX1oLN7aaeO1mBEoRsKT2HH&#10;NeLWf/H1H/vCs+Qq59S+GPB1jZWlvdE75HUOK7GqOj/8gay/64p/Kr1WklsSIQCMEcH1rynxh8Hl&#10;13WGv9OuI7bzOXjK8Z9q9XopgeZ+EvhLbaLHN/aN0brzesafKtei2lnb2FsltaxLFDGMKijgVPRQ&#10;AUUUUAFFFFABRRRQAUUUUAFFFFABRRRQAUUUUAFFFFABRRRQAUUUUAFFFFAHJeNvBsHiex3L8t1G&#10;PkPrXznq2k3GlXstvPGytG2ORX1xXO+IvBul+I0zcRhZv+eijmocRNHy1jimY5zz7163qnwYv1uQ&#10;bKeOSJjzngiuw0r4U6Ja6R9nuovNuXX55c9D7UuVk8p88pG0siqikseAAK+jvhl4Z/sDw6ssy4ub&#10;n52z2HYVB4f+Fml6LqX2yRzcFT+7Vhwtd8AAAAMCmojSFoooqygooooAKKKKACiiigAooooAKKKK&#10;ACiiigDy/wCOK58HQHHIuB/I187QN5c6MexzX0n8Z7Ge88EF4V3eRKHf6dK+aR97mgD7B8I6jFqv&#10;hXT7uL7rRAflxW3XF/Co58AWH/Av512lABRRRQAUUUUAFFFFABRRRQAUUUUAFFFFABRRRQAUUUUA&#10;FFFFABRRRQAUUUUAFFFFABRRRQAUUUUAFFFFABRRRQAUUUUAFFFFABRRRQAUUUUAFFFFABRRRQAU&#10;UUUAc549/wCRH1b/AK4GvkZvvn619navZR6jo93Zzf6uWJlb8q+ONQgFtqE8KnIjkZQfxpge/fAy&#10;+nn8O3dtI2Y4ZcpntmvV68U+A2oQiLULAnExxIo9R0r2ukAUUUUAFFFFABRRRQAUUUUAFFFFABRR&#10;RQAUUUUAFFFFABRRRQAUUUUAFFFFABRRRQAUUUUAFFFFABRRRQAUUUUAFFFFABRRRQAUUUUAFFFF&#10;ABRRRQAUUUUAFFFFADJF3xsv94EV8feLNOl0vxNf2sw+dJWr7Er5X+LH/JQNR/3h/IUwNb4J3UUH&#10;jQRyOFMsTKgz1NfSVfJPw9Zl8baYVJB85RxX1tQAUUUUgCiiigAooooAKKKKACiiigAooooAKKKK&#10;ACiiigAooooAKKKKACiiigAooooAKKKKACiiigAooooAKKKKACiiigAooooAKKKKACiiigAooooA&#10;KKKKACiiigAr5h+MNhNa+OrqWRcJOA6H1GMV9PV4J8ex/wATfTT3MJGfxpoDhfh/x4z0v3mFfWtf&#10;HHh27ksvENlcRfeSZSPzr7DhcvBG56soJoAkooopAFFFFABRRRQAUUUUAFFFFABRRRQAUUUUAFFF&#10;FABRRRQAUUUUAFFFFABRRRQAUUUUAFFFFABRRRQAUUUUAFFFFABRRRQAUUUUAFFFFABRRRQAUUUU&#10;AFFFFABXjfx5som0/TrzH70OUz7V7JXk3x3Rj4csnAJVZjn8qAPCNHP/ABOLX/rqv86+yrb/AI9I&#10;f9wfyr4stpGinSRT8ysCK+v/AAnftqfhbTryT78kILfWmBtUUUUgCiiigAooooAKKKKACiiigAoo&#10;ooAKKKKACiiigAooooAKKKKACiiigAooooAKKKKACiiigAooooAKKKKACiiigAooooAKKKKACiii&#10;gAooooAKKKKACiiigAriPivbRXHgC+MigtHtZT6HNdvXKfEe1lvPAmpxQqWbYGwPY0AfJy/fH1r6&#10;0+HjBvAul4IP7rt9a+TMYbB6g19IfBO5ln8GvHI5ZY5iEz2pgel0UUUgCiiigAooooAKKKKACiii&#10;gAooooAKKKKACiiigAooooAKKKKACiiigAooooAKKKKACiiigAooooAKKKKACiiigAooooAKKKKA&#10;CiiigAooooAKKKKACiiigAqnqgzpV2CMjyW/lVyq2oIX065VRkmJgB+FAHxne/8AH7N/vn+dfQPw&#10;LdT4WukDAsJ8kenFeA6krR6jcI64ZZGBHpzXrXwGll/tTUIwx8sxAke+aAPeKKKKACiiigAooooA&#10;KKKKACiiigAooooAKKKKACiiigAooooAKKKKACiiigAooooAKKKKACiiigAooooAKKKKACiiigAo&#10;oooAKKKKACiiigAooooAKKKKACiiigAooooA+SviFCsPjbU1RQF844AroPg3q8tj4xhtEUFLoFH/&#10;AJ034zaXFYeNHlhyPtKCRh79P6Vh+AdYi0TxRZ3MqFv3gUYPAz1zTA+s6KarB0DDoRkU6kAUUUUA&#10;FFFFABRRRQAUUUUAFFFFABRRRQAUUUUAFFFFABRRRQAUUUUAFFFFABRRRQAUUUUAFFFFABRRRQAU&#10;UUUAFFFFABRRRQAUUUUAFFFFABRRRQAUUUUAFFFFAHz78d7aVfENpcFT5Tw7Vb6GvM9H51W1H/TV&#10;f517j8eQv9h6eSOfNbB/CvD9HYJqtsSQAJV5P1oA+x7b/j0h/wBwfyqaobVg1pCynIKLgj6VNQAU&#10;UUUAFFFFABRRRQAUUUUAFFFFABRRRQAUUUUAFFFFABRRRQAUUUUAFFFFABRRRQAUUUUAFFFFABRR&#10;RQAUUUUAFFFFABRRRQAUUUUAFFFFABRRRQAUUUUAFFFFAHnvxi0lNQ8FSXBOHtXDj+VfNMJKyjHU&#10;V9UfE7/kQNS/3R/MV8rx/wCtGfWgD648ETyXHg3S5JTljAATXQVzfgP/AJEnS/8AriK6SgAooooA&#10;KKKKACiiigAooooAKKKKACiiigAooooAKKKKACiiigAooooAKKKKACiiigAooooAKKKKACiiigAo&#10;oooAKKKKACiiigAooooAKKKKACiiigAooooAKKKKAOU+JEElx4D1JI13MEBx9DXykPlkHrmvsPxJ&#10;/wAizqX/AF7v/Kvj6TiVv96gD6f+FN3Ld+BrXzTnyyUX6V29ebfBi/hn8Im1Vv3sMhLD616TQAUU&#10;UUAFFFFABRRRQAUUUUAFFFFABRRRQAUUUUAFFFFABRRRQAUUUUAFFFFABRRRQAUUUUAFFFFABRRR&#10;QAUUUUAFFFFABRRRQAUUUUAFFFFABRRRQAUUUUAFFFFAFLV7U3uj3lqp+aWFkH1Ir47v7WSzv57e&#10;UYeNyrD3Br7QPQ/SvkLxdz4s1PH/AD8P/OgD1b4D/c1L0wv9a9orwH4Iar9n1uewIyLhMg+4r36g&#10;AooooAKKKKACiiigAooooAKKKKACiiigAooooAKKKKACiiigAooooAKKKKACiiigAooooAKKKKAC&#10;iiigAooooAKKKKACiiigAooooAKKKKACiiigAooooAKKKKADHFfKHxD0uXSvGmoRSYO+Tep9Qea+&#10;r6+bfjR/yPD/APXJaAD4Nn/itYRj+Bq+kq+W/hfqiaX4ytHkGVkby/zr6kzmkAUUUUwCiiigAooo&#10;oAKKKKACiiigAooooAKKKKACiiigAooooAKKKKACiiigAooooAKKKKACiiigAooooAKKKKACiiig&#10;AooooAKKKKACiiigAooooAKKKKACiiigAr5/+OWktBr9tqIbKXEe3HoRX0BXjHx6B8jSz2Bbn8qA&#10;PKvCH/Iz6f8A9d0/nX10v3F+gr410u4e01GGeM/PG4YfnX1/pFybzSLS5b70kSsfyoAu0UUUAFFF&#10;FABRRRQAUUUUAFFFFABRRRQAUUUUAFFFFABRRRQAUUUUAFFFFABRRRQAUUUUAFFFFABRRRQAUUUU&#10;AFFFFABRRRQAUUUUAFFFFABRRRQAUUUUAFFFFABXnvxktYZ/BEkroDJFIpQ+lehVxXxUtJrvwHei&#10;FdxTDsPYGgD5htzidD719c+EriK58K6bJEwZfIUZFfIa8SCvpr4SMW8DQAkkCRsZoA7yiiigAooo&#10;oAKKKKACiiigAooooAKKKKACiiigAooooAKKKKACiiigAooooAKKKKACiiigAooooAKKKKACiiig&#10;AooooAKKKKACiiigAooooAKKKKACiiigAooooAKyvEgB8NalkZH2d/5Vq1XvLdLuymt5PuSIVP4i&#10;gD4zkOJ2/wB6vov4NajHc+FpLQDDwSHP418/61aix1u8tR0ilZB+Br2P4FH5NS9wp/nQB7NRRRQA&#10;UUUUAFFFFABRRRQAUUUUAFFFFABRRRQAUUUUAFFFFABRRRQAUUUUAFFFFABRRRQAUUUUAFFFFABR&#10;RRQAUUUUAFFFFABRRRQAUUUUAFFFFABRRRQAUUUUAFYHizxRZeF9IkurmQeaQRFHnljS+KvFVh4V&#10;0tru7cFzxHEDyxr5i8T+KL/xRqr3d5ISpPyR54QegoAy9Qu2v9Rnu3+9K5c/jXqvwX16x069uLK5&#10;kEb3IGxj6jtXkLYzxVu2leIxyRsVZTwQaAPs2ivKfhv8SE1BI9J1aQLcKMRysfve1erUAFFFFABR&#10;RRQAUUUUAFFFFABRRRQAUUUUAFFFFABRRRQAUUUUAFFFFABRRRQAUUUUAFFFFABRRRQAUUUUAFFF&#10;FABRRRQAUUUUAFFFFABRRRQAUUUUAFYfinxNaeFtHkv7o5I4jTPLN6Va1vW7LQNNkvr6UJGg4BPL&#10;H0FfMnjfxrd+LtUMrkpaocQxZ4Uf40AUPE/ii/8AFGqSXd5IcE/ImeFHoKyLa2mvLhIII2klc4VV&#10;HJqMAk4AySeK99+EfgVLGxXW9Rt/9Kk/1KuPuj1pAeP+J/C154WuLW3vsedNAJWAHCHJG3PfgVT0&#10;jT59VvIrK2AM0rEICeOmf6V6l8eFH9paae/lkfrXD/Dz/kdNNx2mBpgY8kdzp94UkR4LiFsFTwVI&#10;r274cfEddQSPSdVkC3CjEcpP3/ar3xF+HkeuwvqWnoEvkGWUD/Wf/XrwWRLjT7sqwaKeJvoQanqB&#10;9hUV5R8NviOt+kek6tJtuFGI5WP3vY16vVAFFMkkSJC8jqqjqScVzupePPDmlxO02pRMy/wRncaA&#10;OloryHUvjlZxs6afp7yYHyvI2P0rlz8aPEUsxKJAqk8LspXA+hqKxfCusSa94dtdQlQJJKvzAetb&#10;VMAooooAKKKKACiiigAooooAKKKKACiiigAooooAKKKKACiiigAooooAKKKKACiiigAooooAKKKK&#10;ACiiigAooooAKrX97BptjNeXLhIolLMTT7m5htLd7i4kWOJBlmY8Cvnn4kfEiXxBO+nacxTT0PJ/&#10;56GgDB8c+NrzxZqrlnK2kbERRA8Af41yYUswUDJPSkALEADJNez/AAx+GJm8rWtaixGOYYGH3vc0&#10;gE+GXwwMpi1rWov3fWKBh19zXt6qEUKoAUDAA7Un7uGP+FEUcdgBWHf+NPD+mTeTdanCsn90HNMD&#10;yz48xyC+02Tadmxhu9815t4Rv003xNZXbglY5AT+deh/FfxvpOvWENjp48/yn3GbH6CvJYGKyZXr&#10;2oA+zEuIpLdJ94EbqGBJxXjfxe0vRWiTULOWH7eWw6Iw+YetcpYW/jnXrCC3g+2PajAQ5IGK6fTP&#10;hDrkku6+1EQpIuJNp3MR6UrjPJYpnhkV42KMpyCOCDXZJ8VfE8NpHbpdDCDAYqMmtjxj8JrjRbM3&#10;+nTNdRoMyKRyK8xOVbngg80Ad1EPHfjolk+0yQ4wX5VAKbrnw7bw5ojXutakiXLf6q2Q5Zj/AEre&#10;8J/F2LRvD32G8tS8sC4hZP4vrXnniPxFfeJNTkvbxySx+VM8KPSiwjKVzt8sKMZzVzT7Ce8u47e2&#10;iaSaQ4AApun2E17eRW8CGSaQgKor6M8CeArbw3ardXCiS/cfMxH3PYUwNzwjpUujeGbOxnP71E+Y&#10;ehrcoooAKKKKACiiigAooooAKKKKACiiigAooooAKKKKACiiigAooooAKKKKACiiigAooooAKKKK&#10;ACiiigAoqGa6gto2knmjjRerOwAFYlx438O28Hm/2nDKp6CJtxP5UAdDUNzcw2lu89xIscSDLMTw&#10;K861j4w6ZZriytpJ377jtArzHxn8T9S8UW4tEQWttn5lQ/e+tAF34k/EibxBcNp2nOyaehwSD/rD&#10;XmfejJJrtvB/w21XxYhuE229qpx5kg6n2oAxvCuoWWka5b31/afaoomDeWehr1DxB8YZ9QCW3hq0&#10;njyvzSSJ82fQAdq3dF+DGj2Wx7+Z7qQclei122n+F9F0tt1np0Ebeu3JpagfP8d1488R77VZNQmU&#10;ncQwIH/6q1tM+Devagnm386Wxz91zlq9/SNI/uIq/QYp9Fh3PBfGfwws/DPhCS/SeWe5QgE/wjJ9&#10;K8mgOydT719ZeOUV/BeqBlDDyGPNfJo4m/GmI+r/AAJd/bPB2ny7Ah8vGAPSukrkPhmwbwLY4OeD&#10;n866+gBroroVYAqRgg96+f8A4t+EbHQ7xNQsXWNbg/NDnofUV7pq2q2mjadLe3kgjijGTk9favl7&#10;xn4kl8Ta/NeszCLOIoz/AAikwOdXBGTU8ULyyAKpZjwABmmRRs7BQpLNwABXuHw0+HH2VU1fV4/3&#10;h5ihI6e5pgS/C/4fyaaV1rU0xOw/cxsPu+9esUgAAwBwO1LQAUUUUAFFFFABRRRQAUUUUAFFFFAB&#10;RRRQAUUUUAFFFFABRRRQAUUUUAFFFFABRRRQAUmcDmvPvih42vfCdlbx2CKJ7jP7xhnaBXjMnxK8&#10;TzQyRS37ure+MUAfTV5rOnafGZLq8hiUf3mrmL/4o+HLJiqXDTnH/LMV85Ta3c3WRNJI2eu9t1QG&#10;ZGA/e89+KAPbbv4yFw62lkFz91nasEfEPxTO0gScyBv4Ujxt/GuP0rXNNs/KW40fT50VgzOTJvb8&#10;d1emyfFjQodEhisNMX7QuB5TKojT3Hc0tQOafRfGXiFdrxzsknOJGIWtSx+C9/PAsmo6ilu4OcR5&#10;OBXQaZ8Y9IkijW7tpIW6HYMgVgfEP4rJcWf9neH5HxIv72bGOPQUWC5wnjqx0PSLxNP0m5kuZIhi&#10;eZmyC3euPpzMzku5ySec12Xw68K2viXWwt7cJFbQ/Myk4L+wpgX/AIc/DqfxNdreXitHp0Z5JH3/&#10;AGFfRtnZ2+n2kdtbRrHDGMKqjpUNkun2FpHa2rwxwxjCqrDirayI65RgR6g5oAfRUbzRxDMkioP9&#10;ogVjXXjDQLKUxz6lAHHUBs0AbtFec3/xi0G0neOKOacL/Go4NchqHxu1CSSRLKzijQ8IW5NAHtGr&#10;QwXGkXUN0QIXiZXJPbFfIF/HHDqMyRHMayEKfbNdnceIfF/ihXtg11KrclEUgVxV3bT2l08NxG0c&#10;qnDKw5FAHp3w/wDiPB4Y0meyvI5JRndEFrWu/jbcNE4ttPSNj91mbOK5D4aaZoWq65LFrsqpCISY&#10;1eTYGb0J7cZrG8V2WmWev31tpc5nsEkxE+7P69+aAJvEXjbVvER23tyWQHhBwBXPqu7k85piRjPA&#10;4r034dfDqTXJ01LUUK2KHKqf+Wn/ANagDW+E/geO5H9talBlVP7lGHB969rwAMAcDtUcEEVtAkMK&#10;BI0GFUdqloAKKKKACiiigAooooAKKKKACiiigAooooAKKKKACiiigAooooAKKKKACiiigAooooAK&#10;KKKAPMfi54V1TxFBYyabB5xhJDqDzzXhuoeHtW0+5MF1YTRuvbZ1r7AqN4IpTl4kb3ZQaAPjxdKv&#10;iv8Ax5zdeuw1XltpoH2yIyt6EV9k/ZLf/nhH/wB8is3UPC2iao4e806CRh324NAHyIVYdRTdpr6r&#10;uPhz4WuIWjOlxruGMrkEVzbfBLw+ZWZbi5VSchcjigD53+YdzRuf+8a+hZfgjobxsEu7hWxweKxW&#10;+A7bjt1ZdueP3dAjxXc2exqWG7uLZ90TlG9RxXrl58C72O2ZrTUYpJR0Vlxmucb4Q+Kw2BaoR67x&#10;zQBykevagvW5lznrvNXYvGOuW8Rjt9RuI0z0D1o6j8MfFOnW5nksGdB18s5xWF/wjms/9A25/wC/&#10;ZpDJbnxRrN2FFxqNxIB0DOapG9Z+ZOWPUljS3ekahZxhrizniU9C6EVT8t/7p/KnoBaXLHDXEW09&#10;R3rrvC2v2GkXUbS6Ppdwi/efYWkP4kmuICN3Q/lT+B04NAH0jYfEbwrDpktwFW1mRSfJEfLn2NeA&#10;eJtWfXNeutQddhlfO0dqywSDkMfzpH3vwCSTQgJ7VjvPJA78092EjcZ2fzqsscsZG8MFPXI612ng&#10;rwTeeKdQUBSlmh/eSY4xQAvgfwVdeKdRUhSlnGcySEcfSvpWxs4bCyitYFCxxKFUCoNI0i00XT47&#10;OziCRoMcDrV+gAooooAKKKKACiiigAooooAKKKKACiiigAooooAKKKKACiiigAooooAKKKKACiii&#10;gAooooAKKKKACiiigAooooAKKKKACiiigAooooAKZ5af3F/Kn0UAVrqws72Lyrm2ilT+66Ais7/h&#10;EfD/AP0CbX/v2K2qKAMQ+EPDx/5hNr/37Fc9d/CPwvdXDSi3ki3dVRuK7yigDz3/AIU34X/55z/9&#10;91j3XwQsTeiaz1GSGIfwFNx+npXrVFAHkkvwYN1dxvc6uXgTACLGF2gdgBxXpekaPZ6Jp8dnZRBI&#10;kH4mtCigAooooAKKKKACiiigAooooAKKKKACiiigAooooAKKKKACiiigAooooAKKKKACiiigAooo&#10;oAKKKKACiiigAooooAKKKKACiiigAooooAKKKKACiiigAooooAKKKKACiiigAooooAKKKKACiiig&#10;AooooAKKKKACiiigAooooAKKKKACiiigAooooAKKKKACiiigAooooAKKKKACiiigD//ZUEsDBAoA&#10;AAAAAAAAIQDugaryyU8BAMlPAQAVAAAAZHJzL21lZGlhL2ltYWdlMS5qcGVn/9j/4AAQSkZJRgAB&#10;AQEA3ADcAAD/2wBDAAIBAQIBAQICAgICAgICAwUDAwMDAwYEBAMFBwYHBwcGBwcICQsJCAgKCAcH&#10;Cg0KCgsMDAwMBwkODw0MDgsMDAz/2wBDAQICAgMDAwYDAwYMCAcIDAwMDAwMDAwMDAwMDAwMDAwM&#10;DAwMDAwMDAwMDAwMDAwMDAwMDAwMDAwMDAwMDAwMDAz/wAARCAGmAiw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CL4eazBqnhzR/FvjLWY9Q8&#10;OeO7d9Nhu7mc3nkyxkhlZG5t5IDtwB8m0lO1YnjvxhrXwF+Jn9jakxudLs4BHYZnfCloI5JhbO/z&#10;LDIgVkTopG1flAqtpnxLj0t/CPhXSfDsk2qLeLeaVaeUZPJmbhWi3fLJ58RztPyq22RfmWux+Jvi&#10;+y+IvhbWvGmvyaPrPinxFcSaNZWdzO6/2XAqq0Mn91TA8TOI+p80E/MTX5LRkqsUqmxx9DiJ9bv/&#10;AIn+J9QuLq8g1+OxtBFZyN5kN7FGwI+dE++B/FI3Qg1+zP8AwSr8ZaV4l/Y38N2em3Ecw0mNrWUx&#10;/d3KcHHrg5Ge+K/E/wCHV9PeTTa1HpMlvLazvZXzvA+2CN4QFn3LypWTIATjEozzmvq3/gnR8R/i&#10;FoHi/QdV0XUNPutDtSbG7jjP2a3uXjYhvNGGy2SfnIU5/OvSyvGRweI8nodFM/ZQMc9KQj5u1fH3&#10;xl/4KYix+DfxCuvB+iNe+KPANszXFncXKRhpFUMyIxJLMUYMuOSCDxnFfGHhj/grZ8XPiJ4baxs7&#10;y8ZrfSIdR1O6ksfsU2nTGVY5I1L/ADOqs8aknqQccEV9diM8w1K1+pUpWP2QZvavMP2uP2gLX9nH&#10;4Lap4gm/4+hG0VmPWYqdtfO/wF/4KZWmoeB9PGs65pF7cQ27yX88+Y57UrH5mZEXgZG4rjqu0964&#10;P4/ftjWf7QPwv8SR6pamG1F3qHh77GAQyzrGGhmTPOGjdG/4FVSzjDyheLNYwurnx/qv/BVj4x6j&#10;4lvFuvFF01m0Jk8iP1DcD86/VX9hH9tjw5+1t8JdLuLO6ZdbtbZIr63n++ZVG1yPqyk/jX4J6jBL&#10;9rfaq3EjW8mFCb97FSNuPU5zVrwT+0LqXwk+J0lxompXWm3eq+XdW8sbPF5KS5DrtHT96HrjqZhO&#10;FWNtrGXtLOx/TAOUpy8Cvkn/AIJL/tiN+1B8DZbHVrya88TeHGEd9JKSzOrHchyfqK+tIxhO34V9&#10;BTqKauV5jqKKK0AKKKKAChh60hP/AOuvM/j9+1b4G/Zz8PXGoeJtesdPeFCUgZ8yStjIG38uampN&#10;RjzMTdj0sbc00th/qcD2r8cfEf8AwVy+IGsfEzxpq3h/WI49Jt7Nf3DSmaO1R3SNZxt5XBZOO3Sv&#10;Nfh3+3d8cPAPiiObxR4+lvbfVke4sJbKUzQiEkeU7iXlfm3DivCln9DVJXaI9ofsVrv7Xfgfw18b&#10;7P4e3mqND4iv13QxsnyNwDjd+NemQurx5yv4HivwB8a/HHXtf+MP9sXDXmpX2n3TXZulbCOSHOSf&#10;vDbESdx6b8DgCvQNe/4Ki/FXwh4iht116PUI7iMzRadHJKrWcQ4MYdecjlt7f3PSvNo8VXm4ShoR&#10;Ovyo/Sb/AIKE/t+Wv7H1potnp/2S+17VZ+baT+CLA+Y1t/si/t56D+05o8yy2t1oup2e3zo7iPEc&#10;oI4ZW9Cea/Gf41ftLTfH+wt9T1nUdQ1DxJb6hFJaR3km/wDs+3XO6ITf75U7f4s57167+xB8XPEX&#10;hrXPFUkNhBqVmtmbPTpJbhLSSFPIDuYrg/LuTax8h+W6jgiuqWdNU1iWrRvqdGHTqu0T9uoyHQNk&#10;N9KegwvFeAf8E4/ifrXxG/Zp0X/hJL7+0Nc08G2uJ5OJJQMgMw9cenH4V79GMLXv4WvTrU1VpbS1&#10;Lq05U5ckh1Fcn4n+NPhfwd480zw3qesWdlrmtDNnayvhrjHpXVr0roMxaKKKACiiigAooooAKQkA&#10;0jvs6lRxnk15ze/tT+C7P4xQeBf7W8zxFcReesCJlQmAeW/Gs6lSMV7wHpFBOKybXxrpN9q8mnw6&#10;lYzahGu82yTqZQOoyuc9CK1EGUG7P41Ss1cBssqxozMyqo6ljgfnXg37S/7evhn9nDx34c0O4Uan&#10;Nrcm2b7O+9rVP75ryL/grn+2PcfB3wf/AMIjpEMrahqSJPcTLnbFGrK2CV5BYZFfmXqXxy/4Sv4w&#10;WWuabp80Vrp9+zxC9mluHuoZCP3bMeSFUug9AQO1ePjs0VJuEFdrUmUrH7oeBv2jvBvj8otjrVkl&#10;xJysE8qxyN74Pr1/Gu6tplnhVo3WRT0YEEH8RX4J3XxstfG3xe1w3V2+qa207ll0qTyIrGFAsKo5&#10;H7xH3shDLxg19S/softGeMvh3r+i3F94lmuPDcesRacYLu+SRkDFk27T85I6ZPLde9ebl/Eiqvkr&#10;xtIIyufqXRUVlKs1pGyHcrKCDjGRUtfVRd1dFBRRRVAFFFFABRRRQAUUUUAFFFFABRRRQAUUUUAF&#10;FFFABRRRQAUUUUAFFFFABRRRQAUUUUAfza/DHwv48+GMmj6pDp+safFosqW8z/ZhEzbFI8rL/Nxn&#10;GB0xUfxJ1zUvEOg3FvD4bvrm8sp1vtRjM/71UBUbn3/NtVWAXP8Az1bHGK9w0/xT4g+Ilncabf8A&#10;ifT9H0zVzMGyxkmlkM2R5QL5Vz17deg6V47q2kax4+tNW8N2sN1dyHSpYROyPLcHYZFVlcEhSWXn&#10;ng1+HxxUXVdjz+p6HqXhjTZfGn9h3XirR9F17Uo7a41TTWhka1l2xBEWOaMMysGjbbx5eEGec1hx&#10;39n4ZSSPwzcX2j2l0ZFuJI9Qkmub1nCqIvkVVXg4UBRn5jznNO8C/DjxBY+JNW8XaH4V03wZpdx4&#10;cT+yLrVtQS6udQeWGN5TGkvMijdK5Ccgkp/FWT4kuNP8FQ2sn9oXN5HMUi1O7lhmht3mYB1yroWl&#10;jLDOM4X7w4xW1Ss3L3SpSaloeh+KPHVlcaDoMmoeGIrO0Tz5rpbWEWqtEyh/JZQPMuo5pIwSrq3+&#10;r4IGBXlNv+2Fe3nxbk1Hxd4XN5qWoWUmkWsTKVsdNOFMSiLPylCjfu07vkgHIrS8Sy6v4VlhbTtQ&#10;/tabYBcuuFjEanI2OQHcJucAqMc15L8R/hd4y1ddVkhiht9atLoWzwXV1HDJZSNCZAUHb92D8/X1&#10;5r1MHH2nu1NrE1YSbuz3bwj8TtL1HxrK95cXWoQ+HY5FifUYJEF5OYtkXmBSYShlGY42XPTPOam+&#10;IPirXtA8T32i3zW2mteIk9hayE2hU7o5ozsIHJwykYxkHHHNeU/DPwAugfCub+1bfU18QXU8M1uN&#10;WuIrq2V4LjyrmVIx80nBB3U/44+AdQ/afvNBk1vxteWNzpKCwFxcytfCwgypSfy1/eRxpxwvA3Vl&#10;y4enVUZERqWdhl+32fxRa3C/6FtYY/6Y7mAb8hx+FcH8d9LEfhex1KS8khdWhW4nVsuIosFNo/uF&#10;ApPuTXdeLLEeH7i4szcW98umkxGdAwW42cM4Dc4IGeeea5fwR8UkHxB8L33iPT9P1DwnaXrXMunT&#10;vEVuraM7DEV9WDOQZfl5r6rG68lSntY7b80kj9NP+DfKaw8ReLPFF0Q63S2yXVvKjeUl3FOoyjr/&#10;AB4xuB7Aj0r9VoSDGpB3ZGc+tfl1/wAEy/FHh39nr9ujxR4Ri0keFdM1rRra+0+xa5WZLKEwRvtD&#10;L8uCVJwvAzgcCv0+ttQhmtVkjlhkhYbgytkYr6DAVIyoqTOmUbMsKaXpXP6X8TNI1rxNJpNvdLJe&#10;RrvKiugB4rtjOMtUQFFFFaANY8/jjnv9K/Fb/go94l1C8+PVxYX0en6ro+rao1hpdvePFbLKfNjW&#10;aSWZgzfu5GiwCFTYGz61+1Lnt171+E//AAWh1xfh5+3XeSSX/wDZ631zHKgaSNdqId5mUuGxsbHC&#10;j5t2K8HPKcpU1buZ1Njkfh74a8DeEtb8WapfaFJNHrVtLo0d7ori4s726WRvI+1biYwSYTgocEYP&#10;HSvLvEmoXml3EN5FDHJDbl0jt55GlkVhjIKDhY+v4c1L/wAJvN4v/Zv8aWsfhPxdJqV1rdtc6nfs&#10;sjabZmUo0bytsVbaZi0m1RGcrIq54rP124iu/EOoabb2cJs7UYjnuYzHdTxq2I9n8MWVCnA65zgZ&#10;xXzsaEnaTJlbl94veL/i3qnibUrX4j2H/FMSQ3Y0uzuLgEQ21xGgUtChGWU7XAfa213IyMYHL+JP&#10;+K7li8THWJr6QF1ltrq2Mf2NGbAXcqklgz8lj1zwOgteLPD037Qc2uWbeI7WG802CC5aKW8U3wjQ&#10;bR5SA7JNgA+8yn5uh61i/BzwNa+EJvsd9p+ualpqOskwiJja83AOkBUsMuG2jGMY6Ejk8kacIKVt&#10;7nJG/wAjW8PxsllrU15NZi6up5JXLsGkXCqAiEADkAHp3r6L/ZkvbvVPD95JFcRzafZoGOmomWlu&#10;WHE3/AUUD8K+fvhl8VtZ8G/teW+qXkN5Ct9brBqlrJCrNq8U7ZnBSQlVkdQR8p5znqa9W/Zotri4&#10;s9e03TbhrXULexmgsHGFkTbIyDJHGdrDpWGfUubJ6sL20X5o+gySpKGJi47n0h8E/wBvrU/gNqdx&#10;eeHo3kW4G64t7hd0Unq5H8JrvPiv/wAFk/F3jiPS18I2tpoF3bq0l0ZZTPvEeHkzEvIV4lYK7dGN&#10;fJ0ZX4cpoOpzaYmtXWtTPZSi8jMn2pgi+Yyv95WV2bay8Bo8GvPdWhn8Hnx54e/4qKx1iSKeHTI3&#10;gSG4tz5ZlVon7XG790zHl1OK8nhnG4ijg6dKlP3bv9Cc4rYieMk6u70O/wD2n/2tvE3xi+KWm/EK&#10;5vbz7RodwFsbmDG2CRA0ywPhwMiNZAeOoNfop+zH/wAFpPCvxW8L6p/aVqTf6TZJcRJajebiMRrv&#10;kYZO1Q2QTnqDX5J6XpWrfEL4QztoNp/agv7yNrVbWzCXBuFSKWRZEHEUciFo/M7uGXtXef8ABPDX&#10;dG034ffGrTZLJv7cm0eG60e5kfypIbAsRJt9QJHhWUdgFFfaZdiq0W/eu7lxjKtQ5n9nQ/eD9nf4&#10;26f+0H8MrHxNpsTW9rdk4jY5xjIzn0PUexrvF+7XzX/wSotZoP2MfDckq7ftjSTRZGNynow9iOR7&#10;GvpJDla+yhLmjdnnrUdRRSMcUwEY5/xrjPi18dPDPwU0FdT8QajHaWrTCBWxuZnI4QD3rzb9sz9r&#10;O1+B+mzaRp1xbf8ACTXFt9ohglby96dDsb+/jpX5R/F39peHxt4zuoZLnVIYfEAa11u01K486xn3&#10;OCrJ/dkQjdvHzg5A4xXzGdcRRwcvZQjeRz1MQo6H1n/wUR/4KOw+PNDm8P8AgPV9Q0CbTrc6hcX0&#10;w+zrMysAkUbd2Y/KK+cvgt4g8QX37Vlj4m8O6p5lpqlv/o32m4jnmjzboZYpIvvbAUYMT22VV+PP&#10;hnVdJ0nSfDOj2H9o6TqLJf3l8Cl297ExR9yg8qwxjJ5IGTyaq/Cf4QTfDT4haLq00ksmoa0Te+ZY&#10;QstrYRbd0bXE68GZQwcRjH3fvjoPg8VnlWtNVa8tb7Gca2tzuvjX8RLj9nb/AILUeB/EC3+oL4d8&#10;Y2kUc8RudqidDLbkYPXLRwcdulfX3xw/bR8QWfxA1iaxWXR9F8I6ULxY3ADaxeOZRFBxyoPlEfNx&#10;l1NfnP8AtG+Kbr9pjVdL0fSYbmx1/wCEeuQ3Qur2x81tWh3JcyMjBDJEGmCH5SRznJ619LftNeO2&#10;+OXhVL61W6uNYEK31nBYSBlf98spjPAbf5QPBGW6V68+IpVKXLSdmegsRR5Ndz5d/a8+Onjz9odm&#10;8VeJrzTk2pLCjadIk9vjIdYQ/wB0kKQDt5BBB5BryOw8e2/jHRxeW7alZ6TYzLETeR7JIJf+W21v&#10;vbQMP9CMcYrrvFngXUP+E3FnqdrcWOlXdvPdzsZZIvsEjqBxH/DIx427Wx0yMYry/S7ea3e+0OaS&#10;4t47WFkJvI2iWLdLgEhjhSE8sF/0HSngsYqkdZXZ58ZPVxPVdP0qzk12/wBQ0mSz/wCEi1C0jt4L&#10;yO4IGqSqAASTy2QwY+6Yr6Y/Zm1WDW/2RfF0eu20Nn40hRtUnAHmQXZimLRsifwvEI5I9/8At18R&#10;awNd8GeILXS7SSO41C5kkivp7NDcLAgIDOsq8NlcHI7kjtXp3wmvbq/8X6xbtL4g0eaGJBZTeW7S&#10;XyKzFEeH+OOUNKvmfw7cdq82nU9lW9p5m2HxEo6yP3e/Z68Zf8J38GPDup4AkuLCNpFH8Jxg59Tx&#10;17mu0QbVwOPavzF/ZG/aQv8A4SeBf7Sj11r6TRZUtLjSmuSsFvbyFv3roeR5bRkD2avdrb/grVoO&#10;nWEb3mjtcLGFFw1pJ8sGW2D9RX3FHijBNKNR2Z1cjlqj7EK47UA4rwvwr/wUD+HPiG4tbe81IaVd&#10;3jbY45x8rkHBYN7EY/CrfiL9v34XeE/iTpnhG78RRjWtWnWC1jVdwkdgCuD7givap4yhUipRldMm&#10;UGtz2uimxHKf/WpwORXXF3V0SFFFFMAooooAKKKKACiiigAooooAKKKKACiiigAooooAKKKKACii&#10;igAooooA/ne8GXtv4p8CRWtvDql1eaOYml0+1tizLasAZHZ24Y8LtVere9L8LrvxLLb6hdT6fNDo&#10;kOoTXP2i3dlRLVlzKlojFS2WXITLfMZO3FcF4F8R2ul+Mri4uGs2hk03+zdOa9ke3mt7suG3q5/d&#10;kbQOG5rtvH3xz8Q+IfHsNvpXiKKHTdLMayWsVt5aatM+JXVf9rqBJ0zvr8VxGDcajt1Z5sNxuq/G&#10;3UNb+CHhXS5NQhj0+O0DrAAWeMqPJT5wAwyeQijCA5OetedeLviDqnjn4Qw6pfSTSSXF5/ZGwKWN&#10;z5YJL5TltoZ03N1znvWVruvXV34Xb7Otsl9b6ndx/ZbZRJJCVmeVAm7gx8nnv1rM8N6H4jTS/wC0&#10;lg1OJdQuUlbUkX9xpUcmWG9U+VWcKAMdRg9TXZh8LClqzR3Oi1PxRefEvwd4bW1vI5vJvLWB7+RA&#10;0llM8TM4KBCHyiI23P8ADVrV/Gura34utdUj0/TpbqHUvtE5lQoJQ1vMrB9oBGV3kDHAIHauT0/w&#10;xNGsbeH5kitbQlHltsuxmjLBySed3Kj2xXoHhbS7GTwfHN4it9H0TxFok1tbwx6QX/03zIJy9xdK&#10;OPNDEj6AV3SmowbgrhPc6bWvDnhm+stZiktJGtbO2Ehlt7aWeS0umCyIYnPKKJMg7/kyDmo/CPx4&#10;HxysrfT5PsreIr6WW/1E3UMUaO1oB5akrw287i6Dg7VNc9d/F/UvDiTrE1lqNnJm0k828NpiIfKx&#10;LHkMcE475rilv/D+ia2sPhrVNYtrW4uYbmAS3YB024yRIy4+ZlK8+4NeVRhKeso2OXqdZ471KHVN&#10;buLy2mW6t5ZFcSKoXfzhlKDgHdnI9c1h+GfDGh6L4lkuLrxF/Yq3FyTZpbaW11IJAFlKNwEVgyhg&#10;WbOCK3vido1vod6jWd9b6rbyRx3Mc9uSqybskkg85yTn3zXNaJ4Gj0bxw2paxcakul6pbQIILBgV&#10;mkK5TO7AV/lb50IcdivVvr8bJxwsEnY9CLfLZH0zYfF6bT7a58QedpN9qmiaRLpep6xdzXCtKt3M&#10;8ZDKpJUM+SSpypizH8zMK9S+Bn7W2sfDbxRoa3Xiy78QSfETyrIyXwiij0yKMxR+XaLE4ZQxZGw4&#10;3Asd3Oa+X73wNp1poU2neG9O1DR59Yu7LWraJ9SMkGqRNCYoZZQqmTdHMbnl1GWVTgVu+IPG2k+N&#10;r6Sa30u70m+t3lg0bTGRjdQxW8C5nnyqqZsxlM7RjHfqfCo4icdVK50wlOC5T0uw/wCCp2h/Cz9q&#10;rWfDsfibxTpcGl6y9qkk1pHJJcWrFRK6Om9mkR4sKjbflI+cDiv0E/4I9ftieI/2svhf4il8STNc&#10;SaPqTQWksyhZ2gydm8AnDBcAjJwc81+Sup6hpuswaTeQW7at5sVrrMkd+ltdXVhczL5jNDIULnCj&#10;kRn5TkHkV7T/AME2P2w7r9mr46+JIbeZm0nUNLeOG3uF8kTXQYbWxgZ/KuvLc49nif3krI5nWal7&#10;+x+46DagHX05pwANfjhdf8FiPihr3izX1h1iCOHTb1bREhtsrI7Mw8tV/ixjGfXNR+EP2wvH3in9&#10;on4e6sPEmuRXGr3ixahZSzYjOZCAAvb5ccV9NheIKVeq6cY/M0hWjJ2R+ytfF/8AwU5/YF8I/Grx&#10;BpnxS1aBJb3whE0k0LKRHcBI2aJmI/uSBDz8vHzfLX2bbsXgRj95lBOPWuQ+PvgZviX8HPFGgxsq&#10;Tarp8tujNyFZl+U/n2717GMp+0pNGm2p+Ddg/h0fCP4leH9V1zxP4V8S3vifT7jQ5baSQ2N4n2iO&#10;K5ufIh/0W6ZFjGf4UDKRwK5nx9o4g+MF9YwjUPELTXTxyahdQrDfW6Oh3eYF4dcBcuGXHTBxmuw+&#10;PvijUPh9qd5a6tBZ3VxpsUVlLpU9nHContSE3iNwNu4COVQrfNIit/FXD+GNYj8T6nqr3VrcX1jd&#10;MhUx3uyYRsDGkirk/MXZXIzxtx2xX5ziMRWi+RbJnnYqs6ktOhqfADxv4L8B+GfEllqC2ui6prVp&#10;awXGq2MaZihE5LhiQTy+Bv2Pjd/F/Dk/EfQfFXijwlY6TPa6LZ6bZyRzaiJ0WQSySAvCHZSX3LH5&#10;aALuGMP3xWbc/DjWvCHxX0OHTbrw/rV5cMkVnBkbXDR5wd3CyJu2kr/EpNWPD3iS38S+Arq51CPV&#10;o9Pu7+5iEtnE15dWmoMgLs5HLQhMAKPn4bHGK55XqSUmc9NzlLmNrxPqvgPwT8QfDWraZot8fCbe&#10;G2j0u2urN7dtMlMcoCpxH9oijuGc+bsBHTnG4zTXMvwh8deIo9J1C3B0rD294x8tWWSJX8wu5IUH&#10;HrzUMl1eWWp2fhLVL6HWoVsoIrW6aAyWb2+TOkEJJMka75XfDLkAuO1TWt/4du/jDa6Xd2kV1oLR&#10;Wlrq9reymTz4UYK0byEAspikBzj93n2zXo4PlnOVGaupK35Hp058srx3LOi/EzUPiL4n8L6Xq18m&#10;k2OmTqs2pwvtt4Sw4kQp8rYI3PjuV70fFH4YePtO+IMnijW9VutV0uxhk1231nTLVxZ3VksvkoI3&#10;QlkeV0cxlgu5QV6c1xkPwwt9A+HtnHp6pHc317eiGwhuDO1jFHOUSMFeW8yEooP/AC0RWr6e8UfB&#10;qG7/AGXPBeh6Dpk11qni3T4ZbldFu/tl5r1iZiGh8iUqsM8Mj8o4kKjcBgAAcdHD04ScIxtynRGM&#10;qvvSIfhN4r/4RPSNVt9B0uzbU7S0l8Q6FqGkv9nuL8faILqSNUaQjCModon3Fy7AAdB85+OPBfir&#10;4RfGibxRKmlzX2t2d9cQWVhIYIbiC9RpDcGLaoQwysEmiKhhgYyuCdbxB+2D4em8W3C6lo+sXGon&#10;XXhutFiSK3t7dvmtpIEuFG+PcdpZEQhxGo3r90U/H9trGt/tGprGrRQwSf8ACDre3CouXuLMTNYw&#10;yM2T/pDyI7NHngNivVy32s6i7G2HxU6cJRltY/XT/glGYNJ+Cfgu2jvtS1G8m0O1e9fUL5JPsRaJ&#10;WEMUacRLgjA6kYJ+Ymvs9OFr8EP2JP24vFH7MXgq5vL+80lrHwf4ys7W4sJYzHqj2t5BKY5Hc/K1&#10;ugjHljsWYdq/a39mj4+6P+0n8JtM8T6Pt+z3Y8uWNWDCKRRyARxgdq+twNZScodTOTulI9DryT9r&#10;b9qnTf2WfBsOp3djcapd3Umy3tYfvMcdT7V6ncXkdnb+dK3looyT61+Y/wDwW38bal/wnXgbW7e1&#10;1FtAsUnUXVtcCFYbyMGWPcx+X+HOxuTsyOtPM8RKjQcoOzIUXLRHzT+0b8WJ/wBuKXV7jUfH+g+C&#10;7y6vJbSEX5KzSYG5YkclVjKn+LP8dfPfgC6k8NaspRbmZtB+aazvpRcLeBdyP5cgZgu1yzA7jnrx&#10;nAwfiEt58ZbOG+0W4t7XVL5xqLiTepe4U7JVVv4eckgcE5rF+GiaX8IdS1cXXi60XUJQLWeOy02W&#10;QRbJCfLMh+Udst/CTn+KvzWUKs06lWV5XOCph5c2p9gaD4huj4FsbjVLzU7e4s9Jey8y2n/0yWKZ&#10;m2Rbe0TqFy/+zXH/AAb8U3Xjz4hppd94h0fR9D0OzacWUupLYsYwSXuVP8Qzty787s44xXltt4qb&#10;XvE32vWL/wA+aKUy2i8wtcRMgAUj7qqOhHbGK4H4w+G/CPijwsmpapc66LuF5La6S2uredZUBIjh&#10;VB8yquA281xywrrfGTHDvofTHxH+PXhkfEqS+sdD1W80uM22zUrfUz9qu2jUCC4BfiRUU8K33gQR&#10;wRXSeCvibp1zrOg6ddTapNDbXcl5BJLEUk0zaVePe38XVuOg6DgV4X8DvHGk+P8Awxa6XdafEstn&#10;Y/Z4rlGZIsp80bykcNzjce/y1taX4Fm8ew2s39qNp99b3G+dZFZUkAO0u8i8xlt23DdevQ15n1aV&#10;Oo30N4xlyWZ3Hxb1O+8e+KJ/EUEEi6e0S+TdKn7qWIKG5/uyE8g+hBri/HnjiTxf4RaeaZby0huI&#10;VnMj797MjBFd+5CZX2wB2re8dXGsaNpNxc20V7eLHCH22iBGt1dtnzIOJFTZnPcCofE62fjrwBqD&#10;Q3Wl6LGzWty9pEhEMkiDaIli2FvMDM4LqcA5B6VrhayjVU2KnUSVmLr/AId0/wCLGt6bHoVvdaZb&#10;aaslnDbu2xLmJgyHa38Xy/l0rsdU8BS/D2/uNW0tWjv9PljvNMinkMcSxuxDeZt5Zd+D81cbqnhu&#10;20bR/wC0I3s7O81a2jktIkZHuZImUfMqsAikb8EkZJGeprV8KeJftt9drd2F4txeaetubi6kkXZt&#10;+YYJPLEYKpuUEl8AjBrHEVpuba2uX7OL1RUPxCkGr6zDDp0t5Y6pJFDLHGkH2gFowX6843ljHjnb&#10;nvXVRaVbeKNBudF8SXV1qKXml28cN1buI/MCsUWI7uQsSMQH7BQBxivN4NY01dfjmurNY/8ATYy7&#10;N/pMDsqOQUTG7y8Y69DkZOM12GmfFLXpdS15r63XUtJmRJYTMdtuVOP9Ufv7h0APTGOlEOdNSNaU&#10;7SsV9B1zVvBHh7UF1i8aSzs9OfSbJLeeKSa+8yTzZF3NwiOpXLr1Kmvef2YYdC8UftffD3xX4oOn&#10;2t41sqefNaswucfKm6YsFZwoUCQDgADtXy78Rdcs55tP1bSvLhjsV+w6qTK5uIfOkd4jFu4HRgX7&#10;HI7V6HJ430tPBnhmx1Ca103xBpKyRBrqQLHgqkbTbl+8wkGfl5Bfc3ymvosurSVeMnsdFapqfu9p&#10;11Fe2UckEiSQuPlZGDKR9QTn86sDgV+Vf/BLL9pXxZ8TPi14b8D33iLUo7XRome4tknE8dxcRjEk&#10;W8cMBgvkcEHjjFfqlC2+JSOQeQfWv03B4n20OYx8x1FFFdYBRRRQAUUUUAFFFFABRRRQAUUUUAFF&#10;FFABRRRQAUUUUAFFFFABRRRQB/KF8VvGkfw78a3mg3GrSafdfbVmuhdWIu4SGUATsT+824x8qdT1&#10;5rt/gP4la6vob5ZF1qZr6KwjuXjVI75WdkQJDLzjdsAA5AFavivwRY3mqtca1a2ZZZY2e4u40ZrU&#10;KAMgyemNuwetYmk+L7LStXWxtdDs7W7s7qR7SYWsk0drbTkRtCy7gsTRsDLEwHEi4r80x2rUY77n&#10;LThZ3NJtSutRsPEtnZ6TZQ67rd3eWrRmyV5bePdE4IY8h8l8egxWZqesXvw/8QabLfafKujy28Nq&#10;Zrub5UAwBICn8e12+9W74i8VS+FZvF0upWllfXWoatp91p97cWyjU7qQpHKFa4VgWtpY2UBN3KsK&#10;u65qL/GSLVobrTbHQm1LUFvLW70+Iiw1FI8o7qxMhSRWZvkyMsynvXB7WcWVzJS1IvDOmXVuNSab&#10;UntLK6mfU7GW0uCJJJWEga3Drwrum9t3bdg815b8TPGuraTrusWdvawv5wt5nRoTNciVZCqKHPJJ&#10;I2Fu5BNdFP4etPDyaZLa30EnnufsliZHeOORHKNvDkoMBW+ZQ2BxwQQLGuahpWleBby1Fvp2qXGp&#10;XJls7tWV/wCzwknyFY1feuFKjzGAz1AAIrupu7ut7GzjHluiHxD4IvvGWi6bY3en3Gm6zGPMuJZp&#10;YlCSScqhLOCFUnaWxwQR2p3ws8EXvw51NpvE4+1WNqXS7EdrFNBFCfklDTuTEVdgNq5yWXNbvwc1&#10;XwzdT65Z3UKwa86EPe3BaOO1kjmZFJ2kg7lcOHJ7Vpyao0HiyP7PFuuri5jg3S7JLeSNGXO9F4BV&#10;wzAj7wIJ5JrlrVpQvBnHNdRvivRbfw3Aun2s1zcQeUJke4j8t3RhuBZegJBHTj04qt4X1XQbIQWu&#10;qvbQrIWnRWLsxYD5nCDhgF4z7Uuq3o1m6jlW5uLzzkYy3VwNonYLglR6ZGB7AVCGHiDwtHpsl5t+&#10;wxM0IP8ArrN5SUMka7D5m1TnrxvxXsYyMamBgpO3/DFRalDmket+DINLvtOhutJ1jSVtYLdreJ7O&#10;VUYQOSzJluUQsSWH94mn3E3gvwlLJr2t6pFb3Vmim1vbeMskDRA7UJHyEHKD5ufmryL4XJoOm+HN&#10;QmFvrV1a6PbT6it2x2faWDxB7WYYHlAKzyLx85Xb/HWjqfiTxT8WfCOtaL4V+2WdjY2j3t7ZLp8m&#10;p3MlsgGTMn3QqY3kD7oR2r4Gnl+Mhi1afunLOU09D0j4C/DbS/HFtIvh3WvD+u6bJCdSvdCGoJZP&#10;p8sssh8uMXQCNIQkY/dt8uz/AGsVahtl+Nen32p+ErpJ101Q7WF2htb6BQWZrnyEDCRSu0ZhYumz&#10;JwvA+b/hDoTWy3U+j+cY/DIMkSSzDzJnT5Cyr/y0QnJK+pNd78GZX8OSy6tNdXmn6uZg8UlviO5g&#10;8tmACFmAVSxJ2474r0cRQVNuTld3Dmk5ans/h74c+EIvAukxWOpeJo/FV47XraZLbLbahFd8l44y&#10;I2iuIyuCuAsjZY981c+EP7Q8Gg/G/wAL6tY+ErS603R71YIbaa1naaa53YnkAfhQp4A7ACodE/a4&#10;1rWdS0i38VaRb61J4buIrmz1P7CtvdRyADchKviRWHXHUqa4n4r/AB/1CH4sWviDw3ql9I0l1cSf&#10;2haWv2RoSxDeWw38gk8eoIr0MvxFKU1Ltqb0Uua7P6HPC+qSa34csLySFoZLy3jmeNuqFlBI/Wrj&#10;fKevfv2r8d/CX/BXz4meEhp9ve3Ulx5aorxSR/wgDHc9Rg9e9fc37Kf/AAU18H/Hr4f61f6pcQ6b&#10;qXhiPzr+Jv8Annt3BwPwr7vB8RYSq+W9rHVGtBnyL/wXE+FeoQfGSyvNF0neNY05lnMMHmNKrAq5&#10;x3wE69q/P3UNZ0H4FeALHS7jS9XmvNQghnt9QlfzWs4W3sfK8wquQSSoB2BoyDyDX6Fftz/8FMPD&#10;/wAfL210nwjrFr4T1fSVnR9Yv7gpb+RIux4pdvKqx8o/Mrdc8V+TvxV+J+pafeXGj6n5kkmjutt5&#10;0F4biyuxIfMXynU4Kkrn26YBGK+WxcqeJxMpYd3icteMd0ejfFL4w6fe/FmHS7i41LxDfX1o8tpq&#10;mrZMlkGQRlJopN8RcRowyjEbgnToG/CTxD5/gySa8kVJNKuIpItFs9OITVGWbzDMJVAVQEUHAH8F&#10;ec/CL4bv8SZzJDqVvb+LNFvY7+wW8LGHDSFWDbuP3bOsnPyY355zXtXwk8dWem/BW6vPElr9juoy&#10;sVlNPNtsZJ0lfdKGydrKJdpSJcEKp6k1GL5aVK/UypR9nKxpah8Lob/4z3WtLqWrWvhG4u21KTUj&#10;BHKuoybxmKKFkLPuKkliepNc/wDEu/0tfjLeazo4vLWHWLl7lLS628buDkqANhKkkY4zjtUniSO1&#10;174f6dJZrr+m+Ivtklzc3k10Bb3Vn5YMIVQBIJC+4neOpPbBpvjOCaP4EeHby4sbWSC2YPaaobV4&#10;7pkE7l4/O/1T4dmB3cjGO1Y5TjpOvFz2bsdFSbbsjO+DPxDvPiHf3dvptjPYSafcT3zyRrus4wME&#10;SPKnzpGrZPP9+vX/AAP+1p4n8EeKG1aaxivGYSW9xbWU82wSGFljaORwzfKxZ1BC/Mp7c15j8K9Q&#10;b4U2viHQ9JuLXyvG2IbxLmcxLbhJC/BXn513D69OKualrmh3XjaSzt7HUvDniCG3EZjhlM1reSNI&#10;jrLDJLyxTdGrqPuhSa58dGtHEzdPuRzVaeiOim8S6Cfih4R1jxB4dtV0vQv7St7qV0ZZrm7SATQX&#10;NwrSorXMJmLABw7hhjcF2Cjq/wC0DF4q8J6Rp+oatbahdQ6Td6GZ1UR3j2xuYrmESgAZ2lW/eEZI&#10;cZ5zWL4l8WtbeANQjvf7Gudes76GCCy/sdhZ38JjB+0yN/y12sSBv+8FBHBFTeG/hFpPj/w5b6os&#10;ljb3/wDZj6dNd2t4y2xlEiXAAR0UQsrBMK7t5gbaMBQB6OBx0ElKe5rGs3PUtXNxol3ong24jgsd&#10;H8Sask/hPX2u7Ui1kS1miuNOvMt+7Rp4nKNI3O1M1+0n/BJbwE/w8/ZN021kvdFupL6ZrxV0u8F1&#10;BCHUEBWHBXBGMcc1+Tdz4B163+DmqapJPpevya5ZQ6bqVtBfNHHp9vHLHskQrzK0cS/MG4VixHGK&#10;9G/Zr+OOq/sOaRKui+JLy7dXkjnjlIxFHEMAF2+TCgBcr94DJ5JrfB59Ro13Uezdj0quIpyioLc/&#10;T/8A4KLeJ5PC/wAC18mLVJJr7ULeKM6dN5FxE/mArIr9tp+YjuN1fn18aP2ofEXxh+G2peERa6TN&#10;BpyrLcm7ty7a5DFE5mmtpD8o2TAlfUAVd8aftxfEb9uDWtO8P2E+k6ba2+kvrpkilUHEK7mdgfu5&#10;Vsg9GzivGYLrUPG2n2en2cdxI11cMouzKZGAdoEMskA+WGFt5jDLyNz7vlrzc8zeWKxHJRdoNGMZ&#10;zpuz2PHtc+Fnh2w1ez0vQ9QvLiGPS5J7eWbYqRpHl5QIU6zHfGQW6gg96w/iz+yJYeGPD1nq1x4m&#10;aTUrnSf7WjlEa+RqFopEUcI2uB9q89gjJj7sXrXsWl/C3SYPjFFZRySJdWdjImpLePCVn/dgIilf&#10;9ZIreXJgcKV3DjFeafEe71Txn8YIRaQ3H9paPp6w30sNuJHezgVHD7ZPlkaKNC+48nGRToyVTC86&#10;ldp2NaihJ3jueXah4duoZobFbWOeZl3RuZNkkkv3mXGTjLKSBngEVo+EPhfceK2utHj0V76SOFpL&#10;woEEmngEg/vC4PvjFbHxT8UaXpt9rFxbXVxNdmGK5jttLtjHNNJI7YB8zuELMzLwCSBwKX4Z31hZ&#10;6Ay6gur2evakwtYIhaFBeSD5jO5PJwTjPfGe9c7lNQOKpLodC/wgtfgz4ItwsmqXVu97FI05sU8y&#10;XKiRCrb/AJBG6IM985710dlerLr1ndPqc1vJNK8jadcYj+zq6b2kRwSNwQ4Azy+aboOojR01iG6t&#10;9Fsb68gKRPdPiEgwtGQ3+9IwYf7bGvOrz4x6Tr2of2La3C3FvpMa20du6J/o7Fg07Bk+fORzu7+2&#10;K4PZzlFkQlZntng7xFNBo2pX1xNp02o20C3TvqUrW5k8s7WV0T55JGBclRwSSe9YUnjOa3+IVjb6&#10;XpcFrBDvaZPMjlVg6LNIwWT9wgUqSB94buec1xvxQ8Vw6loCmO5Vv7UuZJZEKDe6dQQw/wBrNc58&#10;MPifceOvDVxbtJIb+wjuQPtm9sCNQm4gcbAJMfhWFPAz3tc1qU7u5634x1o/Erw1r2pXxbdCYrm2&#10;ihhWSSOMyNFGsEkXKuMgMh4KjI4Iqn4AuNZt4BfNpK3lqVMl2qXcv2fgbWJWP5kOAvT5s+1cd8O/&#10;HFl8MrnRdQ1iLzNIuybe5Wy2FJ5AS5YRyfcTaBlx3zXV2HimPxv4gs/GVqL6PSLi4lubae7tHuoY&#10;8tmOPZuHm5wMDHTBpVac0rcti6MvesXL/wAP33wj8XWb6xZ2974f1qNpbixe9PmxSPGG3I44MYUt&#10;ndkg5GFkDNWh4nns9f8AD8S21hq1qtxDBHb2v2j7RbNJEzM0yk/OQFbb8xJ+Y5J615n8YNUW5+O3&#10;mW18i6tpOIbG1voX+y3F2oG3AyQv7zzF2sfl3Y7Ungb4tanqfgO+1zXb60uNX/tS4sIbcuiSStEF&#10;LPCE4EYeQA47g55zWjws+VSNpuyLUPhDRPifoem299qGq2LJfXMLSwErDN5bIsTgnmNWZmV/Xg96&#10;5zW/DFv4Wi1BtMmjkWZAzWD3fmTMxAIA9WAxuXu2TW1qHxD0n/hNNSF95mIreWeLyYN8Ns8qOV+f&#10;vmQqfutycZHSuY0Lxtp0vjaT+0NNvr9DZNaxR2N19j/f7B5U+/Y+UVtwaP5ckHpXuZbCXOkzCUro&#10;+r/+CEd5fW/7X2m3V5aw6XZ3Uc9tulnXzJJAitsRTyPceua/dSMYT9a/mr/YT8fal8Nf2h/DPi86&#10;PeatY6bqBQ/ZmwoKKN4/EDP41/Rt8LviDY/FT4e6T4g03d9j1a3WeMN1TPVT9CCPwr77K5e40TT2&#10;OgooHAor1DQKKKKACiiigAooooAKKKKACiiigAooooAKKKKACiiigAooooAKKKKAP5nrtrC6jml1&#10;W0tdasY7dcpdKCsLA4MnHCyABMe2KwvFXgyS31KxuNP/ALQuIbzTp1uWhZpXiQSqWZ2HByzlfYDH&#10;auu+E37M2veKLhfCU+oQ6HBffabibUbxt0Oi2UUBJkcfxbSFHHHHHGKx/i/4r+HfhXw/F4b8F6T4&#10;28ax2bB28Q61dGC1n+ckyW1nCd7gk/KZGAK4IRgQT+Y1KkZuMqcr6HJGUXLQ8r8PfEJpRqq7Nt01&#10;wL2B3iLxwKsMaoGQ8sTjZ+FdT8PbuPW9a+2ahZ3Vla6hI4jtY1EMaXoXoWl/diMuymQJ8/lmuf8A&#10;EFml94t1S8umg0uzmFs0mYhFtUxsu8jAyWxsO0ZBBB5Br1Xw1bah8fNQewNxY2MWnL5enpdamv2W&#10;3VIBGI83PClnUNk9d20cAUYhxUbvc2lG8iP4ueAtO+AujWNxcX7Ws9msGq3GjParJNfvGBsW3WP9&#10;0itgbzMysQucHNYN98JbrUbrX5L66s7WKMQ6ra+dJ+4mnkWMmNWx/rMF9mOAu0AkYNdb8c5dPuvE&#10;ul6jr+jxSalaWOkaZrUVtMskV3IkC29w0Q+4shR0UA8Dy8dBXCeM9EsdAS687SdYgjvWS80O08Sz&#10;W11PcwmN99yUt+FUJ9zPfGazwtWKptoVapZ2Nf4iWa+DviBpd9otx9q2v/xMtNaMXKQTuPLKOn3c&#10;OU3b25DCQDpXLeMdcXSr/ePE1vHJrF9Es7zKztpeWOJpApaQN037I2GK7H4k6HHZ37zabqWqWssb&#10;u9huiijj2Mxb58KW3HPc9ay18GafqGmXuqXVxdPqsMKPLDdzqi7R0khcgHdu/gxzWMMVRm+V7nPz&#10;30IvCXhjXfCNgra9e2t5dTztJbtbzM0Pk7iFkwwB2uuHXIB2uvFbXh7V4bLQdUkmsrF5oZRNFfSv&#10;5cto7Haqw/3ncYyh+Qxq2ec1naD8Sh428MwafJH/AMTq0umeadoQoKD5YsEcZyzZ981jeI/EU1gt&#10;vGrXFmLyXKyGNGUE8DzCedpD19I6cauFS6J3NIw5oWKt7pOreENLk+1az9ph1gTedGr4EoWUlWde&#10;zluQBxgjHGKp2vxQvvCsN1badJHHJ5xuZ5SNrIW4JLdBwSGDdVYVsafo9vqXhAXFjM11I15IZsqF&#10;jVsDJAHGPT2qjr/gy3XX2tVmjm1a9jNwyI+NoX5R+gFfOxrQ9t7PscVaP7zlPpi48Y/8La8VeHvi&#10;B4saz1Pw3408Prb2d2jW9rcaTrECCG4spEgKuUXyg0ZYtmMoe+K8Q8SXt94bm1KWS8bzA6yQM1sk&#10;pB54YYDhW+8pI5Y5561qfs+eGNY8Y+DNP8PrGv8AY66xc3KXMsKEafPJCkcjbzyx2JwP4TsNdX4E&#10;+Mfw/wDh54z1rQYoptQgmma3uNW16SKbT7yOJi4tUA+b5nUkSe9cGYYik6nLCHMy1G0zgbDxkmp6&#10;TpeprdQ/2XBCv29GJ864k3niX/niw6e+M966fxb4q8M+OjdWnhLT76xurdVMyzzm5Pzpy6svOwYP&#10;3q525+C+uafcQ3Wm6HcM+uXOoXMViyFVeGXYY4o4/vMgxKpK8EMhPWqvwo+E2sfDWxn1HXre+t77&#10;WLWMix2hZLaIZY7yO56nuCeeavC4ihQj7SWjeljaM+W7PQbzw5LD8T7ezW41DbcOsyT3A3EkqGfa&#10;33SME4x0GAeQa3vFfxKvPA2syR+A76PTrudGuL25uPKci2iXa6t/CcnHyNyQc1RtvGDTW9noMepX&#10;H224hS4kjYIDYRPF+4MUh53FtxI9SawLXUta1gJHrES3I8P6Ddwh7WJYViRlUAjby0rPtYlupYmv&#10;HlhZ1sV7foYx11PQfgWPh78WL3VNPbRZ4PHWr6fLYGCIOtpPPPEI2ngRPlHI3MH/AIlbHGK+QfiH&#10;ear4f8L6xeyaHeXPhvS2SwvZWsyLcSCRsRvL96Ntyn504FfTGkfELwzomlWtnBZeLBoH2eCbyLYo&#10;bqe/hyRKjZVbRgTjzFLl8YKEk1N4Rn1/xRDrUGk/8J54wi8UWU2nXul2uqfao1jYDc1xbvIgZyXK&#10;g7Rgh+K+io4z2T5CvaX908R8EeJtFkj0W1v119dP1K3ivU0kXwjYSz58yLeEO8Mse4HOSGGea7LW&#10;tFhvdW0yZbXVF0e2VLK1g1F/MNtjhGWTA2QxqAW45YGjxpc6poHgXUdM02Hwz4XZpLZdViaG3kuk&#10;S3GyKKF9zZhREy0aEuGyB0xVjQkvrHwTDq2qapY3S6syus11bvFLqVxggtC/3iAoAAfpjHapxMpy&#10;d4dSa25Y8M+FtevLay1HWZdJXwzqGrNpFlexPJI1/cbiDLCqIfM2nazbj80YYfwVwfxg+MGqeB9c&#10;vvBVnfKPDv2hrUWgCziLcfmUFgAAMKN6jP40weN9P07VrG1sW1ZXdTNJbzCM242hT5ir/Ew9a6Dx&#10;9pnhrXrS+vtSXT9SkvpVu4preIS3BkCjChhxGeOR65rPBU3TqRv3OiHwnOeNIY7XRItYOpKJoIE+&#10;02rEo15Hn5wrnl9jZO3v1q18K/iZ4Q8U+I4reS01W61CMhLe8v3CKQ7IAiEOGUH5G+cbF25ri7f4&#10;g2PidbeKC8W3azkkWaO5ZYRsBOFDP8jc8bTya2tP8X+DtFQTWOltb3F1H5NssTCOO1uSVEly28MZ&#10;ByfkwoHQcAGvezKhKb93sZ6c3vHs3hp9L/4WBaxX2oNeeJtFUyTWclnBPYb9oR1WTcwmKxhlMgRg&#10;GBbiuk+JHw98D2FvN/a1xJJdRWf2+80sXDW8Wf4Myxp825duHH3goHFeRaT4tt4tYXxIzW/2mW6N&#10;1Cts+5L5CPmYbCSuf3hIzwSRxjFXfiZ4K/4SzQ59an0WbTbrXIvtFwouJ5V22/IkkdjkcMMIrKCM&#10;ZBrwZUYWs9yFfm8j1D4feIIfBvw8vn0rxReL4Y1aE/brq3uW+2aWNm4spmAJjdFwQBx07V4r4B12&#10;48U63NdQ6lNa32mzxWFzHeh4YncuTEEkbhnZRv2d8Vk2HjBLfS/7LvGtZrHSLURwSvblXP72NtoK&#10;8Lnbu9fl5JOTVPxn4btdYl1SW+0+SzElm0dqv2o3G+4U7otwP3ccgewFdEcPBxsinJrY+w/hR8ZP&#10;EXwp8eX2pWemrb2NzBG1tdiztlWRZIBujZJXAIDBgUBVSQSQSSTxfjvxp4q8N/FXxD4vOoM3hXx4&#10;13aLpc8P2G4gCxx+c0Sx/JExdiY2XIwTgnrXjWm/FbxloHwy8NeH76+02302+iN7FdPpEN9eXC79&#10;vkyvIG2x/JgYC4UD61p2Pjmbw54g3agq3FjqNw17FMse+KJAx8wQR5PzB5UHXgg9Olc0sHON4tXR&#10;cptx983/AAn491o/EXT9Q1LQV02C4ninhvJCZYcq4zKgJUuyqRuJOwhlJ5NaHj74i3R07ULWSxbT&#10;dUmd7fTNQaI2N4FfaDG8asxYuuFJDEemBgCY+J11+K4vJI4Xs7OJpTem38+6jztUR7v4SduS38Oc&#10;dq0P2jvFBPhO1lh8N2t7cW7rrKX0ofzIkaGNWhDDgs6nKn1V67cHh4+xcIRs1qdEeWy5Tg/Dfgtt&#10;A1bUpvFaxtpdnBI1tJBqLxvbuqKvlR7v3isMZ3LwGSQV51rnxGsNPv7jRdN2QtdEXBgnuHhWBmAC&#10;FP4W579W6nkmu0174l6LZx3g1DU7xrCQx27tYSIxHlIpiKiRhuVGLfIByGrjdZGheIrS6a3trXXp&#10;NNia6srdrXyZCqjcYiMnBHPGe1Y0acmm2FaN2dnounXt1qtjY65YyZhmt2mW6mWJLlRwGEjcL82f&#10;uhs/Wrnxg+ENt8PNSutWt7e0s9QvwrAx3JlmlYhMAEohKAYB+Ucg9ep5nwd8WptV8RaLpNxcGbS7&#10;r7Pcy2n7sG2DJuKRyfeXaSQQe4Ndd44sV8SeKTpMl80cMll/oU4JLxjOcH6dM0Lmg257ERqcpT8X&#10;w2eleC9Hjhjaz17Ur+SOKGMP+5UtHvnOOCGOY9ncNmmalawx6qkd5OgxELcqgdCm47TK3qinaSOx&#10;bHauKHw/1zwlpGr6bNqd5qDSMs8EzzBPsyo3mGXDBgcbSPlC9PxrufC039twXlrNqUc2ltZrcy3b&#10;2m03Lpy8RfJZUb5SeeSeMDAopyjZSR206nNSPN/ib4gm0Tw5aaPNcNeaXqF9NDLbkeVby3cBG8bh&#10;+8XBKgbeDjPevW/h7Lb6vbadb+G2mk0kIWntgC39nFSY2jmJ5MUynapPO5qyNL8M+GfH/gRrfVdP&#10;GNQuJJNP3Obe3jvNw8wR/MJS2zo6jFdDFouh6HeW+g6JfeHfD6xtM7Pqk7xRfcXhZMnMh6ZY8+ZR&#10;juScLR3OWlW1aIfjZpehXOmWWsNb3l+ulaij6di5+zSQxvGWeKZfLfzI2aNmH3cMxFcVBp9vrWo6&#10;rHJDsWSSQaUTsjdTNh5FLHliDkFPavSbn4ceNPh4bbWNJ1XwzeaQLeQX93bXsV9a3SSZH72NeN3O&#10;3f23Y6iue8QeP28DaRpmix6bFbRQy/bo5IGESTiRDE21hxgBN/vmuejzU4cqNOe8TgvHTrpmkzXG&#10;vG6VZpVgsbuDZvilz+7jf0Q8nHbNZ7S6d9rjjhupIWtwV8tFA80HngjjvVTxy+k6v44sZLmRr6/1&#10;TShZW1vcYt4Zwx3RtkKWZyQhBzyCK4XTJI31I3FiBp8lvO0k8ZB2BwMAMxAOd2e1fSYKjzU7rczk&#10;dtoa32k+ItXsdP8AEN94f0vVoUlYLLI637RZZYmRPvOJGVhu7EV+5f8AwQh8ceMvF37On2fxFcXV&#10;5p+lokFrPcyfPIck5K9s+lfgrH4hh8U3q3l6/wBjVNsM0O7cwfBLvn32qR7Gv6Ef+CF3iC/8V/sL&#10;aTqGoK32m5uJG3EcsMYB/EAV7WX8yq2Y6e59mKMDt+FLQOlFfRGoUUUUAFFRzTLCjM3CKCWb+7Xk&#10;Hw+/bI8N+OvjHP4M8xLXUmV5LQFv+PhEOG/8eBoA9jooU5H+FFABRRRQAUUUUAFFFFABRRRQAUUU&#10;UAFFFYPjb4gaP8P9Pe61i/gsYR035y3bp/FQBvUVT0LXbPxFpsN1YzpcW8yh0dTkEGrinigD+bjW&#10;tOu7Xxhf+E1vbzV7a61GGKCGBSkOoMeUSRJP9ZtJwfQqW71W8Z+A/h98ItQSz8RfES88QeIZtyT6&#10;X4Ptba5fSySSYjOwEfmLnGWLHjt0HM+K/FzeO9Le2t7a4uvsF1LdXEsOVYW7KQ0bR/f3bsbgv3V4&#10;PINehat+zpL4V8Oyav4lvtF0eyvntZ9KVfs6MlxExMsRlYeZ5DoXOEVumCQc1+N4fEUqceTrc8yj&#10;y8vvHgniPxNY3ut3ml6SPEM2l3VkII49avopriQpPnLSRqoUgSvwBx056nX0/wABJ8LPDthqEepQ&#10;zaxfWUMYsBKXuOSWllZV+dYlVUAdv4gccYqtq/wxa1+Jtrdw6tb6j4b1TVRaRahan/VSTFgcrn5V&#10;3KcHuuDgZxXovwrPh/RfiJJpviBZNWsdIZorqKzvmjldWwAyyJ867RgkDjLmunEZhyLXZ6Gv1hrT&#10;oec/EhpR8NI5JrhgzXtqm9v3w8xHJ3sO6/3j3bNaHh+O0+L2teItHsb7QYfFl5CJo7me4j024iiF&#10;upaWAvw6kK67O+M1k/HnxbpOraN4osfDunyaRouj6/mwspWaa6kcqirb+YvyNhvMfPX5uec1h6b4&#10;V1bV9ZurXSZrGx1G+8pVcxQyzPES6n5m5Rvk7dq6aNOMqV0TJ31PqjQ/2ddY8V+CrjVLfVdH1Jo/&#10;IU2738AjEjKC7SPG48vGSACPvA1wfxh+A+v/AA4tGudUtY4tDa4WWAwX8F41wT8qhwhJZlYFsZ+X&#10;71ef6FpEfgE2jXJt2e80/wCyXU9kWaOVGwwWWJuWbcTk+uccVc1H4ktb3tv4fS6vl023huFUxz+X&#10;9mlZzgInYcc/MvOeD1ryadGam3AhRb2Of+E2nXWn69qxe31pkjvJI3u7y2kWOfmLkEx7SN+ed5z1&#10;4zit34jeKodB1izh1GwtdWsb5kWe0nAUyuq9Y3ydjAM3zdqh8L2njTUbi+u9XvrjU9Ohfznc3n3I&#10;X+TeUxwqM8an1Mh5PWrPjPQ9N157Fda0+91LTldGuYra7FrIoyclWZHG3cRwuM19dg6ntMLrudlG&#10;nLqaGmarc6T4as7KWzh0+8toiiQxphWTGVYN/GyrgE9yDWX8RPD99qXi7T5reC7uY2so4hIqbHfg&#10;OxI9iSPcCun8LfEXxJrHiS6134erMtvqGjust3cRpF/wjpdVSdlkk5U/ugxcd5DWbq0muHwnc/EK&#10;bXYUmW7ii1T+0DgyPMjqmw/8td4UjdXzapzhVco9SKi5alyPTtZm8KWcum2zTXckt/HdpCFBIkZN&#10;uzI+Y+uzvWzZfCfQfCnh6y1jdoq3WoahA1vc3s6Jc6bdxMHeMoXOYnGQVlibaeRxitD4M6ZpfjbW&#10;tSmmsZmsb60W50x0vxZzaXIp2sxdlIZCF2bVPbFdP8QvA/hfWPD1jqGm3y32j+Hbv7Vr9td2EsVy&#10;vmhURFbAYx5iz56jA+73rnqTUbxkHsubU9n0i6h+PH7d/hjxFeRz2enR6VGdHC7diFUVLjY6/KuJ&#10;sbSPvLhsDOK5X9qDTtJ8F/F3XI5NZmvre3mj026vLnmO1l++FEnc88++a5nVb7UT4g0KTwpcardX&#10;WkymOCxigO6CIy+eTbhQoAQqrGKViQcjJxsHSfGrU1+G3jrWLiwmGqaLr8q38+p6yhgjxNEWnIY7&#10;FabfvAjVF4A4ryKlFzg/wJlTb91FXwXHYeHNBuvOWP8A4RG4dLnVJINQ2soVQ3mKO7fKW+qJXlvx&#10;38V6z458Zanrd/NbW91qRt50hsg7JMskaBOBxu24z/tZr1S28SX2uavqM1zp/hnXbNoIzYyW8e6G&#10;eCQAqsiuSz4UAMCeGBA4ArJ+OWlWMTeG9Y0W105ooXaa5hZRaw20g5UQeWpYqGb7jnYTnNZ5bXlQ&#10;g41leXQipRkndnk+lz3ngnxdos+u2Piz7LY3MbzQWaeSk0Qc7t5fgDAxv7b8V7X8H/8AhKPAPxG8&#10;ZXmm/wBhtodtGxtp9V1Tyxp4ztiB2KVlWVGVSAeCpbqah1hfExjsm1aHdbrZ/Z7W4gz9nG47n80K&#10;BuIYsORgYwOAK82+InibxDrfxBhsfC99bs+h2UckMt8kVxFPcKSwyPuuqsyhEbkMte5hanOvaVVZ&#10;kPVcp1ninxHfanZX3xD1TVvD00dku2OyTT0utPkl3EABZ1VZVMgzvUtySevFfPfxp+M2qyQzTSzL&#10;eaLq0iCxuNQtDtgcncsSOirH5Q24AUfKAAckEmxqniPxh4v1y4X4gamuqXN3GdNufMdhJBGqgo23&#10;/liRwNqccV0g1eTwR4eTSbe4vLzT47eGeSCeZDFcupyk4T7rSKWZQeuFGec16H1iMJq3UOb93Y5/&#10;4Pw3fivSb6x+2WIs/NNtdqQNtvKy4SQEdjtaMezV1F74J0nUvDuk6TbadY6vprXC+bdpcyRiJJGM&#10;fLp0xnGG9Kb4ds528UaoL6+1ZLWFPtsEdxAsvnwxgNk7eAnycsOh47V9DfCTwt4LuPgJqHiSRdFu&#10;tLhM09/PqWmKEt/3e4eVIh81DhvlO5QW5wc1ji8S6dRcvU7ML8B8a/FL4C/2f43tr218W2OqRSXM&#10;sSWEcJ8qyj28IwPyuX659vWuV8CfCfxJ8S/jPo3hmO1kn1PUA8VnL5m2OFFQHz2KdY1+9jtvx2ru&#10;rvxJda74jvrnUJm1BbSOAI1wB5s6oASkrAfezkevHJJya0Phb8Yde8G+LtQ8X6TYrpt1piTOLma3&#10;+2KltM3lS74/4gispT3r3cTKqoxa7GM43kegePP2Drv9nX4Y6Tqtx4pj1bU7jUIxeWlpalbeCJ1P&#10;yxOfnLhh375xxiodEluvE0K3EmoahZtIsUED3kskn2RiWLNKD9zKbgrf3nrm/iT+1f4k8U/FizbS&#10;9Wlvxa2SW9vc31n5T3gdmaWUW7/KpyQPl9M9Sa7PwN44sH8P2/hkfbLW41+8W71yRZfKur+SNRvh&#10;ik2HBdA3lgnZvVwea8WrTk9epdKmru5d8Q/C19V+Bes+K9PttDh021mjtLubUIzDfL5MkebaFG/d&#10;ktIYwSfnYoSOCK8M+I+pW9t4xi+1rfTXcm3LBUiYuMjaY+ynqfU8969F8S62mg6fqixw6trmks1w&#10;F065mZFjSXAMu4ABZcBAcDBKEjg1wPhixXxz4T1f7RYPrHkvtEvlGRg+0HcSeQflzmtsJTlbUSpx&#10;toUdR8RL4f0G1v7G+mXbAytEHWK5ibccj5uDHn+72961vDk174q0XTZpmY3iQSn7QIJTBMpfPlux&#10;+VJFHzKR94YFYviXwt9j1DSpoY7x11a2ExHmeY0Tkfw+1dv8KNbm0Hwz4gbzLW4sdJs2mE8t5/Z7&#10;vKyuPLib/lq6nL7O+yuqUnblQfV3LRHYa941vLvw3ZNoSahq2mzI9iypss5Ly7Dqys6dkBRuP9iq&#10;Xxsi/wCEj8J+CbyPU4Zp9NPkXLG8EK3qLFJG+AOu7ap/Gs3wh4zbx34O1DTdSmg1L/RZro28h+yv&#10;OFUDHn93XG5k/u1m+AYY/HPwGvNceztf7Y0e7liaeCXzf9HjZG/dt3UxMfp0owNOScpPsdFCEYxt&#10;1PPbHQz4/wBTttPeaKx2SGFwP3ixAHBA/Gu0Hwpl8IeHbuw+2K0lzcRqLuCIrNbk8QhQvPJVj+Nc&#10;zHbtbaNDfWke5En3tBAUWaSInKyAHksG43dsY7V6zpXiXU/C9pHretmGbRvFkRs5pZLKNl00xhYw&#10;8gPKscqTIvUnNYVb393uaOit2eOXMGm+A/GfiPWBNqYaWzKRiO33SpPhcnLsG2Mu5jkdSe1UYPjn&#10;cfEXUrCKK1My2dzhHTCNc2hOxIyASBhQG69DXeePNEmh8VS+HftUV5cac32YagU/dfICkiHzPmOc&#10;EgnrnjjFO+EHwy8M/Dexmkkit7XWr63D2ovIvOt3h9FjTnn1rfmhGm29zmlSk9eh0g1G1h0zUI9V&#10;s408nZBbIX24i2Zzn+LPX8a5O61ePUtIsJraazsrFMCOYy7WdlQLs2dun49a9FbwrqmkeC7641LT&#10;mstO02FbwwC3aaWGJzhbgq3Plljt56AAdq5TT9R8PHStQsb+11AXEkRezvpJFkNgSckouV+XJPyO&#10;WPpxgV5dKUbXRlGXNGxg2+lfYmWC6WP7RMRJA4keMxxkZYDHB+bNax1PXZ/h5df2rotnp+mzStbv&#10;cX1v5kko6QzBX6YOQHX0rQuPC158P7CGe6jhuLfUIY2t7qWL9zMFOSzKwBRcschx1ztyuDR8SfB1&#10;h40hTz7qf7ReW5gjjgjMmdnyKoaRhhcqxG0dMYrRSUnZnVCjZcpY8K+KrP4b+J5GvLO++w3emRWU&#10;VwloYSVKqZMCUrH5bKFYnLEkkjrinfES70XxLqNv/Zd1/bSyKHh+zLlbQsAxMhwPlDEjgY44yMGv&#10;IfFXhLxNpnh7w/Z6lq4h05i6WD3VxtuI7dZnVWAyWkEbAjrxnA4ArY8KfaoLJreFobjUPtWbq7t7&#10;gqsUIdVIAPO/5sV1Swq3gTGjaR0mqvrGoeBrmHXrK48izl/4lKSqgaNj8sjRseVUny2x3zXC634C&#10;W8htXk17TbWWNHguVuleEptyyEEfIxz6fzr03wve6brum3mnzaPNdI8DPHM53GYnkEP/AAyDpj2r&#10;zjxdfTeHLdbi4s7xrfymScAbZIMMFXc38PykfXr3rswNaaXKXKmZPgQPba3oxk1Q2eqR3ChLlosx&#10;gMTl0x/Ed/D9ulf1CfsM/Cq1+Dv7KXgjRbR/O8vS4ZZJiuGmZxvLH3JY89+vev5tf2dP2Z/E3xz+&#10;OWjeGPC1lcX139uRgr277YUVhklhwU4yT65r+oj4X+HpvCXw30HS7jb5+n2ENvLtzt3KgBxntkHF&#10;fVZZFfF1FGNjeFFFFewUFNIy9OooAw/iLplxrHgvVLW0DfaJrdlQDq5wfl/H+tfhr4l+LGvfDD9r&#10;K/8AEt59ostc0vUI4ljZ8LHHDKTtP1BH51+8Ui72/EY+o5r8zf8AgsL+xV/Z3i3/AIWRpFrJcWuo&#10;Mf7ShT/lm5wPM/SubEQ05io7n1j+w/8Atp/8NUadqUF9p8Wl6pppXCxtuW5QqDuH519BoMLX4y/s&#10;cftGzfsx+P7XW1hlurNIvKmjP3mjIA5r9gfhv41t/iN4E0vXLVWS31S3WdFbqAaWFrc6LrU7O5t0&#10;UUV1GQUUUUAFFFFABRRRQAUUUUAFfN/7fvgv+ztJs/Hlxry6bo/h23kg1K1n/wCPd43IKz/76Mv/&#10;AHyzV9IVzHxg+F+j/Gn4cax4V162F1o+tWz21zHu2/Kw659qzqRvEcT5U/Z0/aPHwz8R2ttefbLz&#10;Q/EFxBp8hVfNWxLErFO4/hQ7wr+4WvtCI5jXr0zz1r8j/wBn3xivgH4j+IPhz/aEc2p/D+6ZLGXf&#10;vFzp+fkZj6RE+W3syV+lHwQ+Mg8WfDy0urxCLhCYXwf7uAM/7WMZ981nQlpYcj8A/wBmz4K+INB1&#10;FTqF5pHnW7SSTXnmIyGBC7EuN4Lqy7DkjOTzzWe3xD0HXviN/bfi7wn/AGjqF9H9kBudXu44L+BB&#10;9y2MBKwggZ2k8nJ710fg4+DfCFvc6f40vvEV1eTFILrQtAmi3CPeXxd3UiExl2YkRxnkAZ5zVfxx&#10;d/DvwN4vA8ON4qsZLctcw2WuRW95bySyfxw3MeWDspHDxMg24PIr8SlFOfN9/oePKSW55d8S76O0&#10;sdXvfCdvfWuj70uooP8AXHSpIisvkDepY52A5J53Zr0L4Ffs0+Nvi3rTeMtE8O+NLzRtS+06fH9g&#10;0d47iOGOPCbmdVgkidFCnBz26g1yUXww17xHq18y6g2of27cw2hu7pgsc8bhlVSVAHP8WABjZxX2&#10;38Dfid4h0vwx4X0T4ox+OPM1SyS01a1XVpJvszRKuHSCFw6CRQIzuHJyehFPGYqcaaWEjzanXh/Y&#10;zdpux8h65ovhS88W+JvDfj7wLrfwv8aGQCeWwt3Nk15G++OR7JeUkCpgsjOCctxnAyvhnr/hv4I+&#10;MrqS9tdFk0u0klBbTtQNxqmrs22QbhhXGcLmFSm37x3HJPoPjX4r2Pjf9oTxRdaTZXOpeH7yK70h&#10;UhkmhSeVTsgnDMS0m07lkQnosleKeOP2R/F2k/DdfFMMdlfWun6jJYzWFneLLq1qISV8+Wy/1sVt&#10;hch142lT3r0MDiJtck9H2KqYVP8Ahyueg/Ej9qH4ZfEX4W6Hptv4buNM1ixjt7q8vINOhVCyZ8y3&#10;diwJY7lJkKsQVPXGa830TRfDfji6kurDQdWtfs8Em+/vdYhktbu5LbQzlooguQGkAVmyGHevMdCu&#10;2Cah9obb9t2yQOW3JuMiIzY9FA3euDXceENGu08M6pZ302ra7YqscCyaRGNtywxInls3EchVQW9V&#10;Oa9ZUXGyi7XM405J2Z23wm8Via817QLW7a31KC1u7dBJ9+6tWAw0f+yVUHPfNVNfP2yws0877O1x&#10;aiCBypfZIeEGF5XO9vvetc7oXwfh8O69b6ldaZq0mtafKl3bQ2dyreVvLRpvCoRxhuhrodT1KPRr&#10;yFkeNPssReOWSETiFgQMBGADH1XHXJruwdH2eGquMrs66kbGJrehaTpq2VjfWEc8l4SkUcsgmiQ7&#10;dwkZRwv3c/jTvGHgK48QeGY9J1Wz877TJBY2McM3zQyZKwtGf4WdmYY711fjrQL7x/a/aNMuLe0v&#10;bZ2nErQhlmRhiRW8v7uecAdBx2qj8QNBuvCmm+D9JsYZNQ17VmDw+TLIZt8JJhK7+iIjbg3Yo47V&#10;4NKpUlG6OeRo+FfHU3wH8Uac2o2zzXEdi0baO0Df6VHGSFicjhcSEgP/AHneuh8Ka/qD60+qW+oR&#10;S6hZqZbi0FwtyI4G4nhCNzJbqmfk/jEf+zWPrHib/hYXi6x8TJdQw6hqiTWLQCMLDKPLVWRHHDgk&#10;GQH/AG6Z8FPGEPw6+J9vqX2tf7Wsme3sLJ7V5v7Qm2sFxEvyv0DYl+U7M/w1yypPmux09z2PxF8W&#10;vhxrX7Pmoa1Lo93dXGnXkdpeaPpky2tzbyLlwxkaNwkIVdwdVOQoTIIrgv2Yfj/pPwquRNr3hTS/&#10;En9ossmppqMH2tpGDSP9nKSb/l/1K5UL/q+g6VzGmfBuzvPHN4viCLTbTT9ItoL+XTZtRVLmSAXC&#10;7YI2bmRmG5QV4IxjjFdZ8QvDGn+ELe18QeH9ct9R0XVr8xG7nti0nTdLuWXlij7E467azqQjBWhu&#10;a69De8J6/FqGjPqCaRa6dJbahbWd5GZ2GlQJJI5ikDITKrtCPLEOcHy88A4qlpvxcvoPiFqyvb3G&#10;tMsf2mayjcfZbiIbV3H+FBzlVfnzNoqvY+CdD+JWv2f2O90u01i6lMhkEH9nsQkBy7CT7qHP8PXr&#10;3rL+KXi0af4q/wCER0CWxtXi05rGbT7a0e3/ALQTzFdwkz8XDSShCFXsAO1eaqanJx6mc72949n+&#10;Khkll/svxZDN4Z8MXnkm8mjZvtFlDt2eZ5QKlsKEG3LA9RwQKp+EfA/wQ0pY/D/hHxE2oeJJrSQj&#10;U47ye2MpUAhG82Py1dggbb1wuK+R/jN8bZfGfiXUpNSuLqaVZ/JkFyGaUMrbSG3cjp07dBwKq/CP&#10;xnqDwec1naraC6lEUpTcZMDGxx/CuRXpUcvnTptz2MqcU17u5q/Fuz1Xwz8c7yFbhG1JZljaWGMy&#10;pdEKoWUeYBiR12sTjBLEjjFeheOPBF1qGhafctrE39rX8LKVkijuVUJgkgJ0Ixgp3OTXKeMF/tvR&#10;49ahhmW/8oLKv3kKoMLl/wCEDOFHoBXU/s7+P18I+I9FXUreTUrOyuRNJbzw7pEkAZHkjTeN4QH7&#10;uOd2e9ehUjGUItEcsk9Tu/Anj7w/4Y8Lf24s1neXVvcsg0WSAxyTFYxvmkDcInU4f5RmuD+Lmvaj&#10;8RPBEd7Dax30es3cd8kOm4lhsYYzgYkdiHCj59iBRzgcAGoPixc+AdG+IE/h28j1zRbO8YhLySNG&#10;t7WV0EsEbQoS4VjhSWP7s5PTFdD8HtD1i+8T6frOtW9nH4ZljxBb3VudShvJSCJCQn/PORH2luoA&#10;PeueUcRFpw7mkarhqeNX3g9tE8WL9jvkhmucJKskP3tjMRLIjswjVxgYzzntnA3bPWLiHxRdW+vW&#10;dxq1jrmjtZWvlvFYpbzSoAgkjAYCNHVSHwuRg981v+M7nSfijqy+JNLt9W03Q9JnEF9qsulPbWMP&#10;AAMyRkgAtkq5XhSK4L4jeI9P0PxaVsfEWk6jDbvHdmWCb7bZXhwMxdBjnPbrn619TGU6mHTe5pRq&#10;cyPPfibqDRaRpN9a5/tbSZ4bG6eNw+0qQsE8eCQQWDHOeSUPHSvXvHXjDUPEV7ol5oJm0rVLePyr&#10;mRHiCi6KlXnjTtmJlJd+ck44xWJ8OUun1+bxCdNs76DR7tbq7h8keSYHbzAmxuGwQw+Xpiul+Mtj&#10;pNt401K6s4bq3sGnSSOOQEQ/Z3tRKo55O0jAHbGK4+ZXa6nRCjrc0dH0jXtH8LaXfWZW9tbHTY7y&#10;e4IlBed5Zykj7eSXRduTweo4xXJXMNrcw3t5othcRLf3Nxb3MEszENBGoYsqjhWX7o9lBru/F/iO&#10;aGx0XS9HVtS8P6zZrbTXUdhIt8LpVlAhA+75S7t3Fdr+z98LPDeo/Be18X6pqBt9Ut9TvLHUTbKj&#10;C3LpH5JMf8I+QufUyE965lWUJNscvdVzxPxXY28Xg37dZtcbWsheW0M1yu9FWQZKs3L8sSU9Sact&#10;7L4YuZv7Pkj1maynjliTapdJ5FVmBVuAoUche/vXrP8AwURfR734weH/AA3oGnwxyaDpAsrKHS0Z&#10;UmaUsWAC8E7mjzj+LNedReDPEXwT0bSW8R+H9c8LNFYeZA17AY4ZXX5Xyp9cqePnOcjjFVGpFxui&#10;FO5L4p+HKeZ9guNPNut5NARbu32aWaYE/vIGcABQHYfeO7G3YeteueGdH0/4feHb+fw3NHHd2tuN&#10;Qt1aGOBlwhlQyxI7bS2GXoMgA4GcDwSeOz1r4TanPqtvJpuuWeP3skeV81JsEn+6hjJbeeRt55r3&#10;LWIL74YzXStoi4jtLQTXJvlEs6NFu3SeZ8pC52qy/eUKvWtsHUvWSOqNOy5jwGa+0vxh4bttUsbi&#10;4t5tTWY3MMtvut4Sz4Kx8Bw+13HIH3/TmovG3xUvdM8IyeXNP5SzQMZ/tO5UnhdihlEn8PLMcf3a&#10;yE1xbfxLDbmS60uO4w/lzxiPyiQCCqjhUYYbHYtVvT/HOm232zSUuvtem3zGHU4byPi4AZJFXd/v&#10;Lx7YqqlDlqP1MI0+fQZYeP8A/hLL6zt4bhplWGZWCkqqq53HBPOMk49q6rxB4Ls5PhFotrqV5Lat&#10;DfajDZ3VucuY5BCRbzPsOIt5L9f4q8/+GvhKztdd/s+3s7i3k3blaZtxgJ+ZRj0AIx7Yr1DQr3Tt&#10;P8N32h30jT2eoX5myh2yKUjAl2D6iPPvmssRKV0kb06NR3j0MXS/iN4k+DHw/wBa8EzzJNp+sxom&#10;pz3F4s8jJGd6JFMQCkXyB8Y/iqLwNqMdncR6tcD+0khiDxzmDAk2sVw6fdJ4+Rx94ZFc/wDGHwan&#10;j3V9N1bTLj7DCtitjNbXHzNOyO/kgL/E7KOD2CisG31T/hHvB21hcNExEKzB9qmM85J7ueuO2cdq&#10;2lh4yWm5wywsqasz6g+Deqjx94zvIbzXvD9nAscktu81zDY2pIjV2EIb92QmVG1uQSR2rn/FXiuX&#10;Qry5vv7Us0a+maxQW8ttOFuT87RuFJMHB4k2/MMAcV4j8OPG03jQXmmXkdpJpNrCUh8iFFmRuuWJ&#10;5x6++a2fDlppH/CRW+s2dvJd6jbwuk019iFAFG1U80cdRwPTFcMcDyz5iqNP3jqtJ0fQfGfiRrfx&#10;SbVbeTEFnf3sksH9mT53hcqADCc7jgdVP1rE1XwbL4N1+8s7e4s7c3jSSwvHu8iSRRyAzckHchGe&#10;xFJq/iD7UF3wm3XVIsTSNH5pjdOoPoMng9xg1jx65PDFHbzNBc29nMluxRFlS3ZTlX55HCD8a76f&#10;unpez90m+H/gm30OKTyLzUb2aZjGbf7Q0cfl4XIJHDEdvbFfQ3wnex+OWoXXgu2udH1GKQLZRXdu&#10;VaQbxJmIo3LMpBUn1U14zpq6CNHvPsC/bdYt7oq4imCBR2feOFfd0HpXO6BNb6HoerXGqQr4duNz&#10;RERajJBJfFiS7ZT5y2Dy6cZ60Ro+1kpGeHjZn79f8Epv+CeGhfsleErrxEtxJqOueIEXMkoH+ioo&#10;27RjjtX2QvSvx/8A+Dan46eI/EXi3xh4Tn1zUdW8L29qlzYRXsjStbYPADt8zdTyeSDX6/r92vuc&#10;FDlpJGeI+MWiiiusxCiiigArE+IPgmy+IvhHUNF1CNZrXUIWhcHtkVt1DcXUdoN0rLGvqzYpNXVg&#10;vY/Fv44fAnUv2evirqnh3UYhDb7nmtHH/PJjx/Ovur/glv8AtMr438HN4I1SbOp6Kv8Aox/56RAk&#10;/pwPwra/4KUfDXQPiJ8Jzrcd1ZLrGjuPLYP88qd0r4H+Bfj7WvBHxj0vUNBkW21ASrHGpbCNyeHP&#10;93v/AMArypS9jUOr+JCx+ziKV6nPNOryj9nn9oL/AIW/8KxrmqWlroclq7294j3it5bxttySOUUn&#10;kbuoIPQ1Y8dftUeDfAGlLdza/ot1Gbo2ZSC/jaZpl5dVUfeKj5m9BXpxlc5Xo7Hp9FcJp37Rngm9&#10;s1lj8WeG5N1l/aLEaihAt+hlHP3Miul07xfZ6lYQ3NvNHPb3MazQyxuHSVGG5WBHUEEEfWrA1qKz&#10;W8TW6n+P8KmsdYi1CUqvb1oAuUUUUAFFFFABXA/tP6hcaX+z94xuLSWSG5j0qYxOmdwbYcfd5rvq&#10;534n+C0+IfgjUtFeTyf7QiMQk252kjjNZ1r8jsVG11c/nN/Y61LUIP8AgofoOm6lc6hHNrl+kMzx&#10;zSwTKWCkgOeQChBx71/R34c8EaT4a0aCxs7NEt7dQq7gWY+5J6k9c1/P1+0T4K1j9hv/AIKtaTea&#10;9bxzx2epWM8M8AwlxGwRMj6dD7g1/Qh4X1qPxH4b0/UI1Kx3tuk6g9gyg/1rlwPNyammI5eb3T8H&#10;/h1400Tx/wCE7y31jQ7izuLWHdIF0pri3ZW4WUyxqWj3BQcMFxn05rl/BvjPRfhr4qvLaWw0JtS8&#10;QPbm0fUocjT1YkLLumJQowcM20/8s0zg5FcF8Tf2wPF2t+FbPSLNr34c6KbdC8emAwtPKqgNdzP/&#10;AK1jIwP3eACB0FeU+FPFcvxL8RtpNxquq3N5Ihkhmuj5qzyJuYja/B2rjk/3q/H6eHnyux4NSPNo&#10;fTHi74M+N7m7gutL8M+JtSW6uTNc6ss3mzagPM+R40Rgsaxld3A53Z71Q1rw/wCH/g9498O6p49F&#10;xH4s1C+n+y3em3o1DUtEMlx58bm28z92A25zIzK53FVBGDXNR+KPGfw++AsPiTQfFWtaPp6X6adH&#10;Y6Tq0ciuz2xYxtCn3WQg8c8P0X71eUeCPH/iDxl8TvtGpara6s81yt3dareQeUZ1m2xySTttLsRE&#10;jKuSfmHUjmtMPg1KHP1KjQ5VY9+8Wib9ln4iR3c99oPjrRdeRZmvLSCWGW8WRxIxcHlWPJYEnBzy&#10;a85+KPxXv28c3V/oLXHhvT/iBoMEusLY3EiHUQfMheGYj5m2SxOAi8EMM16l+yr4i8OePvDGqeHN&#10;cut+naHaXE7RXzmGY6cVLNLGCAWfbGW3Y+TZ/tV8xaj4Nh+JL6bJZvLazaPdy3dvI9xHDEtrkklw&#10;/wBxlXYdq92xV0o8lQ2o1eWVjiJ/Edtd+IF0nUI3vFjmY2lw77TdsGPGf4Poea7DwNpE00bWtnrV&#10;34ds9SuQn2hWkFvaTcjdJ/DgdMjrWbL8OPDfxHs3ik8V/wBm6ys7y28b6fMAJwOVjYE72HTKrXpH&#10;ww/bF1TwJ8O7TwS3iTwPf6DY281vPbT+G5cTu0ru32iSeJZc7mb5kbCda9HFSqtL2W51R11vY9w0&#10;D9lvXtV+DP2zTNS8Ji4sRb79S8PWVzfzOhz51xIISfLYqpwVjZs7zXgrana3l9bXOm/YdYs474rA&#10;ViWaKc/MA4RgGYHrsYBueRnNdJ4N8R6L4A8AX1x4c8L+MPF/im8DRnxLp2vXtpb6XEWEi20UNoN1&#10;0I924NKxBDDoMAeT/Enwmt8by+svtWj6pe3irczQr5UyySNlnkjaQh2BBB388V6GR+0dOoplXsvi&#10;udFqniLUdP8ABepxraR6ZbxGN5JIJPs0NwSxYQun3VIZSwA6Zr2Pwz8C9K8SodW8NaxF4P8AEsmk&#10;QWTajrlxJqEm94E8xo1jUrEG3nAJ4BDfx15h4R0jUPjVqOi+HdS1ldWhtp2lj1CEFZLGYc5kiydx&#10;dMKHzgDAHAr6G8Rxw2MGjXGh6fam6s2W0uBqcht2tINpSSRIlUlnbYqh2J2jDbDnNeLiKkMO37Tq&#10;cEp3lY4b4teB47Txjp9lqGvaRcQLpdrdXVtLeILi5dEeLEiIAYUYLDII8ciYLXM+APDD3OqeKdU0&#10;99UkkhmCW07aW/2W9hESrIVL/wCqYOGCqvQAV6D8G/hLoUvjLU73Ur5rXU9ctknudM0q+tLrVJFD&#10;MqtI5y6oMkeYIwSMHjNQ+NdT+FOoX9voWneE7i4utDh8m0TV9RvrSNmiYkuRHKfOKrg5LIPn6qPl&#10;HJTrtx5lsdsU6cOZGLo+i3vxZ+CzaLpvgnUNe8ReFHlv7OZCLT+0TKeIJpXIbKZBXBHI4K9WXxn8&#10;OtDbwHpdn4umXS76FJX0nRNElmVtPhhAYC6nkTAlmkIxswS2/IC4Aq+Bv2jdX0jX7zWNU1P7Dotp&#10;P9l0rwzFcNJDIzAF53LZZYoFKneScO0Y3NjJ4rW9Usb3VLzVI9WGlLqxaEzanG+pS2SiYFpBjgPJ&#10;LuGf7pc1dOPPEmLm43N7RfEXhW5SNU0SWa6aErBHqN9ugmMchJNuYwGYgg4yNv8Ad+XFQ/Hi48Jf&#10;G3wPaNr0K6LqErva6ZeaYztNaumJCrwDgliT84+f5eK88sfFs/h+/sIfsFvNulaWzvkgl+zGdiQy&#10;up+UMQvPvms++8Q6v8bPFH9j2ot7eW33X0cVpIkKy7ixPy9uQaKeE5J897D5YPRlDRf2brbxi2qT&#10;S+KtSureGVZZtbawkZYFzy84+9tJzyvzkYzXV3dvFoljo/hXwpcXk1ppMrPqup31kIFupriUeT5D&#10;j51V04+b5js55zWh8N/AWsWXheWa3t57+6vIIrm/0vSrzffKscqyIWTaVIzg7QRkEGvSPg7+zzda&#10;1qfim28V38OjyW9okzSX88V9eQggMnkoWYI6ZPO47d23jGB01MbTb/eSui4Rin7p414z8ZX3xF02&#10;DR9HsYbvT9BuFB2+ZA1ztABklk/jycke2KPAfgS1n8RP/wAJBrl9p8UzqllJZbbry5pWCoh3MCib&#10;lwXUbwc44xXceKvA8nw3Vbvw7r1utvDKPs85VLe8UBg8UKpGpSWRmLAknorV5fZ/Em48VfFPxBrO&#10;srY6hb6tcSQlI7SBoZSB5YaNMBI1LksHQb8KK66PLWp81MiST3Nn9of4Wal4Z8e6pofiVbhFhljv&#10;5jPM7kjax35cliH6DJzjFU/BOq6hrlrrWh3Ucdv4dhhutRsG84RvYKrYfa68hCSAQ3dD2qp4k8b2&#10;uqWDabcXqW+sXCpCuqTjfDdjKkMZN4IyMdRk1veIF0Hxz8NdB1SKPULTVLGzitLiZlEcF0QfJHlb&#10;VY5UANlic9enFXCpKmrPqZRpxcboksdI1PxLpuo291b/AGnSpNHaxuYV22sEiRBWeFWX5ZGXhuPn&#10;rn/HfhTQ57TwjfzL5OlJIqXkVs3ku8LyKJCjfwSY3/Oec9ec1Y8ZftDa98MNMk027/0jRdZjM0Nx&#10;ZTr5OreYu0tJtAHmKVK9P4fWqNzrMfir4VaZcyM0kEcwM0XmY8xCT0k/hI6H3Br6GhRtSfoXGpfU&#10;2viF4c8M6v8AE7VNP8Ha5f2/hmO7ZdHm1RBJePBBIZoYzIykZ3bwGzyMGuqtbLw9odnNea8+r3X2&#10;i6igL3pjvo4zwDGFjxhXGxhkrzG/B6nkfCXibwR4L0ifUtWsbiewspz9nR543ku5GXAQL9/A6c/I&#10;cZrc+EH7WWtfGLVbjwSui6db6DNDK8dtY2ai4hVABISSp6KFzg49OMV5Ps5KLaL+t2TR2ngb4o+K&#10;9B1LxBqVlJodjZ+F3SS7S3Pk/wBoW5zmOCAxvBKgDFsDEi53ZOcmOP8Aaz/4SzW4dCvLX7CutWn2&#10;VrrSbg2IRgV8xJI2UqxdlZvMY7/myMDArc+K/jD/AIS7wP4W8Nw/Z7GXwzfNeWdj5YJunKqS4UAB&#10;2ypDLj7r14F438D3Wn+NNQvNejgjY3rfInEd4oQBxGvcccD+Hp2rz6eFjVfMzzeac37h9c/FjW7O&#10;1+EN5qXga18RaPqm6O0knN2sqxhv3kjtIAJFyqOBkZIcGvn3wj+0H42d9Uin8beLNT1O3u4SlvcT&#10;yXFrDExB+0Msm/zNwO0LsXj16mf4Vt8UPiF8C/ENv4fOs33hjRpY4tLT7PHNcvPJKpFlHJ95ldCG&#10;2H/nliuR8CeI7u88U3On3y3ljqSqbKeyMe3zGj3Eqf7si7duO2K2WHgtD2KNP3Vznp/iz/S9Jso7&#10;26jhtPOvbi++y24jltnk4y2OCHVQI17NvT+Ksv4cfFvxN8W/Ekum6tbXVl4U0SwW5tbzUZxbweSC&#10;sUcEZICsSxXJZsk5xisGXX/7Et7y+P2bVIb20juY9OMf26J3aMOxb/bQL17b8dq+jvgh4Tk1+6vv&#10;7UsdFudPvvBrRWdxbeXcWZuktIZo2A+8spRckHoSa0wtSNGaiu57FChGSsjwnxH8MLPxF4i8TXCF&#10;pdP1JitlgofsjRxs8rbpCcoG5+U/wfhXkGn+HZtW8Q299Fps15cXF40cl1LLi387GGGf9kfMK+lv&#10;jN4Wt4NM8I69a2sUkJt10y9hKfMIWmaQvhf3jL5aEE9ELE15l4zurGD4o3WqSaXcabp19dxW9ppt&#10;yFiihLIEVQE6gBMCRPnkHXkmuipWcZysYVIKMuVlS6+Guo/DLxO1hrUOsX2vtbw3doba6VmKeYsq&#10;OBhndTEGG1Qo+f8AGuh8Y/B/WvCNhFqF9ZGzlsYINUURFbhRazJgM2CRvYEM0WcqpDHByK+oNU+M&#10;kMHi34P/ABAtNF8K+AfBFvZXHgu9vEtE1po3nhbzp5F6hgIJCkf3xvZX4avGbzxDqXimysbOS6ju&#10;tMcrpVuruBM8Ns9xFay3CN+7ViE2ssfAEqCvNjipTd2dssNGEdOx5L4o+z3fh7SP7Nmubi6t4Tc2&#10;wRhJHJ5LF5Fix823YPv9ulc7rE1vqcrNpNva3FndRi3MEe+MwMBuEnltw8nOzzPavRLy/fwJNpt1&#10;cLdR2uk3D6hfW8rRiZ7dmMSwqv3jtI2n3B7Vy2qax4Z8eXk+m6X9n0vzLnz2trsC2llk3MVRN+zZ&#10;xj7rtk88ZwO7213Y8WWr5TivEmpzeGNM09RILJI33KjWkZaJ3Jyrr/GvHJ9c12fg5R4+8Hte6ZdW&#10;Mckyzm/W52+S8SAO5hVeRyw49c1ia48aaBZ2F7DHqVxE5k8lFDPgkr8ztyUC7gfp6VpeHNXl0R7H&#10;S4Zpo4ZFmsJEhtvMUmXGRvClgBux8hxjrzmtpR0uaU8LrcL23sr/AMQ2umWMl40UdmUnndxCGuRE&#10;zn73JAJIGewrnVurvTnuYVxNbyI4unaMfvQ4XC8cfeBrpNYtLPS9Nh1h45pJbhpPJt4r2NTFIrbC&#10;xIAkO5QBhRx0POaj1HSGj1y4upJFt1fZK0N3K5tzwCsRC/NkDA+X055zW1PXQ6ZaRsdF8Rbnw9qX&#10;hmwhFnaw3i24vPtdrGUmnYIGKOy8/IVP3uwFcv8AZYX8YabotzdSXWm+ItKYrhw+WAZGbI453Kfx&#10;rF8B+Nde1bW7S81qS2m0DUNQurKzEYjAhkiUswH8eNu/rzVTy20nwlol55bR3HhLWhbSEdTFve3P&#10;/joFejh8P7NmFPY+8v8Ag2t+Ks3gb9qCTw7LCZm162e1Zz/yyMfJ/lX71Jwg78da/FT/AIN7f2Hf&#10;E3iP41SfGjUEbS/DFpJMumQt966EjFs/ma/atelfQ4T4DOt8QtQzHDc4A/zyKmryP9sb4zXnwA+F&#10;E/ii18J+KPGxs5o0bS/D1uk2oS7zt+UOygJ6nNdEpcquZxV3Y6zSfH+oXus30dxosljYWz7IZ5Ll&#10;HluwO4iX51Gc/e69ehFXJvGkiq21I/bDZr5B8Jf8FU/CB1GOLx94I+J3wftbpvJttR8VaJnTGbON&#10;r3MJkijOeP3pFe26z8f/AAPongiPxJeeNPCdv4fcfJqU+r232SRemVkBPp0U/keK81VqrfkdHs/e&#10;safx2+KF14a+FPiTVAnmf2dp80wiQupLLGzKcj3FeGabfa+nwo0/+0NRu5Zri2ilePzSmwsgONx5&#10;bGf6V0ul/tD+Fv2oPhp4qb4dtqHj+1s7SaBn0uIiOaYggRxTTfuyVxu9T2r8u/FX/BX34yaRb3Hg&#10;tvAuoaHrOgSNZG+/sFtUaRUJVGkiMiKjBAvIyDjPeui85KxyVKU4VOZ7H0l8dP7ak066kW5uGjwR&#10;tlmIUgdevy14/wDshfEzS/if491fStPvLe+8RaLGI7e2t5IzJPLK4jUJ/tKT/wCPV8Q/HTxp8WP2&#10;h7uebxR4w8eahCxLrbDwhMlsje0Ecqpx7j8+p4rwNrlv8BvHi6zDqXjLUtStYEVYb3SbTT44j3LB&#10;2lbGegAU4x9aznTdvfOmElJWp7n716F8FvEnww/Ye0PwqdDvJ/EnirWDqviGKNUZ7dA/nmNj6kQ2&#10;0Z92rw/Tv2Z/iJHpMNxD4Tv5LyHTLiYYCDN5dyHcP+2cTL+VfmW37cPxO8YtNpPhu2tdL0nWLhJd&#10;X0vSrE7NeCZGJ2HzMvPOzjtXaaX8cvjB4H+FGuReH/CraHc6xLZWMS2GmeQ3l2rNcsAy84BWFPXb&#10;I1YusobK51UMulKPNUdj798WfspeOkttS00eG3j+1NYaYvmXUKN5ES/vZmBcEIZBGenev0Ji1zQ7&#10;HRLKxt9Y0iGGxgjgj2ahAMIihVx8/TaBX4QftX/Ef4jWX7R3ie60vwbfapo2pXS3+ly6np7XUqWs&#10;0aSpGWZST5auE5PGzHauOi/aI+MkWfJ8E2ceBj/kAujY7cgAfpRHGP8AkNv7Epy15z+gifxToMX+&#10;s8UaSq+rajBn/wBDqL/hobwT4B1fQ7K88VaI0+vXo0+1C38LO7skj9FJP8HrX4MeCNM/aN/aFjuP&#10;7C8F3Plw8PJaWc1u4/4EGA/SjVP+Cf8A+07quo295eeE/FN1cWX7y1lnnkmMD9tuSSPzqvrkukDH&#10;+y4Qfxn9HserWrxg/aLfDc8SZpw1GEj5Zocf79fgJ8Gf2AP20fijqjW39oeKtCgi+/Pf3zqg74Br&#10;1ef/AIJKftlQ2jLa+P7oXGcKBrbw8f7/AG+lbRxU39g5alGMdpXP2k/tS3XrcQA/79KuoQythZom&#10;9g4r8Xx/wSS/bA2jd47uGkwNx/tUnnvyev171f8ADP8AwR4/av8AEWrJZ6t8S7rS7GdSktwmqSM0&#10;Y+iFT+taRrTf2DPlsfsi+owwttaaNWHYsM0g1OFj8s0LNjP3+1fmV4e/4IWfFLR9Lhgb9oDxAzRg&#10;5PmTHuT1Zmbv3Y/h0qh43/4IU/GDWoLVbH9oDUiYblZnF1JPtCgD7mz+P61XtJ/y2CMU9zw//g4F&#10;v7fVf28vBrQFZ1it7UPIpyEPmLX7O/CX/kl3h3/sG2//AKLWvzHtv+DdDVdX+IGn694h+KVxrVxZ&#10;3EczyXEZkYhWyQM9Dx1r9SvDGip4b8OWOnxtI0djAlurP95gihQf0opRlzXYTlG1kfzCNpEPhvT7&#10;qbxhf6teWtrGtymp2lt9stLqBgGEgckkRkEZAXIOR2qDxBoE3hz4d2114VupdU0nVGa5mnKusltE&#10;eiwiQBhGfvHI6qccYNQ2Xja+8F2+mw2epWdnNpqyRQ/Z7dJIo4yzq0L+Z8sgf5AduNwKDAK4HrWm&#10;eApviB4ua20vTYfs88qrFFdyDda/NjBkHC43fO47V+N4it7FxUdrnk8rcddzy3wjoOreJ5f7Mgus&#10;6PHYxardDzP3VspkaJfl/wCegK4Htit74e/CK+8TeLZvD9toc8mgyQbLu41C5W0V588OhT9657+m&#10;a7TTvhFq3g7Xtfs/C7Sa/NptxJJdx6dFttGkgUqBHLtPmLHtYgZ5xmvEU+H0XjXxVH4gsLg6tZy2&#10;sct3dXV35bQAsu7bwNj5yoGOjitsLjo1FJx+ElUz6u8Qfsm+H/h9of8AaesXHh9rRxHv1TxHqGy3&#10;sUSFVZYo4yu45U/eLE9/SsP4e/Hr4VaN4rtNNtfC9n4i0h3A1HUpLOCBZLQBRItvAke+UrwwLfyr&#10;xfwp4U0nxF8J20eXWb/UrWaMvaNdIZ4J8kDACsC0m/IyAX444xXQ+K/BNnYfE3w8dG8O3mm2FvYp&#10;BcW8k3nNHqUWeSrxK0YdFB+YZ479TnGpGUtDajTXOrnk2lfC/wAM/EnwDqF8viPRtJ1j+27uMNrS&#10;pZwy25OQ7MuTLtk3DyVjZwRkKep9I+B3w5/Zy+F/jPR7/wAYeMdc8Z3EIAurCXSJbLSZboOdwIYe&#10;dNBt/ibYT1ERBGYdU+El94cudQs9Buf+Eo8RaPcWtrHZ2RSXTNShnQyGNrjeNlyZDKF+QbGTvuye&#10;X8Fa94L0DxN/bFxHfXun2LQRGAyD7dHcMMzeZgADayojDsxIr0KmMvTdNdjaVSEW15n0d8bf2q/D&#10;emOLXRbHwZZ6aJTPKs8erR3ICEEiNTbiNUV8BSANqhSeXNeR+IvAEfxr8Q6nqWmazo9nY61ciWK4&#10;uLa6hs4yVGBv8j5D6jsc15zpPxY034lftB3Wn3FgtzobGGw0KeSXZJBcRfMxB/iD5cV2XjH4rzeB&#10;Pik154L0y10dbW3XT4NOjt/Os7yHyiJLeSIfLIGGWO8bgWOxkPNGDlWoQtR3sT7stUWvhR4N/wCG&#10;Z/ipDrmrarZ3NvbwzQ7tJi+0LKOMh1kVXI75AHH516p+0frXgv8AaC8XLqXh/wAQafrt3Hptul1D&#10;b3ktrHEsSyyFWWRw0pAZxsjGMivEvGHjXwX4b1qHWL/T/F2h2KzRy+RY3sepW9nOpU7VWdFlWErI&#10;6+WZJGj5+Y4r0fxb4c0XTLK4bRLiPxUtvqUc16LaxZWtGDK32WN/vs534kdeNiJXl4r29VfvHbU5&#10;3h0nzMz/AIYfDDSPBfxI0UalqGq+B9Y1S3FzY66xaa3ZG+QxkPvSPBB4fafmr1rxr+zLJ4Ctb3Wo&#10;9SjvNYkMMMcN1ZfZ1uF81H2iZkkTYUMn3CPwrwHxOqzaXY+IL+W/sbe9jm0+3hjRY3Plgr88a/Nt&#10;z1lPLHK1n+Ff2+fFX7N3g6x0rTdYh1qO3ItYtI1Syd7eBV+YspAEigkk4VsDNEMLUkkoyubc07cq&#10;2HaFpyePviDqmlzXFtos2pXMj2cH2cxwzKhJEMcxk2ljjIwg4NU7nTdalt76ew8ybVbKfeqQW4le&#10;N0+ZA8YABUbACfUE1L4W+N+n/tI/EX+0H0G28H6pcK96ZdPv5Z7C7lRcAi3k5jfkfNG55znByBQn&#10;1XxHa+KZl/s+91F7VGSSaIvZs6bAxDuCR/D/ABHnr3xXqRg4NUmEZST1NJ7LWIPAuqWN2ti+rXR+&#10;1SRXFxGZ7eaRQZZQn3o0Cn5QerV0/gmQ6n4D07T9Y0fT7rSdFCT6ebm28o/KxCudnzmQtksrfeBy&#10;OCK8e02xGi+II47jUkuJZ4Cbi2iUNNaRs6hTvT92UB6luc5ruvAOoS+G/hgsdktrDcagJ7RJZGxF&#10;czpn5QZP+WgQCQbf7tLFYa65Doqxe6Oudv8AhBPEWq6yyaxJdawPsU01kH89JZQNgtcAbtmBsj3d&#10;Gb6VT0PX7Lwzr9udekt9Z0ueZLadIrgWt1LNKCXSKMkyCSLkEA7Mqc85ry+z8X+KNWuNNtde1TUL&#10;iGxRXtEuZ5X8lpDtygPy/XHfNd34I19vF1p/wjy2o0mT7RJaObW2EtxiN1/fKSAQZG3hkjblYcnk&#10;mvOqYGK3MeWbGX3iuyuX+z2tvdal4Z1KeS3W8BEhcjDLFMV4RiMfIPvde9eSS6dj4h38NrFJ9lhu&#10;CZI4wQsQPOGC8jGcANXuvgP9nK9u9En1DwhrV5qmn21/CupQx2NxbRQZXIZVYmHcI9uAxzj34rnv&#10;ifdx/CS9W40sWdxFdK9pdGa3eOUAj5fMEZXKlcE5LD8OK9DCVoUP3YLlfusPDfgLwb4o8PzXW7Xt&#10;NuWuYordrq2ia2uo8qsrJIrAjaWb5GHPl570y38BXHx31O38LeC4dSbT47HfDa6msNsIYo2LNJuU&#10;kJCW3HGe/rWf4Q8T3OpeMrVbdLZNHWxD3NnYLFbNKSDGUCFQWV/kPKNnHWuk1j4ly/s963BCnhnT&#10;Z7TW9OgmtpokjtWls58yoHjw+WZlkGUCudmRjNdFWVTntE6vYxcdDwnxV4R1LT9Qbw358cMl1d+Z&#10;bwtdb7SJ1YB5h/D5ePSs0+Irjwpp11oNnG15pU1tbi5nkx5QkxnfGRwQ2NoTv1r0HU7bWPEutTt4&#10;ntdQtdOvXglc3NxJKs7HkmJ5CSoJ7A5z6Hio9e+H+g+JvEum2MNxdTWtjDJci3KtAltcArsbLct8&#10;u0/j6V9Jl9Z25XucsdFY88vUTx9byXOlXF5b3D6czmN2cbkAWRlwOBtKkY7YxXP+BvEV74C+I1jr&#10;Gm3TWt9pjiWNg5zccDfDzzyK6TwhHN4hsdRgh02zuLrUEa0k84bfLwRmRH/hf/ap3hxpvDXiB7C1&#10;m2yXC3NlKjxee06DjafqwPzd+vernKzcCuXmVjZ+Lnxtk+JeuWN9p6/Y2ty0y/LukjkIU7ifbp+F&#10;afwx+IJ1fx4zeITDfXFxFLbR3E9v5ixu5GHdP4vujHoMVg/A74L33xM8dS/2kZ7C3Wf7BHIg2o1z&#10;lQsZH0IrqPAHw0/sD4n6JrWqOV0i2b7TfGxXzLiIJ9/C/itcXNSpxfcrD0fZtI9g8LadfeCtTurj&#10;TrySzhvTHILdHkgiebd8kir91S7cKw6NxXO/HnTfDqyaneaVHcT6hb3kfmie7xJLHInzQM38U8RJ&#10;Zn/usBXfXNzruqfD3VdQs9Lh8U+FbpZLH+0SPLu9PcycCVO3zbceowe9Zlx4b0ufwlf6pd6fa39j&#10;eTHw3c2IBQRN9nLQ3AdeYXDH/WN1+72rx/bxm7o+inUouCT3RzzeH7H/AIQ3Rbqwj1JdctbTyxPN&#10;HuiMeOIwMneqADDbegFe0fATRY9B8IW+j6j4mvotc0eaXYmlFoVt5DAiBpnZFhbzY2X5GDcMORXh&#10;/guTVAmj2NtqnhnRdQ03z7Jr681KNmvgxOS8Xfy8bR7l69q+GFz4R8E/FjS7zxJpej+LdL8aWVqs&#10;62eJv7Lv7aRvJijDZi8mUbiEKuMxpuXFVWqfu/uMsPWpc7kjlPFOg+IPHen65q2l6LFYXHgWxfVL&#10;69uLhWDWqyMREiRsyFww3cnjOAABgeBa94gvvHur6jfanM0V5NZWsdvdMHZpjG5AJL/N0A9h24xX&#10;11Y3l5pvxW8baTo8O/w7r0DLFY61YKxtIkuY5IvtEcDKPMVGUHy3RBjhQMAfMPxS07xEfiFofh/y&#10;5fEmqeF4jo2naVA3lqjM8jCFWDMmxg3mKNxIO8HnNdkpwdaan5fkLERUtY7nsfwV+KMnxj+FHhj4&#10;LSLDL4dj1i58QX19bwJ9q84RknLHnABx9BWBrCyfDvxt4w0WHT7PxFHpMGoR2a+UGUtM0c8Ict8m&#10;WWTb8v485rF8AaA/7LfxXt01mO4vLdNIto9TEdwzkSXELM7xSRlcRrlfkB5EdYviHxHqHizxR4i1&#10;3RbO33XPl2EsNsjskhwuMB2ZvMxjOWPOeg4HN9XTldbG0pP2SUvi/QyfDH7RVtqttHp8ljb3kq2E&#10;tnJdwReXeINvygN3Ab5wncEViSWVtDYWNits+qXi2nlvJdnzC5kwf3h9W6gdgQO1dHP4o0yfWbfR&#10;00fTtH1iVEiiuZLbybj5GYyGSTd8gXnaQjOzNtBArFk8LXUs0IVWtYpmeYrMqKzAPwuSSdyjDEE5&#10;ByCAeBtTo2kcUMPJyuyS00G71nxLNCLWK1vGG+1MbbSG3ensNw/CumvNVt/BYW5nmm1VlmeGw1KS&#10;2SeSTMYA2g8lIW2ZPY5rmvFFjZeJdZktZ2uJJlV3N0Srs5DkhV284YID+Ndj4n+BV5rTQma6vNPm&#10;02xhXT9LRysN+rrliUP3VyCsv8ZV1I4Irvlq+U76emhydt4cuvBTnVPEQtbe11SAG0RnAknYnhsD&#10;pnqB2BFcfP4ga58frujby2gyFJyqMjn/ABrsPFl1/wAJZ8K5LhXjuprGNLkCGTzNohb94I264Clx&#10;zyOh5ridfihtPFOi3ka7YrlXUhGzw8YYDHrxXp4ajy+8cdaXM+Uu+BLVr/4Y6hbxRtLNo/iaG6iM&#10;Q3HEssls4x/vtHX2T+x3/wAEafi18ffE2malrnhNtJ8J6rqEd/LLefIr27qN2B7nJ/Gvdv8Aggn/&#10;AMEnrzxPpVn8WPHUcP8AY188rWekTQfLcAzB1d/5j8K/aC2t47K3SGONY44gFRVG1UUcAAewr1I4&#10;aMtZHM6vLojmfg38I9G+B3w40rwzoNnFZabpMCwxxx98dT+Jya6ten+NL0FANd8YqKsjmeruFY/j&#10;fX9N8LeGNQ1TWJobfTNNga5uZZfuxxopZj+Vax+9/IHua/Nn/guB+1Na+PPDkPwT8Ha1G3ifVP8A&#10;SNTRX/d2lr0eWb/pkg5P+1tqK1Tkg2VFNvQ/N3/gpj/wVO8a/HH4w6/ffCnUtf8ACPw7t5PsJfT0&#10;YQajMcYEjjhdy4P4184/s9+DvFn7Sniu+0ia2utYkmkhSW8Kl5LFDL84gQ8tcyL8qH0Rq0P2oPFm&#10;kWMdv4D8H3t0ngzwtGjahcs//ITuz965k/6auxZfwr64/wCDYu3tdZ/bh1yO+0ZbiKHSWe3Zk8w2&#10;rqxAY/3SMYryqf75X8ztWKqRfLE/bv8AY+/Z78P/ALNfwG0Dw74ds2tbWO0jkdpE2zSsw3EuP73P&#10;4V2p+GPh19Tmvm0PRzd3J3SzPaIzyH3JFb0fzJz+frTl6V7MdFY4pycndmGPh1oSkbdE0cbTn/jy&#10;j5/Svmv9oz/gjZ8Ef2m/HTeItc0BrXUpQoc2jeUrbTkfKOOgFfWFFKUU9wjJp3R4z+z/APsGfCv9&#10;mvQI9P8ADPg/R4W8xnkuprZJbiUkk/MxGTjOB7AV6cvgjRtif8SjSzt6AWifL+lbFFKMYrYJTk9z&#10;JufBekXX+u0nTZtvTNsnH6U3/hBdFP8AzB9L/C1StiirJuynp2i2ulRtHa21vaxt1WOMKPyHFW16&#10;f/WpaKACiiigAxRRRQAUUUUAFFFFAH8ug8HaFpPxaaOSHxFomh/a47i1TUrcSX9pEdxjD4AR9shI&#10;3gfMACeSa9X+JGqXHh/xdrF5Z6dc6hb6Vskv2jjMttM2GlaKV14CupRyB0OR2rn28Xw/s6eHb6S9&#10;1jxJqOl2s5ht9AtnaO388EhobuC4D+Sq8goqbuDtIXFeXfEv4ur8UdBvrjVI9P8AD9rcTRLZWGiW&#10;5t7EnGACgZkf3LHOc8A8D8OlhXimpR6aE0acXBtn0/8AD79sUaV8HtP8Jx+H9M8NyapYG103VPtT&#10;tZz3Trs3l9hVWaVmIDHOCMV4j8KnuP2QfFeo6Dpdxp+ueKtNimt5j9kF7p12tyirFGYZU2yDrk9G&#10;bI6LXl/g+F/DXhWa+bVptN0ceXHf2kqbreRecMok+7JuzjbV/wCHniC58YeMtE0eLz9J0m4lUWYU&#10;lJ0veiGSU8/OrFgPRgK9SnlMqdOzM4xilofQ/wAZvgTD4fi/tTwydLk0+8sLd77R2lS3u7R/J3yy&#10;xKgEbbZSQroOFCg8g1mfAL4qr8M/G1u2sa1JcSa9dyWk1lcyM11JKIiyyBmAL5LMu3dzs9OKX4p6&#10;Jqfw41m00uaLbDprxWKxtFgXa7shh/wInnuea5eT4IXnxu1bVbKwt7TULrT71boxXuo/YFiflSd+&#10;4Yxg8Y5xXlVIJT5WYRlaLPcF8YX3xX8R+KI9G8O+Ebdo7sadpvii50mNNWgeLEZeOV7gAM6kYVY3&#10;dQgIx0ryD4ffBqx+Gfx3ubr4gRxnw342eUQQNayXTJdoBzKwQlbfI/eMP3hfYy8lq1/2ctW0/wCA&#10;9/qWl+KD4P8AFmivEUktLXX0mm027ZkSK7AJyNjbkzvXOc4Oa6b4Ffs6an4s8WTaRN8S/BaaKrrq&#10;aWbX8mo3N64bKbI4vmjLrnLjgFeSetTf2dS8eug6MqrVuh5h8UPhb8MG8di103wRrEOo2V3JP5lp&#10;4hHl3DH5tsCsmNrZ3Y7ZxVu4h8IfDD4aald6HNqV54l8QTDTk+1mOSXSIAge4h+QDYJPMCmTHIR1&#10;7VJ4ovvDnjDxh4s/snxDpck2kzN5Ucs8Nlc3mJSieRJJ8rkEbmA5VTuPOa5nx14X8UWmr3WuXFta&#10;zxWtmixtZ3Z1DeULB2kmij2YLFiC7nIIxgcV00aknLkZMrRfL1OLsn0vVtNmuPFmmNrEdujT6WIZ&#10;JUXzZRjy5lDAOFA3nzBwSQOAKs/AL4xP4fvm0q51DUoG1SWIwfYIFfzdzbFCvISqJgIGGem2uXtr&#10;Cz1zwxY6Wt7qWm6lG0rXF5JPizdSzGMJHk7ZQxYF/wC6BVv4f/sdfED9oDW4IfB2l6x4gtbWSOOS&#10;/ton8my3lUWTC/M0eR95OO55zXpzp040nGo7BP3Zcp7ddeAvBur/ABJ8Qabq39t+G/E2nLunk1Oe&#10;28ie8CiRdyx8fPkhsfxZrFu/CHh3S73Rte1nw3a+LtKvJJ0SwuYZJLOGVI9yxSNHIkiDuv3gVxXJ&#10;ftE/s9eJPgF49uNJ1q7ubvXbDdbXs8s2+NJV4VFb/lpldpweVzt/hrvv2area1+Efiq1uZLGe+ut&#10;Q09zZyPmQLiRQTkAqWdlVXVuPmFcLtRUalOVzWFRRnqcFq2m65o2jWeoX2l2KaPqEcstjbacjRxA&#10;u0cjxiduIdihVHd9uDzmuh0LxX4mfwxb+C7r4k3lro95Htli1ZLXRFER+d7UyD5i24Har8uu0DjF&#10;es/E7Rte1r4Z3DeF/CN5a2Ed3vaTRo5Lq1typ3Tjc6yMyhigySPbjFeQfFyz8O69p+m3tr4jjvtW&#10;ihd9UgitvksZWIW23zf8tJW6GL+BMGvVppVoqfU9P2cakdDzZvAGiarqOoyabrUVne6rNuigVs+b&#10;FjYI4kPzK7sp46DbxxiuiA8Q+LPhfEsnmTSeD5pY4nnctCZI8eY62xQnzGRkU8/OQf7tYbpDoXxI&#10;tV1D7DZ2f2Voi9kilbCRX3HGeZW3ZwewIHauo8L67Nqt7rK6pDcGxsLzz4EG1BcuxZhuVeVVkIYn&#10;+IkrXVKydpBTp2dje+F/wpPxX8Su2g3mi2+uWKLJerfyFoomVN+FdQCeV2OWHVVrqPgP8L7Pxx4n&#10;jaG6eKTxIAupJ9uCKsjuOhHAKMXyO5Y14npsfirS3bUNLihm021imRHkTba2iS5b50cr8g6bctjG&#10;PavXvhT4pk03x74T8YTSeH49M0+xW4udOt4ms4Itq5aRtsfl/vOWBH3hhTzmvIx9GV79DlqRkm7H&#10;VftdeKNX/Z21668KeGtWurGzur8ams8ZG6GN41KxujIRhSd2c8jB71ycH7SOqTfDW3bVdJ8O+MJN&#10;TQWCSzWIMklytwd+9o8bFaMBs5Xr0PU5/iK11b49eJ9SmnuLi91LVJWvDeTRMWkdnLSLwAFBjAIG&#10;OBismXwXp/hS2WRpmh02WSW/lUXbCO5VsKkDuwIXafmyqt1xkdKmiqMqKTV2mEYwcNdzzrxDoNr4&#10;m1KZrPTZrHy4FkWwmvWube3BBIMTMqlF+TgFj9a7nWfjTrz69JPYi2hvLfQ9OsIbe5tVaRFtYnUG&#10;OUlsKS7sOH+cnp0GxqGm6T4o1z7HaXFx4iNq6eTBaKNPaSQxqxQxljMcEkbgoD43Yw1ef+HvE32v&#10;xlrX2iALNZRtHFp86D7RbuWMW4MwGcbs8DPyc85r06H7xaKx1U5RtZHSXPi7RfGt7Z3rx6pcTpat&#10;dQJfROscVuy/vXIHyeaZFcZHXy84B4rgdE1+Hxfq8mraQ19YrdOPKSSLBjypQpl/k+XCL8vpzzmu&#10;q+FHxPX4aeMSt5qGr6LoccjzxiHLWdjfMNvmZPI+XBPuTWh8QNNawSzu/wC1tHuNOkd5rEWToyXr&#10;MQZ3kc8tIcgj0GB2ruwdRQmkzgqfEcP8O/CP2rS7WzkvI5dHgLysdrStbBWYK3ljhvmHaqukJZf8&#10;LStY/EF3cWuhq5e4mSExeePoeRvO1P8Agde4xxR6FMt5p+jx61cW4WdYbWAfuQTufzkDgOrMG4A3&#10;rt3DivOPGfj/AEn4i+N7q91tZr+81SUTITc+Sm0gchvnLRgdzg+vOautiJxqyihRaTuzQ+Eul+H7&#10;P4q6hqjalqMdj4fibW72FW2bIoQWaJm/i8yXyY/pxWb8PbK68T3119lu7HRb68jcpLFMEluZX4mj&#10;UNwWI2/drtvBHgj4e3uu3Fnb3ljb/uYLx57qb/RZEikUyo5ySqEsF8xTzjbxjFdP+1l8JfCvwR1y&#10;bXfCXxC8K614utdXjtxothNMv2G1vLaWRmjSbgxxSIyfL0aRa8+VSPNyM7JUZ1Ic6Jdd+J3jT4M/&#10;ATT5o7fQYF0+8t9Nmi06IRK1wZUMc0pIDmUEgEK2HIxvXoM/4f8Aiqz8a/Fu50OS/wBGtG8Q3Fuk&#10;V/cWka+VtWUkMuW8veThVySGyCSRXE+N/iFZ3Hwa16S6SS/8TW+oW88TI5e1WE5VwhPdZAkijsVc&#10;dqyfgz4Bj+IWqSrpdqy6lHpjXEy3Nzjz5kmAMir/AHd0i7U7jB71EqMLXOaMqnNc6rwJqcPiLVLq&#10;81uz1DU7C80uSHSbi4ZJF0q942ux7ZG5PwrT0fRdc1/wppJ0+xa28J6hqUlrJ4gs5wbfSriAbool&#10;Ycee0iZH97O3tXJaBp0i+HnuJLVJZNNKLI4OdhaSSMZHfkdO3SvatU1fRZf2b/EmlaTcXH2dvB32&#10;m5tbGAo0Wo20u1ZEhXkHozSf3VpQnFQsj28Lh4VnzPcr6JqGp/GHR9K8QaVqt1DqS3clzFqF/pot&#10;Jbt0R/keJuEZ4wAr+qU79qPxXpMfxU8AroN1Y3Gqa1byXmralHaR/aovKXeJdydZg33z3VKz/idq&#10;VjoPwzbT9BubqSS60bT9T05ELypG2xAwMknypHuQ/f8Aw4xXkWhQXt/ewtq2pafY6jYLcxJaO0Rl&#10;MZLbzDj5nyzE57Z44xXbiMOpSjUfYj2kopwXc7nxtqWufFgalrU63mnRtZxXOoQ2BKreDhIyEPLh&#10;toY+hY1xXg1o/E8erad9hn8yOVV+SVraOUA/vGOEIJXhDz1Jq/p9/plv4FvINW1e6kvLS7tV0mNy&#10;8tzbW8MYWV9/lvtHmbBj5eGrotCh0H+yY5rnWI9O8q0e5laSApHZWwby/IUHnzPOVue/WsoNxdug&#10;6cJX5mc14y0pNDFpDZz6YrR3RsroyfN/aO8b5Qs7geSqjaSVHznIp83jbUrbTtU8L29orXd2iyS3&#10;EcBaR4pI1kG7PJUhgQp+RVwa5X4i2mqa/aT2uk2em65bW9w0k13NI0KWoZwNzkcbqk8Z2Vnolta3&#10;F1o2oWy29wlrPdNqLhmDFlyW/iU9v9nArup0uY6Iu/vFPQNF/wCEZ8Q2+m2+rW99d28PnNJDDtaM&#10;Ps2rv/iwTjI4OMjjFdj8MfE9zoXjWHSdQnkle505bmIXDbv3quY2UH3Bz+NcQbf/AIQmyga1VFit&#10;4pTECSx28dzzWnqeqRzt4X1qMr/oOqLZ3S43ExXabRgf7yGu2NGxyVPiFTVf+ER8X+KNHu5Nlulw&#10;txbttzmG7ViR+EhYfhX15/wRG/4JcL+25q1j428YSFfCPhG4EXkKMf2hIvAU/TH6V8q+LPhD4n+J&#10;/j/T5oPDfiH+z1sWtpbxLbarbfnTB+m4fhX6Vf8ABHL/AIKc/Dn4X/s9eI/A/hLSZjfaFNLNDb3s&#10;gjee5KgAMQpPll1wCc/Mx6V6GHpxTvMwqbH6ma18SPAf7PHhFLXUtb0HwzpOjwBRFcXaRi3jA9Cc&#10;1H8KP2n/AIe/HHTWvPCPjLw74gtozhpLS9RwnavwN/b40LTP2j/inqfjT4peIPif4bm15N82g+G0&#10;i1xLR+B9llgA86HZjdl0bdnAIXFeT/sq/tcfDf8AY/1bXvC/h3wT4+8cR+II18y61+P+y/L2swGL&#10;XY5VTjJK7dp44rvliHy3gcsbOVmf1CRurxAg7lbkH1pRwc181/8ABKz9oTT/ANof9kDQ9QsYLi1b&#10;SZJNPntpvMZrdlxIq7n+YqFdcE9sYwMV6b+0T+1J4L/Ze8Jtq3i7WrPT12v9ngaVRNdMq7tqg100&#10;a3NDmYVISjKyMn9tn9rjw9+xb8BdY8beInJhs4yttCjYe4lI4UV/Of8AHP4s6l+0r8WNa8ReDhqa&#10;6T4gdFu5WjIZpWO7bPMPmCqTtRF4JUZr6C/b8/4KKQ/8FSPHOl6TrF5b+B/hrodzJIIEvYm1DUWA&#10;5cIPmEa/KxarP/BNj42/AHwP8YNL0Xx9qFhoukeGILi8C3CPsmuGkJOT90osZjBLckgkVx1MQ3Ll&#10;ROIwkJuPMfYf7Ev/AARj8L6b+wzrl5480K31rxZ4p0h7m1M4DTWmIWaLJ/vElSR1BODzXy3/AMGw&#10;5s4/22vHEVorrbrpkhhVhghN52j8sV9Yft+/8F+fhr8MvAupaF8N418ewfYfI1DULPzI7PS1lBjQ&#10;FsDPpxxxX5wf8EZP+ChPhX9iT48+KvHHjO1u20zVkbT4zaoWZrhvnOAefukU5cqml13Novkjyo/p&#10;THzLn2p1fL37EX/BU3wT+3d4mn0/wnovia1W3gM32q9tPLhYezf55r6fQ7l/+vmu9a6mTjZ2HUUU&#10;UxBRRRQAUUUUAFFFFABRRRQAUUUUAFFFFABRRRQB/N94lkj8Xyxa9rXgZdYm8bS3l9JE/inyYbmY&#10;fPJLLJNZLhQzKcAn/WdT1rgb34d6f4G8Kza9N4R8cN4N0VXIvk1Gz/s3Y7EGSKZ0VpNzExg5ZPmx&#10;sJFevzaddaF8ObbWbHUNO1bTbd/7G8PQRW5+0i5Kyu370sCSqHBy2Q0qg8iuD0P4R6hJ4i8Q6d4c&#10;MPhvXr/S7cAWzPeNDO7mTMdsTJHOV4bBzgn8K/EMBioU5OPmbYblmn7Q8n8KT2PxM1aCLS9Pex02&#10;TFvp9mbhVWyRpFD3EjlV3yZwSwUALgAYArQsfgr4w1f4papb6XoHiC41LTbWKOwSCy8qC8vY3jUW&#10;SswET7V3bX8xWVELEba92+FvgqfwzcX1xa2ET6Lrkcciw+MHj8zxNeQpIXvEjtYg1kgQhPkRo+fn&#10;O7dXoPxU+Klr+1N4Ai+H9r4D1K30W1MDiLw7PBfNok6ZTZIEx5UQVgRIxTIwcc171XMoKNjnliPZ&#10;7K6PI/iB+2fofwj+MWpaHdafZ6gdGs5rZY7azjl26lhY2mklXKhEA2o0AdWRUbPNeY/HLX7X4g/s&#10;82Gk22o2kmraprct/ZYVoo7ySKNxMpkY46SRBR3IfgdB0esfs7eGdA1GHxFf6Z4t8V6dorFrk6dd&#10;2tvtBOwJMFgc7MAc8Z65Oc11gn/Z5+K/gKHwvOni7wzNay/a4ZJVgvzY5Yg7SQH8vOTtArgp1KMX&#10;zLcz+sUnry2Z8u23gPXvgj8QtCfxh4ZvvDOi6tLFJLBeRtCsa4SRZomT7yBJFkQjjay55zX2x/wT&#10;l/ZP1/wB47vvH2ta14Z1Rf8AhHb8aJFLqFpFqFzE6BoJHhT523RhyuedpWsv4i/sx3/x7+C+i+G/&#10;DPjSw+IT+GtQ2afb3Uz20ttbS/elWKRgy7CWJwOVAUcYrznxPN4q8OaxL8PPBd9/YT+C4N8Oj3tp&#10;9n1DxRKFInkiZ0MjRY8xoYy5/wBYcYGANsRWVdxUO5thfZtNyPm/T/Ek2qNdXW1VurhpJizKSTvc&#10;tjnnjOPwrSt9ckbwtZtvvbO60+6KW91aHy8eYN5RvXJQn8awLyez0q9aPTLtbq24eMjO7bgYzycH&#10;1HY8VW1HT725t1ubeZhtcBgVyXzzXtUcLT54wkcEYKVRpHt/g0X3xF+Hst5fTWN1JDcPayLMwZ3X&#10;ar5eJuNozjK+maveF/i948+Ausp4w8O+IdcurNI3sPIS+kP2T5iwjjH90g5Cehr5+vVvvEdokdnb&#10;TXUlvMDPZRLyHHQ+X/Hxg/jXqXwjM3jv4SeKNHk0u8vbi3lgv443KWY8yJ2DbyeVwpwB3AFeLmWW&#10;+zrPS6uVUpuM7l7XvibD8VfCt94i1a41K68VeJL/AMyHTChcMiKIWbJ55IIx22Y7VW0H4hnRfFcF&#10;xC0lxHdaf9lnOQsjbXMnAPy4O3+Ln0rP0/xz4d+FviK11NdH1y41axXbDYS28SwL6usrNh2HYqjf&#10;UV3enJp/i/xyniDSbG3i0HUrOa9vFeLfHCIYh5sZGTtkkm2nr26DoMa0YUo8tONkOUYOem53Xh/4&#10;1W/i+7g0+8Wx8OeHbUxqsQuZWS6uGAUOQSqxN23IW5/KuR+Inws/4Vnqt94buLVYY9Une6b7WXcy&#10;q4ysihwGk5HDEfTIwa4m78P2vjH4Vw2sKzM9xcQSwgSFVlbf8/mFecHdn8a7XxVq+hapfNpt1eeJ&#10;tR17wzBHZRXt0kkw0e2V8BMv1i3dPbFdWDr8sbm0akqU+aJ574h0qyu7S3W7jvrqa5VfKWOTdMlx&#10;lsED+GMjBPuaPB9tp51W3msftQuIbMRakjM7YYuB8zDghduR6BwK90s/2Lrr4mazbahbatp6Qs6N&#10;eQXULW8lxt+ZTH5SkHPUZI615B4s8PaTN4n1yz8Ox31vcyXYLLfvJFO08TkSbfmZTHwejH3wcgdc&#10;sTSlp1OiONUnbqdV8W/iRefFXw3fLY2VjoPh/TbsQy2FqhIkaSJxIxY9cKq1V0G7hn8Naxcaaqrp&#10;P9m2VjcqJXLK2HyqgccnLFO5JPeuLur/AFTwXo4e802xuNC1XUnvFKMHZGTIkjkX+H5TvHqGB711&#10;Hw01a/8AC3w98ZWFtZTG1ma3uVllWCaG8sgwJKbv3kbIrIQ6dMUVKcZQ0OlSXNdm1deMW0LUIYtB&#10;uC1z5Tx+YgMiAoN+Nh5TYEyR65qHRdWh+IXgyzaGFrW40+O6nvDImft0mGLTIP8AlohXBI/hJJqr&#10;47t7Oy8AXF1Y3ENnY2V0YbhN0cjM0g/eT794eQvGWBJHB47VxekSal4Rso2s7jV5RFEGsoI/9IuP&#10;IBYGOMZO9WXqmeNp9K56WBW7OOpCbldbFr4cfGiDx/pdrFD4X0fTbnQYj9l163vJob7TssAkpl3e&#10;TJGGdD5bo28PjIrqrb4Uahf+NtR8RavDpOlaHqLMZJJpY2n1CQqu6R44yfJi3Z2xg70bkADgUP7C&#10;03RfA+k3pl0W+tL6NriRbG7VLi6h3N5wMTqUVymVMZJO+NfkPWoPCviaNtRWOxuZpofOiCR3n2lG&#10;tt7ffViAvlkDJAUgZwAMYG1SDjdU+xr7kJJvc1PiT4m1GE6bHc+I2Pht7wwWyNFModiPKEiP9x5Y&#10;ycGSXnaRXB6ppK/B/wCIt5od1ZvrFjo+20tALkwpBPJErGUKvDBVbbkddue9en/E6HR/F2k6pHb6&#10;1pf2e6vPNighv447SOYqI5neWQR7C6sQCEH4/ePLeI/BlrpHha18RabJfalFHPb2MlzZwsYbO6KS&#10;o9nMWJDM4T5WU/Mqqe9Rg8Ty2U+51YhSnDnRavvHtx8MbLSdYMK3cM1nLp92rKVW5RSuxVJ53nmv&#10;NfGWsW83i1G+wnSI7i6eaOND5kpQytJCG99pr0bXpba++EGi7LgywWuqpd3RdWV49x5GG5zwn/6q&#10;3Pjf8NNJ8feFofiNptrqEOkx3SWy2f2EySS2rRt5kolXlQOPvY/3x0HrVnT5uc8qN/jmcf4A8AaL&#10;4s0K8v8ATdSh0WbxDO/h+FtQkFtZo9zKmJJJG4ijC7ssvfNdz+1V+zp4u+D/AI48Oyap4g0XxdrK&#10;w2dlHqFlNLPIgjjaMRBT8rxgYZJR2Jri9JvvCJ8RX3g9oodcsb3JZWUlpbgoGjWMrxkEsp68seSe&#10;T6Anwl8Xa78H/Bum6X4d1rUrzTtekvLHU7HJnjhiUAI0f8QjB6t6V5rupcx3xxEXHlR5Nf6fqdx4&#10;q1CPUrGTUY7GO505zbLt+cHBdR/cVcOPUEGmaM1t4S1C41Lz2vZdPuLOC3nsmjH2mGRSjZ+YNkBV&#10;Y5HXNdt8YdZ1L4ba3c6XC1pq2papctbXV7Iis8W8fekMf7pWZgV8s8nGepritY0CPQtQe81K1kt/&#10;s8MEskOxofPeQlSmDyAhXPp6cYrpULxuY815HrHw3u7HQfCOuSaz4b1TXpPIW8vY7fUzBNc27nAJ&#10;XazLGG+cuhLDPpxV7xz4ebxz4MubjwfZSeGryGBVvDcXaeTfw7RsVLvaSc8fJhXY5L5HNYtl8Srf&#10;4waimr28GpadrWiWdtb+bJdqtjeopLIjn7+ZE8wfLxXRa14l0L4oahpDWOmajoraSPNQWksdy1nd&#10;zsYjGF/jXaU9wODzXnxVSDv0Ilipwn7hh/sr+FvEU2m+LrfWrKdWktUI82QLHGoVkKJtJDZLE8HG&#10;TxgcVydv4IsfFDQrNcSaZDZWESRBreQ3FzcMjuigJ90BSB83UDPetjwdrOoeCvj1Nt0W3u9Y1iKa&#10;yvIfNS2aZwTIcn+Ekq5x6ms/wLrvjn4kWOsXl5bw6fP4fS6kwtulv9kSOQq5kl/5aAOoC/7XFezL&#10;mqUVNnZRqe0dnua1npsmueLdM02aaw0u0gsmaa1aRZryYomfLWIHH7x8/fZT83APWsW9vNJ1bRtI&#10;8O28l3Hqep3guBIsLytdp5v7wnfwr9cdgMYJHNdB8LPBOk/HC3urrTrmSTzmZpNQ1iPyYZQNgWMh&#10;fmkYSBzlOMvzzmpviL+zH/wh+veIrxI577WpHkl0q3heKTT4FjjDGFlHzK7BXQZ5wwrmo8jnyrc9&#10;iFGcY80tjzPX/Dmq6bNNeK01xpujRpPBp7Y/0iND8ynHGcHcfdTXea3ZWvjv4ZalZvm6t7qyYo69&#10;bmPbnd+J21e8LanpnjDwxpur26wtb6pbCXygcmIEYKf8AJdf+A1yvwqlbwfJq/heaYRtoN262rB8&#10;SfY5BvjI9gCB+FexGNonFKVpHM/DudfF/hvw9DcRsJofP069jbqjqhH9BX3Z/wAEXv8Agl837YUc&#10;vijxUrR+BNFvUtzGv+svp7Y7lUewyAao+Bof2V7r9mDwzeeOPBPi7w74lvr65nufEfhi6iM2t3Ki&#10;UCFVuCY/miKK4VeGjjY8nNd58Kv+Cm3hv/gnN8O9F8N/BXwb8UNc0PVtbS41KPxZq2ns/lEAO8Bi&#10;jzvbnJb5CUJNdOHrU+f950M5QbV0fsiPh1ougeCP7LsdLsYbKzt3SCDyVYRHaRwNpya/nA+LfxB+&#10;Jnwf/aA8e6N4E1C/8G6LPrMhvbK18NRKLydXDCV2ZVSUnOQjHKghq/XzwB/wVkt/2gbK80zQtA02&#10;ANb4e4l1+3unRDuAMkUYHzMExzwM+lfFmvL4JivbqWTxJocepq00U9y11bvOuHYeWxHGEA2AdggH&#10;aujEYzn/AIRyxo3/AIh+cv7QXi3xF4W8TX+q614g+JGg+JNc12HWbrW7iNElvFhi2INsMhMuzapT&#10;d8gCkdqt/BH4pfC7/hbGsanqGrfEDXL3XJSnh2PRbuTQ5NGnl3tITMWZViZZNvyCvpjxJ8OfAvi3&#10;4jaFYw614L1Twba38OoazZ3KxzS3ISVGkVTGplXcgYYUjOaq+I/2L/APwf8AFOpatD4z8H+KrdtT&#10;l+yeHdOsLuxnuLR3LReZOsrEKIyvfJ9ugyeJajdlrDrpse3fBX9rv4r/AAp/Z91658BaPqkngtdT&#10;8s/Z/E0d/qel3C7Q/neaVmmSRSuCIyACBvAAA3Pjp+xx8QP2yNd0TV9au7rwBrulWTXlpf8AiXxR&#10;ax2Ec5dSBIqeYxZQrMsZyu0jPOa8R8OeBPhRHrdrNqHw7g1CDzciz/4Sa9SNOegZnyF9j1r2LUF8&#10;C2+IPCvw9+GPg+yumjS4+z6VHrF8E3Krvbic7nlAO7yycMUJUqx+by62K5na9jspq2h8a/tQf8E2&#10;fib+wd4m0XWNV+z6tpfiHe1n4t8PXnnaZehvmKb0iUKzguNjjBLnb8uK/XL9jf8A4IhfA8fDLwj4&#10;u8WeGWvvFmp6ZFeXQW+kaGcyxrJl0AAPDDORgHI6V+df7YkPiLwj4L0Lwp4L8RfGLxh8K9CtYbqK&#10;HVbSa30yC8FzIZI/LjTbH5YCnZNypYjA6VH47/aH+NX7TmnW+m23ivxlqXhOOySWxsLe/Fnpttah&#10;ABFJs2REJjZ8+77telRrONJST5vI8yX+9fI/WT4pf8E8f2VPjp4c1bSJNL8J2y6EjS3q6NexiS2V&#10;M5aVUPBHp1r8gf2GPh18O/F//BV3SfBNjpS6t8P7TVZ7a3tZlMn2kljvkOecBQo+gFfTX/BKX/gm&#10;x4x+KfinUL7UtUk0XwHKI11CXS7osupspL+THIgCuez4HAyOcZrxD9hXwzpPwg/4Lsf2bbtDYaZb&#10;6/dQW+8khWLZAXPOOa7o1JVEpONhYjSSR/QL4K+HuhfDvTls9C0mw0m0XhY7WARgDr2+ua3h0pif&#10;e6Y5PWn5r0iAooopgFFFFABRRRQAUUUUAFFFFABRRRQAUUUUAFFFFAH8+PwS+Mtj8PPAGtW83gmz&#10;1bwteXK6z/Z1jepq8GnSxtuWSyhK53kMFBLqgj25BIrFfXp9S8Yx33hvTbyzXxTe+fc2UF4zy2Ks&#10;ChMjMiRxyHCARpuCqgPNaEfiSHwlDFax/Yro3gEtnG1rb7ZkDEGRMJu4IPyHnjmtWLx/N8Tb3WJ/&#10;EHh28/4pbT5Lm+1u9tUNnZWkY81lQ4G2Yx4xHjkOK/mupisTCd407olYmUdzx/xR8TrH4F+KJQvj&#10;LxRdarbRmy0LWdn2iG7tbofZ7qO8R1G4LGsuwKjecQGzVLRbDSPif8M21q11DXNBuI9aTTfF9pp2&#10;oS2661bsmYL6Et8quAHWRD8rZJUBiRXuS/Gbwv8A8Ky0TWry1hmtZozsmh057e4thEM+Qxj++Vzt&#10;wem3FctbfEjwJ4p8MSXUcOs2tpJuZytgtvcXDgkBMLzjjq3Uc969LDZxOppKiKtU95Stex5d8Q/H&#10;Q/Zc8dW+n+G9Wm1LStW0+3u7CG6v0mubBmVWltJ1WTL2xBBVJkDZPfqed0H4a6t+1X4ohX4c6R/Z&#10;XjLWL+KWTQ5leK0jWKVhPerdphYUjOGkSTt5gHGKv/Ej4E+FdaDPptl4gjbU3NwJ7YRS28EiqFDX&#10;MaIXyM43qeABnnNJ4U/aS8VfCCJvA19GsdvNpcukRarp+yO8vIVzI0TSEAtCWBAyM79or3KFajN2&#10;p6S6ryOmlWo1pczjbQ3/ANr342+DfCniLw78N/DerahdaP4UJs9W8SwKJbjUbiQ5nkikcqDDHykb&#10;KeeDXMeGviVdftLeOLzw/pN5e6LDp1mU8LTancb4oZ0CmKO5eRm2+eFYOyscEKOMYHz/APEqyvo9&#10;Qma4hkuktoYobZbOcKtozgCMZHGeW3f7W6u68OJqXw3u4JNDvY1vLjSpIoRpt48coIbZ1H+s+9z6&#10;HI7V9BRy+MI83U0VGLfkc3An/Cyf2htUv/EFve6HatI7axHaoXZSiCOQJnklyquD3D571d8V6Bca&#10;C8WkyQyTQ3EJmikOYXkhlJA3BedwC4PuDXSfC/wRrfje+1qX7VHb6lCJbu7v5XM0dmqhXeWRjyQB&#10;tB9CCO1b/wAevCl54Z0bT7ObVodW1Xw/pzm6vIU/4+vMwwb/AHdrDHtisY1rVVE4KkYqSsed+ArN&#10;fAF5Nq2i3Edv4ighUWAvCs1tcA7tySrLy3H3cdG4r1L9n3WdR12RdS1eKFbm+hNuVZ1ErqSeqnkY&#10;6Y9q8Z1u5I0u0ZIo1fzljYlgq477g3G3+tdJD4ym0TS7690OHX20TS3jFxdu8X2e0lKOSu2L5pA5&#10;Jxu6BQK9DHU5y+HsbVoOpHmiexeO/gY3jW0k+zK0OqWqnFrIAsd6g6EKOCyrgb+2Mdq42Ca68O+D&#10;Lzwjp1xZ3E2ryrLcTRtu8iJRh1L9yGBB9wap698eJNc8HQXGlXJ8Qa1I6RXSC0MN3PGQNs6y5KmN&#10;DsJTC+/PNWPC2hz6PrLar4rutIk1e8tzFdm7xcxXTOcNPHIshCSArjGeCMcYxXh1KE1H95sY4XCz&#10;n7zINd8SXfhHTbezs4bgx7BKv925RTgBG9NwOffNd3r3hfV/HmhWesafLZ/2PrVv5N69y5WztblF&#10;Ebxs6oTu2snfrXO2F7cXnji/0axtUmubOxi1LMrbYnifP7xRk9jzz1zW94V8dWXhrwbJY6p4dvob&#10;i3uF1ayuYtiWM0ESgTQMTzNJI4UhP4SEapcYxWh3yjCELR3M+H41658GrKfTZtWuYrjSo4IElWNr&#10;mG1c4JYMwBJ2EYyOBgVz+r/Z5NfvdW1jxHa28e2R4po9PkkOoNKPlcqPkRQx2sW5LAnvWL8afHul&#10;jwyi3Otf2xr/AIl1D+0bwea7RxzSHG3ePkO0YUY9PWnfDi2sj4U1W1vrGXW7e5iks4oZpQkljLz8&#10;+7+JM8+3SuynhUkps5qNNt3RuW+kmbRJrO9VGg+ymWzklDObO7EWFlVG5ljchwV6DPHGK5rVFt9M&#10;eSGGGC1xvMsVvJuhjD8Fsfwjdt+X+HOO1aPwu8LX3jK4sbSa78u80MGET3RyVTb8sY9ientitTXf&#10;DUnhV7WGSC3j+ygvcXiyf6mWVyN0i9lIDLv7YrSpyN27Dr8jkoswtOa4n1zT7PSbexjuLiBRBHHF&#10;95IVH7zb/F161o+HfCF9BqOpXt7qWkww+HdPk1Ge2kmMdzcRebskWNVJLt+8Lfd4C47VmeI/Elh4&#10;N1SPUtD1LbqsLP5M6YIFk3IwjcOFYlQe4UGs6+ttU8RazYah4ht2a38RBDBJN5KC6WMFDKNvPDEj&#10;2xWsE2uboEoR3iei6H8LtB03UY7vTfFVjrT6pMxSz0wSOJoZFIWSYPCGMpXB2x7uvJB4Grp/hldN&#10;is/Deqm/Fh9l+z20tiFvJLzdzs+ckRtGA+4OcqowAAAB5T4I8QadqHhHULfVtU/eR3m+ytorZ5Z1&#10;iIUl1mHC8k/er07wh8LF1PxjJb6f4mm07TtW2XMNx4hjDSQoFKTt+6JL/cGCi7wMDYcZPHU+IXJ7&#10;TVntH7Ln7SPi7whNN4Ys/A+neKdLmSRIX1C8gtlstTwHhvZ2uMxTRhI0XynIRoyqrtYbj418StBv&#10;/DvxguodF0m60Pwt4sv1E0VjYzWyWE7MZJFt7dnJWEzMphTzpAhLFcKwUc98Kvh7aafDqOteItZ0&#10;m68M3moeRE9t5srPcxszqVDBUUNjLM4DAHBAIrU0Kx1SfxB9q1jU9W02z0FlubWzXUo40u2jOYig&#10;YiRU3ImGjDApu5HQYTi4NzXY7fay5VCex6N8aL+++F3jK402TRNQi0fTNAspDeSaSGubkuWeYN5n&#10;yx+ZLI6NGeQI0Haqnwg+PuveC/hTq3hLTdWFl4bu7F47SBpWaLTnLMX8h25WF8keX0544xXU3/wv&#10;1TxN8L7oWun+HZLDWkknv7m+05hrQkkdnLGYtI+9VLKpV49yBSRzXifwW8MWF548/wCEWkmjvLeZ&#10;hbS2l1+7MshOBIxBLBQ3XaeTnPJNc/t/aUrx3ueXiYxUuWJ6B8Pvi1rHhH4G6ha+EvB32TUrrdb3&#10;Pii6gP2a1t+SyBmjwfTYrdvvqflHAfGn4taw/gHQWupL9tG1C1kke3TUbmCG48hvKIkCEuqO5DKo&#10;JGW6nrW/8cPE2sXHxN0/wh/b2mw6faW50+y0yxhaBr2Y3AilgIXjcBlwzffVgDXm/wAZvF0vjDRb&#10;yC9126t9N02L+zLCwtovs8AI3sXnSP5dxJUYX5/krswlGNk2duHw8Y0ueO5l6h8XZPiZ4y01rqys&#10;9F0XSysFna20apFaEgANJj5pXO3JJ53E5q14s17+1Z9US8jXy5UjMd4gJLqW3ksr/MyZU/6vp0PN&#10;UbP4P6ZY+BrXUZr/AFK6+0XUkkflQrEs8KptVzu+bcxkyM8kEZqx4m0WGaOOT7NLeFdEC25jdnWB&#10;k5lwF43bduffNeteLdokRcmnJlex8JX+palb2waNoXuUjikjcqkZLbUy/wDBnGQzdAQK77VLqHwp&#10;r7aXb6ncrZxuv9pmWNPMadD5b+XKnyv1yuOjJuPJNatx4g034bfDzRZJG83TZrRdRnmnso2mublk&#10;CpGXb94uG4GPkwBnnNcZ/wAJprVt8QTLqF5/Y/8AbGnx215Z/Zbc+YrHKR7P4ccPlPnO7I4NY8vt&#10;JXM8X+7w/tD1Lw38WfDEF/aaXeWGuTalNM1zoFxceXLcWW5gCrSOw8wOFwxUfe3VieOLLXLTx74k&#10;s7NY10XWrtRqMMDqtxYxTIrszwl8hVOdufkJGe9YHh+y1SXUZrjTtSjuNK025iYJOjSG4SOZfP8A&#10;Kibn5nOCTzlDVj9pnwvfaF8XLzxbY6texXM+gR74YDmOUp5kbmT6hc47ZxXZg6fNSlHzNsNh6tKM&#10;Z9Jamtr9/p/wn8Fanb+FdYbxZqM1o5ie+jaG5t4zhj8yvlcY/wCWfylwTXSfBf4txePvCkN2bh7q&#10;S6K3CtOczBskMH5PzA7wSTnivN9Eu7a90vT9WtRHtaJN3/TRDwV/PNcr8MNcuvh18UfEHhks32eZ&#10;hqtk69I43Pzr+DFh+Fd1HC8sbnpTxEqm51fgyBfAXxT8VeFYzvtYmOuaYN2N9tK3zfkxaud+MHia&#10;PSvEsOoWLpHeXVlNpcyk581QQU/LgfhWl8bddh0fU/D3iy1YpeaVcS2N6D/y1tJlwrf8BkB/76re&#10;/ZF/Yg8Wfty/F/S9H0LT5JlvJd13O3+p0+H+Ld9OR+FackloupndLWR6/wD8Exf+Cc/ir9sa+t1e&#10;OO+8N2N8LjUby2uNk1vI2RjHmfeHQ/IPkA69T+oP/BR/4f8Agf8AYb/4Jb69Yx+G9P1i/bTBpNpf&#10;ThWmtZ5F2pOkh+dVjYgjy+yjPfP0v+wx+xd4X/Yb+CNn4T8N28SscTX1yF+a6mIwW+nYe1fLH/Bw&#10;/pN98Qv2W9J8I6TqHhy31C/1FJXtNau/sltfW6g+YA+04deGAr0FGhgYe3r7GP73ETVOn6nwJ+wR&#10;8Uvh98K7Wx1D4geApL3wzr2hRXlnd6TfSHVNIAMys8OHDSK7BgY3KkHLAEEE+/eAF/Y9+MM80Oia&#10;98K/BN5cSu5sfEQki1AszE/vHvZEjfOckqWHPevhH4fXGt/BTwbbaXYah4cs9Ws3ieQ6POt3banG&#10;0iK9vcRPEEkLDkMWzg1+ln7M3/BBP4f/AB2+Gdn4o+IWknTrrWIxNBYWFw/krE2cblckDjHA4HQc&#10;Yry6cYYmTnhfhep1YiNSk7YjcreLv+Cf3hHXfDCx+FPEGka5HMMmPQtUsre3f0wLbkr9a8q1n/gm&#10;P46055Psmh6Xdb49sRnkkk2ejMyMMkDj5hXonxY/4NT/AIf6/wCJ1uvCniq80KxC8wPAu4f8CXk+&#10;3tXMt/wakxeTJGvxY1SFZFKAxvMNo44roWW1epyyrQZ7Z+yl+xhpnhbRIZPFXg/wpb3Vo3lzSaqk&#10;R+bGcjzCVweo56EV9DS/ED4N/BTT45NS8TfCXw2tsm4GbU9LsVTHptYE/lX4Uf8ABQv9j3T/ANlO&#10;fTfg/q3ijxJr2n+G9X1DUYWjj3bp7uG3ByZGH8NsO1eDaF+z/wCA447Wf+z9WufOIAEjQxg/98qx&#10;/U15telShrUOij7Sb5YH7tfHL/grZ+zD8LpL7UNP+M3g2+1aRNl5pukyT6hHqyYAVGNukipIBuAc&#10;EEgBG+UV8PftE/8ABYb4J+INYhsvhL8Fbv4gSSRk48VaQlnpcW7nCW8YaeTDE/KQsbHJ6EVs/wDB&#10;FT/gm/8ABv8Aac8c6ld+JPDtxdSaKPNS0e8MkZIOBlcA9h2r9bPAf/BOb4KfDjXI9U0f4e+H7W9j&#10;wVlFtlh6V6GFwqrU/a0zHEt0p8r3PI/+CKfxJ8bfE39k+61Hxt4e0nw0f7SkFhZafY/YrWG34O1Y&#10;8naBnGM9QenSvyL/AG7IdF+HH/BaTU9U8J3lrfWtprX9rXf2eTIicDe8Y/28Gv6Itf8ACsd14Mvt&#10;JsWTTFubeSCN4ECiHeMbgPbNfzE/t9fBqz/Z1/4KIa5pFj4nXxBLa35urp4f9c+VGUX6/OP+B16u&#10;Ii1GKfQ452erP6ePhz4wt/iB4B0fWrXctvqtnHdIHOWAZQcH3rcUYFfEv/BCf9orWP2gf2NYf7a8&#10;+Sfw7eNYwySLy0YzgE+3SvtiMYjX6ccV10pXjciVr6DqKKK0EFFFFABRRRQAUUUUAFFFFABRRRQA&#10;UUUUAFFFFAH8wOk2Wm+DvjFrXhPxTqOpP4o8Lu8l1FfJPexSyrEpEUc3ysu5SF8wo31I5PojfGDT&#10;/iB8K7jQNBs/El7PqSRxajeCVraO9A+bHzNJI0YBAJKrkgkcEVyfxeurHxJ4ng8Q2epPJ4g0B4ls&#10;3ZXkW+tmALID97bExV1HYhx2rvLPwf8A2LM2saLqGm6bY6sUe7iWGVfIzwVgJ52ndx9a/E6dKjLl&#10;eI+I4a9R8/keV6H4U1Two+q2VxrfhuLS7VPtpsZb11Fwx+5HABy0g24+buPSvTLT4e+EfFXgW4k8&#10;N3XiibxDp0STatp15ZD7PFCijdL9oBURursQOJMgDp0Hldl4hsrz4ryTXOkvfabqYnNvG10Laa8M&#10;Eo8wJI/yhurYf5flr6C1T9tHTrP4HXXw/wDDPg+GO2vrBLS51q7u0mnnt3AO6MJwp3Zy/wB3IOOM&#10;V5eYe2hWTw39I9bDU8O4v2nY5/4Q/D+bSPDnnaNqkmk3iTGBLi/uEWGUnLYYkDKnPJxya8q/aC8c&#10;Wfx2WZbC302z8d+F5spp6SDdqMcDHf5T/cZWyWG7kZx2r0X4A3uk+IfiJotnqlxJHCkaySG7mVPt&#10;FupKyYlXjg4Hvj1rwXX7jST4q8VGPT5k8RXfiC5vor2KR/3Nq7sy7AON24pz36969rDZfCvONf7R&#10;zU8OoyajseTzP9tttYWO1+xRyXa3F1E1wLaOJ1WQ7WZ/vEOx+7WHb23iSLVtPluJ2t7ezdh51uxu&#10;5FI65U8uu3+DuK7a9+HF9q1lqt2sS31hqtvIi3CN5jFo8M/m4+aJvmX73Xr0IqSLTV0Ro7fUrXy5&#10;7GOMzwyzLKHkGML8vHPB/H1r7KMrU7JXsj0YQsrmhrHx3XxV4i1SRb221aPXNGh0+e4sB/ZMMxg2&#10;PEs0Ww4IEIDJnkDPesXxb8R21uWSWa8bUJNUikW6KTb4yWYkFDgfIgIRRjhVA7VJ8Z/jtdfGCwht&#10;tUjtVOmIVshGHxCyMDzGPvZTCZ9q5rwhqOh6340+3a2radoclzie3s0O6CMqcsueeOSfdDXLhKdK&#10;pLm5bM5XrPmNGw8LWI0i3MkRWMHEjn59yjviqdpomraT4Vv/ALP9om8P6o/k38wgk+zWz7yLfzm+&#10;7GDglcdWOa3PDFz9oG0NG3lSbAZUHlluvz7uM1vX+l23irxBY2MF/qVrZ38E0d5aWyRGC8LNHGZA&#10;i8fKUxv7MFHauzGSdOV+haOd8HeBp9BuFk1K7eOFVLKyzL9qvrUMFlAz8u9AVNey+H/AFlca8tm1&#10;3LNpSpJaQtbQreX8p+bbujXgufUdsVxVr4s0nw3rMmneKm1Jm0qKD7DFaBLoX0QDbCJX+WMK3B2+&#10;nrXXfCD4w2fg2xh1TUNPsb/yljMR8+SU25++MbCqiQZ7lh/KvBxWKrTldbG/1jlQfEjxl4s0TQdN&#10;0XybfQZNOt4wGFtFBdZKAQvKFQyElV+452VS+GtnrHxC8NeKNHbS7O+1LWrcXttqaWru8IQDcTEm&#10;YgpVgS7xMAeBwBXp/izxM3xM1c6tBpn2zVbwfaHmjnSZ7tRzCswQDlOcYG/AGM9a1NT0rWvh54X0&#10;/wAbeHD/AGF4sacRQuI3ha8875GIRv8AWgrs689jzmuf6x7mu5P1edT97A8ps/gLrfxw1/w5cafC&#10;ot76zcXF1LIkccCQ4BfzCBGgyVxuAyOQK7df2f8AUNc8MzWsmv8Aw6tda1PURdJMbp7i4uHHEkYn&#10;iUsDgb9iHyznnnNY3xK+Lmq+M49Y0HxPZwf8JLawCDVtPt9Jija+CYYXUJSPe7JyHAchQpPHQV/i&#10;Vc+EdH+HVlNovirUNUvPOs5oYpbOOJY4vKblTGSshXordSoBPOaJVaskl0JlTkoufU0vAfwd8YD4&#10;qs+j3mmTeQNs0+r3ck0E4UsAYRgP0GcY4KEDjFY/jz4j31r4kkutT0WzSO8tv7Oawmjci42sVKoN&#10;wdQcZ5HfPSuo+FHimDStQkurq8ZpJDlrMP8AaPtSuxAJPY+vocivDfi/8RJvFPxHvrzToo49Tlu3&#10;sys8gKrCiiPywG45Cg7u2cdq0cZN6njwcqkm2d/ZeHvCHj3w/cD/AIQmPQ5NLBawu9DupJIJz8yy&#10;Wdyrb9hyC+DtBB+VwxxXNeEfhnJ8ZPAV9cXUcfh3VPDcUZt7X54XuLFXKHZG5Ocblk5JJxkkkmuX&#10;8BRafJ5t1DZxi6hDQ3MFoGs5NrDb86L+7lRvu5HXqec16X8DPh74Q8c65caf4lvtRtWhWEaRa2Uc&#10;O5LsMiCKRpfljjWNj93r5eetTKtyqx6GFjZHp3wB/Zw+HnxD/YS+NmuWMkeufECGBTZNtjtbyzvl&#10;kEiIv7zlJAkjH5ByD16n5n0OwuvF2sx2d3JaSRR2zoi5SOSYhjgxtgbm78fP8vHGK9V+DMmq/C6b&#10;4qaXp91G1m5WeSC3lE15BOG3xtHGpUybXLhlQsCoGeciofGvmaLoUesTapH4sbWjHcXEa2otIzPk&#10;hV2YGFRQGxjO7bnJ5rLmnHfY6cwr07xjHexn/B3T/EXiTxZZx+KbrTbrw7p6PbRajJNbW9xKdrEP&#10;x+8ldurblYhSBkYxXsXwHtPBuh+CftV54d1Txx4gsQ0yxW0LXUMce4rGxUfNGoCAB+wYcDpXEXnw&#10;98Wa54c0zxH4S15tPk0WzOoXKR2hg1K02kK8sEpj2vEVOVXeerdOg8+k8UeJru/u5vAl80OuaXeO&#10;5nt5UF1OpxuliySGQfO5jX19amUZVFyr5+hx148tNHffHn9tC9lgvrHwrqH2O81BwbuWK38yGHdG&#10;pIj3/MXGdpY/dIJ6Vh/BbVLj9of7D4bkk8P6LcWIe7EiW7Qy3L7VXzmuIuWYEbizfeJJ71jv+z7N&#10;pb3d/f8Ajrw3LZ61MZLO/S78tpS/zM7W/wB7G4sG/wBoHHGK4nw14gl+GvjISw3drqE8PmW0j27y&#10;gKrEguP4mBVQfl4GcdqcaMPZ8tHY5ad76n0RpngOd/iRcafrRtL7XNBc3qL5W6fXYEt3XfAX6sAQ&#10;2RXg8ME/jHWLyxNv5tvYyOFguHdHZgTiQhuNwGM++a9H8Y6n4os9W8M6xrPiS6uL2VLddJ/04SSW&#10;Vs0gkCqw+ZQQ27B5+WuG0q33P4kvJIZLO8vgyPD5JlacSSE4UHkOcZz3znvXRg4y5LM9LCQnJWex&#10;ma0l1e+AGh2zLJZ3LRGUMGWFDgliRx1NJpvxL1DRrW4sbW1tZJNP3SwPCcnbkksR7kk/jUesapaX&#10;PjK307SdUtVhvLXdc738kQEDmIesh5z71oeGfA/h0+GNV8Sf21fNcaXuh/s62WOFJJth2rK7/eJG&#10;D8vrXoQjaI62mhJF48/4WTeaRaeILOxuvD9pcxzfaULWrrIzofLaQcHcwK4pvinxQvibx3d39xaw&#10;xyTbGSBLcj7OqkrGgzydqhRnuRnvXD/FDxJqHjzxfa+VfQ2c1nPGsFrdy4SNzkmQH/ZJI/CvQvBf&#10;ww1DwhaQ6pfXtnqNwFBaOEb0ZTyWD98nJ9s4r0KOHTV2cmYYOpiaKp03Z3NL4b/FDUo5brw/Ld3V&#10;heLbm9hR4/KlmgJIba38QzmvTPijAs+jeGLxgrwLbS27OBhio8t+fevF/wBoXw5NBo+neMtJaRdQ&#10;8MsZyImx51u3DRE+/NehL45h8YfATw/rUK5g8/BAfdtLDYVz7EY/CvQp04x1R6LqTcYwlK/KrHkf&#10;wqurrRNT1Tw7NvzpNy3l7unlMf8A69TfFRl0n+yPElqV+2+G7ryZ1j+9NaOdpX/gJ+b8ak1yxuPD&#10;/wAUG1WOJpbS70yWC4BdAEdANvXnoBXu3/BKf9ie4/4KO/tJJpmoLMvg3TR9p1WeMgo4DZ8vjjmt&#10;o8zdoi53HU9E/wCCbf8AwR71z/gon9t8Ua9fXGg+DbG6WOLzB/yEoyc5H1r9yP2UP2NfA37HXgWP&#10;Q/BelRWcZUCedhmScjuTXZfC34V6J8GvA2neHfDljBp+k6ZEsUMMY/hAxn6nrXSp92vWo4eNNeZy&#10;VKjkKpyK/P8A/wCC6UHmeEfCnvK9foBXwB/wWtkm8RweGdLs7eae4t2d3ZVyEGM/1rmzSpThQbqb&#10;HRgYVJVUqe5+VnxEhtLO6VplzdMLP7Od+OfPO79K/og/Z4Ib4F+Eyo+U6XBt5zxsGK/nW/aF1q98&#10;CXk1u+mzMWsba8xIqATFLkfKjHlX46d6/aP/AIJ3/wDBTP4U/tC/s66H9j8RWuk6lodnDZajY3zC&#10;Oa0kVQMNjjkAHPcEGvKyGpTcW0d2aRnopbn1xio5OD1x7+g4ryp/23vhdD4kbSW8ZaOt0q7s+d+7&#10;I/3qvf8ADX3wvBXd448N5bpm7WvolUgzyPZyR+O3/BYn9nD4gfEX9tnxb/ZfgHxJ4ht7c2+oWMlh&#10;DiN9+YmO/vw1fGt7+yF+0imli30T4QazYQxgbJJopLmRV7f7I/Cv6U7r9rf4W2RWaTxx4Zj3fIGa&#10;8QD86gu/2zPhTaRu0nxB8KiONcsft6MoHXnBrilgaUpc0jeGIqLY+Kf+Dcr9lHxt8CfgX4n1r4ja&#10;Tfab4k1rUPKh+2KFk8lQSdo7CvvL4v8Ax18KfBDw7c6r4l1qy02G3j3+U0y+dKOo2Rk5ZjX5h/8A&#10;BQr/AIOMo/Dupv4Z+BtrbajeRytBPrt6oa2jbv5fY46fUGvnT9lL4d/FD/gsb8Sr6TUvGVhG2nqG&#10;1CZ5UCj5sEGIfvX4HGGVMYyCc1lUxCoL2VGN2axoOp+8quyPW/20v+C6Hi74peKdb8J/Di8t/Dul&#10;+a1st2qt9snAjDhFkVSFkk3bcA/w1+WfjDX7i+8eWtx4ghk1C+v9RSTUra4JjllidhlnyAZJQDwc&#10;dMV/Sv8Ase/8ExPhj+yZ4cEdnodjrWtMzPPqN5bIzFu4RSPlB/znrX5R/wDBcb4R6B8Iv+Cnng/W&#10;rm6sLfwzrEtrPfWlqoXy4lcLJwP4+DWUsPWaUq8tb7F+0ptckI/M/Xz/AIJ1/ALwz+z9+y34bsfC&#10;8V1FY6pCmpublsylpVzg/TOPoK91j+4O9cp8C/EPh7xL8IfDl34VmWfw9LYRfYHHeILtGfcYwfcG&#10;usT7tezBWikeaLRRRVAFAPJooAwaAI6evSuO+MXjeTwX4Ov5rPadR8vEBkQtGjf3j2+X71cn4X+J&#10;eoaVolqbjVDqszIhMskax+cSoJOF4AJ6e1ZOp73KVbS569RXBW3xiErBfs0fvg9DXJeI/Fvju98V&#10;Wt1pOtaLa6THIPOtbixaWSRe+GDDH5UpVbBGNz2ojNAGK4uP4uWsESrNFIrZwx9/zP8AOut02/j1&#10;OxjuIjmOQZBraOquZ82tieiiigoKKKKACiiigD+ViPSrzwNHoM3iJmmMmnwXqS2rlle3cfdwf4/l&#10;6dPTivre68WeHvhz+x9q3xB89NU02Oxjk0+2u48Q6hPKQkcJHaQO7/P2COK/PnVfjFq+r6XpA8WR&#10;vNp62osobi1k2PFD8yKWTsPkfHqMHvWl4j+N8mmfAiz8GzatqGoaXcSJrFtG5j+z2l5jaxVfvNuj&#10;wCT3zX5LisvnVcXV3uc+Iw/vnXfEn4yWPxR1+31bTZGjvNPdJxbSx4fJdvOkI/jJPltn/ZqO88Ip&#10;4qjuNcW0j0/SruxkRx9+e0n42vEU+bBbkhuhJHQV4nHdz24h1CzV4J4Zf3TCQn7Op/w6Y7Yr2z4P&#10;+L9J1Twvoa6leGx1CG51HdGA/wC982JVUlh/eK5/GniMO6LTXoZxi9Uit4W1rVtXW01a31RhrXhd&#10;XsbkYwl3buy7t/vklv8AgFRWeof2nqEMTrCswtTbK7rl1PVV/wCArgD2ArofCMC2GqyfbG0uOPWM&#10;WckTSE5cqSrjPuK4y0lbSvEEM1zMsn2l0zk5CEnl/wA6rAStzRkengXL2dmU9B8VaTpHj/TjNYx6&#10;sokMc6MMRyvGG+V/9niuN+H8mqeLYtduLO1lEdndNcSxI2Ut45Dwqj0APHtXTeJfCk+m/GDTGW1m&#10;ht9R1HfG8aH9/uCRFkz8r8scr65r1bwT4Qj8DWunz6J9jm1i+AjmiikW4kmQcFJ0BVETjoxYjp7V&#10;7NOtGCujvw8VU1keMRfDK61LSb68NrcQx6fbyzOskO1ZFC4XB+tbOlfDsWXhLw6dPtzd3moLF50E&#10;3Ee+QEqXk7KCG+Tv1717J8RPEv8Awhfha6GseG/Cb6XeW06SQ6YZbe4EuDjy5CAoccYGNmQnU81z&#10;3hi2Oo/sryayunxyWN5HHYQyeaftUhWVS6qv3GdE/wCWg4G6slW0uaVKMFJniGm27XWuDS7iZobG&#10;9ufLR4X6gn5kT/Z2tj6CvcvhR4FvLH40po+oWFvpOpeG9OGjnnZBb3Mp80SSS7DtUxKrHnqTXhvx&#10;M1awn8Xa1caStxYyaTqJubNGcm5sWD4jDMvBIPHFepfs6arL4nkbT7y8TT/FWsaiZ5rK+Lq16fKG&#10;52n2ERoeu4ZfnACjDV6OYa00/I56MofCbX7QvgSz8O6/Zalpeu+G9a1TQZG8/T4YpZprmJ9u8BlT&#10;a0ZIcqT0y9dJ4M8BaN481KPVNLt4YdN1Efa00a4V3S/g3lVjlnhZSJgzEEAADGDyCan0J9DuPiLN&#10;4WsdPh1K4VVml1bTmnkk0cDBkdFQZdRtI81snAbJPU4Xw/tvGfhb4sax8NNIs7LVLOO8XVYnhiRI&#10;pIWAkEsTyffgdhEFUcls187GpDkstzSWGuuZ7Hot54osJ/Eekac2n2PhGS3vTNZWlvNGba2cjaQy&#10;/PtJfaS52nJ55r6H8F/D22tUZkFvrF3cWrAXiS+diMkj5DkqAHUjzAe3bpXx2finqj+LI4fEVvZm&#10;50HUJQnnW8ca206llZbg/eYKBt9sYHAFbniD44XXg3RY7Obw3a6TZ69iW4i/tG5mR4jCpFyiL8pT&#10;vGD0beK8nETc/eRjh8VTpTcpdVY9I+J3gnUfGOjap8RNOW11LUvDckVzKvnCWC5ETeWVIBx5g6Z3&#10;LnGcHrXh/wAWtTfxhqV541F1b3GiaxLHcXcUcZWbSJmG3YEOFZJC20n1U8nqfUrH4neMtN+EFlZz&#10;eGvCf/CM61H5UfiFoxFp8sS5YJNBGS29djHcy/MeK8w+FVra634a8UeD21Sxuov3t1o9/YoqxzKM&#10;ywMAQDGoO5QuOAPxohKtTiq8ej19DlqRqa22ZgXE8cPgOPxBpN1ZWesMT5UPmlri4hVCd528Ig/e&#10;BQP4hXsHjr4SeB9R/ZJ8K/Eqz1LRdH8bNDb/AG6XzDHcajuYpPG0JcEyqAr5xzsz3rwvwr4L1q3v&#10;LHWtWkuPC2qeIrOa+08XVu1vBq1qpKyTwOvD5dWQqOrKxqfxVrcOo+C7hFs4fPtbcOlwkG98NxtY&#10;/e46YPTGO1erW5p29ns9WVRxEMPD2clds674cfGTTW0fxj4P8VeGvDmrSas6f2RrspkXVPDcqPlp&#10;oZEJ3eYmEMBxk/xjoNfxfaeNtKnhm8OXWj+JtHsUWX7KdOj+0aeHPBaL7ykAfdOdv3snOTxfwL8D&#10;3XjPxBHeTaHdQ21parttbSB2W5e3UvI5QfvGZYizbV4wa7bw7oWpeNvgJ428UWdxa48Kyxy2qJLL&#10;ZXqW7xBRcI6/Mq7mPmB/lKh0PIrknGm6ijHb9TbD0/aaNWW5pfDiybx3feK9fk0iztG02C3ucPbO&#10;rXMh80u+/vjO3zP9quf8Q2+seMfhZr1zpWoaLY6boVqHvTdSKsd408pMUccjc/aCm8pnrlqy/hJ8&#10;YdS+FMuq6HAG0JPFDSQuUhRszRDYYlT+FE6enPHFb3gbwF4K8bWnhG3v9eurSGf7TDqlhLFHHcWA&#10;juCrOjEMrLuVfvDIHAr0PY8m+xpUwdOc7yOA0/8AaItNA0WK2uYZrrRrVMTpChZn3EFo8fdjjAPO&#10;P9ZsPrXNfGnxPHL8WPP8KpJptzavBPYXccoks7tXXcLgAcKcHGz+E5XtXXftD+MNI17U7y40m007&#10;7C1tHpMrW8e4XjxALISNq7S6qmcKASpIz1Pk1lqf/CF2i+RFbSR3Za0eEHzobkSYIEiP8u0sCTt7&#10;n1rSjRjJ+0Ry4jCpysjLij1TT/EDQapFN9uvpDLJJIu3Ks25pcehJJHsa9j8U+ELfwx4W0XVrOdp&#10;o76KaFsLgySIoJZT/ugZ965fxbKvimwbWJo7PTv3RVDaWuwOYSN0eF+WMbiQPM6jkcEV3ukwN4w+&#10;Byx28CXF5a62qRxMokMcMqkSYX/aIC16Hs6MoNvexgqaWjOO8e+Jr/4heANP1bSHGrR2Lvb/AGhJ&#10;MLZ7Qrct6npj/Yrd8YQ+I9M8OW+oapbah9o1uGKW2u9SijtvtkCtsaWH5gzDcpGSOcZrlvjYNa8G&#10;+JobebT7jQ9Xk0yMS6fc2pjjtI2A2Miry27YRn3rB0m/kv7uxk8Q6xdf2ZaxtHOsM26eG1hYjyVD&#10;/MHZVRUB/wBrtQsP7q5D1MLyxg2iWLSptW1+8lW3E1razoJH3EyHezYYgk5243bM89e9W9Djk8ZX&#10;95azx31zZXMYVbsSxwrKxbIYh4ZM5/55qRXYeCfEl/41h8QyQ3NnpsOuwRoZfsZkayhACiBDuRRJ&#10;5YXo/wCBqzP4ps/hUdFZRNceG7i5Fjey3Ku01uc/uXYhVTbu9B9STkmoU5N8rMo4fXnZ0Xgr4YWX&#10;h/TV024h0/UbeJvNTdaR7lfGMh8BuNzcEcdBwBXM/CjXn8Da/wCIPh9qkjN/ZEjT6O0pyJLOQ7gB&#10;9N2Pwr1W9CQsshYCQ8tgYDHuR7HqPY15P+1XFN4cXw746s13NotyLLUB/wA9LVzn/wBCJX/gVepT&#10;Vo2NKkuZ3R1QEf2aaxK+fayLjZ6AjYf/AB2qfgSw/wCEN/Z71rw+/wA0ei6i9xbH/nrCzo4/Ldj8&#10;Km1OZE0SLUIZEZJkWUOe4YZ/rXNw+O4tZsvGGjyT7VuNM8mJkG794yZAx+NaJ2TZlZt2MfTrbUPi&#10;L8RtH0JdNuZjrN0iW03kbo0EhClwfbp+Ff0yf8E9/wBh7wp+xP8AAvTdJ8P2duupX9vFNqV55e1r&#10;iQjJ49s4/Cvyx/4IMf8ABNa61f4pWPibxb4XkbRdBdru2upofKV5+qkH+Kv3KhG2JQBgAYAHau7L&#10;o3XOYYh2fIOXpRRRXqHOFfPP7aH/AATq8Ffto6zpOqa1qGvaHrmiKY7e+0u48pmjPJR1/jBr6Gpp&#10;QFs1lWo06seWqro0p1qlKXNSdmfnZrP/AAbg/CPxFeTXF94k8YTNMoXZ9o+Qc/5zVvQP+Ddv4U+F&#10;re+h03xP4xtftmCAlwpWNgAA4B+lfoQT71x/jf44+GvAGpw2eq6nFb3MxAWP+IfWuT6rhqUeVrlR&#10;0OviK8r35mfBvxF/4N1fCfiPw3FDo/xE8S6dqyTK0l9cW8dwXjH3hs9/WuF/a2/4ICaJ4L+C19rX&#10;hLxhr39oaLbebdKzJG1yFGWZD/A3tX6KeKP2pfBPhBoVuNWjka45QQrux9a8v/ag/bK8F3v7O3jq&#10;GxvpJ7qTQ7zyoo0+aVvIc4H+18tZyqYRKylcqNPE9Yn87+vXPgvxNrMtrbfGTTdDm06MW81vqUA/&#10;dzK7gjcCoLHGSctyT9K8r8YeI9HuLSa1bxzpetR20qqIYvMjF2cDLFsBWweOB279awvjl8NbTxd4&#10;U/4Wp4LjWTwjqV7HZ61BHFz4V1OXOyJ4/wDn3udrSwTH5GXfGeYzXkDq0h3GNgpAwGOdoxwM98dM&#10;jg9RwRUU6UZL3Sfa8rsz6K0rxhY6Xa215pvjCz0e8tJlkgECQSHzB0ILk7cdPu8kZ719Mfs4/B/9&#10;ob4ieIrHx54L1HxsNSXera7pemwW1xJ2CFoUTcCB1J6V+c1qYltXV2jhUFXDyfdXa2WLf7OOK/o3&#10;/wCCV37X918CP2FtB0iTQY/t0+b23Z5dpMUmCrOPRl2lf9krXJXpxjU5pS5TqpylVXJBXPjHxn+1&#10;H+2V4U1X+xvEHiTx/p7XKJbqslj8sgY7chlJJPc89c/SvjX9ofVPEV/q8cni3W9Y1TXNI1mSC4l1&#10;GRvOWAlTgI3IGTjmv6MPC3/BRvw/4vsLiTVPDy/atHvWjYmRGRHSNJPMUnkEBxX48f8ABeb4v/Dr&#10;9oP9orS/FlrPcW9xcWktrcahoekpeWrNb7QBJNI0atONwDeWzEKMHkEVXtKUlzKpzBUw9WnFqUbH&#10;7z/sXS2s37KPgFrP7P5DaLblfJXamdvzceu7OffNeoKuK/n7/YP/AOCjfxO/4Jt/2XofjDxZo+pf&#10;DiZVMVprlrf2NxGGUOGhYQyAjawI2ybcY5Ffpd+yB/wVpvP2vfG2paf4d+F/iC+0ez8ojVbO9tpr&#10;cI4DBuH3Y574P06V6lLEx5UkeUoye59rOM0cqKbA7NArMu1m5K+n6muL/aF8Za14A+DniTWvD9rY&#10;3WsaZZST2sd65S33KN2ZCvIUYzXU5WjzWEtXY7UnNAOP6V8J/B79vnxx4X0m4j8b6t4Z16/eQeT/&#10;AGXaNbxwrjLKC3LAHIyeuPSj4hf8FIdan1DTVtZI9NtZp2jkMMfzFscAn3GKVNSqRulYdRqEuVmz&#10;+2p8ePEXgrxzZ6Hp8dndWOrzLDdxLexrc9yoMRcOUzydoxXifiv/AIKU/Df4cvBo+seM7W11G1jE&#10;NykEL3JtnHVWaNWUAexJA4PORXJ/tNT+Gf2uNU+3eMNBi1K4hiEJkdIvM2g7cq7RuwPHbbXjOl/8&#10;E+vhHp1+0kfhfXLmAsT5V5rl1JEOf7ocDH0FVSy2anzmFbFRtZH0x4b/AOCnHwrvZ1EHxK8LwnAw&#10;Jrl4M/XeAB+Veg+F/wBvLwX4lKxWfjbwjfFugt9bgcn8N4/lXyx4d/ZQ+G+hXCta/DbwvuX7rTWh&#10;umH1MjNn8RXoGieCrHw1aGOx8O+HrCBQQRDpVtDHgjoQsYIXBYfV665YGTepz/WD6WsPi5F4o/eW&#10;NxDdK42qYrhZBu9tpI/Wvpb4F+L7XxT4JhWGbfcWbGK4Q8Mjda/mr/bB+C2tfss/HB5NH8xfCviY&#10;vqGjeTO1tJaDcvmWhOAu6Fmygxkoy1+hH/BMf9v1vA+h+G7Cw1CbWI9M023s9esrxLiK9s5doXDJ&#10;J8xOeQehGCOCK82tUVF6m0Z2s+5+wER2oq88DvTq+dfhT/wUi8A/FzxnbaRZ/wBpWq3V8+kpcXNu&#10;Yl+2r96BgeQSOR6gj1r6Ii+4P5elVSrRqLmidUo2HUUUVsSFFFFAH8efgn4f6t8Y9Mm/spVv72NI&#10;3XzZd0Mipy7P/dQKN+O+a77RPh74cu9OnvrHU9P12SxmiEhm00Q2jSOSNttId6yyeqMikL8wznJx&#10;/D/ifUvgH4vvftGn+XD4qgLtbpPGQ0UjFxj/AJ5tuY4XsMCuO+IXxHurfFxax3lvLCz2ximjASHe&#10;RjbjjJIck9yTX5s6dSbv0O2rRtTudv4m+E1v4Mu9NXS5bq5W8vFt7kNGGtLSRgSF3jnHPBbjHTjF&#10;Fpb3Hw+v4LqO3EElkql2UrcfKW2GQBeHjONh9CCOorP0b9ou7sdfurzQNR1Kzh1SOKzkslhjla4j&#10;RVblX+625nw69Bim6D4mbQJpoJ7W5trNppfsZmj+YxnJ+X3yTk9zk1hXpzlHlPK5bRZ6R4Y8aaNe&#10;a9br4oW3tbO7uiq2tkfK85VAOxB2atb44atpepRyafY2trpbTW4W1s57j5Z48CRXWTtKGYgp3IJr&#10;zNNRl1LwzaqbVbu5h1WxNlCkQBmYzLlVLceZtNe5fGvwnrGi6Zq9jp0FzZaDeeHrqbVNOu5V82+w&#10;ofMaopDPGpb7pzx83y1z0Kajr1Pey+nzUGeK62/9v+IvB2qR6tDeSwMlve6VN5itaTK5wQ/3GSUE&#10;AgfOCCO1e2/E28t/hNcaZfaqtn9h3GK6trFo1mt0JYebFhSx2bc7XOSck9a+efCCaDaeBdH1D+0r&#10;62ELW9zDutvtH2iUYLKzhlC5CZGAAHJxxg19Z6x4B8P698Mvt+r3UmhWLMsjyQp9pv7tGUx7Gk3/&#10;AHlEmWT+7iuqpJKWp0YBXi2c0mmt8ffCmn6nbaSlx5OY7a511IZTLuVSpm2qqKs8ZXAY5AArzrw7&#10;p994civvAt9pa2t5Z60dQsII2LR29puE0zwgkrt3R9jj+Vb37POo6f4HsbjQ9V168g02+ib7P5MJ&#10;uEvbi3l8l0UqSVByZNmerLTNIv7eX4/+OdOmj0/TbM6VMBrVhDLceZD+6PleaXGxGO1mXG8MpA4A&#10;p87jK3QrEyvG54B4h1i7+IWtMlzdQ3FxriC+vFVfmiikdjtOz7rso3D2Ir6Q0nwP4P8AiXoGhLJd&#10;eG9N1Kz01lknuImvpftjJGMtukQqQ2wbiw2Yzg14Imsya01rdXFvpsNxawSWpNuixgGN2Y4ZiWb7&#10;3c59aZex2erpNAutQ294qKlvaahCIbadsAttnBKA4/56BefbmvVxlN1KUZrseVGr7FWPqP4FfEm8&#10;+FOuyaT4suvD83hbTb+ZFFtYK0k5AOJBcx7ZHG7PLCTPY4xWd8XfHWj6N8cNJ+K3g/zI9I8OSWdh&#10;r9rbWzJi0l3yTTRqwBIOGDA9GRn71494P0/XLWxs21K3uprGaXy40jnimjLBcLyrMCMAdD09Og6/&#10;TfG138OrLVILqzt3k12GNCz24HlwKWR1Ujjy5Puv7oK+NqSlCtZlxzKryqHQ7T9sfwjpOvfHZtS8&#10;K6lD4lh8RW6zzrbWzmMuVVFDEcSsygsW9SavTafY+J/GGmXXixdS0fRbmxhSD7TavFH5AAVUj4GW&#10;4wBurh/gz420XS7Oy0OybVZvFmj3jCzu4lJigshG+GdCu12jXPO9cbehxUPx18Yara/DDSdLvv8A&#10;hKbJpLeG+0y31K+MzW9moJj+ZQA0ZZnIUD92CBk5yalS97lM61NzftpHYeCLzw/q/wALfip4Tur3&#10;VNJWx1aDUNJslsXWWKFWQNKn7w+YxDbmjPyBW3Hk1zniz9nDXvgn8DfAPxg0toNZ8G6xfTeHjdpD&#10;IvmTwSF1EwclAsi+ZGjIcN5AFeVWPi++tPDOl2TO02m6W7TWzScOgdVE2MfMsZBHyt937vQV9T/D&#10;z9sFoP2cbf4ZXXh7UfFXg/w1cve3WlzalZweYLp23SRJtLyFGeQjByA+K9K3JT5DqwWJp1JWfQ87&#10;/aA+E+hr4Zsf7JdteZU/4SrQPFcU5ga90+WYSyQSQn+KA+bHt/vMi/x1wHg63h+KWn3GlPcrpsce&#10;wrEEK3UjNv8A3ihgAYiVzvVv1r0T4Y/Cix+IvgaTwPdeI7G4Xw34mkm8DxXdz5curWjJ501rHuAY&#10;MwMaYcbXYSBea1P2gPiX/aV//bln4asdNgstCl8qG2eFVs4Y3gWW3Ujq0ZLEQSfMBgdaxlUkv3aM&#10;8xw9Op78C0vw68Tap8W3v9J8TWFn4iktobiaGyuDYzyQxKkaOkZJeV8Eck89Rxisz4V+I9L+HdvD&#10;4m8RtqMvgvxlM2i+KSZ2WS3uXZ33ysfnUMDkovBJz3rK/Y9+EeteNvir40k0fUreWa109r211NQV&#10;v4RuBgMLn/USFsIy9NoGOMVh+E/iJa+M/hL4s8NeNpdHt2htM2k0sZa41TMyA2UjLzIQ+1opB88T&#10;FiOGFOnGKfJ1OjD/ALtR9DrvjrYSeMvBXxQ024m1+18N/D/XItSsLGKGCWS3lMEbefJ+73rE7OSG&#10;LkgADjGB4FoEtprGgWN9cSSJb7TDf6fDATJaLuO1QyE5BPOW9a09Jv11Yavot1r3iax0XUltrJ4r&#10;Yme1niiJEYucsJCIyoxuGdoFZcculeCtUXT2+1at4mUPObyU+XpN2gwIdkGCzOV3/edec8EYr1Yx&#10;5I2KrSU5c7G/Eq/h8X+CftEdrJZNo2YLVGSPy52dwMAR/Mz/AO90pvijwhpy+K9H0O41SSS6smju&#10;tRXy0ktrY4BSLzP4WOQSPUkV1E80+t+D9YtbyezkaGRZ7uKOMWsNs8pwhAACLjABYDgg5JOSef8A&#10;DhkTxLDazSWKyzI32m8uC0tqyc4dXi48wNxuP3sbe1VS2OOtbn0NDwvbXmk6BLp/2G4k0/XtTuZ1&#10;SWEMr+Vw7eSGUSRnlNu9c4zzmvcPhL8f2m8S+Ir7S9Ft7/UdN06CGGxkt/skYS0jIVIotzbAqkDG&#10;48g181y+NLrVo5YfOv5JNOuh9lltiVt3wW3l0PCuR0C8gdec13v7MXiuy1P4gafBa3lvNJqNncxO&#10;CNhtp2DpECX+ZiRtJz68cYqqmDVVWbsY1IxlJKR0PxQ8RaX8T/jh/aniTXpLTxBYvAE8qcLZ2JUk&#10;ogG0qZBwPmOc9K8z/aB0TQZ9aurqPX9Y1rW7qdJ7srp7KsMZxuy6gE5PPIxzxxiultdKh8O+HY7r&#10;XNSuoby/ha71FLYosYO4x4kR/lGdofev931qBdZ2XEUel3V00N3bNbwRyIiW7S9htXifCYG5vTjj&#10;FY0cLOE/ZqV0dscKqTTRT0BLrTbKGPVNJhvPLLGKOdAQkJGVKY437SDXVWfh+z8e/DzUNCEk0dvq&#10;EDiBiMFWIwoP/AsiuD+EXjJvEVlfabfNIuo6ZI8UqyMzbU3HDfNzgDGB0A4HAFd3oLNpFxsLbgrq&#10;8f8AdIIHP49a96nBQd+o61XnZznwP8eXeoeEW0PUH26r4db7FcR7sMVQld/5AV6Rp2kWvjzwjqXh&#10;/UJP9C1aKSF5JDnYGGA4/Haf+AV5R8T7L/hXvxu0vXWVV0jxRH9iuHHSKcAbf0Ab/gFb+o/ECTw9&#10;dQ2diPMvblwIl/vZOFX/AL6rZwvqZHNfB3wb44+LmvaX8J/D9ncXniSGY6a8YXO1hIQGb/Y2YNfu&#10;7+wD/wAECvhh+z58K7GTxzpMPijxhdMl1eSzH91A458tF9BwKy/+CIv/AASd/wCGYdOb4reNJBe+&#10;OvE8XmwoV/48Y3HC/wDfOK/RyMEIvPb0r16GGVrs5a1S/ulLw74bsfCmkW9jptrFZ2dsgSKGNdqx&#10;qOgAq/0oorriktEYBRRRVAFIT1paaTgtSlsBkeNvFlj4E8M3mrahMsNrZRmRmPbivzU+JXx00z4i&#10;fGq1TVNVsdLPiq/XTtPuL2Xy7bzmyURn2kL5gUKu4jLV9kf8FIPDEnib9lnXhb3k1nc26rJCEG4T&#10;v2Qj3r8T/H0upW+lXUHirSUvtLhyz27N5Ij3NjfGf4JA38VfMZ5Nucac9j6LJaajTlOHxH6Tab8B&#10;Nfk0Oe413T77RrpZwiWDPB50inlcsJWQ5PIIPQjODkDmfGP7NHiKbTbxr/TpP7MuENtMJr2BptjK&#10;wkGxCcfeJDZ4Fcf+wZ+2/p8EGkeCvjdDp9z4fjj8jwx4y1V1MNsgTP2DUnb5FXbxHK/ytgL1r1rx&#10;j/wU6/Zv+F/istofjy317ywYZ9N0DR7vXYk2fKEjEEflJjGOHKg5xgVtg8PgkuZ7mOLxOL5nHofk&#10;X8Uf+CcHiP8A4J6/ES816zu4/F3ws8QW50nXNKuoma31DTpm/eWN2R8yEEBoZukbqki/PXhfjX/g&#10;naup64178P8AxtpHibwrdnzrdtS1KysNW0tDz9n1GCSRMTIcqWXMT7d4YBgB+03xX/4LIfC3xNpt&#10;1p9j8F/Hniazu4zFJFq9rp+l29yhX5kYXMjSbCOeIwR79a/KX47eHLG78e3l9pPhn/hFdH1SV7jT&#10;9J+3/bjYx54QS7EDDqQAoCghecZOlatT5r0p38jlo4apP3pnmfw2/Z18N/AzX11zX9S0L4geItNJ&#10;l0fw5ZKbrSI7ocRzX0g+SVIz84toA4kKqGcIXLd/4D8Zalb311qV5qmr3GuahN5t7qdvqM9rPfSH&#10;q7NC4Jz2BAAGBgAYHPpo72pT92o3f3kya29MtJVRljVfMK8D7qk9iR3rlqXavM9KjheXU77S/HMk&#10;mpSai9jqHiJWIe8stW1O5ure72gAOVZmDOoAAbHIAXtXnP7eX7QkPx48G+D2tTYNZaDd3NusVuPL&#10;NsWRBt24G3B4244xj3pLLwD441y3khl8SLa2sxIZdNtUgmVM/d808rkenWuC/aH8Af8ACp/DWl6b&#10;bWq21nql1LOjZeSaS4EQRnLN8xJEnf8ADjFZR5eZcpOKlV9nZ7H7q/sOfsf+F/8AgoR/wRx8C+Hf&#10;GltFcX0Onm3stS2f6TbvHlUO7vgYH0Ffm9ozfHb/AIIG/tVzFItSvfBK3DLKuxpdP1CDdkYxwJMH&#10;8810/wCyL/wX48efslfs3eFfh/4Z+GYvLLQYAjXd0j4bPUjHHJOa1P2ov+DgzxJ+1j+zdrHw91/4&#10;Q2L3GpAo9+HeQxdQpWPYdj56PnpXsS5Ek47nz8ebqftL+xj+2Z4N/be+Ddh4t8I6hDcCaNftloJM&#10;y2MpyCjA89Qfwqj+3l8KfE3xf+AuoaV4Z1RtNlKsbpQcC5hC5YfnX8237BP7c/xO/wCCe3xbXxF4&#10;a07UbmzlDfbNLuVmFrdDHO4gAEg55xya/QXw7/wcF/tGfG7QL5vD/wADo7q0a3KSeRHI6xhhjIJ5&#10;PWt3X9pTZpTdppovfDHVZtQ0SazugftmjSfY5FJzvCkhT/3zit/xHb2cXhzUPtknlRJbtJ53/PuV&#10;+bf/AMAO0/hXg2g/DH9oDwb8JNf+LVz4Vm8OW91Jm8gmtvMUI8wOQjoR03HfnjpXlXxV+NfxM+IW&#10;va1a6PrHiPVdNmvWNolgN0VvGrlgSYQDx06dq9LD45U6cabOSthvaTc/M+2dB1rUb7QLGY6e0c0l&#10;tHJOpXARigLc/XNVdV+J2n+GgzahrWg6bt+99s1KKEr+DOCfxFfnz4r+HfxN1ayu9S1qx8VLbwxG&#10;5kfVriWNQneQLcMMj0wOmK87tpbWJt32q1XcA2Qu1myM9Mn+dbf2gvsmX1NdT9JNX/bH8BaCWM3j&#10;rSp2XqtlG9wx+mxWU/gT+fFc3q3/AAUj8A2CiOFfE+rtu+7Hp626/g0jL+oH9a+C9J1rSZdds4NS&#10;vbiz0+WTbPcQWwuHhX+8I2Kh/wDdzXYR/EH4P6DbNGbfx94gkjmJMjrbafGYwSMjbI5XPp2qZ46b&#10;D6rBanvX7VP7R3h39o/9nGXTrbwzqbTal9suNLnmu0a40+9tAroNiIVYSqxThzhS/Q8Ch8OrSH4m&#10;+C9Cv4Lq48O+LNBslh07WY1D3EDKijEuSfNhkxtkiPGOR8ymvKPh78TtJvtbv7jRbWfTfDsJjtU0&#10;zUL37dIr3UcqeYjYHUoT04zj3r1j4Tu1locCxQ7pCFbCHO/jrXi46pKT1MMRKMI+6cr4X/bS8efD&#10;39p+80mazj8M6tqF7YwXbw3TT7Nu4/aYXZCGjcYCknO3Gec1/R94G1M614M0m8aTzWurSKVnyDuZ&#10;lBPQAdTX80f7aPhmTwfr/gXx0qNHIt++nai7/dRT88Dt/uYkx/vCv24/4JJf8FE/D/7dfwHt0sY/&#10;sOveGYo7S+s5D1C8b19sAUsB7vundQlz0lM+uKKbH93v+NOr0ywooooA/kl/aNjuNQ8P/DnXvstv&#10;bozXdjDdQKFa/ETxjzGUcZV3Zc/xbc965/xxoaeM9Llj1S6mtRIB9juoI8xw3aj7s8fcyFsB+wIH&#10;aqnxY1aHTr2e70/TdRht7O4ybSYiW303cd3kBx99Rn5W6sME8mtWe6tNW8H+ImvEhuG1LQpZ7Q3M&#10;e5op4wrbR/d+WMKPZxX5vR5kuZnZ7VTkos8ntfDGpeHNVTTb3TL6HUVbYtrHA7OxHHyAcYGa6SE+&#10;JtV8TyWVxHcXX9hwi1W3DLbzWwAH3VblT3Z/7pr61+E3g2x+LPwI0GS/3W0Z09HS8tbppLglF8vc&#10;PmCKFJ3YYZrw7w7Hb6n8X28PrJDqkmpCQzapqCmFb/aGEe7JJYAAk84JbjjFHt1KXKzqnl8o69Gd&#10;p+yibXxN8RrHT9RawtZItPmfzniF5Z4BIaTA4YxjgN717prvguw0PQ7zSY9YtbeG80e4fS7i5cLJ&#10;IDHKDHHGvJGZSg3MMBgNjDk/LPjjQdS0HxhBZ6TdXV9p9rpUUlottOIWgjRC0lvGo+Y7OSPUAV7r&#10;8QdfvPjL8M9Dg0Cz1LVmvo2vTBZxj7QI48RvKpblZGwqnOckZwud1ceIptVOboexR5IUfZrc8y0O&#10;10XxV8IJPDug+H9VbWNNsbS1mgvpV+eaCcSrJCygKzSh5QEHz/LX0x+zZ8LtB+MXwWvLfWrC0l8Q&#10;JbywS+cSrwbomSA/KwKEFmBDjORzXzX8FPgLefFzx34r8Eahdf8ACM+ONBYXsWi67ZvFJexhQrFH&#10;hzMJkUAkoHG3GT1r0r9mLxxdfszftQTeE/EVnuvNUtIIIL+O/L2upWchK8OThkR1DKDyGjIIBBFT&#10;iJykrInA0+WsnU2HeE1Pw81Kz066jsF8jXZdUt5ZrVZ44buNPsN7bTqCUSF5YraRixyRMh715b+z&#10;T4m0Pw/+2vp2oax9rsNH8QarLb3Vk9xLDHun3CFMJ95Y3kQAHjBAHGK+8PGPwgsPjX8RdDs7rTdN&#10;aPw3dLquszuSZJblsLHCQny7m2iSTP8ACiVrftYfADwz+0X8MtS8N6pqMVrqUzC60zUEhjMenXoA&#10;2ysI+qsBtYfxLx/DXLTx0OV0pbvQ9P8AsuLk6nS583f8FNPhLofgjVvAOsaTocGj3mqQ3Gn6jDbW&#10;3kQs0IDxhj/E+xnxXiMf7E3iD4rfBW8+IXhK+tdSk095obrRPIkjukWFVIkhb7jnY5Z0HzkLXo3x&#10;1/aBb42/sweH9A8WyQ2/xM+G3iQaPrNrK587UFEMkQuBu5IGwBj3YMe9bX7Bf7Wll8HNbvPDHiWR&#10;7HRdUb7dbX6Qu8djdY2MhccL5iICp/hIz/FXrxnVeAfJ9k8adGhPGKNTY479qr9mSfQPjb8GvCnw&#10;/F5rl03hbT5rf7NaG4jmb7U8jO0Sc+UzMS+/kKea+yfjN/wTo8EfGDwK9ppGnWfgfWvLaSHV9CiK&#10;tHKQpOYmcQvBk8JjOMd6l+AWrSafrmveLpLf7Na6/c7tH0+WVgulWrAb4fm4jmkf96VXo0hr1T4W&#10;+E/Gf7Q3iWTTtLtbqz0VpfK1XU7bdC9uR9+FTLxvJz8618xiMTVkk1uj3cPleFhCXNsfmD8QvgDq&#10;X7Cf7SGi22teItD8cDVNOujMbWGW3Ux5w8NwuS2GyrYQ4GcV9j6J+znrH7Yf7KNv4u8TtpOlteCa&#10;90fWJ7d2WGNQ4FmYx83lmSMRiReiq2ec11n/AAWx8BfC/wCHngr4I6azW8Nr4d8YfZtZit286++w&#10;3MGJ52fadzKyRnOa8I+NvizWvDnwKsvC/gVfEEPhOzaLTtPfXJ/Ln1W0Z2dJ4igDLCR97cPlOT0e&#10;uirzVuSr1PHqYWlHmhL4T5X8KaPo+o+H4vOvJI/tMYka2WHIsX86RJYvM7ggKRnnBAq3ofji48B+&#10;LdajsbuS3bUtJXTiiSxi3mAxnzd/DRhVAG359+cV2euxW/we8JGx1zT47PxVqU0WpKXhKxW1owMg&#10;uEt1+VgxG3y5PnH3xwRWR4G0DVfFGozaxFa2sGmrp0unm8uVTyEmOZEAX+Is5RcnkfWvVi4zjqfN&#10;ezUKjdM8o8d+LvEWr/FGx1qVpLfVNPsormzmSBo2tkUgxy/LzwMD5q77VdT1rVfCkeseIp5rebWr&#10;l5kvpWcNqDt94Ej5NhbP3fnrnfhxpl9/wuSH+0vsMcd5ZiyuGubto109c/OilOQMdAOOee9aH7Wf&#10;xmsvKsdH0+ygt/ssi7Ft5YooriCBvlnZYwMOQQgfdnCjPOavEQU3GMCpU5L3mdB8I/FVx8FNQs/F&#10;EVxP/aOm3CpFYo7Kl9C25mTzBwYc5V/+Wg3qK5+WWyu9E1B7+HQF1X7bJIunxXhneCNXOHyeRIAw&#10;68+vNcFYJcQeIbm0g1KRrLUts0TeaZvKkADlMEkjAOM55xnvivWJ5o9c8KSaXca5ZJdXHkywQTiP&#10;CJklmZthbJVeMmqlhuVpx3LcXKNkP8OaDb+BtUjvrjUrrUrOTbHcWEDebFNCVOGLdTMjZIQ/Jt3Z&#10;5zWdB4q8N6R49ZfEmj2eq2cllFufT5BbyW6AkpdW8p+VEBb/AFTfIe1UrTQLzUtMjvoo9Rj0+6Hm&#10;JDHcuq3O5nCfJGAzg/MfmHGcdMVi2lyug67D9i2rtg+zRq8RBIHAjBPPHTmpxElt1OR8y0Z0HxU0&#10;HR/B+j2aW9rdNqlwgiksbiQo95AeUnYeu0seOD24xTbC2hu/hHpbWupSW/iGa8bToba1m8v7WFdp&#10;SZZf4Vjcnjvis3xNY3/iCazmSzafWbu6hhe7uW8xYraJdxQL/s4/8erpfAPhSS10q58Q6VpVu3iK&#10;GGZkguIgLewjkbYkmwfMdm9js77s96KM1GknLudFKUVH3zjPE3hmbXNd/tOOebVtTaKRbq4t2MM0&#10;0nALFT8rBsbAe4APeur8FfA7xJ8JtS0PxJq9jcWd/qWrpHaaMYgt00KxtI8nHGFC/kK5Hxj4blPi&#10;GZ5detZNSmX7Unl2MsEkW3gLEi8qAABhvT0ro28eeIvEeiWckFnrC6lp48ia9kgb7TdWx271ibeP&#10;LG18HYOcZPOa7pVpwamtgnFJcyO48T+BfBfwn8T6vd3jL4w8U6hM+oW0eoXATSdNhkkLoJ4lcF3+&#10;YY3FfoRyed8Z6xqV/LHqgS3u9TVwWggChAP9lV4CgdOvGMkmvbPh14z+G13qLatrVrBefbIBDJpS&#10;aSt1eXSRjC+bKowCFAGd5IGM4OQIfijqGl+BPBFxq2n6PffDyx12OQWT20luDcEEERbgxkkcff8A&#10;Ld14OAMYrhjnH7x23uccsVKT0PkfxVo95F46HizRV+0xTKttqemwn/SImzt3+X/EMAc13kNnN4fR&#10;ZLpJPLn+ZF3Z2/UetHiv44eIJ/GlkTfHXrYwsbhrnTLS0a7R12lTIib1burHOG4ycZrn9DdV0y7i&#10;s9Qj1Zbd9sRkc+YmfmMEoIBaZCSuMfNt3d6+gwtZ1I80zoo15XszS+KXjSy1T4ZX2mXUh3Mvn2rl&#10;P9TcIcxtt/OvoD/glJ/wT6+Jn7Ufxx8D+NG8NyXHg+1voprq9mi22+xMHdj1OK3P+CM//BPSy/by&#10;/aJkn8WLcP4Z8MYnvbSRdnmsD8sbevbjt07V/Q58Pfhzofwr8K2eieHdNtdJ0mzQLDbQJtVQPb1/&#10;rXtYWi5pT6HRVqcj5Ta0+BLW0jijULHEoRABwAOBU1NTinV6xxhRRRQAUUUUAFNPynJp1NPLUn5A&#10;fNn7dvxk0x/Dd34Oi3TalJGs0wX/AJYpwf1BBr4I+I37PNp8SdEvtP1Bbv7PqC/6wMiyRH+Eox5H&#10;GOK+3f8AgoX+wt4s/aOs11H4b+LU8F+KmVYri4eBZo7qNeV3BlIBGMfhXyZf/wDBH39qrU0Vpvjw&#10;pk3iQ7reAKp77R5dfHZpluNr1+eOx9hlOZ4PD0OWe58h62uqfsjfE/T7ObVppYzEDp19c2gMMrg4&#10;Ec8TqYWI6AsckAHvVHxf+0baWOqzTa14n8N2qSO0j24NrboXJycIoBxknjFfU/jn/gg/+0V8TNNa&#10;z8Q/GxdYsWzvt544wj5+iVy3wv8A+DXXxVpXiqFtX8c6Ta6Zv3TNa2485voQB/KvHrcK4iq+dya9&#10;DqnxFh4u6Vz5J1D9qfQNTg8uPWJNQ+fHl6Rp88m7nj/Uof1NXvC3w4uvj14um1FNJ8RWlqkKIrXV&#10;hLB5o4GSWAPbuKi/4LNfsrX3/BN34v6H4f0DxP4u1qz1Wx+0+aty0PkYPPI465r4ovPj94rvllS7&#10;fxFeWzgkR3OqzSFs9xjitcHw39WnzwnLm212JqcQU6kbOGh+jifsn2YuvmjlbBwD5hI/Xmuo0f8A&#10;ZS0q3h33VzZ2g7b513D6qea/K9/Hnii6mjb7LqtxGkf7pJp53WAf55/Gr+g+K9QOrK2rQpYw7NyM&#10;gYF3993P516MsBW/nMY5vR/kP1bi+CfgvRJP9M17Rcr18y4hj/mwP6V7J+xT+wb8Hf2pfjZbya5H&#10;o/ii38OwSzRWcV1HPEC4VfnAJ7rX4Z+OPiDdeHfEyw28Ony23liUO8G7kgE8/Umv1I/4NV/H2oeM&#10;f2rvFn2w2pX+xcjyYNg+9xzWuEy+oq0XOV1c58ZmdOpScYRsz9rtK/ZP+G2kWENrb+B/DKQW4AjU&#10;2EbbQPfFU9F/Yu+FOgaxeX9t4C8MQ3d8waV/sSfPgAdMe1eoKuAKVPu19bGOp8qtNDg/+GXvh2f+&#10;ZK8L/wDguj/wrf8ACvw70HwFatb6Po+nabbydUtbURg/lW9R3qgPAP8Agpp4Y1Txb+xL47stDspN&#10;Q1L7CXggjQuzEeirzX8+9x8JPi41lZaf4b0P4gRWupW4+1WUUk1pbi7DEPvDFQMoEPXvmv6fdTso&#10;tVs5reYZjmUxsvTIPvXjrfsJeAZ7+a4mtL66mmkLtJJduWH+yMdq8vGU8TKSVI7cJLDpP2x/PX4U&#10;/wCCZ37QPxZF5cWfgPWrq4s5RHJLNOJwkh64fc2f++jjpxjFbif8Eav2lbyTb/wr/UfmIDNI+Np7&#10;mv6RvA/gTSfh3oMOmaNaw2dnESRGpLZ5JPJ56mtzjvXTSoSUff3OSs4ylaGx/Ov4H/4N+/j1458y&#10;O9tW0t1A2mRE2/8AfR5pfjd/wQR+IH7PHwh1zxl4svmk0nw9bG7umtpkDbB1Ar+if5a85/a4+G9h&#10;8Xf2avG3h/ULdrm11DSJ1aMdSVQsP5VfsLmPs11P5TfDH7RPw98GOxtdF8b3kbhGkj+0wgTc8Zy4&#10;4xjtXrejf8FSdC8MWUi2Xw71bzIyFUS30KCTg45VWPHTqf6V8i+NdP8A+EM+I2pQ28Cq2k6kxjSZ&#10;cqSjMyoR/FkKK+5fBt62p/CbQfE9q2m2+oaxax3TQy6XHNZxGUZPlROSIzxknby24968rE1I0/jN&#10;KeAhUdjovBvxn+Hf/BQfwT4f+GmueIV8D+MPGk9vHbWktrPeCxkSVvKbzdqrygduDxux2r9Z/wDg&#10;lZ/wSY0r/gmnd6trV140XXL/AFxBCpLeTb+x5JySMHqetfix42+D/wDwm/jOPxkt5dQ+IZgkn2q2&#10;VIJIyqqg8soAqDCjgD9ea9J+D3xi8e6nqLadr3jbxbqmmopSCCTUZo1hlAGHBXlX/wBzg9TyTXLR&#10;x1FNHpf2fUhDkif0jxnfEP54605elecfskzzzfs3eDGurie6uP7Mj8yWaQySOeeWY8k+55r0evpY&#10;yUkmjzpRs7MKKKKoR/J3P8XfCnxt8Vr4dvNP8SeF5Y4kiSeLXkmimhRuBIkif7Xan/s7/C7Q9B+N&#10;GpaP4uuLKHw/4ankuVS/kA/tCMkf6MNwAZZAUJ46iqfwL8AR6x4m028uNNa309lktptShcRsYpV2&#10;7C8ny7PlwAecYxVv9oT4a2vww+JHhzzYdav7bVrR5LGDUIWj+0wIFjKyFiSybseWduDgY4xX5jyR&#10;g/ZI9Chh4un7RHSX3xW8afFn4iXWieINO1b/AIROS8kgaPTooYlNlDIT5EZ+6BKpRWI/hUVa/a90&#10;2z+HXj3wRNBZWWjIdHnsIbW31Dz5LCHduXe8fyqzM52gfwqM85rn/gB4w0X4b+JNYs/iF/aOizyF&#10;rH+0BAWewK/MtucqFg3kNmQIzsVIBq18UE8K6hqVii6jY3ug+HZgtmbMxbtQjcCNpGUHc5bCg55B&#10;TBAIxUwXLK56kZXpJdjQ+CnxPk1zxT8O/HWrWMtqlr4iuPDVpb6XbwkK7x7xE4lKksWlciUFsuSv&#10;bFfT/wCy1o/h7x14p8TeJrPStTtYYrx7CCylby5YYwu5nkXAw3mbiRjqT1618r2PiKz1L4VW+heG&#10;Yr3+0NF8QW8ytLbwrbpP5xV5VB+cSFHjYMem3A4xX0LL8OrfwN+0ldaPHq3iPT7fxJYJrWjXUMJZ&#10;zdZB8t4fu3AMmOOpFceNbloj0MNUjdSfobn7XX7M7fHDw7Z+L/B8i6T8UPBMn2jRb6A4a+AUF7WT&#10;/npu58snhGLr92R6+fPjf8RNN/ar/ZmtvFlj9s0P4hfCO6X+0dIliiRkWSTFyUUfvTlwX+b5Rgg9&#10;K+tdQ+MGreDvBcN9420dVsmunEXiCxWW2tZnUuvkyQyQs9m6kZJcNGeSHUEKPmT45fDXWv2mf2sv&#10;FH/CBaN4ebxheWEsU5026Een6nYiGNzKZ4wEW4kG23YqMSGRRz1qcvk5JRmaZlanH3D6N/YFvLz4&#10;rfBGbxHcXlmt9qepzrNbh5pAkyD5DcK3ysQoUDHAGAOBXp3xIgn1DwrqcMkdzazT4hnfTpfLkYkA&#10;7x6Lz+VfF/8AwTa/aq8Pfs56L4r0vxtD4g02XTLg/aLM2ksj2VwpwS8a8rJv3pIW/gCGvqLw3+3R&#10;8OPFkSvZ6lJ/xNJVSx0vTo31K6LMf3YeJVLLJnoEPQjPOa8vFU6iqyce52YPFU504wk7aHxN+1b8&#10;HZPBfjKTxBa6VdaXpbW8NjcyzK8i3kgYsLkTIdoPPlkSMvKnAIwa5bwB4eh1rxNpv26502xsI7yz&#10;uJrnUG/dQRtMuTsLoXI24+Xdtxu5zX1t+3t4p0/4ofCDX/DugfDG6XxMIJLm+1nVdHewWyWLEjD9&#10;2A7SOA4w42j7x5Nfnz8NtD1Pwx480O4nvjoVql3FDcSWU6yRWrZI+VJf3bSA7RlvvEEjgivssrar&#10;YS0j5zMqap4lSUrn6R/Arxv4B1z4m2NtoviDX9a02TV1hu/D0P2iS01dZo9ons55F/dyiQqGbeu5&#10;RjnqfpnxD+2zqGu6Vpngv4ci102GN2GpzWF6J7jR7JCVeR2kRYkkLAJjEhGMZyK/J/4N/HXxB8Df&#10;jRaaxeeLp5V03UXvL2dNGitL5GEmDsZA0bOw5yw2c+tfUf7LHiXwr8fdS8Y6l4b0e4ubWPTLfU2W&#10;W/lvHkuJpphNG4zEiNIMOYzG8RKZ6GvmsZgZQk59D08rx/touHmM/wCCi500/DO8h1jQI9S1Lc93&#10;Y+II9aF5ew3I7TcBlV/mjwQE+au40PULf4i/DrwLqNroV/rmg6LosF8kU0LWNmjxw4kHmFg5YhFj&#10;GwbSG9K7Q+KvD+oxXfgf+y7GGfVrO8s5YGsreGBlUbXyB8khDsBhPuYz1ryf9g7XbOT9k2x0bWrq&#10;5vNNm1GbS76ym89o7WVHwoSSPpCcg88Fyx71ze0Tppvudko2lKn1a09T5N+I/wAbte+PXiGbXtas&#10;dOik1e8Eoj2hfsygCBIxztyqbRl3UkjODmuG8SeJNV0KRZJLm4sliucGCKd4W2rwxzjoVYHjjnqe&#10;tfa+pfsj6X8HPhh4yl1Bra88R69YTW+m6Wwe3TRrAAQvdM/8cirmTb3zmvzz1G6uNMtbjSZrc2b2&#10;MxRkjYt5pU4Oc8/h26V72HlGpZo+Nq4arh6tq56Hp0fh/wCEUmraoLxdSureyeQR2bvcx4mwkcbN&#10;3Y859Dkdq63wnolr8H9Fj1S8s7G38SakEh0mz1ExwjR7WR0H2i4LIWXd0jAORlZD8iivE/D/AIdt&#10;9Pk/tiTzobhCscH2a6KGQs2GyF54D4r0DxN8P9W8eXrnSdRjnW8tzcLbzszNBwEDF25O7bt5rqqU&#10;9TsjRU21Dscv8UtZuLfx7DY3miNoOpaMvnHzJF86ePruZlAV9wIYFRggjHFamteKY9WZJIdC0WNb&#10;WEXRuksys8ilQdsjLy6Z7t06dqsePPCutWHhyS68R3atqx8P/ZbeSIBoYILYyObdi3G/5eNvbFGu&#10;aMul+GrW3+1JbqumfaZTAxV5cqrQrg87gSQ2fk2gVdOm+TQ8+php01Y6fxx4c1q48DWOqXM9kbG4&#10;WC0SGGSN4G8xQQD/AHseZj/ZxjtXnGneFL7wYl5e6tHKI0mkZFW4VtpPyRr83HUA4XpnHWuy8G6T&#10;byJNdaraLHdW/lCyR4yY2ZgW8yLPyuuwjkcDoOldtq3hjw78XvhiY21SDSv7DjkvbiWNI5swrE+W&#10;CjhxuC70Hz/dxxXJ7R058swjeNnM8x0jwNrl/o+l241yy1DejXMqXV+kRsnSUN8yycuR0GOgxWpr&#10;Vw2q+GYdYEjtHdsI30u2u3MoA+VpXOBmNmBbZu5DVx+uS6/qfgq6uJNIuLrUoY4o4bmCIKywEsS0&#10;wH3ZWyTg8jODyDWH8EvGU154kgh1KRvsMEbbgwwzEDAQ+5rethpztKAYmmnrA66bRY9cWax8+8tb&#10;SRQIZopS0tk395SST5Z6lM9+3SvQ5fBbfDhNNmbXtQmktbULbIzJJ9pLDccqSVABJfDqCAeOMV5R&#10;8T9XvPCGn2upWUSR/Z76Od0Pe3Zdp/Kui8M6A3izTbO9+2QQ2MiGcsWxsiCYLfgQR+FaVsK/ZKVX&#10;a5y1qklGzPavgV8arPwPYJ4r12HRtStLWSawuDOuGdmKASiPA+8GC7QMEBz3zXLfFL4jaFovgiax&#10;uvEkVxZ2sspsNLnufPaIu2Cm3+DaDjHbGO1eYWMtxF8INe163une3tb+Gyt41bdFLG4lDFh6krEf&#10;xqrrHhnQ7/wnoN0GvrTWLueMl2KSQ4cEEPCeevQ+mDXmzy9KftVsZxi1qjspNGtfCFhcWckyo01u&#10;biGUdYY34A3f5xXlum6VqGl+OjHtuntmhL3oEZmV40A2yFVUk4XHOeK774i6Xe6fZeH9H8v/AImV&#10;9btCmSPLZIcEbcccgjjtXWfsvfCq48QfFTRtDiLI2saymksqSfPZM2CZGX+42dte3h3y0eXvod2H&#10;oS5lJn7af8G8vwb0vwX+x/N4ls7OOO48T3jMLhGZhLCFBH3gD97IwRweK/QKMbU/nXF/AD4T2PwR&#10;+EWg+GtPgFvDptqiOB034y34bia7VRgfjX2WFpezpRj5GNWXNNsWiiiugzCiiigAooooAKKKKACi&#10;iigAooooA8P/AGwP2BPhv+2vp9vD420j7RdWa7be9ibZNCP7oPcV+MP/AAUp/wCCGy/s0+NP7Wg1&#10;bVLzwfqcpWCeAAPAcDETbuK/oKY4fvycYPSvzD/4ONv+Chuh/BH9n9fh7oV5pd9421q4V2SRPN/s&#10;yNMMHYdi3QVwYui+RtG2HklNXPx81H9mCx+GkazWt1qE0PmICZJdsilm2sFCfL930/nXa/FD4MfD&#10;vRtOm8VeMrW6Om2cEdjHNbXM7tApwq5jTlsls/jWpoXxS034/wDwS/4SK1/cywxmDUYFGHs7hYxn&#10;PsxG4ezCum/aK8K/8JP8BPFsMSR+bcaU1xF7yRkTJ/6C1fJOrNT5b2PoJU4OFzwmPxz8A18tP7U8&#10;SwqpP7qBLvaWPVjvQ9vev2Z/4IM/sBS/BW3vvikEex0fxRaJBo1rIMTyW+AfNfgdTkjjoRX86Gma&#10;nHL5T42723Lt/vYJBr+oP/ggB481bx9/wTk8K3GsXr301nLJBFI/8Ea8Afh0r6XC05RavK54leUe&#10;WyPtxDuUGlpE4Tt+FLXrnIFFFFABRRRQAUUUUAFRzxLMsiOqski7WUj72eDmpKjc4J6dcZPbpR0A&#10;/nT/AODkH9kj4ZfCX9pKPUPh/dWVp4j1KJrzXNHZ/KjAwMyI38R+YEp3JNeB/sq+NT4t+CUvhq6m&#10;ddT8KyJGCx5lt2ZvKf8AAlhjtjFe4f8ABxrcfaf+Ck2rfKsZSwgXA9kUZ/HGfxr4P+GHxKm+GHxS&#10;0vVGk22bN9mvh/ft3+Vx/wAB+V/+A14OMpe0uj0sLPl1PuzQdPWfw9bqj+WkEQRW/vgcA1zOo+KI&#10;vhfpura1Iy7dLt3uR6O4+4D9Sdv/AAOu18FxwHw9Dny9hOYx/EVPIP4jB/GvmL9tzxuuly2Ph+OT&#10;ab6c3U8frGpwp/76G7/gFeLTpWlY9Oc+p+4n/BDD/gqLa/tl/DJPA+rWEOk+KvC1qq7Yj+7vIl6s&#10;P6++a/QlDlf8K/lq/wCCPHxO1f4V/t9eBLrTbhoJLq9W1nG7h45ODH+tf1KRfc/+vX12Fl7iR4WI&#10;j71x1FFFdRzn8oPwl8e+Gfhd4Quo9evfFNrJ9jjcW+jPb/aLSUOr/PLM5PlnPlsBEcFiQcIK9B/b&#10;vaTxp43+HXijS/EMGsrLZsElhCKtico6jy1ACEMSDubkgkYBAGD+1t+y8vw913RpfDWia1J4g12T&#10;yYdOhQXkN7GgJk3uPm3kcgnnBFeWWHgP7X8LJviF4d13ybzw3ewW2q+HwsqXGnIXMSXPzcGJHCqw&#10;/vE1+Xx5K0lW+R9By1KK9m9j6ga01nxZ4Y+I3h6DSdHsdQ1jS1vJria3lc3JV18wu0khU5UuQ44U&#10;EDtXg/xG/Z3uvhLp9x4d1LT20/VrSI6nbwG8TyGQqMMsiEq6OCM4PBUjqK9y8J6fFaT+BfiFoOt/&#10;bPCes2s//CU6Je3xtYbe5bjEW3lBIDt5+Q7cnkmsHxF8Q7f4lfDKTxBrM1/4Xs/BtkNDto5boX0e&#10;o6lt3GOGOUAsNqxg7WwpBYcEVzU4P2jXS51OMJ0+eO5wKarNrHwB0/xN4O8G3Sv4ZIsPEeri6e6t&#10;btZOlx5IceU6AgKxGwggnkmuu8WfHDWZZfDtnf6nqlw3h+0iuNPkvdPazubSGVRHJD1LOCqrhkOC&#10;CD0rwH4U3ttqHhjxZ4TktWl/tZVW1DX7WptWD5SQrkpc46eWx56jjArV/aI0XVNVstE1PT9ZvLF7&#10;VodJu7V70vFayRxIMgnlEkYGQxdAXIHAFdUsP76geX9YdPVH3zY/tH6b4Y8GQ694kt9b0e1srR4r&#10;PbpyXmn6nI0f+pt7gBgZCT8+8KV+Ze2a+WfA9/qDajda5bprGh+HNdujpV5H4e1BrOSwuZ1WS1dm&#10;YMfJWRQ7HcACSBgYr1L9lXxBodlp2n6nr7afcrpsX2ufTpLgrexiNCJr23iPyvEAT5iJ8+0LivKf&#10;i5Ja+O9d8aW/huTVLvRdR1iT7EYD5cUkTABJDv8AmjYjA2nnD15lGjy1ZQPQxmIdSnGUi9ovwth+&#10;Cfxus/FV9rXiK8v9PEtyLyIr5mqzROVWQSl8+Xtxk7m3YzgZ2j1D4f8A7THjP4rai8Wnyw+I7G6u&#10;lSYqlpHqWl/PiRY5pUVVBAJ3kMeeCK8l8FeJPEHxO8MWPgiPwm+sSfD2ynivYLSbY17DO4AmO0qz&#10;P0CrGWJkjUt8pxW5+znpV34C+KXirwT4dmRdHvbhdV0XUdStGivF8tW/ctKgG1XUtG4QY+ZevWui&#10;eHcloThakPd9T7D8R+GNL1TwLquixNfaToerWFxCLKW/i+3arNsYsilmYPjarFVOGzkAZwPzEsbw&#10;abofn3BuIZNNVLlnj+SVGVuX9trIrEdjmvun9u3x5b6T8FLLR49PtZdNm1GJ7BpjmSB1BLLG398B&#10;MbzyMY7V8PWVtHqH2iBVllVmdVhK+Yenc9z6nua6silJQnCRjmtaEq6gdF8RfCetax4aby/AniNP&#10;DmpKt5H4ktYJJrbWMAAt5qIdihgS2T94NXun/BKa9svh54x1yG+s7eG815IotKv7iSONnEIaSVeg&#10;ZkcYbkf8s6wf2JPjjq3gT4Ka1ZWV9r2l6xpGoNc6feBwNNtbYovnJPE3GCy4+T5zvyK6z4f+EtF8&#10;e+ItS17U/EY8AeOvC93FfG0vYn0+Ly/3kk2xH4eNk2KGX94vX+KuPGYmetGWxOCw8aeIjKlvu/Q+&#10;jtW8OyXHwGtrq6v47a4vFnu5bxQBJYxyzyM88e8KNgTeG2yK+3oK+Kfg7478ZfBR9c/4RnVFuvD+&#10;iX8+lu6tLHBc3DSrHHLG5JUnYFcRsTvBGfu17Vp3xj+Heg+CZdF0+TXr2zvrWL7e2r25+xeYdu/a&#10;v+uWMZwEHpzXzvJf29zceKNI8N6lNpUMmu+fuZDLpU0almSPaeVlK42k8quB2rlwOFVuWR2ZtjlV&#10;xPNSdkkes+OvjZ4q/aJt9L8Jt4jfQTHaz6dqmoh4559Y+Yh0jWNlUSER4Uh1yd5OSTXi/wAR/g5p&#10;954H1DxZHcfZb7w/dEahpssBXFtIU+y3Icsyruztxk/Wq1l4sh1TTrgX1jYfY/NEoSKJrfypxnFz&#10;sjYNJIvTLDnGelRfF+aHxV4DhvrORrie4sILWdpCd8zK7AzqpJIUqwRufvA16EIzpSUVsccq0a0e&#10;eUrs4DRwl1qnh+3a5ZftEMkzxGIAjyQDCMjg8lua9k1XSm0zw5calqDWNnFZ7JIpJLYzOg56EsFH&#10;97p/BXiGlJZrLY3Fw1w0LW9wqx2q7ZIw6jYFHoCMV6v8N/FfiTxh4L1Nb2Ka4svssSzKt75MxQFm&#10;+75b59/u16FSM+dM4aM6kZXgeU+M/ivda5FNbwrttxbGGVpCP38cm3coUEjjK9+1XfG+i6jZtp8M&#10;2oTXk0cKRXG07Ta7VACkf7oFaMfh+38dalaw6JotzaSaSFvbsQQRrC8O7cHMj9ZATj5fSuh8ZweH&#10;7uSbUbe4v9Ja4kj8+e6Dy+dIgIb5u/B/DpW06yvy9TTFQ57N7kGiQ32trFq8wtJNHs4JLGCzM+2S&#10;5uCi4k3fwsG2hR3IauT8TWureErlVk1a1+1Qs0lvYw3BiVnYYAVl5xjGD6VDqMkHie1s7eGGze00&#10;9vskMc8yxrcEfOGKtyDgjGa1NK0Pwz4ouYbW4stSvLrdtu541S4tgu9T5sjAMyLEPlXaFBbr61Xs&#10;7q4UcPKb557I0JPGGh+KfB8Ajs9KstShVLdtNvdbmEZkJ2uXbaWUEqWxnnNc1qOn+H9V8Qm40O2m&#10;gjWUSyNJdPNEZsDcELgMVDZAJHTHal+I/wAW38NG3g0m1ktfDKr9iu9PSCJC8XQ5Kktuc5Jyc5U9&#10;OlZfhWRYLWSa3aRrUt+6LklimeDz7V6WDo8seY2xFaL+E6rxyU8TeEHtZo1LSKY2UDBcckf+PZry&#10;Xwj46vPD/h7WtFSPzI9UCWs7SDc0IR8lVHox+WvVJpfMSHJz8wYD2rifEUZ8BfFiRYxt0/XoEdRt&#10;z84wD+oNdNSjGpFxmcNSlzK56h8ONQm8bfBz4haVcRpDJZ6Ul5bW6NtihEMgkChOxADA+4Nc7448&#10;ZRy6DpklrHCs0l3DHboVxlEwU2t/D8qDjua6T9nu9R/i/daaIZLj+3tKuNNdEGNjMjfP+tfVH/BF&#10;L/gkp4g/bY8daD408XW72HgHwnceaDMuf7SkVzhf0rCtgXPlhA5/YpNcx578MP2RPiR8Q/EWiada&#10;+EtevrrxFOXiu5IXWO1ZuhBHBG3HNftT/wAE+f8Agj74H/ZRXTfFWs2qa1448lWe5uBuFpIRyFz3&#10;/rX2BoHhbTvDOlW9lYWcFvbWsYiiRE+4o4ArQDZFeth8sp02pSNamIb93oKp3qacowKa3y9KcpyK&#10;9MwCiiimAUUUUAFFFFABRRRQAUUUUAFFFFAHm37XXxGvvhL+zV448SaY4j1HRdJlubdz/C4HBFfy&#10;NfHf4q658Z/iRqniTxJf3OpapfTO8jyNjKk/0GB+Ff16/tIfBq3/AGiPgX4v8C3d5c6fb+LNKn0t&#10;7mD/AFlt5qMvmD6Z/Sv5Yv8Ago9/wTi8a/8ABPr4v3Wj+IYbi80e4JbT9XK5huY92Qze/P51w4xt&#10;e92Omi0otnjnwE+MEvwn8cTQXE5i0DXoks75CcrFlvkuv+2Z4/Gvv2Px5odzpFjpkmoW7NeRraEH&#10;fnay7d5xxs9fevz6+FXwqj+L3xT0zRptQj0uxuGMl3dzbkWCFCpkdccZw3FfppDpf7MPhTT7H4f2&#10;ukXPi6a8ljsDruqX5iCW+wCRwx6YyQo9FFfnfFWfYbL68IckpOWrUd7d35Hs5fRrVqba2Pyfjszp&#10;tzc2qMskdrM8CMudrKhZQRnnGBxX9O//AAbiZ/4dn+Gs/wDP1N/OvxP+Lf8AwSb1n/ht2w+Gvwvu&#10;LzxRpHieOO9028kXK2ts3BDnuF5APdQK/ov/AOCdP7H1v+xD+yn4f8AR3C3dxYxmW6lAxukcDcPw&#10;Ix+FfcZPiqeLpRxNG6jbZ7njYqLhP2bPd6KRRgfjS17RzBRRRQAUUUUAFFFFABUcnDE/SpKQ8tRr&#10;0A/n4/4Og/g+vgT9sPRfE0d9DI3ibTI5mtg+HhVGMZ/PZn8a/LjWtHa601rjc0kaA7txyVVhiv6d&#10;f2+/+CK/gb9vf453fj7xd4n8Xx3EGgjS7LS7GSNbaF03lH+dH3AmRyUG3JPvX85Px8+DXiH9mH4q&#10;6n4T16zvLe809vJV5E2eaqngle2RjivJrU5KXMzuptyjZF7wr+2frXgzwppumLpYuPsNsLZpPtTI&#10;LhR93ICkcLgde1cN8SvH+ofGn4gtrF7bw2rtbpbLBC5dIkUDOCQDzjPTqTUVpBp9wss01rdRruP3&#10;ehOef1rX0bwFrPia1ZfD/h/VLyNSc+TbvIzZHtxXLGnBO8dxylK1me1/8EvvCniLx5+3R4BXwzZX&#10;GoTabqa6jcGKPzPKghAck+m5hGn/AAKv6tNDkmm0e1a4Xy7holMqZzsfHzD8Dmvzq/4N5/8Agn9p&#10;f7PX7MVn471rw7eaf468SGUSSXkRjmhtwxVdqnkZAB/Wv0djOU9eSK9bC0+WNzmqVLqw6iiiuoxP&#10;xpv9LEEkF1NZxwabIBBZpIy288m47sqW5DHGQD1GK+E/2vvA/h+98Q+ONe8FrPda7NZfafEVk0iQ&#10;oloHzI8Cf8tJQifOfTNfVXgv9o3SfjL4O0HUI2muLOz1ixku7q+uE8x0DkrM0aBlXYxYsoY4YEcH&#10;gcL8W/jJo/wn+FE3jrxdosmst8StVe4sLG2eO3kskiDG2xM6fuozGQdq53ZzsOcn8VoSqUZn32Mj&#10;GrS50fC2ifEHUrL4U3Ny0lvNDY3VpFbWUiiW2nldmAeRRxlByPQYr279oaHTfGH7Mfh6Sz0n+xrf&#10;wPYG7tordnmhupJ323E8xHEO6YB1fuoC9q8+8QeGNf0v4faPr3iHQTp3w98fzz29je/Y/JksrhXD&#10;QsDgbgDj58Deu8YHSvSR8LdFt45fCfhjWW1O/utUhvmuo9MSNYbM+TKLmYkkiVZEZRGF6KK9eVWF&#10;uZnzVO9uWJ5l8O/gJNrc0HiPUPs9h4Zv8xXtw93Hbyx5I3GNG+bcrYIz2xXf2Go6X8ONO8JteaW9&#10;nocEQitNRhhVmmvl+Yy3EY/d3CyD5yp+fDPjjFev/Dv9hT/hPPi3JqPxA8UTat4P3yXGoPerPo4v&#10;rllULEqMFLFl8qQSqUC+XjnGT8tfHx7b4DfHfxT4Usby81n4d3dwILaO+ukubiGM7Ckm9QCxVxlS&#10;eSjqcnrTo4iNd8qNsRhZUKalLqzsfHPxPfxH8VbPXtMl0u7ht1M7JJbNY7T8odSjKQnmgYAzwFFX&#10;PCTeE/if4512a8vNa8O6fMkxtXsDHdSxTkfIjozLFJblupIDDOFKsMtm/s3fD/SPiZ+1V/wr2x16&#10;y+zeNCJfDer3PmKkcnlvIlu/zDBBZ04BctEoHDisH4r+CZf2efjhqnhwaxoOtJlyt9pc7T2byKcS&#10;GOVlUN3zlQQwYHJBJmpRftORSt1OKpKrGHM43R13hX4s618LtGWHX7C/024t3fTP7TtHP2ceaqsF&#10;Nw37yN3TcwibBwwyB0Gp8NvGkM/xA0u70PUpjC2qQDUrQTyLcvG8yJPn0yrk7+2cV1X7JP7aGk/A&#10;vVbvRfF2mX2seFvEEEao0dvHdLbyL5rIXQfe++5DfwDBryz402XhLwT4w8Gw+ErzV7TXL6bz9Tub&#10;uciO7hnjT93boPkbYd4Lty5Yip5pSk6bj03NKcY8irUJddj6p/al+HmhSfCnR9D0vVNN8NeJPDep&#10;3tuumMkt8uo7ZWj23G3lcoEKlupOe9fG82h6l4J8d39rqUU1jqWl3cc9wi/6yNzhiv445+te1/CH&#10;xbd+FviteDxd/a2taxfLPZT3CTFbvS1aAOupFWACbLYMUy37stkcYrzT40+E38G/F/xJDHbzLDC2&#10;JLV72S8vLEMvAuZJCWZ8DO7ODnI4xW2U+5VlT7ozrSWIrJy9DW+KPw31rwX4p0X4oNpKDTZp11hU&#10;jmjlt45BgqZE8zdGxAduUGWKHnOT9AeJvE2h/FH9mG38TeIPHWk3Phma4k1u6iugkc324SpHMUSN&#10;PPkEG8lV+8QoI+XFdN8X2+HHhz9hbTZ/HD/Lq2hxvpsPneZfamzwqAkJwdkaSqCZNrbDnkbsV8O/&#10;D3QNPudPsbQXtpb/AGq3W6t7hrpRJbhuQsjYbyt+fuuMkLwACBWPsVieaT+yz3uWnQXs+6Oq8SfF&#10;TxN421ObU/CXh6z0PwHpP+jzzXVoWmeLH7u6kJAEe7btWMjdt27vmzU2kfCLU9c+GuoeIro6hFqF&#10;9N/aCqZBDarAeZvkHDMV2kegIHam/HT4f658ErK08PT3llcL4qtort7rTnlRL+1UmUvICqnO9VGd&#10;oBxkZBBN/wDZo/a71O6n/sfUdHj1zRJInskcXXkTRWpXywCx+VhtP8fOOnGK6JQ5oJU9z5/EUnz2&#10;p7nmHgXUbW11rWdkMCq0KBEuNroAWbJYN8mc5Pzc1JN45m8Ja5ZQ6HqjQwWtobxrqJlh8tFJd0YL&#10;wRu3AY4xitfxnN4e+C+szNqf2PTrq1uFt5NPtIzdQsUOw+ZIfuknn0544riPHcFxr+v659h8nT2W&#10;BYDaRWaBXtiVjB808om5iT6nNaUaKWsyo0ZU1bqVfiv4msNTsFvrW1+w6grRxzqrbbedOfmUf3yM&#10;H6k10GjanbnTobjXrjS49Fg0sSQRlJt7TElFWNo3H7zjJyOuaPDnjS3+FXgm8W6s7fVtVa/MFpFL&#10;I/Mij+GQEo4AbAQL0HrWZrumWL+ILeS4umk01lU3GnlfltpMDed38G5ty42D8ep6Pefu9DGjze01&#10;Oh8KeItNuNBOjQyXWpXkzORaR7Y5/M/gBmJJCjgFCeTmqfj21vNX1OG0a2XT1toYo5rZ5RIIJtuS&#10;Qw/vkkY7dO1Y+u+GdG8VfYf7B8tWkmytoiyomFODG8qxhYsYPX73XvU3i/wXq+leLZNSht5p9Fvo&#10;wkV1FLvhguIolDRNJGB8/wApAVh8wwe9HLFfBuaYy/2TndLNvplyu6wVryxdJokMwjk3gAeWMfNj&#10;tXoes28kXhRZLhjo+n6hIJ7u1026k3vL2Yk/fx0I/hOTXkPjh55obLXrN/3bKsTHAGX3HAIHGR0q&#10;y3xT1DWIGt5dv7ltrq3StlRqW5keX7SrF6HSfFjR4JPD0sVva2S27Q+aJowd2/sSx5YnqW7k5rmf&#10;h/dtJ4cj3Z3RkA5bd+tdB4Z8XRaxfNo900aWt0mYwRuUyY7CuZ8DwLY3mraexdZEmZ0Rl2459K9b&#10;DSfs7Pc6sPdxu9ztdOkWW2nUjHy5BrJ+L+mPrvw6t9TX5rrRZTIF/vx/Lmov7V+yHqq5HzEPgVuf&#10;CH4Qa9+0p4kXwr4ft9XvjeyFWXTYvtEx4/udx71t1udUYuTsWv2cbmcfFvwp4g8zy7W41WK1IDZy&#10;HJBYj23EfhX9Wn7KXwj0v4KfAHw3oOkwww28Fmkh8sbVkd/nJ/EtX4n/ALKX/BDn4lS+M9F+0eH4&#10;7bRbMwvMdQTyZYwoBDiX13A/L26dq/eTwRo0nhzwfpenyN5kljaxW7N/eKKFJ/SurK5zkpOW1ycX&#10;ThH4dzUXpRRRXrHCFFFFABRRRQAUUUUAFFFFABRRRQAUUUUAFFFFABXlv7V37IXgP9sr4dzeGPHm&#10;iw6tpzEMjY2zQN6q2K9Sph5eiye4H4HftS/8EGPFf7Jn7St54s+H/hebxt8O1hA+wmYtNhwN6bVA&#10;IPB+bdxXluo/ss33xClvm8O+CfFmiSajcRBNLns2khQgkrsZiTuDdyeevtX9IT4fjjHv3qqukW6S&#10;blhgU9c7Bmvk8y4VpYrEfWIy5X19Ox6eHzB04cp8y/8ABMj9jWb9nD4P6bqnig/2h401G1j8+5uF&#10;3T2kRGRCD9TzX1Mn3abEuB/9anr92voMFhIYakqVPY4KlRzlzMWiiiuwzCiiigAooooAKKKKACii&#10;igBpXL57/wA68v8Ait+xd8Lfjf4g/tbxV4H8P61qQXZ9puLfdJtwByfwx+FepUVMop7geA/8OwPg&#10;Ht+X4YeFxt/6da9A+HP7Mnw9+EOl/YfDfg7QdLtmO9lhs0yTnOcnnrXfUUowitgGW8SwwqsaqqKP&#10;lVRgAU+iirAKKKKAP5ufjL4O8K+DPEOn+IvBt5Cvgnx8si6tYafE1uum3ewg3FsmAkathw0TD727&#10;HBFcv8fPGWpfFL9m3Q9MivNG126tTa2axPbSLJcqkiRJJFK3MckRfa6JweT3q9pH7QPw/wDhAL2x&#10;1P8A4SjWLvVrGJZo7W2AjsJVdyrKkjASCUMFJAwNpA+YGuf1L426b8VtE0ez0+wj0VtHtiIIi7q9&#10;xLGSqzRyOT+8AkBKE5QoSea/IZOPOmj3pYqMqdmc18ZPEuoad+z5qHgvxLH4gsfEGjz20lnaXwW5&#10;twizAOIp1UhsbsKM5UAKeVNYnw+/aH1LwJ4Qm8C6pNo8GlwrDE2oXKNHdwh8NEySRqWZ0GB8wXG7&#10;HQZr37V/izpviP8A4JxePrrVYprzxZYpJDazxWf2ia3niljMctxJH9wqGKhj94AN3r4YnI1M3kuo&#10;XEsj3Om7x5bBvPfH3iRxzXdgYqte6vqY4h+ycXTdmffh/akPxA+EraD4ZuNN1KGW4h/tjVJbgtda&#10;oowTtRSXjkfbnzXPGew4rxr9sX4OeGfite/8Jh4djs/B019AoudO1S4VYJZEXCSRyZOWbbkl1yzI&#10;SOormP8Agn7DpOsaH4huLrWLXTYdL8P3YljR0WeeU/cjZDy8RJ5x0JNT/tC+IfEGv2Gi6qun6jb+&#10;H73TobmOFYWWO1Mq7X3fxKssyuFMvVQFX5QKxjQjSqSSjY5sZiq9SN6kro53Sv2X2i8K+Ebqxmvt&#10;Qh16MKmoWthIy6NqQ3YhBUB9gYKQ7DGUfHGDXs/7XcM/xS+Bng2S+h0HRb/whYtpAtdPt2jRGWIT&#10;GRSzgbZjFMuMcbt38defeBPHUnivw7Y/bIdW0u1uLCaC0uoZXjP2hY8IDDuHyecBxjjpXnkHxEjT&#10;WbHWtR+0X0F1bppOtwy3DBo54wUSQMpJXJyQGPTHatJS9or9jfD4ilKnydT2H41eHbjxFbaX4o8M&#10;rDBa6+sMlvPaHZHJcMu+UpHGTsyqZZSeGLCud/a/8CL4g8JeF/FmlXkMl1YWNtYzWC7GmHll0WdA&#10;vC4J5385ya9H17wjq3gL4W6Lpd62npHJpwi0m0vL+NZmtF/fq3lxsG5DZDsOhFeYal8W/E3xW8SD&#10;RNOubO51fWLQTFY5zZi3igAASQ7gvK4IOW3Agnk4rGjOrKT7HDVjOm/Zo9g/ZA8G3Xxq+Ms2t+Jt&#10;YsbXT0gm/ta7vX8x5GMcaKjMziSJWjyQ6jBMLr0FeW/E/QNLsfiPb6vpHiq08UR67aN9q+YLdWLk&#10;+TGsigkMAIomJzkGQ55zVG0t/EnwQ1Cy1DUrLS7qPUrZ4dSFtPG32mLdja7YGHQAELj5gAec5rmr&#10;qaW2+M82qMjL4bkinW0kaNEDZVfve5bNaUadRTlLyLqV58nsvmVPHtp/wlHim0uPEWsatFZ6Z5GN&#10;Oef7RJJCMj7NCC4Kx43kbRjJfPOaoz6zp1r4jtoLi+s74TTpOltaNG3lQjpbosZPB6ZzkbOec1pe&#10;Bi9344mbU/DetalY6hLHb28dpLt1COQvhTHsA35XJCs54I+Q9a96/aA1bR/hPrMPg3QNFtYL66tl&#10;t9D09GiudQne54Mk04YtAi7iCpdcOGG0dK7/AGrjanLsd+H1p6bnkHiTWtJvtFsPFHjzxHc69Y6n&#10;d3tpbwXlwZ7l7W3RQqITzwz7cdsY7V5Z8SfjBqWpeJLq30+w1TwxpPiKNCsSL5c3kKNg+f8AhDYU&#10;++a9G+J3ge21HxdoPgmXS/CeqTeG7KbTLm5Es8kWnSCRpZjmP78wZuSejZGT1qj4P8MtoUl1pv8A&#10;YsOpx6pJGfts1n9oksJ1BiEkMnr8+5vRVx2rei4U4h7Gbka1xe3+o+ILPVHaF/7f0mwuJ0mOfKAt&#10;2Vi59C8EpPuaPhv4H8QfFLwVfeJLy5juprWQW22V8XCxLKxkeP8A6YgcfhWtH8KL7xf4Isbe61Tw&#10;b4et9NkXTxqGsa7HCqmJpnd44cMx2mZQAQvEo+tY/jnRvDc9p9p8HeIJtbtbJjBd7o/s9veLnfjJ&#10;k+Yc8L3GD3rmk05XRp7FqXvnG+P9W8P6Lp2t2i3Fneahq07GymtE/wCPRAYhy2G64z0Xr+Nc/b6F&#10;cadYwXFizagzJtFwqsxmn6CPIJHy/e6/l0qhr3gi+8Y+ObW3ht4bObWHDWsskn7mMAAMu3JxwFAG&#10;a7P/AIRi38MfY7HUZZRdWLmSfT5PlW5O4q8qDAyAyn+Ku6PuxsKFOHMZ/wAM/DWuakmpWesateWc&#10;9lDJLDJOZGgnZsM6mP7wUA7i68Ak5rK+LFpFoHhrUY7FWuo7yJRf/aJ3uBKynck0OOilNp9fXmu1&#10;uvK1Hx9d3sdvpyrdRQXVpLBBs8sYweMnnIOeeT+VVfFskmpWEiTSfaCyHbvToX4row8OeXOOtKMI&#10;8iPF7LU2n0P7PG8ht5WWUw7ztZ/XmtFLDzZ4po1VZNmzIOT71naNaSaTq8+myeTiFyvAwK6jSoQs&#10;oCqCnbFenOn0PGUb6mx4a8EPex2t9DO3+jzqJFPaqfiKxbQfi3MkW/yb6LzBj2AB/UGtzTtTj0q2&#10;b5vLR+W961Ph58I/EH7T/wAY/DegeFdNl1DWLiUwFY1ziM9GP0Nc9KLh7pcafJoUfhL8F9a/aJ+K&#10;uk+C/DtjcalrGrSKoiVchRngn8a/pC/4JRf8Eo/DP7APwxt7y6toL7x1qUQe/vCnzWxJJMafmM++&#10;ad/wSu/4JVeG/wBgz4eQaleWtvqHjrUYVa7vWT95bZ5MSfmM+9fY6fdr2sLh+T3yalS65REGB2/K&#10;nUUV2GIUUUUAFFFFABRRRQAUUUUAFFFFABRRRQAUUUUAFFFFABRRRQAUUUUAFFFFABRRRQAUUUUA&#10;FFFFABRRRQAUUUUAFFFFABRRRQAUUUUAFFFFAH8l/wAXr29sNA0fSbsXUniyxjTTUspLQRzaTbK4&#10;dfMb+6/nPnfyCa9+17wp4Vm+HXgrWNNhu4303TrVb2B1eS3nv8gT28IPzqV4ZpF4IO3tW7+258Kf&#10;BXw/S3a2sfDGr+JL64e61eWybzNQuN/zF5Dl8SFiSrho3GWxkYNeCaH8UtO8K6CNF0LSb7RYdPMm&#10;oR3zLLdXct4yghX2sw8vCskcjLkKxzkgmvyL+JS51uepUlHDzta6Oi/bS0+1+EkK+LvBuuXk+uwy&#10;xXmqRRMIIbaJ0eIxtB90p5jKyK/J8xj3ryP4meG/Dt74o8FyQ2sGmRX0Am13TLeQhbYTyK5aBv4V&#10;aNgVXoGGBwKq+MvEUni26vrO3TVbixkKu0N+Fu7uQg/fkZQBuJ56cZ9aybYX2vaPrF9b28t4ug4F&#10;w0sbYBUBlQMP7sZLV24SU1GyPPljnOV5RsjY8J2vh3StVa8k1VJbzRbtlubqK0A+1KjFVjnDcJIV&#10;ClmX77ZFbHj34vx/FLTry1s764/tW7uYEnsDOYbSWJCPJnVSwLNFkq0WPlXmuUstK/4SDw9M1noc&#10;k1xqirdPKt026eUgZba3HNQ6f8DtYmk067v7KaHS7i48m5mEHnS2gxktIqdU+UjPbdXRW5J7nLiM&#10;XBux1dlpGt6H8RftCxzarp+n4juI4i8kdminbuGCQYxjCHPJrD+L/gm48K+O762klmlt/EVsmoWr&#10;S5SRijHJlB53BTXrWo+DNBh1hbzwTqStZ3FpFPJatLIbWzbAWSFT95OSflb7v3uhFVfiZ4fnE3hu&#10;316NLPUNDmMFhc7xJcXcWWaOFpBxIOSAe6gVwU8VBTcPI0wkopcyOw+HvxH1rxN8DJNH1zSofFGj&#10;yWi2ipMsf2oeSuYI1k+8sayFGwfWvlXW/EWreFPGGoQqk1vryotnbsu7zI8tlguPmyVGB7OK9MT4&#10;36j4t1jTjJraxaLZrJaMI7EpPbIMAbXXksOm1uoGareGGsbjxlrV5fnULXWLy6BsNTj8tykCKE2y&#10;/KdittyVz1JrWhKNN6G1Ws5y5l0NfxR4B8QJfnxpeajY3Wl/YIZwjeY32rKrlSkn3mJznHfNN+HP&#10;gmH4vrBPJJ/Z8DXwxp9nC7eZj5sMZPu/8BrS/wCFwatJ4c1DSby6s7iG7320gaxEMapIPLQwEADn&#10;gk45bNefQNqWk+BNWhtGZ7Wd4I7tzv3HdnHzDjfuUge2K0hWquol0OaOInUlY6bxbZatrnxNttJt&#10;bex8JWU1wWnvGEtzsWMFsEHmOQlVIfsCK7v4B+FLvQPAcniaTSfiJ4o+IPiyOaK2ns4reaC03SuF&#10;uYyXE0kg+YFiAEyTvAGK43wR8WLjwr4VupbfTZtWuNUSC3EQlO7cCC5OeWIHX3rS+JXxi1rwR4bu&#10;tM0PVr6ztWB1CXTc+RHdq5xiUd0BJH4V1YynU9pZHs4SpTpPln1IfFfgM+Dby002+16PxAxJk1S0&#10;trSMSaGCciBp4N6yNghpSMncvJJyTe0rwbdW86ak95qHhXwS9xsE/mzjytsYkbKsqktmNc7VAznO&#10;eta3wh8I3mpfDy9vvG91pXhzR7qAwi0a48k6hb4WZxHvDIqsQq7wF6fjVSXxX4gl8Satqmu/2fb/&#10;AA/0PTGtE0TR9VjurOY/8uys8bMrSCXgkDqDnnNYRk27M9SpLl2Pnvx14n8Q+PPFH229uprw3l48&#10;ltFgW32pm2oshUddyge52885rsPAvhCb4d6B4nbT/EGg2+oSSiwvrefSmmuUicBnu7aZ/wB0kykk&#10;7R853ZHWpfCOp6V4t8Qz+KpbK4077Bbq+nwLsa38xDtIkJAILKQOB/B+NdNP4Y1DU5ZbbRdX8M32&#10;mspMkMd46vI7fM53zR45yeFcv6YGAOuVbVRRhKKS5mYXhbwnpN9Y3mjaTc6lJDaxg3kn2xftEpK7&#10;gQ0nKyYIzGO9cTaaPClyRtmaGFmWAStmQcnO73znPvWN8VtHvNHh3I0y/wBmy5jghlwi85GFye2D&#10;k8nqeTWtpniG11fS4Li2aRVkQebE/wDA3Q/mQT+Nexh8PpznFUxUZ7GpoLPpuo3Cp8zQQh4pPQFs&#10;lPxOa2tTvVvLX5fkaYZJ2Z8s9xXK6Nd/ZtYnlklWZbpI4VQfw4ZmrS0u8M8BT+HzBJ+ddHLYx57n&#10;D/E3RP7Mv7XUvLxGx8udvuZPQc/TFaemyR+RHIv3WHHzbv1rt/EnheDxJo81rIN25CQP9rqv615X&#10;4bguYYvsip5t1HcsjQINzZ+6ePrmtt1Yx5bysen/AAh+EPiD9ovx5ZeE/CtjNqGsalKqRRxpkKDw&#10;S1f0Ef8ABGP/AII+j/gn3oF/r/imax1TxhrKpsKJxYLjlR7+vvmvDf8Ag3C/4Jk+JfgTZXvxV8bW&#10;qWtxrVsE0i0ki2yRxn+M/l+or9bYzhQOvqcYya6sJh+VczFWlrYXGVpRwKKK7762MAooopgFFFFA&#10;BRRRQAUUUUAFFFFABRRRQAUUUUAFFFFABRRRQAUUUUAFFFFABRRRQAUUUUAFFFFABRRRQAUUUUAF&#10;FFFABRRRQAUUUUAFFFFABRRRQB/JzBo8Hwx0ddQ1LVr9P3SyzQQW6Xd4EJyAwP3cjv3HNZtt8eNL&#10;1W5muY9JkurOP/jz00YiVpCWzLcsOG45VPWn+A/E7a9axpoe6+mmlRNQh1J42ulPPAD/AOtOP4l6&#10;1HrfhVNL8P6tdf2S/haSzZBp/wDbEiWsd85wZlAk69Rjb2xX5jUi+blkYUYac5z2qeHNXTR5JLdo&#10;v9MtvtEzCTy7iPcxCB/U7NvHbpXX/s7SHUPhjrNruu5ILW5aC/slt0khuARjzDj94HHQFeMAV4p4&#10;g8RTSan5k1w0c0b+Y5Mu5Vk9QfQdB7Cuw+Fup32sya1qFrbTW0Yji+23c1pJcWEPzLl5GjbciOFw&#10;+EYY6kV0qHJGz2NnNS91nqPw7+MPhC+nubWeR9BbScW4a9t2kUqo2jBHTgfX15r1HwX8fvhj4enV&#10;l8SaVdTW6mR1iLSTFCVyF3cYzXhPiKOx8PfGW71/Vl0PxFZ+KoJI9R0vTJIocTSKol8mISbljRV3&#10;K5524yB0rE+AnhbTtK/bA8OWulxreadDqkeqNcXMnlR2tjGVcM8jEjgMgbnkBKXLTabfQ5JYOEpH&#10;a/srftYr8Fv2pG8Yr4W0vxFD5N79isL0KttamT5Uu2jDhJJUGGAYZUYaqf7RXxD8QfGj4k6lrOuN&#10;dR39g9v5dnKpNtDDKgAmQEn/AFjN5m/OMuccVkeMPhFo3wy8MzTaB4lS61jzWXUYrpY3kKO5yT/C&#10;F55K9Tz1JrpfHPiiab4J6bDNapqdzBbS6fG0CJJM0KyJKHLSFSY1ZdoQFuAPpXJRoU6s/awO2U4U&#10;LQPN/jlpsfgz416l51tIbfWtt/blF8lFlIBbn+JGbOT3Mhq94J8RXGp3yzWsN3BNuK+cq4jl7Eqf&#10;73p7Yql8dfHE3xn8S+CFs9P1K3+w6THo7PeQuu+fexOBgZDDCgY4AA5xmsv4jeI/EOn69pcmt3W2&#10;40K0FpHFLbmJdPhAwkIU8jnn3zmu6thef3jepGLp80RvxOW88K3GmzX91NfWcmqIyujeYVIzIQfS&#10;TKkVP4d1DXvGtoup3mnalZ+D5rua3triJd1vNdIittZ+8mG/DpWDcfFe41HSbiyubeNrPUAPtSPC&#10;h8wj7vXn71egfD34vXN/4NXR2Fva2FjC4ERUKqFsg4A98molLk5Zedjz6cLMbpltpcPhaaTVLjUL&#10;ez02XzUa1lCzrKhzHyflXnCln+X5sV02nfErUr7XtN1P4qWn2GHWlH9mXTwLHNPt2/fY/d3Lhtw4&#10;kzxwRWT+zhb+ILvxDZf2L4Xk16G3uwpkupY4bQkdAS/3sf7NdzrP7J2sfGPxVr+ufEvxQdJvrP5d&#10;FstLjaaFQu8nezfKu35U+T5zu4rqxlSgpJzdj1404TaS3I9R+H998T/2rF0nxZqd1DaNAt9oksgF&#10;tp5tGXaJHx1KsxXZ6rXIfGH4hW9lNb/C3R7i1/4R7w9cpvu44k2SToT5jOShJQnPGeOnau8vvhn4&#10;2Uav4U1Kf+1PEN9EL7TdR1iJLa1tYSqLJPAJPnDDjzO4UI/epvih+z3p/wAA9dj8PeOLKx8S6lNY&#10;wXE+taHqv2xbYzDlQ0km0yHGSrIMkkjIINcNKrTlOydz3YUZwpqT2OY0Hx54f0/w7NZ3FxHr0YeF&#10;YJP7NjjjtAVydhYBpmweEjHyjDHnNeYeJfG9ze6/DqcEjp9nlQW6u/WNflXPvtArSuNEg0CzW3s5&#10;NSbS45DMsdzMrSYc4DNtAGR0wOBjHase9ZYblbc/8sW3Ak5yO1e5QwcLc552MxHtHY0vFlovjKG9&#10;uCFhmucorg5AJ6/rXk/hGZtN1Kaw8v8A1bHe2/GXBwP0xXq39oAJ5Q/5bDJrzT4maU2heLIb63m8&#10;pLgDLemAB/SvQo8qjZHmdTZv4GaCNlV2mXkEHPua19H1AtbxsJCky53g9uazdLlF3aKy/d2j8aY2&#10;rRWU235lYhmJXqoxjd/StJK5UTpL7xssSLE8incwLHOGIXnA9a+mP+CR37Dvjj4p/ts+C/E2o+Bd&#10;UvfBdxqP2qa5uLPbbKMDaWH4V9df8EB/+COulfFXwpcfFD4q6RDq2k3v7nSbC5G5ZAvPm4+ozX7W&#10;+DPCOm+B/DtrpukWNtp1haxiOGGBNqIvoBXRRwmvMEqnKXdPs4tPso7eCNYoYUEaIo2qoHAAFTp9&#10;2hRhaWvS63OXcKKKKACiiigAooooAKKKKACiiigAooooAKKKKACiiigAooooAKKKKACiiigAoooo&#10;AKKKKACiiigAooooAKKKKACiiigAooooAKKKKACiiigAooooAKKKKAP4u9B8b6joFhdWtlcIsOop&#10;skjeKOVZv95X646Ar6Vc03Up7nSobXU9S1D+y3LILeKaQq0ijcBt+6w+nTp2qew8J2cF2PtCrcQq&#10;dzRh8OoXc3HtmqD+Lv7Lspre8aLy7y1iuLKKNd0ducnHPqep9ya+CqRvI5FJrY1vCUWlzR3Y1Jbx&#10;coktqU2yRx5PzM7LyvHavSLjSdFstHjkt7i/s7WSF5bSaO0IXfyjFo2cGSMBvMJA/hrz39nC1bWo&#10;LhrpcpZv50yxACW5d1GxFA+Yc/x9uld58YvE9/YyJeLbz2En2aO1jWSAn7PIgGWDHknI69zUVKfv&#10;GXtpJ6nE3+nR2vh7ULuz1ePXLi/hQ2t1aW8lv8mf3n7tyWI69T9OMV6P8LddXxR8Kp9DtFt7G6hv&#10;Y7i2ecJK1nBtCt8x5+ZgWx23Y7V4ZqfiTUNTvZJrmae5mZvNkLdZT611fwL8WJb/ABJso5oZHtbo&#10;NbzAHbgOMrk+zhamtTfs20WnfU+hZvhtqHiDwfHBLb22tWsLsULMIZMrIoLIRw/yj/V9vvd68e8T&#10;eIJLfw8scJjhS1ZkVv8AWMxDHaC3fC4GfavebP4oafqPiC1vNOmaWz0tRZAiXdbvJIgaTJ/vjbGB&#10;9K+X/iBeRz+IdSt7SUvZ2d48alTkiQMR/PNcuW1JTlqKUboLfx3dXMrWupQRtFcGJmJTdja+VJXu&#10;d3Q16l4P+AX/AA0prc0+satrTN5js0v2mORuVVRln6AAABV6AAV5d4Z0ua6RluLzzPOIEm9SWhXd&#10;97n5a6vR/ipeaFouteHbBbN5L4C2MtreBdREQbf8sY4AfOPfr3r0sVz/AGDWhKo48r2MfSPgHosv&#10;j7xJo/8Aa+sahbaTdLaWlxBaCDzmGc5DcfKcrnvtz3r13RfgTF8JNJsdQs1h13SUSOXVo7xoku7e&#10;MFQfKwpBDfMA2eHyO1cZ8KPEENjr1udWuIbHR7wymzklUvM0karutii8sQwYZb0r0aL9oA6hdrp+&#10;m6fJHZrcH7TNIA021vn+VBwAMYx7V4+IqXXLIdOM6dVLzOJuNR0uT4261eeH/wC1V8PQ3sU+nxao&#10;g+3R24KOsb4AwVYlQcchQe9e1eM/inDq9yB4d8KeKNU8Q+IdSncsoWePEYG5fMZwkWSSdzDI6V8/&#10;Xul3Xhb4mapb3F7HdfaU321wieWVHBU47FT8uO+3PevafFv7atl4g+Fq+GWn1WztbeCNbiOCxhWT&#10;VbpOWZVfiJANoMp5Yggdq7sbRTjT5Op9BQq0kpe0Os+N/wAHdH+HPwO8Tap4m8O+J7HxxoM1jr9s&#10;NNvybhYGURPbNIm9WhkjLDAwAxkbvXzG/wAStH+JV2+sabpdjoKyYkOm2YPlWmAF2K5JLDj72fmz&#10;njOKydL0a48S6f4k8UeFb7VbS5WOVfEOniVnku7aTAm3q3LRg4HoAMDgCvMfCd5N4d8TXdgu5li4&#10;KhtwjXqGHsAQMdsYruy3BxhF9zNyaXKtj3i8ktbjRJGVS0ijKgtu2556/jXnutt9lzLCfN+U5H92&#10;tiy8SwyWmN7Y2Dbk7fMI65I42/73esvxXqei6j4jSTw/FqaWbQIJItQeNmScAh8FPl8s4JGOxGec&#10;16kZdDGRn2GosbhI92OhI+taHjvwsfE/gW7MAaSSxxdIq9SR97/xzfWHp0asy852qNo7AY4x7ent&#10;XWeH9cS2hZLhdySAxSJ/eU/w/j1qr21M5HnXg7W3uNHkWZ23RyZBbqUdRx+GMV+i/wDwQ4/4JCv+&#10;3N4yHj3xlGsfgTRZ1fygvz30mchAfTivk3/gnn+ypZ/tU/tueHfh9eX00Gj6teFX2dFT7zIf+A8V&#10;/Vl+z7+z74X/AGZfhdpfhHwjp0Wm6PpkSxoqL80hH8TfXmu7D0/aPmMp7HS+CvBumeAPCtjo2j2c&#10;NjpunReTbwRDCxqO39T7k1qjpSIcr/hS16SVlYyCiiigAooooAKKKKACiiigAooooAKKKKACiiig&#10;AooooAKKKKACiiigAooooAKKKKACiiigAooooAKKKKACiiigAooooAKKKKACiiigAooooAKKKKAC&#10;iiigAooooA/jY1+yOg6ZJbwKt1/wkEIkklkfEluh/gT69fxrkNfklvIbU3BUrbQfZl8pdzgKdw3H&#10;26V6A/w61jxn4dvNSj8iCHQ4xKyyyfvDbM2Fyvb5v0ri7/SblQ3nXEMaedEPn+ULgkcDvXwsbfaM&#10;alPknYy7a51P4c+IdO8R6TcJDNGu5GUjcAeodR83P8q9CvPjK3xm8C61PqVjHZ6siwpbfZGIRn3t&#10;ztPIz1PuTXmuswSxO1pbzG9jkkz5pg2bfw/zmquk6fqCakrQx4VT5bcYrScYuOhNTc6XS9IudVib&#10;7NIPtVuMSKBjB710/wAKvDNumv28l5Z3moS+ZvjtVbyIHxwTJL9e1cvNNNo0TXG11aFCARXT/DD4&#10;xXU7WukzpD5ayNLLM33ygG/Z+Oa5K3M48qJidj4x1uTUNJTSdFsYbC102Z72eOKT91v3E4B79evc&#10;1yepLfalp4juLdLWOXM0BzlXJJLf+PZrRbx5Dc3YFuTDJqEu9BH/AKwEkFAnbdlf4qi+IPhTUZvH&#10;+lvGyx+INaupbq5s5ZY9yKVyZG2fKpI5IHUnJ5JrLCxSv3Oymrqx1HhTw9/wjvgu81a7sma6YLbW&#10;Mca7muJXGCEXvtX5iexzXNaN4um+HekLZxzK2l2101y0KyeYbibGxpGf2A6dunatLxxruveFvA6y&#10;Q2cUtruWz893jRN5A3CJX6nby23r8priNW8I2914q03SI/EyPHPF5kc82nyyPbs/G2aMcbx0JHpm&#10;trJx1JtCnHljub2nePtQ1vSjcwwyQWTXhjUouU2gZ4bv/jXpukeAmuo9P1K0WRiyfaVlPzbpD97C&#10;/wAXy8e1cbo3gi38OXFrp0c1vrlt4dhYsmx/Ilu3Y/Myv0whHB+TjnnNfQ/g74PD4heFI9Lh1prT&#10;Ury33W02nlomhZOTt2fwgcP5fGBXl4upGMtDllPlfKfOUejSeH/iFdMrXE1nfPviaQ5aPgZT8Wyc&#10;ds1B4luJJvEEitMZvKTEYP8Ayy46V63ofwF8QeE/jB/ZfibT0mhjWO6LbfMhuYnZSJIj/dcALuPI&#10;6dq9p+JH7NXgv40ar4d1Y6tovgTStH0lF1KCOVIFSI+bKqxk8+blvmPdea9LC5pQ9lyy6HdTmnG7&#10;Ph3R7ltI8UQtG7QNeB4iYztLvIhjCuf7hAz+NY/xy8Gt4H8UFmaPy7aU2c5tpdykg4xn0HT8K+sd&#10;b/ZN+G3xB1qS18C+PtNurqOFn8t7uO5juZOu0bdkgH+67D6dB4l8afhZJolpdaJcXdrqF3p6b55r&#10;Zt0SyYBWMH2UgHvnNerg8ZSrL3NzSnXjUWhzMRabSLeSONGXCghTnAxisG7K6brKookWGUkk/wB4&#10;1d+FV8LpDZ/Z5Nqtunk/h3jpF/wJdw/4DUvjLR5bWeSR23PglpPQ9/z613xNCr5+xJXZSqqflBpm&#10;jabqnj7xFa2OkwvPeTERxRJ96RycCm+GvCmqfEjXLXTtGsbjUNRuMIlvbx+Y0mTjJ9K/eH/giZ/w&#10;Q/s/gLY2XxK+JFit14iuI1k03TpxuFnnPzv79CPY1pGm5vlQc1tS1/wQ7/4IpW/7NTab8VPHEVw3&#10;iiWPzNOspf8Aly3DJc/Xr+NfqhH9ykiURxKAFUKMAAYAp4ORXqUaaguVHLKVwooorYkKKKKACiii&#10;gAooooAKKKKACiiigAooooAKKKKACiiigAooooAKKKKACiiigAooooAKKKKACiiigAooooAKKKKA&#10;CiiigAooooAKKKKACiiigAooooAKKKKACiiigD+MLQ/F19eX1upmjjm1BSyMTn7Oqkjy/wAcZ/Gr&#10;a6tp8Fo95NJHqF55zQxWhO2KLjDyOfauNhi1DxEs2qWcyK+nSxuSwwEzlEA/JqpxTyGSCKPc8khB&#10;XPUgdP0r4mVHqOXxe+dZPBJaaK0M1vDfTXX/AB43dt85RR8xy3fCkDZ3xVv4f+FZtblkuIv3sHmr&#10;v4wwBAI47fTt0q3ZeHNR8T2y/wBm2cj3EciOw/hICkH+VXtC8U33gbw5/ouzN8BbyH/bI/pWNSpa&#10;NiJcn2Svrumfa57612+ZHONq+YdvI44P4V53faPe6Hqk1q0Msd1aqN/zbvkIDDn6EV6Z4T0r7U3m&#10;SOFZJCZcfxnPP5V1Fjq+nWet2lxG8d9cWoa5hSSDdEqoSPmP++TXl08aqcuVlU43ZwPwp8NatceL&#10;bDULeWOKb7kRuIzIp+in5X4/hrvtY1hvCuq6hHZ6Xa/ap2SW41BSMyMmcptHEPXG2jR9YjF/cW8N&#10;tHC+oyiW7RF2qzg4OB+FV7i8hlfUtNmjT5pjLvKZ3Advw6fhXRLFRlLQ7IYqmqfItxk3jO4a80ux&#10;tdPutQvYYTHDHBcCEfOOVZh8wXI+Zv7tbfifw14m8dWkFncTaBY2/wBlN3czJsjjlkxmNYCfndV4&#10;XJ67cjgivIdVubddYu7zSbj7PbzkQEI23cQACuPcgn8aueDPDet/EvxNHYWkireWqFlnuJNuxB/A&#10;praWHvHmOGNObfLE9w0Xw1a+D7ezuLy4t2kubVLieOUeXBO6KFKn3JXNdl4H/a5k8OtN9h0zS9Is&#10;5F8uTVntnuprfgjYmOMLu3Z7V4oula1oAuNF8XXF0+ntcQzxTyXG5n2jIEZ9Bux+FM8U3j6xosGl&#10;6bbLbw2EsZWEzbTMAerP/D9K8vEYZSnyvqbSw8eb94e3Xvxi0u4+Fn9h6pY6q2oajbjTbS8S7aS1&#10;0uNJmkAA++JPMKtheBtx2rn77QofEPhfXpFmvrjWre2SW3nkUCWK3Rv3+4/7jH3xjPNcD4gtL6eC&#10;z+0PGyyysEFvIFWJ+gBduD9a6XUbfUvDui3lnceTHqElrFOkoZZiY8DKb14bPXYPWt6eDhQqKJWi&#10;lZHAmwEc0kMyxurBoyufM3Nk5P513vgbVGvfB8Wl3832xNN3R21v5GxQjEsUz9WJrlNTh/drI+4b&#10;huAIwAT7dvp26VJ4Y1w2mos8jKEdc8e3FfTx5XFSidcdjzjxt4dk+GnxUhaOJli89LyBVOQ44BX8&#10;CxT/AIFW14ivLrxT4vj0fSYZ7yaZ/JW3RcySy5wCtbHx+1i08S6Fa3MMix3tg4aCUfeI7p+PP51+&#10;n3/Bsp+wn4J+NEWrfFvxJbrqmraDdC3s7WdcxW8hz859xiuyjT53ymLlZ3Poj/ggV/wSEl/Zb8Fz&#10;fEL4iaZaz+LdeVZLCGePe9hH2bHYkAfnmv1GhG2OmwYVAqjaq8AYxipAcivYp0+RcpzSlcKKKK0J&#10;CiiigAooooAKKKKACiiigAooooAKKKKACiiigAooooAKKKKACiiigAooooAKKKKACiiigAooooAK&#10;KKKACiiigAooooAKKKKACiiigAooooAKKKKACiiigAooooAKKKKAP4uPEHg2b4VXr6bJqFnd3VxA&#10;DP5Lbo4CzbhEH7vgiqGu+ELzSdLhuFjVZGzKUDbmTBOMn1x196oC6kuNV864h8u0aY+W2/HQ4FL4&#10;h1a4ZhG0u5QeBnPHavh6kpJq5NepaVi54R+I2rWMkkcd1MkM+BIp6GuqBub63t5WQ7XmOG/hLbeK&#10;4vSJkEjSO21o03geteg+AdKXV9AvNR1G4i03TLMAs8v8bHoF/OsMRTb1RcKba5kaPg+7aGF4z5ZX&#10;zEQrtz5uTkr+ea5/xr4/tPAnjvULrT5I5vOiFo9tJA+2zyfmIYe1ej+F9Dvvh54jsrqe28zTbwxu&#10;7yOBNbqQCszY+bZgivEPjDZWur+NtavLKQWtnJcMkwMpRc54ZieW3feHswrDAYP2lZyn2N401KHN&#10;1O6+DPxV0Hwb4zTWPGFlea54fula3Sw0nUTZ3iKv+rlcmN/3eecDa5HTjFXfGHjTS9fk1C+0ll+x&#10;ykOLQyeXdFScswP8WBxk8nHPOa8k8H/ESS11nZdSNJMsPkPdM20soGFGPQLgfQUNeNd6k66U21o/&#10;nfeu6Nx3Un1PX8a7qmBiql4mPN71jstIjS10y8mtbfS7gpfQvaR3fM8ZJPzpH/F8mOa000C4vFjm&#10;tmNrJDI88U0J2PAW43g9gTyRVbQkkEa3Ec00MMkeZYmPzA9xt9PT2xXTaVcxhYc7ljLDarDaR+Fd&#10;0KK5eVnRG+jRrWHxGuvF/gi6h8TfY7rV9BnhFlcxWv2fzYDG6kyH+I5B571halpzNqStGZNsmDFu&#10;XamRwMD8Kv8AiPSWhdJdrLb3fysx6IRx/SqMk1xcaLJ5knlfYmWNNi5YAnjHseteXi8F1h3CvzSa&#10;kzc0DWZNQhbzPJeGNgAqdMjhsjvzmul8RXdpAlxI0EP+mWWwRxW/2cFl5HHbj8+teffC+2m0+2ur&#10;SZYY51vHkjEa7VbOG6+vPPvmui8NfaPHGv31m67rqS7MMUHmZ5PCn81Y0VcHPn/7d/VEfbNL4neD&#10;pdH8D6PrEEcsthqkAikuFbcttcD5vLc+64I9iK8putajnAG7ZGT1/u+1a/jHxtLfiaxMy/2dYyv5&#10;cZf5Fwx+9+Oa1Pgr8H9U+KWtWX2W0e7+2ThLeBV84yuDkEj+Ef0ruo81Kkr79Dtp0+YvfAr4a6h8&#10;QPiNommzWcl1ZeIm+xRQGLcu4sV3Kf7/AHr+k3/gkt/wTw07/gnh+z02g2t9cX97rs/2+7eRdvll&#10;skKR6gEA/SvH/wDgk7/wSL0n9nzwtH4w8aWMV14k1QpeW9nIcw2Rxw23+9jB/Gv0JgCrEAo2qOAM&#10;Yr28tw84r2tXc58VUg3yx3HL0/Wloor1TjCiiigAooooAKKKKACiiigAooooAKKKKACiiigAoooo&#10;AKKKKACiiigAooooAKKKKACiiigAooooAKKKKACiiigAooooAKKKKACiiigAooooAKKKKACiiigA&#10;ooooAKKKKACiiigD+NT4Ofsta5+0Tot9rcesafplrpe4JuVpJHwR2AAHT+8a4LxWfsOrXkedzWtx&#10;JCWAI3FWKk8knnHrRRXxdT+IjoxUUlG3Yb4Wtftu2aTG2RsYHWu38ORWvj2y1bTdS+0f2PpcIkCw&#10;N5c/mFhghvwooqa246f8MuxalJrPjtlN5fLY6pdrbS+YwmmOEyrZbjIGB+FZfxH+BVnB4XTxFb65&#10;qN15rlBb3VqqlQpKFt6yY3ZU4+QYGOp5ooow+kjvw8U4amLpPhz7NqMccOnaO/2tI7eKWfe7Qknc&#10;XIwAxOfzrqbLwxa2upXNvBb29vbwuQ6ov3znk/nzRRXdE5akVc6CytVjtI2Xs3l/hSyr9luV2syq&#10;CeBRRWgRNQH+2/D09u0km+MrIjE8LzXNPdta21+vuG/HdRRR1KKnwwuRP4m1aFmkP+lwzYz8v3Vr&#10;0j4N6ft+MsW1tqT65bHA7bnVaKKqpuBn/DD4J2/iPxDcXmoR2t5bC6lt7eB2cBnRjgyY/h46Cv2k&#10;/wCCEf7CnhmHwxcfEbWLWzv9WhufJs4sEx2ZAwSuf0oorlwMVLEpSOyo7YfQ/UZRtCipKKK+qieG&#10;FFFFUAUUUUAFFFFABRRRQAUUUUAFFFFABRRRQAUUUUAFFFFABRRRQAUUUUAFFFFABRRRQAUUUUAF&#10;FFFABRRRQAUUUUAFFFFABRRRQAUUUUAFFFFABRRRQAUUUUAFFFFABRRRQAUUUUAf/9lQSwMEFAAG&#10;AAgAAAAhAKdyA/fiAAAADAEAAA8AAABkcnMvZG93bnJldi54bWxMj0FLw0AQhe+C/2EZwVu72bRR&#10;idmUUtRTEdoK4m2aTJPQ7GzIbpP037s96XHePN77XraaTCsG6l1jWYOaRyCIC1s2XGn4OrzPXkA4&#10;j1xia5k0XMnBKr+/yzAt7cg7Gva+EiGEXYoaau+7VEpX1GTQzW1HHH4n2xv04ewrWfY4hnDTyjiK&#10;nqTBhkNDjR1tairO+4vR8DHiuF6ot2F7Pm2uP4fk83urSOvHh2n9CsLT5P/McMMP6JAHpqO9cOlE&#10;qyFOArnXMFvG8RLEzaFUtABxDJp6TkDmmfw/Iv8FAAD//wMAUEsBAi0AFAAGAAgAAAAhAAmESa8V&#10;AQAASAIAABMAAAAAAAAAAAAAAAAAAAAAAFtDb250ZW50X1R5cGVzXS54bWxQSwECLQAUAAYACAAA&#10;ACEAOP0h/9YAAACUAQAACwAAAAAAAAAAAAAAAABGAQAAX3JlbHMvLnJlbHNQSwECLQAUAAYACAAA&#10;ACEAj4DcUhQGAACMFgAADgAAAAAAAAAAAAAAAABFAgAAZHJzL2Uyb0RvYy54bWxQSwECLQAUAAYA&#10;CAAAACEADhsZUNIAAAArAgAAGQAAAAAAAAAAAAAAAACFCAAAZHJzL19yZWxzL2Uyb0RvYy54bWwu&#10;cmVsc1BLAQItAAoAAAAAAAAAIQByWXKZtYQAALWEAAAUAAAAAAAAAAAAAAAAAI4JAABkcnMvbWVk&#10;aWEvaW1hZ2UzLkpQR1BLAQItAAoAAAAAAAAAIQCxn3+wOiUAADolAAAVAAAAAAAAAAAAAAAAAHWO&#10;AABkcnMvbWVkaWEvaW1hZ2UyLmpwZWdQSwECLQAKAAAAAAAAACEA7oGq8slPAQDJTwEAFQAAAAAA&#10;AAAAAAAAAADiswAAZHJzL21lZGlhL2ltYWdlMS5qcGVnUEsBAi0AFAAGAAgAAAAhAKdyA/fiAAAA&#10;DAEAAA8AAAAAAAAAAAAAAAAA3gMCAGRycy9kb3ducmV2LnhtbFBLBQYAAAAACAAIAAICAADtBAIA&#10;AAA=&#10;">
                <v:group id="Group 24" o:spid="_x0000_s1134" style="position:absolute;width:68865;height:23914" coordorigin="-847,148" coordsize="81129,26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25" o:spid="_x0000_s1135" style="position:absolute;left:5933;top:148;width:63574;height:19553" coordorigin="5935,149" coordsize="63585,19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27" o:spid="_x0000_s1136" type="#_x0000_t75" style="position:absolute;left:22809;top:422;width:25037;height:1901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XCowwAAANsAAAAPAAAAZHJzL2Rvd25yZXYueG1sRI/BasMw&#10;EETvgfyD2EJusVwf2uJEMSHY0EMpJDXkulhb2dRaGUux3Xx9VSj0OMzMG2ZfLLYXE42+c6zgMUlB&#10;EDdOd2wU1B/V9gWED8gae8ek4Js8FIf1ao+5djOfaboEIyKEfY4K2hCGXErftGTRJ24gjt6nGy2G&#10;KEcj9YhzhNteZmn6JC12HBdaHOjUUvN1uVkFw7UyZTnX8q0y6Znte7Xc516pzcNy3IEItIT/8F/7&#10;VSvInuH3S/wB8vADAAD//wMAUEsBAi0AFAAGAAgAAAAhANvh9svuAAAAhQEAABMAAAAAAAAAAAAA&#10;AAAAAAAAAFtDb250ZW50X1R5cGVzXS54bWxQSwECLQAUAAYACAAAACEAWvQsW78AAAAVAQAACwAA&#10;AAAAAAAAAAAAAAAfAQAAX3JlbHMvLnJlbHNQSwECLQAUAAYACAAAACEAEEVwqMMAAADbAAAADwAA&#10;AAAAAAAAAAAAAAAHAgAAZHJzL2Rvd25yZXYueG1sUEsFBgAAAAADAAMAtwAAAPcCAAAAAA==&#10;" stroked="t" strokecolor="#ed7d31 [3205]">
                      <v:imagedata r:id="rId77" o:title=""/>
                      <v:path arrowok="t"/>
                    </v:shape>
                    <v:shape id="Picture 91811" o:spid="_x0000_s1137" type="#_x0000_t75" style="position:absolute;left:5935;top:422;width:15809;height:1928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dzUxwAAAN4AAAAPAAAAZHJzL2Rvd25yZXYueG1sRI9Ba8JA&#10;FITvBf/D8gRvdRORYqKboNJCS+mh6iHHR/aZBLNvY3bV5N93C4Ueh5n5htnkg2nFnXrXWFYQzyMQ&#10;xKXVDVcKTse35xUI55E1tpZJwUgO8mzytMFU2wd/0/3gKxEg7FJUUHvfpVK6siaDbm474uCdbW/Q&#10;B9lXUvf4CHDTykUUvUiDDYeFGjva11ReDjcTKEXR7m/j68eySBLD4+d195VclZpNh+0ahKfB/4f/&#10;2u9aQRKv4hh+74QrILMfAAAA//8DAFBLAQItABQABgAIAAAAIQDb4fbL7gAAAIUBAAATAAAAAAAA&#10;AAAAAAAAAAAAAABbQ29udGVudF9UeXBlc10ueG1sUEsBAi0AFAAGAAgAAAAhAFr0LFu/AAAAFQEA&#10;AAsAAAAAAAAAAAAAAAAAHwEAAF9yZWxzLy5yZWxzUEsBAi0AFAAGAAgAAAAhAM3l3NTHAAAA3gAA&#10;AA8AAAAAAAAAAAAAAAAABwIAAGRycy9kb3ducmV2LnhtbFBLBQYAAAAAAwADALcAAAD7AgAAAAA=&#10;" stroked="t" strokecolor="#ed7d31 [3205]">
                      <v:imagedata r:id="rId78" o:title=""/>
                      <v:path arrowok="t"/>
                    </v:shape>
                    <v:shape id="Picture 91814" o:spid="_x0000_s1138" type="#_x0000_t75" style="position:absolute;left:48934;top:149;width:20586;height:1928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5ZUxgAAAN4AAAAPAAAAZHJzL2Rvd25yZXYueG1sRI9Ba4NA&#10;FITvhf6H5RV6Kc2qhJCabCQEWsxRrYfeHu6Lmrhvxd0m9t93C4Uch5n5htlmsxnElSbXW1YQLyIQ&#10;xI3VPbcKPqv31zUI55E1DpZJwQ85yHaPD1tMtb1xQdfStyJA2KWooPN+TKV0TUcG3cKOxME72cmg&#10;D3JqpZ7wFuBmkEkUraTBnsNChyMdOmou5bdR4MsP93Uu9GyiJD++9HXNVT0o9fw07zcgPM3+Hv5v&#10;51rBW7yOl/B3J1wBufsFAAD//wMAUEsBAi0AFAAGAAgAAAAhANvh9svuAAAAhQEAABMAAAAAAAAA&#10;AAAAAAAAAAAAAFtDb250ZW50X1R5cGVzXS54bWxQSwECLQAUAAYACAAAACEAWvQsW78AAAAVAQAA&#10;CwAAAAAAAAAAAAAAAAAfAQAAX3JlbHMvLnJlbHNQSwECLQAUAAYACAAAACEAVMeWVMYAAADeAAAA&#10;DwAAAAAAAAAAAAAAAAAHAgAAZHJzL2Rvd25yZXYueG1sUEsFBgAAAAADAAMAtwAAAPoCAAAAAA==&#10;" stroked="t" strokecolor="#ed7d31 [3205]">
                      <v:imagedata r:id="rId79" o:title=""/>
                      <v:path arrowok="t"/>
                    </v:shape>
                  </v:group>
                  <v:shape id="Text Box 1050" o:spid="_x0000_s1139" type="#_x0000_t202" style="position:absolute;left:-847;top:21285;width:81128;height:5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Dn+xgAAAN4AAAAPAAAAZHJzL2Rvd25yZXYueG1sRI9Pi8Iw&#10;FMTvgt8hPMGLrGk9FLdrFP/CHtyDrnh+NG/bss1LSaKt394sCHscZuY3zGLVm0bcyfnasoJ0moAg&#10;LqyuuVRw+T68zUH4gKyxsUwKHuRhtRwOFphr2/GJ7udQighhn6OCKoQ2l9IXFRn0U9sSR+/HOoMh&#10;SldK7bCLcNPIWZJk0mDNcaHClrYVFb/nm1GQ7dytO/F2srvsj/jVlrPr5nFVajzq1x8gAvXhP/xq&#10;f2oF7+k8zeDvTrwCcvkEAAD//wMAUEsBAi0AFAAGAAgAAAAhANvh9svuAAAAhQEAABMAAAAAAAAA&#10;AAAAAAAAAAAAAFtDb250ZW50X1R5cGVzXS54bWxQSwECLQAUAAYACAAAACEAWvQsW78AAAAVAQAA&#10;CwAAAAAAAAAAAAAAAAAfAQAAX3JlbHMvLnJlbHNQSwECLQAUAAYACAAAACEAE9A5/sYAAADeAAAA&#10;DwAAAAAAAAAAAAAAAAAHAgAAZHJzL2Rvd25yZXYueG1sUEsFBgAAAAADAAMAtwAAAPoCAAAAAA==&#10;" stroked="f">
                    <v:textbox inset="0,0,0,0">
                      <w:txbxContent>
                        <w:p w:rsidR="00675B45" w:rsidRDefault="00675B45" w:rsidP="006E7A3E">
                          <w:pPr>
                            <w:pStyle w:val="FigureNormal"/>
                            <w:tabs>
                              <w:tab w:val="left" w:pos="1560"/>
                              <w:tab w:val="left" w:pos="4395"/>
                              <w:tab w:val="left" w:pos="6804"/>
                            </w:tabs>
                            <w:ind w:right="640"/>
                          </w:pPr>
                          <w:r>
                            <w:rPr>
                              <w:noProof/>
                            </w:rPr>
                            <w:tab/>
                            <w:t xml:space="preserve">(a) Single object </w:t>
                          </w:r>
                          <w:r>
                            <w:rPr>
                              <w:noProof/>
                            </w:rPr>
                            <w:tab/>
                            <w:t xml:space="preserve"> (b) Qualitative</w:t>
                          </w:r>
                          <w:r w:rsidDel="00B26461">
                            <w:rPr>
                              <w:noProof/>
                            </w:rPr>
                            <w:t xml:space="preserve"> </w:t>
                          </w:r>
                          <w:r>
                            <w:rPr>
                              <w:noProof/>
                            </w:rPr>
                            <w:tab/>
                          </w:r>
                          <w:r w:rsidDel="004F3AB8">
                            <w:rPr>
                              <w:noProof/>
                            </w:rPr>
                            <w:t xml:space="preserve"> </w:t>
                          </w:r>
                          <w:r>
                            <w:rPr>
                              <w:noProof/>
                            </w:rPr>
                            <w:t xml:space="preserve">(c) </w:t>
                          </w:r>
                          <w:r>
                            <w:t xml:space="preserve">Prediction features </w:t>
                          </w:r>
                        </w:p>
                        <w:p w:rsidR="00675B45" w:rsidRDefault="00675B45" w:rsidP="006E7A3E">
                          <w:pPr>
                            <w:pStyle w:val="FigureNormal"/>
                            <w:tabs>
                              <w:tab w:val="left" w:pos="1985"/>
                              <w:tab w:val="left" w:pos="4820"/>
                              <w:tab w:val="left" w:pos="7230"/>
                            </w:tabs>
                            <w:ind w:right="640"/>
                            <w:rPr>
                              <w:rFonts w:asciiTheme="minorBidi" w:hAnsiTheme="minorBidi"/>
                              <w:noProof/>
                            </w:rPr>
                          </w:pPr>
                          <w:r>
                            <w:tab/>
                          </w:r>
                          <w:r>
                            <w:rPr>
                              <w:noProof/>
                            </w:rPr>
                            <w:t>Experiment</w:t>
                          </w:r>
                          <w:r>
                            <w:tab/>
                          </w:r>
                          <w:r>
                            <w:rPr>
                              <w:noProof/>
                            </w:rPr>
                            <w:t>Experiment</w:t>
                          </w:r>
                          <w:r>
                            <w:tab/>
                            <w:t>Experiment</w:t>
                          </w:r>
                          <w:r>
                            <w:rPr>
                              <w:noProof/>
                            </w:rPr>
                            <w:t>.</w:t>
                          </w:r>
                        </w:p>
                      </w:txbxContent>
                    </v:textbox>
                  </v:shape>
                </v:group>
                <v:shape id="_x0000_s1140" type="#_x0000_t202" style="position:absolute;left:9344;top:22809;width:45917;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NeWxAAAANwAAAAPAAAAZHJzL2Rvd25yZXYueG1sRI9bi8Iw&#10;FITfhf0P4Sz4ItvU4mWtRlkFF1+9/IBjc3phm5PSRFv/vREWfBxm5htmtelNLe7UusqygnEUgyDO&#10;rK64UHA577++QTiPrLG2TAoe5GCz/hisMNW24yPdT74QAcIuRQWl900qpctKMugi2xAHL7etQR9k&#10;W0jdYhfgppZJHM+kwYrDQokN7UrK/k43oyA/dKPporv++sv8OJltsZpf7UOp4Wf/swThqffv8H/7&#10;oBUkyRheZ8IRkOsnAAAA//8DAFBLAQItABQABgAIAAAAIQDb4fbL7gAAAIUBAAATAAAAAAAAAAAA&#10;AAAAAAAAAABbQ29udGVudF9UeXBlc10ueG1sUEsBAi0AFAAGAAgAAAAhAFr0LFu/AAAAFQEAAAsA&#10;AAAAAAAAAAAAAAAAHwEAAF9yZWxzLy5yZWxzUEsBAi0AFAAGAAgAAAAhALBA15bEAAAA3AAAAA8A&#10;AAAAAAAAAAAAAAAABwIAAGRycy9kb3ducmV2LnhtbFBLBQYAAAAAAwADALcAAAD4AgAAAAA=&#10;" stroked="f">
                  <v:textbox>
                    <w:txbxContent>
                      <w:p w:rsidR="00675B45" w:rsidRDefault="00675B45">
                        <w:r w:rsidRPr="006E7A3E">
                          <w:rPr>
                            <w:b/>
                            <w:bCs/>
                          </w:rPr>
                          <w:t>Figure 7:</w:t>
                        </w:r>
                        <w:r>
                          <w:t xml:space="preserve"> </w:t>
                        </w:r>
                        <w:r w:rsidRPr="00F84271">
                          <w:rPr>
                            <w:bCs/>
                          </w:rPr>
                          <w:t>Experimental setups</w:t>
                        </w:r>
                        <w:r w:rsidDel="004F3AB8">
                          <w:t xml:space="preserve"> </w:t>
                        </w:r>
                      </w:p>
                    </w:txbxContent>
                  </v:textbox>
                </v:shape>
              </v:group>
            </w:pict>
          </mc:Fallback>
        </mc:AlternateContent>
      </w:r>
      <w:bookmarkStart w:id="67" w:name="_Toc469575390"/>
      <w:r w:rsidR="007941DE" w:rsidRPr="00BB3A23">
        <w:t>3.2.1</w:t>
      </w:r>
      <w:r w:rsidR="007941DE" w:rsidRPr="006E7A3E">
        <w:rPr>
          <w:rFonts w:eastAsia="Arial"/>
        </w:rPr>
        <w:t xml:space="preserve"> </w:t>
      </w:r>
      <w:r w:rsidR="007941DE" w:rsidRPr="00BB3A23">
        <w:t>Single object experiment</w:t>
      </w:r>
      <w:bookmarkEnd w:id="67"/>
      <w:r w:rsidR="007941DE" w:rsidRPr="00BB3A23">
        <w:t xml:space="preserve"> </w:t>
      </w:r>
      <w:r w:rsidR="007941DE" w:rsidRPr="00BB3A23">
        <w:tab/>
      </w:r>
      <w:r w:rsidR="007941DE" w:rsidRPr="006E7A3E">
        <w:t xml:space="preserve"> </w:t>
      </w:r>
    </w:p>
    <w:p w:rsidR="0058513F" w:rsidRDefault="007941DE">
      <w:r>
        <w:t xml:space="preserve">The experiment was conducted at the ARL, ARO. The experimental setup presented in </w:t>
      </w:r>
      <w:r w:rsidR="00F27423">
        <w:t>Fig.(</w:t>
      </w:r>
      <w:r w:rsidR="00CC40FA">
        <w:t>7</w:t>
      </w:r>
      <w:r w:rsidR="00CC40FA">
        <w:rPr>
          <w:rFonts w:ascii="Cambria Math" w:eastAsia="Cambria Math" w:hAnsi="Cambria Math" w:cs="Cambria Math"/>
        </w:rPr>
        <w:t>a</w:t>
      </w:r>
      <w:r>
        <w:rPr>
          <w:rFonts w:ascii="Cambria Math" w:eastAsia="Cambria Math" w:hAnsi="Cambria Math" w:cs="Cambria Math"/>
        </w:rPr>
        <w:t>)</w:t>
      </w:r>
      <w:r>
        <w:t xml:space="preserve"> is using the sensory apparatus 2.0 system. Five different freshly picked leaves and fruit were ensonified 50 times by </w:t>
      </w:r>
      <w:r w:rsidR="00F96E18">
        <w:rPr>
          <w:rFonts w:ascii="Cambria Math" w:eastAsia="Cambria Math" w:hAnsi="Cambria Math" w:cs="Cambria Math"/>
        </w:rPr>
        <w:t>5[</w:t>
      </w:r>
      <w:r>
        <w:rPr>
          <w:rFonts w:ascii="Cambria Math" w:eastAsia="Cambria Math" w:hAnsi="Cambria Math" w:cs="Cambria Math"/>
        </w:rPr>
        <w:t>ms]</w:t>
      </w:r>
      <w:r>
        <w:t xml:space="preserve"> time linear CHIRP excitations ranging </w:t>
      </w:r>
      <w:r w:rsidR="00F96E18">
        <w:rPr>
          <w:rFonts w:ascii="Cambria Math" w:eastAsia="Cambria Math" w:hAnsi="Cambria Math" w:cs="Cambria Math"/>
        </w:rPr>
        <w:t>5[</w:t>
      </w:r>
      <w:r>
        <w:rPr>
          <w:rFonts w:ascii="Cambria Math" w:eastAsia="Cambria Math" w:hAnsi="Cambria Math" w:cs="Cambria Math"/>
        </w:rPr>
        <w:t>kHz]</w:t>
      </w:r>
      <w:r>
        <w:t xml:space="preserve"> to </w:t>
      </w:r>
      <w:r w:rsidR="00F96E18">
        <w:rPr>
          <w:rFonts w:ascii="Cambria Math" w:eastAsia="Cambria Math" w:hAnsi="Cambria Math" w:cs="Cambria Math"/>
        </w:rPr>
        <w:t>120[</w:t>
      </w:r>
      <w:r>
        <w:rPr>
          <w:rFonts w:ascii="Cambria Math" w:eastAsia="Cambria Math" w:hAnsi="Cambria Math" w:cs="Cambria Math"/>
        </w:rPr>
        <w:t>kHz]</w:t>
      </w:r>
      <w:r>
        <w:t>. The distance to the enso</w:t>
      </w:r>
      <w:r w:rsidR="005B0F5E">
        <w:t>ni</w:t>
      </w:r>
      <w:r>
        <w:t>fied objects was</w:t>
      </w:r>
      <w:r w:rsidR="003C748F">
        <w:t xml:space="preserve"> 1[m</w:t>
      </w:r>
      <w:r>
        <w:rPr>
          <w:rFonts w:ascii="Cambria Math" w:eastAsia="Cambria Math" w:hAnsi="Cambria Math" w:cs="Cambria Math"/>
        </w:rPr>
        <w:t>]</w:t>
      </w:r>
      <w:r>
        <w:t xml:space="preserve"> and the orientations of the objects were randomly changed. In order to isolate their echoes, it was ensured that the fruit and leaves were the only objects in the vicinity of the sensing system by tying them up to the ceiling with a thin thread. The thread was </w:t>
      </w:r>
      <w:r w:rsidR="00AC7799">
        <w:t xml:space="preserve">ensonified </w:t>
      </w:r>
      <w:r>
        <w:t xml:space="preserve">and confirmed to return weak echoes below the sensing system detecting threshold. </w:t>
      </w:r>
    </w:p>
    <w:p w:rsidR="00D403F6" w:rsidRDefault="007941DE" w:rsidP="007922CD">
      <w:pPr>
        <w:pStyle w:val="Heading3"/>
      </w:pPr>
      <w:bookmarkStart w:id="68" w:name="_Toc469575391"/>
      <w:r>
        <w:t>3.2.2</w:t>
      </w:r>
      <w:r>
        <w:rPr>
          <w:rFonts w:ascii="Arial" w:eastAsia="Arial" w:hAnsi="Arial" w:cs="Arial"/>
        </w:rPr>
        <w:t xml:space="preserve"> </w:t>
      </w:r>
      <w:r>
        <w:t>Qualitative experiment</w:t>
      </w:r>
      <w:bookmarkEnd w:id="68"/>
      <w:r>
        <w:t xml:space="preserve"> </w:t>
      </w:r>
    </w:p>
    <w:p w:rsidR="0058513F" w:rsidRPr="00D0105D" w:rsidRDefault="00D403F6" w:rsidP="006E7A3E">
      <w:r>
        <w:t xml:space="preserve"> The experiment was conducted in the research greenhouse of the ARL at the ARO. Different objects were recorded at different distances and number of crop rows between the o</w:t>
      </w:r>
      <w:r w:rsidR="000C6D09">
        <w:t>bject and the sensor apparatus.</w:t>
      </w:r>
    </w:p>
    <w:p w:rsidR="00AB1B55" w:rsidDel="00300155" w:rsidRDefault="007941DE">
      <w:r>
        <w:lastRenderedPageBreak/>
        <w:t xml:space="preserve"> The experimental system was set in the following configurations: </w:t>
      </w:r>
      <w:r w:rsidR="000C6D09">
        <w:t>(a</w:t>
      </w:r>
      <w:r>
        <w:t xml:space="preserve">) Sensing system is perpendicular to an empty place in the greenhouse with no crop rows (measures the return echoes from the ground); </w:t>
      </w:r>
      <w:r w:rsidR="000C6D09">
        <w:t>(b</w:t>
      </w:r>
      <w:r>
        <w:t xml:space="preserve">) Sensing system is perpendicular to three successive Capsicum </w:t>
      </w:r>
      <w:r w:rsidR="000C6D09">
        <w:t xml:space="preserve">Annuum </w:t>
      </w:r>
      <w:r>
        <w:t xml:space="preserve">(bell pepper) crop garden beds; </w:t>
      </w:r>
      <w:r w:rsidR="000C6D09">
        <w:t>(c</w:t>
      </w:r>
      <w:r>
        <w:t xml:space="preserve">) Sensing system is perpendicular to the greenhouse plastic; and, </w:t>
      </w:r>
      <w:r w:rsidR="000C6D09">
        <w:t>(d</w:t>
      </w:r>
      <w:r>
        <w:t xml:space="preserve">) Sensing system is perpendicular to two cucumber. A </w:t>
      </w:r>
      <w:r w:rsidR="000C6D09">
        <w:t>10[</w:t>
      </w:r>
      <w:r w:rsidRPr="003F7BDC">
        <w:t>ms]</w:t>
      </w:r>
      <w:r>
        <w:t xml:space="preserve"> linear CHIRP ranging </w:t>
      </w:r>
      <w:r w:rsidR="000C6D09">
        <w:t>20[</w:t>
      </w:r>
      <w:r w:rsidRPr="003F7BDC">
        <w:t>kHz]</w:t>
      </w:r>
      <w:r>
        <w:t xml:space="preserve"> to </w:t>
      </w:r>
      <w:r w:rsidRPr="003F7BDC">
        <w:t>120</w:t>
      </w:r>
      <w:r w:rsidR="00D4717D" w:rsidRPr="003F7BDC">
        <w:t xml:space="preserve">[kHz] </w:t>
      </w:r>
      <w:r w:rsidR="00D4717D">
        <w:t>was</w:t>
      </w:r>
      <w:r>
        <w:t xml:space="preserve"> selected as the excitation signal. The transmitting amplitude was set to minimize saturation by changing the speaker and microphone amplifiers gains. 30 repetitions of the </w:t>
      </w:r>
      <w:r w:rsidR="00D4717D">
        <w:t>acquired</w:t>
      </w:r>
      <w:r>
        <w:t xml:space="preserve"> objects picture taken with the camera </w:t>
      </w:r>
      <w:r w:rsidR="00D4717D">
        <w:t>mentioned</w:t>
      </w:r>
      <w:r>
        <w:t xml:space="preserve"> in </w:t>
      </w:r>
      <w:r w:rsidR="006346A1">
        <w:t>Sec.(</w:t>
      </w:r>
      <w:r>
        <w:t>3.</w:t>
      </w:r>
      <w:r w:rsidR="00FB5B32">
        <w:t>1</w:t>
      </w:r>
      <w:r>
        <w:t xml:space="preserve">.2), ultrasonic echoes and distance readings from the LiDAR </w:t>
      </w:r>
      <w:r w:rsidR="003F7BDC">
        <w:t>referred</w:t>
      </w:r>
      <w:r>
        <w:t xml:space="preserve"> to in </w:t>
      </w:r>
      <w:r w:rsidR="006346A1">
        <w:t>Sec.(</w:t>
      </w:r>
      <w:r>
        <w:t>3.</w:t>
      </w:r>
      <w:r w:rsidR="00FB5B32">
        <w:t>1</w:t>
      </w:r>
      <w:r>
        <w:t>.1) were taken for each configuration</w:t>
      </w:r>
      <w:r w:rsidRPr="003F7BDC">
        <w:t xml:space="preserve">.  </w:t>
      </w:r>
    </w:p>
    <w:tbl>
      <w:tblPr>
        <w:tblStyle w:val="TableGrid"/>
        <w:tblpPr w:leftFromText="180" w:rightFromText="180" w:vertAnchor="text" w:tblpX="1706" w:tblpY="1"/>
        <w:tblOverlap w:val="never"/>
        <w:tblW w:w="7376" w:type="dxa"/>
        <w:tblInd w:w="0" w:type="dxa"/>
        <w:tblCellMar>
          <w:top w:w="9" w:type="dxa"/>
          <w:left w:w="5" w:type="dxa"/>
          <w:right w:w="115" w:type="dxa"/>
        </w:tblCellMar>
        <w:tblLook w:val="04A0" w:firstRow="1" w:lastRow="0" w:firstColumn="1" w:lastColumn="0" w:noHBand="0" w:noVBand="1"/>
      </w:tblPr>
      <w:tblGrid>
        <w:gridCol w:w="2410"/>
        <w:gridCol w:w="1843"/>
        <w:gridCol w:w="1559"/>
        <w:gridCol w:w="1564"/>
      </w:tblGrid>
      <w:tr w:rsidR="00AB1B55" w:rsidRPr="00AB1B55" w:rsidTr="006E7A3E">
        <w:trPr>
          <w:trHeight w:val="322"/>
        </w:trPr>
        <w:tc>
          <w:tcPr>
            <w:tcW w:w="2410"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103" w:right="0" w:firstLine="0"/>
              <w:jc w:val="center"/>
              <w:rPr>
                <w:b/>
                <w:bCs/>
              </w:rPr>
            </w:pPr>
            <w:r w:rsidRPr="006E7A3E">
              <w:rPr>
                <w:b/>
                <w:bCs/>
              </w:rPr>
              <w:t>Distances [m]</w:t>
            </w:r>
          </w:p>
        </w:tc>
        <w:tc>
          <w:tcPr>
            <w:tcW w:w="1843"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0" w:right="0" w:firstLine="0"/>
              <w:jc w:val="center"/>
              <w:rPr>
                <w:b/>
                <w:bCs/>
              </w:rPr>
            </w:pPr>
            <w:r w:rsidRPr="006E7A3E">
              <w:rPr>
                <w:b/>
                <w:bCs/>
              </w:rPr>
              <w:t>Exp</w:t>
            </w:r>
            <w:r>
              <w:rPr>
                <w:b/>
                <w:bCs/>
              </w:rPr>
              <w:t>.(</w:t>
            </w:r>
            <w:r w:rsidRPr="006E7A3E">
              <w:rPr>
                <w:b/>
                <w:bCs/>
              </w:rPr>
              <w:t>2)</w:t>
            </w:r>
          </w:p>
        </w:tc>
        <w:tc>
          <w:tcPr>
            <w:tcW w:w="1559"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0" w:right="0" w:firstLine="0"/>
              <w:jc w:val="center"/>
              <w:rPr>
                <w:b/>
                <w:bCs/>
              </w:rPr>
            </w:pPr>
            <w:r w:rsidRPr="006E7A3E">
              <w:rPr>
                <w:b/>
                <w:bCs/>
              </w:rPr>
              <w:t>Exp.</w:t>
            </w:r>
            <w:r>
              <w:rPr>
                <w:b/>
                <w:bCs/>
              </w:rPr>
              <w:t>(</w:t>
            </w:r>
            <w:r w:rsidRPr="006E7A3E">
              <w:rPr>
                <w:b/>
                <w:bCs/>
              </w:rPr>
              <w:t>3)</w:t>
            </w:r>
          </w:p>
        </w:tc>
        <w:tc>
          <w:tcPr>
            <w:tcW w:w="1564"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2" w:right="0" w:firstLine="0"/>
              <w:jc w:val="center"/>
              <w:rPr>
                <w:b/>
                <w:bCs/>
              </w:rPr>
            </w:pPr>
            <w:r w:rsidRPr="006E7A3E">
              <w:rPr>
                <w:b/>
                <w:bCs/>
              </w:rPr>
              <w:t>Exp.</w:t>
            </w:r>
            <w:r>
              <w:rPr>
                <w:b/>
                <w:bCs/>
              </w:rPr>
              <w:t>(</w:t>
            </w:r>
            <w:r w:rsidRPr="006E7A3E">
              <w:rPr>
                <w:b/>
                <w:bCs/>
              </w:rPr>
              <w:t>4)</w:t>
            </w:r>
          </w:p>
        </w:tc>
      </w:tr>
      <w:tr w:rsidR="00AB1B55" w:rsidRPr="00AB1B55" w:rsidTr="006E7A3E">
        <w:trPr>
          <w:trHeight w:val="266"/>
        </w:trPr>
        <w:tc>
          <w:tcPr>
            <w:tcW w:w="2410"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103" w:right="0" w:firstLine="0"/>
              <w:jc w:val="center"/>
              <w:rPr>
                <w:b/>
                <w:bCs/>
              </w:rPr>
            </w:pPr>
            <w:r w:rsidRPr="006E7A3E">
              <w:rPr>
                <w:b/>
                <w:bCs/>
              </w:rPr>
              <w:t>0.5</w:t>
            </w:r>
          </w:p>
        </w:tc>
        <w:tc>
          <w:tcPr>
            <w:tcW w:w="1843" w:type="dxa"/>
            <w:tcBorders>
              <w:top w:val="single" w:sz="4" w:space="0" w:color="000000"/>
              <w:left w:val="single" w:sz="4" w:space="0" w:color="000000"/>
              <w:bottom w:val="single" w:sz="4" w:space="0" w:color="000000"/>
              <w:right w:val="single" w:sz="4" w:space="0" w:color="000000"/>
            </w:tcBorders>
          </w:tcPr>
          <w:p w:rsidR="00AB1B55" w:rsidRPr="00AB1B55" w:rsidRDefault="00AB1B55" w:rsidP="006E7A3E">
            <w:pPr>
              <w:keepLines w:val="0"/>
              <w:spacing w:after="0" w:line="259" w:lineRule="auto"/>
              <w:ind w:left="0" w:right="0" w:firstLine="0"/>
              <w:jc w:val="center"/>
            </w:pPr>
            <w:r w:rsidRPr="00AB1B55">
              <w:t>√</w:t>
            </w:r>
          </w:p>
        </w:tc>
        <w:tc>
          <w:tcPr>
            <w:tcW w:w="1559"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0" w:right="0" w:firstLine="0"/>
              <w:jc w:val="center"/>
              <w:rPr>
                <w:b/>
                <w:bCs/>
              </w:rPr>
            </w:pPr>
            <w:r w:rsidRPr="006E7A3E">
              <w:rPr>
                <w:b/>
                <w:bCs/>
              </w:rPr>
              <w:t>√</w:t>
            </w:r>
          </w:p>
        </w:tc>
        <w:tc>
          <w:tcPr>
            <w:tcW w:w="1564"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2" w:right="0" w:firstLine="0"/>
              <w:jc w:val="center"/>
              <w:rPr>
                <w:b/>
                <w:bCs/>
              </w:rPr>
            </w:pPr>
          </w:p>
        </w:tc>
      </w:tr>
      <w:tr w:rsidR="00AB1B55" w:rsidRPr="00AB1B55" w:rsidTr="006E7A3E">
        <w:trPr>
          <w:trHeight w:val="268"/>
        </w:trPr>
        <w:tc>
          <w:tcPr>
            <w:tcW w:w="2410"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103" w:right="0" w:firstLine="0"/>
              <w:jc w:val="center"/>
              <w:rPr>
                <w:b/>
                <w:bCs/>
              </w:rPr>
            </w:pPr>
            <w:r w:rsidRPr="006E7A3E">
              <w:rPr>
                <w:b/>
                <w:bCs/>
              </w:rPr>
              <w:t>1</w:t>
            </w:r>
          </w:p>
        </w:tc>
        <w:tc>
          <w:tcPr>
            <w:tcW w:w="1843" w:type="dxa"/>
            <w:tcBorders>
              <w:top w:val="single" w:sz="4" w:space="0" w:color="000000"/>
              <w:left w:val="single" w:sz="4" w:space="0" w:color="000000"/>
              <w:bottom w:val="single" w:sz="4" w:space="0" w:color="000000"/>
              <w:right w:val="single" w:sz="4" w:space="0" w:color="000000"/>
            </w:tcBorders>
          </w:tcPr>
          <w:p w:rsidR="00AB1B55" w:rsidRPr="00AB1B55" w:rsidRDefault="00AB1B55" w:rsidP="006E7A3E">
            <w:pPr>
              <w:keepLines w:val="0"/>
              <w:spacing w:after="0" w:line="259" w:lineRule="auto"/>
              <w:ind w:left="0" w:right="0" w:firstLine="0"/>
              <w:jc w:val="center"/>
            </w:pPr>
            <w:r w:rsidRPr="00AB1B55">
              <w:t>√</w:t>
            </w:r>
          </w:p>
        </w:tc>
        <w:tc>
          <w:tcPr>
            <w:tcW w:w="1559"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0" w:right="0" w:firstLine="0"/>
              <w:jc w:val="center"/>
              <w:rPr>
                <w:b/>
                <w:bCs/>
              </w:rPr>
            </w:pPr>
            <w:r w:rsidRPr="006E7A3E">
              <w:rPr>
                <w:b/>
                <w:bCs/>
              </w:rPr>
              <w:t>√</w:t>
            </w:r>
          </w:p>
        </w:tc>
        <w:tc>
          <w:tcPr>
            <w:tcW w:w="1564"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2" w:right="0" w:firstLine="0"/>
              <w:jc w:val="center"/>
              <w:rPr>
                <w:b/>
                <w:bCs/>
              </w:rPr>
            </w:pPr>
            <w:r w:rsidRPr="006E7A3E">
              <w:rPr>
                <w:b/>
                <w:bCs/>
              </w:rPr>
              <w:t>√</w:t>
            </w:r>
          </w:p>
        </w:tc>
      </w:tr>
      <w:tr w:rsidR="00AB1B55" w:rsidRPr="00AB1B55" w:rsidTr="006E7A3E">
        <w:trPr>
          <w:trHeight w:val="268"/>
        </w:trPr>
        <w:tc>
          <w:tcPr>
            <w:tcW w:w="2410"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103" w:right="0" w:firstLine="0"/>
              <w:jc w:val="center"/>
              <w:rPr>
                <w:b/>
                <w:bCs/>
              </w:rPr>
            </w:pPr>
            <w:r w:rsidRPr="006E7A3E">
              <w:rPr>
                <w:b/>
                <w:bCs/>
              </w:rPr>
              <w:t>1.5</w:t>
            </w:r>
          </w:p>
        </w:tc>
        <w:tc>
          <w:tcPr>
            <w:tcW w:w="1843" w:type="dxa"/>
            <w:tcBorders>
              <w:top w:val="single" w:sz="4" w:space="0" w:color="000000"/>
              <w:left w:val="single" w:sz="4" w:space="0" w:color="000000"/>
              <w:bottom w:val="single" w:sz="4" w:space="0" w:color="000000"/>
              <w:right w:val="single" w:sz="4" w:space="0" w:color="000000"/>
            </w:tcBorders>
          </w:tcPr>
          <w:p w:rsidR="00AB1B55" w:rsidRPr="00AB1B55" w:rsidRDefault="00AB1B55" w:rsidP="006E7A3E">
            <w:pPr>
              <w:keepLines w:val="0"/>
              <w:spacing w:after="0" w:line="259" w:lineRule="auto"/>
              <w:ind w:left="0" w:right="0" w:firstLine="0"/>
              <w:jc w:val="center"/>
            </w:pPr>
            <w:r w:rsidRPr="00AB1B55">
              <w:t>√</w:t>
            </w:r>
          </w:p>
        </w:tc>
        <w:tc>
          <w:tcPr>
            <w:tcW w:w="1559"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0" w:right="0" w:firstLine="0"/>
              <w:jc w:val="center"/>
              <w:rPr>
                <w:b/>
                <w:bCs/>
              </w:rPr>
            </w:pPr>
            <w:r w:rsidRPr="006E7A3E">
              <w:rPr>
                <w:b/>
                <w:bCs/>
              </w:rPr>
              <w:t>√</w:t>
            </w:r>
          </w:p>
        </w:tc>
        <w:tc>
          <w:tcPr>
            <w:tcW w:w="1564"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2" w:right="0" w:firstLine="0"/>
              <w:jc w:val="center"/>
              <w:rPr>
                <w:b/>
                <w:bCs/>
              </w:rPr>
            </w:pPr>
            <w:r w:rsidRPr="006E7A3E">
              <w:rPr>
                <w:b/>
                <w:bCs/>
              </w:rPr>
              <w:t>√</w:t>
            </w:r>
          </w:p>
        </w:tc>
      </w:tr>
      <w:tr w:rsidR="00AB1B55" w:rsidRPr="00AB1B55" w:rsidTr="006E7A3E">
        <w:trPr>
          <w:trHeight w:val="266"/>
        </w:trPr>
        <w:tc>
          <w:tcPr>
            <w:tcW w:w="2410"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103" w:right="0" w:firstLine="0"/>
              <w:jc w:val="center"/>
              <w:rPr>
                <w:b/>
                <w:bCs/>
              </w:rPr>
            </w:pPr>
            <w:r w:rsidRPr="006E7A3E">
              <w:rPr>
                <w:b/>
                <w:bCs/>
              </w:rPr>
              <w:t>2</w:t>
            </w:r>
          </w:p>
        </w:tc>
        <w:tc>
          <w:tcPr>
            <w:tcW w:w="1843" w:type="dxa"/>
            <w:tcBorders>
              <w:top w:val="single" w:sz="4" w:space="0" w:color="000000"/>
              <w:left w:val="single" w:sz="4" w:space="0" w:color="000000"/>
              <w:bottom w:val="single" w:sz="4" w:space="0" w:color="000000"/>
              <w:right w:val="single" w:sz="4" w:space="0" w:color="000000"/>
            </w:tcBorders>
          </w:tcPr>
          <w:p w:rsidR="00AB1B55" w:rsidRPr="00AB1B55" w:rsidRDefault="00AB1B55" w:rsidP="006E7A3E">
            <w:pPr>
              <w:keepLines w:val="0"/>
              <w:spacing w:after="0" w:line="259" w:lineRule="auto"/>
              <w:ind w:left="0" w:right="0" w:firstLine="0"/>
              <w:jc w:val="center"/>
            </w:pPr>
            <w:r w:rsidRPr="00AB1B55">
              <w:t>√</w:t>
            </w:r>
          </w:p>
        </w:tc>
        <w:tc>
          <w:tcPr>
            <w:tcW w:w="1559"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0" w:right="0" w:firstLine="0"/>
              <w:jc w:val="center"/>
              <w:rPr>
                <w:b/>
                <w:bCs/>
              </w:rPr>
            </w:pPr>
            <w:r w:rsidRPr="006E7A3E">
              <w:rPr>
                <w:b/>
                <w:bCs/>
              </w:rPr>
              <w:t>√</w:t>
            </w:r>
          </w:p>
        </w:tc>
        <w:tc>
          <w:tcPr>
            <w:tcW w:w="1564" w:type="dxa"/>
            <w:tcBorders>
              <w:top w:val="single" w:sz="4" w:space="0" w:color="000000"/>
              <w:left w:val="single" w:sz="4" w:space="0" w:color="000000"/>
              <w:bottom w:val="single" w:sz="4" w:space="0" w:color="000000"/>
              <w:right w:val="single" w:sz="4" w:space="0" w:color="000000"/>
            </w:tcBorders>
          </w:tcPr>
          <w:p w:rsidR="00AB1B55" w:rsidRPr="006E7A3E" w:rsidRDefault="00AB1B55" w:rsidP="006E7A3E">
            <w:pPr>
              <w:keepLines w:val="0"/>
              <w:spacing w:after="0" w:line="259" w:lineRule="auto"/>
              <w:ind w:left="2" w:right="0" w:firstLine="0"/>
              <w:jc w:val="center"/>
              <w:rPr>
                <w:b/>
                <w:bCs/>
              </w:rPr>
            </w:pPr>
          </w:p>
        </w:tc>
      </w:tr>
    </w:tbl>
    <w:tbl>
      <w:tblPr>
        <w:tblStyle w:val="TableGrid0"/>
        <w:tblpPr w:leftFromText="180" w:rightFromText="180" w:vertAnchor="text" w:horzAnchor="page" w:tblpX="1900" w:tblpY="161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5"/>
      </w:tblGrid>
      <w:tr w:rsidR="00957D13" w:rsidTr="00957D13">
        <w:trPr>
          <w:trHeight w:val="5540"/>
        </w:trPr>
        <w:tc>
          <w:tcPr>
            <w:tcW w:w="8575" w:type="dxa"/>
          </w:tcPr>
          <w:p w:rsidR="00957D13" w:rsidRDefault="00014194" w:rsidP="00957D13">
            <w:pPr>
              <w:tabs>
                <w:tab w:val="left" w:pos="4795"/>
              </w:tabs>
              <w:ind w:left="0" w:firstLine="0"/>
            </w:pPr>
            <w:r>
              <w:rPr>
                <w:noProof/>
                <w:szCs w:val="24"/>
              </w:rPr>
              <mc:AlternateContent>
                <mc:Choice Requires="wpg">
                  <w:drawing>
                    <wp:anchor distT="0" distB="0" distL="114300" distR="114300" simplePos="0" relativeHeight="251810816" behindDoc="0" locked="0" layoutInCell="1" allowOverlap="1" wp14:anchorId="51888591" wp14:editId="315D611C">
                      <wp:simplePos x="0" y="0"/>
                      <wp:positionH relativeFrom="column">
                        <wp:posOffset>210832</wp:posOffset>
                      </wp:positionH>
                      <wp:positionV relativeFrom="paragraph">
                        <wp:posOffset>227903</wp:posOffset>
                      </wp:positionV>
                      <wp:extent cx="4756150" cy="4328795"/>
                      <wp:effectExtent l="19050" t="19050" r="6350" b="0"/>
                      <wp:wrapTopAndBottom/>
                      <wp:docPr id="91822" name="Group 91822"/>
                      <wp:cNvGraphicFramePr/>
                      <a:graphic xmlns:a="http://schemas.openxmlformats.org/drawingml/2006/main">
                        <a:graphicData uri="http://schemas.microsoft.com/office/word/2010/wordprocessingGroup">
                          <wpg:wgp>
                            <wpg:cNvGrpSpPr/>
                            <wpg:grpSpPr>
                              <a:xfrm>
                                <a:off x="0" y="0"/>
                                <a:ext cx="4756150" cy="4328795"/>
                                <a:chOff x="0" y="0"/>
                                <a:chExt cx="5448300" cy="5180965"/>
                              </a:xfrm>
                            </wpg:grpSpPr>
                            <wpg:grpSp>
                              <wpg:cNvPr id="91828" name="Group 91828"/>
                              <wpg:cNvGrpSpPr/>
                              <wpg:grpSpPr>
                                <a:xfrm>
                                  <a:off x="0" y="0"/>
                                  <a:ext cx="5448300" cy="5180965"/>
                                  <a:chOff x="0" y="0"/>
                                  <a:chExt cx="5448554" cy="5181545"/>
                                </a:xfrm>
                              </wpg:grpSpPr>
                              <wps:wsp>
                                <wps:cNvPr id="96640" name="Rectangle 96640"/>
                                <wps:cNvSpPr/>
                                <wps:spPr>
                                  <a:xfrm>
                                    <a:off x="14" y="4318451"/>
                                    <a:ext cx="2683115" cy="387425"/>
                                  </a:xfrm>
                                  <a:prstGeom prst="rect">
                                    <a:avLst/>
                                  </a:prstGeom>
                                  <a:ln>
                                    <a:noFill/>
                                  </a:ln>
                                </wps:spPr>
                                <wps:txbx>
                                  <w:txbxContent>
                                    <w:p w:rsidR="00675B45" w:rsidRDefault="00675B45" w:rsidP="00957D13">
                                      <w:pPr>
                                        <w:pStyle w:val="Figcontent"/>
                                      </w:pPr>
                                      <w:r>
                                        <w:rPr>
                                          <w:noProof/>
                                        </w:rPr>
                                        <w:t>(c) Greenhouse Wall</w:t>
                                      </w:r>
                                    </w:p>
                                  </w:txbxContent>
                                </wps:txbx>
                                <wps:bodyPr horzOverflow="overflow" vert="horz" lIns="0" tIns="0" rIns="0" bIns="0" rtlCol="0">
                                  <a:noAutofit/>
                                </wps:bodyPr>
                              </wps:wsp>
                              <pic:pic xmlns:pic="http://schemas.openxmlformats.org/drawingml/2006/picture">
                                <pic:nvPicPr>
                                  <pic:cNvPr id="96641" name="Picture 96641"/>
                                  <pic:cNvPicPr/>
                                </pic:nvPicPr>
                                <pic:blipFill>
                                  <a:blip r:embed="rId80"/>
                                  <a:stretch>
                                    <a:fillRect/>
                                  </a:stretch>
                                </pic:blipFill>
                                <pic:spPr>
                                  <a:xfrm>
                                    <a:off x="2714752" y="2667"/>
                                    <a:ext cx="2684908" cy="1998600"/>
                                  </a:xfrm>
                                  <a:prstGeom prst="rect">
                                    <a:avLst/>
                                  </a:prstGeom>
                                  <a:ln w="12700">
                                    <a:solidFill>
                                      <a:schemeClr val="accent2">
                                        <a:lumMod val="75000"/>
                                      </a:schemeClr>
                                    </a:solidFill>
                                  </a:ln>
                                </pic:spPr>
                              </pic:pic>
                              <pic:pic xmlns:pic="http://schemas.openxmlformats.org/drawingml/2006/picture">
                                <pic:nvPicPr>
                                  <pic:cNvPr id="96643" name="Picture 96643"/>
                                  <pic:cNvPicPr/>
                                </pic:nvPicPr>
                                <pic:blipFill>
                                  <a:blip r:embed="rId81"/>
                                  <a:stretch>
                                    <a:fillRect/>
                                  </a:stretch>
                                </pic:blipFill>
                                <pic:spPr>
                                  <a:xfrm>
                                    <a:off x="13" y="0"/>
                                    <a:ext cx="2684907" cy="1998599"/>
                                  </a:xfrm>
                                  <a:prstGeom prst="rect">
                                    <a:avLst/>
                                  </a:prstGeom>
                                  <a:ln w="12700">
                                    <a:solidFill>
                                      <a:schemeClr val="accent2">
                                        <a:lumMod val="75000"/>
                                      </a:schemeClr>
                                    </a:solidFill>
                                  </a:ln>
                                </pic:spPr>
                              </pic:pic>
                              <pic:pic xmlns:pic="http://schemas.openxmlformats.org/drawingml/2006/picture">
                                <pic:nvPicPr>
                                  <pic:cNvPr id="96648" name="Picture 96648"/>
                                  <pic:cNvPicPr/>
                                </pic:nvPicPr>
                                <pic:blipFill>
                                  <a:blip r:embed="rId82"/>
                                  <a:stretch>
                                    <a:fillRect/>
                                  </a:stretch>
                                </pic:blipFill>
                                <pic:spPr>
                                  <a:xfrm>
                                    <a:off x="2714752" y="2252472"/>
                                    <a:ext cx="2683129" cy="2000377"/>
                                  </a:xfrm>
                                  <a:prstGeom prst="rect">
                                    <a:avLst/>
                                  </a:prstGeom>
                                  <a:ln w="12700">
                                    <a:solidFill>
                                      <a:schemeClr val="accent2">
                                        <a:lumMod val="75000"/>
                                      </a:schemeClr>
                                    </a:solidFill>
                                  </a:ln>
                                </pic:spPr>
                              </pic:pic>
                              <pic:pic xmlns:pic="http://schemas.openxmlformats.org/drawingml/2006/picture">
                                <pic:nvPicPr>
                                  <pic:cNvPr id="96649" name="Picture 96649"/>
                                  <pic:cNvPicPr/>
                                </pic:nvPicPr>
                                <pic:blipFill>
                                  <a:blip r:embed="rId83"/>
                                  <a:stretch>
                                    <a:fillRect/>
                                  </a:stretch>
                                </pic:blipFill>
                                <pic:spPr>
                                  <a:xfrm>
                                    <a:off x="0" y="2252472"/>
                                    <a:ext cx="2683129" cy="2000377"/>
                                  </a:xfrm>
                                  <a:prstGeom prst="rect">
                                    <a:avLst/>
                                  </a:prstGeom>
                                  <a:ln w="12700">
                                    <a:solidFill>
                                      <a:schemeClr val="accent2">
                                        <a:lumMod val="75000"/>
                                      </a:schemeClr>
                                    </a:solidFill>
                                  </a:ln>
                                </pic:spPr>
                              </pic:pic>
                              <wps:wsp>
                                <wps:cNvPr id="96668" name="Rectangle 96668"/>
                                <wps:cNvSpPr/>
                                <wps:spPr>
                                  <a:xfrm>
                                    <a:off x="1771650" y="4780382"/>
                                    <a:ext cx="50673" cy="224380"/>
                                  </a:xfrm>
                                  <a:prstGeom prst="rect">
                                    <a:avLst/>
                                  </a:prstGeom>
                                  <a:ln>
                                    <a:noFill/>
                                  </a:ln>
                                </wps:spPr>
                                <wps:txbx>
                                  <w:txbxContent>
                                    <w:p w:rsidR="00675B45" w:rsidRDefault="00675B45" w:rsidP="00957D13">
                                      <w:pPr>
                                        <w:spacing w:after="160" w:line="259" w:lineRule="auto"/>
                                        <w:ind w:left="0" w:firstLine="0"/>
                                        <w:jc w:val="left"/>
                                      </w:pPr>
                                      <w:r>
                                        <w:t xml:space="preserve"> </w:t>
                                      </w:r>
                                    </w:p>
                                  </w:txbxContent>
                                </wps:txbx>
                                <wps:bodyPr horzOverflow="overflow" vert="horz" lIns="0" tIns="0" rIns="0" bIns="0" rtlCol="0">
                                  <a:noAutofit/>
                                </wps:bodyPr>
                              </wps:wsp>
                              <wps:wsp>
                                <wps:cNvPr id="33" name="Rectangle 33"/>
                                <wps:cNvSpPr/>
                                <wps:spPr>
                                  <a:xfrm>
                                    <a:off x="5397881" y="4780382"/>
                                    <a:ext cx="50673" cy="224380"/>
                                  </a:xfrm>
                                  <a:prstGeom prst="rect">
                                    <a:avLst/>
                                  </a:prstGeom>
                                  <a:ln>
                                    <a:noFill/>
                                  </a:ln>
                                </wps:spPr>
                                <wps:txbx>
                                  <w:txbxContent>
                                    <w:p w:rsidR="00675B45" w:rsidRDefault="00675B45" w:rsidP="00957D13">
                                      <w:pPr>
                                        <w:spacing w:after="160" w:line="259" w:lineRule="auto"/>
                                        <w:ind w:left="0" w:firstLine="0"/>
                                        <w:jc w:val="left"/>
                                      </w:pPr>
                                      <w:r>
                                        <w:t xml:space="preserve"> </w:t>
                                      </w:r>
                                    </w:p>
                                  </w:txbxContent>
                                </wps:txbx>
                                <wps:bodyPr horzOverflow="overflow" vert="horz" lIns="0" tIns="0" rIns="0" bIns="0" rtlCol="0">
                                  <a:noAutofit/>
                                </wps:bodyPr>
                              </wps:wsp>
                              <wps:wsp>
                                <wps:cNvPr id="34" name="Rectangle 34"/>
                                <wps:cNvSpPr/>
                                <wps:spPr>
                                  <a:xfrm>
                                    <a:off x="1231087" y="4957165"/>
                                    <a:ext cx="330560" cy="224380"/>
                                  </a:xfrm>
                                  <a:prstGeom prst="rect">
                                    <a:avLst/>
                                  </a:prstGeom>
                                  <a:ln>
                                    <a:noFill/>
                                  </a:ln>
                                </wps:spPr>
                                <wps:txbx>
                                  <w:txbxContent>
                                    <w:p w:rsidR="00675B45" w:rsidRDefault="00675B45" w:rsidP="00957D13">
                                      <w:pPr>
                                        <w:spacing w:after="160" w:line="259" w:lineRule="auto"/>
                                        <w:ind w:left="0" w:firstLine="0"/>
                                        <w:jc w:val="left"/>
                                      </w:pPr>
                                      <w:r>
                                        <w:t xml:space="preserve"> </w:t>
                                      </w:r>
                                    </w:p>
                                  </w:txbxContent>
                                </wps:txbx>
                                <wps:bodyPr horzOverflow="overflow" vert="horz" lIns="0" tIns="0" rIns="0" bIns="0" rtlCol="0">
                                  <a:noAutofit/>
                                </wps:bodyPr>
                              </wps:wsp>
                              <wps:wsp>
                                <wps:cNvPr id="35" name="Rectangle 35"/>
                                <wps:cNvSpPr/>
                                <wps:spPr>
                                  <a:xfrm>
                                    <a:off x="2122170" y="4955032"/>
                                    <a:ext cx="56314" cy="226001"/>
                                  </a:xfrm>
                                  <a:prstGeom prst="rect">
                                    <a:avLst/>
                                  </a:prstGeom>
                                  <a:ln>
                                    <a:noFill/>
                                  </a:ln>
                                </wps:spPr>
                                <wps:txbx>
                                  <w:txbxContent>
                                    <w:p w:rsidR="00675B45" w:rsidRDefault="00675B45" w:rsidP="00957D13">
                                      <w:pPr>
                                        <w:spacing w:after="160" w:line="259" w:lineRule="auto"/>
                                        <w:ind w:left="0" w:firstLine="0"/>
                                        <w:jc w:val="left"/>
                                      </w:pPr>
                                      <w:r>
                                        <w:rPr>
                                          <w:rFonts w:ascii="Arial" w:eastAsia="Arial" w:hAnsi="Arial" w:cs="Arial"/>
                                        </w:rPr>
                                        <w:t xml:space="preserve"> </w:t>
                                      </w:r>
                                    </w:p>
                                  </w:txbxContent>
                                </wps:txbx>
                                <wps:bodyPr horzOverflow="overflow" vert="horz" lIns="0" tIns="0" rIns="0" bIns="0" rtlCol="0">
                                  <a:noAutofit/>
                                </wps:bodyPr>
                              </wps:wsp>
                              <wps:wsp>
                                <wps:cNvPr id="36" name="Rectangle 36"/>
                                <wps:cNvSpPr/>
                                <wps:spPr>
                                  <a:xfrm>
                                    <a:off x="2166366" y="4955032"/>
                                    <a:ext cx="56314" cy="226001"/>
                                  </a:xfrm>
                                  <a:prstGeom prst="rect">
                                    <a:avLst/>
                                  </a:prstGeom>
                                  <a:ln>
                                    <a:noFill/>
                                  </a:ln>
                                </wps:spPr>
                                <wps:txbx>
                                  <w:txbxContent>
                                    <w:p w:rsidR="00675B45" w:rsidRDefault="00675B45" w:rsidP="00957D13">
                                      <w:pPr>
                                        <w:spacing w:after="160" w:line="259" w:lineRule="auto"/>
                                        <w:ind w:left="0" w:firstLine="0"/>
                                        <w:jc w:val="left"/>
                                      </w:pPr>
                                      <w:r>
                                        <w:rPr>
                                          <w:rFonts w:ascii="Arial" w:eastAsia="Arial" w:hAnsi="Arial" w:cs="Arial"/>
                                        </w:rPr>
                                        <w:t xml:space="preserve"> </w:t>
                                      </w:r>
                                    </w:p>
                                  </w:txbxContent>
                                </wps:txbx>
                                <wps:bodyPr horzOverflow="overflow" vert="horz" lIns="0" tIns="0" rIns="0" bIns="0" rtlCol="0">
                                  <a:noAutofit/>
                                </wps:bodyPr>
                              </wps:wsp>
                              <wps:wsp>
                                <wps:cNvPr id="37" name="Rectangle 37"/>
                                <wps:cNvSpPr/>
                                <wps:spPr>
                                  <a:xfrm>
                                    <a:off x="0" y="2001267"/>
                                    <a:ext cx="2683129" cy="241045"/>
                                  </a:xfrm>
                                  <a:prstGeom prst="rect">
                                    <a:avLst/>
                                  </a:prstGeom>
                                  <a:ln>
                                    <a:noFill/>
                                  </a:ln>
                                </wps:spPr>
                                <wps:txbx>
                                  <w:txbxContent>
                                    <w:p w:rsidR="00675B45" w:rsidRDefault="00675B45" w:rsidP="00957D13">
                                      <w:pPr>
                                        <w:pStyle w:val="Figcontent"/>
                                      </w:pPr>
                                      <w:r>
                                        <w:t>(a) Ground</w:t>
                                      </w:r>
                                    </w:p>
                                  </w:txbxContent>
                                </wps:txbx>
                                <wps:bodyPr horzOverflow="overflow" vert="horz" lIns="0" tIns="0" rIns="0" bIns="0" rtlCol="0">
                                  <a:noAutofit/>
                                </wps:bodyPr>
                              </wps:wsp>
                              <pic:pic xmlns:pic="http://schemas.openxmlformats.org/drawingml/2006/picture">
                                <pic:nvPicPr>
                                  <pic:cNvPr id="49" name="Picture 49"/>
                                  <pic:cNvPicPr/>
                                </pic:nvPicPr>
                                <pic:blipFill>
                                  <a:blip r:embed="rId84"/>
                                  <a:stretch>
                                    <a:fillRect/>
                                  </a:stretch>
                                </pic:blipFill>
                                <pic:spPr>
                                  <a:xfrm>
                                    <a:off x="3912235" y="4159377"/>
                                    <a:ext cx="413004" cy="323088"/>
                                  </a:xfrm>
                                  <a:prstGeom prst="rect">
                                    <a:avLst/>
                                  </a:prstGeom>
                                </pic:spPr>
                              </pic:pic>
                              <wps:wsp>
                                <wps:cNvPr id="96711" name="Rectangle 96711"/>
                                <wps:cNvSpPr/>
                                <wps:spPr>
                                  <a:xfrm flipH="1">
                                    <a:off x="3552989" y="4318451"/>
                                    <a:ext cx="1338700" cy="387425"/>
                                  </a:xfrm>
                                  <a:prstGeom prst="rect">
                                    <a:avLst/>
                                  </a:prstGeom>
                                  <a:ln>
                                    <a:noFill/>
                                  </a:ln>
                                </wps:spPr>
                                <wps:txbx>
                                  <w:txbxContent>
                                    <w:p w:rsidR="00675B45" w:rsidRDefault="00675B45" w:rsidP="00957D13">
                                      <w:pPr>
                                        <w:pStyle w:val="Figcontent"/>
                                      </w:pPr>
                                      <w:r>
                                        <w:t>(d) Cucumber</w:t>
                                      </w:r>
                                      <w:r w:rsidDel="00AC7799">
                                        <w:t xml:space="preserve"> </w:t>
                                      </w:r>
                                    </w:p>
                                  </w:txbxContent>
                                </wps:txbx>
                                <wps:bodyPr horzOverflow="overflow" vert="horz" lIns="0" tIns="0" rIns="0" bIns="0" rtlCol="0">
                                  <a:noAutofit/>
                                </wps:bodyPr>
                              </wps:wsp>
                              <wps:wsp>
                                <wps:cNvPr id="96713" name="Rectangle 96713"/>
                                <wps:cNvSpPr/>
                                <wps:spPr>
                                  <a:xfrm>
                                    <a:off x="2844278" y="1995077"/>
                                    <a:ext cx="2047411" cy="206430"/>
                                  </a:xfrm>
                                  <a:prstGeom prst="rect">
                                    <a:avLst/>
                                  </a:prstGeom>
                                  <a:ln>
                                    <a:noFill/>
                                  </a:ln>
                                </wps:spPr>
                                <wps:txbx>
                                  <w:txbxContent>
                                    <w:p w:rsidR="00675B45" w:rsidRDefault="00675B45" w:rsidP="00957D13">
                                      <w:pPr>
                                        <w:pStyle w:val="Figcontent"/>
                                      </w:pPr>
                                      <w:r>
                                        <w:t xml:space="preserve">(b) </w:t>
                                      </w:r>
                                      <w:r w:rsidRPr="0045398A">
                                        <w:t>Three Rows</w:t>
                                      </w:r>
                                    </w:p>
                                  </w:txbxContent>
                                </wps:txbx>
                                <wps:bodyPr horzOverflow="overflow" vert="horz" lIns="0" tIns="0" rIns="0" bIns="0" rtlCol="0">
                                  <a:noAutofit/>
                                </wps:bodyPr>
                              </wps:wsp>
                              <wps:wsp>
                                <wps:cNvPr id="96715" name="Rectangle 96715"/>
                                <wps:cNvSpPr/>
                                <wps:spPr>
                                  <a:xfrm>
                                    <a:off x="4201160" y="4346237"/>
                                    <a:ext cx="46619" cy="206430"/>
                                  </a:xfrm>
                                  <a:prstGeom prst="rect">
                                    <a:avLst/>
                                  </a:prstGeom>
                                  <a:ln>
                                    <a:noFill/>
                                  </a:ln>
                                </wps:spPr>
                                <wps:txbx>
                                  <w:txbxContent>
                                    <w:p w:rsidR="00675B45" w:rsidRDefault="00675B45" w:rsidP="00957D13">
                                      <w:pPr>
                                        <w:spacing w:after="160" w:line="259" w:lineRule="auto"/>
                                        <w:ind w:left="0" w:firstLine="0"/>
                                        <w:jc w:val="left"/>
                                      </w:pPr>
                                      <w:r>
                                        <w:rPr>
                                          <w:sz w:val="22"/>
                                        </w:rPr>
                                        <w:t xml:space="preserve"> </w:t>
                                      </w:r>
                                    </w:p>
                                  </w:txbxContent>
                                </wps:txbx>
                                <wps:bodyPr horzOverflow="overflow" vert="horz" lIns="0" tIns="0" rIns="0" bIns="0" rtlCol="0">
                                  <a:noAutofit/>
                                </wps:bodyPr>
                              </wps:wsp>
                            </wpg:grpSp>
                            <wps:wsp>
                              <wps:cNvPr id="96716" name="Text Box 96716"/>
                              <wps:cNvSpPr txBox="1"/>
                              <wps:spPr>
                                <a:xfrm>
                                  <a:off x="80010" y="4571366"/>
                                  <a:ext cx="5368290" cy="609599"/>
                                </a:xfrm>
                                <a:prstGeom prst="rect">
                                  <a:avLst/>
                                </a:prstGeom>
                                <a:solidFill>
                                  <a:prstClr val="white"/>
                                </a:solidFill>
                                <a:ln>
                                  <a:noFill/>
                                </a:ln>
                                <a:effectLst/>
                              </wps:spPr>
                              <wps:txbx>
                                <w:txbxContent>
                                  <w:p w:rsidR="00675B45" w:rsidRDefault="00675B45" w:rsidP="006E7A3E">
                                    <w:pPr>
                                      <w:pStyle w:val="FIGCAPTIOIN"/>
                                      <w:jc w:val="center"/>
                                      <w:rPr>
                                        <w:rFonts w:ascii="Arial" w:hAnsi="Arial" w:cs="Arial"/>
                                        <w:noProof/>
                                      </w:rPr>
                                    </w:pPr>
                                    <w:r w:rsidRPr="006E7A3E">
                                      <w:rPr>
                                        <w:b/>
                                        <w:bCs/>
                                      </w:rPr>
                                      <w:t>Figure 8</w:t>
                                    </w:r>
                                    <w:r>
                                      <w:t>:</w:t>
                                    </w:r>
                                    <w:r w:rsidRPr="00B610EE">
                                      <w:rPr>
                                        <w:noProof/>
                                      </w:rPr>
                                      <w:t xml:space="preserve"> </w:t>
                                    </w:r>
                                    <w:r w:rsidRPr="009022B8">
                                      <w:rPr>
                                        <w:noProof/>
                                      </w:rPr>
                                      <w:t>Qualitative Expirment Ensonofication Positions</w:t>
                                    </w:r>
                                  </w:p>
                                  <w:p w:rsidR="00675B45" w:rsidRPr="006A3AFD" w:rsidRDefault="00675B4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888591" id="Group 91822" o:spid="_x0000_s1141" style="position:absolute;left:0;text-align:left;margin-left:16.6pt;margin-top:17.95pt;width:374.5pt;height:340.85pt;z-index:251810816;mso-position-horizontal-relative:text;mso-position-vertical-relative:text;mso-width-relative:margin;mso-height-relative:margin" coordsize="54483,51809"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qUXfviwYAAJ8lAAAOAAAAZHJzL2Uyb0RvYy54bWzsWltv&#10;2zYUfh+w/yDovbVI6mrEKbJ07QpkbbB26LMsy7YwSdQoOXb26/cdUpId212cy5wU6UMciqLIc3i+&#10;c+PhyZtVkVtXqaozWY5s9tqxrbRM5CQrZyP7zy/vXoW2VTdxOYlzWaYj+zqt7TenP/90sqyGKZdz&#10;mU9SZWGSsh4uq5E9b5pqOBjUyTwt4vq1rNISL6dSFXGDRzUbTFS8xOxFPuCO4w+WUk0qJZO0rtH7&#10;1ry0T/X802maNJ+m0zptrHxkg7ZG/yr9O6bfwelJPJypuJpnSUtGfA8qijgrsWg/1du4ia2Fynam&#10;KrJEyVpOm9eJLAZyOs2SVPMAbpizxc17JReV5mU2XM6qfpuwtVv7dO9pk49Xl8rKJiM7YiHntlXG&#10;BcSkV7ZMF7ZoWc2GGPleVZ+rS9V2zMwTcb2aqoL+gx9rpTf3ut/cdNVYCTrdwPOZBxkkeOcKHgaR&#10;Z7Y/mUNGO98l81/bLz3XDYXTfumx0Il8/eWgW3hA9PXk9A893RscAo7bHIZExWNw+C064+EhHHqe&#10;a/YGHDLP/W8OoSz1Gg/1w/DweR5XqYZZTVLudsv3Xey52a0/oEhxOctTK9Ldesf06B4Q9bAGNvag&#10;gYEvLXIWuh4zIu9Awf1QMOYZxkUYuPwm3/GwUnXzPpWFRY2RrUCIVrT46qJuQAZA0A2htfOSfkv5&#10;Lstz85Z6AJCOPGo1q/FKY971jezr4VhOrsH4XKp/PsGcTXO5HNmybdlk4bA4vbWt/EOJDSdj0jVU&#10;1xh3DdXk51KbHEPO2aKR00zTSwSY1Vq6IMnTkypLhvhrVRytHZHebgrxVbNQqd1OUhw0RxGrvxbV&#10;K1ijKm6ycZZnzbW2rNhlIqq8uswSkis93EQH69CBEbSwxoYWcDeWviQp0PONicZ5VpGIaHeo3ZIM&#10;w7xl2PZwbYzmW5ksirRsjBdQaQ7qZVnPs6q2LTVMi3EKo6Y+TFrE1Y1Km2ROC06xMAHa4KN/oalc&#10;E0Y0fwPRPGCwZjCWgDX3/WAH027kwNCQoWNRFPqwXWatzk52iD0Y1BbQyHiAiYiBWubZpNs+7SrT&#10;81xZVzEQFycJdoXrcfmi+F1OTH/gOT0Z/SdafTZmgzJpdVnzrjcFj98nQsU+hAoSBnFIaH4OCOUG&#10;Pz0QHwGhDJwDfW18s2FtgcxgjUwvin4gU4eRwMNRbWcfhwCBve3UkchzQqZWFdib/8t2co+7QQv/&#10;DZAKxiMDUsjGEYE2sH20t3b4P8znAe7yAQ4eQjDh3yZItcV4TiB1H998Irgj1/6C4ElR6TFSCr83&#10;fDdSCnTDKRMRcMoHpBRBwHzKJSElNwgdEW4ZEc/xA7hAisA4d0X44ADMhPEHZhXaXq3j/KfLKo4i&#10;VdFHWWuRou8u8vREFIQh8onnKc8enE+dJR5HnsjXt7N+oY3s4frJBXNCBJokz8gjZTVGunPyQjie&#10;D/19IgXVPuzlKCjOV3YEqgVysEA545wFrcGNPM8R2wbXF3TOY+SJhFdn3Q8J2e5icOEJWmvzMhTU&#10;3yPP/iTrIAfKme8LH/MYBX1u8tToeTn6CUO5o599DHGQPNuAFXrH9xxHbeRTLnO2jpbvkU7dSTe1&#10;oXgOsqScBX/fzRGru5N+oeeZHV21bv0xDwhEBF8j4LLINDEvatP/eNjFDi5DMaj1NYILJ9Th2X19&#10;jT7gNOe867NOgusRsqGA9Ufo69A58qn71ujZmuLY/DecCuuT3rbwJjyPRyFwQ3sn9tRbmECRpSul&#10;Hb/e4vVpwYtw1CTKPcmR6b5VwmRlW7ny0HV5gNQZckVFwXPMkdhaJ7jjBi6hSQdgju+Ko2a8KF2+&#10;pACMBLgnpjbdd5Gri6I/ozxI66vrc7FVS3J9n/VHoUeXap8jPLW2rgv85pDoKLa5j7K/kOf5Ra5Q&#10;30Qm2yG9jcusZoVXZIdbwX+jZhgiNmsFjXyYYm+MXyuwJ/yQRxhACuw70YMrMxtVPRPh9RXC5Txr&#10;UlodLvPGqP21c9Co79G05XZyjYZFavWVdK/flxYrSqJgDn7qKnmXoXR/EdfNZaxwuQadVE7fV2Y/&#10;pPy+xGWdkV3/vYip1H1IMb5cFOdUjId5BDW6CRrWJXprqmTxFfeIzqjIj1dxmYCSkd10zfPGXBnC&#10;PaQkPTvTg0zF/KL8XKHObrwwlXW/rL7GqmorEw2Q81F29yvi4dalBTPWRNO33hDQOoBbQFpu7Y0l&#10;uma0+Yz25r2q038BAAD//wMAUEsDBBQABgAIAAAAIQC4nSge3gAAADEDAAAZAAAAZHJzL19yZWxz&#10;L2Uyb0RvYy54bWwucmVsc7ySwUoDMRCG74LvEObuZnfbipRmexGhV6kPMCSz2ehmEpIo9u0NiGCh&#10;1tseZ4Z8/8dMdvtPP4sPStkFVtA1LQhiHYxjq+Dl+HT3ACIXZINzYFJwogz74fZm90wzlvooTy5m&#10;USmcFUylxK2UWU/kMTchEtfJGJLHUstkZUT9hpZk37b3Mv1mwHDGFAejIB3MCsTxFGvy/+wwjk7T&#10;Y9DvnrhciJDO1+wKxGSpKPBkHH43V81rtCAvO/TLOPTXHLplHLprDptlHDZN5D9vsV7GYf2zB3n2&#10;0YcvAAAA//8DAFBLAwQUAAYACAAAACEAroEVN+AAAAAJAQAADwAAAGRycy9kb3ducmV2LnhtbEyP&#10;y07DMBBF90j8gzVI7KjzUB+EOFVVAasKiRYJsXPjaRI1Hkexm6R/z7Ciq3ncqztn8vVkWzFg7xtH&#10;CuJZBAKpdKahSsHX4e1pBcIHTUa3jlDBFT2si/u7XGfGjfSJwz5UgkPIZ1pBHUKXSenLGq32M9ch&#10;sXZyvdWBx76Sptcjh9tWJlG0kFY3xBdq3eG2xvK8v1gF76MeN2n8OuzOp+315zD/+N7FqNTjw7R5&#10;ARFwCv9m+MNndCiY6eguZLxoFaRpwk6u82cQrC9XCS+O3MTLBcgil7cfFL8AAAD//wMAUEsDBAoA&#10;AAAAAAAAIQCQf7tJxUEAAMVBAAAUAAAAZHJzL21lZGlhL2ltYWdlNC5qcGf/2P/gABBKRklGAAEB&#10;AQCoAKgAAP/bAEMAAwICAwICAwMDAwQDAwQFCAUFBAQFCgcHBggMCgwMCwoLCw0OEhANDhEOCwsQ&#10;FhARExQVFRUMDxcYFhQYEhQVFP/bAEMBAwQEBQQFCQUFCRQNCw0UFBQUFBQUFBQUFBQUFBQUFBQU&#10;FBQUFBQUFBQUFBQUFBQUFBQUFBQUFBQUFBQUFBQUFP/AABEIAPgBT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ttEg8K28TWMfnfNtl3/f21&#10;3WmzRXlqksTK6NXm/jDVYnleKBldU+8ldt4DhWPQYl8rZ/e313xl73KeVKPu8xtfN/FT0/2af5dM&#10;rYxIprb+KooZtvytVqh4V/u1YD02utcD4nsPJuJmiben32rs9nkt8v3K4TxVeQfaJmgWT73zVx1v&#10;hNqfxHO/8vG1FapUs4nlRZ/kib72yrqQxTSxeV8nzfNup9zCyM6t9xf4645HZEx790ha32/P96Kq&#10;9hc/6Vtb/vipZtvyfN/FVeFWe/fylrj+KR0m8+14n2/capf7Baa38+L7lVEdoWdWVk/grb8POv2e&#10;X97/AHfkarp/F7wS+E5zWLW8t7xIJd3yrRo9zKsrr827+F63teRr68luYvv7tipXMrMu523fvVq5&#10;RjGREfgOwtpl81P4/wC9U1/Csy7f41rj9N1KVG/4FXe6a8T2e6Xb833q0CRylz4enhZG27/NX5a5&#10;+/sJYW3KrfNXrc1tv+xbZfkX+5T7nR9M3bp9u9v71dHs+Y5vacpx/g+ziv4vKltvki+7N/ertdN0&#10;2DTYvKgXYlWIbaJYk8pVRKl8uu+EeQ45S5h6OyNWhDN/tVmU/fsaiUQ5jYpjotRQzb1Srf8ADXN8&#10;BfxGe9mu6pUSpfLoq+YOUi2fLQny/wANS02rAh++9PT7v/A6cn36fUgNdEeodnzVYoqNQINm9aY6&#10;NVj+GmTfdo1A8s+N77PBb/7U615l4GmlmtfKWVfutu+avS/jfD53he3g/wCes/8A7JXlnw0sJUiv&#10;Z5VZEVWX5/4q+Lzj/e4n2eU/7pI9DsPNfxRpUTtv+61dx4g1tbNkgVl3t96uBsJtnijTG3fIsW//&#10;ANDqbWLxptSd/wC81dmEqctOXKebiY81SIx9Yb+1JVbc6NXcaJegWYUsvy155Cm+/wDNl/1KfPW/&#10;p09xcRtJ5XyMflqouSl7QxlGMvdOQsLP7ZcPPKzJt+78td9pXiprbTdrLv8A9uuU1LXvt7osESwx&#10;RNsXYtXbCHzrWVV++u2vW5pRl7pwcseX3jYh8bXMNwis29P9utt/GcHm7fKb/Z+auEmtpba6/ers&#10;2/360LZIL+6iib53/uVcaso+6EqcZHd2etwXlwkSt89atcbomjtDrn735Iol3/JXZI67d26u+nOU&#10;jglHlGyQ/wB2uH8Yf6NdXC7lTzVXa237tdFqXieCztd0Xzy7tmyuN1jVWv1l+2Lvdf8AVb6ipUj8&#10;JdOnIz9KmW5bypZdiffZ3rQtrZrz7y/ul+dv92uc01POutrfI+6tb+0ryHfFbN+62bPu1xnVqZ2q&#10;6f5OpPAq7F3b1osIYk8R28TL5O5djVZvPNm2S7t7/wB+s7TfN/tm3l3fvd3yvUe7zG32T0C/m0yG&#10;6tIGi+fdWEj/AL39wrJupl/c/Zv3s8Xz/Mjf391Yv/CRbv8AY/2KitUFTj7ptTJLcy7fubv7lVby&#10;ztod0W3Y+379WLaaKaNGWobzTd8TtURkbSic7c3LWdwkX92ug8PaxvuPKb7jVzl/bS/w/fSrGmzL&#10;bMjMux/7lbAesTSW1tbpKzfwrtrEubzyWTb/ABPVJL9tsTN/Cv3HqpczSzS+bAsnmsv+p/go5iOU&#10;7Pwxcz36ytLu+VVrdeGs/wAGfvNLSVl2St87I/8ADXQOny1305S5TgqR94z/AC6PLq35dHl108xi&#10;V/u1bR91MdN1H3aiXvEliiot+xfmqJNYtt23zV31zSOiPvFry6Z5dTUx020g5Rnl0UQ3EEzOqyq7&#10;r96nptddy0Byh5lMqby6PLoIIaa/3KseXUT/AHKAPEf2jfN/4RnTIoG2XDXm9X3f7D1heG9Y+06H&#10;aKqr/qFeV/8Aard/aHdk03SlX76ys61yWlWbQ6b5X+p82dk+T+7XyGZe/iz7DL/90Ootv+RgiWVt&#10;ieVt3t/uUJbT/bPmX5Gb5Xql8r6y/n7v+Af7laqax5MXlff2rsX/AGa2w3Ly8sjjxHxjtN037Tqm&#10;1m+RfvV20M1nGvlxMm1ePlrz+2vJdtxKv3mWqsd1Pbj5W4bmuynUjTOWpTlKR1vh7R7PVdBSeCJU&#10;u1+RqS5tls7PyGXyXVt7fx1j/C65lfWZYll/dbd7JWn4z1Vvtj20SbK9WXw8x532uUi8T3K3Mtps&#10;/iiVKx7OZdK1m3lZt6K3zbKz/tN4jbG+R1/v0z7YrNulZfmrGUveNuX3TvdV8T21nZv955bj701V&#10;dKup7yJ4IJ98Vc5Df/abf963yLVKG5vNKupWg3fLR7T3iOX3ToLnz4dQ+ZfnqG5ma8XdLVJNVlm2&#10;M3z/AN6rD3iu23cuxv4KjmNjPhhZJXlVvutXRwt9s052i2om3969YPk/vXVasPc/ZrWWKL7jfeq4&#10;1OUiUeYfNefZovKVd+1m+eqVtct9oilVPnV6lfdMqK1ZXzQ3DL83+5Ue1kXyml4qv1v7jz93+t+9&#10;XO3L/Lu/4HVq53TN/wACrKvLnZFEv91axqS97mNox906XS9S2Mi11cN4s0W6vNNKmV2TdXYfafss&#10;USr/AHqiMglE0LrTVm/erXOakjW14jMuzb92uxs3i+zpLu+dqL+wivIkZVrp5iCj4b3a3cRW33/l&#10;+Z/9mtjf9gvf3X/LJm276r6IkWg7593z/wBys+a8lv2dl+/u+Wr5uWJP2iw9/fWd088Eux2+R0ro&#10;/D3jzzm8i++T+BXRaxLCGzv13Xk7I6L8qVhWy/Y7iVl3f7NRGUo+8KUYyPYE1i2ml27tn+/V3/cr&#10;y2G/lm2fNW7beJ5bNolZvkVfuV0xxP8AMYyofyna1Xv7yKzt/Nlb/dqromsRX9qm6VfN3VifEK8a&#10;wht23fJXT7T3eYxjT97lkV9b8Ws9vtiXZurnIbydLhW3fP8Afqv5zak0SrVibbDvZl/e7dlccqnO&#10;dkYxibcPjOf7VuX50rVv/GC/Z0VV37l+auHhs5XtfPVWq2+5ERpV2I1c3tKkYmnLE3dEmaa8lZW2&#10;blq3oOq/Y5fKaX5Hb7lYWj+b9odlb5F/26sWe1LprlWX5furV05ilE9FS5idtqt8/wDcqWvN7zVZ&#10;4b7z/NrpvDF/PeM+5t8W35K7I1fe5TjlTOi8uopvkXdUtc1451JrPTfKVtjy1rKViOU8f/aB1WCS&#10;XR/Kl3/62q9tMupS28sH/Hv/AA1ynxLm86/0yD7/AN7aldB4VVksNMVm+fyFdq+KxcubEyPsMJHl&#10;w0S352/VLj+D5qP4vlWorZ99xK3+03z1Kj/N96uqj8Jx4j4i3DJ8rrUMmd3FRWz7N+/+/T/+A1rE&#10;5pHVfCjTXSW4uW2/drR8Z+V9oS5Vd6L8jU74b6a1hocty0v+tb5UpniqZXiSJVVE/wDQq+hl8J48&#10;fiPOtV1JprqXb9+q8MO+LzW+/wD3KZqSbNUl8pf4qvP5Vnb7/md2rgkdgyHcjMu1tjVbs32NtZfk&#10;b5KrpCz/ADK2z/YrVhs9n72XalHMQSpDEi7V+5VW5hVdjKtXYZmeXbt+TbUVz/x7/M3zt/BWZYy2&#10;faybv4qlvEi3bV+9VWTzYVRdu/8AuvVhJvlTd9+nICpfzfZliZf4aitr+CZvmVd/9+pdQ3Ovyrv+&#10;Wsq2h/0ray1iWaWsWbIsTKv3v465+5tvOiRW+/XV798SLLu8rb81c5f2zQtuibelHMXGJm23+jXH&#10;+61dVeXKu1p5X93565fYr/vd+x/4qsf2kz3CbV3/AC0RkXI9AufKSzRovvsu9ais9VlhX5vubqx0&#10;1hn8ppGX7uzZRcu8yoyrs3NXTKXMYnUecupL+6ZflrKmj8lUlXdRoiyrdfe+St2aGCaP7y1gBj2z&#10;yuuxmXfT5rOV5UXb8lV33JcbV+/V22mZ5XaVqcZBIqec0P8AD/FVj7V53y7v+B1Neaaz7f4Hb56y&#10;bmOWzb7v+7VAbFneNZyou7591bHi28+2QafBKu99vzVy+mzMlwk8u3cvz/PWtc3i37ebP87rW8Ze&#10;6QWraGKw1Lcq+S6rvqvNc/2lcebOv3v7lQTXLP8AvWakT5vutUSqF8pe+3ypb+QjNsrJm825ZF3U&#10;XLt86/xrVeG8VG2NL89Yylzhyl7R5vs0rrPRvfzdv8NVN/73duqXfKi7vl2UAddo+if2xpcqrt3t&#10;8m966Lw9ojaPF+9l3y/critE1iewuom83Zb7vmr0u2uorn/VOr130+WRzVOYZeXkVnF5srbK8k8V&#10;a82pXTtK37r7ipXZ+Obxk8qBa86v7bzl+b7+6orS+yXTj9o838Zus3jLREX50X71dXpT/cba3+q+&#10;WuZ8Q/J4wiZl/wBVBvrqLOZkXcu35Yv/AGSvkq38eR9VR/gRKWm3DJbytt+8zf8AodO86WZt1RWe&#10;77An99kqu832Ztjffrso/CebW/iGhZ/Pb/vfv1cV/l+7WRbTN97+Bq0Y5GZa6YxOaR6F4t1uLSvD&#10;0S6e3yN914fuV5/b395eXDtLKzoq/wAbV1HjzbC32Ozi/dL87bP71cUr7Pl/gavYqS9482MfdC5R&#10;kuPNZPlahHV/vf8AAalmmZm2qtMRFhbc3+/92uU2JtPSe5vN0TfxfcqWZ5UuLjdLvdaNNmb7R+6V&#10;Uf8Av1LqVh9gtUl+/K33qAHw6l52z+B/4ko1abfFEq/w1no6vcbf/H6uuipFu+/QBbhvFRUinVn3&#10;fOrpUVzbeTdbWb71Dvst0b+NfkqpNMrt5rU5SAsXifY22xSecjL9+q8Lq9wn9+pd7Pb7m+59yorO&#10;aC2Z2Zd7tUSl7xcTQRFfetVLyGJInZvuN93/AGat/wBzav3qr3KLMsu6X7v8FYyNonLzWEr3H7qi&#10;G22Nu2/PvrTeHyf3u7+GqNy/3F+WiJoCOz3X+7W3ptyzqm7dXPwzN/rasabqu9kVmrU5ZHZ2NysK&#10;y7l3p99krQ+0xbdzfJu+6lc/DrcFtptxAy75Z2Xa6fw7aqf2xsuvKbd89AHa21zZv/DTbOG2vL+K&#10;KX7jS1j2EMV5Luil/wCAPV1Ea2ukil/vffpxCRq+J7lba/Rv7vybEas+5vItVun3bdm1fv03Uod/&#10;3d3ytWfcuu7dtXfVylzBEuvbL/D/AN8VFcwt/wAsvk3UWDt8i1YufnX5fv1mUUUdniSD/vqtBJlh&#10;t/mb7tUk+SLd/dqoly3z7qyLNZ5FeXeq/wANY80Ko27dvfd9+rENzv3tTLyRfkbbs+X5qsf2hibt&#10;vzLWhbXMX8VZX2xXt32rVf7T5K/71HMRynZ2DwJKnmxb4f8A0Guq8K3P+lPF9/5flrz3Qblr/wDh&#10;+RfvV2Gg3n2O63bfk21tTlyyIlEPFXkXmof7f8VY+q6bbWFnK0squ+3eqbal1i5a/v5Zfuf3azNS&#10;uWS3/f8A8VEpAeT+Ibxf+EouG++m2JNn+86Vt3l55P27/drgvFuq+X8RIliX5JfKT/x9K7K8b/iW&#10;ys38W2vla0v3kj6qhH91Esabuewil3bE2rWfqs3+lfLVvRPk0PzW+5F/BWZc3nnN93/dr0qcv3UT&#10;yqn8SRrW0PnWsVXFcQ/Kd1R6bD/oEW779W47fcv3q6Y/CcdT4j0TVZrOaV5YFj+Zmf71UPtMF46e&#10;bbWlzt/vxJ/7LWDf38SWcrQf61f4Kwkv2Vvm+f5a9X2kTg5TvZLPQbn5Z9PaF/79vc//ABW6q9z4&#10;S0WZZVttQntt3/PxFv8A/Qa4WwvJZvnZdm5q1UmZ1f71RzRK5ZG7beBpbBvPg1PT7lFXdsSXY/8A&#10;3w1W9S0r7ZZ7Gb51rC026+zalEzfPtX5d9dF/aX2ZvKlX55bXfv/ANtnrMZxt5YbLhPK/u0eTsX5&#10;v4q6K5tlsNU81l3+Uuz56q395bXmxmgVNq7f3NTGQGZeJ5LRRS/J5q71qX7BAivv+d6bNDBc3n7p&#10;W8pV+XfV2522cW5WV3Zf4P4aJAZl4vkq6xL8jVlf333fPWnefvl3Mv8Au1RtrZmllVqgs0LPUtmz&#10;czVFNbedL8stUprZoZfmb5KZbXP+1WJqW3T+GVfnqp5KzfNtq6n+lb9rfdqb7Hst6DXUwZnihX5Y&#10;mRG/gequ1fMRl+Stu8h+ZG/grOubZk+atomEiaHciov8bfPv3VmTSNZ3G5tzvWqj+cvzKu9V+X5q&#10;r3+leTYebL99vuon8NHMIsaVrfksm1q67R9eiuW2t/ery97aRNkv+z/BWlo9+sMkXmSsibqOYs9b&#10;R4n37dtZWq2bJLui2+V9+odH1JprfbF++82uos/DfnWvm3Lfdb7iVfxEHFQzSpK7btladnNsXczb&#10;N1bGq+BvO82exbe6/eR65zyZ7CZ4p1ZHX5Nj0gC/uV811Vvk/hqk/wB35m+9Tpvn/h/iqvM7J92s&#10;uU0iCTMi7atzQtNb/L86JVKFJX+8v+9W66bFSCL+7QIz7BF+z+U0X+9UV4n719sdaH2ZXf5t2/8A&#10;2KdMkU1x5Uf3KAJvB+jtf3X7iXZ/e+auie1lsJXi83e6/drnbOGTTZUngZvlauis7xby1laVvnX7&#10;1XGXukyM+Z50l+b79ZuqzMlq7f3a7XRIYtSvPm/iirM8c+HoNN0aWWJvutvq4xly8xB8teMPn+KF&#10;oyr8m6Ku4mdf7L/2GrlNetlufFun3O770+z/AL52V115Cn2dI9v8LV8rU+OR9bT/AIUQs5v9A8jd&#10;8n8VOhs4nXc1UpP3NulWIb//AEfytq/79elD4Dx5/EdBoPz2/wA1OmcSTMANu3iqulPsi+Za1mdf&#10;7tdkfhOOp8RDeQywrKjL87Vm2G77R/qq7KaH7S+6qn9jr5rv/errOY5+FGeVP3VayfLFsq0+lRQo&#10;nlbvl/v0fYNkv3v4aAJrC1V79P7/APcravIYvKuLlm3v5WxUrn0819ShZW2f7ddHcpFc+Tbbv4Pm&#10;f/arSPwkGJqSLD9o3N86/wC196sqGRpl8pq09Ss5Ztis33azIUkT5t33aj4QNPTbCJItzN89QzWf&#10;nSoqt95qbbTfw7v4ac/3kZf4agAubBbaeKLzfO3/ACb/AO7RCnktLF8vyt9+tjQdUsbOXzbmz86X&#10;+F91VdV1K21DUpfscTQ/3t7USCJz908Vzbvu2pt+esF08uV9v3Nv3K6a5RX37qyXtt+/b/yyrE6Y&#10;mbbXjQy/froLC5ab918vzVzlzC32p1WrFm7I0W1v9v79Bpqdwuj74ovN+RJW2LVLVfDcu6Vl/hau&#10;g0HwxqGpWCz+fH5X+21dBrELWujWkFzteVf7lWZyPF/sdzbX6My7ErVd99rtZWeVvuvXQTeVc/eV&#10;dm6qn2NftH9/b/tVEjMwJrBnsPKVGSVm+5t+9U+lfD2WbZPfbof7qfx112mw/wCkbv7v3a6qHe8W&#10;7+6tbU/eiOUjj/Ddh/Y9w+2uwhv2+yojN/y1aok817ibdt/75Si8knhWLyljTcz/AMNakG3Z3L7Z&#10;WZvk3UarpVnqtuiyxfN/e/jrn7bWJ0s3Z1VPm/u1d/tz5YvlX5qAGW/wvgvLV1XUHSXd/dqjcfB2&#10;7T/V3kcv1Wushv23fK3z1rqmpSKjxXMW3b/ElaRjGQc0jgrf4S3jQr5l9HFu+98m6iP4S30LNt1K&#10;NvqrV6F5epbf9fb/APfJqxbfaVX9/tZv9ir9nEOaRxtn8NWhuPMluVdP7m2oZPhrI10sqzwov8XF&#10;eg1geLIbttLZrP8A1qtv3o2xlolTjyhzGBcfDybyUWJ4dytnp96s1vh9qFn5su6N0b+BWrSs/FOo&#10;Rra20iNM7tsfdWrbeNI3vHtp4VhlX7372ub93IPeKCbdP+z/AC/dXZWF4zuftlm0TN8jV6HDq2m3&#10;Gdt1bO38S71qrqt5oqW0v2mWzwq/ddlraUfcCO58XXl/E9+9tKv723n+0K/+z86V0TuyL/wFa5W/&#10;mivPFSKu3/VN/wCh10XzPb/8Ci/9Dr5CXxyPr4/AF+n+zQ7xJYfKvzt/HXV+JrHSra40ptKl3+bb&#10;RPOm/wC638dZ/ipNMSKyisfM81v9bvr1FGR4XMP0rc8UTbvnrWnxv+XbWTYO1vEi7fu1osHKqxT7&#10;1da+E5p/EeiTaPB/Crf99VF/ZsCf8spJv+BV2H2O2eX5mo/sqB1fbKu+tzm5TlP7Ngf528xKP7Bj&#10;f/lqvzV0z6UqL80q1D/Zu9vlZXoDlMRNBVmdVnjR/wDbqJdHkf8AiX71dL/Y7bN21aa+lN97b8lA&#10;cpy82gzuvzKv/fVVH0RUbyq7D7BLt/1VMSwaT/lk1Acpxv8Awjao25dz/wC3Tn0fYvzV2f2OVF+V&#10;Wpv2Ntv3fvf7NQHKefTW8SS/MrUWEMSXDtt3p/t13z2rbf8AY/3ar/Y/lf5V/wC+agvlOPe2sZke&#10;JlaHd/tViXNgsKy7W37mr0N7H5fur/3zVf8As3/pkvzf7NBfvHnn9mxfJ+9X5l+bfVS201Ul2zq3&#10;lMvzV6X/AGVA7fNbLUqaVE//ACyV0oCXMN03xPZ6bpMVnbbtkSqm9/4ql1XxFbalYW+1WR4vvU19&#10;Bif5liZKSTRF8r5dyUGfvGE8Kvvni3OjfwVShhaZki210qaCts3mru31MlnFM33dkv8AC9A+Uo2d&#10;m0P/AHzWnCm9vmbZtpyWzIv/ANjT/sC7f9b/AOO1fNyBLmkS20Oxpd0/3v7i0y/mX90v39tN/s1t&#10;v+t/8domsJX+VaOeRHKZly++J4vuVX85dqf31reTQWm+9LVd/Dcqfd20c8iveHWesR+buZ/nrQt9&#10;euUlfbc/Zovu/c31j/8ACPSx/wC/T/7KuU3/AC0c0iTtdF1SCLzWn1Lzt399dtac2q23lblnX/vq&#10;vL30288r7tVIftkP7rY2xqv20ohynpkniyC3kZWguH2fxqnytU2sXCXmjy+Q2/d/crg/OuUi+Zm2&#10;VY+3XO3buZPlo9vI05YmlDo9pDa29yzSJcK3/oNYmjwrc+LHlmVplZvmqC8819iszbN1VHTY25Wb&#10;fXNzFcp6jD4d02GQyx22Hb/aauT+JGj6JbaLezz7oZ/Kbbsb/YqlYalcpF8s7f8AfVcl8TtVnm0O&#10;XzWZ6uWJ934QhH3z55trNrbxRbru3+bF9/8A77euuhd9qxff3Sqlczc/J4mib/K/I9dBYfPq1pEv&#10;zv5rf+gV899o+pl8BbeHZcbWarH9lS3moW6ru2ba7t9HluZ3VrFf++au6VoM6X6f6GyIsVdMqsvs&#10;xPGjymUmgweV95vlVae1uqfI27K8V176bc7fls/4azLqxPmcptq41KpnKMTkE/ax+E33pdT1nf8A&#10;7enXH/sqVaj/AGtPhLu+XWdUQ/3m0y4r5Pf4qfB913Np/iSFF+876TL/APEVF/wtT4Ho3+k32qWf&#10;zf8ALxpkv/xFfQ8sDxPaVT7Ah/ao+Ftyu1fFUkO3+9YypWhD+0V8MLlVlXxnZpu/vrs/9nr4sf4i&#10;/AiaR/K8Rz/8D06X/wCIp6eKvgbN/wAzfGn+/ZulHLAPaVP5T7gtv2hPhlu2/wDCe6Sn+/Oif+z1&#10;oJ8e/hlMvlf8LB8Pvv8A4HvEr4UTUvgZc/8AM7afD/vxPT0s/gtM2+Lx/o3/AANtlHs4h7ap/Kfe&#10;UPxa8B3S/wCjeM/DsyL/ANPyVesPiL4XvG/ceKPD8393ZqKV8Cf8Ix8Irn/UeOPD7/8Ab0lPT4e/&#10;Dm5/1HjPRP8AwMSj2cR+2n/KfohZ+J9Kuf8AVavpLp/sXiVfXU9Mm+7fWD7f7lytfnanwo8Jv/x7&#10;eMdJ3/7F9V62+FFmi/6N44tE/wCuOpvR7MqNY/Qf7fYuv+vtn/7bpSo9s/8ADG/+5Kn/AMXXwJD8&#10;NNTT/j28dyf9sdYf/wCLqx/wrTxfs/cePdU/7Y67L/8AF0vYl+2PvB7ZX+VYF2f7yVD/AGVvZt0S&#10;/wCz9yvhj/hWnj9PmXxxrvy/3Nfl/wDjtSw+BvibC37rxtrv/g2d/wD2ej2I/bH3G+jr/FB/3xVf&#10;+x4t3+qn/wC/T18WJ4Y+LttK7ReL9W/8Clepf+L4W33fF+qf98xN/wCyVPsRe2ifZH2FFXb5dz97&#10;/ng/3f8Avinpbxf88Ln/AMBZf/iK+L/7Y+PMO/b4x1RN3/Trb/8AxqhPE/x+tvm/4SzVJv8Afs4v&#10;/iKPYl+2ifaH9lb2T/WbP7/lUTaDF/z32JXxonjz4823zf29dzf79mlXo/jB8crVfmuYJv8ArtZv&#10;/wDF0exkHt4n1r9jgS42y6nBs/22TfUUz6ekqL/a9pvb+B50r5R/4X38cIf+WWl/8DsZf/jtRP8A&#10;tD/G7b80Gif7/wDZz/8Ax2j2Mg9vE+tf9G3IsWo2z/7jJUz2y/fW+g+X+41fIn/DSHxdT/W6ZoU3&#10;/cOf/wCLqeP9pX4jR/8AHz4V0Cb/ALdttR7CRftIn1pDD8u77SqVYRIn+7P/AMB218nR/tPeLI2/&#10;f+ANCm/4Dt/9lq2n7VWuI3/JNdJ/7/8A/wBqo9nIPaRPqD77bV/9BpsyPu+7XzF/w1hrkbbm+HOn&#10;p/uXT/8AxFT/APDWl9/y18AL/wBsrxqj2ci+aJ9ITQtt+XbUVtprXP8AdR1r58j/AGsYtv7/AMC3&#10;3/bK/b/4upof2utPj+94M1ZP9y8f/wCLo9nIOaJ77c2c8LbfK3/7lVJnnRdzL92vEk/a60Hd+98K&#10;+IE/7en/APi6fN+2H4Js7V57zQ/EEKL87fNv/wDZ6PZyM/cPYnm3qm6D/wAdrPuIdrf6pq4Hwj+1&#10;F4L8cuq6VYa1udd6QyyKjt/uq1dm/wAQtL+7PofiFP8AgET1jaP8xp7OY/zvJbb5TVzvj+53+H3X&#10;b96Vf/Q66T/hOPD6Om6x1pHb+9FFUV14h8Mal+6ng1J13b9rwRNXNKP942hGUD59m01k1yJmX593&#10;/wAdrqPDFhv8UWjbVfa2/wD9Ar1B5PBDt80V35rf37Zd9T6HZ+CrOXzYIr2aX7/nNB/8TXBTwsub&#10;4j2KmLjKHwk03iFobzd5S7P7lWP+EwtrZkZlXzaq+JPEPg7R9Nu7yVbn/R4mlb90/wDDXxV45/a6&#10;1pNSlbQ/DVpNaKzeU80779tdkuWB5tOnXq/Cfdv/AAkn29UaKVUT/erP+zrcfN5v/j1fGnwr/a01&#10;+bXrVvEukW39kM37+K0Z/N/4C1fW0fxD8PwLxpGoOjcqdr0RlEmpQqx+I+Jv+EVb/ngyf3flrz3x&#10;t4RW8vNPXyN+2ff9356+vf8AhG4tyL8vzLXOa94PiS8tGbbsVt9erynk8x8uzfDWCHV5dQ/s9Yd2&#10;1ovm+7VvTfhvc3mlpZ6rEr2TRfMiL8+37/z19C6l4eg3Iyqv+0lbsPhuC2t3neJfu7KiMRnyVYfC&#10;LStH1xPKggvLS4i2Mm3ft+enal8OrG8utv2OPyvN2fd/i+5X0RqXgxbxXnaJftG776L/AA7Kxb/w&#10;Hp6RXDRW2z5vl2N/sVHKLmkec6x8PdGS4t1/si02RRM7fuE/4BWFoPwi0qZZZ5dIgm+0LvXfEny1&#10;7LeeDVhliWVWdNv+p8133VoaV4ZSZvs21YX/ANtd70cpXNI+fdB+DmkWGqXdjeaZBM7Nvi+XfXRf&#10;8Kc0HzV3aRGiJE27Yv8AFXs158N4LOJ51nb7R99a0NE0dXi8qd97t87b6vlI5pHzPc/DHSra8mWK&#10;23/wKiM+ynW3wlie/l2yzpFFF91J5fnZv+B178/g/wAnVpWgjVN39/8A77rVtvBcUNvL+6VHb522&#10;VlKJvGpI+Ytb+GlzYWD3NtqeoJ5UvzJ9sl2Mv9z79bXh7wTE9rE0+vay7y/OqJfXG9f+AK9e8Xng&#10;O2mt7u2/vfO1Z+j+CVsNU2r8/lLs3/7NLlNvaHD2HwuubyJ2i17xFbbf4P7TuN//AKHUWlfD3Xpr&#10;Dc3jPxFbNEzIzf2jLs+V6+g7bR1S13bV31Dpvh7ZcXa/LsaVnqOWZXMeH/8ACvfF6bFi8f8AiL/v&#10;/vpZvBnxEtot1t8SNd+9s+dq96j0Tez/AMG2qV5o7faP3Sq7q371Hb+GtPfHE8MTR/ip5sSwfE3V&#10;E3PsbzoEfbVj+xPjBDvZfiXO+35/nsYq9ts9BiXym2/eq9No6v5sSr91Pmo98PdPB/tPxrtvKb/h&#10;P1fc38WmRU5PFvxsh1R7GDxdaXMqxeazzaciJu/uV7R9gghlt1uduz5tr7a27DwxB5SNt+dvnaq5&#10;6ge7/KfPX/CyPjlDdJ599ps1vuZGmS1+7/wDZVp/i78W4bd5ZW0u5iX+OGDfu/8AHK9m0rSlmaWe&#10;Xanmyt5H/XKobnRIraR5YF+9L83y/eo9pVIlGJ5Fpvxo+JF8u6Kx0K/T++jOn/tKtCP4x/EGFd0/&#10;hfRn/wC2/wD9qrs0s4rbxNd/Kv8AqFeXZ/E2/wC/WlNYRun+qrb2kjH3f5Tz3/hd/jHb5svgnS5k&#10;/wBi6/8AtVO/4XxryLubwBY/+BSf/EV3f2BUiTdH89EOm74vmiWj2lQr3DhJv2hL5Pll+HMT/Lv+&#10;S6T/AOIqKb9o2Kz2ef8ADSf5v7k8Vdnc6ary7ljWqj6V53/LNd9R7SoactI49/2jdF+9L8O77/v6&#10;lVNS+P3g68ieC88Aaknm/eRGSurm8Mf8e+6237m31FN4S866dWs4/wDZfbR7aqHs6Zylh+0J8ObC&#10;1S2l8J6onlf6p3374v8Aceul0f8Aa98Iaayf6Drb7f8AnszvVJ/hpA915rWcb/wN8tRf8Kitr+4l&#10;V4IIf7uxa45f4TpjLl+0dRqX7bfgm5+aWx1CH+9+4qjD+298Obf975+oQ/78D1zV58B9MmZItux/&#10;4vl+9Xk/xm+EWlaDa6fFZ2yo91dKjVHLH4uU2jUl8PMfQr/tvfDJ/m/tC7hl/v8AkVt6V+2R8Pb+&#10;VIrbVbl/NX7iWrO7V8KSeAIv7USLyl2bd9d38E/AC23j5LxVVHigZ1/74dP/AGeuaMqf8ptUhUpR&#10;5uY+m/id8fvCuveF9QtrFbm/vbiBolT7HKjruT7/ANyvle8vGtovmsb5/wDYW1d6+oLB5dKnuGiZ&#10;XRlb+H/gNbGm3jQq8sq733I7b1rn92RFPHype6fKOla35MsTNY6gibv+fOX/AOIr6Z1r9p3w5qMs&#10;W/R9ZIjXCulpKob/AMcrrf7b2MiyxfJu+VEqO78Vy2V1JGlvHIM/eYbqXKFTH8x3KfvmRmZdlYWp&#10;JE90jff2t/eqwl5vb5duxV+89Zjou1289d+6vpJSPBJfsDTNu2r8q0/5XiSL7ibt9Z7boW2tP/3x&#10;Vh086JG3VESyxbJst3Zvn3fdqkumxXNx5Ui79rb6tQ+amxV+dF+etCzRoZXlb7jf7NWBhXiNc695&#10;SxfIqrtdFrYTR4La1R9q+bv+WtC2sP8ATHl/vVoPZtM0Xyrsi+eoiBXv9K/0d/3S76x/+EYiW6fa&#10;u/b87V2s23ytu2sL7ZH9vu1+ZH+5VyI5TKm0qza4+WL5NtWodKWFXZl2RbdlXrZIkZF/u1dmuYvK&#10;eJdu+uaR2U48xlJokFz5rfL8y1U/4RhftyL/AB7fv1YmsFdnlSXZu/uVoWc0qSr5u19q7N/8dEZB&#10;KnyxKn9lfY1+b50Zdm+prDTV824/j/jrQvJt6/xfNWZHc/ZmlVa25g5S29stt/tvWTeQ77pJYl/2&#10;NlaCTedbptdqrpbNu81V/irmlL+U7KceUIdv7pWg2ba0PJldfliXY1UtjIyN8r/7D0PNO/yrFs/u&#10;1cagSp8w+/0FbmLbLF/Dsqv5M9mr2LfxL+6bdWhDu2JLKzf99UxLNrlf+B/LUe0iT7H3SWHQVeJF&#10;XaiL8ipUU3hhks7j97/DWwifLu3/ACVY8n915W6toyjIwlTkcFbeFYrmWWeX/lquytJPDEH3dzfK&#10;tbFttS3f+4q1oaVbLNbvK38VWc3Kc/8A8IrbTNtbdT38NxIz7Vauwhhi3fw/LU0PkfeZa25QPPH8&#10;NqjP+4qWw8KxJudYlrs7y5g+fbFVff8A3f7tRygc5N4Z+eL5V2Uf8I9F8710f2aW5bb833KtQ6Oy&#10;L83yf79Rygcb/Y8G77u+qL6bsll8qD+Ku4mS2s227t71lbd8D7dvzN8tRIuPMcu+mt5vzRKiV4l8&#10;b9H+0+JvDln/ANdZW/4ClfSX2ZU+98714r8XYVf4g6Z/0ysZX/76rGv7tI6cN71U+eV0Rm1b90v3&#10;PvV6h8HPBkt5qmoNEux1XZ/45WPYWCPqUrf7NevfB+z+x2Wpz/x7l+f/AIBXz1GUpn0ONjywLU3h&#10;WX7U9ttZ/KRfmZaivNBuZvOVtvlbl3PXpCTLN+9Vf3W379Ymqwyo29V/dS/x108p89I5K20qezuJ&#10;WaXe7L/3zUhkuLJVQ2Sy553ba6yG2ifY8sXz/wBzdV+4hE21o4l24q+Yx5TjftkqfLFt2K/96sq2&#10;ee8ll+b5PN2N/fqpeX8SN8taGm3/AJ1x+6+Td83zpXsR/wARwcpbtnie4u4Gb54tv8VW9+z73zvt&#10;pmsfuZYmVvmrKfVZXl2bl+ZPv7auRsdRbTLGv3fur8tWLO585XZv73ypWD/aXkxO25Xl/uVe0qZp&#10;rPd8u9qvmA6XR7n7VdSr/G33a3blFtoq53TXWwuNzMzytWheX6uvlKzb2/jqOY25R1zeM6/K2z/c&#10;rkt8s2r3G7dv3V0HnKm/5v4az7Py5m3bvnaiRHLylu23btzf8Bp033dyr8+6rFhZ/ut395qsJCqR&#10;fMv8VY1DvomOm6S3+b7i1Ys5t8r7v4abqsyp92q9s7Ou5m+SojI2lE0JrlIV8pvv/wAPzVjzXO+4&#10;dlakubzfI67apeSz3X+wvyLRKREY8p1elQtMu7/a+ards/zeVt+T+/VTTfkZF+ZPl+/VvZLbRP8A&#10;Kz/7dETaRU8lt3/oNXU+f7yrVezR90vz/wDAKsQzN8+5fu1f2TL7ZNbJvvNu1dm35a0v7Nitl8/5&#10;kZW2LsqlC6w3ESt/F950/hq3fuz27wIzb/mlX/gVeb/eO7+6Zlzc+S25lX/fRqr3Nz/ovm7m37fl&#10;rYe2gudLdG+TYq7krj9SufJVYv7vybK2pGNT3SWwv1uWSBtyf/Y10dteLDEi1z+j2fnXnmyr/wAs&#10;t610DwqixM3yRKu9quUiI04lhJotrtE1RJeM8T7m3/79Qunkr95fmrNubmVLfbKyv/d2LVyq1C40&#10;onRWf77eqyxvurRhhgs4mZvnribO5W1+ZW2PUqarLufzZd/zfLVxxMftGMsNL7J139sMjPsVUrOu&#10;dSlmb733axZtS2RStt/4GlZ/9pKn8Tb2q/b+6Y/VjpX+75tPhh/dJWFDqu+3dd33q0IblvK21cZR&#10;kYypyHTIvm/KteFfEiZpvH1x/wBMrNU/8fr3D7T83y/PXg/jCb7V481Vv+mSp/u1zYuX7iR04KP7&#10;+JyWmwr9ouNn+4tepeCX/s3RpWVvvM275a86s4dn3fkdmrvdHm8nSIl+/wDe/wDQ68TCfEe3j/hO&#10;rm8Qq+9XX59qouz7lE14tzb/AOv+791K59385ty7t9M3Mm+vSjE8GUTpkvGRXlZd+3+5WjYTlrOP&#10;dE3SuLTVWh+433v79XovEPkwxrhW4q5UyInnn2lvs6Ssv3qsabf/ADP5X3FrH85bzTYvKb5Gapba&#10;ZbVk+b59tdnMcfKdRNfyXMSfwVXmfyV+989ZX9vL/C1MhvJZr/b8uxqOY25TqLO23/drY028is7X&#10;bLKqPtrF/tX7HYbYtrvuplhM15b/AL1WT/gVHMRy+8dFNrf71dv9379a0N552ysR7aKOWJV3bNtW&#10;H/c+UirTNoxNt9zruWs7Skl/esy/xbKWHVfk/v8A8FWLb512s3yf7FVze8EqZu6a+y13fN92ia5V&#10;1+9sqG2mW2s/l/u1ztzeS/b0bd96oqS902pxNDUpN67qrpN/o6Ku35qZvZ96t/e+WhJNipWBsP8A&#10;lSJ2/jqpZ3nnXW3+81TXL7IqqWCf6Ru+b5Wp/aA7Oz+9u/urRcP9m+Zm+Wq9hNspl4/nb1/vVt9k&#10;Am1JUb5W3/LV1LzfavtasWaHZFV2wmVPlb7i1OoRNuz23MUrN/rYlVlq7D/pLOzKvy1jzXKpsZWq&#10;vDN+92wL9371csonTGR0d5DF5SSysqP/ALH8VcD4h83+0n+Vk/2K6v7S23bP8m1a4/XrpvtSSq29&#10;/wC/RTIqHR6PM37ppfn+Wt1HWbesX92srTbX/R4m/u/wVYhvF+1fN8mxvKaj3Siw7+Tvbbs+X79Z&#10;72yzfM3+qarT3KvbvuX7nyVlXl5siRV+/u+Wr90j3hkyRTLMyqybW+Wq9nDsZ5d33avO7fZd0rbN&#10;1ZTzLt2q33qiVM0jUL9tuv5niVlfd95Hqa/s1RdrSr8v3ais9235fvVUv7nezru+eseUJSMyZ9rO&#10;y1p2d5Kmzd86f7H8NYlzc+TL5SVY+2NDBuVq2+H4TH4jbS83/N9yvDNbuftPibW5V/567K9Yub/Z&#10;YO3y/KleNJ++v9TlZfnZl/8AQK5sRU5qcjsoR5KsR0KOrJ/tfPXXWFyqabaf9cq5fZ8sX9ytK2/5&#10;Bdu25v8AVJXNgjbGm2mpf990+G8V2+b+Kuca8azXd9+sq88SXSfeXZ/uV6UYnjyO6ubZdu7d92sS&#10;x8RWs7TRystvcRNskimb5lNc0njCVF+fc7tXMeMo4/EF3bXCCSGQR7ZNr/ePrRy1InNUkX4deVLO&#10;KJlZPl3rvX71Rf23FDK7b1+asTSry+8pLZrODYq/uk8qJNtPuE+3rbsvl7Nu/fCuxP8AvqrkEYyl&#10;9k27bVVeXcy10CX8FtF5sv7n5fv1w6eRa2fntFIkv8PzVLc6xFrHmxRTq/2X/WolY+05vhOyNL3e&#10;Y6X+1ZdSl2xN+6WuoS/g02ziaedf+BtXD6DqUFtvVV/h++lc74t16W8uEiiben9ytSOU9Y/4Wpp/&#10;mpEsq762rPxVFeL5vmLs/wB6vB9N8Nz6lb+bEuzbXQabbahYIm6Vti/wU5SLjE9uTW4rn5Ym/wB6&#10;tizvIvJ27Pu/x15TZ3n2ZUZl+dv79dXZ6q3lbaIyI92r8J2f2xvs7+Vt2Vn3k0SNE2751b7lUU1J&#10;ntfK/vNTbyaDytzf991fN7pfKWIbxprjd82yrW/zmdty1i6Vc75X3VoWcy/P/c/hrGJciw8m5kp2&#10;mu25/wDeqlNcqm+mWFzsXczNRzFfaOusLn5nb5dtOeZftG6sjTZmf+Kq02peTcP81bRkTKJt382+&#10;Oqltct89Ztzq37p/m+eqMOq7P4qJS94iMTqJrzZ8u6rdrfxbXb+Pb81cP/aslzdP+9rbtrne235d&#10;lHxRLJb/AMZ2KSywNOyXHyosLr/wCokeK4aJmZX/ALqI1ZOvaPbarLLKsWy4Vfl2VzXhia5s7z5b&#10;mW5T/pt/DXLyyI5pc3LI9o0p9ipLFt+7/HVt3gm3/L5Mv8VcomvSwru2/Jt+fZT7PWG+yvOzK6N8&#10;6/N92p5vsnT7vMarv8stUppt7J/vVLqt5BNZpPB99vvJ/crE+2L5sS7q2phUNu8uf3H9/wCWsxIf&#10;3O5V/i31FqVz5MXy/wATVKk3+jp81bc3NEx5TW87Yif+gVz+q3P7zdt+ers1zsrnNVufmdvmrGpI&#10;IxJofnZ2qjc+LbGFpYllV3i+8ifPTYXZP4/vViX80H2yWJVVEb72ysZf3SjY17WLb7LL9hvo7xPK&#10;374W+7XGW2m3NtZ6hPLBIiMyoruvyVhax5ug2sq2cvySy/Mn96tBPijqfifzdKXT4LPTIm+Z03u7&#10;MtcdXm9kaRlUjVjGPvF3er28sv3PKVttbaeV/Zdv/wBcq5+ZJYbO7/65VbuZpZlt4olb5V/gownw&#10;nRiyG8uV83ylrPvLZrn5VXfVt9KfSvN1C5lZ7Rdvmu/8NdL9htraw+2K32mLyvN/crv3LXpRqcp5&#10;EuX7RwH9iSv8u1qzdS+z6bMsVy2ZMfdj6LXpM1/pVtof9qxf6Tbsu+Lyf4v9ivK/EGl39xqDyx27&#10;X91J804U7Ui/uqvtjNZVK0ox90563NGPunB+FUvEil3LI8rStKzOyfL8n366jREvr/wlqFtp/kf2&#10;rLtX7RdxO/lbX+/8v3v+B/xVlaVo8t9efaYJ97r8jJufYzf98Vd0qG50Rks5ZVmu2bdsmb5Gb/8A&#10;brOUjrjiacqkfeOjtrO80e6Se+1OG5SLai26RbNq/wB9E/4HWfqT+XrMsF5E1sl1F5sVv5u/bWxe&#10;aVKlvaLorNqsW1pb6bUPkl+b+BNroq/5+9UVzpt5qUtpP/Zkd/e2G23eG4l2RKrf7j/e+euOMuWp&#10;7x0y5o1Pc+0V03WCywLEqPt37/8AviszSvCsupb75Wjd1Ztyfx11CaJq832u8vILa2l8rfK8MvyR&#10;L/vt/uVoeD9KawZrm+gneLa/lPCyb939/Yz/AHa7I1ZHNiZRhH+8Fn9us7O3VdNaZIm++jVu22tx&#10;TWD7rZfN/vOv3azdbvIHaytrO5u5tQul81oYV2Iq/wDXX7tVPFv2nSpf7Olik+1rFE8Uzy7E+b+P&#10;/a/8dq5VDCVeM4ctM27W1g1W181W2PEvzVDYPAlqlys++KX7r1w/hjxbLNqlxZwW0l+7St8iM8X/&#10;AAPfsq3c+IbPwxfy2dtEz3rfvYvO+eKD/wCKauOpieX3YnPGv9Xpxiehvqv2aw81pWhi3fL8vzt/&#10;uUyw1KCZvPlZUdfu72rhNY/tO28WxWeuSwXkUqpLFNNKiRMv9/5U/wDZK668msdE02323P2nd/y2&#10;hg2W/wDwD+9RQqc/xBRxHtZe8dBbXKvv/ervb+CtO2udkHzVyMOpRTW+5vnRvnT5q5rVfG0ulXD2&#10;y7r9G/1X99a7JHqc/J8R6FNqqors3/AaIdS3ruX79c74q0HXtE0GK82xzJ5Xmz+TLv8AK/8Asa4n&#10;R/Gd59o2rEu/+L5qIy5x0ZRq+8e4WGpKn+5Wf9pie/f7z/NXCw+M1tl/ebv9rZTNN8ZxXl/5u75P&#10;4t9XGRtI9D1iSJP9iuXudVVP3S1DrHiT/Q/PWLZE3yb91c7DrED3SM1HMR7v2TqodQ2/MqtV688T&#10;q+h3HlMyOy7Fm/2q5TUteimt5ViuWtnVfl2LV3RLxkt5Z5ds1osC+UibP3srfInz1EpHNWqexidR&#10;f6xLpth56xLNLt+48uzdWL4e1KK5uriWJmttzb1R/nrnNeufEeg2qQarZz7JW2RTIyO61haP48g+&#10;1eRbMvlW/wA8rzLs3N/9hWPtOY836zzS5onttneLebPl3ov3vm/irV+2RMqeQv3fkry+z8TwW1kk&#10;Xmq8r7vub/8Avupodblht3i8356ObmPVo1Ob3onoD6xs+Zpf/sqhs3+03Dz7vkVvlrhU1tWt9vn7&#10;03Vpf8JPbW1n/rVTb/tV0xl/MdMveOov7zeyRffrWtpvJt0VmXe33a8ff4kWL3HzXK76NY+LVjYW&#10;cW2dd7fdd6xlIvlPUrzVfOvNqNvRf7lY+q3i7XZfnryX/hdWmIu1p9krfxo1dbpuq6g9nFPB9pe9&#10;uIGuorF/K2S26p877G+b/wAfrGtX9lHmkc9SpGlE3bPVYvN2+ary/wDPGsW8m/f3Df3qr6VoMUNx&#10;ca1rmpyWFpLFL5Dwr/qv+uv3/wDxyrFzYT6b4ZstavmjhtLzb5X/AAKuaOLjMVPE0zlPEnmzWtus&#10;S/P5u/Y9WPBNtstU3L87StuesTxtdT+Fby0+0r527d5SJ/F/uVreHrlrPTvP3fe3O1bVqkZ0fdOn&#10;CS5qvNE6LWNsMUqq38Ko1aCb7bZtiV021x9/eL9gedd3lMy7t/8Av1FeePN9q8EW7zV+69XhfhLx&#10;XxHYTeJ4k320sHyN8jfxpTH8bWPgzTXinVv3S71SH+Jf4NleX6PqUut6slsrM7s/73/ZWua+JGvf&#10;ZtWu7OLdNb2q7Ivk/i/jruly8x89XlL2keU63/hMItSuruWznjhtJZftEVvu+7L/AB1XXUrm3+WW&#10;+Td/srXmWleM5bOwRvtlyj7djIj1s2Wotqytcy3sjIx+T5U6VHs5GX7yJ0Vn48n+xxRWM9jDCzK+&#10;+7byvKi/2EVK6Xw2994ks5bm8/s25T76w2+99y/8CooriqQR2YWjCpKXMi79gudKt4rmztl0p5W2&#10;bElR4m+f5N/8NXZvE9zYXHnywfYNTiXyp7e4XZuX+B/8rRRXHyI7ai9lGPKUHvPCuvNL9sigfU7e&#10;JriDfaxIi7v40/74/wDHKd4J3p4btGX77Nslfd96iiuunpUiZ5hBOJvWeq/2J/x9L89ureQ6f7X+&#10;XqjDqVn/AKFK7T36Kv2dftbNLLt379ibvvvv/v0UUVJtQueUqceaoFnefadWtNKl3O9w2yf7OqfL&#10;u+TYm3+KuP03wlLf6zcS/wBoRpFcebbxTeQ6Js+587ts2/JRRXFSk3qxRgrFvWPDekeJLO7uYry2&#10;vHSzW1tbead7J1ZX+/v2bl/j/wBn56zLb4daV4SsLfU7a71uHWJYG82a7lS/igbf/fZNrb6KK7ae&#10;h5tKb9pYtvZ65Z2H2nTvs2tuy/MuoRSxJ/wBIqseDL+LwlcP/wAJDfabbandbbiKF23yxf30+b/e&#10;/gooq6msT6rEU48hL8TtSufFtxp8WhxSJe2c8tvZ2811EkS27Im+V9rv/c2r/su/+7WbZprnga1e&#10;+i0jRvFV3t/dW/2zei/33dPk3L/8XRRWtN2p2POp+57sTMTUvEfiRpb7U9KsbC4l+f7Dp67EiX/c&#10;rd8JW9tNo2oTxTwJrcXyLaX3yfL/ABvF/eb/AOIoooqM6akmoWJtY02dJU/trxHs2/dhuItjqv8A&#10;spW7pXhXw0lraX2p+LGm+0MsUWmW+zzWZvub0X5lWiipidEv3dP3TT1Lw3pVstwq6fJNtXYv73fu&#10;qveeD7mHSfPsYrub7PA1xY2kKoiLK39/zfvUUVzc75jarBVYx5jB+HcPiPUrh9D8e+KrSbTZZVS1&#10;t5l/eq/9xJf9/ZWb4/h1HwZql7oMu6HT4v3q28MT3Dyr/A6S7P8A2dfuUUVpf3jw3TisT7JbEuq2&#10;0+g6bpV80bX+n3DebBqduqui/wCw+3/x6q7+JFv/ABHp8rW0CafE3710ll/e/wBz5NlFFH2TfBxT&#10;mdBYeG9FvNU+bV57m0lZn8m3ldNq/wBz7ldQnw98NPbxRXStfpbr8v266dH/AOB7aKK5pVJH0tOE&#10;Ts9H+C3heG1SeLwvpb3G3e1w0W9P/Hvmqvqvwr8OI1u1toOnpaSzt/o9vOiIv9/71FFcHtp3tc6p&#10;Uodgf4RaQ8UsbaHpL2S/dsfsaS/L/wB8VxPjP4UN8lzZ+F7b7Rb/ADwJboifL/ufJ8v+5RRR7STM&#10;a1OLiaHgl7HwrpMUvipZ/wDW7INPhid0Vvn/AOWX3qr+LdvxstdHbwdq9tokWmxS7rGa1fym3J/t&#10;J975H+T5qKK15FCF0c1PD0r2sb2m+EtQ1jQ/sOtRabqsMUCW9q8PyI0S/f8AnX7v364TxP4J1XRN&#10;Wltorb7NpjN+6mVt6KtFFYU20ZUqcadS8Spf+HVmV2uZbmzsty/udv3v9x666whtrPw+9jFoNo+6&#10;J/8ASJoEeX/f30UV1RnLlOyWu55z/wAI3baVLLcpef2bd3m5EmhVP3W6rGm/Cu+3RNLeLfys29Xu&#10;GRN1FFdUqkuU5/Zx5ivc/BOz1K3l2+Qkrf3Gf5f++q53T/B1x8PUewEE06O3mK0h3D/gPtRRThUl&#10;Jamc6ELbH//ZUEsDBAoAAAAAAAAAIQAk7Sl8+mwAAPpsAAAUAAAAZHJzL21lZGlhL2ltYWdlMy5q&#10;cGf/2P/gABBKRklGAAEBAQCoAKgAAP/bAEMAAwICAwICAwMDAwQDAwQFCAUFBAQFCgcHBggMCgwM&#10;CwoLCw0OEhANDhEOCwsQFhARExQVFRUMDxcYFhQYEhQVFP/bAEMBAwQEBQQFCQUFCRQNCw0UFBQU&#10;FBQUFBQUFBQUFBQUFBQUFBQUFBQUFBQUFBQUFBQUFBQUFBQUFBQUFBQUFBQUFP/AABEIAPoBT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P&#10;1L4pqq/6Dp7TN/edttYFz4816+Xb9phs/wDrivz1LpvgDf8Ael311dh4JtrP5vs29/8Abo5SOY86&#10;ms77VZd0s9zc1q2Hgy5dUZYPvf7Vem22jqn3lVE/uJV5LaJPurVe6HvHnMPw7uZrhGll2Rf3Ntb1&#10;v4AtU+8zV1vyrVSbVbOH708f/fdAf4ipH4c0+K3ljFsrh12tuXrTfClslp4Z0eFI/LRLOJVXb935&#10;FpJvE1on3fMm/wBxawdE8Y/bNJUwW3k+Uz2/zNu/1Tsn/slaezqSMZVKcDt6iluIofvuq/7zVx76&#10;3eTfelb/AIB8lZ000vm/N/FWscM/tGMsX/KdbeeJrKz6M0zf7Fcjr3xGuYVZbSOOH/af5mrG1XzY&#10;Vl3N/u1x99c71+9vrf2EYmPt5TLWteKNS1Rm+03cjI38G75P++K5r7Y3m/36muX3xfLVS2TfLWxA&#10;Xlz/AKVE1asKNNWfcw77qLbXQQ23yqtQWZ623kxPT4dsP8NW79PJXbuqvbfO3zfw1JfMSpcsl1ur&#10;s/Ct+r6taNK3ybt++vP7najfeq7YX7QruVvu1UvhMYy987Tx98QLm883TdNb7PG3ys/8bVwFhqs9&#10;nL5U+75v46z7zWFS/dm/iatW2SDWLB2+XzV+7UU48kTapLnkd94e3XPzfwVb8Vebbf2JLEyon9ox&#10;I27+629P/Z64fw/rdzolwkE+7yq7XXpotV0G1nVt/lXkFx8n+zKlbHMdQn91qNmz5qndPOX/AGqg&#10;3t/F96oA8X+K/wDaH/CTWLRRW32L7Zbuzuz7/v8A+5XrWn/PArV518V0/wBU3926if8A8fr0DTX/&#10;AHW2opfaOmp8MTQrz3wqi2fxG8QfP/rV3/8Aj9dxc3nkrtVfOl/hRK8s0e22fE67bVZd7yq3yI37&#10;qL7lXIiP2jo/idrC/wDCP/uImvH83+D7n/fddF4e1ie30OyZU+ZoFf8A8crN8dWy/wDCMzKqr8v3&#10;Uo8Mbn8M6U3/AE6r/wCgUcsZSJ5pRj7pq3OsQRxSz3jbEX5mZq+b/iv8S3166ltrFZ4bSJv3W9dn&#10;mt/fr0P4xzXNhYJc+a39n7dkqJ9xW/v188+IdeihaW5glkm+XYvkxb/nr5vNMbKEvYRMxqTLNNF8&#10;reay723tv/8A2ah1i/sbewlVpfO3fIz/AMCqz/365q5jntrP9/ZtNd3Db22b0Rm/ufLTNKs1huEW&#10;XTG8qVt8qXEG/cv/AAJ92356+bj75Zt3l41nFFLp9zsi/iR/3v8A6FXOaVeW1heP5CyXl211+9sX&#10;bZui3/cT5KszPFpV/LbReW9oy74t8v8Aqv8Acrovgh4b/t74iRKsUcyW7fbW/wB1dn/s+ytIR558&#10;hJ4v+0sn/FztbiWJkSCdv9xVb+BP+A15FqumyvZ3e1vkWJZYnT+HbX3r+1pf6Z4V8C6n5HgePUtQ&#10;1KJkbWfsabLLd8nmu/3t1fH6fFf+x/gtqvgRdBgmu9Ub97rm5PNWLej+Vs2f7H9/+OtMXgo4et71&#10;Q6480ole31W2/wCEDltopVe7upftDQ/8ArHsdeutOt1iGCn8KsN22vP7N5bCWJH3IkX3K9Bt0t76&#10;FZC/lv8AxCvnKseWRtyn7MXvxW8J6Wzxf2pCzr/z7bpf/Qa5++/aE0SFW+zWl3ct/DuCov8AOvmv&#10;7HbX7bradraVv4N3yVFc6LqdtF826Zf76V+vfVo/aOb6xI9u1L9o7UJFxZWVrb/9dS8n8qhsPjF4&#10;h1K4RJ51Td/zxXbXhkM2xtrV23hK8X7RFFKu9K640KUTmlXqnuFn4q+0/LP9/wDv7q0oX85dy1x9&#10;skFzF+6l+en+dqGlf6r50qeWJPvnawp/erl/BkMttod2zff/ALW1L5P9n7bcVY03xIt58rfJLT9B&#10;dduoQb/u3kv/AI9+9/8AZ6QGxHtuV3q1ROiuu3d89V3RrOXcv3P7lO3r/rV+41WBj62++zeuIuX3&#10;xV3WrQ74pV/4GtcPcps31BUTK/e79tOhRkl/3alhT5t1W5kVF3L/ABUFlX791FXRI+xUb+5XP20L&#10;PfxVsTXkVvE7St8lZFheP53zNWfD8jVXudc86L90rVj3P2513KrVXMHKa2pTK/yrUNtMyLtas1Lb&#10;Vbldy2zP/wABq7Z2GoOyK1s3+18tBBS1KwlmbctXdBmaw/8AiK2/7KuYYn/cN81WNNsF/wCW8Xz1&#10;fOHJI6jR9Nttetf3sVO17TbnR/DmprbfP+4Z1/3tlW9Nv4LZdsW1NtW7zW4nsLuCfbsaJkpSmOMD&#10;otK1KK/hX+B6muf33++tcvYzW2paXZXlncrCzRK//jlZ+t+P10e1+aBrm481U+Rfk+b/AG65uaJr&#10;GnI5L4u69BD9os5G8mVVil3/APA67/Sppb+zilXdCjL9/wDjrwX4l/2H4h0nUNa1OdZrhovuTS/d&#10;+f7if3a9C+FfxCg1LwvZNOy72XZv+1RPu2/7W+sqdWPNI6alKUoxPTkRYV+WvPJkVPilFuX5JYmT&#10;/wAcSutm8VaQkW6fVbGH+9vnSuC1jxVoNt4qstVbXNPTT4mZJbvz08pfk/jatpVIyOaNKR12sO3/&#10;AAjlwrN91WT/AL5png+53+F9P/2V2Vx9/wDG/wCHcy3tjF448P3MtwuyKFNRi3s33Nn3/vVmaP8A&#10;HX4feEtLTTNa8WaXpuoRM260uLpElX5/7lHtI8weylynofi3SovEnhnUNMl/5eImRf8Ae/gr45m0&#10;2e2l8iWJobiJvmt32P8A7/z19DTftOfC3+Hxjp77f+eLb68Z8YeMPh9428VP/wAI1rUdzcX7b2h8&#10;iVP3v+w/3a+ezinCtGNWP2SPZyOF1Wa2vLiWeWJniVfvouz/AMcrM0eGzvLxJ/Kk8r5385G2Osv+&#10;18/zfc/uVd8Qw3NtqXyy+TcKvyui/J/321RaVDPfs32OWDzbdd/+tTYy7/8Acr5uJkWPEO6a4tG8&#10;iO5Ta339ny/99V2vwE+M3hr4Strq6vbSTarebfsdvbxb5WVUfem/+H59lc1N5ENgmp6nbXLpF/y7&#10;2673b/cT+9Xknx7/AGh7nUvt3hfQ/D0eg6PcQRRNNNa+VqEq7Pn37X+69bUZeyl7WR0U4y+I434x&#10;/tM698YPEeq32uRbNPZWTTNGhndLSz/uO/8Az1bZ/F/e/wBn5a8n0XxN9ojiinbfu+7vrMuYWdn+&#10;9WVZ27wtEzL/AKqesqlSWI96R0xkdrM+xk2/PE3z1t2t26wLWT4nuYE1l2s4o7a0l2yxQwy+btRk&#10;qCPUFZfut+e2vMrU/sm3Mfob9vitm+Vl+Stiz8SXKMm22318Mp8QtQ1L5vP8dTbvu7NaeL/0GtB/&#10;E+ruu1bHxpN/sXHiS6ZP/QK/S/r5j9SPvaGSDUl3XmmeT/toyVu2dtpFjb/uryD/ALbMiV+cjvqu&#10;pf6zwnqFz/196tcPVd/Ddy/3vh7pbv8Af/fSyv8A+z0fXw+pH6PQ69a6JcebPqFtDF/feWtL/heX&#10;g7Sov9O8R6Wif9NrxEr8zU8N6rDLtg8D6En/AGwd9n/j9aUOieL0iSKDw54fT+7/AMSxH/8AQqn6&#10;/L+UI4M/QO8/aH+FN1cIkXjjRIZW+7/xMYvl/wDH6xPDH7Sfgmw1zW4rzxjoX2eW8V7W4fWLfYy/&#10;Z4k+T5/76PXwu/h74gzeUy6Lozpu+VP7Mi/+IrT0/RPiRIssFnp+k2zKq+f/AMSyL5f7mz918v3K&#10;X12r/KX9TifoQ/7UXwtSL97440Z/+uN0sv8A6DWPc/tgfCazfb/wlH2nd/z72N1L/wCgxV8RJ4P+&#10;Lbr819Y225v+WNsif+yVsaP8MfipqsrxL4lufN27/wBzE+yj63U/lD6pH+Y+tbz9sP4W36+VBq+q&#10;O/8AsaFf/wDxqufv/wBpbwK6u9t/bt4/9yHR7hP/AENErwS8+CHxB0q1RtQ8Y6pN/eRJXTbWb/wo&#10;rxRqv2tm8S6y8US/MiSvUfW6pf1SJ7x/w05oe7bB4M8aXP8A1x063/8AZrhKtQ/tFW1yu1fh942+&#10;b/nrZ2qf+3FfNtt+z3eXTbp9e1TZ9xt89bFz+y7Zw2qM2p3dy+750896j6zVL+rUj3Wb9opof+Pb&#10;wTqifL9++vLW3/8AZ3rn7n9pbU3uP+RO0l0/6ePF1vF/7SevMrP9l3Q303z2luZpdzJseV/lqwn7&#10;K+g3P2JoLFkf/lr5rO6NWMq9U2jQh9k9Kh/ar1OzX5fDXhS2/wB/xhbv/wC29NuP2zNatt6/8UlZ&#10;/L/HrDy7f++UrH0r9kXw49q7S2cf3t/+qrSf9lfwrDfo0VjH8v8As1l7acjb2EYmPc/tmeJX+74o&#10;8AW3+3LZ6lcf+gy0R/th+JWi8qXx14F/7Y6Lqn/x2tu5/Z10iFtsFnGkW7+Baf8A8KH091Rvs38X&#10;92q/ekckDmZv2ovFWsMkFt4q0t9zfK9joFw//o16wtV+MHjZ7j5vGfiCwVvk/wBB0C1/9mr6O0X4&#10;RafZ+FbfdAqS+b8vy/PtrlPFXw9vrC8tItKs4H89vv3a/dX/AHKvln9oOWB4fDr3jrW1dl8e/Eaa&#10;L/p3sbW3/wDH1dKxNb8T6r9q/wBO8dfFGaWL5FT+05Yn/wC+Flr7FmtrnTfBdw1nBHeXFhF9olsX&#10;+Tz1X76Jt+61clo+paZ8Y7qy/siVdHiiXypbfam9d3/slRKdOEvZyl7xjzR5j5X0rx/fQ+Vp7ar4&#10;/uUuJVT/AJDtwkS/7n91a6Dx545vNS1m7/ceItSRoFl/0fU3S3b+HYkWz71fSfir4V6f4P8AhVqu&#10;oNOtzdrLcWVrDtRNzea8X/jn3q8p+A82h39nd23iGWBHt5d8T3EqJu3fwfN/uV5teryY2nTlMPaR&#10;iZvwT02xvPhp4wW+8Pz6bLtaWD+0G82VfkT7j7K8P03R9ahurhrb4c/2lL5rf6dM33l/74r7S8W+&#10;Nvh9Z2eoaRp+q2j3csDb9jfJu37NiP8Ad3Ve8JfZrnw5ZN5SojQL8+2vS/dy92Mi6dSJ8fvYeIdN&#10;2fY/hJojxbfvzRPv3f8AfdeoeCb/AF7Uvg34gVvCel2F7byq8GnpF/o8vz/x/PX0xD4Gtry1tN33&#10;2Xe3+1UN14Vi0dUi8pfJlnXd8v3vnq483N8RcuXlPjfSpvHX9pW8s/hDw/ZxeaqN5Nn/APZ/ersP&#10;id4f8e3PjK9/4Rex02bT22/vriBHl3bP79fX03gmxmt/lVfvVU8GaJBeRXrSr92XZ/44lOMeePLz&#10;BLljI+Iv+Fe/GCaXbLLY2af34YK0NN+EXxPml3S+KJERW/5Yq9fev9g238UXy1XTQbbzX2quxl/u&#10;1nKnH4JF8/8AdPmLXvCWr3Ol28+pxNbXe3ZL5K7Eb/bStjwH4MvJtLeWJl+zyr/qdvz/APfde+69&#10;oP8Aavhe+0/yt7su+L+/8tM+GmiaZeeBdE1Cx2vFdWqyts/vfx/8CryvqXLX5fsnlSw3NVPjr45f&#10;C6802zu/Euq6vc2enwRbIrGxldE3fwIiV8maluvLh5ZXZ3/22r9AP25PCV9c/C231OzZktNNvle6&#10;iT+JW+VH/wC+3T/vuvgV7OV28pV3vXm5l+6qezibSl7vIY/2NnfbEvz/AN+sy8s9i3EG7e7Mr11C&#10;WcqfKqr/AL9Z+saa0N/FEqtNLKv8FebRl7xkZ9nYR2dqqt/rf79XbDw5f6rG0lpFJIqnDHbXofgn&#10;4LanqssVzqsDQ2n39n8bV7xpPgO302zSC2hSKNf4VG2p5uYiVSMYnqem/CuxSwi22y71/wBmtK2+&#10;HsFt8rWyujfx7a9OtrDyV+VWrQ+xxvbpu+//AHK/R4/Ad0viPMU+G9m6oywLVKb4b2zy+V5C17HD&#10;YLbbFb79OezihXzW+/QQeJXPgO2hvPliX7392tu38B2zNE3lL/3zXcf2atzcStVqztv4f41oiByt&#10;t4Gtra3dmiX5WrP0fwxFN4y1i2VV2Lp1nL/31Ldf/EV6RND/AKK6/wC3UPh7RPs3ibU75v8Al4sb&#10;WJf+APcf/HasDn38ExO33f4q29E8MRaVOk6r/vV0vk75f+BVYkhV6AC58PafqvzS7X/2GrK1jQdP&#10;s7B7a2iVN33nRa3XTyYkqleIr2tRIDj4fAemP5TfZo3/AOA1etvBNj5r7bFdn9+untoV8pPlqwqP&#10;9yiJZzSeEtPh+VbGP/vmq82iW1s277GuxWrsNqo1Zmt39nYW6S3M6w7pViT/AG2Z9iJUS94uPule&#10;GHT5oni+zVpw6PpiRJLLEv3fubazEmlRn2xbP9p6sQ7rpt0redt/74qOUvmIrmaxRtsFnv8A+A0z&#10;Yzr+9WOFP9irc237Qi1y/wAXHgtfhb4llnbZ/oMu1938X8H/AI/sqKtT2VKUyJBqvjzQfD0Usu6J&#10;3Rd+92+98/8AB/erzzwf8ftF8Z+MP7Dn0yS2dp9kV3uR0b5/4/7v3P8Aar491LXtTdpY1nk2S7vN&#10;qpo+vXOg39veW08kN3b/ADxTQ/w18HUzmvfm+yY+25ZH6Ua34YVN95bLsdfvJXwV4h1KfwN48vdR&#10;0O8bZa3jbXt2+SVVf/x5fkpj+OfFHjCwvftmr3epRWatesk077NzSon3P99//Q65y/mubbS4rnyG&#10;eKKdbdnRfkXdvf8A9kessVmkcbyxUeUKkuY9g8K/FrWviRcJFqq/abK3la4g0+3X9z5sru7v/eb5&#10;/wC+9TaxCtnq0vmtYvLKvmtb28uzylVP9n7vyV4PeXS6PoMtzp/mbJZ2uJ0835NzbETZ/wCRd1Z/&#10;hXxPrW6XzdqfbPkiSH+Jf43f/ZrCVOpVn7eUiPsnsGq6P4e1tXl8hrZFX7+7+P8Av/7Vdh4Gh17S&#10;reKz0ODVte09l+V3s38qL/YSszwH8KfEPiTVtMvrnTG03SpVWVpt2xPK2ffT/ar6l+Dm1PCVvBu3&#10;+VuSvewmGq4ipzRlyxMqNN/EcV4e17xnodhbr4h8PaleIq/8fFjap+6/8fr0PxPNBf6XpV5A2+KW&#10;WJ9/+zvSutSb/R/K/jX5Grj/ABVDBpWg7VZUiil3r/s/PX0lGjLDy+LmO77J0s1m0K/ulrn/AAB9&#10;7VYmb/lr/wCyV1FtfwTRf61fmX+9XIeErmCHW9dVpVT96v8A7PXZGUQlGR2rw+YtVIYVRk3VUm8S&#10;WsP/AC1/8drPfxIszJ5ETTPWMqkS4xkdN8qL5Tf8Beq9n5Gib1iiWGKWVpWRE+8zPvd/+Bv81V7N&#10;9Vv1+az2J/ttWZrE18i7YlV9rVEa3L8RcqfMM+JHhiD4i+AfEGgxNB5upWcsUTzfcWX/AJZO/wDw&#10;PZXy1+zr+yzqfhfXH8UeL7P7Ne2srRWdi+x9rK/+t3/d/g+Wve5vFWq6bL8sS7K3bbXpb+Lc0ux2&#10;WvNrxp1qsZS+yX7E801X9nX4ZW2k+INQvPDywvOst00yzunlfJ/yy/uf3tn/ALLXxr4b1Lwh4b8Q&#10;fadXjkfU1VvI/dO6RL8nz/71fbHxj+023gPW5VkbY0Gz/vr5K+FLPwTP45+I1pplsypdy2s/kb/u&#10;Oypv2f8AjlebjYxl7sI8px16ceblPSLn46+ELb7t5P8AN/BDavXZWup6VfWNteRTtLb3KCSKTG3c&#10;tfLGpeBtX0rXrjTLzT501CJtj2+3567zw4mt/CvSkttTgk09r12uI7eaL5sD5d344x/wGvFtM82V&#10;I/R7yfJlT5fn/hq2/wAmz5f3tRPt+0bt296tfuk/23r9KO8e8OyJG/5a1iX7vu8pW+9XQeYqRf7d&#10;c/czRfaqAH2cKp5u3+7RbfJdVLYbUll3fxLVeaZUuko+0BvQwpt+7Ve8vPs3ibSrH/n4sbq4/wC/&#10;T26f+1atW1yvlJu21j686/8ACdeH9QWVdlvpN/asifP80stk6f8ApO9AGxbSbmq9XM/8JCtsy7Yp&#10;5pW+7Ci/eqZNb1CaJ52s44YmXeqebvl/74/+zqOb3Szdd2/4BVe42pau3yo/+3VL7ZH9n81rxdjf&#10;3G2Ux7y2+zu32mNP9ujmjyhyzNOGbeqqqs7bf7tWofN3fMyon/j9Yqa9bJ8rT70/2KlfxDaJ/wAt&#10;ZH/4DUe0iX7ORqzQq8vzSs//AAKuV+IX+jeGbhoFbestu6pD/wBdUrQm8SW25PlkrE8T69bX+lyw&#10;eQ2xpYvvtt/jSolUiXGnI7CGaDa+5f4aimvIki2qtYKeIXhV28hU+X5ayrnxhcw7Pup/uLU+2ibe&#10;zkdKly32jcqt/wB814P+058Wrb+wZfCun3yvdsyreIi/Jt+f5P8Ae37K7DxJ8QrzR9Nu7xrnYkET&#10;Pvdfk3fwV8W6leT6xqVxeSs00txK0sszt95m+/XzWcZl7Kn7KP2jmrR5SpeIvlfMu/d/fquiNcsi&#10;ruSLbXYeD/h7qvjzVPs2nwfuvuS3D/6qJf8Aaf8A9lr6Q8JfATQfBmmvLcquq6ht3tcXCpsVv9hK&#10;+Nw+X4nG/DH3TGNLnPm/wr8NNV8bXUVnpljOm5lT7XuaJIv9t3r2vUvCNt4b8A3vw28fxWltp9xL&#10;9o0LxZYxMkTXXz7PtW37rJ/t/Lt3/wBzdXsD+Rby/uvkdf7ldB4ksNN8Q+CP7KllWZLpWSX5Uf8A&#10;g/2q+swGVxw8JX+I7JUYxPgnx5r2kaJcaVFZ6RJ4e1WztorLWNPm3/8AH0vyPKm7d8rpsb79ekfD&#10;34Xz3+h3viOz0y2dLqxaKL7R9/8A34vv7WR6x/iLpt58PZf+Ec8R6Zp+vWV/A1rpmrXFqj3EES79&#10;nlP95djSp8n/AAH7uyvTv2b9Yuf+EBu7Gdf9Htbpkifb93cm/ZRGjH2nvGMeXm5ZHos3jCXTdH0+&#10;8is7m/tPIXbb2MG+X7n9ysL4LeOYNVi1CK2vvuzs/k/cdf8AgFWNN1KK/lWzgikS0iZUn2fcb/cr&#10;hLb4XRaxda3qeg30+laxFdMkT28u2Jl/ubK9WMsRKPNE2lL3vdPeLm/ndvN89tjfI3zVxniTR7Px&#10;bpt3Fq8C39vErSxQsu9ImX7m/wD2q2PD1/PqXheya8g8m7li/fr/ALVPvNSiTQbv7TKsO1WRndtl&#10;dlO8pRkbSl+7K+lXMtnGis7bNqUaDt/4SPUP9pd//j71Fpupafrem288F9HMm3+BqqafN9j8Ruu7&#10;70Tbv/HK2jTIlU+E7OaGKZniaobZLZLzypW2fL8uyq7zb9jK2+q/7z7RUSiXGR6d4efzrCVlb51r&#10;lLXUmh1aWC5Zf3rfNWh4b1JbNZVb7jf365zW5oo7x5VXZE39yrqS5okR92Rsa9okD27tAu/d/Gle&#10;b6r9p028/dbtjferu9E17yW8iX50pmsaPBqu+WBldqxkETy/x5qU+sfD7WLVv4ov/QX3181fB2Hf&#10;+0J4aiX7jNdJ/wCSstfQfxXmg8K+HLtZVkeW8ia3gt7dd7yts/gSvmT4M+KotN+LWhT3P7nULeeV&#10;PJf7/wC9R4v/AEN682t7tWJzVP4h9oalYW1nqT3jWy+ay7GmVfn2189fGTwvZ6r4zlvp7WSfzIlR&#10;fMThdvGF9ua+hYdeiv7fbL9+pZdFsb4K0iRSBRhTINxrpq01UjaI6lP2keU2H8SafbS7WuV31FqX&#10;xL8OaO0S3moeS7LvX90/8NcJ8vm12GgwwXMTqy/w16XtJFcsSbwr8QovGzam2i21zf29nKsW/b5X&#10;zbN+z5v4qydV8ZtZ3iRNZrvZtnzzp/7LXUeG9KXTbPWIFi+wP58r/uV/dNu+5Xj95bedrL/Nv+b7&#10;9bS5jGPKeh2GvXj3Tsyqibf9+srVdcvEuE+Zt7VY0qZXXdtrB175LxWWuPmmdPunbaHfyvbo7Krv&#10;/t/PUPjbW7mzvPD/APBuumi2Iv8A07yv/wCyUeEnZLXdt3vWL8SJv+Jpok7f8u94z/8AfVvKn/s9&#10;bRjIiUohpV/c3+rJPLctt/3q6BNS3si7m2KuzfurB8H+U948su3Yq71Stj7MyN+9+TczfP8A8DrH&#10;lNuYbfzQWH+jLLvRl3q9D3kX2PYvz/8AAaz5oW/dNu+RW2bKsXj+TapuX7z0cvuhzGlDCvlI0Tf8&#10;A/jqaFGdv+Bfx1RtnW22fvd/zfLWhNef6R97fu+9V8pHMZXjD+00sP8AiUNbfa/+nvfs/wDHa8Mv&#10;9Y+Jdv4gsv7QiX+z4p96+Sy+VL86f98/8D217B428baH4blt11C+W23/AMH33/8AHa53x/eafeeC&#10;NQi81ZomiV/kb+99z7v+3srx8RTjOXuVfeiRL3jdh+K+kX8ssWmWOra2kT+U1xp9rviVv9+pXv7G&#10;/t0aCWTf/Ek0TxOv/AG+atjwxo9t4e8P2mnW3yW9nAsSt/e/2/8AgdYupXMDyo3/AC1rooxr/wDL&#10;w6Y8x5Z8VE1XxJrKeHtIVpoolVrrZ8ibm+5vetXwl+zxpENnFPrU8l5cbvmhhbZF/wDFf+g121nD&#10;BZxbYItj/wAX/wAXXRaa/wDof9+uGOV06tf2+Jlzf3TGUeaRMmj6R4V8qz0izgs7RVX5Ldf4tn8f&#10;95qdqt/52k3Cqv3omrP1Kb978v36HmV9Nli3fO0TV7ceSnHkgPUJP+Wrbv4axfFvjCXwr4f+0wQN&#10;c3bSrFBb/wB5m/gq695+98pqLmFZGt5ZYo5vs774t6/db+/WFWMpR900lzHn/wAUfD3/AAkOg2Wr&#10;+IWZL21iuEghh+5FcMm9E/8AIVY/wxmn8K+A/wC0Jb5UtNSvGfY8X3W3+Unz/wC3srrfjBqX2z4d&#10;6hplmyvqcrLcRQ7vn+V9+z/2X/gdUtSS2/4RK00Wz+eFoFRv3XyKv/xVeRiZRpS5o+9KMTj93m+L&#10;lJYdel024T7HAqIzK+9KpaV4nn8MWd7LbJHcveStKro/yLVTTdN+zXXmNO29f+mvyL/wCrF5c6fb&#10;y/Np7OjKz70td6f7dcccdOlH3jy41qh03w38eXPiJrjT76DybiL50mVfklWuiv7C21W3vbO+to7m&#10;3l+9DN9yuF+HviGxv9Sf7DGqIq7lfbXX/bFe8+Zvutv/APHK+hwVaVWMZSierRlKdL3jT8E6DZ6b&#10;4StLGxtlS0VfuVm21sv/AAl/kfMm5W21seDLx00mKVZf4ax9VmX/AITTT5f+Pbd/H/33Xfze9KJf&#10;2YnQTW0lh8u7fVrTYZ7y62xff3U+4kVIopWlV91VESVG82BmR/v/ACVHN/Maam3qtnPo8rqzK9Y6&#10;Xj3i7ZVX/gdadhqTa3cPFcv87L/HVTSraC51S3ik3bN2zfUS/umsSo9tLZsk+75N3zbKr3niGLSt&#10;7ea3lffZ0WvQPEOm2em6S7L/AA/f/wBqvNbyGC5uN1s2ylUjLlMYnh83xvs7n4zaZp+oWsl+lvBF&#10;p8F35X+qaV/nldP72zyv++H/AN2sf9qvwlZ+APG/g/xbY2kaPuZJfJXYjeVKkqf+hvX0B/YNnNcf&#10;2g9nbTXsC7fO8pPNVf8AfryH9qvz9V8B6JY7d8ra1F99vuL9nuK8v2NSFP3pc0iKh6smlSpb+bBt&#10;eJvn3pXjnxg+O138PtWstNsVWaby2abd/DyNo/LNdh8N/i74etvhpZRanqEdhqGjWa2s8MrfPL5S&#10;bEdP7+/ZXi2h/Ce7/aL1rX/FN5dyaZZtdeXaFl++uOn/AAEbR+NaTre6uUmXw+6fQ1tve4injVX2&#10;t8yV12iTb7iLauxP4q5zwxeWdteW8t437r5vnrs7O20q20uK+inu32q3yvFXtfZJ+0O1vxVB/YL2&#10;cC7JWl+Z/wDgFeWw6bc6lrLxwLJM7f3Fr3rQU8K/YHnbTGeXcry+dFu+bZ8/3q6az1yzmsJVs9Pk&#10;SHbvV0VET/0OtfiM/hPEbbwrq9gyLPH5P++1PvPA2r38aNbQRzf7aTpXV634ni+dpYmf+9XGXPiq&#10;2kluFgXfErMi72rKUYmseY3tH0TVdKV2ubaRPm/j/irgfijeSo0TNF9y8t0Xf/tSon/s9dhonj/7&#10;Nodxc7mTym2fJLWF4h8ban4ksLdV3TRf2nYO3nfP926if+Kto8pEi74S8qG8RWb/AHq63UoWuWfy&#10;lV/Kb/vmvN/iR4bvPEO/UNIZbPXbeLer26+V5u3+B9tTfBnxPLf+A9YvvEN5Omq290yTpNv/AHW3&#10;+DZXj+3qe39nKJfN9k2tVs97bd2z96r7/wDgdV5t1/PFZq/71vu1X1LxVZv5vlS/Pt3/AO2q1m/a&#10;Yof3nmt/12eunmjIuPvfCbFh5s3yyr86VmeMLnXtSi/sXw0qpdS/6++m+RIF/wDiq0IXR4kZV/dK&#10;1aaXkSW7ywNs+Wsa8ZVY8vNylnkP/Ch2vGlufEeuXOpXbN+98n/4pvmb/wAdrTfR1s/DmoaDEqwx&#10;SwMlrcbvnf8A3/8AaStPxbrF5ND5Vncxwuu59/8Atfwb/wDZrnNY1JpvDn2nXv3L28W/ZYs+zz96&#10;Ijonybtm/wC5/t/7CNXkRp4XD/w4+8c3tacZcp6LYa9L/Zqeb/y1iX5E/hrNh3vLtZv468p0S/vv&#10;BNvbzrq9zrdvdL5sqXy+VLF9z5ETe+//AOwrrvDfxF0rW9Wl0rbJZ6hEqv8A6Quzzf7+yumhiYy9&#10;2XxHTGvGfunW3N5L5qLu/irq9PTZYPu/hWuJvLzZ9kX+OWVEWuu1K8Wwtfs25vN2/OlemaGZczNM&#10;3y/JTJkfy/lb+Gs+G8X7Q6yt/Fs+epr/AFVU/dQJ8i/xP9yuepiadL4jCpUjS+Iz9Yv/ALNpfm7l&#10;+0bf3W//AHK5y28SarMrtLc7Im+TYq1bs9S0/WPNaC+gufK+95Lb9v8A3zV25TT9Nt90EDTOq+a3&#10;zf8AxVfOVq8qsuZSPNqYmVX+6ZTW0ELJLL99asfaf7u2FP4aZpv+mWN3KsUiXEvyRPt3p/8As1p6&#10;VprPL/pn7lP4pn+5trOMYnAUfsawq8sXl71X+9Xl/wARdS/0OW2tp2+17onlRG/1q7P/ANivVr+G&#10;JN6xTr97/crlPEnhv+1V3L5cN2v+quHVEf8A77rGp70Qj7sjl/BPie28H+INHW+3Il1B8zou/bu+&#10;5XtusWEFzFdxXMW+JlV/u14r4A1ixm8feHIPEsG+y0G6/wBSi73+/v8AK/2l3/8Aju+vuHVta8F+&#10;LtE1D+z5FN5dWUkI+wt86/J/d/h219JltaNeNoyPYo+5HlPI/A1hfXOgxRWNmz28UrI3kr92tDW/&#10;Dd8/ibQons2R7iXyl3/xV237Mqy+Efhjb6fc2N3cXfnytPcI3m+a29vn+b/Z2V03xZ1aLd4Qu1Vl&#10;kj1i3by/4vvV73s/e5jbm90y9S+Et80SeRBvl/3kqx/wqnUJItrLEjsv3t1etGSSSEmNdjfw7q8/&#10;8ca9q3h/UYXgmkSHb82RuVqJU4x94IykcvD8HtbhdWSWFF/66VVfQb7RU+zeQz3EUu/5FrotF+JV&#10;7JPdp9m+0+UvnNubZ8v3a2ofitp6QpJdxum77vlLvrn5aZrzTOLubDU9Si2/YZHTb/GtcvN8NPEP&#10;2zzbbT5Nn+8le1XHxK0i1t/PaO72f7MFQ3XxQsrWw+1Lp9+8X8P7mq5I/wAxPNI8gX4d+Iftm5rb&#10;yXb73zJXiv7YfhK+0H4M3dzfWjI/2qKWCZG+7tf5/wDyF5tfRWtfGaB2ivp9F/dfc/ey14L+1R8R&#10;f+E2+FVxpHlbLSWf7m7ft3I6f+zvXNW9nGnIiUpcp4Z4S+FeleIdS8H2mptc3MV5o8WpN+92bmZN&#10;7/8AAfvV9DadEnh2xh06yiFnaW67Y4YPuqK8G/4WFY+Err4b6rqe6zt18O28srou/av2d/4P+BpX&#10;u8ckeo28NxFGLiGRcxy27fKy159GPKbUTL+a2Xyvm/uV6Bomq+Tof2a53TbVb50WuXsPDzX8ryzu&#10;3zV3GlQwaHYebPLvRYm+SvWlL3TGJXsPP1LSbuOzi2I0v715v4fkStjw34zsdBsLixuWW2S3ii/5&#10;a7926vPLbxDPrcuoL9pns4vP3xJaNs2fIlE2i22q3F3LPPPNK0SpvdvnbbWPOdkeSUS3r3iSxvGl&#10;Xz1f/gVcvNDbXjSxQS/vW/uVu2fw6ttS3xWyyJt+881N1K50/wAPXDafpkS71XZLdzfO7f7lHNzB&#10;7sZGrYfDr+0vC9vAssm/zWlbYvyNUXiSFvB/gvVZVtv+POzluP8Ab+VN/wD7JTPBPie8v7d7a6ik&#10;SyWX5WRtj7q0/iN5H/CG63pS+fefaLGVPOf+HcjpXRGWhx1Dw9Pj3qFz4i/caR51u0uyK3SX961V&#10;/wC3vGPiTx1e7tB+wStKrzwzLLsX5NiP/wB8J/45VfwT4esdK8R6Zqdjdx37295vXzm+Tb/8VXsv&#10;jO2n/wCEw8OLpF5bfa9UguIrlLttiNEux0+7/F/8XXylGnia7lKvUOaMvaxMLVdBubb/AEmVlfyl&#10;2N8v3vk/gpmj2f2mwezlZneJ9ldBrmj6n9n2yzr+6+T5KwtHtbmzt/NuZ97t8/yV9BTpxjH3TpjG&#10;MfhOztoVfSfItrTZt+8/96vMdN8eN4zt9Vs7GL+ytTtZdmyZt+5f7+/+GuwtvPRXZmb7vy1554J8&#10;PXP/AAlHi25lWS2RrzbF/tfff/2dK48TKpKUYxCXv+6V/wCzW+1eVPPLNLu/e/N/n/x+r2ieG1hv&#10;5bmX/SUi2psm+dG/z8lQ68kuleKPIZf+PiBbhpv++0/9krb0G/bUl+x2cTTSqvzf8CrzZU483KeF&#10;KPLPlMTXpl+2efFbQTOzbPnWm+M/A2o+J/DMV5Y23k6xaxLcRPC33W/jTfW1YaP/AMJn4St9e0//&#10;AENPN837PcL/AK+Le/8A3zv+9v8A/HKt3PiSXUtLt9Ms/Mht/uSo/wB9qun7PmjTqfaPXwmGqRjK&#10;UvhKn7N/i3VfGF/rC61Z6bv01YvKa4gferNv/vf7leveKtHtodLlb7ZbTPKyuv2f53/8drymHw9b&#10;TazErQRpcSqsW/8Avf3K9I0ewVPD+u6RPLvla1byrfb8n3E+dP8Aar0pxqUqPLzHT70Y+6clco1y&#10;v7qJYfn+Z91ZWvWFzf6HewQfO7wMn/fVaUKf6pvNXZ/f+/WbrG25kWzb/j3lbZL538S/3K+b5rxP&#10;nuaU5Hk/wu8DX1nFca1d3klnaSr+4hT77Nv/AM/9916hpWit5tx950liRFm2/wC/VfxJ4os/D1rb&#10;/eubS4iaVfs7b/u/c/4DXCarf/afhzqFzK0iS3Fqzwf392zej/8Afdc9GNP3oxl70TpqRlyxlKJ6&#10;xolt9mbyrmX5P+WT/wCzT9ShbUrj7NLcyJt+eLYz/drw/XvjB4js9L+Hn2G+jRrq5tftyNBE/mqz&#10;xb037N33d1eoab4ts9ekuPtlsqfZ28rejf3v/wBitfeh7xzSiXdjQr83z2/zbX/vVSmSVbyJvvxf&#10;w/7Nauq+JND+1Wljea9ptnK3zrbzXSRO3/j9UoXaG4eJvvxM3z1zyrRlEOWUT58+Ivie2034qvc+&#10;HoLm8+z7Zb7em3yJ1fZsTb/uV6X4S8YRPa2mp2NzJYXEvzqlxvR1b/frzmwttX8GeN7S5trme21j&#10;VG+1edD99fNf7lfUGq6lPqunRWN8q38Py7kmXejf8Ar1MNhJfFCXLI9X2ftfiJPBfx48QeFbV7OG&#10;eGaL73lXUe5Vb/YrovEPxsvPFuk2VteWMEMtrcrdebDvT7n+xXkj+B4ob+X+zblraJZVbyXTen/x&#10;VaEMN9Dva5i2RK3zP99K9CVXF4f3ZHNy14/Ce3/FP9riy8L+Cbi78OWvna8n3LfU4m8pF/vtsf5v&#10;++qh8N/HbSvjZ8P9Mu1Mdprq/JfafG+TF/tL/sN/9jXzX8b7+x0nwbFtWO8u9S3JE9u2zaq7N++u&#10;N/Z/8W6fonia3il3W0su6JZv/ZHrijmleVfln8J00ZS5veP0m8L+DdJs4P7QhmZ3vLbY+9l6NXIX&#10;nj7TNB+y2NzbRu9nuibetea2fi3zmSKC537f4Eas+/3X907Sszu1e3LFS+GET0oxj8XMfQHhjx5a&#10;alp0ss8cCbW+VNy1dvPHGn/ZXVo18qvm223abcI0W7YtdAmsf2xs8q53pu2fI29KPrNQXLAl8YJF&#10;rely2cESptn82J68H+N/hW8s/h9qF5uV/sssUqIn++if+z17nraaZ4Y0mXU9a1KOwtLf52mmbZXy&#10;Z8Xf2mbHxbb3vhzw1YyTW8q721C4b/nk+/5E/wCAffrlr1fsykTL3Ymf4z0fTPG3wq0SKdraHxHo&#10;K7Gt3/4+Gt1TY/8AwHZsb/gD16L8DfiZoGi+AbbRfEOqmyvtNkaCLcHbzbf/AJZP9z0yv/AK+Z/D&#10;1t/aug+IJ5dVWbVbf91FC/323b/nT/cZP/H6teE9Us9W0sJqbqLy3Plu2771cSxHNHlOWNaVOXNE&#10;+/Pt/kr+6VUrj/GeqyzWu1b6FHZtjwu2zbXS3l4235Zfvf7NeRTeGJ7PXtQvv7Pj1X/lr8iv5q/3&#10;32b9rfJv/gruxdSvH+HE3lTlCPunW+CdB1O5a9n8pXRZf73+wlegaV4Y1CZvNZVT/gVeP/CX4tWO&#10;h6xqGla1obeHreXddNdvL/sJs37k/jT+OvS9N+Lui+JGu4ND1Bby4i+9Cn36xoZjRq1vYP4i40+a&#10;PMbviG8vNHs3gs2gSVv77V51pXhLUNSvNzMu/d83zV0sOg6rft58v+/92uw0Twlc7UavYiEomVZ+&#10;G2sLWKJmjh+euR8SQ3PjOLVdKtrlba3ilayluIW3/d+/Xs3/AAisvz7pf++K4e58Bz+F/h34jl81&#10;nu2+33TPt2feeV0/8c2VjUjKRzSp8x4j4Mv9Pv8AwPoktssaRLYxfOm5HVtn30f/AH6q+M9S1rxJ&#10;qWn/ANi3kkOoWSttu/ubVb79M8KwxWfhzT7ZpVS3iiWJti/e2/JWxo9zbTbPK+TduX/gX+Urx6kp&#10;fYPElWkafh74qSwxPZ+JVWze3i/4+PnfzWrtdHv9K8SaSmoWc8XlS/dryLVfA2r+MLh7bTLOS8m+&#10;/wDuV315+nxI1X4S6o+lSwSW0sTN9s0+7gdXib+CtoYrk/iHfQrS+0fVX2BU+T5Xf/Yp8KKn3fLT&#10;d97/AGqz/gtdah8WvCv9s22mzQweb5SMkT7Jdn+1XQeP9NXwBpKXOptsuJW2QW+355Wrv5oyjznq&#10;/u+XnPMviX5ULWm5d8sW52eHZ+6irxy2+OVz4S1nU59M8PSalpVuqpPMu/fF/cd3+6v+5XpfiS/a&#10;azlZv9bcfO1fMPi3R20e8vbadlR5W3KkLfOtfPSxMfa+0PElU56vNE+oPg5cz3/wv8Pzz6mqS3n2&#10;j5H++zea+/8A9nrsYfCqzNuaVkfd/AtfFkPja+TwbaeH1bZFZ6i17BcJ8jr8n3P/AB/dXsHwu/aQ&#10;1z/hJrdvFXmX/hxF8q6e0tU3wN/BLXZSx9Pm5ZHsU68eXkkfQqeErN5UaeeTev8As1oTWFjC27zW&#10;d/7lPT4l/DKa13WfiG7uXb7rw6Zeun/pPWY/jnwL8jquu3Mv/THTpfm/762V7UeaZt+7/mC5s7FP&#10;lVpN7f3P4a888SaPeTXiW25pvtTNtdF+7Xq2g6r4V8TX/kJY63pUS/O13qEEVvD/AOPS7v8AxyuU&#10;+KGt6D4Snt7mx1KO5W3nieeGV97yxb/n8rbu+bY/8f8Acr5HHYjBYOr7CUuWp/KYywEalP2tM5L4&#10;Vwxa9qkukanYxpZeH7WXSondt/8AaO2Xynl2fw/8e7/991d+P3hjTJtFstXgs5H+y/6LLDb/ACIs&#10;X9//AIB/7PXhVt8bNa8JXmt/2Q0n+ny3HlPNY7/I82V5fk+//G9elWHxg1jxt8OfsMvhy2ttQ2tb&#10;3mp6zqKW8Uq/P923+Rt33Pvttr0qUqU+aPKRKVOUeQ+cLnW50uvCkE/+qil2Rf8AbKX5/wDxx4q1&#10;fEPjBrDWdPvJbb7fbssqNYvK6IyMmzf8v8XzVynja/Xwn4w0ez1PbNaWuprK01pKjo0Tff2P92tB&#10;NEvPG2rStY2bQ26/dTdv8pa5Zx5eU82Xuy5iJPDcSajaRT7XtL+1W4iSFv8AVN86f99fJ/4/XtHw&#10;61XxVr2k6xbW18t5ZaDYo/k3GzzZfn+4n95kT/2SvP7/AMGN4bitLz7jxL8qfxs1eleDLDU/h1FF&#10;PZ3KpqDLvnfykl2s3+9WL5aseWRftI/aPfv+EV0jVvFHh/UPs32l7exZP9V91vk/+zrotY0SKz02&#10;VYotj3DLEjov3dz7f/Z68S1X45fEGz0G9nsdXu5riKJnVE0y1RGb/wBCrwp/20viI7f6drDTW+7e&#10;yW8UUT/+gV9HDkpfaPR+sQifWvwr+Fv9mt4jSKfUku0vNizee8v8HyferqPH+3wr8PtTu9Vi3+VF&#10;99F2ea1fIVt+1jZ3+ydoNZtruVV89Le8REZv7+/+L/virEPxYi8YXSW0Gn3d5E3z+dcat93/AIBs&#10;rslKM5c3MTTrxnHlPpD4XeHrH4nfC+y/tXT4NSiZpU/fMm9fn/8AHa5nxJ+x/pG5LnRdej0e4Vvu&#10;X06Oir/v/erz3xD5+lXW6z0yDUnuGXe807o//jlQ2Ftq95dXEC6RpaPF/tSv/wCz1z1sJQqy/eF8&#10;vPE3km1XwTryWMtzA93at+9e3lSVG/20f+69fQH9q+HPKRm8S6RvZd+zz9718rvYa9qV8kTWdpCl&#10;uzI32eJ0rJ17xtqeiW7rLFBNbxbYmt9ux1b/AH68qPLhZS5vhOWMZYeR1fiHx54h8T6lqFtFcyQ6&#10;Vubd/B5q/wACV5Vc/HLxD8H/ABBfaVbXjPt+9C6o6fc+T/gVUfEPxXvLO3/0Zo0dlf53i+f/AIBX&#10;jV+/2yWWSVmmuJfnaZ64ZVOeXNE5Yylzcx0vjz4x6/8AEW6SXWtQublF+SJHb5F/4BV74ReU/iaW&#10;VlbZFbNXA+SzvtWuu8DX39iXV7O3+q8j97/srvT56wl7x0c0pGn8I9Qbw/qF2tzLv09VWWf5vnby&#10;nT/7OsvXNc0VtQufsWlPdxtcSyBo5sBUZsoPuf3cVp+BrP7T/asu5fKuLW4tW3rv+9Fs/wDZq4f7&#10;K0Pyf3a3cfc5jPm94/U5PGfhe/lSKXwn4os93/LbUJbeJP8Ax13auJfxnL4SuLjUPKWZGlZ5bdGf&#10;5ov4E314r8B/gbY+ANSvdXvPs1tKsSpvuG+dVZ3/APQ9leoXniSxS8+zRbZnZvm/3v4Erox2L/ec&#10;tORNevVhLkOUmsJfFujXd9d2LQ/bN32O3dvktV/g2bv9jZ/3xWP4NtY/hf4gt9ZTWNAtXVGT7Pr1&#10;z5UUu/8A2FdWb/vqvWNSRrnTYmgXznWJU2J99qxIfh1P4tXbqentDabt6u/8LbK5sL71WM5GVKU5&#10;SLz/ALV0tsv/ACHvh9Dt/wCfSK6l/wDarVDZ/taXd5cSwL4z0b/VSuqafoU7/wAG/fvaL/gVNsPg&#10;hpWm2b/aYI0/jX+/Utn8ItMhuE+zWy20rrs3u3975K+t5j1OX+8Ms/2n9Qm2NB49n/7d/C3/AMXa&#10;1Yuf2k76/tZYLnxV4gv7eVdjww6Fbxbl/uf6pK3rD4UW0NrFA0Ufmqv8FdFpXw0trO3+aJf++a19&#10;4nlieBaP4qs9b0a7WLSPFF+kU908r6fYRful819nz7/lqv4AubmHRomnWREVtm91+81e6+CfBkWm&#10;6brdnFuhT+0bpJ/9rdK8qf8AjkqV414y+K6+HrjVbOz0qDyopdkVxN9zb/H8leRi6f8AhicVanS5&#10;fdLd58TpdE1C7s9Ps9We7VV3PY6i9qjf98v81eT/ABC0fVde1SXXJ9IubaKXbueaf7Q/9ze71zNz&#10;4t1XWPEdpqs8UeyzlaWKF4t6Nufe++uz8K/HjUPD1xd/2vpltqWlSzs/kuzo8W7+BP8AZrj5o1af&#10;s5BTlT5eU2PD2j+JdK8OWltB4T0S88pflfUGuPNbc+/59r7a6jwwniN1ln1rRdE0ext3/dQ6SsqO&#10;0v8Affc716B4H+KPgzxzdW9nAzWd7dfdhuF+839zfXQeNrbTfD+jSzzrvfa3lQou95W/gRErurRl&#10;7DlgdMoxlS908S8T3mp3i7bH55W/g2/w15P4w0dNEieX7dHNdt97/Z/367L4up468JWcU66RPpun&#10;3i+bLdp8/wB7/ll8v+qrhfAfw91DxV5viHxL5mm+D9Nia4vr6b5P3Xz/AOq/vN/sIleTRw0Ze9Vi&#10;cFP3Pd5TibbzXbdKy/6RKzr83+5X0B8GfAGp/wDCMy6g1zd2CXkv3Led4tyr/f2/8Drj/gnrHgm5&#10;8R6fZ+IYGmS8+wfY9kW9Irpt++KXd/D86L/tbN1fY3hu58OQ6bLbaDbWiW/ntFLb28SJtlV9j/J/&#10;e316GGw0Pae0O+jGXxSPJ7b4bz2FqkEWp6zZ26/dht9WuokT/gCvV3/hW8rxfNc6tNu/57andP8A&#10;+hPXuGm6PZzfv7n9yi1dh0eKZftPy+V/DXs+zOnmkfOtz8MdQtr/AE/+yIPs1xKzefqDy/vYE/j2&#10;P/eeuHs/h1rl/wDEu90/VWke0s/9I33Db/Ni3/J/n/Yr692Ijfd+7XnnxF1Xw0nibw/bSzyW2t3k&#10;v2JXt22O0X39j/7O/Z/33XzWZZbSnGWKfxEVJT5OU4rWPAekarLbyy6fHvVl2vCux60NY8N6fpth&#10;EtjBG/7r5netPXkeG3vYFlje9WJnit9373b/ABvsrzn/AISRry3l/e7P3rPF/u76+U5nzHiS5uX3&#10;jxL48eFbabTUaKDYm5kb/P8AwCvS/Bl5Z6l4Z0+x0rSJ9HXav2ya4/vfffY9ZnxI/tr/AIRtLOCD&#10;7fpUq/aNRfyEfyPn/dPv+8v8f/j9cJ4S1K88Pavulubn7E0DfuUb5PNVPkr26fNKgbcv7s9Ohhi8&#10;YfFK3gjXfpWkxeayN/s/c/8AH3/8cra8T38EN1LH5Wy7/hf+8tef+G/Gc/hXTUnigW5lvJWln/vs&#10;v8Fcr4z8f33iS4T7sPlfdS3X7v8AwOtaNPm94xly8x7V8OrPWvEN/eytqekvp9uv/Hvbzo8qsv8A&#10;G6LXzr8dfhLeeD/Ed3qFtFv0y6lZ90P3Impng/Urzw34mstVgnkheKX5tn93+Ovqjx4+i634Svft&#10;1zHc6PfwK8Gz7/8AsOld9OnGUfdOmPLVifn+8M9s3mqv/fdaeiaxc2d+kqyyQy/30r0WbwGsdr83&#10;39zbf9quXvPB8qS/wpURqckjm5uQ94+HXxy0j7Kkfi+XZ9nX5btIv4f7ldb+z38b4vi1461XQ59P&#10;gtvssTXVncW67P3SuibH/wBv56+Un0d9vlMyujf36t+Br/V/h7q0uoaVutrhomiZ0/ii+T/4iu+N&#10;fnOyOJkfdHjLxJY6PdS21jLG8qt+9d68h8WpBNbxXMjLvlbYyI3zsv8AfrzWw8bT69Ltbcl23ztX&#10;ptneaHN8P/EcV5ebNTba8Vun3/N/5ZbP996wxBjHnxFQ+d/FSXKalLBKzb4m2fd+SsJLb5vmWvsD&#10;wl8C9Kv9NsrzxHBLNqFxEry27Ns8quo039m/wLo7Sy/2e147NvX7RK77f9ivLjQqfZPVjhJcp8OP&#10;C3/LL5K6X4e22+61Pz137rNk+f8A4BX0d8Wv2bNM1LTUvvB0C216rM8tv5rP5q/3E3fdr55s/D2o&#10;W7ahbLLPpuoRLvVHX+L+46VjKnKEuWoRKjKHxHYfC7QYE8EXsrLvSJmWL/vhK8tv08m/ul3f8tWr&#10;3XQWbTfg7ZStEqPLuln2/wALb3rwO4kb7RM/9+VmrSU/d5TjfxH2f8QtHi8YNd3lt5iRWH7qCGH/&#10;AJa/36zPBnh6+ha7nisZLmK3Xzd/8f8Ac/8AQ69V8PeRo+lpEzK8sS/Ns/vfx1wt/oMX9qRXzLGk&#10;VvL5q3H3HWvNqcs6kpBWqRq1OY1fDdy3/CRyytOqRW6+Uybq4TR/id44sNZvZ552vPm/cW7xIkW3&#10;f9xk/wBz/gXyffq34V8Q2M2pa3c+atzK0Vuiojf624bzf++Puf8AjldxNYaZpul295qdzHDcKvm3&#10;UztsTdXrxjUw9OMqPvHT7GXsv3Zp+A/G2oeMJdQi1Kxjs/KWLyE+f/b3/wDslekWdnbfY4vNVfNi&#10;/j/u14zeeJ9Pm8OahB4V160udYWBngS3ZJZVX+NNn96vQPCvja017SYrmCXe+3ZKj/I6t/tpXsYT&#10;Eyn7s4l0Obl947i1uYrlty7fl+7Wx5i/drzLxDqsT+H7hln2JcbdssLVq6D4zi1Kwt9zN5v3Jfm/&#10;irsji6ca3sC5RPP9e8Z6nD8QfGug2z+Tafbre4+T77brK3/+Irz/AMTeA4NV3+b/AAtsZE/irpvH&#10;l5Z+Hvihrt9qFytst/Z2bxfLv3N+9T/2RKl0e8iubB52/ibfXz2PnzVJRPErc3tTxrxb4Pi01vKi&#10;i2bW2bK8816wlms/syxL8rb2evpvxt4Sl8Q2vn2Msfmq3zI7bNzV5PqXh6e2a4i2yfaFbZKnlP8A&#10;5b+GuGMvd5ZEe98R1v7M3gPw9qul3sup3yza1b3Sy2cKS+VLAi/xp/33/wCOV7nqVhba34q0/UL6&#10;Vnt7Bf3Vp/A0u/77/wDjlfLnhKa+8H+ILfV4FbZE2/Zu+8v9yve08Qxa99nu7OKS2dl3/vv4a92n&#10;Woxpcsj1aFSny/vDa+K/xI0zw3ocq3NjHrH2iJki091R/Nb/AG/9muK+NN1pF/8ADSy0O8/4k6St&#10;Fu0a02P935kR/wDZR/8A2Ss/xzpqPbvfXNyvmr8/+3WF/wAI8uq/6TOrTXFx87TTN96uOWY83N7o&#10;VK0vi5TxnWPhjfeErqVtQijtrS/tftFncQzo6fL9x99aHhj4o6n4AW1/syW5ebc1xdXEzb/P3bP4&#10;G+8v+3975/8Acr0t/DemeJPEek6H4l3X+j2tndSrY+e6eVLvt9j/ACvuZfv/ACf7dM+KPgOz8beK&#10;Ptmhz2zy3DRWstui7PKZU2b/APd2JUxU+X2lAuMeePNE9g+C3xX1D4u6NK11BHbMs7IvkxOkLKqJ&#10;/ff7/wA//oFenar4i/s23SBW2VxPgOzg+G/hK00i1/fJbrsV0X+L+Oi5mudVvNqxs8rf+O17tOvL&#10;2XvHq0qPu+8HiT4qaf4StXu9TlZ4l+9Cn32/2P8Aerxez0G5+MF/rHjH7Ytgn2zZpOnfav3qrE6P&#10;vf8AiXZvT5/72+vQPEPwH1Xx5cWVzBthtJZ1+3I/8W3f/wDs1veG/B//AAiVxdaQySQ2lrKvlI7f&#10;+gf7Pz18rj6tfm5qkfdOOvKUfi+E8X+Ht/beA9e8QX3jO5abXV+6+53eXd5u/wD4C/yf+OVyNtrH&#10;9q6XLPYt+6iZkVH++q7/ALj19QJ4Y0y28S3uqrBH9tlgWKV3V33Rf3NlcB42m8I6Pf8Am6ZoOnve&#10;t8jJDbIqN/wD7tfFYriKMcTHA+ykdFHLHjMN7fm+E5T/AISGLwx4Fu9PvLxbzVdSVXXT0i3vLF/c&#10;/wDQ68ssNE1B7i7l1VVtl83yoIYW/deV/frT8AeFbnVfFuq6rqdtJssG2Wrzf3v4Pk/uoleivojX&#10;K7ZNr7v9n7tfexqR9lGnH7J4Vap9g8vudNZ96xfcX5FRKwptE2N8qqm7/Z3167N4bVJnb5tm3Zs/&#10;vVj3miW0O9VX9638G2n7Q4DzSHTWRvuq/wDuV2HhXxU2lRfY54I7lPuWvnNv8hv/AImraeGGSJ2W&#10;LZLUUOhxWFwjT/Ii/wAaLWMqkoe9EuMuSRSmtpbmV2nbfubf8i/JVS50GJ1/3v7611tukuiXHyxR&#10;TRN95P71bE2lLeW/2mDa9u/3k/ut/crjjWlKQS988fv/AArFt2/3v9msJ/C8sP8AE3/fVe4TaPFM&#10;u3aqbf4K5+50fybh1+V9tdkasokHlmmzf2JrNlqE8EdzFbt81vMuzzf9+vc9V/szVW0r4g6HbQPF&#10;Ey/btP2psiZfk3/8ArhNV0X7TF80Sun9yrvwt1VfCusy6fef8ge/XymR/uLXZ7WNWJ34Sp73LI+l&#10;tN1i21iK1vLaXfbsu9Xrdubn7TEi7v8AvivB/CWoP4Y1a70iWffb7t8D/wADV2Ca4s1vE0U/8X8b&#10;VtRxHQ+khKU/dO7trxYVlX+7Xz58dfsNt4oiuYtqXF5B82z+JvnruLzW57aV7ZpWmf8Av/3q8a+N&#10;OsNqV48FttfUIolliT/doq8so8siMT7tMwde1u5t/D9vpSy7LT7/APvVwa+Z503Ct81dfeX9n4k8&#10;K2mq2cTQv8sU9o331bZ/48tc9Hskjx9nZdrsK8g8U+xtH1JptGln+b5v4K8a8f3/AIzm1zyJYGTR&#10;LqfyrGaa6Tyt3/XJf4v9+vQ9e8SanryxW2kTx6bbyxNLdTQxfvX+/wDIn93/AH68v8c6Pqt5daPc&#10;6fbXdzrH2pfss1vvleX+58v977lZ06UqXvSKp4apH96dVZ6U3huXz4vI+1xbU3J8+6ujmS88f+DU&#10;ini/e28v+lI6/eX+Ctvwv4b1DWNLt7zV1g3/APLWG3+RFZX2Oj/8D30P4hgk81rZVSK3aWJkT+Nf&#10;krn+sVTKVar73MeIvok/hfXrTU7GJXuLWferzN8m7/cWvYLCwXxhdf2qutL9oiiiefyf9Hf5f4Ky&#10;nTSLy/eK+nWFN3yO6/eqpcpZ2EsW1oJoni/cJ88qbv8AY2//ABdd2EqylIrCSqR92J0Fh4h1ebRt&#10;VlaJv7KtWaJbvdv2sr//AGaUeBvGcFh4giWVd7Stv+dv4f4/m/74rN2fadLfQ/Nns4bqdXZEtdu5&#10;m/vu3/A65TXtBl8H6y+nxSrNqCr/AKLNuR0bds/g/vVtWjKVTnOmpGcZHsHxFv8ATNYitJ9QW2SW&#10;83PF5Pz/ALpf97/ef/vuucsLyxmt0gga5S3i+Rdkv3m/4FXnsNhZzW97cy+Ib5/Ea7beK0mX5GZn&#10;T5PufL/H8ny/+OVY1XUrPwTYWVzebtSu5f8Al0t22bV/36xjL+f3jzatCpKXNE9dTxP9g0uWXyrZ&#10;LdV/eu67/lriofE8Gt2enzxMtnFdXjJEjq7vLt/vu3++lec6JNc+J213VZZZ9NRYtkWnvs/0qLe7&#10;/P8AxbUR0X5P/Ha9L8Pa3pnjPQbe+0q8b+z7f/l0hZEdZV/8eWtvY+1jzHr4bBc9Pl5jQsPCUt/c&#10;S2kSr+9i+Xf/AHq2/Cs1smho1zcrD9lb7O3+9v2f/EVX8H6r9vt7i2tmbZL917iV3rnPE/gPVdS1&#10;e31WzXY+myrdRRbtkM8q/wAf+9XN7Ef9k1P5jq9e0+21a8l0yXc9xcQMmzds+WuM1XxVY6D4LlXS&#10;tTZ5bBViabyvn3N/d3f8DrgviR/b1v4j0+8uZ5PNuLXerwtsSD++lcppscX2p4H3Jby/edP7yUSp&#10;yl9n4TWpUpUf3EonoHw91jwvqvib7HbNd6an2PymmuJXeWVmf533/wDfFbeqpq6at9mgnaFIm2Rf&#10;vf4f4Pn+9XmOlJFpWrW99eQb7dfvbF/ir2DQ/GGi+J9Su38351b/AI+E+5/wOiVWrCPunPKUqkf3&#10;R1fg/wAVXmlXUqX07XMX318753Vv/ia6tPHP2a8dm1ONIm/gSJK5dNEgv4k+wzxzbovlmRt6N/wO&#10;uJ1K2R7z7DcqqSyy+Vvf7n/fdR9fq8ppTxVWMfhPYLPVtTvFf7Dqd2n2edbiJEn2Iy/xo3yVV8T/&#10;ABR0/QbV5G8ya93bJXT/AJZN/wCzVteG/DbPob2y3LI/lbGuEX7zV5P4w+D95peh/v7n7fqErNLK&#10;8MWzdurmqYuOI9yRnXr+1+yeh+G9bnudLivrxW+0N87VzWsWdn4kukntolRYmZGfbseuc+HXijU9&#10;8ukanZz3MUUDItwn312/3/71ZXiH4tWPhXSbuWzZvta/ulheLZuauKjQg6vPKPwl4JOEv3nwnOeP&#10;9Sl+HXjy31OzvGuXlgWKWxf5PNVf79dhD4/0y/W3a2gbZK+z/bWvPPA3gDU/HTXHjHXmaa3aXerz&#10;f8tf/sa9DufAdnDrlrPFBJbW/wBlWXZ9xPm3p/n/AH69OUve5jHHUYez9vGPKXdYm8m3lbzfn2/3&#10;fvU2z0ptqXl5Er3Eq7/vfdp+peW627eVsSJli+9V2a5+V/KbZF/ff79dkZfyngkN5o6pa+bu37qx&#10;7rR99g7St97/AGa05tVldkg/4+d33a0P+Pywf5fJeL7yVjUiSc1oiK8T206s/lfOv+7VeG5bSpN0&#10;S703bJYX/iomml02/t54m/dMyo3/AAKpfEjtY6lFPt2I212SseUou3lnBcr5ts37pvk3/wAa1zV9&#10;psszbVb/AIG9bFyn9lXnnruS0l/1qf8As9VL/wA1Flb7/wDd/wBqnqBzV/CyfL9/bWI9n5118y/x&#10;fK9dQ9+tsyM0S7/9v+Kq+m2cFw1xKrS+b5v/AABaqPMMtvYRP4ZivFaR723l/wDHaimTUH+xT206&#10;paS/+O12ug20GpLFbS7U27vm+596ufttHg0fxRcaRP8APEr77X5vvK33KKcuT3j6nCU/djU5vdkU&#10;rya802zu765naZPIZ22f7Ncd4b8JXmpaDL4jZt8t0zbndv4d+z5K9ufw9or2+7U7aO/b5f3L7/KX&#10;/f8A79M1u2gubNG2x/ZF+RbRF+6tbc0qpx43ExhLl+I+X7yzi02OWCW52IsrbUf56ht9P85N3lV9&#10;A2eg2OlXiX0umWzvu+V5okaurZdNu4ISLGDYowvybaJcx5XtjnJpokukuW1OS5lVW3W/m/eZv49m&#10;/wC99z+9UWsarbabarPbLJbSq2+C4/jWX+B0/u1wN5rGq20+nyxLHc2V0u9bjbvdqvfFbxhoui6N&#10;/Z+lPJrGsXH7q5d4nRLNdnz/AO83+5/t12Yipyux9b7SnSj7pd+HXj/xHZtrG7ULOHQtZnaVfld3&#10;iZfkfYn8O+tXzpbn7PLFLsT+JH++1eVeFdeZLCKJYLa2i83908u/ey/369LhRfNt2tl/dbfmmRtl&#10;Z+xpTiY06cMRT5ZHZQ+GLGazS+uWZ9svywou92b+Cs+51u2sJdzW2qJC25FT7K6JLUVtqltptvEz&#10;bZn3bF3v8/8A8VW3Z/EKD7PKq2Mb7fk2JTo0/ZHTh8HHCx5eYo6b4w0yFrtnivtN0+KJX+0Xf33l&#10;3/cT59tVdS1Kx8TxeXFPJ9nlXfKlwvz+b/BtqV/E/wBpl+WBUiZvuVn3+g33ja6t7ax+SVmZFTZ8&#10;lGJqShH3RVaEqXvx945fUptF02/0+5vr6Sa03N5vkr+93Knyf7336t+J9V8OeOdL8P8A9mM1slrd&#10;La3n2uL97Erfcf5fl2/I/wDHWP4++GOr6P4n8FeHLq5tnutZvp2i2b9i+VF/H/wKVaLnwT4h8E6l&#10;d23kN5txZtFcvafPtt2++715FSpzclWR8/KXNI9q8efDFr6LZ56puga332//ACy+/wD/ABdfOFt8&#10;KdX+CeqJPp2of2xZM32iJ9uz7v30dK6L/hZ188X9gy6nI+nsvledN/ndWhpXgaDVbLyJZ7m20/d5&#10;vyTv5X+/83y10RnKPwy9056VXkmey+GN0Nvp+pqtjbWlxEsr26N+9ZazXvJZvlublti/wJ9yvH/+&#10;FnfadUuFg/1S/JB833Vpmm+IdZmtd11eN8y/xrsrsp1I1fhPr4Y2nJe77xp+NrBtS8W3H2aWR7dV&#10;VPn+4vyVoaD4G86WL/aX5a5ma/ltvmVvOlb52+b71b3/AAtRtNV7mK2iuZfK2RW+75N1Y4n2n2Tx&#10;MXh5c3tTSv5tIsLrU7HVdtnaWcW/7Rt+82zfsrzezsNVhvNYvtIi2Wl5asiwzL87RMlcb4y1LxL4&#10;zW4ilVvNv7qL7U8K7fl3vvf/AMfr0jREn0rSfIVmeK3iX/Wt91V+5UezjGMeaRtRjR5omJ4VfxH4&#10;eidoPPe1b5Gt3bZv/wCAV7r4A8PXPirVtMn1CO52RKt0tu7bPK+f77pXBfD3R4PH/i1LGW5ZIov3&#10;suxv4a91m0GXQdZi1OznaFPKW3lh/wCmVceLl9Xp8p01eWhH2cZHocM0VtbxWyqqbv7lc/f6rbal&#10;eXemRXKzXEW3zUT/AJZVznxF8WweFfB9xeNfLDqFx8lqm752/wBvZXzvbeNr6wa7vLbUJIbi6XZP&#10;Nu+dt1eXh8FVxEeeJx0cPKrE1vivqtzc+KJVtp/9Ei+SLyW+838dcJ4h8Pan4nlsnl8x33fvXf7/&#10;APv1seFb9ry109li+2Oq7G+avYEhsXs4m2xpMyrt2L92vXjRqwjyxOHESjSl7LmOE8N6reeGLdP7&#10;Mnbyl+Rrfd8ny/7Fdh8WvFsFsvhzXlvo5reWVreW3t2/g+T+D/gG6vJdY+2eFfEFxBbXi3On3Eqv&#10;K+5P++/9mqnjDXrG50Ha22aKzZbj9y33V3/P/wCOO9XGhOpI640fa0pHvcKNfxbWXfKrfNvqXe32&#10;N127Eb5/33yV5Z4J8baY9raWy3i/M32e1d5fk/2Ed/4a9rTwrLMqRXK3Nnb7f3r7fvN/cen7SNH3&#10;ah4MqcoHNaDDFDcfM2/c3y7K3dSeB13RQKnmrs+T+Krevf2D4S02W81C8jtrSKL78zbPmrxnw38f&#10;tM8Z+Ok0WztfscTStFBcPL8kvz/J/B8vyV0R/ex5oxMeWRt6xCz/ALhfnf77P/dq3422zWdrdK29&#10;GXZW145tls5XtoF2bv8AWv8A3mrirnUlTwzcWbeY7rOm13/hqObmGbWmyNqvh/c3zuvyN81ZFvN+&#10;6eJmZHi+7/tLR4euZ7aK4s1+d5/nWHb89WrbTf8Aj4lnWRJbdd/+xXNL3RGFqUPk/vW/i+7Wf/bE&#10;FhLE0Sr5qtv+997/AH6l1W8l+9vjmVm/vfw1y+sPFeW+1VV4mato8wFjx18UdVm8MxafLYwW0vnr&#10;tmt2+dlX+Cum8AX8+saTb3k8DTahuaKJJvnfyt/+t/3tybV/4HXmOpaJfa9r2mQSsqW+3YrovyL/&#10;ALde5+FbZbaLz1iVHZtionybV+4lbcsZx5Tp5p0o8hdhs57O3uPvO+5N0P8Aear0P76V1l+Rl+8l&#10;Md4LbUoolVd/lb1uP4KxIU1f7Q+qzzt5UX+qh8r7y/7dEY+9ynMdNMkV5vij3fd+VHqBWNnGsUiF&#10;WX+9XJ6r/aqS7V1Bpkl+dU8qp11DXf8Al4kZn/3auUZAfNHgn4heKvDMTwaVHd6xbxRNLdQ7HdIl&#10;/v8A+z/6DXo3h651f4haMk9noclhD5TIs00WyGWX+P8Ae/3U/if+H/gSV9UfCv4XSeAPBEWgxXbX&#10;OoL5r3N35XlbpZfv/wDjmxf91Eqj4b+DMGiR/ab7V59SRd0USP8AcVV+T738Vc9fHUqspS5T6eUo&#10;nz1qvhhdK+zrqG22u7iL7RF83ybaltkWwtbS8vrxXtJWZ1d5fvbf467j9odIrnRre10qBk1Dzf8A&#10;j+/ggXZ9zb/FXhmpeErzVdJt4tQvmuXiVUXev92tsJy1qfN8J30IxlHm5T0h9eazi89dtzbxNvVJ&#10;vmSs2bWJ5onuYm+zS/fdFi+Tb/v764yOzvJriJoGtv8ARV2Kjo6bf/H6t+Hk85riXU7lnh3fMifJ&#10;uavR92J3yp+1kdkmsXNzavL57Itaej/ELU/D0tvPY7YZYv8Als9ef3Pi2Ca3lgs9zuvyNvXZvp/h&#10;uaWbTbq8uV3yyz7Ik/55VjOUY0+aYq9SNGB7BrHxatvG3ijwF9ssdniCz1FYvtD/AHPKbZ5r/wCz&#10;v8pK7XxVYQXlvqWqzy/ZnvLz7K0277tuv3//AEF68K1ib7N4S0rd5cN7Lfb1R2+dtv8AH/u7K0n+&#10;MGuXlhd6G08H+kSt++8j+99+vFnRjW5fsxPk5y97micF4s17Sr/xNcLY2baVFLt8i3mn83d/wPYl&#10;Vft+oWem3GmRX06WVx88tokr+S3++lZn9jy+JLeX7dp8n2i3iZGdG+R/7ldR4b03+3tG3S/udQi+&#10;6n95a6JU4xj7hjy83vGPo81tprJPqE6w2/8AferV54/s4ZVtrFft/wA2z9zL93/brbh8JafrGg+V&#10;qFjHcxN/G/8ADXlXiqwXw3rlxpWn/JYq29nf5HlWuzCRjL3ftHq4GUY+6dLqXjyJ5dqt93+D+PdT&#10;/B+t32sa55EGmSTRM3793b7q/wB+uEhmV/NX7jsv30r6Q/Zp8PafqWg3Eqsz3creVO833G/ubK6c&#10;RU9lGXunpVpRlT5pF3wT4V/t681D7HEr29g3zOlHxam0Xw34I825nazu7xmson/gVtm//wCIr1O/&#10;+GOmWdnd6hZ3y6b9n3Sy3G7Yi7f468a1j9mnXPj943u4G1y2/syzZUW+t4vNRd0SPv8Av/N9+vn6&#10;VSnOr7WrLlieVRpynL3Ta/Yzms5rPxLP5q3l2ssSedt+6ux/kr3bxP4k+x6XqErqsKW8DS+dN8kS&#10;f/ZV4F+z/b/8M/8AxE8QfDfU5ba/S82SwahE2z97s+RPkdtu/fVr4xzXPjbVpfCumLHeOsvmy3aS&#10;/JF/sUYij7fF/wB2R01Kfve+eBeLfH+ueIWt576533Cy7IvJX55a734V/DfxD4t/f6rFJpVo38b/&#10;ACPL/uJ/7PXpHw3+C2n+ErpL65aTUtV2/K/3Ei/3Er12z0qWSVP3Tb1/74r6L3KMOSB5tbGxh7tA&#10;8X03w3Y+HpX0/SvMS0s/3TXczb3uG/jf/vusXx9barrEf2bSr65011Xf5sK70b+/uWvQrxIkvLtY&#10;tr7pflei2sJbm481p12fcZEX5GauSUvdPHlUlzc58e+JJvF0OpXvh68ljTyJ9jTJ8yS/7n+y9XfD&#10;Gm3mlWeqxXkrP5tqyLv/AId1fQfxs8N2PhXRrTXrazXzZZ/ssrOu/d8junz/APAHrxSa8/4SSK7t&#10;mb7M+3es0P8AC1bwqe1ifWwlGrhvaB4AhisNJ+wy7f3Ts67f9yvpjRPE/irxl4B0eBbySztPIWJv&#10;J+R5/K+Te7/8Ar5c0SzuYdUigi/1ssuxkf7n+3X0z8PfiFY6V4St/DTQT/aFl/cXCfOkqb93z/3W&#10;rz8zoy/iwOKty8x4z8dfBcuiW9lfeezyyy7Jd9eFPDKjL/s/3K+tf2h3iTwqn2mNv9erxf71fM7u&#10;u112/O3+1XTl9bmpc0jzqlOXMW7X4u+LtKv7Lz9cvry3s9qfZ7uV2Tav8FfUWj3kGq+H4rm2lWb5&#10;97Ojb0evj99KlvJUli+f+BkevfvgzbX3hvw9ewanebLRm821sUXe7v8A73+f/itMTT5o81IxlSlI&#10;7Kze8/tZJ/uRL8jzV6H9gbTdGuPP23Mt4u/5P4f9iuS0qwl1jT2Wz3Im5dzzffXdXVJZy6lE6tfL&#10;bRW/99fvL/frxpS5jmlGcPdkef3VgyWryzxR2y28uxfl+/XH7P8AStv97+CvUNetl1LwQk8G10tb&#10;rYyP99v/ALH5683bbbyvc/fSJWf51+7V0pc0ZSNFHU9gTwrpltFbzzxMktrFsim+5/wCibSpbC6e&#10;zZlTa+xnRkf91VvQ/HmleJ7e0lgnXZLErqj/AD7Wb7+6maxNO2s26qqvb+V8txtf72/50f8A3/4f&#10;9x/76Vceb4j6XHUKVWhzQ+KJVfTZ3uJWVVRV+SLf/wCh1qzQs9witOrxSr8yP/eqa2RZrV/++6ZN&#10;++ifcv3fu12RlzHyJku/k3H3VRIl/u1WutXuYZPntI2DcruiqeZIpvKVt29a19N01p7VROfI2fKq&#10;1pLl5QOx8MeOdDs/CUuptc21nqdxF9qnsdzo6yy/N9xv4d71k+HvGazaS8ty3nJbqz7n/hX56+Pd&#10;b+Kn9m3TrbaVfakjfIr7fK/9Cru3+MWpXl1oWlWfha4tvD6LbvdTOq+bK2xGfzU3fdR9615lTLfh&#10;5T636tKci/dfFRfiJYXGnv8AZrOWK882dPnR1b502bP+B1mzPY/bJYomk8pV2fOtdr4nudD8SWr2&#10;1jp8lnFKrbbiFUil3N/frze2sPEPmpA2nwPdRKySvNPsRf8Ab+583/jtdNFcsfd909GphKsI8tIp&#10;a3qUGmy+RbTr5Tf991U85pIvl/irdj8E3OsfvZfsNzKvyK7q6fL/APFVsQ+Bl024i+2LBDFEu6Vk&#10;id/l/g2fPXsU8TSpR982WHry+I4pLDev3W+ZdjPX1X8EPsM3w30+zs7aNPs+5J/7+7e77/8A0CvF&#10;7nStPeXbYyq/zfK80G/d/wCP12Xg/wAYXnw9s3iigjuYrqeJFTb8kTN8jy7PvMv+xXHi61OvT5YG&#10;OJwVTlOX+Jmjxabq2p61qG25u5Z5ZW85tn7rzdkUSL/e8p0/74esrVbfRdK8Mxarpiz+beboovta&#10;7dqr9+n/ABIvNQ8aeOnsbOzkv5WvLe1idYn8qJm/jZ/4VT+/XK/FzQde1vxRp9n4asb2bRdJgW1R&#10;nSKJGVf4/m2bmf7z7P79eLCl7eUfaniRp8nvSKPhXVb7W9Zlg2tNaKnzOn3Fr1X/AIRvT5rd2WBn&#10;R12M/wDe+SuH8K+A9X0G8+2TzxwxXC/6lPn/APQK9N0Sae/s7vbF+9VV83/2Su6pL3vd+E48VTqx&#10;jz/ZOS0rTV0fypdy7P4k/grz/wAc6VPc+bqclj9p/g3wxV6xqWlXj3UUUSxvEvyMn95qqalptzbK&#10;08rK+9fl2LsRVq6EuSXOcdCtKlLmPAtN0S+vF3LYybG/g8quw0e28S+GLiK70rz4ZbeXzYvl+TdX&#10;pug6VY6qu6Wzj81fvfuk2MtbFn4S0y21Lz4NKtobuf5EmhiRH/3N9d9bF/ZlE+5o4eOIpe1iee/G&#10;n4669qvgu00jSEk0q7v4Gi1P96iblZNjxff/AI68t+DuseOPA9+8ularbJFcK0TWL6j8krMnyfIr&#10;19T6x8KNI8Q2dvbanp9pMiy/aP31qjuzbNnzvs3N9yrum/DHwvo6/wCjeHNPtvlVP3MH3f8Ab/vV&#10;NP2fsuXlPN9phsPLmjUPBfAPg/xDrfiq7vLzU7SbWFl3yvbs/wC6b/bbZ8tfTHhLwrY+G7NbSBfO&#10;lb/W3D/fZqtW1nFYbFigVIn+dURdiVrW3lQr5s7f7sKfxU5SPBxONliPdj8JoW1vbQ/vZW2Rf7C/&#10;O1ZniHXms7eWC2/c/LVhL+B/NnnlZHiVniRF/wDHK4zVXa8W7b5vu79lc/2uY80q3Lz3ksUrbX+b&#10;Y1WpoWhldliV7dl/gqLTXV5dsvz7l2bP9qq/xR03XLzwrcWvh6JXuF+edNv+tiVP9Un+/WNSodND&#10;DVMRLlpnj/xq+NEusRS+E/DWkLqulLtS8vtu9J7jfv2RN/sf7H+3XlVmmvfariCXwhc2aW8W+6uH&#10;WX90v/Aq+sPhRc6V4n0GLUNMs4LaVW8qe3Rf9RL/AHK2vGHhvf4S1tv4JbOVGRP9yto4mEY8vKfb&#10;UMtjCh7sj5dtkn03Xn+0rpsMSwfLs/4+/Naut0TwB4x0S8l+3Tw3lrKn2iB7T5XtW/uf7VbfwZ+F&#10;FjrfgaK+1ezjvL24a4T7Q/zuy7/kf/ZrtfA1zqHhvxBL4Q1CL+0pbeL7RpNxM2zzbff86O/95Kir&#10;iZc1okUsDzR5q/2jhPjHqV9r3w30+C+lneWKVX864iRHl+R/7tfPsltsi2L99v46/QW58DaZ428H&#10;3un3NstnerKzq8MuyX/fRK+Uv+FD+JdS8YS6Glns8pt8up3HyW6r/A+//wBl+9/3xXkYLMaE6kqH&#10;wyiY43L6vNGVKPunnnhjTftl/FZr/E2xa9Yj8N3miX7yrFJslb7Oybt6bv8AYr1Xw3+zrovg+zin&#10;laS/1D77TXHyJ/wBF+7W9ffY/tT2MUVtbXESs6s/8LMn369SnjeWXunXTyuUaXPI3/ghY6B4s0uX&#10;StVX7Hrfm/urhG27v/Za0/EnwrudNa7ivraSa3WL5buFfk2/wV4bYXOp+G2lnigaaW3ZfPeL7k6/&#10;wbP9r5X/AO+K96+FH7RUGvWsVnqdytzaM7RLdv8Aw/7EqVjicFGcvawOeWGpYqPJL4jze50Sxs3l&#10;0/T4pEsmXe3zfPurgvBmiLeePLKxni863Zmdkf8A2Ur6t8TeD7HXrWW50FbSG7++u/8A1T/98183&#10;+GLO88H/ABQT+3F/spFaX57j5E+4/wA+/wDu/wC3XHS9pD3ZHiyy+WHqxlP4TH8P6Ivwr+KEug30&#10;Spomssz6c833Fb+BN/8A47/3xXtEPgnU9r7WVP4tlcb8S7zSPiLoMunq0CXEUu+zu4v+WUq/7f8A&#10;dqx8PfjHfa3oz6Dqqxw+INNXypftH/Lfb/HXZzSifS/uqcuV/D9k0NYSXR9SiWXy0S6X/wAi1aRI&#10;H0OWXzWhl3bP96s281628VN9heeP7XZy71bd/F/cq1Ckt5aozL97/vioifIZlQ9lW54/DIyobNZr&#10;qJpV/wBVU+qXT+YiwCRtq4bjdV57OXytqff/ANinWljIyt5ccjHPzba6ZVInkHjvk6fDZxN9jgml&#10;V2eJNqPu+5/e/wCAVb/0Gztdy+XcvL/A6/fqiPms5c8/KnX/AH6l8TQxx2sOyNV2quNqgY+StmuY&#10;/V0+UamsJMqRQRt8svyeSv3m/wB+rFmjXLut5u3s337hUqPw8xudSh84+bwp+fn+daF8ix6xLtUL&#10;8y9Bj+/S5EP2si5Z3NtZ+avyvKv8b1XudSlvPNVbb5ZV+ab7+3bVjToI5GcNGrDdFwVB/jrW17/k&#10;F6r/ALM/Ht89Z+yje5Dm3Kxzlyk9h/yy+fdsVIvvr/3zVe51hdEtftjQNqVx5q+Vbv8AO7Nv+RP/&#10;AB+r6Qp/ovyL91O1R65+7Gn7fl/0u3HHH/LWl9o0nJ+zuWvhX5um6Ne6hqssaXtw0u2bbsSW4ben&#10;yf7ifL/3xWhNqUFz+6Xa/lbkb5vnasDQ5pJPCse52by1bZuJO396nT0rJ8CsZDfFjuLXLZJ5z89e&#10;a/eqc58DmEnyRZsTPcoz+RPsiVvl85a6vwNeWzyyrqMTQy3CqkT26p83365nUP8AkJIO2/pWzF+7&#10;1Kz2/L93pxXPUqSPOhiqiXsOh0tzZ2yXHm2PkTJ/t70l/wC+K4/WLbzopVZ5HlZvl3y7K6rXv+Pi&#10;5/4DXOa381rGx5Pr/wADp0qkjnMLwxJ/Y/iOKxniaZ7j5Fhh+evU7rRPJlXbAyPt3q7q++uS+Gn/&#10;ACUK0/65P/6BXol47f2kfmP3sda9iSPsMPWlRy6Tic6nn7kVp2erf2jzN+5v4fv1Xb/XPRW0asrc&#10;p8aW0fZ80rfIv3U/vU5LnfLu3fdX/vmqs3+s/wCA0xf+W1aykBYvJF+x3Dbvnf7tZkO1LeVm+fd8&#10;lS3X/Hq9IyK1muVB+buKwkBl3nn6beRNB5k0Xmq+xG+da9OmeW8t4mlnnh/6YpF92sLSYk+2RfIv&#10;5V6ZY/8AIZP/AFw/+IrlqLnlqfbcPu0ZHzVrFu3wK+I1vqa+Yng/xHL5V4jrs+y3H/PX/P8At/7F&#10;eneM/IufDmt6ZBK0MtxYyosz79nzJ9+q/wC1V/yS3VB28uLj/tqlcP4Rnkuf2e2kmkaWRdOOHdiS&#10;PnfuaOU9uE2q0qPQyfgb45ks/h/ZQXMf2N0lliZbjZ8vz796VofFz+1ZtJ0/xj4c23+t6N88VvCu&#10;9JbdvkdP/Zqw/hKi/wDCL2vyj5pZc8dfnr1zxBBHZTXcdvGsEe5fliUKP4Owq1TjGdy6PvYazOa8&#10;AeLZ/GGjWmtaVPAn73feQ7k82Jv467tNQvLO4lllWPY3zt8teA/DH/RvHHiW1h/dWvnP+4ThP9b/&#10;AHRxXttr+827/m+b+Lmsp4GhGr7dR94vD15Sp6mjea9BdRf635Fb7m2ua15LZ1iliX7ZcN8+/bv+&#10;WtS8hj8uIeWuNv8AdFc3aosc021QvyL0GKn2UTeVWWxia3oOpzWqRW18qPbtviS7VNjL/c+VNy/7&#10;/wDt15vNZz2EtxrXh7zIbvdvvNJ3fupW/jdP7rV7RN9w/wDXBv8A0OvMNRhjsZLoW0a242pxEoX+&#10;VengpOXuM8/EU405c8T1H4M/tCWP9l/Zrxd9pu+/t/ewN/cdK5/9o34haR4q1K0s/Dy22pPZwM99&#10;fQ738pf4E3/d/jryDxR/oXijV/s/7jdaKT5Xy5+56V5bZXU0dxKFlkUN1AYjNE6ajM8/HVHLD2PW&#10;dB8c32iQ3DS+R5X8W/8Au1X1vxVp+vXEWuaZus7hfkluEb5G215v4nmfdEN7Y9M07VkWPT4VRQq+&#10;ijArXEKHN8J87TrVfY8vMek+CfENz4T8RXepXl59p0TVNvm3G7/j1b+/s/jr0B/2hPD2ieJrfSLm&#10;drnSpd0s+p+U/wC6+T+4m+vE/ArtJpt3GzFo/wC6xyPyrl9eRf7RT5R/qpe3+/XI6cWbOTqUeSR9&#10;uQ38GsWEWoafeLc6fcLvguLdt6S1Un1a7s5CkL+Xx8w218/fsV3U/wDwml3Y+dJ9ikuHL224+W37&#10;ruvQ19HSf8ft1/vr/wCgLWdSlGJ4FSPLI//ZUEsDBAoAAAAAAAAAIQBlwNzq7GcAAOxnAAAUAAAA&#10;ZHJzL21lZGlhL2ltYWdlMi5qcGf/2P/gABBKRklGAAEBAQCoAKgAAP/bAEMAAwICAwICAwMDAwQD&#10;AwQFCAUFBAQFCgcHBggMCgwMCwoLCw0OEhANDhEOCwsQFhARExQVFRUMDxcYFhQYEhQVFP/bAEMB&#10;AwQEBQQFCQUFCRQNCw0UFBQUFBQUFBQUFBQUFBQUFBQUFBQUFBQUFBQUFBQUFBQUFBQUFBQUFBQU&#10;FBQUFBQUFP/AABEIAPsBS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fdN+M3jq6/aM0rwq2ub9Hup5Ua0+x2/wA37p3T59m7+Cvo3xZaa9Jb&#10;3ttpGofY7toGSC4eBH8qXZ8j/MlfN9po8dn+3L4aVP8AVXH2qXZ/26StX19eRNPfJGn8P3quXwnN&#10;TPmzwL+0lqHgvXYfB/xmsm8Pa79yDXPkTT79f4X3r8qbv++f9z7tfStn9h1K3intnWaGVd0UsUm5&#10;GWs/xh4H0P4heH7nRPEGmwapp1xw0E6Z/wCBL/dbn7y18g+JtB+I/wCxTeS6n4Ua78Z/DJt8s+n3&#10;XzvYfxN86/c/i/e7Nv8AeWuaUpUjsjy1D7U+wxK3+q3/APAq+a/2ltJ+NfhFZ/E/w68UXGqaQvzX&#10;Og/2ZatcWa/34m8rdKv+x9//AHv4dP4S/tzfDP4lQ6fbXerr4b1y6wradqKvsRv+vjZ5X57a9n+I&#10;2q6xofgvWNR8O6Yus6zb2zy21j5hTzX/AM/w/wAVHNGUfdD4ZHwD8N/24PGmj+IIpPFl4viDR5dq&#10;S2/2WK3mi+f76eUi19++D/E2heO/D9prOiTreWF0m5XRuv8Astz96vx8+JXizxH4y8S6hqXiOWX+&#10;3WbZeb4Ft381Pk+dVRNr/J/dWvQP2av2k9T+C/iSLzX+0aFdN/pNlK3yf76f7dc1Ot/MFSn/ACn6&#10;vfY4P+eVH2GD/nl/49WJ4S8cad460S31XQ5Y7yxnXesu6tRI7mb/AJfVX/Zijr0jh5pE/wBhi/uf&#10;+PUfYbb/APZapIbPy/8AWSNM3+1Vn7tBUeYxbme3glMUWn3l1KF3KsMTKv8A3221P/Hqmis5Zcf6&#10;NHAjJ96SVmdW/wB3/wCyrU+an1BuZUekMPJeWcl1+8sK7Fb/ANCb/wAeq1/Zlt/zz/8AHqt7fejz&#10;KAKf9m23/PP9aX+zbb/nn/49UrXMdRfa2P3U20couaIf2bB/zy/8eqvNo8ckySCaSFF+8i7drfpS&#10;TLNP1mkX/rl8tN/s2J9vmK03/XWVnq+Un2gyS60m3+V3Vv8AdZnql9vW5X/Q9Nlf/am3JWxDZxQ/&#10;diVP91am8uj3TPmkc/8A2bqEzbt0dt/sVdh0iT/lrOz/APAa1vLoo5g94qJYxbfuf+PU/wCwQf3f&#10;/HqsUUD94r/YIf8Ann/49R/Z8H93/wAfqxR8tQWV/sMP/PP/AMeo+ww/88//AB6p8M38Oyl2f3mo&#10;D3io1nar95V/76o+zWz/AHYv+B1a8uOH+GvNtVW4+Jmr3GlQSzW3hW1bZc3Fu21ryX/nkj/3V/2a&#10;A94INcvPGHiQJojfY/DthLtn1DajveS/88ot38P+1Xb/AGaLbUthpVpptnDa20C21vEu1Uh+4tPe&#10;2f8AhbfVx5TOXMZ72cqfdZX/AN+mM6p/rYmh/wBurzo0f/2dQ72//brUjmkMh+zTfd2v/utXkXxy&#10;1Lxxo95p7+DrxoYv+W8L2qOjPv8A77J8tetvDBM372LZ/tpWF4ws1fQ3Vf8ASf3sW3f/AL9ZVI80&#10;eWJdGpyS5pe8btnbNHaxfaf9btXc/wDtVY8mP+7/AOP1SS5aH5ZYmtv/AB9KsJc7/mXbMn99KvlM&#10;vaDvs0X8LVG1jLk/vG/8dqdJon/i/wC+6lqhc0j5PVd37b3g9/7sF1/6RXFfXCL/AKZK3+ytfJ+l&#10;R+d+2vom3/l3s7h2/wDAd0/9nr61WHEzv/erKW5tT+EfUckKXEbRyqrxN8rKy/eqSSioND4+/aY/&#10;YV8P+PbW/wDEvgwL4c8Tr+9a1hX/AES8b+7t/wCWTf7Y/wC+a+d/g3+1x8QP2cdei8K+OrHUL7Qr&#10;U+Q2n6guy4tV/wCmTt/6A/yf3dtfqJMu/b/vV83ftqfC/wAI+J/hhe6prXl217ap+4uEbZLu/wBi&#10;uaVP7UTojU+zI8y/aG8O/CT9oDwpD410HxbpOi67LE7+c8qrNcbU+5LF97cn/fVfnlDo+q2GvSyz&#10;3iv5TebFs/i+f/ar2PwN8NNc8N2GmXOoWeoWHhTVLpUXXLizdov99P73/s1ey6r8BNF+K/xm8QeG&#10;NMVZtPt9F82xu/NdZYNvlIkqf3mTf/H8tY+z5pF8x578Iv2rvG3gnxkmoahcrf7olt5bR4vKiaL+&#10;Cv0c+HfxSk+I/hW01nRorO6hlX96iz/PE/8AErLXyHbfsEy/2NqcEt5JrGsMqvYzNL9ndW/6ap93&#10;b/uf3K4nwP4q8VfswfFKXStT/wBAuoG/f2Nwr/Z72L+/E/8A7P8A7FbR5qXxGco83wn6OnVNcP8A&#10;y7W6f8Bdqlh1DVd378W4X/Yib/4qsf4d/EzRfiZ4di1jRp/Oib5JU2/PE39xq6v7RE3zbW/75rt9&#10;04veIvt039+P/vmj7VP/AM9V/wC+Km3x/wCVpm+L+/T90XNIMSN/y0an+S22nLNH/fWn/L/fp8xP&#10;KReTTvJqaio5iuUZ5dPpN6p95qNy+rUD5RaKTLf3KNjf3qgsWk3LS+SlO8ugrlkN+b+5TtrU+igv&#10;lGeXTsCq9xeR267n3f7u2mJdNJZtO0TRfL8qsvz0BylyuT8ZeOtO8Hxj7Ut3c3TIWjtbKB5Xb/2V&#10;f+BV0kNys0Ssqt8y76ydS02x1TUEafaZYl21cSakvdPIdc+NsWs6wmh3Nnf6DYeUkt47RO1x83/L&#10;JPK3/wDAmr0Pwv428NXWhy/2ZdW0NrYN5TRW8qy+V/3xurzrVPAeja3408S2143nQXDJ+53fw7Er&#10;C1L4A6NNYxWekavdw2lu+6K3vlWXyv8Adf5mT/gG2iJnI+h9N1mx1iLzLG7hu0/i8qXfVyvmxdK8&#10;f+Em3RS21/bquyLfvdFX+/8ANvldv9+VaZJ+0F4qt711n0yWzdU2eTcWe9JX/v8Ay/Ki/wC9cVHN&#10;7o/ePpbzKZ5MT/w15z4R+NGm69DawXoa31CX5P3UT+Tu/wBl/u/+PV6HHdQzfdbY/wDdb5Wo5ixr&#10;2Cv91q57xgYrPQZZ5ZV8qOVfMfd93566T7TFu2+av/fVcv4strO5SKCWLfFLdReb/c+/RKRnymlY&#10;alBfxbradZk/77qaS2gf70Gz/birnvDthaeGfFl/p9tGsNreKtxGqN92ux+zxt91tlbRkZcpmfZv&#10;+eU+/wD2JqPss/8Azy/8fq61m3+y9M8mX/aq+YjlPmXwPD9q/bNvZP8Anlpk7/8AoC/+zV9W18qf&#10;CD99+1z4lZv+WWiy/wDo2KvqusZHRT+EKKK80+Inxmi8N6oPDXh2ybxP41uF/c6Xbt8kH/TS4f8A&#10;5ZJUGx0njzx9ovw30GTVtbuvIt1OyOJF3SzyfwxxJ/E1eL+Efg7rnxg8TDxh8U4P+Jbv+0aV4TZv&#10;3Vv/ANfSfxN935f++v7tdp4F+FN43iAeLvG15Hrvitj+4RR/omlp/wA8rdf/AGf73/j271v+GqsZ&#10;RlzGZqGmWmoWbWdzbR3FvKvlNFKu9NtfHvhfd4S/an8US2NtssrO1lTyU/hg81K+zZnW1i3fx/dW&#10;vmLwT4ebUv2kvHsrNvT7KqN/21l/+wqTWUj22wv7y/aK60yeCa0ZvuVn/Ez4W+GPjB4al0bxLp/+&#10;1BdRfJLat/A8T/w1mw2N54G1Z/szbIm/h2/JXe6JrFtrFqnmNGlx/ElQWfnfby+P/wBknx27S/8A&#10;IOuGdILj71pqNur/ACf7j/7P/stfe/wu+KOifFfwrBrWi3KzI3yTxfxwS/3GryH9rSx03xj8M5tI&#10;Fr9rgS/g2ssuxPN37GVG2/w7vm/75r57v7bXP2Ofidp91pF59p8P6vu+xwzN/r4l2b4pf9pN6fPU&#10;c3sv8ISjzH6LUyvCPBv7YXgPxdeafYNPcaVqF1L5Hk3kW1F+X7+/7u3d8te5q6uu7dxW3Nz/AAnJ&#10;L3SYUf7q1F9pi3IvmLvb7q7vvVYjoKjEi2f520G3VvvLvqxUP2iJW2+Yv/fVBfKC20S/8s1/75p+&#10;1aZ9oV/u7v8Avmjzl+7vVHoL5Yk21ahmmW3Xd8z/AOytV5rxUbb5n/fVNh1KB/mWVdn9/bQMqtqF&#10;4niBLU2Mps5It63SAbFb0b5v93+GtquM+IXiT+yfC9xPG7W7oyo3+xWP4S+JFnr2lyy3l5Aktv8A&#10;63c38NXy+7zC5/e5T0bzldvlrMudVlSV1WD7tYj+OdISKKdZ2mf/AGInrT0fWLPUlSWD5P4Nj1Ac&#10;xb02a5mldp4vJiVflrP1LxVZ2t19j8/fcN8vkp/DU1/qVlcx+RbXsb3nzLGqy/xf7VeV2dmt/cSy&#10;xNvlVvmffVxjzmNSpynp1nJPNdfdWZIl/vV5/qWsXMerXe1m2f71Qpqur6OzxLKrxN/Gy76b9ji+&#10;weasu+VvvVtGnymMqnOec6DrdzN8RvEatctNbxMu35vu/IlejW2pMnzLKr15Domm69pvxV1BrmW0&#10;SyuoN8SJF87f7/z16XDZrIz7f9GuG+8j/caop+9E1re7I3bjxIqabcRSr87LsX5ax9B1iz1W6+xy&#10;2yvuX+Os3Ut8P7qVWTbXD2GpT2d/FKrbPKbdUSJjI9V174deHvNS8udFkd7f51uLf78Vd3o+vQeJ&#10;NNiliaV5Yl2fOux91Ymg6x/atnu3b0Zaz31KLwMt3PF/o1pdN83y70Vqx+I6Tb1jStPv7iJdT8xL&#10;q3bfFNbyvE6/981JqNj5Xh23gjvl1E/aU2y6jsTd/sPsVf8A0GoNH01vENrb6gzfbIpfuujVoa9Z&#10;rDYaZbP/ABXi/f8A+B0AYmtWLaPdWmpppS2zrL+9uImVomRq7uG8s7mFGWVU3L/e2Vx+q+HlurOW&#10;CBpId38CS1U8Marc/Y0W+kjvHi/dNDMv3ask7uZJ3X/RpWT/AH6kjXUPLG6Vc9/lrnZvEOnw+UrN&#10;NZszfL5Lb0rVh1BfLX/iYRtx12UEHzl8Df3n7WXjJt+//iTy/wDAf9It6+q5HWKPc7bEX+I18jfB&#10;jWLTRf2lfH+oahPHZ2lrpDebNM23b+9irrNU8Ua7+0tff2X4Qku9B8BxNjUPELrte9/6ZW//AMX/&#10;AA/+OtQoyjGJ0Piz4yar4w1a68KfDO1/tLU0byrzXZl/0Gw/vfN/G/8As10vwz+Eem/DyO4ufNm1&#10;fxBeHdqOuX3NxdN/7Kn+z/6F96un8L+EdK8E6LbaRotjHp1hbrsjhh/+v95uPvNW9T+En3pCIu2n&#10;0U+oNYxMfUv30qKrfIteGfCh5YfjZ8SJ5F3/APHh/wABX/SK97+zszPXh/wxRf8AhbHxTfcvzLYI&#10;q/8AALigf2j1PxxqWi+H9Bu9V1ydbazt15Zuzf3V/vNXA+CdF8QeJL5NT1WD/hHtJb5rXSf+Xtl/&#10;ge4b/ll8v/LJPmX+J/vLWpp/hC+8V+Lhr3iOaO6tbN1OlaeuPKtdv3pW/vys3/fP8Nej21t8ryt/&#10;G2+g1PCvijYQeEpfD+kMzTafeatbyxK/z7dsqO9cb+2ZonhXxydD0yLXraw8ZWEUtxptq/8AqrhZ&#10;9q7H/wBpmi+SvWvippKap4++H6SJvT+0ZWZP+2Tv/wCyV8vftYXmg+K/i9omkeAYopfHdn891qFv&#10;Oy+Uyfc3/wC7s+9WNSPuhGXvHzF/ZviP/hKpdFlsWsNTtW/epcN5TxNv2/8Aof8Acr67tvGHj/RN&#10;BtbHXtTvdSmtYkibyZ5Yom/3biB4m3f3t+6vm/4r+IfEM1vpWp6nYyXPj1rxor6F1+eWLYjpKm1N&#10;v39/yVU034r/ABBtotsVtqFn/tov/wBhWUeWl8ISjKr8R9sfCm48U3XiK01s2aXtiitE1xeMktxE&#10;rfeX7RsRm/4Hur6K0fU5tQgZZV2So3zMlfAvgn9pPxRbWFvYtpE/2i4ZUlu0gdN3/APKr6z8PX+u&#10;XOpS/YVjhtPvy3E0r71/3U2fNXR7aMpe6RGnKJ6wybl2t++qJIVh+6scNea+PPj94N+Hekbr7Vf7&#10;V1L/AFS6fpifaLjd/tIv3P8Age2rmqfFGxfwnF4g0iW3urXyPNZN373/AHNv3t3/AAGjmiXynoEP&#10;z/8ALVnqh4g8Qaf4XsvteoT/AGa33bd/lM3zf8Br5esf277C3sbprvw1qdxftdP5Vui7IooNuU+f&#10;b8zf8BrjvH37XEPjqKK0m0zULO1ik8zbEq53Ue0iHJI+oW+KPh/Xr2KLSr5rmXa25WieL/0JKx9Y&#10;+It5pupRaG2ntbJdRb4tWSXekH9z5Nm3/wAfr5t0r42eHE2Sy219vX7r/wCjo6/+Ral/4XN4aTVv&#10;tMVzff7W+W3+b/yLV81P+Yx/e/ynoHiTxl4l8Zwpp13cxPp+7dLsiRHlrn7bR5dNuvNtpZ/m+Rk3&#10;fI1V4fj34JuflvGV2/v+bbo//jstMh+M3gn739oMn/Aon/8AZ66Y16XKc8qFU9Qtnaa3i+Zt61pp&#10;eMtq6xbt7N83zV5lZ/HvwLbLt/tX5/8AgH/xdWn+PfgXy9y64v8AwBaiVaBUaczu0v57NZWiVklX&#10;7uyjQXbTbV4o929m+Z3rh4fjx4Hf/mKs/wDuWrv/AOyVYT45eB93/IQn/wDAGX/4il7WAewmeipe&#10;L92f56rzeVCr/ZpVRG/geuK/4XB4OuW/5Cc//gDcf/EVFefEvwY9q8/9ryfL/fs7j/4in7WAeymd&#10;R4khgTVNKnZVS4azX5v++6sTSMjbZV3xL910rl9c8f6NNdeGop518q/s18jzlf8Ae/PUv/CxfCej&#10;yvbS6rBZur7Ps7tv2Vjzl+zZuzbpl2ttubfZ/wADWuCm0Sd4nls2WaL+L5fnWugT4o+DHR1g1q2e&#10;Vl+WHds3VX/4WR4J+82tW0Mv+9RzxDkkaHgPxVFo8XkXk+z5v7vyV0vifUtP1vS3iW5jdN29kSvP&#10;bzxh4AuZd7eIbGGX+LY3yNVi28f+B4Yv3WvWLv8A3PNqOaJcec9S+Gnidn/0ZYm+xWsXyoi/OzVo&#10;alr0VzYaJeXLeTFLeM/77+H7+yvINN+LWg+Hmvb621yxe4lXylh81K6Lx54ks5vh94X1C5uYIYrq&#10;XzftDNsT5t9HMP7J7BHeWP2fz2nj8lv491eVXPjzTNH1LUmii+2Wnn/wfwtXj9z4z0i2aWKLxDbQ&#10;ozb/AJLqrGg6lp94txBBqFtcvKu/YkqP9yr54mEpSPSH8YL4h16yW03JF/Ej16Naxs1vGd69P7le&#10;A+FfGGg+HtUmnu9QtPu7F/epXbR/GfwksYDa1Gp9N1RIqnLT3jy/4Z/C/Rvip+0L4uXWXnm0/TUS&#10;WWxRtsVy+/7sv+z/ALFfZ1jZ22m2sNtaQx28ESbI4Yl2Kq/7K18z/spx+f8AF/4nz/3fIT/x5/8A&#10;4mvqatfsijEAtFFPqTojEKKK4XVvH8uoatLoHhOFNT1eJ9t3dSZ+y6cp/jlb+Jv7sS/M3+wvz0DJ&#10;/HPjy38IyWtlBZzatrd+2y1060ALj/prL/cgVsbpei7q8q+D+ixaj8UviXrHkRPexT29ok2351XY&#10;7Oif+Of98V7B4c8F2vh0XczTS32q3jb7zUrrmWduP++UX+FF+Va8/wDgDcWkmvfEREnj+1/2180O&#10;75lTyk2Nt/76oI+0epaLYta2e2Vdjs1afl05m2Lur5x+M3iD4r+Oo7jQPBvhm90Hw/KuyfXriVIr&#10;qdejLFFu3xL/ALTfNz/DUSlGJqUfjl42034gXlpYaPrNzp66TrDWU+q6e67/ADPs+9kib/x3/vus&#10;T4S/Dfwn8NIv7Q0rSpJtavItk+p3zvLLLVfw78O7n4cab4S0i9s/scr31xL5P/bu9em2d/8A6OkS&#10;r8/3K5pSlzRCJ8r/ABj03+zfi5ZTyrH5Xlfc2/xNvrs/7Bs0t7S8iVXt7hd6/wCy39yqXxF0tdV8&#10;TeGp51+TUtRunX/d+TZVq8tm0qWXTJWZ7T76p/d/262lIDoNK8iHY3lbEib7+2uutteufKdo7me2&#10;Vv7jbN1eMzefYS+Qk7f3/kat6z1u53RKtyzp/v1zS+I2jI9I0rw7p1+u1raNP+A1tal4es9P01Fg&#10;X961c/oeqzpao3nq7/7tW7zxDK6xea291/g2/erH3TY6Dwf4P0r7A7XlnHNKzb2eZfnq3/whmhv8&#10;v9nwbFb+7WJD4tltrVFWJXdv4K2LDXpZFiWXy97fOyf3auMohLmNNPB/h+2t0ZtPtP8Av0lZ9n4M&#10;0Oa4/e6Zbb2XeqeUnyrVh9V+Z2nVU2r/AHq5/R/FTTNe3LRMiN/qv9yolKPMXGMuU2rP4e+GrZvt&#10;P9kWm/b/AM8koTwTourM9zPplpDp8X+qt0iRPmrP/wCEtWaySJl2bvkq3qvieKFrfT4v7vzbKxjK&#10;Jt7xoTfDHwrNZ7m0i0+b/plRN8JfCbxIv9i2n/fpKP8AhJ7P7Ht/u1tw6xbTLu3V2RlE45c0TmU+&#10;DPhPdKv9i2n/AH6SqU3wW8HI/kLoto7t9790ldx9vih82XbVLStSgubh5WZXdm/vVj7ptzSOX/4U&#10;P4HeX5tFtk2/3IkrPv8A4P8Ag65uPs0Gg2iJ/f8AK+evTby5ih+b7ibawtEvIHaW5Zl+9/eqeWIu&#10;aXxHn/i34e6Q/iDw5ZvZx/Z9NgV4E2/d276d/wAKH8K6xNLeT6VBvlbez7fvV1F/5V54yspWb7tn&#10;v2V1fnQPEkUTLsWtZRMoyPIrn4FeF9EaXULbTIEeJfl+X/Y2VUh+APhd2Sf+zIt7fPs216R4qulu&#10;Le4gib5F2bqltrmKbyv9laxl8JtH4jirP4P+CYbN5f8AhHLZ5W/gaKsd/wBnvwreK7LpkcLt/An8&#10;NetwoqfMjVDczRfvWb+Favl90jm948fuf2cvCsKqv2T52/2q67xn8OtK1jw54X8NXMX/ABLLWD5U&#10;3f3a2kmndkn83en3Nj1b1WbzvEelQf3LHf8A+P1dMxqHiV5+yp4auf3qxTojfdTzXrQ039njQfB7&#10;f2rY/aUvbdd6/vX2V7Kmq215qSWytseJfmSn6k8bxPFuWo5eX3i+bm90+f8A/hnLw1rCvc7J98rM&#10;/wAkr1PD+yt4ZaNS32nOP+e716t4YeKw1K90xmXevzr/ALtb6omB8y1EhRPN/wBkd/O+IXxWl+X/&#10;AI+rXp/28V9PV8ufsb/N4w+Krf8AT5a/+3FfU1e3I86mFRySLCrMzKqL95mqK8vILC1kubmVYbeJ&#10;dzyu21VWvNjBdfGKZmufOtfAynEUKlkfWP8Aab+JYP8A0P8A3fvQb8xa1XXL34kSXeieGZ5LTSVb&#10;yr7xDE/3f70Vr/fl/wBv7qf7f3a7LQ/Dlh4b0m203Trdbayt12xog/8AHv8Ae/2qtafp9rpNlb2d&#10;lbx2tpAmyOCJNiqv91Vq5QHKI33K+DdH+DPhr4nfGbxLqGvfa5nXUZbdYbSd4tu1E2PvX5t3zv8A&#10;98V9c/Fbx1/wg+j6X5cfn3eranb6XAv93zX+Z/8AgKbq8O+Dn9pwr411OKfTba3/ALfuNk19Z/aN&#10;zbIv7uxv/H6iUo8vvGcoy5o8pFN8BNV+HvjDT9a0z4g+JLnTLOVb1tDvtRlli8qL53R3Z/u/J/cr&#10;qrX41X8Hh+0utQMVtEkcSsvlM277v+3Vu68ZXmrWGu/bNQ0G/t1sWiZ7Gzlt5VeXZF995XXb+9rx&#10;LQfiN4a+JGrReHLO+nfzfnXyfk+789RRjT5ve+Eut7T2cvZ/EeufEz4g22reIvBtzHbMqSy3EEW/&#10;7+7anzVZvL/+zdLu7lYm/wBHgZlf/a2VxusW0T+I/BSs3+qe8lV/+AIn/s9Q+MPEkqeINK0W2lXy&#10;rzdLP/ur8/8A7JRW5eb3SKXNy++edeMLye38UeBGZfkt90X/AAJdldBryXPlJfTsvzfIqPUXxFmj&#10;m8VeCvu/NLLv/wC+0ra1X/id3ErMv7laiRscbNN9st/IZfJu1+7/ALS1X0q52XVVNbmlv4kngXZ9&#10;nbY2z/ZohuVuWiZfkdfvbKnUD0XStVZIkVV/h/vVNc37/Iu35/4axNSs5dEuLe2l3eay/f3Uf299&#10;piiVtqfZ93z1nKJtGR3umwrbWf2m5ZflX+9Wt4V+zPePc6hKrxN/AjVznh7xJ/aWhy6Q0So8Uvmx&#10;XH97/erPm1LZcfZoG+TdsqOaMS4xlI9rm8K6R4nsEaC6khSL7ywsm9qk1jwNo2ieF7ie03PKqr/r&#10;n/2q8z0q/wBT8K6p5u1tnlfcdfkau4v/ABbFqUX9mRKv+kKqb9v3W+Sj2lORfs6sTuZ/A+h30HzQ&#10;Rw/9cdq1534g8BxWPiJrj7coXZsi/wB2qj69fJriW0U7PbrKu7+5WFqusXl54wlil/49/N8r7tYy&#10;lT/lNo06n8x0E2iNbWu1ZY3+atXTfIS/iadv3S/w7awpk/0pIFb90v8AHT4blkaVtu//AG6uMomM&#10;oyN2/wBVlRXWL54m3VU8JWDebFK38NEN/Y38USruTa3735vvUaDr32zWbhYIlRGb5dn8NHKEZHYa&#10;3Y+dpu1mZK861VIraze2idklr0DVtYazi+zN++eVl+f+7Xmmrefc6ley+Uz7W+4lRUjEuMiaaFob&#10;+02r866ZElbSQ/2bYIu7fcNUUMMs0to23ZL5EXyVtw6DLG3myszu1XKJjTkcv9m+zebub55WX5Kr&#10;6UjO3yytVrVUlh1J12t975aq6Umz95WUox9mdMZe8dRZ/wDHv8zNvrn9Y89GfbK2xv8AarYe5+X+&#10;H7tc/qt4rfMz7IlqA5veKiXM80sKxTtsVv71bfiG/wDsHiq0lZtnlaSu7/vusywtlvJUnibZEv8A&#10;49UXjbc/jq3gl/1X2GJK1j8MjKp8URnhWae8vL28l+dGb79aF5eSuzqv365/7Y1re/Zrb5ItvzVp&#10;21tPeXm1VZ020cvui5veDTbO8tryWXZEnmt8z/xtWssN3tH7/wD8fqO3hiRfPlb97u+VKoSTXPmN&#10;8rdajlDmMP8AYt2f8JR8U9v/AD+Wv/txX0X4o8U6f4R0l7/U5vJt1+RUxueV+dqIv8TN/dr5P/Zm&#10;8fWfhDUPiJvjlv8AVr7UYI7HS7Rd1xdPtl+6v93+8/3Fr3/wx4Q1HVdch8U+MHt5dZt1ZbGwsmJt&#10;7BW6/wC/K397p2X+83unlxl7o208Mar8Q7yHUfGI+x6Orb7bwuvzI3Ta9038bc/6r7n+9Xpf8NNp&#10;38VSWFeffFz4zaJ8IdCF5qD/AGi/uPls9Ntz++uW/wDif9quq8RSavFpNy2iWttcartxAl5MYod3&#10;+06o7Bf+A1806t8Bb3w94sT4gePNYg1iSP8A0rVdQh3LFBFEu7yoovvfN91dm5qiUuUr3pHqFjqj&#10;+PvF1/dyaBbEeGLdII764uXyt1PEktwka7dp2L5S72+bduryTT7qDwx8F9V1LWrW5ttGvNcun+2a&#10;Tcp9r+d9n3JYtu35P738Net+E7jTfCvheSza/wBSe/1GSe9ubhtFuLRLm4nbc7/NF8v/AH1XE/Cb&#10;UvD3in4Y3fhrV9S0vY+o3jS28uorFcL+9dvubKiXLyh9o8Um8TeBYfhX4yl0rVddmt75YtDnm1yC&#10;JPK8/wA2Xevlffb9x/s15b8AYdKsPilZf2RPPc/urhJXmXZ/B8m2vpr41fDvTNP8D2ll4Jtf+Egs&#10;bq5a7uZbedZVRovlT5l/66vXAfCv4dRaDe/21cyxvd7WSK3T/lh/v/7VY0jaUjs/EN55PiPwo3/T&#10;rdP/AOPpXM2F/FefEvUL6f8A1Vna+Ur/AO1/nfVv4hXjQ+IPC+1vu2Nx/wCjUqvoNnA9vqF81m01&#10;xLP5Sw/3tv8A+3V1PiMYmf4/1Wzm8W+DGgZfK824+42/+5W7eQz3LeRbfOm3Yz/3a8q+Lutyw+Lf&#10;DS/abZ/s6y/JaL/qq9N03Up5rOKWCdfKuF3/AO9RzFxMXUn/ALKvHsYoN8Uq/N/vVtaV8N1/su41&#10;qfVba2t4om2wv99qbqWmz3kUv73/AMdp2g3n2+w/s/VbNXigb7r7/vVHMBzWt69fX95ZW0ty00Vr&#10;AkUH+z/sVS/f3N4kTbtit/A1d06aRprJB/ZkD7vnV9z/APxdP8mzh/evYwOjfx7q5pSLK9m8+pag&#10;9jpnyI259/8AsqlUrO8+d2l+4v3UrqtH1jTLCVJ4LZYZfmRU3f3vv1n/ANj2MNw7LOz7l+Vd1Y80&#10;TpjI07nVYNVuop1vpEl8pU8nb93bV2zhnudaS5+0snzK/wA/8W2sr+xIvNil837q/crVs7zyZtzL&#10;/u1BtKt7p1d/tm17zYLz90zK+ym3NtFqV/LctOyOrfLWMly00vy/991pwuu5N33FrLUPaSNiw3JZ&#10;pBOqvu+fe9Yk15eJcPF9m3xbv71aH2lX+bd/D/eohudn+2jVrzGPMVdSmi02weK2XfL/AH6u+CZv&#10;JXc0DJKv8CVFvghm3St97+B6lh1Vbbft+/RGXvBzHQaxqTPZuvlfe/j/ALq0eA7O21K3vd255vN+&#10;/urnLjUJbmH5kbZ/co02a8tv9Rttom+89XKp7wfZOze2gtdWlVZfnWL5Xrb/ALSgeLasq/79eP6b&#10;r19H4t1OK8lV0VV8p0X+HYlaU3if7M25vkSiVT3iIm9rz/8AE0S5X50Vti1hf2lFZq7LB87UieKo&#10;NSVNq/dauf1K/i+RYrmPfRKXu+8XGUeb3joP7S32DyttR9v3axYXi1W1eW52wxRfef8A2ao2ENzb&#10;xSzytvR/u1y/iywudb8Oanp2nztDLcKqb/7vz/P/AOOVjze77poN1z4o77yXT9KXzre1liRnT+7/&#10;AH67X4l3723jR/K/1v2WJP8AdryfTfh7Fo9vE1t5+/zVRpnbfurQ+PfxU0PwN8XLuLVbzY7WMXlQ&#10;p/FUYaVSMZSqnnyqS5vePRdBSzSWWWeVkTb9/d96umTWNPRf3UrQ/wB7e1eI+FfGkXiS3ivrNlm8&#10;1flh/jX/AIBWnc6xPu/f7U/2K7o1Yypc0Q5ju7/xzosMtpbWjSX8ssuxn3bEi/26Jnu5pGeO5xGx&#10;yK+efiJr09msTaLO3m+bvnTyq6zQ/iHYf2RZ/brmT7Z5S+b+6/ixXgUMxn7SSqmMan8xo/sz/EjR&#10;vBPivxvLd+HtZ1jVbq6VI7jTNP8APdV3PuTdu+X+D5P9ivrKP4kaf5Ectza3tiGXcUvI1R0/3vm+&#10;WvkD9nXXtT0HUvGs8Cxw263n727dfu/frW8VfFex/t77NLqsd/5vyNslTZu/9B/uf7tfWSqco/d5&#10;T6Um+Nfh/fMtt9pvJo/upDF9/wD4FXWQ6x5zR3AiZrNo2fzVX/Vbf4Wrxzwl/wAIvocWlaRfLHea&#10;xcReauxd7t8/3/l/h3/dr1uTVrex0ZPsrRozL+5U/wB7/arslh6koxMI4qnHmNC8163t9P8AtMbe&#10;cHVWj2/x7vu1wHxH0PVfEjeFfDjxz3dtfail7qlx5W+1WKD975Tf3d0vlbP9z71d9pdxI9qjXjQ+&#10;b38pvlrxPxxrfh34ja94i8Py6pLZvbzLFa6vYTtF5FwifMnmxNu+9vRk/wBmsZU5RN6daMonba78&#10;LfC0dxd65c2f2zWbeJvKun+Uxf3VVV2rXIfs4/Dnw5dfD2y1x9LjTWLi7vXbUImaKdv9IlT76tu+&#10;6tcr4Gv5Zvtdtcwa39usFa3lu/8AhKbq9tJ2Xej/ALprh1/g/u1L8E7O5TwDol1aeLtUs18+6aey&#10;t5UeJf8ASJf4Wifb/wB91HtJcvvFcseY9H8cfZ7G6utP8/VharbRRRtYy+dKsrO+/wD1u7+HZXjv&#10;i/4R+ONLvtT1WS5gvNKZd6/ZJ/KuEX++/wDD/wB8NXs9n4+8L6fe3q6lfLBLJKrvPdfefaiL8u3/&#10;AHKzfiH8ZPCA0OeNrxrywWKR7mK1j3uyqm7Yg/vN93/Zq48oS5vsyPnW5+zeJPE2jxLct5VnpUrz&#10;u/31+ff89cZYfHLSNH02Kzn0q+e43NumhlT5tz7/AO5WbqXxgtrnXPEd9bQLbW9/a/2faw/feKJX&#10;/jf+9XKar488PXK/v9Mjf7iRbIkR92z5PnrGvGX2SKcvdMz4teOVvPEGn6rpmmT20UUXlNC/zv8A&#10;x/P8n+/Wxonxa1rTbqJv7DvvK2/LCi/JXNX/AIhsba4lub6KOwtIoNm/d97/AL6rb0TxnB9nt5Ym&#10;jmRYvlf+8v8ABXHzRkXynpHhL47WO2X+3tF1uG4ZV2/YYkf/AH/vVdf45eHE1hJV0zxJ9kaL5nez&#10;R33f991wmq/EJoWiXT7aKa9/h3r8it/A7111n8VLa80GW2aKN3WXfLd3EWx1Vf8A2Z3+X/dqOePw&#10;hzR+Esar8bPBk3mtLZ+Jklb+Oazi+9/39qjpvx+8Cpay214viJLhW+VIbOLZ/wCPS10z/Gbwu9hb&#10;ywWNs8su3c7qlZ+t62rrb6np0ELy/fbYqbGWo5oy+E6Yx5zEh+NPgyaWLbB4geL767LOL7v/AH9r&#10;QT40+DobjcsXiBH/ALj2dv8A/Ha001jTNVb7dbWNtC8v3kSJPlasFNVsf7S3SwRpNE339tT7htGi&#10;a3/C+PBlgu6Vtbh3N9+a1gXd/wCTFbFh+0D4Qv8A7sGt3KL/AHILf/47Uv8AbGkalYbpdPspomX/&#10;AJ5J8tUtEs9M+2efFbRpEq/LsWs5SidMaPum1D8dfCH8Nj4iT/thb/8Ax2nv8dfCrrt+x+IP9n9x&#10;b/8Ax2pUttDSV2aCDa33nrY87SrNYlWKP5l2fd+7RzRL+rnNTfHXw1CqbrbWU/u74rdP/atPf4/e&#10;F7aJPNi1SF2+67rbp/7Vrqnh0W5t4mns4Ll1X+7Uz6b4evNL3S2No+3+B4k+Wj3SPZHCQ/tIfD62&#10;37tQufN+7vmlt/8A47U0P7RXgBG3f2rPNLu3791v/wDHah/4R3SN1wrafaP/AHW8pK0LPwfoPyS/&#10;2RbO/wDF+6SojUic0ojH/aK8Hbdq6nOn+/5X/wAXVX/hofw4/wAsWqyTP/Cj7P8A4uul/sTQ3uNr&#10;afaJ/wBsErPv/Ctn/aVo0Gn20yeau7yYk+Wr5o8oRjzHP+KvjHZ+GfFsUWrt/ZT3FqsvnOybKtp8&#10;RdB1hYp/7Qkv9PZf9dbsj/N/crM+K+iWPiHx5aNPY+dF9liRt8VV00TTNNt0toIFhT/0GsMTU/kC&#10;MZHYeFfH+g38rwRfbodssSf6Quz5m37K5LxJ8XdBtriK8s55P9HlZG2Rfxf3Kr2F+uj2d3KtpJc2&#10;9vPEn7lf3rN8+zZVfR9B0rW7WWW8s1RFbe29a5JVZSwnvfEccZTl7xb/AOF8Wf2pGvvtcMS7fNhm&#10;X7y/30rfh+Ovhe5idbOK5fau9ti15e72Oq+MP7Ms5d8S/em8reldRbW3mK+n21tGmobmRUhX5G/2&#10;99c1LGy9nI2o+0lHnkd9YeP4riXRFgikht7y6iRvtH8e75EryH9sDUtKT4uXazwLNdtFEm91/h2V&#10;u2Hg/wAVal4w8GWbXKpaWep29xdO/wB+VVlR9lRftJ+AJfEnjLxLqvlrst1+V3b+6ldlKtGdCUjk&#10;lKVaPvHiXhXUltdWstXglnhtLOVUa3Rtjt/f2V6rrfxvsdeuLSztra7huFlbd50Xyf7Fc0mjwW2l&#10;7YJWuf8ARYpWht137f43rh/HmpLokumQWayf2tdKsv75d+1f4P8Aerx5VPijGRhyyjHlPZfEPiSV&#10;/sU8cXnOrK/yLW63jyG3PlzWP71eG/dJXgXh7UvGN41vp9zbfupZ2/0h12P9yvbbe6a1hSKaz82V&#10;Bhn29a56MvZxI9nVo6HG6Vr1zba9rtiviG0023uLpna3u9Rnt0lb+/siuIvN/wBz5qLaw+FP9rfa&#10;b74g2l/dyyq/k6fpmpSo23+Det06/PsrnP8AhG7PxPqWqxXksm9p9nk26/O3z/76VoW3hWz8MaTK&#10;27VHiiZYlt/+WS7n/vtL/wCyV9rLG04y5JFyPd/F37XHhex1K21qDwXcanqsMCWUGp2kE6QpEku7&#10;5oNybVVvnrzDUv2wNY8W6M9nBoeoaOkrM8txcQRWqS/8A3u39z+Kudv7zwvpq3aweF5Znlb/AI+L&#10;i/8Au/7/AO6qp4n8Q/ZtL09tB8D6fc6nLFsffqcuxm/20V0Xb/sf7FX/AGnKUeWMjGUYzN3Sv2z/&#10;AIiXMV3pFtpCw+Usqf2hcS7939zYi1heHviRrlnYO32bQES4Zrhr6FXe4vGZ/nd/Ndl+d3/uVy9n&#10;quuW11Y6hq9jp8NxLFK7aZDElw/8fyN9/wApd6Js/vbK4/W7zxHtfUFlXSnV/Nifyt77v4IlTZ/B&#10;R9dqT93mIjH+U+pfgt4z1x9eaXU9c0mbR/IuFW00yz2StLs/65Izf7T1veFdV1DQfB8v9i3K6w6s&#10;0v2fyH+Zd/8AB5qbf/sq5z4V2F5pvxE1PU9T8UW0yf2c2mwaezfvdq74t7p/tv8ANWV4/wDAf9pa&#10;94Ultr7WZtP0uzZPs+jLslllgl+d/mf7u5/vpurb6zynpRonSv8AELxZ9nefTPCcmiXD/wDLxcaF&#10;b2+3/cdtn/oFYnxA8bfEubwrexT6v9msriBklm1PU7W3iZf4/wDVOlcf8V/GUvhXXLLV7Pwq0Oq6&#10;zAsqvfWaPcQMrvF/Eny/c3b68l8ef8JD4ht3ude1C5v3b70Lyu6L/sVjUxsYl8vL8R5Zr3xR1LSt&#10;SlsWvIJnibYz28qSo3+46/K1UtH8SeKPEN/E1jBd3Kb9+9IvkWvYPD3wi+2N9s0zSGs0b54ppl8r&#10;bXRabpV14Y1R4J7Fb9IvvQw/Om7+OuarmXue6X7CXxcpzV/4LvvENrb/AGv5E27G+Z3Rq6PSvDEt&#10;tb+V9s8mJfkVEX+GuqtvEN5c7IoNDuZrdfu7Iq3tH3TedLeaBc2z/wB+aJ6+elia/KbxoRl8Jj6D&#10;4VuYbe4uXufnVV+d/wDZf5KybazvEvPIvtVsfs94zbrfyG/77+/XcTalbPbun2ZX/vP/AB1z95pt&#10;jqrLPLZ3Pmr8i+Sz/wDodYxr1ZS94r2EZfZ94sWeg6Aiyr/acCfL9zbvqlqWpbIoYLG8b7JF91Pn&#10;+WibR7lIvNg0/wCzJ9xXmi+es+5RbNvKlWFLhf4E/ipxlPm+I9KGHlP3ZR5To/Ddtq6W/wBpilj+&#10;zs3/AD1o1XTdT/18FtP5rfOyebVjRNYb7L9hWzaGb7/2h2rHvNSvL9vKnvJHRfu761jXqcx3/VI8&#10;vxAlz4jh3xRS+Sm37krVq6Vr2uWcv+k7bmJV/dJDP5W7/wAcesRNNluZdv25k/29tadnZqmzdeLs&#10;/irb6zII4eMJGxc6rrV/bvFEzW0Tt/BP5rr/AOOJWh52vIryRam2z+9NB9//AMfrK8mx+0PLZ3Mb&#10;7vn+87v/AOPVLDZztt/ets/irmlWl/MXGnGR0Gm+J9XhXyJb603/AMW+B/l/8frQ/wCEkvNqQXNy&#10;sKO373yd/wA3+5XOWds1mzyK2/zfu76vTQ3jr/x8qny/KiLvq/bVP5jX6tDmNW615objbbXKpbt/&#10;z8L89afhvxnc/are2vPK8p5djTJv+Va5Fra88pPInjmf+48GzbVtLOWGL+L/AGnhirGNSr8RMsJQ&#10;Oo1LWNT1DWbpdPi32m5kW43bPl/v7K0PDf2nSll+2K00rfP9o890eKuCd9T3bYJ59n+7srVh8Q31&#10;g21mZLeX/W/Mz7qPa1ZEewpQ+E9IufEmlaqvlNLAktZlzZ6HNA7faY/N/hrh7mxa/V54oF/30asK&#10;HwlfalcO0bTb/wC589RKVQqUef3DsPDGpWesXl3ZxMuyK6i/fJ9yVl31bub/AEzUnu7GDbbRSt82&#10;z5Nyfx1meAPAd5oMTtL9xp0dU3f3d9P0rSoIb97lvLTazL88tXW9p9W5YnDRwkYylT5jJ02/8L6b&#10;4gu/KubT/Q28rZCuzd/wP+KtZ9VX+3rfVdI8ia0iiZJU2/3v7lYl/ofhyHUn3QRuj/Ozoz1oQ3Om&#10;aVZ26LLvtLf51+X71ebTjKPum0sJGOGlTidL4J8Yed8RNEtvlm+0XyIu/ejqtcL8dde1PVfiR4j0&#10;ie7XTdHiul2v/wA95fk+Td/druPhX8RdI1LxpokUEHztP8s3lfd2764n4r+J9KfxlrfmwR3j/bG+&#10;/wDxV6tOUvq3/bx4mHwlSfux908yh8MXmg6p8uqzwvLF+9h835GWta/8K2d4tpPPPH9ot/ktXml+&#10;df49lczNrUU3i271xZ/Jt2227I/8W3+BErQ8T+JNM8Qt5DMtmm5XWZ64+WXN7pMcHGUZe0+KJX8Z&#10;39zqV1us9VltkVl8p0b73+UrUm1C+gkMf9qt8oA+97VT8H+NtI0GT7HfaYuquzK6zIqPtWvpP4f/&#10;ALN6/FDwbpXimyvba0tNSi82OHb9wBiuP/HajlqPSMTnccQlofPln56S6xcq0aW8t1Kkvky7HX/v&#10;r+GuS1vVbmbZBJfSTWkUu/Ynz72rorawi1LUtVb5Xu/Pbyod33q0LDwZpn2jdcxSeavzp5y7It39&#10;yvbr8sanNI9COBjVjzROatngS62tJPc7oPs7f7u/fVS51KLw3qjxLu+yfwpcffZa7jWNBsX/AHX2&#10;GdLS8liRZoW8rf8A99VQ1L4e6VeabE7eHmhddyN5109xK27Zsd03/LWXuziYSy+XN8RzlneQXm+5&#10;igZHl+TfXQf8JVZo0TT2NpqUsUGxYb5f3S/J/sfeatLwx4YsdNvNssE72Vqvmt9k+fa3+2jVoWHg&#10;+zutD8+KCN9T835UhX5Gibfv37t+1vufc/26z9p7KRlHKcR9j3jldV8SfaPNvp4ls/tUTRXSW7bH&#10;Xd/ceuc8W3UvjPxlpV3c+JdS0pLWBYoktLx9kS/J/D/erpb/AMH3Vs0s+p3kc1ovzraW6+a8X/A2&#10;rndY8PWK2rtPpV9NcRMu2aGL5Frp9vzHJ9WxkJHZeKviFF4q1Lz4IJLPyrVbWC4dt8qqvz7/APed&#10;3en3Nq81/pksUsFzZRRLLP5KbHlZf9j+KvMmefTbi0XTNKnv4pYv3txMvzxNvf5Njf7Gz/vuuo0G&#10;21p2T/iUXPlS/e2Rfw0pM9LDSr8372B7FbeGNVv7NJbGVftDRb23/vX/APHa3rPSr6bw/b6e2oWO&#10;m+U2+WFItiS7fv73rh9K/wCEqtt/2HSruzi27P8ASPk3LUsOg+JponnaX7HLK3zIjb91cMuY92nz&#10;VJfCbF/c31ha3C2K2mxZd7fYfk+WqXnareW8TXk/kurea3737y/3KZc+D/ENn9oZmZ4tu+V/uPUq&#10;aJqcN0n2mK03sv8Ay8XSfdqDaVCUo+6Ns0/t68RZ1j03crbrt6r6xo89ta29y09s7s2xU8hH/wDH&#10;K0ks53tbL/QYJrhWZ/tFvKiIq/wf73z76z77RGSW7W8X51ZZYkRv/ZKvmLjQjykW+X/VTraTS7d7&#10;Tba5TVYbn7RtaBXt9q7fl+7XdpYNt8i2gkh3L99G+9WV5Oqw36RNZxzJv2bLeLft2/7z1cYlyiZl&#10;tojQ2CMq3b3Cs23Zv2LTE0GW50bzfIW22S7P9Ib71d9Z6P4le3iuZ9MkmtFXe0MKvsT/ANl/jqx4&#10;k1L/AIpXd/Ya2dp/y1m+583/AAGjmEecp4SlhldZ7yOFlVd0L/7Vab+FbGwt/tM8smxV3+VCvz/+&#10;PVb8PJFc/uLydrPbF5UX2uLem2qkMNzeSRefpkjurf8APXeir/7NV/EAyzutDdXb7Ndp/dSZUf8A&#10;9nrYtobPVf8AUNAny/NNM2z/AL4pqXMryy/uGS32/NvXfWYk1tNMjNFeTJ99kh2RJ/338+2sTSMY&#10;lia2gmlRZZYP9l/v1b03St8u1dz7v9Vsi/iqppVz/Zq/v1WZ1+7M7b67DSvFtn9niiWzkhd2bdMi&#10;/eqJSkX7OJXhtlsIkiuftabn27XWrCbdzqqyP/H/AK2n22sQeVKsF95zq3ypdr96qN/NBfq/nxQQ&#10;yt/z6fJR7SRHszYs4Vml3NEuz++zb60H+zTLtiiZH/uLFvrkoYYrO3fyL6S23fxvsepbbXF0ddq3&#10;kj/7e2rlIPe5vhOj/sfUL9Xl/fpE33d/y0Q22vW1xtlngS3X+BPv1lW3i2e5/wCWsjp/FsrQh16W&#10;bTXvPNZ03bPnWubmkXKjGXvSNi589ETdLKkX8Kbvu1yM3htYZf3Es94jLv8AJSXfT38Z3NzZy/6t&#10;9v3vlqpbaxcpFLL5UDo33fl+7RKpLl5Q9lHm5iK2sLSGXbfaROnz7Pn/AIa1r+20HyvKaK7RPubL&#10;dvnWsn+2JXZ2eKN5Wbd9/wCSiFJZt3yxo9vE0vzy/wCfmrl946ZcvLzHe+A9E0jRNe0qfSrbZFbr&#10;8zzS/OzbH+/XBeKvhRZ6trmp3lzFczPcTtLvhl+T5qsQ3my1/wBa0Mv8LzfIm6mW3iLUNrxfaY5v&#10;m/vVp7T3fZGNOnGMueJztt8B/Bmq6pb2099qGmxfM7P5vybtlat/8JfBmlXktnBbNqW1tnnPLvp+&#10;pWd55qS7V3y/wVLbWGpzM7LA3lRL/uVySpvl5eY69ObmiWP+EJ8IW1k6xeHLbYq79jy/O1fVPwju&#10;NK0z4c6Ja2yWtlBFEypbiThBvbivk6OFnbdLF8its2V9N/Cy50tfAWlCawRpNsm5vLXn941XgMHO&#10;E5uUjkzCUalOCUT5P0vwBbaVbvK19JYXcs7NO8yb0+4j/wAP8X+flrB17QbbR7jT4pfFVzNcKu9r&#10;fz33ru+5/wCP10z63Yv9oubyeDY0/lXW9ZYns2ZH3vv+6391v9+vN/EKRW+pah9maSbSrVl+d5d/&#10;3t/8a/7le1L2v2j5upi6fLywLF/bW039mSwTzv8AuopWd5d/lfJvd/uf5bfUtnqtjpumyzytqUyL&#10;u+fz9+37iJ8/+/8A+yVw8OqwXNrbru3xbvKb59m1t++uj0rXtt5EtnK2lWiqsUVwvzo21Pn+RvvN&#10;W0Y+77x49PE1Z1PdOtTSl8SaG8F9fSWemMnyp8jvOjf3/wC9XW+G/BLaJaxf2ffX1hp67Elh1D5I&#10;l/j/AOA//Z0/wfeaLZ2/mq32+9affPM8G923ffevWPs0Hh61i1DULbT5rd/9b9o+RPuP9ysZcx9D&#10;QmcV/ZsGm/vY4POfzVeXZF86/wD2NOvNH1W8lS5i0qNLTazs7smz5k/uKn3fmrrkm06ZZW0W5W8t&#10;7jdLFstXi8hV++n92pdHubl7x2vJVtopW2M9uqOi/wDxVYnpc3McV/whkCWHkfY4PtDfemeB3dv+&#10;B1ds/BM6RbliaH/bdvu/8ArYm8VT/arK0lnimRWbdvXY/wA39+uH1T4neIZtW22OlR/9NXu4t6Kv&#10;9+svZ8xrGpKJ0F5pU9tYO3ms8u7Yruvzs38dZ8NneTNE0X+q8rY2xfvNT4f+Ejv7dPKngvLeJvlh&#10;Rfs//s9XdHuWSL/SbFrP+7833UqvZxD20jK1Dw/Kl+vnz3f+q+byW2bqdZ+G9M+yyy+R93+K4VHe&#10;u4tvKtrB55VkTdt2pt+fb/fd65fXtbgTyraCWDzZV+abd88X+3/tUco/aGFvghledrmNPKbZs+4i&#10;/wC5U01zeX6vPLa+cnlbPtDs/wD45V15ryHYqzts2/N/Bv8A++ax5rCfVbzyILZvN2/M6y/w1fKH&#10;Mc/rF401q8UDXNs/99G2b2rpfA2pano9qmptBPcxfcVLht7t/v8A/j9auj/DqC8t0vr6zndYt22F&#10;1dHaug0q2s9yWy2Mj2irv+yQt93fR8Icxbs7mSazu54mvvskrbF+0T7/AN7/APE1n+J9Nb+yf7Pu&#10;ZZIfN+dXf7jLVu5177Nb28WnrHDEvyM80DvtrP1Xxl/arJPLtuUt2VN/m0B7pyn9iLoP+tlk3+Uv&#10;yvKjvV2G50+wuJWVt77fmSaL56i1LUtPttP82CeR5d+xUddiN/H99ayobz+3rjy5Y4/3rL8n2r5K&#10;jmLLX9paZt+ZY3i3fc21z95eafNF5UW2H+PYipWhDbafCyLfQNZosuxZkbf/AN9/7NbCaJ4es2in&#10;nlVEZd8XnL87f98/NVhzROd/sSWziltp4t8q/O3kxb93+d9Qpok6Wa/vWtolb90ky7JW/wB9P4a6&#10;2wSW2uFnsYmubSWBm2ffdat6VpX2+VLmez37l+Z3g2PE1Ry8pfMcVcaPq+jyI0vl+Uq713t/DVS/&#10;tp5pUZpYN6/eRGr2ibwxYvZRSyr9pib5N+7ZtqlD4J0/7Kkq2rb/AO5uT71MPaHmia9PYaS+n+RB&#10;5TN/rttV7DUtPeF1XdePu2Mm1Plr2BNH0p4kW5tmh2/31qu/hjRUleLbAjy/xp/dqA5jyKa+vIdS&#10;+Wz+zRfwo9Fzc3L3Hnr8m3+D76N/wCvYLP4U6HD9onaJUe4b76fPurPuPh6ySp9jVvK/vpspSCMo&#10;nlVtqs6Lt2rN/eRFrQh8+8X+58v369If4YtbRI0UTJK33vufNWTD4GvrC6lSX5IWX7+2okXzROPT&#10;TfM+VpZP+ALUCaVcwtt3NCn8L7q6d/DF5DsZomRN1Vf7Kub+WVZ9Pu4UWL77t8jVHuxDm5zMeaWG&#10;12sy3O1dnzrvrPhmZlf7N5b7tu75a61NHb7OkUH2mH+Bkeiz8MSTXG7z/u/J86/do5ifZx5eUzbb&#10;UmRUiZWRF+781XYdYufssqwSzzIvz7P46z5rPU4b+WCXcny7/O2psb/cqleWc8Nr+4lkmeX5GTd/&#10;DV+6Il/tKea6iiZd6M29UT+9X0r8KdQRfAOlCZv3v73d/wB/Xr5q0N4mZ5Z5Vtnt1/dec3+t/wBh&#10;K9P8G69fL4btB5C/x/8ALX/baric9Tc+TfEmg3lnoyWv2Zn+zr+9/e/PLKzv/H/d2In3K5Kzuf7N&#10;WK2vmbzbpWRX8p32/P8Af/z/AHK9I8T+HtI0T+0NQ0jV/wC1dEl8ryndUS+tW/gS4T7v9/7n/jv3&#10;a5qaGBLOJmlj+yM29vJZH+7/ALH3lr2PejI+UlRjiPe+E83m8T6fYWqWPm3MyRT79nlIn/fb10dh&#10;8QpbyK3tWa2SJVZIkml+S1+f+D/0KuRv/AEviHVri8bUN73kssrW8q/6rc77Ku6P8Lvsc9xbLefI&#10;0TfPcfxf3P8AdrblgRTw1SB6NpXi28tm3QXa/ul8pd8+/c3+f++a7rR/H8t1a2899Oz3ETfurh9/&#10;y7vkf7v+x/sV5r4S0qKGz+zS/wCk3Cr5UTzKmzdv/wA/P81dR4b8PRx6tE15psl4+7Yzor/LWMuU&#10;9WlR5PePWLDx4sNvuttPuZriVmRpvm3t8/zpsb/c/uUQ214+my3NtFdzRSs1x5M37ra/+5srH1L/&#10;AISPw2yQT6Vc7beL5ftboj7dn333b6ydN8ZwXl1FFq+3TbT/AFTOku9GZvk3/c/g+dtqf3K4+X+U&#10;9LmNbxDpU9m1pc6R58N2svmzzXEqfZ9v/wBhW74Y16f7Zu1DWZblrhVi+zw2aOjVzmveKrbxDqSW&#10;0F9aaxFYMtvBqEP+ql/2NjIn+3ViGHVX32dnpkGm2Xms6/392z7m+iVPlCMj0B/EmoTas8Fjplt/&#10;Z9rF8sO7Y+3f/wCO1p6Jf61rf2uKe8sYUX96vks7um3+D7lcZbf8JVJJuWW2muNuxk2ujtXVpean&#10;YRS3i+I4LDU5WZ0tPId/I/g2b/4t/wDwH+CsijoF0f7Hcbrm2a/fcz/PseGvNPFvhuV7yWXSLZbZ&#10;Il+0Sq6p+6X/AGK6ZLzWtet5bafWoLa3s93mu6pF8v8AwKvP9e8p4v7Qi1OOaJp/K85/kSWX+/8A&#10;Kn3aUYy5jTmiVNS17V5pbVfP3pbrsb5vvf71S6b4quUuoorm5k/7Yts/8frKhmZNPd57yOZ2b5ti&#10;7/8AY+/WnpWiNeeU08rIi7n/ANIXZt/266DM9SfxnPcrtiubl4rddi2m5vu/+zVz/i3xs2g26Xyp&#10;9mu/l+R1qLwr4DW/XdFeR20sq+VFM6yvXOeOfA32nVrvSlvmubhV/f3HybN3+/XPy+8XL4SvD8Qp&#10;7xUubOeOa43fc3bK27nxPqupRWSwaVBpstqu1pvN3vPXn/hv4S22gy3DT6vsRmZ9ky13dnon2Wzt&#10;/IaSbzf7jI71t7pNPm+0MhfUP9Ija+gT+NU+V0/74qx/ZVz5UrK0b7l/vbP/ABymf2Ot+ybVuYZV&#10;l273Wugs/BMt/bpBPc/vd33E/u1jI390wvD32x9SRl+yPceV83y+burTvIbG8t0ZljuX83/nl91a&#10;2k+HdnqUUsE8VzDu2/cbZ/v0+HwPp9tE7L9+KL5X837y/wByj3hc0SlYaJZ6rYPp6rfW1u33HtGe&#10;JGb+5vWu1s4bmws4oJZZElX5E85djsv/AAKmJc2Nno1pBKqokTfc3bHqZn+32DzrqciW9uyov3Pl&#10;qRl2z0dbaJ1lllufN+ff/B/uVY/sqzTdLG0kKfwo7VXtr+KG3t1s440fzf3sszNv3f7n3aZcwz3l&#10;4sForTSzt9z+OqOciv7BoWdpVkeJvuvu+9T/ACbG2i27lTdVi4+0wwpbXcDQ3UTf3qyXs5/tHzKs&#10;27+41YyNTYsJlsIn+b/bq2l5B9ldolj2NLs2JXPpZ+SzwLbNsX/aqxbWC+V5q7Uf7mzd/DTDU3ft&#10;nmN5W752+7833abqXm20SLFEtzu/jqjYaU0P+o2o+7f81V7nR57qVN87fL91Eas+YXKaaL83zRR7&#10;Eqlcoz7Gbb5K/eepbyaWG4i3QbIl+dn3feo3wfPLFE32dvn2VmXExHSC5uHlZlfd8lVbnTZ9S+az&#10;ljR2+89bH+hv83ywv9772+nJdLu8hV37v7i1zm3Mc7beFZXupZbm5Z9v3Uh+TdWlbeFbOzbzdQVp&#10;k274k3Vb3QXn7j5fm+8/92s+a8uYV/0ZlmtIm+RNtQHvBMkWpW9vB9mWb5fl/dIjrWirXlqoi8iN&#10;tnGfkqtZ+J76wb5YFR3/AL9S/wBuTLx9mjb33PRzSDlPk+H4XbLW4n0zxHBqTxK0rPDLvSVfv/uv&#10;+Wqsn+2n/A/4aPDHwzn1jVtsV5JcxW8Xmy/aG/etu37PvbP469T/ALNWw8Oy3yt9mspZUSW+275Z&#10;W2O7p8vzVn3kMug+N/t18sbxW8CvLbws7pLtf/ad938dfQyrSPnvY2kZX/Cn7a58KxRLFbTXrT/v&#10;biFvn2/7i/L9/wCSqOm+DYvD1vLFc6ZH5v34N+/zf+BpT9S/aQ0q1VbHSoI4dVll3y+TFs+bf/B/&#10;s/5/2ayv+Fo2M11LLeaR89x8893by/OzN/tt/wABqOaUjvjyy947XwTZxWGpXF82lLcy2qq8s0MC&#10;OkS/P8jbfu/+hV1c2pafrdrZW1yzWyN88Fvab9kUTOmx03fw79nz15zpvjCe5uLe20azZ7JlXz4Z&#10;ldNzb/49v3l+eum8Sab4x1LUnl1fU2sEaBU8qHesSxN/qk+Tf8vz7qCiHWra20rxVrH2PXJ/tHlf&#10;Z1eVvnb5Pub9n8D1S1Kw0XWLe022Om2Etuq7Zriz3+a3+27VavPh1LJeWK313JrEsUC3EF9aNKkU&#10;Ss7r8+5FZfk2fw1rW3wcvNe32elS3f8AZ9lLvim1SV4op/77o+x/l+/V8sSeY5zQfEK6PZ7Z2tnt&#10;Lf8A1X2f+9v/ANmpptbl1jXNulW0msfdfZtfYv8A6BW7qXhXUvB9xpU89sqXEr/aPJldHSKJfn3/&#10;APfSt9yufsPEl5ZypPBr1peW6r9olsbSz+zuzLs+RHZ/u76IxiHNIup4h8X3PnXljFJpUVq7Iv7r&#10;/b/v/wCx9ym2Hw3vn0176W+1Sa6upftFq/m77f8A29/yfe310ug6tfa9FbtcyyW32yL7Rawp/E3/&#10;AC1/v/3KP7V1rwreJbRbb/5dsqP/AA/x7P8AaWq97m90CLWPDdr4ViSfVbON7tZVeWa4R5UZV/2F&#10;/hrkf+Ew0pLrzW0+F90TRMnkfJu/2E/3K6PUvE/i/wCIVrqEUt5Anlbka32/P9x0T+Pb9968n8Pa&#10;JqGla5dwXk8l5KreU9w7JsiZqfKQdHc6D/otvPBfMllb/PFbuz7Pv73T7ny/JV2zuf7YuLhb77Xc&#10;u22KB/P3xeV9/wCf5/71W9BuYPK/5a20t1dKivuTZu+49db4V+HUGveKnnsdBub+G32p87RIit8n&#10;z/8As1RI2jynYWHibQbC1Tw4qr9ri/e/uYvNdf43+f8AhrlNY8HrrFx/odt9stGVpYofKff/AMD/&#10;AIq1vEPgyLwZeP4juYlmiW6VJUhl/e/N9z7yVY0fxzqHjO6vbPSIJ4buLajP959v9z79c3vm0YxM&#10;f7BeX9rFK1sqW6qzrDLF/F/+3VSZ4Ps6ebFJ9uX59kK7Nv8At10HipNX026i+3QL5TMqLN5vzq2x&#10;/wCCqWj2d88VxLP5j2/3FuH2J97+5/tURkXKJX2Nptrb3jefcpLtdti/6qrT+J4La6tPN065f7Qy&#10;ozw2rb1Rvub6veGfN1u4SxaCN7i33PLNcS/JtXZ/d/irJub+d2u5V2wvE2yKZKJE6nR/2rPMySsr&#10;Jabtm9PvtT7PUrZdn2aDen/LXzp65xL+V1eeWWW5u2X7jyv83+3srPtvEPh7WNRtLGeXUrbU9Sb5&#10;dkSbF2/N9/f/ALFHxFcp3c15cyM620TIirsZHVNjf99VdTTYEi/dzs6K3ypC2z5q5qz1i5v7y70/&#10;+z2s0VtzXdw2/dW7M6w2v2mJVdF/2noJ1LE0080qSwS2zxbf3v8Afq3ZwwTKjfaVtruJv4G+9/uV&#10;maVDbJbxSxxL/v8A+1T0tvtNxuii+7t2zVkB0F46faP37faXX72/53pl4rw2EssVtG7/AMKVXtnl&#10;dt07K8v3/tFWH1hXX96y/d37E/ioMjHh1tnl8q5sZ0df40ieiHVbndKsumSPLu/5Yxfw/wDAqLnx&#10;DL9n3W25Eli2Lsb7tW01JtN0v7TLLv3N8qIu92qDoLUNzLt+aCSH/rtViHd5b7Il3v8A7VUtSuZb&#10;zTZfszbHlX5n/u1maP4hs9St08iXZdq2yVKz+Eg2L/Srmbytqr/rd8qP9xVqukMrq8Svs2t8zp9x&#10;1ptz9pmWJk2zfMvyTNVuH+NdzJ5S/vazLM7+ymsV3Sr87S71dPn3VnvZy3MUu5pHib5dkXyfL/wG&#10;ug/tKJF/1qpF/E7/AD0Wd/LMvmxX0f3d62/lfO61IuaRlab4Xg+xvHBLPD8uxdn36u6V4b/sqK33&#10;XLXPmv8AvfNb56f/AGwyXW5lj2bvm2fw1bkv5blnaKz/AIf71HLH7Qc0i0lnEi7ZVj3/AO3FWlHp&#10;umLGo+zSf+OVzCa3E8u2Xd5q/J8396taPUvkHzN/3zVxlEylGR8yf8JPZ6bqkujefI8uqXm+J/8A&#10;VJtb5HfZ/C2/eu/739yuc+M15BqvxEeKx1Od4t0VlvTY+2X53dE/2f8A0Fq5z+zYtU1zT9Ps5VT9&#10;79lgeZv9vZvf/wAc+atbxJ4Vbwl9nisWtrO0Zt/kzb3fbLsTZ9z/AGEau+nL3j46MZ1avNVl8JR0&#10;f4daDDePLE1j9rVWuGuJpUi2v/c31694e+F3hx9JtJ7SKS8srj/l48pHlnZfn+Tcnyr/ALeyuXez&#10;ihiSWC8W8vbiL7EumW6/Z4t2/wCSXb92X/4pK2NK8eaf4JuPs2ps1/dyxNbyo9n8kW3+/wD8DRPl&#10;2fwVt8R70cXSidV4h1620Xwv/Zlj9htr24+SJ0iR4lX+BH+Td8/3P4v+A1b0HxpP/Zd1BPq+n/2v&#10;atsi0y3gdIrf5H+fc38Xzr8qf7dYnjDXtM8f6Wmp6ZeWkNxa/vYHTzYvKZU3/IkqJ9z/AGK5XQb/&#10;APtvXnggknubu63brh7VE2ts+d0/vfff/wBC/gqPZ/zHTGvGZ2U2t6DNqjy2uuTpeyqssqaZE/7p&#10;VT+5/ef/AG//ALGpfFt/fX2jahq+n6fJo+n3TLawbYt8t/Ku/f5u7ezfPvT59tQaV4b8NWdnL+/u&#10;bm1adklmhtkllX5Pk2fP/tv89cv4w+JcU15FPffadVvYvN3Jv2Iyt/H/AHV/ufc/uVr7pqMfd9ji&#10;uUlbRLK4/etY28uyJrj5E+5/deLfu3/L/wB81n2Gg+F7ywSCDUI4ZfP8282QPK6xff2fK+3b/wB9&#10;bqi+03ni3RreLSvDUiXsStum3JLu+dPnT/a/+ISrVnpUH/COXEGoXyzOs6/6Pb/62Vv9xP8Aa30D&#10;5SxearpWiXFlc6ZPIlx5Hmq7/J/o7bNmxP8AbrndS8Ty3mrRXSzyWb/cVIW2Iv8AwD/gdc/ZpZ+L&#10;fFCW15PHbJLu3Pu2bV2fIn+z9ypbbR7GbVoW+zTw3HlfZ4rfc77m37N6f3t9WQadzqsGm2HlLB53&#10;m/MtwkqI7f3Ef/8AYrMS21XVbe9vr65/0i4/2vnaurs9KsX1v+yPNgmu1+SXfOiJF/fR3+7/AAVo&#10;aP5D6Tt8/wD0tZ28iF4Puxf7b1pzByjk022/sa0s/Ikv/l+/t+9L/sV7R8OtH/sTSXvmvJ7bbBLt&#10;tHXZLLtT/gbVwWiTWaLY3LTwXPlMvm28Ku8v/AP/AIqvQL6//wBFSVbNraJomRkRt7t/8TXNKRfK&#10;Y9/8QtF17UoWna5R227oZv8Avh/9mtX4d6Za6drF3Jpc7WGnSr5qtFuX++nz/wC1XlVh4GtvE+hy&#10;6hqGuT6V+4/g+RIv/iq7vwrfr4e8PxLZyrNKq+Uzuv3v9uo5vdL5S18Y7nU/7G0+DT1W5RWaXb9+&#10;X+5/wLfXlWt6xq+iXGlW1zqck13LZrcfZJt6Iv8AsbP73+3XQa34nubmKWeW5WHU7dvlfb95f9is&#10;rR7aLW7dGnaOaVW82KabY7pVx+EPgNXQfGGmTWHm3i+TaSr5XnQyv97+/UtgjXN1byxXke/5YtiR&#10;fI/3/n+b+KonezTT5bFWVEii8ptn/LX/AG65ybR4nt/3t9dvFKq7nhVE+7/sb/lqOUvmOmtrz7Bq&#10;X2m58/zWfZElvOkSK399938NYni3SornWXl0W5u3lVWeffs2f7iSr96orb+zZtN/si2VrbTIpfN2&#10;XET75W/v760PCXw3imV2kjWaKJti3Hzp/wCOf+zUcoRlI6rwTftDau07SQvLF8r3y/ep+seLdMdk&#10;VrmObzf3Tpu2f+hf365TW9Ni0eWWz0+Vba4l/wBUnz7N3+/WnZ6Lrj6NaLrUsE0UTffhn+f/AMer&#10;HlL5jV8KzWOlXEssFz8l18kUKNvSuu1K/wDsHzbd/mr8ybfu15poN/eaP4wRVnsXiZPlT7jrXd6x&#10;NeTReat9HDE3yLNM2/c3+5V8sDGRDf8Ai1dNs5flvni/hhSJ33NWhomqyzb5ZYlhi27Nn8bf+zU2&#10;G81C28ryt3lfxfL8lV9S8N6hc29wyztc3rf8tppXRIv++axlyllpLO2eKWdrbe7/AMaNsqaa80/T&#10;YreCKW03sv3Haiz0ex0eK0gZZ3llXymmdndG/wDiayfGfw9g8Q2CL9mttm75ppleseXlL5jY0fVf&#10;OtbuWVo4Yt2xfJl37lqlc/2R/aX2nylhleLYzoux6zNK0FdNWLSop/8ARIv+W38bNv8A79Pv/DcX&#10;lbomVH/h3s/zVHMXyxl8Ru6CkXyeRPJNtb78zebV7VtSWwXz51gmdmVFh/8AHK4nSkbR4riW2vmh&#10;RvnZ/K+81F5rcHlIs88kz+b83zf3aOYPZnTWyNueeJv9H/iTd92pfsbWyyyrL+9l2v5PlIm5a5q2&#10;8VK/lNZ6gybmX5E+dNv+/TLzxO32qJt7O7LsXYu3dUcxfKbtteeTdblikmiZtm9GT7/+3VtJovNl&#10;WWVk2t8rpXLyarFcrtiZZnVtjVYhhubbTfNb/Sfm379uzbUcwcp0F5N9s2fLA77dm/8AvVj3FxqE&#10;MzJFA3lqcD5kqVNS329u3m/J/En92rK6ttUDZJ/3zQRynxpDeNrd/bpp/kQysu/97L8m359/ztWr&#10;eXi3mm2moXd9AjRTqlrDDBvln/20Rvur/t/+ON/Dwlnb6h42tdQ17TNa0JEXyrX+z7ufyrhtsSJ8&#10;6snlfOib/v7W+f8AuPXR6bbXlg17Y6vqFpYa7ZrvWxm2OkrNFvi+dd+1kf5v7te37HkPzf8AezNO&#10;w8VaRqV5aQS/aftrbds01nF5X/oe6vUvFv8AZsOg/wBmafqEl/qFurJfXdxFEll/277f/Z//AByv&#10;nez0fxG9rdz31tbTO19v3+ekW2LZ/fX5q6az0Sx823tp7OSGXbvaHz0fZuT+NPvf8Drp937J6GGp&#10;uEf4fMekeHvEnhrStGlgnl869VfKXzrOJ4mX5Pvt97+N/uf3KtWHiHTHll1OK8/s1LOLZBNtR327&#10;NmxE+793fXn9/wCD/s1hd3Vjp7TPFKqMkS7Xbd/vbFqrc6Dq9toMtzPp935V1ErwOkqS7WX5/wCB&#10;/wC5vrE7vbVOb3aR6FDbT3lrvW+uYUlbekKL87bv43+f5at39npWm2H26WW23sy27Q+R5Uvzfx/x&#10;7v8Af31wXh3/AISH7BqDWeprDFbqrtbzN87bv7m75f4P9n+Cq/hvxhba3qkW1WeK4iWXzv8AVIy7&#10;0+ffV8p6sanN8UTq9N1W21K3uNPsYpJpf4/tC74tv3N/3/8Ab+/srS8N6PFpUUS7YP8AZt4VeJ//&#10;ALFf+Af/ABVXbC5aztbSfyo7m0il8r9z8nm7n/g3Vi63r09+vntZwWF3t2T3Fvv+b/vqoOgcnhjS&#10;rZXila7mvd32h/skSOkX+x833qs22mxXjI0sTJFFKztvbftX/wBlqvYXlteaNZahFeRzXcsrxSw/&#10;cli27Pnd/wCL7/8A45WD458YaroLWljY3M9tLcN81xD8j12Rj/MfP4vF1aUvZU4/9vHrbTaDoPh+&#10;7na2gd5fvIip5zNXMpqst5K9zA8cMSxKjW8Pyf8AA68yhuYrC1/4mEUFhb3SukVw2xHlb/4p031p&#10;6P4wi01YvsywJ+9V2vn2O6r/ALn3WrGXvfCdWXR5Y8zlzHuXgnVYnsIols4IX89v332X52/2Heuj&#10;8T69PqWkv9mn/et+6W0hg/er8n8f8VcVYePNK1zyoGvJPtd1L+/mRfkZm/jf+7Wh4w8T2fhi1uLO&#10;zigudVSJpYLfcibv+B1wS5uY937Jn6btSSVp2W/dm+VNrokXyf3N9btzZ/8AFKuuqyx3kUTfNvXY&#10;leNeDNe8Qvqn9oarYx2aRTt5U0N0ny7n/gr0XUr+xvPDiQN896v3khXZ8v8Af/8AsKKkZFx5Tl9a&#10;v18p1ilWZ4t3z/J8y1d8PXMtn91V2MvzectcLYW0ttebbllvEaXf++XZ/wCg11FtM32rbL5CJ/El&#10;u33aA+I62wmnS3+V40eXd87/AP2NF5r19ptrKyxR/K2xl/8AiKLCHSt8TRTtM9aF5qX9j6Nd207R&#10;3MUr74vOl+7QMsPcz6bautzYs9x9/YkX3m/3Krv4qvLawtGngaH7Uquv2f7+1v49lclNrbabdPc2&#10;MsFtE3yL9onS4l3f3/4NtVLPxhAixRXkUl5esu37RNK7pt/g2f8A2FMDdv7DUIfEdvLfXjQ6fcKz&#10;RPNA7o3+39zdUX2ht26WWT7Qrfuvmd0rTfStK02zlnlvtQvL2Xb5U0zI9vt/j+6m5VrH1Wwnhii+&#10;WS5t5fnZLRX+X/vn/wCIpAXbfw3B4ztWsZVb7Xu81pnl2S/+O/w1q6b4Ys9Bihs90n7pvvzS79v/&#10;AH1Wbb6lc+D9QSx0/T7maK6XZF5MH3f99/k2/wDfdaW9odeRtVaSbTGZfPTc7y/7dRL3omcfiO2s&#10;L+WzRot32lZW3tMnyba6iwv7G8h3zy7Pl/javGZvFun6bqXlWO6zstzeQ82/5l3/AMf+1WxbXmi6&#10;3cRT+ar3cXyI/wBzb/uVEjM6DTfiRp+vXn2Oznjfym3vv+fzV/2PnrbtvFVslvdy21zB/aEUuyVI&#10;fndW/ubP71cl/ZWkPdJO1tbPd/c+f77L/uVatnW2llWWJba33fL8yJurHmN+U0LPxVfQ2vm6npX2&#10;O0uJWSC4uG/0j/fdP4a4/WPG0FzqSW0v2ube3lLNbr5vy/3/ALm3/wAfrW165Xb9p1dlubLdtghS&#10;V9lbVhf2MOmxM0UaJcLsVIW/vVHxFx904Xzm0SL/AEZvJe4Znl3tvdf++krEmv8AfpsTanAr2it/&#10;x97fKfb/AOg13vjDw3Y39vby2MDea0WxvOb/ADtrjf8AhFbzykiWdry0Rt7QoybP9j/gVRKPKbRl&#10;GRds9Ss5vs/2X5LTb99G+7Wrf2EszRLbXP8Ao+xfndd+6uPhsJY9WlWK2byt33PuIjV0epWdzDap&#10;BA3+2tunz/8A7FQWW7CaVLpFaeD/AEdmSL5lTdu/v12UOlXl5bo0Xl3lpKzbobeX7tee2Hh67uLe&#10;3iWVoYl3Pshf+KtW817xDoNvb7Ylufm2NCjPF8v9/fUESPQ4fDbabbyz3NirxKvypDK7vTGsIJmL&#10;+RcruOceU1UofHK6k3lWOoR+b5W9oZm37V/v0jeILpmJ8+If9tX/APiKCOWR8heHvAehpa+RK0b6&#10;U0DW90k0qJ9502OjNsV5d/zfJ838NZ954b0Pw94jspba8jvNrK0Dwz/up/8AY2bK6G3Li6Enmy77&#10;eJfJbzG+T5kbjn15qa60u0VFhECCPzLV9uOMyPKrn8RHGP8AgIr6OnOUtz5ytRjh3GUSCZ7bxPqy&#10;StbLbJu+Z7SLejf8D/irptS0fwvo/wDx4213/aDSq89xd+VFE38f7pF/h/36gsZGtbsWcTbLaN9q&#10;RjoBvfioNW/0ixsppPnlV5UDHqBs6UuRROnmcZRLaPbIjy20G+7l+RUdvvf+zf3/APxyvQNHuNa0&#10;3wzp7Wa+H9bu1l/dWkypb3cG/wCTZul/3/4H/wCAf3eL/ZxsoPEHjnUI9ShS9SNRtEy7sV6HcW8d&#10;14V/eoJP9IiX5vTY/FKXum/KpROI03wfr2t326x0OCbzYlef96ku5m3/AHNu/wCX/wBCqprEMttq&#10;UtjO2y9i++moL5W3+58n/AH+SnzXUun2uvfZ38rhU+UDps6Vxlt4315b+G2bVbma38r/AFM7+an3&#10;17NkURiPmL0Nhq/h7VLK5W8j2RP5v2TyJU3N/uN/D8ibqr2fhiXVdW1O+81ZpdjS3T3DO8UESps+&#10;/wDwqmyvQ9c8rV/hP4j1a6tLN9R0+WD7PcraRI69eu1Ru+6PvZ6V534AnkvPEzQysXi3N8nQfLvx&#10;09K2UfZx0IMhNHubyJP7Kg85GXezoro8u77ny/erB8Qvqcy2k7NDZpZ/Jsmi2RRfP/n79buraldW&#10;LLJb3EkTzQfvGVvvfWvM/EWoXMPia9s0nkFq0vMZbI+br19aI/EedjG1S5UO8VaxPeRWVnLc/bPK&#10;Xerqu/5m/grY8N+Hra2tUVlk81m+55qJ/wChV1Gi6Dp6z3C/ZIiu/oy5/nXpnhnS7JdAuJvsduZV&#10;QYZolJH5inKo4xOjD4eNOPukHgDw9bPqnlT2ck2nq3mxXcyujxN8nyPt+9/n7tenalpuh37JeQaZ&#10;d7/K+zq9w0Xm7t77H/3ao6PCP7LivA0i3Vwy+bKsjBn+Tvg0unwRrb+SFBRUTG7kj5/U815spuUj&#10;1+RRieaeJ/D0t5qKW32n7Y7S/N5P+/8A3WRK9CtdKg8m3gWBXeWLYzv8iK2z79Zq20UupJvjVt0v&#10;OR1r1bTbKD/hDUk8pd+373/A6UpfZCMftHlniHw3Zw2e3zZIdV+VF8nYiKv8e/8AvNWDc6U/lOtn&#10;LH9nb/l42v8A+PpUXiX95fi3b5oY92yPsK6v4Tsbm4sklPmRzbfMRvut9R0plcxk6Cv2O12r8/z/&#10;ADbInT/vvclY/jDTZ9SvLtYFX7JKq/PMvm/x16PqFjB8zeUu5up9arSqsLIqKqjrgAf7FTy+8Lm5&#10;jxPVX1rR7WVYtK86KJWeV0/hX+/Wj4G1jSvEOmpuubZ3VvmS4X5Fr0m4RWuobUqpt2Vsx4GDXWWn&#10;hPRZfN36VaSfP/FCp/mK6eVHPdnD6DrGmfY3gdZ4Yn3bbiGJ0+Zf4Nn92sS28WvDeRRQaLqV46s3&#10;+kTROnlf99V62dLtbVYvKgSP5f4RWTo8KT/u5FDp/dNY6DMjTdYuZmf7Zp/kp/yy3z793+3Wq6RX&#10;lg/8Ev8ADLu2baxdSXOovHk7Nv3cmo/Pk+1aP+8b94vz89az9ox8pFeeD7652XjeZcpa/d2fPVeG&#10;zl+1eRKsn+07/fr0E3Utrfv5TeX8v8IFR2ek2U91dTSW0ckrMrl3XJz60unMH2uU4L+1dX0XXv8A&#10;TLG2+0L8izbvn8qur0fW/wDhJJ3iis1d1X7jOm9W/wCBVzniaRtIuJfsvybtLnmO4b8urvhvmzyN&#10;o/Kt74e2UH9nw3XlL580S+ZJ3b5E605Uoy94XtZROqs/CU72/wDpM8kMrfwI33am/wCEM0yazi81&#10;Ve9i/wCW0PyVi6TfTtIkJlYxRzMqL2A9K07y9njmZVlbH2dmwxzz681y1PdNYyZQ1XR5ba3/AHFz&#10;JNEvz/7a/wDAqwrPVbmS48iK2k8pf+W3lb69XS3j/sOIbB80XPvXMMghhdUG0e1c0ToK6Q2aaT93&#10;zomX5t7bHWsrRJtMe6uLldsPy7Gd1+esrxxaxXWiy28qb4cbthJxn1pvwziTULS3+0r52N33qv7I&#10;HWf2VP8AakubO5k+z/3E+RGatBNNnhiu/P8A9Mlb51/2au6fPJJrFlCzFot33e1dFNbxrrO4IAdy&#10;f+z1EvdI5jz3w3pU8MX2mBoHSVtkrxLXpdtptgtvGFnj244/cVyaxra+JrqOL5E81flBP9+ukqOY&#10;VSVz/9lQSwMECgAAAAAAAAAhAAM5pkA8kgAAPJIAABQAAABkcnMvbWVkaWEvaW1hZ2UxLmpwZ//Y&#10;/+AAEEpGSUYAAQEBAKgAqAAA/9sAQwADAgIDAgIDAwMDBAMDBAUIBQUEBAUKBwcGCAwKDAwLCgsL&#10;DQ4SEA0OEQ4LCxAWEBETFBUVFQwPFxgWFBgSFBUU/9sAQwEDBAQFBAUJBQUJFA0LDRQUFBQUFBQU&#10;FBQUFBQUFBQUFBQUFBQUFBQUFBQUFBQUFBQUFBQUFBQUFBQUFBQUFBQU/8AAEQgA/AFL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yLyG7+F&#10;9vLHpktzbeU6yy283lMi2/8AuRfxf8D+dq5bxx+0VqV1f2DaTLCivEqPaPKqozN/F8/+8n3q9F+K&#10;V14d1t9Q0uGzku9d0yRJWktLZv3SsnzvK6/w7JX/AO+q+ff2jNU8A+G/D+lL4Y0NraZnureWaVnS&#10;X+H5vn371b97Uez5pe6Y1P7x1X7RXjbxF4DvvD7aTqkUum/aPNnu/LUv5jSphdv8K/7C/Ky/e+9W&#10;z4b+PUFhr27V9Njs7vyk+03EMDuiqzonzxfw/f8A4X/4BXlXxg8Qtr3hu7Zp2eKVf7VtZv8Ax9P/&#10;AImvMrzxbc+IFu7aCz+0p5SpFMkqI67XR/8AgXyfL/8AsVt/dicfNI+sPidPc+OfHmnw2125intV&#10;t7GOCVkWVXdHfzUb5vvqn/fCV4z4o/Y3+Ieqa9r2sXOpaPFb2h3QfaJ3VZIl/uts2p8v96u902G1&#10;uvFnhrUNG8SrC2kovmpNFvuJfn/1T/w/Pv8A4H3Lsqx8VrO70fV9I+3eLr3xD5Uv2iXSZV81LZ23&#10;Mku/d8uzcmz5d1bSrTw9H3Q5ef4jwjUrzU/h7qj23hzWl+yee1l9rsfKaW8ZX2easq/Mqv8A7D1z&#10;/hvw3rl5dahY2OtW1zL5refC95s83/f3f+h/d+f79e1eKrbw9qt/b2cDXOvS2q/2h/aH9mOkrea/&#10;8f8Ae/urv+b+FK8X8Ho1n4g1BtKsVubdG/dJ5/8Ae/667Gb7n8dRTxPP7vLykSjIm1vwNqeiS6fc&#10;6hpklzrF1aqvk7fk/wB/7nzNW14V8H3M1h/auuNc2elNLsWZ/nf+58ldrptn8S9SXVfEejazqE0v&#10;mq/+j3Lo6xfPsi+X5W+f71dd4q0fxxrWm6VpljbNeafaxfatT1C4niiRn+4/zM+75/m+VPvb6qpP&#10;miEY+8cZ448Vaul+umeHvAs+m2t1Zs8UKxS3v8H+t81v99fuf7FP8D6b43sPBcN94fub2aylgf8A&#10;tjT1ZHmiuFd1dPs/8X8C/cb/AFqfJXol98MrL/hXekXGm65Po8Nuk8WoW9vvZJdr7kZPm3OyIyL/&#10;AHdv9zZtqn4DudK8NrewTz3c1pf2vzXz702xfwb03/79cPtuT4QlH+Y5Sb4+6zoNj/ZOq28nh59L&#10;aKe2sn/dPKzfe+WJIvk+feyba6+68UeHtZsfCzaBruo67DamW61CW6V18iWX7m/+Hd/rf4m+5WJ8&#10;ZvD+v6p4FtZILS0tNHVJXvmmu1uGZUT906WsrbIPl3fNF87/AMW3+Ly7wHZ3mg2dleSwNbaJq26K&#10;KZ4Ed5XidN7o/wB75PN/3f8AviumnzVafvlx+I6D4hfEJr/xakE8+zR7fbErpF5rr8/zvs3pXoHw&#10;o8Qzpo3ijRb7c6fY1vYJvN+4yyps2f8Aff8A45XD3nw38I698YbSC0na80KW5byLRlliRov4E379&#10;333/APHP+AV6P4ZsZIPGos7RW8Sa2sbz6gkT7kgi3KqRff8A733/APgNXLl9kT8Mj1nSvHHk2Vxd&#10;20qzS3k63X3dv3tn8Ku9espM8Fmks6tKfvNsX7tcRa3emeI9ATV9K0zT11y4bfBHdt5TtMny/O33&#10;mZas+EfiVF4i+z2VzbtZa+0son05fmaBVf7zf8B2f99VwU4x/iRPRO086K7g3K3y7v4WrB07xZBq&#10;mqXWnPBJHLDIVXa27dtrasjEqyxKytJFJ+82/wB5vm/9mrzbw5pZtdY1HXNZmjtJXldoLVpfnDbq&#10;JSlzDPVTxWfp+rRahcXccX3beTymb/arNh1yW/ggng09is/ysrybWFYmi6hp3hyw1a/e4kS2tZ23&#10;rdfufIVmX+9/6F/FV83N8Jn7T3jvqK88tfGlxeaolzBIzaY7NtL7Cjr/ALLozV3VrqEN4F8uRX3L&#10;uFRGtGUuUuMuYsfdWqxvB8pSOSXc23cq1S1rXrfS45fM+d1j83Z/eWszwn4+sfFm+OCOSC7iXfJb&#10;vt3KtXze9yjNS7uDIxggkQXKuu5FbdtUn+Jf92tUdKw9CvtP1SS4u7SOVJpT+881WT7vy1Zb93PL&#10;CZWdZR8sX9yiXu+8BR1ZprzWLWFH8m1tf38r7sKzfwpW1HJJJM4MaiP+Ft33q53XNUt9Nt5bSMfa&#10;dQjtsxQt95v9qqXhDWLldGurm8l+0+U33Fb5l/2aiVaUeWMjPm947Z5FRdzNtWmQzJcRJIv3W/2a&#10;5KHxJYfbk+0wzx/aP3sXm/crqJryOHbv/iojU5i+Ys0UUV0lnk/xF8WaJpuv/Yby2muZZY13eS23&#10;a3/fNUF+KQbXdN0aR20fUlbypbJl+Rd/3N25f9qvNvip4g0q8+KFw07N9iilVJ0tPv7f43/3vv1p&#10;/EjXl8dQ+Hjokk90dKX5bqZV82dm2fN8v+5W3LzROH3uaR6PqmkTz3Q0u51SPSpbWD7R/oMDfNvd&#10;1T5v+AV0XgXGm2tw2pagr6hPJ8/nMqvXK+C/D8P/AAhuqa5r8ayy3Cs+3PyLEmNo2/7y7v8AvmtL&#10;4X6pNr3he9t45F85Wbatw/m/erP2cYx90uPxHpO9d22n1x2i6vLf61Ekrrvii8qT7OzeUz12AqeY&#10;6IyMtdBtYZHlt1a2kYfN5TfL/wB8/dqz9mux/wAt1P8AwGrlFVzSD2cTwTxHeX3iDRviNpml22pe&#10;HvEUht3lS6jgklaCVUi+T52V12pL/e2/w/NXgmlQ+GNW8dXdj8Q49U1uysIv7Pb7P5uyXyt7s7xb&#10;2Zdib2/dMu1U+6275ftPxN4VtPE1m8EwuILjrBeWsnlz2r/3on/hb/x1vutuX5a+SPHXwoPwx8Uy&#10;XviC/mmgME91aaxaSy2/2mX+KJ9u/ZL97/Zbf/wCnzFyOy8SfB7Rte03w7beD7m1TQNdtjptpbTS&#10;y3DpatF80v71mZ2iRnb7ybWRFr5S8c+A7n4a+JfEGhz2c9tbxXkqWMNw6PL9n374nd1/2Nle7/BH&#10;4ieR8WdN0y2s10qG6TyrH7bcSt+62Ps+8+396+z59vzfwfwVX+MXgPWdX1jxbqHjfUNGsLjyPtVj&#10;cQy7kn+4nlRfxf7Hzp/B/wADroVSMfiOOUTxDRPFWoaO2p6VBdRwvFBLLLcQs+xvuJ/sN8n/ALJR&#10;Z2bar9i1DSNthaW9rEkqJdfOsqxbHf8A2d+x2/2d9cT4i0G+8JfYl/tCC/u5f9Ia38p/3S7/ALj7&#10;k/2N393a6VFYXOq2cT3kErWz3StFL9k3xblb76f7tTU+EiMfePbfiLqVtNpelafE1tqvm2q+ek15&#10;LdS2f8af3V+4/wDA7fffftrHsfiJr1vqn260XS7lJWlie3u7NdlruT57hl2fvd6b/v7l/wBj7lV/&#10;g/eW1hrK6vqV9BptlbxeV502nPevvb5PlVXX5k+dt+75dn97Ytbdn8L9S+K3jzVYPCd3PeRQQRf2&#10;rq2pzuieaybXld2+b523tt+Zvv1VO0h8sTV8AePPENtb3cuoT3N/p7L9oXT7SCC33L/A73GzdEu9&#10;/lVH/gf+Gu78DfGxPHnibVdG1PQF0213ebdWKNvii8pH2fd2fx/f/wB6nWfwah8IfD02sFz/AMTX&#10;U4ori6tbidGuIttvF8jJ/D+98/8A3fkrwvw3rfizwZa3Gpf2Ks1v9s/sq8vrvfFL9oVP9U7/AMLo&#10;mz76fLXFLDx5pSFy8sT2z4iN4Rj1GKz0m61TRNb1JYrpFl+aGdF3r87f7275UqzDfrNYag0VysOs&#10;W9j5tmiS7HllXZsrjPiF4zbW/BcWn/Ztktuv2pYd2/ypfv1w/irUpdS8P6PrVnfNDKsDW8tu7b/K&#10;b+PZ/d/vf8DpezjVD/Ee8aP4ni16/ezuorbVbuVvs86TQfutzf8Ajrf79d/4O+GXgy+1b+y9Qt9P&#10;utQlglvYIbSBrfyFV0R9219kvzv/AHa+TfCXj/WrzWNMlginv03NLFDDEm+X7+//AMc3/P8A7Fdn&#10;qXxKg074taZrUd9Jpu2x+xedCyfLu3u6P/wOWrjR5fil7w/d+yfWtv4O8N6Rq2rTnSbTTLO2CSr9&#10;kRYt0m359qr7bf8AvqvB4/DHhzwxeanrnhrXrtNTlilZNMmtUi8r59//AALYm/8A3tlTabr1n4h8&#10;QQwPBA8sUCuz+Un9+vR9Y8PwePPDUuoSadGl1pzLe2NxL8j3S7H3or/3a5+WpH4ZFRPMvjN8UdX+&#10;HUulahosv2aK4gV22RJv3P8Af2f9915pZ+NtV8H69Y+JRd3dq0qNLLcNK7vOrPu3t/e3u/zV6DZ+&#10;JrHxnb27X2kNf2lxBF5Vu/z+Uy/+g/wV2V9puh+MNWe51zT4PslhErypMuxGuP4Efd/CifNWFGt7&#10;Kp7OZtKPNHmOx8KfGCPxl4Rtb+Gwn1tliZ55PuIj/cRfl/vt/wB8/N/srXQ+I7uxgktZ5Hhm1K4s&#10;2SW6h3btvy7di/drxXWLxvAEvm6DqGm22iXS+V9ntFR4Wb77um1/4N/9z5f79c1D8UbzTbWWCJY7&#10;mXd5S3z7H3Kz/J8jV1VPf+GJEfhPom68UaZ4I01Z7q+aH7Huh3zruVtyK7/L/vLXIeOPii9/qkWn&#10;6Rt1iK8tvs7StF9/d95FrwX4kfE7ybCJrlZL+9lbY1vNFs+X/YT+7/t1F4b+JF59qi/s+xVLtYvl&#10;2ffi2/5+/Vex9lExlKXwnrWk3mlW15dWO6eGW3gXykh+5LL/AHP9lf4a7fwb8QIJNA1gtGyXVnLh&#10;WiVV+bYv8X8Ved6D8RV0q309ryzgvL1d0V9d3Eu+VdyO/wDqovm21xlgmquv9q+HL5Ybe4n+V0b/&#10;AFTb/wCNG+7XNLD+8Pl5T6i1q8uPEFrFFpUcX9tMrbkuJPlSvOrP4e+IvCd5Lqb6hZxX6szRW6yb&#10;Nv8At/7VaOieM7PSr/yJZ/tOsXUSytdzS/Iv8L/Oqf7D1ia3r2leKteez0adrnVWZYtib9krf77b&#10;K5pVKkY+zjE1lyxPUdHx4b8LzPBq32mKVvNWSaL7rfff/vquduPE97N4mjgm1WaKSWfZIlvH/D8n&#10;yL/tV5QlzrOm+MrexignTVYp2tWTdvSLd9//AGfufNXoHir4b6rYM+of25JDb27K7fZ7VHl2/wAe&#10;zd95qmjRq1/iMZVJfCZev/E6GH4jX+gol7cxtssnuA/zJt++zP8Aw/x1vX/xCa+tf7N0Gw37YPtE&#10;H2J93mqv3t3ybv8AxyvN9efw1pWnatLpupTWHiryN89lqEDxO259i7fkT5nRvu1yXiHTW8JeHbtd&#10;V1W+0rVbi1ieK3sWl+6z/Olw/wDA2zf8lep9WjKn/eMYylGR6xpusQah4otJb6887UFXYtu7fxf7&#10;H/2deieCfE1lcTX13FHcJbxfupd+19sv8Sb/AOKvnHwrr0Fh4SstKlgWZFZkW4t/9d/fR9/97561&#10;bnXP+EV8K6fJY3K3OoX91L58T7v3Sr/A38Pz/erglheT4ZFxqcsj6w0/xFbahxCf3jSMiq/ynire&#10;qTPb6fcSxLvlWNtq/wC1XhcHjCX+z9B1JfsqyrF5VtDZS/6QzbE3+av++3+f4vYdF8XWmraY1zH8&#10;ksce5reRlVq7KftOX3jtjI+Qvi1baV4SsU1PUFa8u9WllaCJNj/Mv39/937yVxnhi/1Wz0a41Vp7&#10;mz3bvIe3VPl/2H/2dm77lfSfh3wP4b+K3irWri6t49U0S1HlRoWdUef+8P4sqq/+P1578Svhb4r0&#10;HVLi7/s//im9ORI1uLeWJYpU+REdovv+b/ef/wDar0YuMI8sjD3viNbwTqniv/hFrLwpOsl4usp5&#10;8Eky/Oqb/nTfv/2a9F1Oyt/hnotrdNAsN1ar5v2t51RWb/nkv975ao/s66ZLe2cuqXLM6xK0VurN&#10;9zdy+2vZdU0u01yxls762jvLWVfnhmXcrVxSjGfvF04+7zGdFdT6pcwPZLD/AGfJEs/2plbc27+5&#10;W7/DXJ3002k+JvD9hDKz2dwkqTq7fxRom1qn8Z+Kh4X0WbUEhW7S3+eWHftfb/s/7VOUuU25uU6D&#10;7XF5/k+Yvm/3aqXF9dxzMsenPKg6PvUZritF1HV9S1PSLm+0y3m03UV+0xzQb2Nt+63L5u6u7kur&#10;dGKtPtYdRupU5c8bk83MeMR/Eq5+Hvwf8F69rV7JbW8iwWtz59t9pnld1O1/vp8u1d/97bVDUPj9&#10;4F8TeHdS8O6t4psJru/tmij1BNMnitN7D5Pv7/ut8277tY3x48L3fj7xjoXgjULmez8MTXUBgW0R&#10;Uf7m1mV9v+21eO/Gv9kGTwU8upaDrEkujWMEX7vWbrfczys7fJEkUSr91f8Ae+WuiEYyKlzHLeOZ&#10;tX0rx9br/ZFpDtW1srO+0+d7f7O67E3xfP8ALvf+P/gVe432np8e/FWnX3huBXl06/lE9xe2++0g&#10;WKVfvp8u7zfl+VX3bK8C+EXhW98f+OLWwvbTxBqiWW6VU0xolf8A3maf5VXf/FX1V4b0f4x6b4b1&#10;Tw3otpoOh21rctBZ6lqUzvNFAyb/AJEii2SOu5f3r/xb/lauqryxMYx94+Nvjfda9r3xa8QNqdss&#10;2qxTtFP5O/7Oqr8nybv4fuf71elfDHWJfhr8L5/D99aWmt6V4j3Xcv2d5be7td21NjysjrsdF+4i&#10;/wDLVv71dV8WPAK/AXwzp13qElx4il1iSQ61LGTbrKy7UhVfvbNqyy/N/Ezbq8zhh1PXtesvD1jb&#10;Rw29rL832iXyvmVPuf7P/wBhXPLRFy5j0/WtU8GW/gXQLW20uw8P67BZrAz3mzypf4UnZ/k3MyKz&#10;b9n3nSsr4daleaPYy+FpZY9VSVmvdRu0X5vldFit92//AFSfe2/3nf8A368Y8ea9c62rxX181zLa&#10;oqxTbU2Lt2Js/wB3Z/6BWl4G1uf/AITDwpp9n/oyWsTPdbInfbFs33D7F/uJ81Z8seX3TGXtJH07&#10;4f8AiVLP48gSTT5b+LSZ4rdtRT5Et2upU/dbf4t/yKn+/Vvxhr2g6Fqngq8XTzYaZHdtpt9p9xLE&#10;1xuWV/8AWwfNu3PL5u/f82/e3+185fGXw3rXgHxpf3Wg6ve/2RdarKiypL+9+0RbN7sq/wDXX5K9&#10;P8SXFp4DsNAl0+61KHX7C4828a9kWdJ5d255fm/266oov2coxNj9pT4cXknxX01tIs5LmXWIPN2f&#10;fVrhWbftT/c2V4L8VPh3qPw78UXvhqVv7R+0P9qgl8hlRvNVN+xP9l0df+AV97af4u0bxnLZ6vpr&#10;2t3PBatJbm4bZ5aOkTSyb/4V2sq/c+9urwPwxeafffEbVfFPi2+/t+Tw/PLZ29xeIkVu226fyvKb&#10;+P77Mv3q4VL2Ujb3ZHyRba83hiX+zbmK7+26TOyNafc+bf8A3P4dlS2H2nXvEyNLYz36SsztY26/&#10;vVWn/Eqa21T4r+OtZgniube61O6uIJYW3oytK710fhjxJqHh7wfd6rp+hteSsypLq0yv5UW77if5&#10;f5q6eaMpEVJe7yndeAbyz01r1bxmTULVfKZoZd/lLsfYj/5/gr3PwX4vnvPBNxClzZzGC5n8jZOj&#10;RKmz7j/P8tfK/wAH7aLXtc1C81WL7fFE2/Z9zczff3/98V734DvPCfja+vbqDUvD/gnSmi+xS2n7&#10;q3S9Vfn3sj/e+/8AfrGfw+78RyieO4baPQdH160h/shLq223T/ciiniVfuPubajJ/BurldEufFCW&#10;e2zgj1uXWbNn2JP88So+ze7t/C/71V/3K7fS/HmkaX4nuvDi21p4m0KKf9/bwtvWf+6yo38S7vu/&#10;7Fcr8YvBNj4BaW50iBtK0/UlVoreaV3li3Ju/e/O23Z/ClcFP2lX93I0lynKaJafEpNM/tLVdG1L&#10;UvDVvJdWux381bfaj+bt+f5EX/vj5P8AYrk7/wAYWl5b2/2OBbN4vk8lP+WqtXqOhfH/AF74d+Ab&#10;HSvCy23zfvWuNQX5P+A/738X/jldLD8Jb74p+HW8U+IrSDTdb1LT4LhdWuJ/KtIFVl/eoqJt+eJP&#10;u/7btXqxlyR94uPLH3YnidnZtqtx5reXf3G1naG3b96q10Hwr8T2N/rmprPOzyy2zJ5NxF/F/wDF&#10;fJXOeIZoLHVtQvllZ9YlupUW+t4kRGiX5E2Ivy/PsrW+Gnga+1LxVdwaHpmyVoldvtb/ACRL/H8/&#10;8NYx98uXvRLWlWC6P4mu5bzUPOuGlllVEgfZt/366PwlquoWC6VbKyvp+pRXDq+1/l2u/wAj/wB7&#10;Zs/grjPE+mr4Y8R+fc6nY6xLE0sU/wBhZ3SL/gez5v8AgH9yjQfDeq3Nhaa1BfN9ns2aKJEl37f4&#10;9n/j9bcoR5vhPS08bReJNNu90sGmvFat5Dzb0/y1dD4A8ZQa9b6HdabcWVjdeGklF5qV5F80rNv+&#10;VP4dq/8AfTbv4Nu+vGYbxYdZfTNX1NodKlb9+9uyI6r/ALf+1/eeuR8beLVS1TRfDU92mlWsrOz/&#10;AGzf5rf3/lRK5qNGPMYy5onrvi3x9p/hfxtpXifSdc/tHUpbyW9vLGVHRE/vpu/297L/ALNdtf8A&#10;7Sdp4ksJYmaazvZYGSK0SJJYov7m99+7d/wCvkqZ57zVHlnXZu+9/crVe/8A3VxKkvybf4Pkdm/2&#10;67Ph+Ej2cZHosfiqLXtBuLNZ5JpVvFl852+98nz16Vpfg3UF+IWm+D420maHVNFluINTeDcjq+9t&#10;3+0/+0n+9/DXzn/aX9m3SXltp7eU0SpK+7fuZk/v/wANbF5req38SQXOpyXkv2ZbWzSZvN8q3/55&#10;fN92sYx5S/Z8vvHrFg66Vq32O2lZEtZWlV/N3yxf3N+37r/JXefDzwF/wnuo6raX2oXBZ1+3218z&#10;b9zb/nV933vv10Xw7+DvhTR/Bd1pWqyR3PiZ/wB78lz/AKRv2Lt2L/F/49XXeGfhT5Pw3eLz20fU&#10;NSs5ftPnLu8jzU+5/s7K461PmlzFxpxPmL4geLtVstav9H0PTLfxBoWk83WpWVn5v+z88q/w/K+2&#10;vW/hD8VPCOi6elzJq+9FiaL5o33y/wCxt/8AZqzvCd9qnwJvrjRYZm1CGf5/NmX9zu+8r/c3Vl/8&#10;I/4S1SXTdP0HSok13VL5ZbyJYt3yojy/uvn+RN2z7iLXZSlGX7sOSUfePePgPpY0zwvJGoX7y7n2&#10;/eb73/s9dB8UJYW8I3FrLtIupY4FX/a3bv8A2WvILT9obRfhq1xpdyv9peVI3nfZ/wB1LburbHiZ&#10;G/uba6Lx/wDFDSvEGgeE7rSD9oi1id54nf8AhaJdrIy/3vn/APHKqpHmqF/DE674O/Yrfw3PZ2si&#10;vLa3LpKn8S12d3eRWMaGTd+8kWJdq7vmavMPibD48utF0fT/AARdabZ3rSf6W3m9Itnysvy/Kv8A&#10;9jXaeG1vtN0PTLLxLqNpf65tZDMiBPNbn7qf7tckeWMeWJcZfZOF8TeMNM8F/EO/m1oW0Om3ccW6&#10;6uk3BFCYwv8AvGp/iN8TNN0/4cRX2jSxz2urK1paSxtwOH+dV7/db/x2vL/2ivhzaaW9m0Fz5OiX&#10;k628he5aWWO6270+9/CyJ/erS0j4B+GfEnwn8PzSaiyX+jLcut5p8qRJPK77lSVmV/l+5V80fhOf&#10;3veOo+HPxS0fQvh7ApS71LWoonlfT7WF5bmT532f+O4rzy/1K18TXk2rxt4g09L5vtItZJYlaLf8&#10;20jfx1rxew1jV/DHiO9i+WG4ZWiVLtNiLXrOhftTaXpukWtreaI13dRJtkm+2ffPr9ysnGp/KTC0&#10;o+8fR/izWNOt9Us44LFNY8Rw/PaW6/ei3fxs38K15R4s0PWfHHjbT9C1LVIb6VhvnS1TEVmn8e3+&#10;89er/Y9N+GegX+oPI01yy757i4b552rn/hBoN2sl74g1SLbeaoA0HOdsGd3/AI8Wz+FenS5acZSi&#10;a1Je9ynnsvwo8O/C343+Hn0dDpsHiKCeKCV5NzWNzHtbdEZQw/e7tmxv7zba+gri8sPDumNcXdxH&#10;Y2cZy81xJtRdzfxM3+01fMn7QXxE1yHxdby2wGgReH5VltXvI3+0Xm91VmiTZsZfl+67r/7LXoXx&#10;E8Xrb6JrE1rrP2lp0li06309/N3u0SMn3E/il+X5t33/ALy1zS96PvCjKMZGh4/W18TfFTwppj3M&#10;9vb6PHPqN3NHO8G1mX90nmqf9h2Zc/d2/wALV8jfHr4laPqHizxDd+DNJaJLxGsrjVLe62fbXb77&#10;rs/v/wC829fvffrovBviLxRY+NrSbXtNl1HVd8t1Fb6q3+t8iLf8/wDtKibl/wB1PvVZ/Z28LXWt&#10;fEY6/YaRI+m6HAyWENxcp5S3H3N08u37qo7t8q7vuVUeVOPKTGpzmZ+xn8VPDnhtdb1DV5UtpIrX&#10;ykfymllb59+xX3fd/wB//vpf4+v8cePo/HF5DZ3WtaT4c028vItKttBl3pcQLEjvFLesu1vK3sux&#10;P9Vsl3feXfXqeqa54f8Ahh8RLO0Ecd94yvbb9/qGoS/YrS3sxs+RXb5f+WSqv3m3feavCP2vNU0T&#10;UPGumJYWNg1y1jHe3lzBJumXf9xJdjbfufN/wJP4dtKpKMfeiaxNrx0LDwf+zPaaVp4sTfa3qape&#10;WisvnW5X978n8S7ZYIvv7vvf7tec/FPxf/wmXiW38RwNdJp8EEVra29zLveJYokV977/AN7+93/M&#10;/wAzVj+IPA+r6LfSz6rKsMq6PFrXnW86yp5EssUSJ8v8W9ttULDR9c8Vabb6LbaZc6lLeXyvK9jA&#10;7pBEzps37E+XfScpSlzEy5Ze4Z/ie21fw9qWmT/2rI8t+2yeH+BW/uf7tYni3Upby4tILNo9/wDE&#10;m37rL9+tX4l+fZ+IpbP7ZBN9gn/dPby+b83yVxXhjz/+E0RvP37VZ5d/8Ksn360jIzlHl9007C4s&#10;f7LlivrNrm4X7zp9zbXa+IPiRc3OiWngzT7tYfCsTKzRQqkSXTbPvt/+396sK/ubOw8L3d55G/7Q&#10;32dX3f8Aj9cTNtvL9La0n3ov3ndf4aiUeYIy/dnceHtYnfS7vTtM3QxSy72dPvyv/An/AKHXV21/&#10;/wAI2ss+r2y3MTL81vD/AH6l+A+i3PjK41XwVbaLHNLeL9v/ALWifZcWvlb0TZ/Dt3um75Pu71/j&#10;TbleOba501ZfDWteel7a/P5zrseVlf8AjT+GuaUZcxcYx5fdPQPA3jDw1pvg3bZ6ZNc+K5ZW+zPu&#10;8r7BKuzZLv8Am3L/AB7dn8D16R4Bkg8Z+EBL4j8ay/20ssrfubb7yb/nVXV9vz/8B+/XzloNncw2&#10;e7zVfayyrs+59ypYfiFBptxdruaa9tZflSFfk3N/8Rs/8franGMvdI5ZRl7p7J8YPDHhR9H0jXNG&#10;sbRLzRmSwvLd2aJJ4vl2vKqf8CXcjff/AN2qX/C0PEuvfDX/AIRadLTStKdma2XT32P5SytsT/c/&#10;j3/Nu2V53pvj9dVaWWWWB5fK2Nsi3+a3z/f/AO+66jwxDPqVrbywMtzaK0Usu/8Ah2/J/wDY0Ynm&#10;hHliHtPeOHezg8K2sTXOvRpeq37q0mil+Zm+++/Ztb+7WfefELV9YbT2WzjuYovn3o0sTyxK/wDH&#10;8/8AH/sVofH77Hfy+H7aCeTeqyuybf72z/4ivObjUorCWKLbslt/uvWOGl7WPtJR947Ps+8dBZ6w&#10;2lWt7bNpGn37tKz77iWXzYv9zbKn/j9HgbVYLbWdQXU767tv+WSwwq7vXLvqsF/dRK3mPcebv2Iv&#10;zt/n569b/wCEJ3skep6VIl3ayq/2S3i2Oyt8/wC9f/crvqVI/DI5oykbr+ErzWLWXUNMZtSSKJZV&#10;1CZokfa6fOjo33a4KG8l8JapcSwWOnzSxLFuhmXejLs+dNn8X3vv16r4V8JafbLdtr2ptpWmas0U&#10;UVvbt87Mn+238KVyXi3wTbJeSwWMt3qSWby3UqW+x/8AR1RH37/9zfu/u1jGX2SOaMviK+tvLprW&#10;Vy1t9m+3z/Np80H8Oz/vrbXJXPhu802W0a6SPZcLv8nd8+3fTtbtoLnWYr5Z5XiX5Nk0Xzxf8AWt&#10;DWL++vLp2WJXu2Vf9L3fJtq+YI8sjo/E+q3nh7S7SxiiVLe6iXzUddjsvyOn8FYmg+G9TvvGGlaQ&#10;2lTQ6leTqkE23ZuZn/vtWheWbX6y/bFa5+VbeJNux93+xW98PdHl16zliglWb7B+6itLh/3u7+NE&#10;rH20Yx5g96Xwnrul6be/BHXt15qv9i6hqlq220+a4SVlT++v3WqvJ+0x4w1DTbCw05VvNWgnlS+C&#10;Qbxcqz/Kv3Pk2/d/vVieNvB+vaPb6Jc3PlWyRQfaon3/ADqrf7FbfhvxDpHw6ltLb+0JLm4uP3st&#10;pbujvEzff+f/AOLrGMva+9L4S+bkMF/2gLrUvCuq6Dq+iSpqV1P5ttKkqfuHX/Y/u1S8BtP4hsPF&#10;s9it3pXiC3s1t9Me0bZtl373+b+H7ibf99629e+Gi+Kriy17w5Y7LuWe4uL53uonlbc/yfulf5f4&#10;/wC7/wACrb+G9nc+CdGuGlWN726lZ20+aJ0dfn/8d+Sto8kZ+6b1JR9mfMNz4q1NrfWP7aaebW2l&#10;2NcXfzys3+29eh+A/HP9j2/hye80i2uXsILq6i/9k/8AH63fio8HjDxN4cudaibR9MsFZNmmKktw&#10;3z/x/Ii//sVj/D3w3P4k1TU7F/Mhu9rRb4V+6zP/AAV3R5Z8xhyn1T8KfjBrnjnULaHU9Mh0iC4R&#10;/s8piZPMlX78W1m+8tO+MHhp/DtvN4ysp0TUbKWJ4JLh3KRM8qo3y7tu35q4bwhqnh/wDcarJ5ur&#10;ajrvhmxutSv4tQn2K87JEifL/fdPl/8Aiq8a+KX7UOm/Fa309joj6RNYSy7VN55u7fs+f7n+xXl+&#10;zjI7KNGpVj7p3fxa8baho11DqUmnXL3sqW/m3W5mt2/4B/e+9WLo/wAQvFGlazaQRaRPf6fqircQ&#10;afLA6JK7Pt3p/wADp2g/298XPD+lWe1UtFbzVd4tjxbX+/8A7XyJu/2tj1614v8AEWh+CvEGqquq&#10;tf2VhY2sstnbyrLK3+kfIif3W3sjVzUeb4ZESp8sjhNS+Hviz4tSWurwRwpcS7YpUubNVeDyl272&#10;f5fv7a76az0uaRvt3gjxGbuM+TJs1C4mXKfJw/8AEPl61kXH7U9pcaPHB4SsJ4IrWHyP+JhBudn+&#10;RV2bH/hXf97/AGa4df2kvHdhmGG286LcXWRrbk7ju/rXTGpGnpIylTPVvGHiyD4jfFa08F2+p2c2&#10;m2Nwj36RyEP/ALm4/ebd8vy/d316z4i1zQfCzWt/q99Z6b5cciRNcuqNt+Uuqf3vup8q18s+DvCP&#10;hrwt4XtviTrUjXnirWNTSWCb7ZceVFEsqu6MsW7+438L/fTbVrx14xb4sa82m+IJNLtrWzi82zSy&#10;Mrv+/ifZL+9WJnVHVVdfl+992u+t7vux+yY80TuPin4dn1fwZ4q8ZrNNa2NzZQ3ENnYr9q+2RLtZ&#10;HuEdfvLhW3o/yr/ufNh+Cp9G+KHhC/1CbV7K0igigd1/jil+f+H7y/cbZs/u/JXk2vftBeKk8G33&#10;gGdbC2gigTTfOt9ySqiNsb96su1t23b8ny7a5nwlojeBtZ1iWe8gml+x28rPDOssSbk3uiOv8X8P&#10;yfd+euONaMiq0ZGr8TvFulX914f0XxHqtzpWq2DS/wBp6hdxb0+Z08pE2/7H8b/drpPhH8cG+HHi&#10;C5sdX8R6fqPheOza603T9OlwsU7vsTcv937+5f777tu6vNfhze23ijxwo1rVNFVLpZ083xAiXFqz&#10;bP4mbft+/wDKzbaxX8Bz6Vb6rrmnxR3OiaXffYLy70/zdjM38Hm7Nu1EdV2b/wCNPvb91EftEcvL&#10;7x7z8QPFmi+PfEg1trfRNdhuZWaC2uInf/R1d4k81PvKzbN1bf7T2n6FeeF4/Elza7NXuYo1tPtT&#10;q8V1G9nNsSJUbcqLKyOzOv3sbWrwbZrnhi3u/tOgrNaRRRP9uSL7QlqsW/5ElV3VVf7RuZP77p8i&#10;7Ntdf4i03wpqvwx0+UavrSXlhBEi2sx82Jm/5a/xfKu9m2J/sr/e+UlKUfdL5eU8I1XxJqFzZxJK&#10;zIkUHlRKmxN3z7//AEOvXfhf+0BffB3wvdxafosb67q3737RcS/uvK2futqf7HzN9/8AjrzTW9H0&#10;p7qVrbUF3rF8sPkOjv8A99fLu/4HVvSr7+1Yov7V8PT38vmrFAm50lb+5En+z/uJ/HV0/MOaMfeL&#10;et+OtKvPB/n31qr+JVbasyRIkTKqIiJ/6BXnngz+0NY8ePqFss/7q1b7dNbr92Jv3X/fPzotei3P&#10;h7TftVxoeoaDI8t5A0UVvMsqSwSts2PF/dZP+BK3/A69Zt7vw5+y74Nk0bw5LZ+IvG2qw77m+aPc&#10;+nXSMuxP7ny/vf8AgafN8vy1tKUfiibU+WdP3jynxPqsVstloKqz2UUDPdbV/ibY+9P9xK4rwH4D&#10;1zxnf3sGh2cmpPZq0sro3z7f9+uwv7zxKlh4jgbRd93eWsUt1cPav5sFuro6So/8K/Inz/3arfEh&#10;PCP2zw1/wgETJ/xJYH1H7+9bz50l+9/wD7nyVj7UPdj7p0vwA+JWm/D74kx6vfx3os1tfs7TWQUy&#10;7/kb+L5dnyba534seNr7xz43l1Xz2+80sU21Ef8A8d/hqvZ6Jc+HvNiuYGtrhlilZPkfasqeajv/&#10;AMAf/wAfp95ef2bcWlzLBaTP9xfJi271+f79cEa37wiPux5SabW4LO/t4LOXzreWBUZ0/wDH3SuO&#10;1jQbyHWbi209ZLmXc3yOuzdt/v7q6a30pvt2oamsXnWlh/rdq/Jt3onyOv8AwP79dBoniq2fTbfy&#10;tKW21iwl3tcI2yK6t2/gfd/F/tptX/Y/iq/3kZfujpjUjD4jlNKmvLazexligTU7hdn7pfnX/KJX&#10;ceFUl0fQbK2WeSbyt0v3v72//wCLrmodNttS1x/lWHd/rftC/uoF/wBvaldRNqUUNnd+Uv8Apasr&#10;xPDAjxRfwbN6/wAP+3V1qkpfEc0eWc/dN3xJomlW1no+ua9Y3N4iqyL9nn2fe37Pu/N/Burx/UoY&#10;L/feLLbQyrLs+zzS7Hdf7/zf/F12fi3xDeeIYf7Mn1VoYpWW4lsYd/2T5YtiPFufd/G+77tYnjn4&#10;bxWFnpUsU6779ftC28Tb3gX/AG/9/wC/UU3GHunZKjU9nzHFf29/xNvty+W8sTb4t8SbP++K+iLP&#10;Xrz/AIV9FqassOp3+y485/n+8/z/APjleaW3w68L+HvDkWp31zLqWoeb81jNE8SLFs++m1/79dRr&#10;Hiexm8K2SrE32e1+dXRtj7W+fZs/8dq/aRqy90vEcsqUYxiVL/z/ABVqUt5qGq2lnFEv2ezsZt/z&#10;L9/Z/s/J/wB9M/8A3z03jy20hPB9uvhzw9HpV1bwK7TXe+WXd/G6O39//vmrXhvR9B8Q+BYv7cs7&#10;59V81bizvrRd7r/sf7X3Kt/F34i+DIfBdxpUH2u81BoLCyW4u18p4Gild5fk/wB1EX/gdEakpSOP&#10;2cYRPHNNv9Xm8QLYzrA8Uu1JftbfOv8AG7/3q9A1LQbz+wXvotKtkt7eJnTyZ9iNF/fTc/zV5r/b&#10;dtrGuRXN4vkxSy/vZrdd8rL/ALlewWet2yaCmh6dZqj3TS3qzOqb/s8qJ8ibv7lXU5ox90uPLKXv&#10;GP8ADf4haVYeJrS81OzV/wDWqrzL5u1mT+NK7r4La9p//Cy4lltlttM1Sf7F8i7N1x/yyf8A2d/3&#10;a8i+2Wf2O7trOL7Ney/uok8r512/xu+zbtroP3Fno0Ut806OsC+VcWnyIs/8G9/+AVHL9o2j8J9Q&#10;/tBeG9N8N2UWoWUP2f8A0Z/M2Ddu218zWfjCfxDFL9uZkt7eCV13QIjtXoutXmpfErwtD4k16a7v&#10;tOFv9nkh065RpYmT77NF/tPXAeJLnwvpV1aQaG0l/aWsTWsupurJLLu/j8r5NrIn/fVEakZS5InN&#10;y+8aWlTXK+C7jyrPe6+VcNdu2zyFb7ib9+7c/wDcrpfBOtywr9p1Nf8ASNzRbJv4W/8AZa4W51jw&#10;5Z3miTwXza3FFtef7RBslVl/5ZP8/wB2vQLnyPGem3GoS2cMN7fssssNuuzyv7iLXZGjGrL3g+zz&#10;He6x8E7aPwI+u6ffG8vY/MuLub7R/o7xcvuibZ83Ra8q0HWF0qw128vJ2Ta8USvFs3qtQ/Ff42eI&#10;U8rStT/0m3l2vsh+SL+4nyfw/wC5WbbW0+q/De4vLZmSW6vlRYWb/wBnrajTjCPMH2jsvh7rGval&#10;q2t332mSzu9Ug3tN5r27z7U+T51+638W+uq8NfCf4eeENej1W78MxtujT7Ncee37iVPuNs3bdz/w&#10;/wC5XC/CKz8Wab8S7251e5n/ALM/slriJ5oN6Syq6fIn+18+75K7vXvFs9/qV3LZ+HI7n91Ek9vc&#10;SuiXXyfP/u/JXzmJxEoT5uY7IxlH4TnPiv42X/hA7fStK89NQaWK4nmt12fd37E3r/c3pWf8BfG2&#10;oeKPilp9j4misry0s7OW1V7i1iR1Xyvufc+b7n8f996qzebeaNby6v4au/8ASt1xY3HlOkv3PuI7&#10;feVPk/3v+B10Hwu0eDxm1xc6rbXOlJa2uy1vkifZ9o+T5Pl/uf7/AP6DXWqkjmjynlnw00SW8069&#10;vls5P7PVYklu/Kd0ibfXpvhfWzoeh29lcaDFczRly0rrcZYs7Nk/P71zXjrxx4w+DXh+08NWmoW3&#10;9jsssVnNbxfP5Uv+tT5t7K/z/wDxFeZyfELUfkWSzubp40WIzO0WX2qFz9z2rSVOMtTGPNI+jv8A&#10;hYHhtfhtbaZLp15p2oaPY/Zbr7dGtuEbzYvNX5/m/wCWUrKn3vk214F8N9YXxD4j8QahtkhuLiVZ&#10;djy732/P/wCOpXsdn8ULHVdR8R+LNX0OPxClw25rdF/dW9qrom9vk3fIrou/Z/t/LXzlD4qa50nU&#10;JWWCG7bTv9KvkZPtEvz/AH9jbNzSu6bvvNt3t82yuupzVfeX2i/Zx+yetaP4A0rxOtx448Q6vp9h&#10;4S03UWia0u98T3/ybrjZKr7lZIvmX729vl+SuL+IXijTNc17UIfCGkyW2jvAyRIryzyywRKzNO27&#10;7vy/M38Kqv8AvM2j8I30vUtPup73x5NovijSY5bjT9BfT/8AQrWVE/1qN/qvNdURt21G3Lv+b71d&#10;L8PvH0/iLxh4v8VS+JbL+1dWinsJ7G9tlaWWz2fI8Tb02tuVV2bPu/PXRDDES944zVvh3PD8DbPX&#10;dNn8PJNqF1cS3i6hPBb3ssUWxUS1Vv8Aa83ci/M+9Pv/ACU/9nv4T+JvirrWt+D7vV7vS9FiVtSu&#10;UdXlhW6+RE+Xcqs3/AvupW9+0JpTWeveF57OW2ubi3tVilht9nysv71EuN3y/Jv3fP8Awulekfsj&#10;fFzwd4T8KyadrV95PiK9v2kV/IZ92/YqruXdt3Nu+9t/9BrKXLzSDl5TqbP4Z/E74baLLoMGr6Lq&#10;2laneSxJN9n8r7PEbeVn83cj7VfykX+P5ttfFz+J9c1iJ7GfV7az0yVt7okSp935/kfZur7K/aP8&#10;far4y8L+PvDWnvZadZaPb2ss9vdDF7ct54+5u+XZ9x9y7/ur/wA9fk+G9V0rZ5rbfni2p5P/AKHW&#10;fNGJFT4uU6GxutCTwfPd6hc6jc+LJb5Vgt3dfsv2Nk+9/e81W/8AQqn8Sa3falrOn3mnyyabZW+1&#10;/wBz/F/wOsG2+w6lpemaHc2dpZvFdNdf2t5Tu67tieU+3+H5N3/A3/v11GpXln/wiNlZxbfN2qjf&#10;7O3ZU8xjy+9HlOm8BvczW9xqDX0lzqEW1/Odt7xf8Drft/AniLUWTxvaab/bVrY38Utz9otmull+&#10;b59yfxr/AHv96l+AOi6D4q1G40/U9ZltnnR4rO3bckUTN/H/ALT/AHPk/irufEvw78c6lHdeAvBl&#10;/H/Z1ldyjU760uvKF1K67IreX+L5V81mX51+f5vurXNRlKXundGnzSM34jftHaVfXnxIm0XT1nTU&#10;rGz0PTHmg2xeUvm+a23+9877P+Ab1/hrwKHw+unsjRNslZfmm/vV2thoep+GPhvqWhxWzTeIPEep&#10;29lPb+RveJYJX+RH/gZ7jyv++KwPE3hO58Oa7qWn30q2dxYXPlSxJ+9R2X5X/wDQK2lL7MSfZ8wa&#10;rqVrokssG7znZVSd929JZV/jT/Z+f7tav/CJRa98N7vXp11CHU9Ll3rD9hfypYvN2PLv/g++/wB/&#10;5f3W3+OseHw9qfjPxp9hs7Ge8uGnldYYV812273f7v3vuPX0J4y+MNtf/AbQvCNgZr+7l061S+l/&#10;1+5fKXcnzr/e/wC+di1jGMftG3KfMFtcsjS2dnOzxXG1513fJ9+u7+HUOmXi6hFq+lW1+8VnLewb&#10;55bX5Yv9v+Jn/wCBf+h1wlh4Yube/wBQvPKne00vzftmoJE8qRbk2Ijuv3fn/wDHnrpraz/0i00W&#10;5ljSJpbdLrUHVH8pW2JvT/ZT59v/ANnRzcgcvNL3jMufE9n5r3jQb5W/dS28y+bF/cT/AMcSu1+H&#10;ttc63q3kaRaRolwrItpN+93I6P8AJ/v/AN3/AGq4XUvDf9m6x9p0y5Wa0t5ZYlu5l+/tT7+z/b/9&#10;Cra0d9csNJ0+eC+tJtt0ssH2GLZdwNvf5E2puX5/40q+b2pjGHspcx9MfGH4W6BrHwl0vxFaeD57&#10;HxDO0FvFDpkjzzbXdF2bf49yL/F92vLF+Gt3oviDUtJ1K5sraWxkiWVyHlfY/wB/a2zbtr1Lwr8e&#10;dY8W6i1zqepXeiQ27Ss1pFZ79sv3U2vs/wB5dr/30rxv4nfGD7f4mvZ7P7XcxS/6KyTNF/pjLv8A&#10;3r7fl/j27ET5V/2neuaUoylyxOn2numJ4h1KDW9GRVZUiTyklebyt8Cqn8H8Xz7/APPyUXmm6e/h&#10;CXyp4v7YlaK3trfb8sUUvyIjS+air8n+y33/AOGsVNKittDi1OKWfYrbZ5nif/j42f3/APP3KteG&#10;JtQ0e/sr7T9cn0q7Vvtv2i4XekrbPk8qJvl/ufO//slEY/yyD/ETXniq+8PLercss13LLvgt9Pl2&#10;O39x90X8PyV5vqU0WpXVwuowMj3DKypcMzvE2+vdfFupeGvDfhe0bwvpE9nLL/o8t3cMjyyq330e&#10;X7zfc3f7PyV45450FtBn0+e5bZaX/wC9XYv3Vq6NTmkRULfhjwl9p1mKLULmOwtN2yWZ/n/9Brs/&#10;G0MGlXiNBO1zbrFss/Jn3+Uv9ynWesRf8K0tLbzZrx7OdkihmlfZBuf59if7db3iSzvLy8t7y2iV&#10;Irq1iSJH3723/wCxXN7WUsTyFxjGMeUyfDGiQal4VSW83aPdqv3pl/1q7/vp/erl01ttH/dRNHrF&#10;pK2y6tJvkRl/3/4W/wDQK9Q+Mfi211Wz8KXKSNbS2Estq8MKukUS/eTan3fvJXJab4V8Q/2NaeI/&#10;7Pa5t1ZrhrSaLf5qN/Hs/irslHk94ceXlNDw9qtjYeDb2zttcZLu4VvKsUZ9+3+BH/h3VleDPhdc&#10;+KleeXXvsFx8rzw3CvKjfP8AJ91Pl/4HUsOlXnjO8t59B09f7Ts1a6+7sRNvz7P9qrcMOp+J9BeW&#10;CVbO7ig+0S3CQInlL/wGuOPuS5v5glymvpvwx8PTab4wg1Ceea402KL7K8KvEiys/wA8rv8A5+/W&#10;94e1KCazTyP4Yv8Alj9/5Url/AGiav4k0N9Ntry0uXlZpZ5pp9juq/Ps+b/c/wDH65/TdYnuVl0i&#10;2s2udrb9+359u/569KlWlEzl7xt+J7yC60u3uZ1W81C4bYyTRfd2/wAf+1UvhjxVeW3hKW2udFuY&#10;Us52vYLjb+6lX5E2f+P12/w31zwHregnUNcS903U7fVVtU2q/wC6g2L/AHP+2v8A3xXG/FDxDpFz&#10;L4ag0yJtV0RtTldbG3l+eVd/3P8Aeru97klH+Uj3Rtn+0bc6rfxafLBPYRMrRK9o2/ypWT5H2f7y&#10;JXpXhuae/uHWLV4JpdnmtLM33vk+f568lvPh0vh7xhrcV5p66bcWU6/ZU+/u3J/fp2paav8AaX2a&#10;WVbP+NJnb5Jf++a+fr+zxEfhNqfuy+I634i/FTxR/b0ulLIyaZpLf6LsX9026JP7v9z56ofCLx/r&#10;V+uoaVba1BZxRSrfzwzN8kvz/PEnyP8AM6Vg2CWyeD0i/wBdeqzPsdvn/ufP/wCOVm/2JF4e1zSr&#10;P7daW0t/Est1du2xF3fPs/8AHNtFGXL8QVI+0+E7j4teOfA+sRRXy30iaraxeUtjcWu9Fbf/AH2T&#10;/YrxbXfE17eavdTtthaR9xjSJMCqXiTxDp8Nm8V9A0L3V59oX+B2X+D/AMdeq8PibyY1Tzd+0Y3O&#10;/J+tdVOEqkeaJz+6dtoniHVdB01GsZ/sctxbNbtsX5JW2O/zp/7PVTwBpWmaqsVtq+nrbWlmsssV&#10;xu2S3VwyIlun+7Fsdvk/v/PXG63r080t3qen6gthpTTtaq80uyWVWfemxPvKvybq3Uhi8M6si3MU&#10;n2SW13tM+z9/8ifPFu/hf+H/AH6XN7KPJEqUftGJrWlWOlWeoRfv5ri8l+V5m+eJV/21/v8A/wAR&#10;X0de/AvS/BOi/DvU9Ivrh7/VtK+0TfawsqpJst/9VtT5f9a/3t1fO2+zv7W4iZm82WXyoIfn+8qJ&#10;XrHwl8W32t+INHsdVvJrOy0tdkUNw3+qXejv96vdoylyxjIxjGXxHo/jz4cnxZ4s8XaJq15a3Wps&#10;Y4YpbO2+yxRN5Csjsv8AeXci/fbdtr5uT4Pt4blsrmXxD9p1tmlin0aGB08iVZXTZv8Aut9xG/4H&#10;WrqvxUl8H3l3eNK1yl1db4Hhb96zbE+f/P8Acrs9e1JrDwfoXjb7dAmvW9/9ngt/P33Evlfcl2f7&#10;Dpt31yV48seaJ08sTnPi1DqHhO30++kn/s2LWbVriKGFlf8A0dXeJHRP4d6Km3/frjIbldbitJ1W&#10;OH5VRUhXYm1U/wDQq9T8B/214n0m70+80WO/vfEctvpumahd2f2hIooJU823i/hWJPNT5/u7Ytuz&#10;5/l5Pxpov/CqfiPqXgrVQo+yyssF0sXyyq6b4m2/7rr8v8P3a4KkZcvuhIW/8VT+Klt4NXvFub3S&#10;7FLe12QIm21i+4nyp833/wDernb/AG2yu0+7ym+9sXf8tdK9n4QhlligWC81OeCJF1aKWWLb+9+f&#10;5N+3fsTb86fxv/sVX8YeGbnwqvhq58Tz6b/Yl9Fus5tMn819u/5/N2/NuTelR7OUjGMftG/8OPHb&#10;eE/EmmQWmp2Gm3F+sqwPLbfJFFLvVE37d0W/c3zI/wAtfYPwR8QaMfEC20EFxba1PpTPdW/mfaLd&#10;EglWJXt3/uPv+4v/ADyX5U/i+RNV8L6P4zs/CsN5pktt4ds5fKn1yGDbLL5qb/K3bNzfd3fxbd77&#10;f9rkvDya54b8R/8AEo1Ce5TTWli064t1eKXb86J91927562px94fvn2X8Rr7w3J4KghsryC+1Wz1&#10;q81eCSGJG8hWnaeV33fw/v0+795tn+1Xhvwz+HMXxY03XNXWa20jTTbSyxXF037pW37P+A7mrmfB&#10;+sXOg6Dezzyx77hlt/s99F8jRMj/AMH3tv3G379v3K6H4W6hoGqHTbTxTNHb6A9/Pdaq25reFIlt&#10;ZfKXcr/cZovubauUTo+zyyOTutebTbfT9S8P332C4sFurv7RbyutwsvlfPuf5G27U27f9t/771oe&#10;M7/Q38M2K6HeSzS3EUVwvkrs8q4bZvifd823/bSqXiHQZdW1i9ln0+fTYpbzfLb6gz/a4IlTekTp&#10;s+6mzb8+1vkf5P7uTpVgvjbxpugbZcMvzSzS7/Nb5/8Avn7if7Vccoyl7pcT0jwS0/hX4V6x4Wnt&#10;bv8As/WV2aneQy27/Z7WV0t0uNu/zW2StLvRE+6yfOtcl5M/mvqEvl+Vf7rdmhi/77+T/gFaHxI8&#10;N23g/S72DWm1C51O1aCKL7JE8tvAv3/v79qq7vt3v/F9yq815PqXhe0i0+Vbl4t1w0KNsT7nz/72&#10;z7v/AANKObk+IiXNzcpp698PZdK8EWlz58by3E/yvb3n7213bN6XCfdXer/7Vcf5Or+G7O9W2vpH&#10;lazaL7O7I+6zaJ3l2f8AAIq62/8AE99rfhLU9Pn0+NLuwgt/KRFdEib+N/8AaZ0/v7q5LXob6GK4&#10;guYIHilVbeLezu6q2z+9/v0csp/3Q5pROw+FFtbaroNvLbahfQ6t57P9ksYt8rfJ/B86bfk2fx7a&#10;8/8AF1hP4etUsZbH7NcM3m/d3+avzp8jt/D9+vQvg54k0Pwl4ttEvLmaw2xNbtcIzxfKqf8APVfu&#10;/cpvjbxNo3if4oatqdtpH/ElgdbKLTJZXR2iVU3f7u/5/wDd+SualTl7aXMHL7pwnh7xU+q6bLoz&#10;Nc+V9lbzUt4Ik+VUrV8Mbb+623P2b5VVInvm2IsSp/n/AOxrKuZoLbUnnttMtn3fd+wztsXd/A6N&#10;/wDFVu6KmmXMV3Pcy2z6fZyrFdW/nulxL8/z7Pk2/wAf9+u+PLD4Tm9n73LIm8Q23+karbQRfaXi&#10;/wBI8m3X91Eqo+90+d/ufe/4BWT4VfR/El89nrljczWkUDf6Rby75V+T5NiM+3+58lUvEOt21ncS&#10;2di0n735Gd2+f/x5E/74qlYa20LW8XkR20tu38DP83+29Yx92OhcpHe+APs2paDdr5Eb/bIG2oiv&#10;sWVf727/AG//AEOvYPCusf2PPo8EtnbTeJbDbFFp+5HSVm+XZv8A71eT6PqsXja6eLQ/I0TU2b9/&#10;cQxP83+w/wDC2/Z9ytLXPhLr3xE8QafpVtBHC8sWxruXylSWVU+dE+7/ALf8H8FeLTjPEV+fl5ZH&#10;qU+SS94q/FrQdcv9U0q2nnWaVp/KlRIkiRWfYifulrQ17x//AMI3pdlodt8+qxRfZYHmXZ5C/c3/&#10;APAKr+NtB+0694cs9SvtQhlvLpbeWxdd0trEr+V8m35WXfu2/wB7ZXW3Wg+CdK0G9bTLFbbVftmx&#10;rvU1ld2X+D5F3/8AxVfQexlKP704pcvP7pla2mh2Hh/RLPzZ5vs8GyCb5Edf7+91rl/B+iWd/wCI&#10;P7FW5voftDLtvkb5Gt9/71H/APH69S0HwfpXxQb7HpWg3dzFpMHlSulz9nt5ZX3/AL3e3zf8A2Vw&#10;8XhO7tfG1roWmxtd6ruaK2+xP5qbG+f7/wDsfPu/u1zU8NKMjeUZRlyyNvxDo9t4V16ys4lksIrf&#10;clq8Ox0uotm9N9cV/wAI3fTalrviGx2w6fYbftT/AHP9bv8A/if/AByul+2+I11a60vxBAsM9nuW&#10;XzWR5V/4HXP2140NhdxNPJMl/KqtaJ99vnr2MPH3TnqR5ZGbolg1zvvryJfs9w0vkfN/dr2z4ZfC&#10;2xj8P6zJo9h5/iCxW1v7FZZ9qNKn31X+5/8AZ15xazRTfbfD08TWctmu/ekGx/NavSNB8W6doPjC&#10;3gvtrxSq1vvmXckHyI/m7f8AgFY0cR7SnOoYyjynlnj/AMQ+KvFHiZ1vvCcmiXCxRbbeZt7t/wAD&#10;+TdTfGfw3l0fSf7X1PUN8txBFLFbw/PtVvuI717b8QvGWmXHxLtdTbVYr/RIldWhhb/VPsRX+f8A&#10;uuteNfFHW9T1Kzt7z7Ndw6e06/Y/mRovKV0R0+X+GvHlXlVl+4iXy/zGT4q+Kl5c+FUbWmaayZVR&#10;rSx2W/m7fk+d9m7dXl/iH4o2M2k29jBpSu8Cyp9ou2SV/wC/99dn+3/33V7x/ZtNZ+fAs/2Tytkr&#10;7vkX599cpoPhj/hJGiVV+Rd0svy7/lr0o1vd5pmPsZRl7wzQYdMfXLe58Q2bXNo0S3CQo3yMu/ZX&#10;qGu+C/hrqWr3V1Z3lza20r7o4beP92o9F9q8isLb7BqEtszb4lbYr/c+WvQLGTw/b2cUck7K6rgr&#10;t6V5WPoOtyypylH0KpP2atynnVzc6m9rFE32SHT5V+5dr8jfJv8An+//AB16Pot0vjjxBpEeqppt&#10;jpVrKtrPqFnBst3i+69xs+9t/i+fY33Pl/hrzq58N3N+tvZz+f5Ureavk/f3qj/x/wDA62LDQbyH&#10;UorOBrua7ZliW0Rd7s38Gz+Jnrp93+IL3z03xB4Y0m88dX8+l6pFHpdrqt1LBLZ2y/JFL/x7pEv8&#10;fyp/u/71XvDENza3njW5aWS2lXR7hLOa+/dPu+zy7P8AZ++6fcrqPH+iaV4J8aeHbnU4ofEFl4fW&#10;L+1f7Ml8qaeVtvy/M/zbH/gTb/d+Wq958Y9FvPiJd3zaHaar9o0qWy+wwz7Ip/497/8AAP8APz1e&#10;HxPwnp+7GHvHz5eeGNX+SVvnii/1+9d+xf7/APe2/wC3Wx9g/tWxvV0+83y3G2KJYVfzZV3/ANz7&#10;u3+Jv9xP4d9b2t+IdV8eald2L6ZDYPLL9oWxt1fe3yRJsTdvb+Dc3+47V3X7N+j6L4e8VXHibxGy&#10;/ZFum0W1lmg329rLs82W4ff8qr/Cj/7b/LXV7WUYnJH3pHYeBvD2p6rb+Fbbw/PY2HiqwafV50ee&#10;VEsLdXiit7Xav3fN3yy/7Wx/79dh8XfA3/CT+D9Y168i2Xsup3CJcX0SPLFasibNj/eX/VIv/A68&#10;/wBK+NkCat4g1XSvL8H2t/cs8Wpyqlw9rawI8SRS27fL+9dHb5G+9Kn3vk3bvgX4qar8fryy0PXr&#10;O0h0ew2ahPdxb4nZ4v73z/32/wDQKzjWl7TlO+VOP2Tyrwx8DfHFvdRT22hyPLLF+6eb5E3NWbqX&#10;w68UaloN2y6Quq2Vm0u67t/nig/v7P8Anqqf30r7a1q6ubHSb3VdQiV7S1i82C0dvvfJ95//AIn/&#10;ACtrwnpVlonh/T7GeJkvVgSWdpW2u0rfO/8A4/ureMuWIvqf2T5o+Dlz4q8E+FbtrnSFv/D+qQeV&#10;5zq/lKv3H+f+FXrH16/0h/GFvZ6Hoa/6ev2j/R2R4l+f5/n+T5fkr0h/Df8AZUHhrV11BrDw1cXk&#10;ssukvO6Wnm/PLaS7N/3fubkT5f8AYrjPij4k17R7i7ZZ4/8Aiff6PaukqPE1uruzu6N95X3y/wDA&#10;nen7f3jKVP2MfeOX8Tw3yeF9P1C70+03y2Kpvhn37ol/j2fe31yulPFc3GlLFOr2Vh/pEDorp58q&#10;7H8r7ny/Oztsf/b/ANiul8Z3+g+J/BsWqwafc6bK0HlQXc3yJK0X+t2fwtv/ANj+5WFeW2iw+N7J&#10;dIinTRVV7iX9/wDvWi/ub/7v3P8Ax+s/rHu8xzVDt9a+K1zrGl63eXcTWEurXW7U0hV9k7RI7on3&#10;3/grmPCsy+HvE39tRN5OmX6tK32fe7796funT5P+eqVq63pXh7xJb3uq6NFPptppflP9n1C583zW&#10;bf5v/jn3X/2Pm/vVn+FbPRfEmvXcE9zJbXEty0WnX1u2/a6xJ8nzPt/v/wC989cv1iMf3svslx5j&#10;o/jH458Na9oOp3OmX1ymoXXyXNvcRfI3yRJsRdn8Gx23b/vO9cp4J1vU9K8r/hFZ7SG4t93npqKo&#10;nm+bs37Pn3fJ9nT50rbudE0PUtD+3X1n/ZsVvE1vLsuv3q3Wx32bG+8r7UZfn+69YPiTwbd+G9B8&#10;O+MbyJU0rWIGnguLf76uv8Df3WeumNSlWl7pHNKMjq9V8VWesalpmmL9h037fL5uo3bs/wC6b7Ps&#10;dHf52+/s+dP7lYXiHW18Q+H9P0j7Sv2i3vlSCZ12blZ97u+75v7lUbCFX0O01C5b/j6lWJdioiL8&#10;/wBx/wDgCVleLZm/0dZbO0h3Stte3i8r7lRHljIJHd+J7ax02wtdFWzWa7t79pZ7u32O8tvs2o6/&#10;7/8A7Ju/j2rK+j2t54Ni8+5/s3W/P3T27s6P5vzv/F/D+9f+78z/APfXnlzoN9onh/Sr65l2Wl+r&#10;eVDD991V/wCP/arY0HWraa4lsZ2WZVilvVR1R0+0f8C/3KJU/wCWRf8AeN7VdKs0i+3N/odx5H79&#10;EXem7++lcveQ6VYapdxTxNDZXkSyxJbxfdZU+ffTtNs/tlvFctqE9zqe7Z9nt977V3/c+X71W/E+&#10;j33/AAh8uqyxb7eWdni85v7v+x97/Z+/VyjHl5qgR96PMcPqsLarLFeQW0ibP3Ur/wADS/x16Hea&#10;D4atvB+nxWy3dn4jt911eJMySxMv3E2f+OfJXOeGF0/WNWt9Mn8S6bo/2qL/AJeIpfK3fPsR3X5f&#10;+B1oa94YubDVpYLa80u8tNLlaVXSXzYp1X+5/v8A9ysfq8o/DIx+L4ToNEs2Swl0yVm+zta/aIrj&#10;54k/v/Pu/uJvrqPtmvab4N0zxDpuvf2Pp+kyy3So8r/v5f4Ivl/v/P8A991xr38Gq+HPtX9nqnlK&#10;zz/wRN/f37fu1W0rXrPW7VLb5bZIlVFt4d+xf7+zdvbdUYSMveianXeJPN1Xwfd6nOsFhexTrerN&#10;NLvuIom2bIkl/iVPvbE/vvWPoni2XVV1OzvLGDWNMuIt8926/vYG/v8A+7/8XXa/FS80Xw94D1W2&#10;0+2jubT/AEW3trh9jurbN7/e/wB+vKoX/slbS7Zp/wDSlS3nhT7jV31Iy90y9nzSPRfCXiSx8B3F&#10;pc6nLd+VLEtwr28vyT7f4H/30rVs/jBY2/jay1nw/os0UK3zI7XESROsT/In3X/uVV8SalBNb2Vs&#10;1naWcTQfukmi3/ergdS1iPStJ3T7ZvNn+aH7m7bWMvafZNox5ZHsHjiODxNot7qH2GD+2ry881m3&#10;bpfKT+P/AHK53wNoLa9eXds2p6XoksUDeQ1xdeU8rM/z7P8Ax/8A8crmXvLaHVtCudM/0Pcsssto&#10;m/5V2fc/8fqlNqUGqtcTrctbbf8AVOn31au//l1KRMv4ht6lDqD+KklluftMrMqXj/f3bH++le0/&#10;Crw3H4g8ZN9rgWbdot08Xm2e1Ima4RVZZf4v4/8Ax6vC/CqS2y29tB9me4lbfPcTb/ur9xP/AEOr&#10;Xwv8QeJdQ8QXesrdyW8ulzyxRQxNv2qybf8Avn/4uuOMvZYaUpFSjzVOWJ2fjP4La1qV1Zahqeof&#10;YLS4814rG3T96zK+zZ/tb0+b/gdc14w17RYbCLTNKga80qJZYld2dPKVP79WNe+IWvXl9p63OoN9&#10;rsG3LMjbNu7/ANlrn9S0e6v4nn+0wJLb3jS/ufn81W2fI/8AtfJXBR5fsmNbm+0cPcw3n2e0sYlj&#10;f/hILN7dYZt/+i/6Qju//fCf98vT/BNtpWg6CkDXzW2t395/Z8qP8iRW/mo/m/8AA0Tb/wB91j6l&#10;cwah4mvZ1VktIolt/k+/V25tv7SuNPnlsZ30/S2VLqa3l/etFLKn3H+6uz5/++6xlHm92Mi/h+Iy&#10;vGdtY/8ACaXE9nFPNaW6qkr7f9a39/8A3XqxFreg+Wv7rt6V1szwWepaZqLWMlzFLAtkzzNufdsT&#10;53T+78u3/gdYGo/BPXvt039lXOkXenbv3E3n/fX1qfbRk7F+zPVPGHw3sfE/xp0rwroa/Y/sa/bd&#10;WuE2P5C/x7P/ABxf+B/7Fd5418D+Efh34He7zOJbW6ilimhglW6uLrfsT978vy/OzbFb5fn2V1/7&#10;K3gU2Hh/U/E+rzb9a8VS/bWjl+V1g+fym/4HvZv911r0v4k/DXSvG2j6fZXkLNFZ6hBfqytt+63z&#10;f99IzrXqVqf2YnbGrH7UfekfDnjZ508eeIJYolubRm+2slj5v7jcm9ETd825G/vov3H+Raf8OrDw&#10;r4b8G6r4j1qzXUtTg821tbSa1TZLL/o/lbH/AIV+dtz/AO3/ABfxfRX7UXhPVH8N6jq+g3i2cM9v&#10;/wATi3wv+kRQfPE/+8nzf725P7tfIPwz8M33xc+Idp4fgZ9N0x9gubiUbfIgVfml3Nv+bb8q/wAD&#10;M61x0aMYc0TKXNGXNEs+G9B1610HUPF2maRc3K6bu83UJpYkRUbfvfY/zM3+tb5GX7n/AAFq9n4S&#10;Ww0nR21rxVAlo0S6rLp+1/l3fPs3/wATOn/AP4fmavoHx14f0L4Y6hf+CPh752qa94qiWyj0aWfz&#10;UitZYnR33/wsrfP87f8Aju6tvSf2LZv7GT+3Lxbq9jWIRRWbZT5F/j3bf/Ha2lGUiOWMT5o+Hvwj&#10;g+IWh29iuoXN54gurz7Pp1v5DxW626p5ssu/Z8zf/F/xb/l+nfgL8OZ/D1nqXkLaXlom6ytXmi3R&#10;fK+53+bczfPu/iWuc/aCbxBoeqaNa6P5lh4Z8NxIsV80HkOs7p/qk3fM/wAiJ/33838Fei/C/wAY&#10;HRfDtpoOtxyabJb6dBdXF1at5qwefvZPtXy/upWVN/8AcXf838G+6UZe8bU+WMjW+IlxPd3Hh/QZ&#10;tPhuYry6WW6dY1XdbxfO6f8AA32L/wADrrtV8TaFYX1lpt9bbJ7xX8pXg+6qr83zf98/99Vx3ha6&#10;ttW8a32u/aLu2tY7P7LaQyIm6bc++Vt2WXb/AKr5/wCL+GsjxJeeIbfxFb6hbRaSj2DbIEuJ/wB6&#10;yts+8zJ/6BW3L9k7o++eWfFDWPDUOg/8Iq195y6bqP2izhSXftXzXZNu5/4Ipdvz/wBz79ee+KtS&#10;/wCEq369fQL/AKfZtp9i9xK7vEyv9/5t33/9j/8Aa5v4+aZrLeJNY8SRPeXN6JEl1D7TKsz7m/55&#10;bUVfK2eVtX76rXmfhu/vry4e+vp2SLb5Sp/e/wByolH3fdOKrT5o+0kdx4i8MNcxXC319s+xwKkC&#10;Q/c/+x/+zrQ+HsNzctKsCzzPqjeUqWK75dsX3ERKzNb1u7tmtN1tG77V8pNvyMv+3XS22sX3gPxB&#10;b3mg3zabti3RNDapcSqzJsdERv8AY/8AQ6xlTlKPLzHBTlzS942NSvNZsF1DULzT5Lm1We6t2hvo&#10;ESJWi/dJ8/3f4HX+9+6esX4aeJGh8P6w0rR2b7vNa48pHRVVP3X7rZ8zb9//AI5Ve/8AFviHxno+&#10;laL4j1O003TLdm8p5rV98W777y7fm3b/APgXz1z+mzXPhK3vdP1CX7Al4v2eX7RE6f6p9/yf8DTb&#10;/wADeto4b93yly92XNE7W81LV/7G/spImudd1KJklWFmT91Em/50T5WX+JX/AIfn+7Vua/1d/h9p&#10;WlRXOzT9y3FqrrvdmZNiVy/w6+Ki+G9W1O+e8tP7Vum+ztcXEDy/K2z+BXRW+7/4/XQa9451d/Bv&#10;2HQ/sN/a2+py6hfJbwOj2qyyo6feT5l835fk/uIv8abiVGUPdjE25oyp8w7QdS1Wbw5qGkahpU6f&#10;Z54pVu7dUSLb+9+Tf/t/+PbKzfEN41+qaezQIkUS3Uvksm+VvKfyv/HH+b/fqX/hJ7yz+xf2nAtm&#10;n2r+0Ly3dXieX+NE3t/Ds+7XQeBn0Wa3u5/Een3P2S6gll+0JL86M38ez/c/9krGUZQkY+7Mwrnw&#10;xBpt19s0jdeaft32r3c6W7xO2x3/AI/+uq/3az026JqVuyyeciz7Jd8X8X8f3qls9Ys7y80eK+ae&#10;2t7Xai3CLulX5P7n8S797VX8ealLf3m62ZZorOXYr+bseVf79dnvS+Ix5uX3Td1LxV/bfkwanKr3&#10;sSslrcafYxROv+x8qJu/9l31j+KtNZ1SL+0Lm5uJYFSK3uJfNf8Aj++/3V+59yquiW0sNrKs8Xye&#10;RLKr7dnzf+zV2uiTeF7zxNokETWj2iwebdf2n5qRK3lfc3r827fvX7235P4656vxRLoR5vdkcJ4G&#10;8MeHH0nUNQ8UQSXK286xKliyJLVm8v4LPVorG2tmS3t2/cJcbPNVf4N+3+LZWumg3yaD4rSKeOG0&#10;XbdRW/33lVpXt02f8DT/AMfrmtbmtn0OGeWWOHU9ipsT5/u0pcwSpygdLoN5O6vbXi21hZSz/wCl&#10;fK+yXa+/Y7r/ALtTab4Yg1u/uILbT2uX2rd/uWTfEuzf/wACqpquoLrdr4a0yJWSLarrDbr888r/&#10;AOXrnF8Vf2J40t1ubZoYopYreVN33fK+T/2SnCnH3pROmlHnlynZ+PEZ9DSC2vPOtPNifZC29G+/&#10;v/4FWFeTNc27ywKz7W++299taHiS6i1jxVLqcTMlpeXUqNDt+fd8+zelXfBNjq/hvVL2SfSmv7Rd&#10;y3Vu/wC6+X5N/wD7JWvvfERyy9p7pS0e/nm1Z76KXzrSWLylh8/yvm2f3F/uVY1XwTczRRfabxd8&#10;sv3Pnf7taupJ+9e5vNPa2Sz2vap5qb4v7iJ/eqK58W6h4huPPnW5mit4v3UNxFsfb/sOv3lqJVS/&#10;eqxkVLCwgsNUuJ5ZZJvssC7n3P8AeaorDzYfta6vEsNu251t5m2P/sPVqwSC/bULyDzIfN2psf76&#10;vsrK8cvLqsr32755fvb3+9/t1tUqfuo8pjGMftHe+GfDGnzWdlqfnz7GgbdDMvyJt2fceuP8E6De&#10;WdvrGtWMF89lLuRZvN2Iu377/wC1T9B8W3yeC5baxsWuXiiaKX97/qt3/wCxWr4Y+K/9iaD9jbSI&#10;Lm3is/KgtHZ9nm/xvv8A+AVVWUo0I8xjzS5+Yr6q8Vtb2+pywSfvd0UqPLvTaqfxp/wOqt5Dc/D1&#10;Yvt08ey/ia4a0/jtZfn+RP7y/c+f/wCIqHxb42W5tdP0/UYPnuJV+RG/5Zb/ALny1ra9pM6r/bX9&#10;nrN9sX5biH5Iol+4iIleRGPLH3jpl/eMHTX8K6r4Ft9Mazu7DW1n82fU3n328vyfxp/erNh+3XPh&#10;/VYra82aZaxSouyLejN/f3/3vkqx4Ss7F7q70/U4p/7Jil+0M8LbZdv3Pk/2fv8Az12Fnc2em6He&#10;6fYyqmmXDfaIoW/0jcq/O6Oy/wDfNXKp/dOY831K8XUtNiZWtv8AR4vl8nfE6syffrhZpl8xvmk6&#10;/wB6vWk8N6Vpuh3E9m0j6rbztFLaTfc+z/fif/f8rZ/4/Xll1axXF1NJHfW2xnJH3vX/AHKVOMSZ&#10;c32T9Vrm40/SbO1tJ5EETbbdLfbu/wBxFX/dWq+oXASNYNMnmtrpm+VZom2N/wB9f+y18/eOPCHj&#10;P4faX4f1WLXF1h7q8g8q4iR0uNzK7bP9pPkiX5//AB2t6H9oYXD6bqOs3Wjx+Gppfsl1cW7u7LLt&#10;/iRf/QW3LUSxKjLlkevGZi/tF6trPia88P8AhGaz02/u7rUWaDTPP8qWXZE/3vn+Xd/B86s1eAT/&#10;ABM1zVvitq+o6Sr6DrWrJ/Z8iG2V3ef5N8W1d/35U2rt/wBitP43a8r/ABul+2a1Hc2n2lUX+wf3&#10;qQW7IiPtT+KXyv8Aa+9UPhn9mu7+Il1q9i89z4eWNftFvcai/lOq7trtLF/sfKrf3dyV2x+Ewqc0&#10;pe6d3rHhdvCc/wDbdlZ3d541XUYriJJoJZbu1RURk81HT+9vb/vj5/4m7Gx+Knxi8VaTaXkuraT4&#10;W0KKVGudbu4INzRbcsq7n2Nu/wBiuT1jxV8PPgFZ28Hg6W88X+INLVreC+vrpvs8Db938O3zW/2f&#10;u15LcftK+M9avN2pRaf4hvZZd8VxqFilw8Df9Mkf5Yv+AJXo0aceU55VI/aPY/FXxm1DWPHMt4tz&#10;P4h8ORS+bpyWMX3l8r7+z+9vf/xyoPhr8dNP+GPh1dM/sOF9V8iW9l1a+89/tV1/c+VP9xf4V+T/&#10;AIFXzt8VPG1ynjq9gXU4Jvse2386x+SJm2fO6bf9+uKufiFrULf6Nfb337Pnbf8A+hVvUp+7yxCn&#10;UjzSlI+5/CfhW2s/DVlqujfET+zfFuqL9qurG7vIvs9xcOm598TJ8z73qab4tXngmKWXxVeaNeXf&#10;m+U0Oks7pL/ubvvNvr4fh+MfjNPNW8vvvf8APaJNldLreq3Opf2V4hudStNSu2tf3VjaROjwNv8A&#10;4/k2/wDfG6uOpRlL4jpli+SP7s7PxJ4/1r4hRxaZFPaW3m3TebbpEkTt9z78rfwpvfb89Y9t/b3h&#10;LxBFbLp8aO0qp5MM/m28vyJ9/wAp/wD0D/brhJtb1Pw9KksUrWd38yN5MuyVf7++n6PribvNVp0v&#10;Wl+XyW+//wADq/Ye6c3t4/aPdvCr2PjPWfCmmRafaPZaXa/atRlhi8r5ok2Jvf8Ai+fZWr4w8YaH&#10;o+sveWLreebp0tuybd8TM0sXyf8AAE+WvDE8eS+FbW9sV3Q2t1FvlfzUd2b/ANlb79YVn8QJbbVt&#10;PuVafyrX5lR13+U/+xWPsJG31iEY8p9JaV8Pbx9etGuVu7bT2tVupX2p8tw3zun/AKHXmvxLSXQf&#10;GGj3muar/wAJ5p95fNL9h+++1XTeny/vV/jWtCH9p+5mV2lW283/AG4E+b/xzd/4/XnXiT+yPGGs&#10;y6rPr0lh9olZ5bexgif/AG/kRpUq6NGcZe8XWnS9ny0j3W2+CHgB/KnitpP9q383e8TbP49n+/uW&#10;pU0Hwv4buoftkFzYPbs3+lwt+9W3+f7n8Lb0f7j7lbftfdvrnPhp8YNB8K6DcWzQSardy/8AMW1N&#10;n3ttT5EdInf5Ure1XxJ4e8W+JnvrFmTR18qWVPPldPtG/wCRE3Im1tkUv/fdZVvamsZUo0P7xnaJ&#10;4JvvGWrXEFjbRpaSy+atvMqRXHkfP+9iiX5d+1W3In3d/wAibU+WrrGmweDNUe2aL7T/AGlBF9jT&#10;yvN+8iPF8jf3/krKmsG034jSzrcyWFkt0js8Lb5bW3Z9/m/ut/8Asbf4q9C17R/Ab+C/3Go6l/at&#10;uq+Rcf2ZceVu/wB9otrLv2N9/wDg/wBqsZc3u8xlGnzRPPZn+zNd22pxRvqEUqot3N8nlKyI6fd+&#10;7VFPCVzqurXcsFmrw/NFs/jXd/crH0G5bW9WiivJYIbe4bY3nfcX/OyvRtNuYrDS9b1C5vpLO9iW&#10;KKzhml/dSssqb9ifxfupfvv/ALdbSlyxOanR5pe8cfbWGr6DFEs87O8S74k2/wCq3fI/yN/7PXS+&#10;TLcy6hLpmnqlxcbpVtIX3pEyJ8+zd/wOrvjPQfDlhpdlfaZqbPK9jE946XW94pdm9/8A0Na6jRPh&#10;1eW2m+HNTn8tLW9gaWVLefzXVVT7jv8A3nSq9tGUveIlTqUp80TxW5S8aWKK5s1+1/cVHgRP8tUV&#10;sk+273RSeb9xnSL/AJZfc/hr0Xx/o+n/AGCyZfMf7ZefK/z/ALhV2I+//gVdrqXwfis/C/2yCBkS&#10;3lW3ZEnT5lZ9m/8A8f3Ue2jI6Pq8uY8a03TVTVNPntluYXtZ/wB+8XyeVt+589dbrHh7Q7zxvey6&#10;Ktzc6fcRLeypfLE9xE33/wC5937/ANz/AIHWF8Tpp4bpNInlaaXS52iWZ2d/4/8AP+9Xqv8AYNzb&#10;W9pc2ytC9xF9ni2f3VojL3h06cvsnhVtN53iN9Q0yW58pZ4pYN6/J9+vWLbx5eXmh67c6hFAiXEv&#10;lS3bs8Xmr/H/AMCf5K5zXrz+ytNls9IvLG8t7iJZWexZH8i43/x/J8rf7Fdhc+DLnxDpNkutae1y&#10;jRb4reH5KJcspe8FONXm908/8N+KoIZrtfs3295Wb5/NR02/8Crs/AfxFiS/tP7Q0/7TFpq/Z/up&#10;825//HqL/wCC0UOm+VbWOqQovz7LeuRTwTbaPqktzLbXfk/8fDb/AO8r0expTl7p0xlWpR9+J6BN&#10;r3heHxNdtrksdhaSrLKqQtsdf7n/AALfWPoOq6U9+91Osd/pVwu1t/3PK3/frhfGfhuDxVZpqarJ&#10;v3bPvbdqq9aUMMum+HPscEX2OKWLYkyfP5X9+scRH3eWJwS9pzc0T1D7To+t3+pxaR9mey+W3XyZ&#10;U8pvn/v1FqWg6ZolhturZYf3Xmyunzp/HsRP/HK4LTb+z8PaDe6Vp/yXTf6iaZlT5mSpb/xP4hfw&#10;anhe+tra8luP9NW7eXyntVbZsTf/ALiV01qP7qJcakfe5jH8XaVbXOrWkVjPBeamsTPO6N+6Zl+f&#10;5P8AcTZXS21t4j1vSf8AiVNbIlqsX27e/wDo7S/wJ/45XC3/AJvh210+eBrtNQt4mRrTajpF8+/f&#10;vWtDw34wnt9Jl09dTksElumdn8r73/A/++64JU/eCUo/CWPE9heW1/ZLLZrf+U0umt9/yt2z76f7&#10;KfLVS/8ADGtaPf8Ah+5vJfs0WqXXypby/wCtiV0+R/8Ax2sfw94qi8W69e/bLy8sIrCL91NcM/yr&#10;Fs2J9yrHjDx5Y39vp8qtK8tq29X/ANr/ANmrH2dSMvhI/dykUvGdtqug3Et4qqlvrO7yLiH7krb9&#10;j/8AoVefLdtbqI/P27eNvlV1d/r154hlt01BmfT7NpfKmhi+75vz/wDodYtyfs9xJHHZySopwHdU&#10;yfrVv3viJlTi9T788QeHbm8+FGu3F1dX0/iaz33scaXEu61l+9F5Sbtqxqv+z/f2/e3V8UabZrqs&#10;trpWgytf3t00X+x+/Z9iJ83+3/wH7lfafir4iaZJa3eleFprPWr7WNMllnuLd4nt9Lt1TYm9drrK&#10;3my/6ra3323/AC/e+UfhjokHjbxb/Yt00d59li3xJu8p7qX7iW+9vl+f+/RHm5veOyty80eU938G&#10;/CnQ/hPPdrrQj8d+M9WttzWNrapLLbMiP5qxSs/yfI+1tv8A7PXmCfErU9e8dXWoO1tpulXktw7W&#10;kzMieUybniZ23/xKkuzdt3V7pqXwm0q4+G+mXai31XUPD9m0stvbuztO335URv72/wCZf+Ar8q/d&#10;+QfB9vq9zrOn+H/sa2d1q11FawTX0X959m/5v9qumNTmMqkakZR5T0jxJ4G0r7G99pU99cyqzXDb&#10;Nkqf+PJ838dZN/4A0PWNDsv7PuWTUpdv2m4uNOSyRfv/ADokUrfL93+D/wCIr2j4afCvU/hvK+ma&#10;vqFpcvcfvf8AiXyv93enyf7O9N67/vf3PuV2f2zRUsH0P7DPNEzebFDdq/y/wbE3f7lYyrP2nxG9&#10;OlU5ZSqnwV4h+FE9hdXawXN9Miy/f+y70ZqwZvhdqHmo32n+P+789fYHjaz0j+xrLxDFFAlvb3Sp&#10;db1REZd/zo/+f46m8N+H7HXtFTU5dGV/tXmywI7fuol3/Im/+H5P/Z66frMjaOCjOPNE+OdN8E6v&#10;YN/p07TW6t/qf71dXbTNoOpWk8Fmv7r/AFSbvu/5319AfEuHQfBnhdGs9Ptv7baVfPR7r/VW/wB9&#10;/lf733Nv/A6r/DTwTbeJNN/4SFZY0lupWddn714F+5sfdVyr+7zSOP6v+89kfNM2mrf3lxLPPPvl&#10;be0z/wB6tvSvBlmn79b5ptv8fyIlfSGufDeK5/e2y20zxLvaZ7XZvavOte8NxWFhK/2HfEsq+f5K&#10;vv8A7n3P990aqjWlL4S5YSNL3pHnXiTQbbxI0XlNBYI33nffv+/XPzeCby2ZFVl2Mu7c9eqw+DIt&#10;S0v7Mq+S8UX717h9nzf3/m2f7dFt4JnuLiK2s7mS8uIot+//AKZf/t1vGpKJHsYz+KJ4pNol5bS7&#10;fK31SdPJXdKrIm7Zvr6Dm8GWMPlLLLJDcKv71LiJ/vVavPhjbXkUs9jqsDosvy27xb9q1r9ZMvqX&#10;8p4l4b8JXmpTpLK0lhpS7Xn1BF81IP8Avn+L/Yr0Xw28Hw/0m31fWrOPWNJWdXghml/18q7/AJ9i&#10;v/Bv/j+9/tLuql4h8PX2lf8AHjtfT1+SWaFdiNu/3q2/DHiqDb9h1exkufDSr9n2eV88XyfO/wD3&#10;3XPUrS5eYzjT5Zcp5f4k8c3niDxVqupq0lml1Kz7IW2fLv8AkT+78nyVUtvEmoWCutteT2yy/IyQ&#10;qnzV2uveCfD39pOunqz2lxteCZN6f99o1W9P+GMH9kpqEVnJcxbvKZEbe+7Y/wDB96umNalyhGjV&#10;kcv4e1KX7Pqcv27ZcRRK6o6/6350T/vr5/8A0Oul1jUtcs9GtGa5b/RZVltUT96n+2/y/wAX3Fp7&#10;+DIE0H7dbWKwxS3S2jXHm73X+Otu/wDBLeHtW8q8kjd1gR4n/gb++lc1SpHm9029jU+GR5zqvjDV&#10;9Sbyr5lRF2p5KQJF93/dru4fiv4l8Bxf2ZeafpsyXEHmxPNFvfayfJ89Mm+Hv/CQ6lu+2LZuysio&#10;8qJ/wOtOz8JafquqaVBL4hgmTTV/fzeQ+xv9hN3+5WsZUpHHWlLDy92QTeIbbWJbeVVnTT7iL978&#10;3zwN/cT+989aupeP2hitIPtk82j3Cq/2SaeVHXb8m/8A2l+5Xd+NtH8PWeqWl1pkFpc6f9l+0RbF&#10;SJP+Abfu/wDAK838WeHrO/uPNWdrayZd675/NdV/j2f3l+5XPKnGJFOvVmcP4t17UIVu/tNsyRXT&#10;bInf593+3XrHhX9oS20HwzpWn6u0l5qdqvy3G3fEsTf8A+8lYXirRJf+ESt9Kl16PxPZW/z2r7X3&#10;xK33Njt83/AP4a88sPB9zeLE0q+TFK3lLM604xpyOyjUq8x6KlnoP9karr2g3MlzF5/mz2j70RW3&#10;7/uMleweFfjTpl/rMWpSy2NzFFarbraQyunlf33+avH9K+DOp6I0UDaxB9ivG+zq7xeUkW5Pv1Sv&#10;Phpqfga1uIG8S2iXF1tf9zK/yr/tpWtSNKR2U5VYS+E+vNP+NGiyW+/7NG0TfOuyWKvIPiF4n0/V&#10;dbvbnT/Lh0zyPNni2/PA2/5//iv+B15lD8KbzRNU/txblf3USyzwujfe/wBz/brrYfDF9eXksttE&#10;qS3UH2pobdd6RRbPuVzU6cYy5onTUqSlHlkY802i6lLaW1413DZMyuz2MT75Vrs/h7pvhXzZbNpb&#10;m5iVv9F/tNt+1a5J9K/4TDQ7K20/UGs7izlZJbhIH+Vld/vp/wB8V5v4hvPFGg3l3BqEW+K3betx&#10;DF8kv+69X7P2siI1PYR+E9o1vwlFeeKLjb9hm0+1uvld1+T5f49/91NlO8K2beKtN1PVVisXldtk&#10;CXdykW6JfkRET726uVv31W8+Hejrp8Uj3d4ux9jf3q5fWPENzoOhy6fqu7R9YiRYlt9yP/6DV1oy&#10;5uWJx0akZy5jsLPQW1LTdQ1yCK52WG5JXfY6Tyr9/Z/s11vwx+F2i+LPD9xO1zAlxb3UsUqbd6K3&#10;3K8H0TxssMX2b7YyW/8Ay1R1+/8A981saJ4wsdEvor7T1ihvYpd6ukr/ACt/frjlTq8vvHZTlS5j&#10;sPGfw0/4RLwlqeqwLbXMN/eS28Xy7H+WWX/2RK5/wTbeF7n+z11OKB90Wxk/g3ff2P8A7P3KseKv&#10;GzeIbDdcy7Nrb1Tzd/mtL991T/frzp9SgsPEFjeRReT9null8lP7u/8Ajrm5p83Kc1aUfae6bWq6&#10;Vqeg3lxp87LDp8rb1hRt6St/B/6HW2un6bdKJZPKhdhkxvsyKz/FXipvG1/b6nKsaXFvPLKqP9xt&#10;3/7FSWtq9xbxyebAdwz86c/+gVHvnNGMftHmesa3LZqltPPI6RKyL5Pybf8Ac2/99f73zVt+CfEm&#10;n6JE898upTfaImeCaxl8rym2fI/y/wASf/F1X1LRPENtdIq61Y6xFFuRX1OxR9v+5/v11qeBmtpk&#10;lvtT0maKVVlV9PV02/76fJtr0uQ29nLmO48AfFHxLbeDdV1fT/EuobLCJbeL96jvEv3E3pKjqy73&#10;+X5P++a8v03XvENtqXh+8Vlv7rS5WexmeCJEi2vv+5s2/f3t/s7/AJKlvJItBuL1bHzERZVdf3vz&#10;syv9+sKa8vNVv4otypbt8i/MkSL/AOy1PLEiUpRPVbj4x+NrPXtH1XU521i71FVigTyPKTavz/di&#10;RP7/ANzZXt2pfEie88P/AGzTFj1XW4mVJbG4neyeKX+55vlPuVP9yvlfyfJismWJkRWbz/3Xm/7n&#10;8fy1u2fjDw94euEl/tO5S4llW4vNPvp3V5/ufJ82/b/v0uTmNqftI+9zGxr3xa1yGXyr74b/ALq6&#10;la9ih/tZLhPtDJE+/Z5W1vkd/kf5d0u7+CvaPhF8QrHx5puuwWOh33hvSfD0H/Exu7hYnt4lVN/3&#10;9/mts2P/AAN9xK800f4i2ttYPt1e0mf5XgS38rfE38e/zf4dny/JUGpXF54n8OXrRLbTWlvF80Pk&#10;SvuT53++rv8AL/3z9+rlS9074ylGPulb406xpnizxVp8tm12l68H2L7O8HlPLt+46bvl2vvq98B9&#10;Ys/B/ii4l8QXLWaWC7FtEtd6N8n8e2vP7DQdTh16K8aCSzuGXZBNdxXHyr9z7+x2/jr0zwJ8A/HX&#10;iiG3aHSLm5TUp183U76X91AiP/eb5tv3vubqj2fLH3Tx6kZ+15z1y81zw5Yebc214t5qGqMqRW80&#10;qfuJW+5v/urXH/Gnw9eeFfD6an/aEl4it+/h8/Z/GmzZ/wDZ7qy/F37P/h74MLDZWv2K88S6l5ry&#10;wzWct7bov8G/d/D9/a2z+CvNvEmg6RYaXL+6jttTlbY01pFsSVvn/wC+V3/+h0cp3+0lOPvHs/wr&#10;8KxeKtBt2voI7mxZm26hfM8r3nzv8kSts2qj/wAf+x/t7q9Ij+G9nYXDy21tAiLLvVEi2bf876+f&#10;Xs7HUmiVbyGwt7dfs8FujSvFEuxEd03Jt+fYjNs/ip2vSQaetu2kT6lYXcrebLNpmp3USSr/ALCb&#10;9v8AtUezkdkJRjE9e1bwHFc6zpmpz2dolvZqyS7Gd93+f/Z6tar4Y0jTV3QWds9lLF5v3tjq39z5&#10;q8ytvG19pupWU8WvXdtY/f8Asn2zzfPX/trv/wDH3p+t/Gm8s7q7giaSaVmZIEvlt38pf9vYm1qx&#10;9nI6JSgYnxj0FXl8qx0qOwt1gWX7WjIiL8/9xau+APAeh6lpcU6z3L2kvz+c6um7++mxX+7/AL9e&#10;W+OfFWp+Nvs8v2FbZ7Nf+Pe3idPP+5/319yuq+Gnxg1NFitr7Smhi+ZGhSBv4v8AY/hWrlGpGJ5c&#10;ZU5VOY9TufD1mlu95bahcpCy7/OmXfFtX5K4TxDo9mniqK2trmOGVlilluJlR0+Z0X5P++91dto/&#10;jmdNL1Czaxaa9upVSxZ13oqt99P8/wB+vD/iRf6hc69FBPY/YJbVdn7rZvb5N+93SiPNL4jetiYw&#10;jyxiewfFHRLbR/Bb2NnJBczNtdXmZP4XTe/3Kl+HvhWfxOt3rk7Saql1/o8Fxu2bYl/3XT+P/wBA&#10;rwy21yLVdSu4NXae5liiXb9o37/4P/sK9w8E/FTwLoOm29jF42tobRV+X7XFKn/oSVcvhMKFaNWo&#10;a158K50i8zy/3XyxNcOrb9v/AHxWZqXgOzv9J1XSFvIbN7pt6u8SO+5fufO33Vr13StSs9e0GXUN&#10;I1qz1LSl+Se7tJ0eJf8Aeb+GuX8Q3UF/cRf2nqttbWlwrPsmnX5vk/grHmmd0sNQn9k8FTStQ0HS&#10;30ye532ip+9Td86tv+5/u1tX/hiW/wDD9vbNFs+ztsl2N91aseM38E6JeJBZ619sS62PLcbt7rt/&#10;g2fxV6x4D03Tde0m3gsVWaKVdi+d8n3f7+2tJS933jzo4WHNy/ynjVh4H0922tPd2fmrsVHXfXZp&#10;4MtEtYlnWe5lt1/dWjTukX/ANvzLXrH/AAiV4lh5UVtBbS7WRYXXf/3w+yqP/CN31m3m3S7N3yKj&#10;xJ8tYe0ievGnGJ5leWF9r3lLc6e1hp8UqpPDNLv2rVt9W8NaJqmn3LaZ9stGl8ptmxN3+2if7FWv&#10;FsNt4b8YWn268n/0yzb/AESH5/Nb+DZVjwx8Ob7xBf8A9r6hbSaPFEy+Rb3cqP8AL/wH7tPmjy8w&#10;veL039p+KryWLT547DT4m+48SO8v+/WD4YuZU8WvtW5+b90txb/cVq6vxtNpXgyzltvPkfU7iJni&#10;8mL5KPhXpUFn4FS8ZrvfdTtL+5b7tdFOXLT5jCpHmqRiW7P7NDeSreQSPLEzfPMtatylnfxSrFEt&#10;4ir/AMe7xb0as/W9K1C51xLy2W7fT4oF/cov3m3vXNeJ/HLeFbCLarP9qfytm3ypV+T7+xq51Pmm&#10;dE5RjA5HXvDem+IdLsra88y2RbXfFDb/AN5q8t8Q/B+J7V7mCeTev3nbZXrVzNYvePp8/m+bFBE3&#10;nb9iKrVFrHhPZbxT2cty7suxvJ/ept3/AMe2t61WUKxyYehGrRPnS88B6npUUs8S+db7fmd22bax&#10;4dKvra382eLZFKrbXf8Air6L/wCEVvra4+zNZ/abeVvl85dj7/4K5/XraWztb621nTV3/wCqWZ/k&#10;/wDHF+7T+tyn7pzVMFGB5Otnc3P2S51CdbO3tYvsuxPndm/2P++6Ps15YXVpeWzR/Z1l3/6RFv3f&#10;396NXqem+AIE0vT4rmxu3u2VmbYybG/9mrP17StI0HTX3Rb73zd8SXDfeX596bf+BpXN7aPMR9Ul&#10;GJgzPa6l4guNQg/s+z0+3tVuGh0+1dEW4bZ+62fwb/n+58tZkN5d3kazbtBt943eVcNL5i+ze9dj&#10;eWc+veH9K2t9jiWLzfs/lbE/g/e//t1xd18O7aa4kfyrabcc+Zu61fteYPYS+ycw9zPcs89zPJc3&#10;Dfemmbe7Uz7S275W+Sq/mUecqL91t9fVckD5/nmWLm/leW0beyeVAyfe+9u3/P8A98bP++K0L/xI&#10;upf2fFPZwJFasv77b87f7b1iu6uqfN86UVHsIi9tI6W58XLNZfZolVLdfupt+es/zlv/ALPLfRLe&#10;eV92G4+dNv8A8TWe+nypbxSt9y4X5fmqJb/7Mv73c/zfMm2o9hGJt9ZqSOtmSxe13Lodj5vn/aN/&#10;lI77v40/3afZ6lZ2dxcKuntbafO2+WG32b1+f+CseHUpUt0lX54m+66U6G8ab/gVHs4j9vI3rPW7&#10;b7VcKrX0MTN+62T/ADqv8FWP+Eh17TbWWLQfEN9YWlxueexmlfypW/vvtf73/AKwURX+8tXvOiSC&#10;JVVvN3Pufd/D/B/7PV/VqYvrNQdbeMPHEypE2px72b78zvsp6XmpzXTrqd5BMn3/ADrSL+L/AH2p&#10;iTfLTd7PLt/vUSwkZF/WZfaPRYfH/wBquES50rT4YtvlQXcMSI7fP/HWx4YsLzxbFdyrFaJFF/H5&#10;/lIrf8Cf733/ALiNXkj2zJ9356fcrHti8rcku397vb+KsfqX942ji+WXNGJ6hrF+v2O0ll0Nn+y/&#10;IsKb3Rl/232bf+Ab/wCOrdheXN5av9m8ExpbrAzy3abPlX/fZPvPXjL+an3ZWT/caprPxVrltOjR&#10;andpFbr+62SvsVv8vWMsMdP12P8AKexWH/COXNxd2d94c1uw1veyQXHlJLF/wN/4V3/xolZT3mmW&#10;ujSxW3h67tpbNvKa43RPKvz7/k+fc33/AParzT/hLdee1+zf2rcvbs29keXem6rGm+LdVs7jczq+&#10;372+BN/3KPYy5Qp4mlzHoEP2b7PcXk7ahC67dto8XlO/99/v/NXP+LdYi1i4fyPM2MsXlb1/8f8A&#10;9mtDxnrf9iWumXltfR3j3UXmsn93+5/7PXG23jlodZtLyWztvKRvmheLejf99VzRpSkbVakY+7zD&#10;PBOmxTeIHXUJW+xMzbtn/jlewN4ta8vEs7HUJLNLdovkmZ3Sdl/3v/QK8qm8T6ba+INQli0xfK+Z&#10;PJRvkZv79S2fiq2s9Ue8tlkhRvvQu29Gq/ZSMaNSFL4pHsf/AAmdz9llWx1e52Lt+1Oi7Ei/g3pX&#10;E+LdN1qaW71C+1BZotq+VM8HySo3yff/AIf9yok+JGg2dhbwQaOvmqzSy3G752Zk2On+7V7wr450&#10;9NWini1q70ddvlLD99IlX+Co5KkTv9rTn8MjJf4e6vZ2/wDpmmaX9rt1+0fZ3XZKyt/cRq6vwHom&#10;vaaqNc6Uv2S6Zd32GV/u7P8Ax1qh1XxJpU2uarPfahaeIbu1VfK1O4l2eev9x0/vV0Ftf6UnheLX&#10;NFnbTb24lWK60PzU+z3iq/34n+Ta3+xUSkFNR+yddonjDUPCVxdtqErQ6Ju2NDdqzv8A7Gx/urv/&#10;ANurWq/tDra3EsV94X1aaLzf3qQyo+yuFufEnh6/1aKe51CD/SLqL/QZvvq2/wDvrs/3vnroPFtn&#10;pXjPWfsLaf8A2JrHm+V5zq6RTrsT/gO7565uTnOvnlE4Hxnr0t/4+0/WrGDUEitdssEN3FseJVff&#10;sr0hPjNoNxE6r4vtrO4uF+X7Qrp5TV5f4b/tzwr43iXUJZPslhPsluN29Nv+/XqF/baZc65LeRaq&#10;t5cMzeQ80EVxu/uI+5H/APZaPZR+0c/teWXMYuparB4t1bzdQ1zSZrTylTfYzonm/wB/YjP8tdbZ&#10;+Nte0FYrHQdDg1i3Zv3SJfJF/wDFrVLUvh1Z+Nrd11y80ZEiX5bi40Xytysn3ElWVP7n9+vMZvg5&#10;Lo++XT/Cen6rabV23FprV1E6/wC3sll/+Kq+WPLym3tPe5j26H4zeL9N8r+1/BMmj27N/rri8R9z&#10;b/8AZ/hrzz4o6lL4tbR/Ns47a4tbr/j7t5/NSf8Av1y+g22q+CdUtNZfQ/FCW8DbNkOpxXtp/wAC&#10;i8pv/H624fidLrd19mvrPULaW9lXbb3Fq6JE2/8Ag+5/6DURox5okVKn7uR3Hg+GzTxNrC3OmXep&#10;PLEqK6bPl8r/AHn/ANutXR08OeIVu9Q/sWTRLSJt/nKqW6S7f9vf/frzrXtbudBv5ZbHxU2m3bN/&#10;x7zWfmov+58lY/8Awt1bCz+x3PiXS5ri881P32mNFubZ/H/C3z0VqPPUkFOt7KhHmPStS8PXl5o0&#10;Sr4g1D+02aW4tYbuD91cbf4Hf7v/AI/Xzb4M0rxD4/8AFUXhVYrH7JcMztcXCO+1V3/Pv/4BXUXP&#10;xa1W28EanpFtIqOvzxXdpO+/5vkf/wAc3/8AfdWPhp4n8UeD7VG8KwWkyN/rb67+R1/v/wC9/HXN&#10;ycplKvGryntWj/A1vDdmkdzPJ5tv8nnebsRf7n/oa15f8SPhv/ZV59qgZbxrifYsyMjurbP/AEGn&#10;/EL4qeKNetZYGs1+0efvimt1liRV/wBj/frzzW/HmoaPa29nqcF35Uv3nt50fc2z/c3VUacoyOip&#10;WjKPKeh/D2zvobDVbOLTLS8eKf7PLcefsfb/AN8P8tbEnhlbdjHJ4LjndeDJmL5vevJPD3xQn0G6&#10;/wCJZZ6hbRStsW4hn+Rv9iVNlepp8efFtqDEq2zKpIB+1W/r/v1n9XlIr61Cn7sT5Me5i/vVE83y&#10;7t1cZ/aU+zdtqv8A8JUyfLtavrOaJ8Sd35y7fvUJMtcZD4qWtCHxJG7VcZE8p132pvKSLzW8pW3q&#10;lQvD9s/i+f8Ahes221VZm2+atasa/wAVWBLCl5o8v2n5ZkZvmt2+43+5V6b7Nqsst5pm6GLzfmt3&#10;b54P9h6u6e66lpctjPF95v8AXVlSWE+lXiT/ADOirsWZP7v+0lc0ebmOyUY8pLG7J/EyVKl5On3W&#10;V/8A0On7/ty7otrt/c3VU+xy+b83yV2ROOUeU2La886P7uynzXPy1np+5X71RTTb1plGhbal5LUN&#10;ebrjbF/FVFU/deb/AHq1tDhgmuomnRvKVvm20AOmhnhaWKVfnVtrVjww+Tf7t2x2i2bP+B122yCZ&#10;pW3fxVy9zMr6kkSt/e+Ss5G0Y+8MhfyV/wDH6f538W6rCWG5dy1DNZ7Ff/ZWr5TEa6Nc2aN/tMlU&#10;fJZ60LP/AFW1m+Rfu0ecuzctEYmkpGV9x6en3Klv5l8r7tUvtn+xUGZa3NR9sXzdyrsT/bqJJt/3&#10;fv1XmddtZmuoy5uZ5mdlbeit81Xk1Ke62bm/1S7FT+7WZDse3+aL963zq9WIdyLuWoL53A2LzUnv&#10;7x592zd89WP7VvNyN9sm3r/flrEjm/vVYhm+X5l+9WkYwD2szo9E8Z6rolx5tteSI7f7VdrpPjK8&#10;1XRr68uWaZ7Vl83f827d/wDsV5ajr5qVtWGqy29vcWy7Xt7r/Wo/8W37lRUownH3TWnXlGXvHcTf&#10;GzxDqt159zOr/Mm1HiRkVam034369DcXDT+Rcy+f5u1/uNt/2P8AP3K83Sby/l21UebY27bUfVqY&#10;RxdQ9N179ofV7xrhfs1jC/8AyyuIYtjr/H/D8tXtE+Ltz451hNPax0+z3bX863g2Syr9/wCd/wCK&#10;vDLy8XzPmZYUVa7P4OQtceKvNdWR4IP4/uVj7CPMdMcXUlHlO91L4o/YdZ1W2trNrbbOyNNDP87M&#10;vyb/AJt3y/7CVzWt+LdM8SWvka5bNcv/AA7Nmzf/AH/ufLXH6leedq97Pu/1s7P/AOP1U37/AL1X&#10;9Xp83MY/Xa3wGrpVtp/h5kl0z7XNtXe32ifful/g/g+VfuVm2thqbxJA2oSJE23zdkron/fFS2b7&#10;PlX+Jq0LndbslH1aJj7aUjKttE1z+0rhbPxLJZxLu8rezpVSbXvHFhK+7ULu52/d2T/erb/tJvNR&#10;1+9V13W5iT5fnao+rxNvrcjl/wDhP/iR4eXz13OjP/GqXH/oNXv+FieNLj95JbR725P/ABLk/wDi&#10;K0rm28mL73z/AMSVTaSFWIXkdqj6t/eI+syOsufDC2drK140M26JU/fKiJtX+Df/AHv9uovFvgnw&#10;54kv7K5sdKtrZPKWL7P5ru7N/vtXUX9tc6bbo15bSW33X+1wxPL/AMDd9+7b/FWC9zplzcJBBqEf&#10;2v7679kX++myXf8A5/grHmPSlCByWpfCjT4b+7il0yN/s7MjeT/D/c+f7v8A3xWZ4b+EWi6lFewP&#10;Z3P2iJvmmt2eXb/7L/6FXoH2PUEt7h7yeC2tF/1UNwqRfL86b9iv/Bs+auu0T4aNrGkvfT6nBqSb&#10;dkSWM/mpE38aPKyeUrbP4N61EZSMfYxl8R4fefCvQ/tUsFjPdvtVf31w2x/+Afw0/wD4VvZ2aytF&#10;r1y/lPsZPNT7v9/eyfdr0LTXs/CuuWjXWhyPaRSs/wBhmvvkn/33VP8AvrZ/DTHvINYvJbmDTLaz&#10;Td/x6bXdF/4Gz7t3++9X7SRccNEyvBPgnwvZr9p1rUNZmdl/dWKbERvn+/vbZ/t1Ff8Ahi2SWKKW&#10;VrN5Zfv+b8nzfc+dvlVU/vvXS2PiG+toreezXfFF8iw/6LK6/wB/5Gfd8+/f/DUX9vfbNJdop7Z5&#10;W/dNaWkCJ5TfP87/AMPz/wDAv+A1ftpBKhE4S50S8+1eRpV5/Fs/fRfxf761ialoPi+2ba1tG/y7&#10;12PXpGpJqP2OKJrnZFF8+yGLykb/AMc+9VjwwkFzrNp9sivprKVlil3yuiMu/wDvqlX7eREsNE8q&#10;TRPFCRebc2yom7Zs+1Rb2/4Bv3Uaxo+vaJceReWNzDLtV9m3ft3fP/DXsFzZzvptxEzQTSzyr593&#10;Ku/dEv8Acff93/f/AO+6Lm20p5bRYLlry3iX9/LDap8v/AN/+xR7eRl9UPF015kXypIpEfds2Ota&#10;ela3c3NwttBbTzXDfdhhi3u3/AK9S/su2+3yy6fZ3N5p/lfL9u+/5v8Aufd21NNpupzXG6zij0qZ&#10;dz77Gf7OlbfWQ+qHnL6rLYXUtteQSWd3E2yWGZXR4n/uOlY7+bNqyK0ex2b5d/yV7BYeG5/H+pW6&#10;td6prcsSr57pE9xL5W9PkTd/v1e1jwr4K3Xe6LxBpUtuzJ9nu7NNm5f9vf8ALvo9tzGfseU83h1W&#10;K2X5mVKqX+sRPa3DK39yuov/AAlpmvWv2yezWw0+zbymuLRP3srf+g7q5ybwT51ul5bNJCkvz/ZN&#10;296uOJic3sZcxm22pKkVH9pRbfvUX/gy5mXzbZlhib7qTNses+bwfqttdeQ0C7/ufO2zbVxrRCVC&#10;UZEr3iv8tSw7XXbWenhXV/NiVYvvfxo3yVp3PhLWoZP9DaPVYlX79p/D/vp96j2kSOWRFCksNxui&#10;b7tVNS+6+1dm6nvDqtnL+/sZ/l/uLvouba+vGRVs502/xvF8lX7oe8ENzLc2qLtVEX+5/FViFG20&#10;7yf7Nt0a8/c7v9mqU2tQI3yvRHlCXMaFM86s2bxJF935ar/2wu3dtpGZtJNsZ9tTQ3LbvvbK5n+2&#10;1T5f46sJra7ttPmA6Pznqo8y/wAVUkv2mb5V+Sn+Ys38VICGTZc38S/wL87V6N8DUiR9bufN3otq&#10;z73WvNIYWe8li2s+6JvuV6B8NN1h4V11lb5GgZN/+yqPUfaN4nJPN/FTvO+aovOiT71PtkimZ2b/&#10;AIDQYFqz3PdJ/s1t3PzN/sVlWc0Fn9513/36u2GpWzyy+avnIsUr/I3+x8lBqW9NsIpm3Sr8jPV2&#10;aziT/VfcWse21WLcjbtibf4KlfUlRvmoAfqTqjJ/f++1YeqapbXGoTyQxNDEzZVPStRNtysrN8j/&#10;AMNc7c+ILjTZ3tl0+K5WI7RLu+971PMGp7lr2pXmoS/6HbecjfeSaXY6/wCw/wAlRJ4b+0snm6fb&#10;eb/C+3fur7Ct/wBlPwhpryvb3urqIpMhHmidT9Q0RzSa1+zX4TvLxojNqMcEn3oY5Ywn5eXXjnv8&#10;yPkm20TUEs0ga8geyiZnihdfkVm/4HtVf9yp00rT7PSf7MsVnudQZv39xFP/AKP9/wC4kWxN38f+&#10;z9z52319WWv7LnhfSz9kttT1uK3j3bIxPFgf+Qqbp/7LfhhZry4bVtdll/vSXERx/wCQqPaSC0T5&#10;T02zudNke83b/Kb5UuIEeLd/6C38FS3/AJviFUnla0hii+RkhtYreL/c+VE2/wDAK+qo/wBl3wrM&#10;MS6hrEqf882mhK/l5VWJP2XfCR8iP7Xqmwfw+ZD/APGqcZFysfGSW0VzcSxNfNC9u/ywwxVoeEtH&#10;8PafqFxqE9s2vWjSs90to0Xmr/tt/Ev/AKE1fT//AAx94K/tC4n+26xuJ8zb5sG3d648mtPQ/wBm&#10;Hwpptt5sN7q5H/PJriMp/wB8+XVRkRofME03+kTRNpjTW8Uv+h/Z4Gf/ANCf5W+5Wh4JvNG03VLi&#10;z8QWcCaZFKm24iidrv7nz7E+7tf5fv7dvzt81fTdt+zj4bulmSe91KZZP9ZkwL5n+9tiGa0/+Gev&#10;DdvZ+VDc6hEnl4wrQ/8Axur5h+0Z8ufFD/hE9K1iK28K6f8AbLdoJftVx5sUvzM+/wC4r7X+T/a/&#10;ub/m+9xP9lQTXEtz+/S48r5fle3i/wC+Pn/74r7C0/8AZl8HW7zXS/bmnk+8zSRn/wBkqa8/Z98M&#10;La7Ue9jGz+F4x/7JRzERkfK/hvwf4h8Q/aLODT2h/gW4dtif7fz/AD/3Ks6rN/wj2qeXBquhXPms&#10;zyw7YriKJd/3N0qfer6Is/2TvCEN19rTUNaEskbBx58W0/uyOnle5q1qH7Lvg354431KBFkyFinU&#10;f+yVV0P2jPmLR4fJ1aVdI1lYXuIv36afFLcJ5W/77yxJtX/c3/3K5nxPrcX2pILWWREbb/x/L/x9&#10;N/t/Pu2/+PV9ar+x34JlvEZr/XBvlMbBLmJAV+Xj5Yhx8i/lSSfsieCriwiF1daveYbrcTQt/wC0&#10;qxMPt8x8gzWdinmtFffY7e4lXciS/J/wPb/DXa+CfDGkabpss8+r2Mz7vne0vIpUVf4Ed1d9rb/9&#10;6vpQ/sl+DozBHDe6tbJ5eCsMkC5/8hVif8MZeCkbfFqmvQt/s3EB/nCafME/ePm7XrOz0fUUs491&#10;/uuvNa4m++vyfwbX/g+99z+D7lc5quoI8WoRS3ME2qy3TbkhiRItqv8A3/n/APHHr68t/wBkHwbJ&#10;C0bajrTLJ9799B/8Zq5/wyr4OvtCgikuNSXy5MrIhgVvz8mnzESkfH/hvwTfa3NcQWMsc1xEu/7P&#10;56b2/wBz+Jawrx2ttSiWCCSHb8jJu+dW/jSvuM/sg+BPNubO7bUtRYR7luLmSIOG9SEjVG/4Epqm&#10;37G3hCPprniI/vFPzz2z/wDoUBrXmHZHyW9+1yvkWKzu8sS7nSL73+/u+7/wOrvir4dar4b0ZGvl&#10;jh+b5Xhbc7f7D/w19SWf7GXgdrje+oa9IPMzsa5iK/l5VdVov7PWj+HUmtbXX/EDQLt8tZbmJvL/&#10;AN391xWPtZGc37PY+HNN8HrqVhLPLpjXO3dtfyv/AEBd7/8Afdc/Z6Dpv294PItJnuG2KnkK/lN/&#10;t1+iniz4LWPizSrCO78Qa7CsU6yf6NPFGXHPyt+65Xgcewrll/ZP8L/bJb2XW/EVzJHb+asc13Ey&#10;BvXb5XWtPaMcrHwzqXhjw9eNK1n4eX902xntIndN3/fe2sT/AIQPSH8pV2/Nu3fM6Pu/4F92v0B1&#10;T9lPwhr2rXeoi81XT3SNQ0No8HlSf76vE26pZf2U/B2oWebm61WaR48NI0sO78/KqfayHGnDl2Pg&#10;Gb4J2ry/Zl8iaWVt8Vxaajbyoy/3Pl3/APj9VX+D9tDb7muZ7ba2xt6o6L/wNfuV90xfsV+DQz2v&#10;9u+I9scmUk8613j/AIF9nqxF+x94RuNPnspda8RS28kvmsjXMB+b1/1NHt5D9hA+AE8B77d/9MkS&#10;FfvbE/hqbQfg7qviFrv+yJZbxomXdsniT5Wr7ytP2J/BNrposk1jxCbeQtI6tPbnLL0/5YVGv7Fn&#10;goSsYtZ8SW/mfe8m8iX/ANpU6deUpamc4Uox0ifGN/8ABPxH4eilntoruG4WBk3+ajov++61L4b8&#10;DeIbPwbe2flN9ouIG+eGJ3+9/c/vV9oR/sX+FVOD4o8WOm77jXluV/LyKnn/AGUPDVr5X2fxB4kt&#10;8R4/d3UA/wDaNb+0fMKMIn5+3/wl1q2iTdPI8rLvW3S1dJf++KiT4XeI/sr/ADRpt+6+50/773Im&#10;2v0N/wCGWNB+zr/xU/ijKfdP2yH/AOM1oaZ+zhorxJby+IfEM9vKGDwyTwFT+Hk1p7/L8Rn+65uX&#10;lPzH1jwf4hhi81tv9xU3ff8A/Za5q5TWtNuPKuba537f+WKu6MtfqFqH7F3gS++0eZfa5/q8Dbcx&#10;DH/kKqMH7FHgiFoHXVvEQYR4/wCPmD/4zXJ9ZkXKhE/Mv+2L62iila2u03fd3xNsaul2eIY/D2n6&#10;r/Zk81peStEuxfnXb/7L/wDEV+iq/sT+BLWZZE1DXdySZXdPAf8A2jWlP+xr4K1R8SalrkY8zOIp&#10;LZf/AGhV/WZEexifnxpsOoJa7buJYXb54k3I7tUkOlW/lL9oa587Hzf6L3r7+j/Y08CWKRSQXWsx&#10;PJHIGZZ4uc9f+WVMs/2N/Bi2sQOqa85Cj5mngJP/AJBrGVeR1xowP//ZUEsDBAoAAAAAAAAAIQAi&#10;MJmChQAAAIUAAAAUAAAAZHJzL21lZGlhL2ltYWdlNS5wbmeJUE5HDQoaCgAAAA1JSERSAAAAWgAA&#10;AEYIBgAAAEy8g+IAAAABc1JHQgCuzhzpAAAABGdBTUEAALGPC/xhBQAAAC9JREFUeF7twQEBAAAA&#10;giD/r25IQAAAAAAAAAAAAAAAAAAAAAAAAAAAAAAAANypAWK2AAGR1ZPWAAAAAElFTkSuQmCCUEsB&#10;Ai0AFAAGAAgAAAAhALvjoV4TAQAARgIAABMAAAAAAAAAAAAAAAAAAAAAAFtDb250ZW50X1R5cGVz&#10;XS54bWxQSwECLQAUAAYACAAAACEAOP0h/9YAAACUAQAACwAAAAAAAAAAAAAAAABEAQAAX3JlbHMv&#10;LnJlbHNQSwECLQAUAAYACAAAACEAalF374sGAACfJQAADgAAAAAAAAAAAAAAAABDAgAAZHJzL2Uy&#10;b0RvYy54bWxQSwECLQAUAAYACAAAACEAuJ0oHt4AAAAxAwAAGQAAAAAAAAAAAAAAAAD6CAAAZHJz&#10;L19yZWxzL2Uyb0RvYy54bWwucmVsc1BLAQItABQABgAIAAAAIQCugRU34AAAAAkBAAAPAAAAAAAA&#10;AAAAAAAAAA8KAABkcnMvZG93bnJldi54bWxQSwECLQAKAAAAAAAAACEAkH+7ScVBAADFQQAAFAAA&#10;AAAAAAAAAAAAAAAcCwAAZHJzL21lZGlhL2ltYWdlNC5qcGdQSwECLQAKAAAAAAAAACEAJO0pfPps&#10;AAD6bAAAFAAAAAAAAAAAAAAAAAATTQAAZHJzL21lZGlhL2ltYWdlMy5qcGdQSwECLQAKAAAAAAAA&#10;ACEAZcDc6uxnAADsZwAAFAAAAAAAAAAAAAAAAAA/ugAAZHJzL21lZGlhL2ltYWdlMi5qcGdQSwEC&#10;LQAKAAAAAAAAACEAAzmmQDySAAA8kgAAFAAAAAAAAAAAAAAAAABdIgEAZHJzL21lZGlhL2ltYWdl&#10;MS5qcGdQSwECLQAKAAAAAAAAACEAIjCZgoUAAACFAAAAFAAAAAAAAAAAAAAAAADLtAEAZHJzL21l&#10;ZGlhL2ltYWdlNS5wbmdQSwUGAAAAAAoACgCEAgAAgrUBAAAA&#10;">
                      <v:group id="Group 91828" o:spid="_x0000_s1142" style="position:absolute;width:54483;height:51809" coordsize="54485,51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LTAwwAAAN4AAAAPAAAAZHJzL2Rvd25yZXYueG1sRE/LisIw&#10;FN0P+A/hCu7GtMoMWo0iouJCBnyAuLs017bY3JQmtvXvJwvB5eG858vOlKKh2hWWFcTDCARxanXB&#10;mYLLefs9AeE8ssbSMil4kYPlovc1x0Tblo/UnHwmQgi7BBXk3leJlC7NyaAb2oo4cHdbG/QB1pnU&#10;NbYh3JRyFEW/0mDBoSHHitY5pY/T0yjYtdiuxvGmOTzu69ft/PN3PcSk1KDfrWYgPHX+I36791rB&#10;NJ6Mwt5wJ1wBufgHAAD//wMAUEsBAi0AFAAGAAgAAAAhANvh9svuAAAAhQEAABMAAAAAAAAAAAAA&#10;AAAAAAAAAFtDb250ZW50X1R5cGVzXS54bWxQSwECLQAUAAYACAAAACEAWvQsW78AAAAVAQAACwAA&#10;AAAAAAAAAAAAAAAfAQAAX3JlbHMvLnJlbHNQSwECLQAUAAYACAAAACEAxBS0wMMAAADeAAAADwAA&#10;AAAAAAAAAAAAAAAHAgAAZHJzL2Rvd25yZXYueG1sUEsFBgAAAAADAAMAtwAAAPcCAAAAAA==&#10;">
                        <v:rect id="Rectangle 96640" o:spid="_x0000_s1143" style="position:absolute;top:43184;width:26831;height:3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ypExgAAAN4AAAAPAAAAZHJzL2Rvd25yZXYueG1sRI/NasJA&#10;FIX3Bd9huEJ3zaSlBBMdRbQSl60W0u4umWsSmrkTMmMSffrOotDl4fzxrTaTacVAvWssK3iOYhDE&#10;pdUNVwo+z4enBQjnkTW2lknBjRxs1rOHFWbajvxBw8lXIoywy1BB7X2XSenKmgy6yHbEwbvY3qAP&#10;sq+k7nEM46aVL3GcSIMNh4caO9rVVP6crkZBvui2X0d7H6v27Tsv3ot0f069Uo/zabsE4Wny/+G/&#10;9lErSJPkNQAEnIACcv0LAAD//wMAUEsBAi0AFAAGAAgAAAAhANvh9svuAAAAhQEAABMAAAAAAAAA&#10;AAAAAAAAAAAAAFtDb250ZW50X1R5cGVzXS54bWxQSwECLQAUAAYACAAAACEAWvQsW78AAAAVAQAA&#10;CwAAAAAAAAAAAAAAAAAfAQAAX3JlbHMvLnJlbHNQSwECLQAUAAYACAAAACEAyUMqRMYAAADeAAAA&#10;DwAAAAAAAAAAAAAAAAAHAgAAZHJzL2Rvd25yZXYueG1sUEsFBgAAAAADAAMAtwAAAPoCAAAAAA==&#10;" filled="f" stroked="f">
                          <v:textbox inset="0,0,0,0">
                            <w:txbxContent>
                              <w:p w:rsidR="00675B45" w:rsidRDefault="00675B45" w:rsidP="00957D13">
                                <w:pPr>
                                  <w:pStyle w:val="Figcontent"/>
                                </w:pPr>
                                <w:r>
                                  <w:rPr>
                                    <w:noProof/>
                                  </w:rPr>
                                  <w:t>(c) Greenhouse Wall</w:t>
                                </w:r>
                              </w:p>
                            </w:txbxContent>
                          </v:textbox>
                        </v:rect>
                        <v:shape id="Picture 96641" o:spid="_x0000_s1144" type="#_x0000_t75" style="position:absolute;left:27147;top:26;width:26849;height:19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ItyAAAAN4AAAAPAAAAZHJzL2Rvd25yZXYueG1sRI9Ba8JA&#10;FITvBf/D8oTe6karoaauIkpBqIixgnh7zT6TYPZtyG6T9N93C4Ueh5n5hlmselOJlhpXWlYwHkUg&#10;iDOrS84VnD/enl5AOI+ssbJMCr7JwWo5eFhgom3HKbUnn4sAYZeggsL7OpHSZQUZdCNbEwfvZhuD&#10;Psgml7rBLsBNJSdRFEuDJYeFAmvaFJTdT19GwexcH4zbPzt93GyPKX9eru+Ti1KPw379CsJT7//D&#10;f+2dVjCP4+kYfu+EKyCXPwAAAP//AwBQSwECLQAUAAYACAAAACEA2+H2y+4AAACFAQAAEwAAAAAA&#10;AAAAAAAAAAAAAAAAW0NvbnRlbnRfVHlwZXNdLnhtbFBLAQItABQABgAIAAAAIQBa9CxbvwAAABUB&#10;AAALAAAAAAAAAAAAAAAAAB8BAABfcmVscy8ucmVsc1BLAQItABQABgAIAAAAIQCDMwItyAAAAN4A&#10;AAAPAAAAAAAAAAAAAAAAAAcCAABkcnMvZG93bnJldi54bWxQSwUGAAAAAAMAAwC3AAAA/AIAAAAA&#10;" stroked="t" strokecolor="#c45911 [2405]" strokeweight="1pt">
                          <v:imagedata r:id="rId85" o:title=""/>
                        </v:shape>
                        <v:shape id="Picture 96643" o:spid="_x0000_s1145" type="#_x0000_t75" style="position:absolute;width:26849;height:19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f/WxQAAAN4AAAAPAAAAZHJzL2Rvd25yZXYueG1sRI9BawIx&#10;FITvQv9DeAVvmm2Vbbs1SlGKvXYteH1sXjeLm5c0ibr215tCweMwM98wi9Vge3GiEDvHCh6mBQji&#10;xumOWwVfu/fJM4iYkDX2jknBhSKslnejBVbanfmTTnVqRYZwrFCBSclXUsbGkMU4dZ44e98uWExZ&#10;hlbqgOcMt718LIpSWuw4Lxj0tDbUHOqjVfAU2vXe7Pyh3/utS7X7vfzMN0qN74e3VxCJhnQL/7c/&#10;tIKXspzP4O9OvgJyeQUAAP//AwBQSwECLQAUAAYACAAAACEA2+H2y+4AAACFAQAAEwAAAAAAAAAA&#10;AAAAAAAAAAAAW0NvbnRlbnRfVHlwZXNdLnhtbFBLAQItABQABgAIAAAAIQBa9CxbvwAAABUBAAAL&#10;AAAAAAAAAAAAAAAAAB8BAABfcmVscy8ucmVsc1BLAQItABQABgAIAAAAIQAhTf/WxQAAAN4AAAAP&#10;AAAAAAAAAAAAAAAAAAcCAABkcnMvZG93bnJldi54bWxQSwUGAAAAAAMAAwC3AAAA+QIAAAAA&#10;" stroked="t" strokecolor="#c45911 [2405]" strokeweight="1pt">
                          <v:imagedata r:id="rId86" o:title=""/>
                        </v:shape>
                        <v:shape id="Picture 96648" o:spid="_x0000_s1146" type="#_x0000_t75" style="position:absolute;left:27147;top:22524;width:26831;height:2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bedwwAAAN4AAAAPAAAAZHJzL2Rvd25yZXYueG1sRE9Ni8Iw&#10;EL0L+x/CLOxN03WluNUoqyDq0aqHvU2bsS02k9LEWv+9OQgeH+97vuxNLTpqXWVZwfcoAkGcW11x&#10;oeB03AynIJxH1lhbJgUPcrBcfAzmmGh75wN1qS9ECGGXoILS+yaR0uUlGXQj2xAH7mJbgz7AtpC6&#10;xXsIN7UcR1EsDVYcGkpsaF1Sfk1vRkG1zbqfzdHvs+ySnrbx6v+c1o1SX5/93wyEp96/xS/3Tiv4&#10;jeNJ2BvuhCsgF08AAAD//wMAUEsBAi0AFAAGAAgAAAAhANvh9svuAAAAhQEAABMAAAAAAAAAAAAA&#10;AAAAAAAAAFtDb250ZW50X1R5cGVzXS54bWxQSwECLQAUAAYACAAAACEAWvQsW78AAAAVAQAACwAA&#10;AAAAAAAAAAAAAAAfAQAAX3JlbHMvLnJlbHNQSwECLQAUAAYACAAAACEAe6W3ncMAAADeAAAADwAA&#10;AAAAAAAAAAAAAAAHAgAAZHJzL2Rvd25yZXYueG1sUEsFBgAAAAADAAMAtwAAAPcCAAAAAA==&#10;" stroked="t" strokecolor="#c45911 [2405]" strokeweight="1pt">
                          <v:imagedata r:id="rId87" o:title=""/>
                        </v:shape>
                        <v:shape id="Picture 96649" o:spid="_x0000_s1147" type="#_x0000_t75" style="position:absolute;top:22524;width:26831;height:2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NvxQAAAN4AAAAPAAAAZHJzL2Rvd25yZXYueG1sRI9fa8Iw&#10;FMXfBb9DuMLeNFWkaGcsUtzYk7A62Otdc9d2bW5Ck9nu2y+DgY+H8+fHOeST6cWNBt9aVrBeJSCI&#10;K6tbrhW8XZ+WOxA+IGvsLZOCH/KQH+ezA2bajvxKtzLUIo6wz1BBE4LLpPRVQwb9yjri6H3awWCI&#10;cqilHnCM46aXmyRJpcGWI6FBR0VDVVd+mwh5L/ijq9x4+bpsqdiUZ/csz0o9LKbTI4hAU7iH/9sv&#10;WsE+Tbd7+LsTr4A8/gIAAP//AwBQSwECLQAUAAYACAAAACEA2+H2y+4AAACFAQAAEwAAAAAAAAAA&#10;AAAAAAAAAAAAW0NvbnRlbnRfVHlwZXNdLnhtbFBLAQItABQABgAIAAAAIQBa9CxbvwAAABUBAAAL&#10;AAAAAAAAAAAAAAAAAB8BAABfcmVscy8ucmVsc1BLAQItABQABgAIAAAAIQDnS+NvxQAAAN4AAAAP&#10;AAAAAAAAAAAAAAAAAAcCAABkcnMvZG93bnJldi54bWxQSwUGAAAAAAMAAwC3AAAA+QIAAAAA&#10;" stroked="t" strokecolor="#c45911 [2405]" strokeweight="1pt">
                          <v:imagedata r:id="rId88" o:title=""/>
                        </v:shape>
                        <v:rect id="Rectangle 96668" o:spid="_x0000_s1148" style="position:absolute;left:17716;top:4780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HoiwwAAAN4AAAAPAAAAZHJzL2Rvd25yZXYueG1sRE/LisIw&#10;FN0P+A/hCu7GVBfFVqOIOuhyfIC6uzTXttjclCZj63y9WQguD+c9W3SmEg9qXGlZwWgYgSDOrC45&#10;V3A6/nxPQDiPrLGyTAqe5GAx733NMNW25T09Dj4XIYRdigoK7+tUSpcVZNANbU0cuJttDPoAm1zq&#10;BtsQbio5jqJYGiw5NBRY06qg7H74Mwq2k3p52dn/Nq821+3595ysj4lXatDvllMQnjr/Eb/dO60g&#10;ieM47A13whWQ8xcAAAD//wMAUEsBAi0AFAAGAAgAAAAhANvh9svuAAAAhQEAABMAAAAAAAAAAAAA&#10;AAAAAAAAAFtDb250ZW50X1R5cGVzXS54bWxQSwECLQAUAAYACAAAACEAWvQsW78AAAAVAQAACwAA&#10;AAAAAAAAAAAAAAAfAQAAX3JlbHMvLnJlbHNQSwECLQAUAAYACAAAACEAfIB6IsMAAADeAAAADwAA&#10;AAAAAAAAAAAAAAAHAgAAZHJzL2Rvd25yZXYueG1sUEsFBgAAAAADAAMAtwAAAPcCAAAAAA==&#10;" filled="f" stroked="f">
                          <v:textbox inset="0,0,0,0">
                            <w:txbxContent>
                              <w:p w:rsidR="00675B45" w:rsidRDefault="00675B45" w:rsidP="00957D13">
                                <w:pPr>
                                  <w:spacing w:after="160" w:line="259" w:lineRule="auto"/>
                                  <w:ind w:left="0" w:firstLine="0"/>
                                  <w:jc w:val="left"/>
                                </w:pPr>
                                <w:r>
                                  <w:t xml:space="preserve"> </w:t>
                                </w:r>
                              </w:p>
                            </w:txbxContent>
                          </v:textbox>
                        </v:rect>
                        <v:rect id="Rectangle 33" o:spid="_x0000_s1149" style="position:absolute;left:53978;top:4780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rsidR="00675B45" w:rsidRDefault="00675B45" w:rsidP="00957D13">
                                <w:pPr>
                                  <w:spacing w:after="160" w:line="259" w:lineRule="auto"/>
                                  <w:ind w:left="0" w:firstLine="0"/>
                                  <w:jc w:val="left"/>
                                </w:pPr>
                                <w:r>
                                  <w:t xml:space="preserve"> </w:t>
                                </w:r>
                              </w:p>
                            </w:txbxContent>
                          </v:textbox>
                        </v:rect>
                        <v:rect id="Rectangle 34" o:spid="_x0000_s1150" style="position:absolute;left:12310;top:49571;width:33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rsidR="00675B45" w:rsidRDefault="00675B45" w:rsidP="00957D13">
                                <w:pPr>
                                  <w:spacing w:after="160" w:line="259" w:lineRule="auto"/>
                                  <w:ind w:left="0" w:firstLine="0"/>
                                  <w:jc w:val="left"/>
                                </w:pPr>
                                <w:r>
                                  <w:t xml:space="preserve"> </w:t>
                                </w:r>
                              </w:p>
                            </w:txbxContent>
                          </v:textbox>
                        </v:rect>
                        <v:rect id="Rectangle 35" o:spid="_x0000_s1151" style="position:absolute;left:21221;top:49550;width:563;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rsidR="00675B45" w:rsidRDefault="00675B45" w:rsidP="00957D13">
                                <w:pPr>
                                  <w:spacing w:after="160" w:line="259" w:lineRule="auto"/>
                                  <w:ind w:left="0" w:firstLine="0"/>
                                  <w:jc w:val="left"/>
                                </w:pPr>
                                <w:r>
                                  <w:rPr>
                                    <w:rFonts w:ascii="Arial" w:eastAsia="Arial" w:hAnsi="Arial" w:cs="Arial"/>
                                  </w:rPr>
                                  <w:t xml:space="preserve"> </w:t>
                                </w:r>
                              </w:p>
                            </w:txbxContent>
                          </v:textbox>
                        </v:rect>
                        <v:rect id="Rectangle 36" o:spid="_x0000_s1152" style="position:absolute;left:21663;top:49550;width:563;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JOPwwAAANsAAAAPAAAAZHJzL2Rvd25yZXYueG1sRI9Bi8Iw&#10;FITvC/sfwlvwtqarI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meyTj8MAAADbAAAADwAA&#10;AAAAAAAAAAAAAAAHAgAAZHJzL2Rvd25yZXYueG1sUEsFBgAAAAADAAMAtwAAAPcCAAAAAA==&#10;" filled="f" stroked="f">
                          <v:textbox inset="0,0,0,0">
                            <w:txbxContent>
                              <w:p w:rsidR="00675B45" w:rsidRDefault="00675B45" w:rsidP="00957D13">
                                <w:pPr>
                                  <w:spacing w:after="160" w:line="259" w:lineRule="auto"/>
                                  <w:ind w:left="0" w:firstLine="0"/>
                                  <w:jc w:val="left"/>
                                </w:pPr>
                                <w:r>
                                  <w:rPr>
                                    <w:rFonts w:ascii="Arial" w:eastAsia="Arial" w:hAnsi="Arial" w:cs="Arial"/>
                                  </w:rPr>
                                  <w:t xml:space="preserve"> </w:t>
                                </w:r>
                              </w:p>
                            </w:txbxContent>
                          </v:textbox>
                        </v:rect>
                        <v:rect id="Rectangle 37" o:spid="_x0000_s1153" style="position:absolute;top:20012;width:26831;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rsidR="00675B45" w:rsidRDefault="00675B45" w:rsidP="00957D13">
                                <w:pPr>
                                  <w:pStyle w:val="Figcontent"/>
                                </w:pPr>
                                <w:r>
                                  <w:t>(a) Ground</w:t>
                                </w:r>
                              </w:p>
                            </w:txbxContent>
                          </v:textbox>
                        </v:rect>
                        <v:shape id="Picture 49" o:spid="_x0000_s1154" type="#_x0000_t75" style="position:absolute;left:39122;top:41593;width:4130;height:3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4eKwAAAANsAAAAPAAAAZHJzL2Rvd25yZXYueG1sRI9Pi8Iw&#10;FMTvgt8hPMGbJor4p2sUEQTZk7rr/dG8bbvbvJQk2u63N4LgcZiZ3zDrbWdrcScfKscaJmMFgjh3&#10;puJCw/fXYbQEESKywdoxafinANtNv7fGzLiWz3S/xEIkCIcMNZQxNpmUIS/JYhi7hjh5P85bjEn6&#10;QhqPbYLbWk6VmkuLFaeFEhval5T/XW5Ww05d3Qk/larR7o+rX7OwsfVaDwfd7gNEpC6+w6/20WiY&#10;reD5Jf0AuXkAAAD//wMAUEsBAi0AFAAGAAgAAAAhANvh9svuAAAAhQEAABMAAAAAAAAAAAAAAAAA&#10;AAAAAFtDb250ZW50X1R5cGVzXS54bWxQSwECLQAUAAYACAAAACEAWvQsW78AAAAVAQAACwAAAAAA&#10;AAAAAAAAAAAfAQAAX3JlbHMvLnJlbHNQSwECLQAUAAYACAAAACEAl9OHisAAAADbAAAADwAAAAAA&#10;AAAAAAAAAAAHAgAAZHJzL2Rvd25yZXYueG1sUEsFBgAAAAADAAMAtwAAAPQCAAAAAA==&#10;">
                          <v:imagedata r:id="rId89" o:title=""/>
                        </v:shape>
                        <v:rect id="Rectangle 96711" o:spid="_x0000_s1155" style="position:absolute;left:35529;top:43184;width:13387;height:38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gZbyAAAAN4AAAAPAAAAZHJzL2Rvd25yZXYueG1sRI9Pa8JA&#10;FMTvBb/D8gRvdROL2kZXkeKfelCpyaW3R/aZBLNvQ3bV9Nt3C4Ueh5n5DTNfdqYWd2pdZVlBPIxA&#10;EOdWV1woyNLN8ysI55E11pZJwTc5WC56T3NMtH3wJ93PvhABwi5BBaX3TSKly0sy6Ia2IQ7exbYG&#10;fZBtIXWLjwA3tRxF0UQarDgslNjQe0n59XwzClamyE7rr/Fhn2KWbo/ZC66PO6UG/W41A+Gp8//h&#10;v/aHVvA2mcYx/N4JV0AufgAAAP//AwBQSwECLQAUAAYACAAAACEA2+H2y+4AAACFAQAAEwAAAAAA&#10;AAAAAAAAAAAAAAAAW0NvbnRlbnRfVHlwZXNdLnhtbFBLAQItABQABgAIAAAAIQBa9CxbvwAAABUB&#10;AAALAAAAAAAAAAAAAAAAAB8BAABfcmVscy8ucmVsc1BLAQItABQABgAIAAAAIQCTxgZbyAAAAN4A&#10;AAAPAAAAAAAAAAAAAAAAAAcCAABkcnMvZG93bnJldi54bWxQSwUGAAAAAAMAAwC3AAAA/AIAAAAA&#10;" filled="f" stroked="f">
                          <v:textbox inset="0,0,0,0">
                            <w:txbxContent>
                              <w:p w:rsidR="00675B45" w:rsidRDefault="00675B45" w:rsidP="00957D13">
                                <w:pPr>
                                  <w:pStyle w:val="Figcontent"/>
                                </w:pPr>
                                <w:r>
                                  <w:t>(d) Cucumber</w:t>
                                </w:r>
                                <w:r w:rsidDel="00AC7799">
                                  <w:t xml:space="preserve"> </w:t>
                                </w:r>
                              </w:p>
                            </w:txbxContent>
                          </v:textbox>
                        </v:rect>
                        <v:rect id="Rectangle 96713" o:spid="_x0000_s1156" style="position:absolute;left:28442;top:19950;width:20474;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5SzyAAAAN4AAAAPAAAAZHJzL2Rvd25yZXYueG1sRI9ba8JA&#10;FITfC/0Pyyn4Vje2oCZmI9IL+uiloL4dssckNHs2ZFeT+utdQejjMDPfMOm8N7W4UOsqywpGwwgE&#10;cW51xYWCn9336xSE88gaa8uk4I8czLPnpxQTbTve0GXrCxEg7BJUUHrfJFK6vCSDbmgb4uCdbGvQ&#10;B9kWUrfYBbip5VsUjaXBisNCiQ19lJT/bs9GwXLaLA4re+2K+uu43K/38ecu9koNXvrFDISn3v+H&#10;H+2VVhCPJ6N3uN8JV0BmNwAAAP//AwBQSwECLQAUAAYACAAAACEA2+H2y+4AAACFAQAAEwAAAAAA&#10;AAAAAAAAAAAAAAAAW0NvbnRlbnRfVHlwZXNdLnhtbFBLAQItABQABgAIAAAAIQBa9CxbvwAAABUB&#10;AAALAAAAAAAAAAAAAAAAAB8BAABfcmVscy8ucmVsc1BLAQItABQABgAIAAAAIQBcw5SzyAAAAN4A&#10;AAAPAAAAAAAAAAAAAAAAAAcCAABkcnMvZG93bnJldi54bWxQSwUGAAAAAAMAAwC3AAAA/AIAAAAA&#10;" filled="f" stroked="f">
                          <v:textbox inset="0,0,0,0">
                            <w:txbxContent>
                              <w:p w:rsidR="00675B45" w:rsidRDefault="00675B45" w:rsidP="00957D13">
                                <w:pPr>
                                  <w:pStyle w:val="Figcontent"/>
                                </w:pPr>
                                <w:r>
                                  <w:t xml:space="preserve">(b) </w:t>
                                </w:r>
                                <w:r w:rsidRPr="0045398A">
                                  <w:t>Three Rows</w:t>
                                </w:r>
                              </w:p>
                            </w:txbxContent>
                          </v:textbox>
                        </v:rect>
                        <v:rect id="Rectangle 96715" o:spid="_x0000_s1157" style="position:absolute;left:42011;top:43462;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qlcyAAAAN4AAAAPAAAAZHJzL2Rvd25yZXYueG1sRI9ba8JA&#10;FITfC/0Pyyn4VjcWqiZmI9IL+uiloL4dssckNHs2ZFeT+utdQejjMDPfMOm8N7W4UOsqywpGwwgE&#10;cW51xYWCn9336xSE88gaa8uk4I8czLPnpxQTbTve0GXrCxEg7BJUUHrfJFK6vCSDbmgb4uCdbGvQ&#10;B9kWUrfYBbip5VsUjaXBisNCiQ19lJT/bs9GwXLaLA4re+2K+uu43K/38ecu9koNXvrFDISn3v+H&#10;H+2VVhCPJ6N3uN8JV0BmNwAAAP//AwBQSwECLQAUAAYACAAAACEA2+H2y+4AAACFAQAAEwAAAAAA&#10;AAAAAAAAAAAAAAAAW0NvbnRlbnRfVHlwZXNdLnhtbFBLAQItABQABgAIAAAAIQBa9CxbvwAAABUB&#10;AAALAAAAAAAAAAAAAAAAAB8BAABfcmVscy8ucmVsc1BLAQItABQABgAIAAAAIQC8ZqlcyAAAAN4A&#10;AAAPAAAAAAAAAAAAAAAAAAcCAABkcnMvZG93bnJldi54bWxQSwUGAAAAAAMAAwC3AAAA/AIAAAAA&#10;" filled="f" stroked="f">
                          <v:textbox inset="0,0,0,0">
                            <w:txbxContent>
                              <w:p w:rsidR="00675B45" w:rsidRDefault="00675B45" w:rsidP="00957D13">
                                <w:pPr>
                                  <w:spacing w:after="160" w:line="259" w:lineRule="auto"/>
                                  <w:ind w:left="0" w:firstLine="0"/>
                                  <w:jc w:val="left"/>
                                </w:pPr>
                                <w:r>
                                  <w:rPr>
                                    <w:sz w:val="22"/>
                                  </w:rPr>
                                  <w:t xml:space="preserve"> </w:t>
                                </w:r>
                              </w:p>
                            </w:txbxContent>
                          </v:textbox>
                        </v:rect>
                      </v:group>
                      <v:shape id="Text Box 96716" o:spid="_x0000_s1158" type="#_x0000_t202" style="position:absolute;left:800;top:45713;width:53683;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wzxgAAAN4AAAAPAAAAZHJzL2Rvd25yZXYueG1sRI9Pi8Iw&#10;FMTvwn6H8Ba8yJrqoe52jeJf8OAedMXzo3nblm1eShJt/fZGEDwOM/MbZjrvTC2u5HxlWcFomIAg&#10;zq2uuFBw+t1+fILwAVljbZkU3MjDfPbWm2KmbcsHuh5DISKEfYYKyhCaTEqfl2TQD21DHL0/6wyG&#10;KF0htcM2wk0tx0mSSoMVx4USG1qVlP8fL0ZBunaX9sCrwfq02eNPU4zPy9tZqf57t/gGEagLr/Cz&#10;vdMKvtLJKIXHnXgF5OwOAAD//wMAUEsBAi0AFAAGAAgAAAAhANvh9svuAAAAhQEAABMAAAAAAAAA&#10;AAAAAAAAAAAAAFtDb250ZW50X1R5cGVzXS54bWxQSwECLQAUAAYACAAAACEAWvQsW78AAAAVAQAA&#10;CwAAAAAAAAAAAAAAAAAfAQAAX3JlbHMvLnJlbHNQSwECLQAUAAYACAAAACEA/2usM8YAAADeAAAA&#10;DwAAAAAAAAAAAAAAAAAHAgAAZHJzL2Rvd25yZXYueG1sUEsFBgAAAAADAAMAtwAAAPoCAAAAAA==&#10;" stroked="f">
                        <v:textbox inset="0,0,0,0">
                          <w:txbxContent>
                            <w:p w:rsidR="00675B45" w:rsidRDefault="00675B45" w:rsidP="006E7A3E">
                              <w:pPr>
                                <w:pStyle w:val="FIGCAPTIOIN"/>
                                <w:jc w:val="center"/>
                                <w:rPr>
                                  <w:rFonts w:ascii="Arial" w:hAnsi="Arial" w:cs="Arial"/>
                                  <w:noProof/>
                                </w:rPr>
                              </w:pPr>
                              <w:r w:rsidRPr="006E7A3E">
                                <w:rPr>
                                  <w:b/>
                                  <w:bCs/>
                                </w:rPr>
                                <w:t>Figure 8</w:t>
                              </w:r>
                              <w:r>
                                <w:t>:</w:t>
                              </w:r>
                              <w:r w:rsidRPr="00B610EE">
                                <w:rPr>
                                  <w:noProof/>
                                </w:rPr>
                                <w:t xml:space="preserve"> </w:t>
                              </w:r>
                              <w:r w:rsidRPr="009022B8">
                                <w:rPr>
                                  <w:noProof/>
                                </w:rPr>
                                <w:t>Qualitative Expirment Ensonofication Positions</w:t>
                              </w:r>
                            </w:p>
                            <w:p w:rsidR="00675B45" w:rsidRPr="006A3AFD" w:rsidRDefault="00675B45">
                              <w:pPr>
                                <w:pStyle w:val="Caption"/>
                                <w:rPr>
                                  <w:noProof/>
                                </w:rPr>
                              </w:pPr>
                            </w:p>
                          </w:txbxContent>
                        </v:textbox>
                      </v:shape>
                      <w10:wrap type="topAndBottom"/>
                    </v:group>
                  </w:pict>
                </mc:Fallback>
              </mc:AlternateContent>
            </w:r>
            <w:r w:rsidR="00957D13">
              <w:tab/>
            </w:r>
          </w:p>
        </w:tc>
      </w:tr>
    </w:tbl>
    <w:p w:rsidR="0058513F" w:rsidRDefault="007941DE" w:rsidP="006E7A3E">
      <w:pPr>
        <w:pStyle w:val="Heading3"/>
      </w:pPr>
      <w:r>
        <w:lastRenderedPageBreak/>
        <w:t xml:space="preserve"> </w:t>
      </w:r>
      <w:bookmarkStart w:id="69" w:name="_Toc469575392"/>
      <w:r>
        <w:t>3.2.3</w:t>
      </w:r>
      <w:r>
        <w:rPr>
          <w:rFonts w:ascii="Arial" w:eastAsia="Arial" w:hAnsi="Arial" w:cs="Arial"/>
        </w:rPr>
        <w:t xml:space="preserve"> </w:t>
      </w:r>
      <w:r w:rsidRPr="00BB3A23">
        <w:t>Prediction</w:t>
      </w:r>
      <w:r>
        <w:t xml:space="preserve"> features extraction experiment</w:t>
      </w:r>
      <w:bookmarkEnd w:id="69"/>
      <w:r>
        <w:t xml:space="preserve"> </w:t>
      </w:r>
    </w:p>
    <w:p w:rsidR="0058513F" w:rsidRDefault="007941DE" w:rsidP="006E7A3E">
      <w:r>
        <w:t xml:space="preserve">This experiment was conducted at the ARL. Five fully grown pepper plants grown in the greenhouse were carefully uprooted and transplanted in pots, as shown in </w:t>
      </w:r>
      <w:r w:rsidR="00D4717D">
        <w:t>Fig</w:t>
      </w:r>
      <w:r w:rsidR="00BB3A23">
        <w:t>.(</w:t>
      </w:r>
      <w:r>
        <w:rPr>
          <w:rFonts w:ascii="Cambria Math" w:eastAsia="Cambria Math" w:hAnsi="Cambria Math" w:cs="Cambria Math"/>
        </w:rPr>
        <w:t>7c</w:t>
      </w:r>
      <w:r w:rsidR="00BB3A23">
        <w:rPr>
          <w:rFonts w:ascii="Cambria Math" w:eastAsia="Cambria Math" w:hAnsi="Cambria Math" w:cs="Cambria Math"/>
        </w:rPr>
        <w:t>)</w:t>
      </w:r>
      <w:r>
        <w:t xml:space="preserve"> each bearing fruit with a total yield mass of </w:t>
      </w:r>
      <w:r w:rsidR="00BB3A23">
        <w:rPr>
          <w:rFonts w:ascii="Cambria Math" w:eastAsia="Cambria Math" w:hAnsi="Cambria Math" w:cs="Cambria Math"/>
        </w:rPr>
        <w:t>700[</w:t>
      </w:r>
      <w:r>
        <w:rPr>
          <w:rFonts w:ascii="Cambria Math" w:eastAsia="Cambria Math" w:hAnsi="Cambria Math" w:cs="Cambria Math"/>
        </w:rPr>
        <w:t xml:space="preserve">gr] </w:t>
      </w:r>
      <w:r>
        <w:t xml:space="preserve">to </w:t>
      </w:r>
      <w:r w:rsidR="00BB3A23">
        <w:rPr>
          <w:rFonts w:ascii="Cambria Math" w:eastAsia="Cambria Math" w:hAnsi="Cambria Math" w:cs="Cambria Math"/>
        </w:rPr>
        <w:t>1200[</w:t>
      </w:r>
      <w:r>
        <w:rPr>
          <w:rFonts w:ascii="Cambria Math" w:eastAsia="Cambria Math" w:hAnsi="Cambria Math" w:cs="Cambria Math"/>
        </w:rPr>
        <w:t>gr]</w:t>
      </w:r>
      <w:r>
        <w:t xml:space="preserve"> per plant. The plants were held up to the ceiling with thin threads to replace the trellising while minimizing any noise to the return echoes caused by anything but the plants. The five plants were ensonified with a </w:t>
      </w:r>
      <w:r w:rsidR="00BB3A23">
        <w:rPr>
          <w:rFonts w:ascii="Cambria Math" w:eastAsia="Cambria Math" w:hAnsi="Cambria Math" w:cs="Cambria Math"/>
        </w:rPr>
        <w:t>20[</w:t>
      </w:r>
      <w:r>
        <w:rPr>
          <w:rFonts w:ascii="Cambria Math" w:eastAsia="Cambria Math" w:hAnsi="Cambria Math" w:cs="Cambria Math"/>
        </w:rPr>
        <w:t>kHz]</w:t>
      </w:r>
      <w:r>
        <w:t xml:space="preserve"> to </w:t>
      </w:r>
      <w:r w:rsidR="00BB3A23">
        <w:rPr>
          <w:rFonts w:ascii="Cambria Math" w:eastAsia="Cambria Math" w:hAnsi="Cambria Math" w:cs="Cambria Math"/>
        </w:rPr>
        <w:t>120[</w:t>
      </w:r>
      <w:r>
        <w:rPr>
          <w:rFonts w:ascii="Cambria Math" w:eastAsia="Cambria Math" w:hAnsi="Cambria Math" w:cs="Cambria Math"/>
        </w:rPr>
        <w:t>kHz</w:t>
      </w:r>
      <w:r w:rsidR="002F04BD">
        <w:rPr>
          <w:rFonts w:ascii="Cambria Math" w:eastAsia="Cambria Math" w:hAnsi="Cambria Math" w:cs="Cambria Math"/>
        </w:rPr>
        <w:t xml:space="preserve">] </w:t>
      </w:r>
      <w:r w:rsidR="002F04BD">
        <w:t>in</w:t>
      </w:r>
      <w:r>
        <w:t xml:space="preserve"> </w:t>
      </w:r>
      <w:r w:rsidR="00BB3A23">
        <w:rPr>
          <w:rFonts w:ascii="Cambria Math" w:eastAsia="Cambria Math" w:hAnsi="Cambria Math" w:cs="Cambria Math"/>
        </w:rPr>
        <w:t>5[</w:t>
      </w:r>
      <w:r>
        <w:rPr>
          <w:rFonts w:ascii="Cambria Math" w:eastAsia="Cambria Math" w:hAnsi="Cambria Math" w:cs="Cambria Math"/>
        </w:rPr>
        <w:t>ms]</w:t>
      </w:r>
      <w:r>
        <w:t xml:space="preserve"> linear CHIRP for three fruit levels: full, intermediate and empty. Each plant at each fruit level was </w:t>
      </w:r>
      <w:r w:rsidR="00D4717D">
        <w:t>ensonified</w:t>
      </w:r>
      <w:r>
        <w:t xml:space="preserve"> from three orientations, </w:t>
      </w:r>
      <w:r>
        <w:rPr>
          <w:rFonts w:ascii="Cambria Math" w:eastAsia="Cambria Math" w:hAnsi="Cambria Math" w:cs="Cambria Math"/>
        </w:rPr>
        <w:t>120°</w:t>
      </w:r>
      <w:r>
        <w:t xml:space="preserve"> apart – designated as </w:t>
      </w:r>
      <w:r>
        <w:rPr>
          <w:rFonts w:ascii="Cambria Math" w:eastAsia="Cambria Math" w:hAnsi="Cambria Math" w:cs="Cambria Math"/>
        </w:rPr>
        <w:t>P</w:t>
      </w:r>
      <w:r>
        <w:rPr>
          <w:rFonts w:ascii="Cambria Math" w:eastAsia="Cambria Math" w:hAnsi="Cambria Math" w:cs="Cambria Math"/>
          <w:vertAlign w:val="subscript"/>
        </w:rPr>
        <w:t>i</w:t>
      </w:r>
      <w:r>
        <w:rPr>
          <w:rFonts w:ascii="Cambria Math" w:eastAsia="Cambria Math" w:hAnsi="Cambria Math" w:cs="Cambria Math"/>
        </w:rPr>
        <w:t>O</w:t>
      </w:r>
      <w:r>
        <w:rPr>
          <w:rFonts w:ascii="Cambria Math" w:eastAsia="Cambria Math" w:hAnsi="Cambria Math" w:cs="Cambria Math"/>
          <w:vertAlign w:val="subscript"/>
        </w:rPr>
        <w:t>j</w:t>
      </w:r>
      <w:r>
        <w:t xml:space="preserve"> where </w:t>
      </w:r>
      <w:r>
        <w:rPr>
          <w:rFonts w:ascii="Cambria Math" w:eastAsia="Cambria Math" w:hAnsi="Cambria Math" w:cs="Cambria Math"/>
        </w:rPr>
        <w:t>i</w:t>
      </w:r>
      <w:r>
        <w:t xml:space="preserve"> represents the plant number and </w:t>
      </w:r>
      <w:r>
        <w:rPr>
          <w:rFonts w:ascii="Cambria Math" w:eastAsia="Cambria Math" w:hAnsi="Cambria Math" w:cs="Cambria Math"/>
        </w:rPr>
        <w:t>j</w:t>
      </w:r>
      <w:r>
        <w:t xml:space="preserve"> represents the orientation: 1, 2 and 3 for </w:t>
      </w:r>
      <w:r>
        <w:rPr>
          <w:rFonts w:ascii="Cambria Math" w:eastAsia="Cambria Math" w:hAnsi="Cambria Math" w:cs="Cambria Math"/>
        </w:rPr>
        <w:t>0°</w:t>
      </w:r>
      <w:r>
        <w:t xml:space="preserve">, </w:t>
      </w:r>
      <w:r>
        <w:rPr>
          <w:rFonts w:ascii="Cambria Math" w:eastAsia="Cambria Math" w:hAnsi="Cambria Math" w:cs="Cambria Math"/>
        </w:rPr>
        <w:t>120°</w:t>
      </w:r>
      <w:r>
        <w:t xml:space="preserve"> and </w:t>
      </w:r>
      <w:r>
        <w:rPr>
          <w:rFonts w:ascii="Cambria Math" w:eastAsia="Cambria Math" w:hAnsi="Cambria Math" w:cs="Cambria Math"/>
        </w:rPr>
        <w:t>240°</w:t>
      </w:r>
      <w:r>
        <w:t xml:space="preserve"> respectively. </w:t>
      </w:r>
    </w:p>
    <w:p w:rsidR="0058513F" w:rsidRDefault="007941DE" w:rsidP="006E7A3E">
      <w:r>
        <w:t xml:space="preserve">Each </w:t>
      </w:r>
      <w:r>
        <w:rPr>
          <w:rFonts w:ascii="Cambria Math" w:eastAsia="Cambria Math" w:hAnsi="Cambria Math" w:cs="Cambria Math"/>
        </w:rPr>
        <w:t>P</w:t>
      </w:r>
      <w:r>
        <w:rPr>
          <w:rFonts w:ascii="Cambria Math" w:eastAsia="Cambria Math" w:hAnsi="Cambria Math" w:cs="Cambria Math"/>
          <w:vertAlign w:val="subscript"/>
        </w:rPr>
        <w:t>i</w:t>
      </w:r>
      <w:r>
        <w:rPr>
          <w:rFonts w:ascii="Cambria Math" w:eastAsia="Cambria Math" w:hAnsi="Cambria Math" w:cs="Cambria Math"/>
        </w:rPr>
        <w:t>O</w:t>
      </w:r>
      <w:r>
        <w:rPr>
          <w:rFonts w:ascii="Cambria Math" w:eastAsia="Cambria Math" w:hAnsi="Cambria Math" w:cs="Cambria Math"/>
          <w:vertAlign w:val="subscript"/>
        </w:rPr>
        <w:t>j</w:t>
      </w:r>
      <w:r>
        <w:t xml:space="preserve"> was </w:t>
      </w:r>
      <w:r w:rsidR="00D4717D">
        <w:t>ensonified</w:t>
      </w:r>
      <w:r>
        <w:t xml:space="preserve"> from distances of </w:t>
      </w:r>
      <w:r>
        <w:rPr>
          <w:rFonts w:ascii="Cambria Math" w:eastAsia="Cambria Math" w:hAnsi="Cambria Math" w:cs="Cambria Math"/>
        </w:rPr>
        <w:t>0.</w:t>
      </w:r>
      <w:r w:rsidR="00CC378A">
        <w:rPr>
          <w:rFonts w:ascii="Cambria Math" w:eastAsia="Cambria Math" w:hAnsi="Cambria Math" w:cs="Cambria Math"/>
        </w:rPr>
        <w:t>625m</w:t>
      </w:r>
      <w:r>
        <w:rPr>
          <w:rFonts w:ascii="Cambria Math" w:eastAsia="Cambria Math" w:hAnsi="Cambria Math" w:cs="Cambria Math"/>
        </w:rPr>
        <w:t xml:space="preserve"> and 1.</w:t>
      </w:r>
      <w:r w:rsidR="00CC378A">
        <w:rPr>
          <w:rFonts w:ascii="Cambria Math" w:eastAsia="Cambria Math" w:hAnsi="Cambria Math" w:cs="Cambria Math"/>
        </w:rPr>
        <w:t>25m</w:t>
      </w:r>
      <w:r>
        <w:t xml:space="preserve"> with 30 repetitions. In post processing, a multi linear regression and a fruit mass estimation based on the experiment results was conducted. </w:t>
      </w:r>
    </w:p>
    <w:p w:rsidR="0058513F" w:rsidRPr="00225FA0" w:rsidRDefault="007A706E" w:rsidP="006E7A3E">
      <w:pPr>
        <w:pStyle w:val="Heading2"/>
      </w:pPr>
      <w:bookmarkStart w:id="70" w:name="_Toc469575393"/>
      <w:r w:rsidRPr="00225FA0">
        <w:t xml:space="preserve">3.3 </w:t>
      </w:r>
      <w:r w:rsidR="007941DE" w:rsidRPr="00225FA0">
        <w:t>Ordinary Least Squares attenuation and hidden row detection</w:t>
      </w:r>
      <w:bookmarkEnd w:id="70"/>
      <w:r w:rsidR="007941DE" w:rsidRPr="00225FA0">
        <w:t xml:space="preserve"> </w:t>
      </w:r>
    </w:p>
    <w:p w:rsidR="0058513F" w:rsidRDefault="007941DE" w:rsidP="006E7A3E">
      <w:r>
        <w:t>The attenuation for each frequency was extracted using Ordinary</w:t>
      </w:r>
      <w:r w:rsidR="00CC378A">
        <w:t xml:space="preserve"> </w:t>
      </w:r>
      <w:r>
        <w:t xml:space="preserve">Least Squares (OLS) on the frequency response results of the qualitative experiment. </w:t>
      </w:r>
      <w:r w:rsidR="002C2EC5">
        <w:t>Sec.</w:t>
      </w:r>
      <w:r>
        <w:t xml:space="preserve">(3.2.2). The attenuation is used to normalize the energy returning from a row by using the attenuation values as weights to compensate for the energy loss due to distance as defined </w:t>
      </w:r>
      <w:r w:rsidR="00D4717D">
        <w:t>mathematically</w:t>
      </w:r>
      <w:r>
        <w:t xml:space="preserve"> in </w:t>
      </w:r>
      <w:r w:rsidR="00BB3A23">
        <w:t>Eq.</w:t>
      </w:r>
      <w:r>
        <w:t xml:space="preserve">(5). However, it amplifies the noise as well.  </w:t>
      </w:r>
    </w:p>
    <w:p w:rsidR="0058513F" w:rsidRDefault="007941DE" w:rsidP="006E7A3E">
      <w:r>
        <w:t xml:space="preserve">To overcome this situation, the noise is filtered prior to amplification. The return energies of the plants are relativity strong in the </w:t>
      </w:r>
      <w:r w:rsidR="002C2EC5">
        <w:rPr>
          <w:rFonts w:ascii="Cambria Math" w:eastAsia="Cambria Math" w:hAnsi="Cambria Math" w:cs="Cambria Math"/>
        </w:rPr>
        <w:t>40[</w:t>
      </w:r>
      <w:r>
        <w:rPr>
          <w:rFonts w:ascii="Cambria Math" w:eastAsia="Cambria Math" w:hAnsi="Cambria Math" w:cs="Cambria Math"/>
        </w:rPr>
        <w:t>kHz]</w:t>
      </w:r>
      <w:r>
        <w:t xml:space="preserve"> to </w:t>
      </w:r>
      <w:r w:rsidR="002C2EC5">
        <w:rPr>
          <w:rFonts w:ascii="Cambria Math" w:eastAsia="Cambria Math" w:hAnsi="Cambria Math" w:cs="Cambria Math"/>
        </w:rPr>
        <w:t>60[</w:t>
      </w:r>
      <w:r>
        <w:rPr>
          <w:rFonts w:ascii="Cambria Math" w:eastAsia="Cambria Math" w:hAnsi="Cambria Math" w:cs="Cambria Math"/>
        </w:rPr>
        <w:t>kHz]</w:t>
      </w:r>
      <w:r>
        <w:t xml:space="preserve"> band, therefore the detection process occurs in that range. Finally, the cross correlation of the CHIRP with the compensated return echo (also known as a matched filter) is used to maximize the SNR and detect the plants rows by thresholding.</w:t>
      </w:r>
    </w:p>
    <w:p w:rsidR="0058513F" w:rsidRPr="001C3025" w:rsidRDefault="007941DE" w:rsidP="006E7A3E">
      <w:pPr>
        <w:pStyle w:val="Heading2"/>
      </w:pPr>
      <w:r w:rsidRPr="006E7A3E">
        <w:rPr>
          <w:rFonts w:eastAsia="Calibri"/>
          <w:sz w:val="24"/>
        </w:rPr>
        <w:lastRenderedPageBreak/>
        <w:tab/>
      </w:r>
      <w:bookmarkStart w:id="71" w:name="_Toc469575394"/>
      <w:r w:rsidR="007A706E">
        <w:t xml:space="preserve">3.4 </w:t>
      </w:r>
      <w:r w:rsidRPr="001C3025">
        <w:t>Applicative experiment</w:t>
      </w:r>
      <w:bookmarkEnd w:id="71"/>
      <w:r w:rsidRPr="001C3025">
        <w:t xml:space="preserve"> </w:t>
      </w:r>
    </w:p>
    <w:p w:rsidR="0058513F" w:rsidRDefault="007941DE" w:rsidP="006E7A3E">
      <w:r>
        <w:t>The goals of the experiment were as followed: 1) map the environment of the robot, 2</w:t>
      </w:r>
      <w:r w:rsidR="00E858FD">
        <w:t xml:space="preserve">) </w:t>
      </w:r>
      <w:r>
        <w:t>classify walls into either plants or building, 3)</w:t>
      </w:r>
      <w:r w:rsidR="0076634C">
        <w:t xml:space="preserve"> </w:t>
      </w:r>
      <w:r>
        <w:t>scan for hidden objects behind plants. The experiment was done in the Robots and Bio-Medical Micro-</w:t>
      </w:r>
      <w:r w:rsidR="00D4717D">
        <w:t>Systems (</w:t>
      </w:r>
      <w:r>
        <w:t>RBM</w:t>
      </w:r>
      <w:r>
        <w:rPr>
          <w:vertAlign w:val="superscript"/>
        </w:rPr>
        <w:t>2</w:t>
      </w:r>
      <w:r>
        <w:t>S) lab at TAU. As at the time the experiment was held was off bell pepper growing season</w:t>
      </w:r>
      <w:r w:rsidR="001E299F">
        <w:t>,</w:t>
      </w:r>
      <w:r>
        <w:t xml:space="preserve"> six </w:t>
      </w:r>
      <w:r>
        <w:rPr>
          <w:rFonts w:ascii="Cambria Math" w:eastAsia="Cambria Math" w:hAnsi="Cambria Math" w:cs="Cambria Math"/>
        </w:rPr>
        <w:t>0.</w:t>
      </w:r>
      <w:r w:rsidR="00732AC9">
        <w:rPr>
          <w:rFonts w:ascii="Cambria Math" w:eastAsia="Cambria Math" w:hAnsi="Cambria Math" w:cs="Cambria Math"/>
        </w:rPr>
        <w:t>2[</w:t>
      </w:r>
      <w:r>
        <w:rPr>
          <w:rFonts w:ascii="Cambria Math" w:eastAsia="Cambria Math" w:hAnsi="Cambria Math" w:cs="Cambria Math"/>
        </w:rPr>
        <w:t>𝑚]</w:t>
      </w:r>
      <w:r>
        <w:t xml:space="preserve"> to </w:t>
      </w:r>
      <w:r>
        <w:rPr>
          <w:rFonts w:ascii="Cambria Math" w:eastAsia="Cambria Math" w:hAnsi="Cambria Math" w:cs="Cambria Math"/>
        </w:rPr>
        <w:t>0.</w:t>
      </w:r>
      <w:r w:rsidR="00732AC9">
        <w:rPr>
          <w:rFonts w:ascii="Cambria Math" w:eastAsia="Cambria Math" w:hAnsi="Cambria Math" w:cs="Cambria Math"/>
        </w:rPr>
        <w:t>4[</w:t>
      </w:r>
      <w:r>
        <w:rPr>
          <w:rFonts w:ascii="Cambria Math" w:eastAsia="Cambria Math" w:hAnsi="Cambria Math" w:cs="Cambria Math"/>
        </w:rPr>
        <w:t>𝑚]</w:t>
      </w:r>
      <w:r>
        <w:rPr>
          <w:i/>
        </w:rPr>
        <w:t xml:space="preserve"> </w:t>
      </w:r>
      <w:r>
        <w:t xml:space="preserve">diameter, </w:t>
      </w:r>
      <w:r>
        <w:rPr>
          <w:rFonts w:ascii="Cambria Math" w:eastAsia="Cambria Math" w:hAnsi="Cambria Math" w:cs="Cambria Math"/>
        </w:rPr>
        <w:t>0.</w:t>
      </w:r>
      <w:r w:rsidR="00732AC9">
        <w:rPr>
          <w:rFonts w:ascii="Cambria Math" w:eastAsia="Cambria Math" w:hAnsi="Cambria Math" w:cs="Cambria Math"/>
        </w:rPr>
        <w:t>4[</w:t>
      </w:r>
      <w:r>
        <w:rPr>
          <w:rFonts w:ascii="Cambria Math" w:eastAsia="Cambria Math" w:hAnsi="Cambria Math" w:cs="Cambria Math"/>
        </w:rPr>
        <w:t>𝑚]</w:t>
      </w:r>
      <w:r>
        <w:t xml:space="preserve"> to </w:t>
      </w:r>
      <w:r>
        <w:rPr>
          <w:rFonts w:ascii="Cambria Math" w:eastAsia="Cambria Math" w:hAnsi="Cambria Math" w:cs="Cambria Math"/>
        </w:rPr>
        <w:t>0.</w:t>
      </w:r>
      <w:r w:rsidR="00732AC9">
        <w:rPr>
          <w:rFonts w:ascii="Cambria Math" w:eastAsia="Cambria Math" w:hAnsi="Cambria Math" w:cs="Cambria Math"/>
        </w:rPr>
        <w:t>6[</w:t>
      </w:r>
      <w:r>
        <w:rPr>
          <w:rFonts w:ascii="Cambria Math" w:eastAsia="Cambria Math" w:hAnsi="Cambria Math" w:cs="Cambria Math"/>
        </w:rPr>
        <w:t>𝑚]</w:t>
      </w:r>
      <w:r>
        <w:t xml:space="preserve"> height</w:t>
      </w:r>
      <w:r>
        <w:rPr>
          <w:i/>
        </w:rPr>
        <w:t xml:space="preserve"> Vibrnum tinus</w:t>
      </w:r>
      <w:r>
        <w:t xml:space="preserve"> (Eve Price) plants were planted in pots and stationed to simulate a greenhouse plant wall as in </w:t>
      </w:r>
      <w:r w:rsidR="0092003F">
        <w:t>Fig.(</w:t>
      </w:r>
      <w:r>
        <w:rPr>
          <w:rFonts w:ascii="Cambria Math" w:eastAsia="Cambria Math" w:hAnsi="Cambria Math" w:cs="Cambria Math"/>
        </w:rPr>
        <w:t>9)</w:t>
      </w:r>
      <w:r>
        <w:t>.</w:t>
      </w:r>
    </w:p>
    <w:tbl>
      <w:tblPr>
        <w:tblStyle w:val="TableGrid0"/>
        <w:tblpPr w:leftFromText="180" w:rightFromText="180" w:vertAnchor="text" w:horzAnchor="page" w:tblpX="1633" w:tblpY="401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94"/>
      </w:tblGrid>
      <w:tr w:rsidR="006874C4" w:rsidTr="006874C4">
        <w:trPr>
          <w:trHeight w:val="5095"/>
        </w:trPr>
        <w:tc>
          <w:tcPr>
            <w:tcW w:w="8494" w:type="dxa"/>
          </w:tcPr>
          <w:p w:rsidR="006874C4" w:rsidRDefault="000C120E" w:rsidP="006874C4">
            <w:pPr>
              <w:keepNext/>
              <w:ind w:left="23" w:firstLine="0"/>
            </w:pPr>
            <w:r>
              <w:rPr>
                <w:noProof/>
              </w:rPr>
              <mc:AlternateContent>
                <mc:Choice Requires="wpg">
                  <w:drawing>
                    <wp:anchor distT="0" distB="0" distL="114300" distR="114300" simplePos="0" relativeHeight="251843584" behindDoc="0" locked="0" layoutInCell="1" allowOverlap="1" wp14:anchorId="544684CA" wp14:editId="057FD99C">
                      <wp:simplePos x="0" y="0"/>
                      <wp:positionH relativeFrom="column">
                        <wp:posOffset>812577</wp:posOffset>
                      </wp:positionH>
                      <wp:positionV relativeFrom="paragraph">
                        <wp:posOffset>106547</wp:posOffset>
                      </wp:positionV>
                      <wp:extent cx="4670683" cy="3557117"/>
                      <wp:effectExtent l="0" t="0" r="0" b="0"/>
                      <wp:wrapNone/>
                      <wp:docPr id="213" name="Group 213"/>
                      <wp:cNvGraphicFramePr/>
                      <a:graphic xmlns:a="http://schemas.openxmlformats.org/drawingml/2006/main">
                        <a:graphicData uri="http://schemas.microsoft.com/office/word/2010/wordprocessingGroup">
                          <wpg:wgp>
                            <wpg:cNvGrpSpPr/>
                            <wpg:grpSpPr>
                              <a:xfrm>
                                <a:off x="0" y="0"/>
                                <a:ext cx="4670683" cy="3557117"/>
                                <a:chOff x="323866" y="-47507"/>
                                <a:chExt cx="4427643" cy="3363508"/>
                              </a:xfrm>
                            </wpg:grpSpPr>
                            <wps:wsp>
                              <wps:cNvPr id="111233" name="Rectangle 111233"/>
                              <wps:cNvSpPr/>
                              <wps:spPr>
                                <a:xfrm>
                                  <a:off x="1960684" y="-47507"/>
                                  <a:ext cx="2790825" cy="638175"/>
                                </a:xfrm>
                                <a:prstGeom prst="rect">
                                  <a:avLst/>
                                </a:prstGeom>
                                <a:ln>
                                  <a:noFill/>
                                </a:ln>
                              </wps:spPr>
                              <wps:txbx>
                                <w:txbxContent>
                                  <w:p w:rsidR="00675B45" w:rsidRDefault="00675B45" w:rsidP="006874C4">
                                    <w:pPr>
                                      <w:pStyle w:val="ListParagraph"/>
                                      <w:numPr>
                                        <w:ilvl w:val="0"/>
                                        <w:numId w:val="29"/>
                                      </w:numPr>
                                      <w:tabs>
                                        <w:tab w:val="left" w:pos="5387"/>
                                      </w:tabs>
                                      <w:spacing w:after="160" w:line="259" w:lineRule="auto"/>
                                      <w:ind w:right="54"/>
                                      <w:jc w:val="left"/>
                                    </w:pPr>
                                    <w:r>
                                      <w:t xml:space="preserve">Styrofoam </w:t>
                                    </w:r>
                                  </w:p>
                                  <w:p w:rsidR="00675B45" w:rsidRDefault="00675B45" w:rsidP="006874C4">
                                    <w:pPr>
                                      <w:pStyle w:val="ListParagraph"/>
                                      <w:numPr>
                                        <w:ilvl w:val="0"/>
                                        <w:numId w:val="29"/>
                                      </w:numPr>
                                      <w:tabs>
                                        <w:tab w:val="left" w:pos="5387"/>
                                      </w:tabs>
                                      <w:spacing w:after="160" w:line="259" w:lineRule="auto"/>
                                      <w:ind w:right="54"/>
                                      <w:jc w:val="left"/>
                                    </w:pPr>
                                    <w:r>
                                      <w:t>Eve Price Plants</w:t>
                                    </w:r>
                                  </w:p>
                                  <w:p w:rsidR="00675B45" w:rsidRDefault="00675B45" w:rsidP="006874C4">
                                    <w:pPr>
                                      <w:pStyle w:val="ListParagraph"/>
                                      <w:numPr>
                                        <w:ilvl w:val="0"/>
                                        <w:numId w:val="29"/>
                                      </w:numPr>
                                      <w:tabs>
                                        <w:tab w:val="left" w:pos="5387"/>
                                      </w:tabs>
                                      <w:spacing w:after="160" w:line="259" w:lineRule="auto"/>
                                      <w:ind w:right="54"/>
                                      <w:jc w:val="left"/>
                                    </w:pPr>
                                    <w:r>
                                      <w:t>θ is the VP-6242 first joint angle</w:t>
                                    </w:r>
                                    <w:r>
                                      <w:tab/>
                                    </w:r>
                                  </w:p>
                                </w:txbxContent>
                              </wps:txbx>
                              <wps:bodyPr horzOverflow="overflow" vert="horz" wrap="square" lIns="0" tIns="0" rIns="0" bIns="0" rtlCol="0">
                                <a:noAutofit/>
                              </wps:bodyPr>
                            </wps:wsp>
                            <wps:wsp>
                              <wps:cNvPr id="212" name="Rectangle 212"/>
                              <wps:cNvSpPr/>
                              <wps:spPr>
                                <a:xfrm>
                                  <a:off x="323866" y="2677826"/>
                                  <a:ext cx="3613638" cy="638175"/>
                                </a:xfrm>
                                <a:prstGeom prst="rect">
                                  <a:avLst/>
                                </a:prstGeom>
                                <a:ln>
                                  <a:noFill/>
                                </a:ln>
                              </wps:spPr>
                              <wps:txbx>
                                <w:txbxContent>
                                  <w:p w:rsidR="00675B45" w:rsidRDefault="00675B45" w:rsidP="006E7A3E">
                                    <w:pPr>
                                      <w:pStyle w:val="FIGCAPTIOIN"/>
                                    </w:pPr>
                                    <w:r>
                                      <w:tab/>
                                    </w:r>
                                    <w:r w:rsidRPr="006E7A3E">
                                      <w:rPr>
                                        <w:b/>
                                        <w:bCs/>
                                      </w:rPr>
                                      <w:t>Figure 9</w:t>
                                    </w:r>
                                    <w:r w:rsidRPr="0085604F">
                                      <w:t xml:space="preserve">: </w:t>
                                    </w:r>
                                    <w:r w:rsidRPr="009022B8">
                                      <w:t>Real Time Application Setup</w:t>
                                    </w:r>
                                  </w:p>
                                </w:txbxContent>
                              </wps:txbx>
                              <wps:bodyPr horzOverflow="overflow" vert="horz"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544684CA" id="Group 213" o:spid="_x0000_s1159" style="position:absolute;left:0;text-align:left;margin-left:64pt;margin-top:8.4pt;width:367.75pt;height:280.1pt;z-index:251843584;mso-position-horizontal-relative:text;mso-position-vertical-relative:text;mso-width-relative:margin;mso-height-relative:margin" coordorigin="3238,-475" coordsize="44276,33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5PawIAAJYGAAAOAAAAZHJzL2Uyb0RvYy54bWzMVdtu2zAMfR+wfxD03tiy40uNOMWwrsGA&#10;YS3a7QMUW74AtqRJSpzu60fJl3TtXtYB214UipSpw3NIZXN16jt0ZEq3gueYrHyMGC9E2fI6x1+/&#10;3FykGGlDeUk7wVmOH5nGV9u3bzaDzFggGtGVTCFIwnU2yBw3xsjM83TRsJ7qlZCMQ7ASqqcGtqr2&#10;SkUHyN53XuD7sTcIVUolCqY1eK/HIN66/FXFCnNbVZoZ1OUYsBm3Krfu7eptNzSrFZVNW0ww6CtQ&#10;9LTlcOmS6poaig6qfZGqbwsltKjMqhC9J6qqLZirAaoh/rNqdkocpKulzoZaLjQBtc94enXa4vPx&#10;TqG2zHFAQow47UEkdy+yDqBnkHUGp3ZKPsg7NTnqcWcrPlWqt79QCzo5Yh8XYtnJoAKc6zjx4xTy&#10;FxALoyghJBmpLxrQx34XBmEaxxjBgYt1EvlL/MOcYx0k8XrOEcZh5Kc2hzdD8CzSBdggoaH0mTP9&#10;Z5w9NFQyJ4W2bEycEUKCcKHtHrqN8rpjaPI7stz5hTqdaWDxF7yRyxgoWr8gYKYwSC79NIhGCuMw&#10;JUn0U/U0k0qbHRM9skaOFaBxLUmPn7QZiZqP2Ps7blcubtquG6PWAyTOEK1lTvuT647I6WFde1E+&#10;QvmNUN9vYfCrTgw5FpOF7VsAl9soRgPMVY71twNVDKPuIwcR7BDOhpqN/Wwo070XblRHcO8ORlSt&#10;Q3++e0IJ6tru/AsyBySYR+OssXX+jsBPGjyIkyQN4nECZoHDmEBTw3NpZ+QfCOyG6Uzy/yKwm2p4&#10;/NygTw+1fV2f7l1DnP9Otj8AAAD//wMAUEsDBBQABgAIAAAAIQAVll1T4AAAAAoBAAAPAAAAZHJz&#10;L2Rvd25yZXYueG1sTI9BS8NAEIXvgv9hGcGb3aQlaYjZlFLUUxFsBfE2zU6T0OxuyG6T9N87nvQ2&#10;j3m8975iM5tOjDT41lkF8SICQbZyurW1gs/j61MGwge0GjtnScGNPGzK+7sCc+0m+0HjIdSCQ6zP&#10;UUETQp9L6auGDPqF68ny7+wGg4HlUEs94MThppPLKEqlwdZyQ4M97RqqLoerUfA24bRdxS/j/nLe&#10;3b6PyfvXPialHh/m7TOIQHP4M8PvfJ4OJW86uavVXnSslxmzBD5SRmBDlq4SECcFyXodgSwL+R+h&#10;/AEAAP//AwBQSwECLQAUAAYACAAAACEAtoM4kv4AAADhAQAAEwAAAAAAAAAAAAAAAAAAAAAAW0Nv&#10;bnRlbnRfVHlwZXNdLnhtbFBLAQItABQABgAIAAAAIQA4/SH/1gAAAJQBAAALAAAAAAAAAAAAAAAA&#10;AC8BAABfcmVscy8ucmVsc1BLAQItABQABgAIAAAAIQBqB/5PawIAAJYGAAAOAAAAAAAAAAAAAAAA&#10;AC4CAABkcnMvZTJvRG9jLnhtbFBLAQItABQABgAIAAAAIQAVll1T4AAAAAoBAAAPAAAAAAAAAAAA&#10;AAAAAMUEAABkcnMvZG93bnJldi54bWxQSwUGAAAAAAQABADzAAAA0gUAAAAA&#10;">
                      <v:rect id="Rectangle 111233" o:spid="_x0000_s1160" style="position:absolute;left:19606;top:-475;width:27909;height:6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bnSxQAAAN8AAAAPAAAAZHJzL2Rvd25yZXYueG1sRE9Na8JA&#10;EL0L/odlhN50E4WiqauIbUmOrRHS3obsNAlmZ0N2a9L++m5B8Ph439v9aFpxpd41lhXEiwgEcWl1&#10;w5WCc/46X4NwHllja5kU/JCD/W462WKi7cDvdD35SoQQdgkqqL3vEildWZNBt7AdceC+bG/QB9hX&#10;Uvc4hHDTymUUPUqDDYeGGjs61lReTt9GQbruDh+Z/R2q9uUzLd6KzXO+8Uo9zMbDEwhPo7+Lb+5M&#10;h/lxvFyt4P9PACB3fwAAAP//AwBQSwECLQAUAAYACAAAACEA2+H2y+4AAACFAQAAEwAAAAAAAAAA&#10;AAAAAAAAAAAAW0NvbnRlbnRfVHlwZXNdLnhtbFBLAQItABQABgAIAAAAIQBa9CxbvwAAABUBAAAL&#10;AAAAAAAAAAAAAAAAAB8BAABfcmVscy8ucmVsc1BLAQItABQABgAIAAAAIQCdhbnSxQAAAN8AAAAP&#10;AAAAAAAAAAAAAAAAAAcCAABkcnMvZG93bnJldi54bWxQSwUGAAAAAAMAAwC3AAAA+QIAAAAA&#10;" filled="f" stroked="f">
                        <v:textbox inset="0,0,0,0">
                          <w:txbxContent>
                            <w:p w:rsidR="00675B45" w:rsidRDefault="00675B45" w:rsidP="006874C4">
                              <w:pPr>
                                <w:pStyle w:val="ListParagraph"/>
                                <w:numPr>
                                  <w:ilvl w:val="0"/>
                                  <w:numId w:val="29"/>
                                </w:numPr>
                                <w:tabs>
                                  <w:tab w:val="left" w:pos="5387"/>
                                </w:tabs>
                                <w:spacing w:after="160" w:line="259" w:lineRule="auto"/>
                                <w:ind w:right="54"/>
                                <w:jc w:val="left"/>
                              </w:pPr>
                              <w:r>
                                <w:t xml:space="preserve">Styrofoam </w:t>
                              </w:r>
                            </w:p>
                            <w:p w:rsidR="00675B45" w:rsidRDefault="00675B45" w:rsidP="006874C4">
                              <w:pPr>
                                <w:pStyle w:val="ListParagraph"/>
                                <w:numPr>
                                  <w:ilvl w:val="0"/>
                                  <w:numId w:val="29"/>
                                </w:numPr>
                                <w:tabs>
                                  <w:tab w:val="left" w:pos="5387"/>
                                </w:tabs>
                                <w:spacing w:after="160" w:line="259" w:lineRule="auto"/>
                                <w:ind w:right="54"/>
                                <w:jc w:val="left"/>
                              </w:pPr>
                              <w:r>
                                <w:t>Eve Price Plants</w:t>
                              </w:r>
                            </w:p>
                            <w:p w:rsidR="00675B45" w:rsidRDefault="00675B45" w:rsidP="006874C4">
                              <w:pPr>
                                <w:pStyle w:val="ListParagraph"/>
                                <w:numPr>
                                  <w:ilvl w:val="0"/>
                                  <w:numId w:val="29"/>
                                </w:numPr>
                                <w:tabs>
                                  <w:tab w:val="left" w:pos="5387"/>
                                </w:tabs>
                                <w:spacing w:after="160" w:line="259" w:lineRule="auto"/>
                                <w:ind w:right="54"/>
                                <w:jc w:val="left"/>
                              </w:pPr>
                              <w:r>
                                <w:t>θ is the VP-6242 first joint angle</w:t>
                              </w:r>
                              <w:r>
                                <w:tab/>
                              </w:r>
                            </w:p>
                          </w:txbxContent>
                        </v:textbox>
                      </v:rect>
                      <v:rect id="Rectangle 212" o:spid="_x0000_s1161" style="position:absolute;left:3238;top:26778;width:36137;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SAHxQAAANwAAAAPAAAAZHJzL2Rvd25yZXYueG1sRI9Pi8Iw&#10;FMTvgt8hvIW9aWoPol2jyKrocf0DdW+P5tkWm5fSRNvdT28EweMwM79hZovOVOJOjSstKxgNIxDE&#10;mdUl5wpOx81gAsJ5ZI2VZVLwRw4W835vhom2Le/pfvC5CBB2CSoovK8TKV1WkEE3tDVx8C62MeiD&#10;bHKpG2wD3FQyjqKxNFhyWCiwpu+CsuvhZhRsJ/XyvLP/bV6tf7fpTzpdHadeqc+PbvkFwlPn3+FX&#10;e6cVxKMYnmfCEZDzBwAAAP//AwBQSwECLQAUAAYACAAAACEA2+H2y+4AAACFAQAAEwAAAAAAAAAA&#10;AAAAAAAAAAAAW0NvbnRlbnRfVHlwZXNdLnhtbFBLAQItABQABgAIAAAAIQBa9CxbvwAAABUBAAAL&#10;AAAAAAAAAAAAAAAAAB8BAABfcmVscy8ucmVsc1BLAQItABQABgAIAAAAIQAOWSAHxQAAANwAAAAP&#10;AAAAAAAAAAAAAAAAAAcCAABkcnMvZG93bnJldi54bWxQSwUGAAAAAAMAAwC3AAAA+QIAAAAA&#10;" filled="f" stroked="f">
                        <v:textbox inset="0,0,0,0">
                          <w:txbxContent>
                            <w:p w:rsidR="00675B45" w:rsidRDefault="00675B45" w:rsidP="006E7A3E">
                              <w:pPr>
                                <w:pStyle w:val="FIGCAPTIOIN"/>
                              </w:pPr>
                              <w:r>
                                <w:tab/>
                              </w:r>
                              <w:r w:rsidRPr="006E7A3E">
                                <w:rPr>
                                  <w:b/>
                                  <w:bCs/>
                                </w:rPr>
                                <w:t>Figure 9</w:t>
                              </w:r>
                              <w:r w:rsidRPr="0085604F">
                                <w:t xml:space="preserve">: </w:t>
                              </w:r>
                              <w:r w:rsidRPr="009022B8">
                                <w:t>Real Time Application Setup</w:t>
                              </w:r>
                            </w:p>
                          </w:txbxContent>
                        </v:textbox>
                      </v:rect>
                    </v:group>
                  </w:pict>
                </mc:Fallback>
              </mc:AlternateContent>
            </w:r>
            <w:r w:rsidR="006874C4">
              <w:rPr>
                <w:noProof/>
              </w:rPr>
              <w:drawing>
                <wp:inline distT="0" distB="0" distL="0" distR="0" wp14:anchorId="5B160D25" wp14:editId="14CBE9D3">
                  <wp:extent cx="4010901" cy="2771931"/>
                  <wp:effectExtent l="0" t="0" r="889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AB43E2D.tmp"/>
                          <pic:cNvPicPr/>
                        </pic:nvPicPr>
                        <pic:blipFill>
                          <a:blip r:embed="rId90">
                            <a:extLst>
                              <a:ext uri="{28A0092B-C50C-407E-A947-70E740481C1C}">
                                <a14:useLocalDpi xmlns:a14="http://schemas.microsoft.com/office/drawing/2010/main" val="0"/>
                              </a:ext>
                            </a:extLst>
                          </a:blip>
                          <a:stretch>
                            <a:fillRect/>
                          </a:stretch>
                        </pic:blipFill>
                        <pic:spPr>
                          <a:xfrm>
                            <a:off x="0" y="0"/>
                            <a:ext cx="4036545" cy="2789653"/>
                          </a:xfrm>
                          <a:prstGeom prst="rect">
                            <a:avLst/>
                          </a:prstGeom>
                        </pic:spPr>
                      </pic:pic>
                    </a:graphicData>
                  </a:graphic>
                </wp:inline>
              </w:drawing>
            </w:r>
          </w:p>
          <w:p w:rsidR="006874C4" w:rsidRPr="0085604F" w:rsidRDefault="006874C4" w:rsidP="006E7A3E">
            <w:pPr>
              <w:pStyle w:val="FigureCapture"/>
              <w:framePr w:hSpace="0" w:wrap="auto" w:vAnchor="margin" w:hAnchor="text" w:xAlign="left" w:yAlign="inline"/>
              <w:suppressOverlap w:val="0"/>
            </w:pPr>
          </w:p>
        </w:tc>
      </w:tr>
    </w:tbl>
    <w:p w:rsidR="00A23DD1" w:rsidRDefault="00E858FD">
      <w:r>
        <w:t xml:space="preserve"> </w:t>
      </w:r>
      <w:r w:rsidR="007941DE">
        <w:t xml:space="preserve">The Eve Price specie was chosen for its dense foliage and relative similarly to pepper plants when not blossoming. </w:t>
      </w:r>
      <w:r w:rsidR="00732AC9">
        <w:t>A</w:t>
      </w:r>
      <w:r w:rsidR="001E299F">
        <w:t xml:space="preserve"> </w:t>
      </w:r>
      <w:r w:rsidR="00732AC9">
        <w:t>1</w:t>
      </w:r>
      <w:r w:rsidR="007941DE">
        <w:rPr>
          <w:rFonts w:ascii="Cambria Math" w:eastAsia="Cambria Math" w:hAnsi="Cambria Math" w:cs="Cambria Math"/>
        </w:rPr>
        <w:t>×1×0.</w:t>
      </w:r>
      <w:r w:rsidR="00732AC9">
        <w:rPr>
          <w:rFonts w:ascii="Cambria Math" w:eastAsia="Cambria Math" w:hAnsi="Cambria Math" w:cs="Cambria Math"/>
        </w:rPr>
        <w:t>05[</w:t>
      </w:r>
      <w:r w:rsidR="007941DE">
        <w:rPr>
          <w:rFonts w:ascii="Cambria Math" w:eastAsia="Cambria Math" w:hAnsi="Cambria Math" w:cs="Cambria Math"/>
        </w:rPr>
        <w:t>𝑚]</w:t>
      </w:r>
      <w:r w:rsidR="007941DE">
        <w:t xml:space="preserve"> </w:t>
      </w:r>
      <w:r w:rsidR="00D4717D">
        <w:t>Styrofoam</w:t>
      </w:r>
      <w:r w:rsidR="007941DE">
        <w:t xml:space="preserve"> wall was stationed </w:t>
      </w:r>
      <w:r w:rsidR="007941DE">
        <w:rPr>
          <w:rFonts w:ascii="Cambria Math" w:eastAsia="Cambria Math" w:hAnsi="Cambria Math" w:cs="Cambria Math"/>
        </w:rPr>
        <w:t>0.2𝑚</w:t>
      </w:r>
      <w:r w:rsidR="007941DE">
        <w:t xml:space="preserve"> behind the plants. The system work area was approximately</w:t>
      </w:r>
      <w:r w:rsidR="00732AC9">
        <w:t xml:space="preserve"> </w:t>
      </w:r>
      <w:r w:rsidR="00732AC9">
        <w:rPr>
          <w:rFonts w:ascii="Cambria Math" w:eastAsia="Cambria Math" w:hAnsi="Cambria Math" w:cs="Cambria Math"/>
        </w:rPr>
        <w:t>10[</w:t>
      </w:r>
      <w:r w:rsidR="007941DE">
        <w:rPr>
          <w:rFonts w:ascii="Cambria Math" w:eastAsia="Cambria Math" w:hAnsi="Cambria Math" w:cs="Cambria Math"/>
        </w:rPr>
        <w:t>𝑚</w:t>
      </w:r>
      <w:r w:rsidR="007941DE">
        <w:rPr>
          <w:rFonts w:ascii="Cambria Math" w:eastAsia="Cambria Math" w:hAnsi="Cambria Math" w:cs="Cambria Math"/>
          <w:vertAlign w:val="superscript"/>
        </w:rPr>
        <w:t>2</w:t>
      </w:r>
      <w:r w:rsidR="007941DE">
        <w:rPr>
          <w:rFonts w:ascii="Cambria Math" w:eastAsia="Cambria Math" w:hAnsi="Cambria Math" w:cs="Cambria Math"/>
        </w:rPr>
        <w:t>]</w:t>
      </w:r>
      <w:r w:rsidR="007941DE">
        <w:t xml:space="preserve">. The sensory apparatus 2.0 sensing system was mounted on the end-effector of the VP6242G manipulator. The end effector was held at a constant height against the center of mass of the foliage. The horizontal distance between the sonar transducers and base was held to a minimal </w:t>
      </w:r>
      <w:r w:rsidR="007941DE">
        <w:rPr>
          <w:rFonts w:ascii="Cambria Math" w:eastAsia="Cambria Math" w:hAnsi="Cambria Math" w:cs="Cambria Math"/>
        </w:rPr>
        <w:t>0.</w:t>
      </w:r>
      <w:r w:rsidR="00732AC9">
        <w:rPr>
          <w:rFonts w:ascii="Cambria Math" w:eastAsia="Cambria Math" w:hAnsi="Cambria Math" w:cs="Cambria Math"/>
        </w:rPr>
        <w:t>3[</w:t>
      </w:r>
      <w:r w:rsidR="007941DE">
        <w:rPr>
          <w:rFonts w:ascii="Cambria Math" w:eastAsia="Cambria Math" w:hAnsi="Cambria Math" w:cs="Cambria Math"/>
        </w:rPr>
        <w:t>𝑚]</w:t>
      </w:r>
      <w:r w:rsidR="007941DE">
        <w:t xml:space="preserve"> </w:t>
      </w:r>
      <w:r w:rsidR="00D4717D">
        <w:t>distances</w:t>
      </w:r>
      <w:r w:rsidR="007941DE">
        <w:t xml:space="preserve">. The manipulators starting position was chosen randomly. The indoor environment (as the greenhouse it simulates) is assumed to consist of only plant and building walls. </w:t>
      </w:r>
    </w:p>
    <w:p w:rsidR="0058513F" w:rsidRDefault="007941DE" w:rsidP="006E7A3E">
      <w:pPr>
        <w:pStyle w:val="Heading3"/>
      </w:pPr>
      <w:bookmarkStart w:id="72" w:name="_Toc469575395"/>
      <w:r>
        <w:lastRenderedPageBreak/>
        <w:t>3.4.1</w:t>
      </w:r>
      <w:r>
        <w:rPr>
          <w:rFonts w:ascii="Arial" w:eastAsia="Arial" w:hAnsi="Arial" w:cs="Arial"/>
        </w:rPr>
        <w:t xml:space="preserve"> </w:t>
      </w:r>
      <w:r>
        <w:t>Scanning procedure</w:t>
      </w:r>
      <w:bookmarkEnd w:id="72"/>
      <w:r>
        <w:t xml:space="preserve"> </w:t>
      </w:r>
    </w:p>
    <w:p w:rsidR="00FF289D" w:rsidRDefault="007941DE">
      <w:r>
        <w:t>Fig</w:t>
      </w:r>
      <w:r w:rsidR="001400E0">
        <w:t>.(</w:t>
      </w:r>
      <w:r>
        <w:t>10</w:t>
      </w:r>
      <w:r w:rsidR="001400E0">
        <w:t>)</w:t>
      </w:r>
      <w:r>
        <w:t xml:space="preserve"> presents the scanning procedure in the </w:t>
      </w:r>
      <w:r w:rsidR="00D4717D">
        <w:t>experiment</w:t>
      </w:r>
      <w:r>
        <w:t xml:space="preserve">. The procedure starts with applying standard proximity sensing for a high sample rate using the ultrasonic transducers at </w:t>
      </w:r>
      <w:r w:rsidR="001400E0">
        <w:rPr>
          <w:rFonts w:ascii="Cambria Math" w:eastAsia="Cambria Math" w:hAnsi="Cambria Math" w:cs="Cambria Math"/>
        </w:rPr>
        <w:t>40[</w:t>
      </w:r>
      <w:r>
        <w:rPr>
          <w:rFonts w:ascii="Cambria Math" w:eastAsia="Cambria Math" w:hAnsi="Cambria Math" w:cs="Cambria Math"/>
        </w:rPr>
        <w:t>kHz]</w:t>
      </w:r>
      <w:r>
        <w:t xml:space="preserve"> with a band</w:t>
      </w:r>
      <w:r w:rsidR="00D4717D">
        <w:t>-</w:t>
      </w:r>
      <w:r>
        <w:t xml:space="preserve">pass filter to improve accuracy. The difference between samples is the change in the VP-6242G first joint variable </w:t>
      </w:r>
      <w:r>
        <w:rPr>
          <w:rFonts w:ascii="Cambria Math" w:eastAsia="Cambria Math" w:hAnsi="Cambria Math" w:cs="Cambria Math"/>
        </w:rPr>
        <w:t>θ</w:t>
      </w:r>
      <w:r>
        <w:t xml:space="preserve">. Utilizing ToF classification methods such as (Akbarally and Kleeman 1995, Lim, Kwon et al. 2012) the next </w:t>
      </w:r>
      <w:r>
        <w:rPr>
          <w:rFonts w:ascii="Cambria Math" w:eastAsia="Cambria Math" w:hAnsi="Cambria Math" w:cs="Cambria Math"/>
        </w:rPr>
        <w:t>Δθ</w:t>
      </w:r>
      <w:r>
        <w:t xml:space="preserve"> movement is determined by fitting all </w:t>
      </w:r>
      <w:r>
        <w:rPr>
          <w:rFonts w:ascii="Cambria Math" w:eastAsia="Cambria Math" w:hAnsi="Cambria Math" w:cs="Cambria Math"/>
        </w:rPr>
        <w:t>n − k</w:t>
      </w:r>
      <w:r>
        <w:t xml:space="preserve"> combinations from the last </w:t>
      </w:r>
      <w:r>
        <w:rPr>
          <w:rFonts w:ascii="Cambria Math" w:eastAsia="Cambria Math" w:hAnsi="Cambria Math" w:cs="Cambria Math"/>
        </w:rPr>
        <w:t>n</w:t>
      </w:r>
      <w:r>
        <w:t xml:space="preserve"> samples into line regressions using Total Least Squares (TLS) method for detection of walls. </w:t>
      </w:r>
      <w:r>
        <w:rPr>
          <w:rFonts w:ascii="Cambria Math" w:eastAsia="Cambria Math" w:hAnsi="Cambria Math" w:cs="Cambria Math"/>
        </w:rPr>
        <w:t>Δθ</w:t>
      </w:r>
      <w:r>
        <w:t xml:space="preserve"> is defined as the angle from current </w:t>
      </w:r>
      <w:r>
        <w:rPr>
          <w:rFonts w:ascii="Cambria Math" w:eastAsia="Cambria Math" w:hAnsi="Cambria Math" w:cs="Cambria Math"/>
        </w:rPr>
        <w:t>θ</w:t>
      </w:r>
      <w:r>
        <w:t xml:space="preserve"> which would position the sensing system perpendicular to the best fitted line by TLS. The perpendicularity of the sensing system is important for classification as the data returning from the wall is the richest at that position as implied by the sonar </w:t>
      </w:r>
      <w:r w:rsidR="00744647">
        <w:t>Eq.(</w:t>
      </w:r>
      <w:r>
        <w:rPr>
          <w:rFonts w:ascii="Cambria Math" w:eastAsia="Cambria Math" w:hAnsi="Cambria Math" w:cs="Cambria Math"/>
        </w:rPr>
        <w:t>6)</w:t>
      </w:r>
      <w:r>
        <w:t xml:space="preserve">. </w:t>
      </w:r>
    </w:p>
    <w:p w:rsidR="00116903" w:rsidRDefault="007941DE">
      <w:r>
        <w:t xml:space="preserve">The LDA classification is done over the frequency response vectors of the </w:t>
      </w:r>
      <w:r w:rsidR="00E5598E">
        <w:t xml:space="preserve">ensonified </w:t>
      </w:r>
      <w:r>
        <w:t xml:space="preserve">objects. The training set of the LDA classifier is composed of twenty samples of building and plant walls from random orientations and distances. In case the sensing system detected a plant wall it is scanned for a hidden object behind it by detecting energy peaks above a predetermined threshold in the time energy against time graph. If there is more than one energy peak (the first energy peak is the plant wall) the manipulator starts a sub routine of three </w:t>
      </w:r>
      <w:r>
        <w:rPr>
          <w:rFonts w:ascii="Cambria Math" w:eastAsia="Cambria Math" w:hAnsi="Cambria Math" w:cs="Cambria Math"/>
        </w:rPr>
        <w:t>0.1</w:t>
      </w:r>
      <w:r w:rsidR="005A0425">
        <w:rPr>
          <w:rFonts w:ascii="Cambria Math" w:eastAsia="Cambria Math" w:hAnsi="Cambria Math" w:cs="Cambria Math"/>
        </w:rPr>
        <w:t xml:space="preserve">m </w:t>
      </w:r>
      <w:r>
        <w:t xml:space="preserve">advances towards the object while validating the distance from the base of manipulator is the same. In case that the object has been validated three times the distance to the hidden object is printed. The procedure is stopped when the full perimeter of the room is classified to either building or plant wall. A workflow of the scanning procedure is presented </w:t>
      </w:r>
      <w:r w:rsidR="005A0425">
        <w:t>in</w:t>
      </w:r>
      <w:r>
        <w:t xml:space="preserve"> </w:t>
      </w:r>
      <w:r w:rsidR="005A0425">
        <w:t>Fig.</w:t>
      </w:r>
      <w:r>
        <w:rPr>
          <w:rFonts w:ascii="Cambria Math" w:eastAsia="Cambria Math" w:hAnsi="Cambria Math" w:cs="Cambria Math"/>
        </w:rPr>
        <w:t>(10)</w:t>
      </w:r>
      <w:r>
        <w:t xml:space="preserve">. </w:t>
      </w:r>
    </w:p>
    <w:tbl>
      <w:tblPr>
        <w:tblStyle w:val="TableGrid0"/>
        <w:tblW w:w="0" w:type="auto"/>
        <w:tblInd w:w="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1"/>
      </w:tblGrid>
      <w:tr w:rsidR="00116903" w:rsidTr="006E7A3E">
        <w:trPr>
          <w:trHeight w:val="13184"/>
        </w:trPr>
        <w:tc>
          <w:tcPr>
            <w:tcW w:w="9451" w:type="dxa"/>
          </w:tcPr>
          <w:p w:rsidR="00FD38CE" w:rsidRDefault="00FD38CE">
            <w:pPr>
              <w:keepNext/>
              <w:ind w:left="0" w:right="50" w:firstLine="0"/>
              <w:jc w:val="left"/>
            </w:pPr>
            <w:r>
              <w:rPr>
                <w:noProof/>
              </w:rPr>
              <w:lastRenderedPageBreak/>
              <mc:AlternateContent>
                <mc:Choice Requires="wps">
                  <w:drawing>
                    <wp:anchor distT="45720" distB="45720" distL="114300" distR="114300" simplePos="0" relativeHeight="251663360" behindDoc="0" locked="0" layoutInCell="1" allowOverlap="1" wp14:anchorId="69959A85" wp14:editId="1C4F4B52">
                      <wp:simplePos x="0" y="0"/>
                      <wp:positionH relativeFrom="column">
                        <wp:posOffset>4193784</wp:posOffset>
                      </wp:positionH>
                      <wp:positionV relativeFrom="paragraph">
                        <wp:posOffset>4060239</wp:posOffset>
                      </wp:positionV>
                      <wp:extent cx="1247775" cy="704850"/>
                      <wp:effectExtent l="0" t="0" r="28575" b="19050"/>
                      <wp:wrapNone/>
                      <wp:docPr id="107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704850"/>
                              </a:xfrm>
                              <a:prstGeom prst="rect">
                                <a:avLst/>
                              </a:prstGeom>
                              <a:ln>
                                <a:prstDash val="dash"/>
                                <a:headEnd/>
                                <a:tailEnd/>
                              </a:ln>
                            </wps:spPr>
                            <wps:style>
                              <a:lnRef idx="2">
                                <a:schemeClr val="accent1"/>
                              </a:lnRef>
                              <a:fillRef idx="1">
                                <a:schemeClr val="lt1"/>
                              </a:fillRef>
                              <a:effectRef idx="0">
                                <a:schemeClr val="accent1"/>
                              </a:effectRef>
                              <a:fontRef idx="minor">
                                <a:schemeClr val="dk1"/>
                              </a:fontRef>
                            </wps:style>
                            <wps:txbx>
                              <w:txbxContent>
                                <w:p w:rsidR="00675B45" w:rsidRDefault="00675B45" w:rsidP="006E7A3E">
                                  <w:pPr>
                                    <w:pStyle w:val="Figcontent"/>
                                  </w:pPr>
                                  <w:r>
                                    <w:t>Legend:</w:t>
                                  </w:r>
                                </w:p>
                                <w:p w:rsidR="00675B45" w:rsidRDefault="00675B45" w:rsidP="006E7A3E">
                                  <w:pPr>
                                    <w:pStyle w:val="Figcontent"/>
                                    <w:numPr>
                                      <w:ilvl w:val="0"/>
                                      <w:numId w:val="31"/>
                                    </w:numPr>
                                    <w:jc w:val="left"/>
                                  </w:pPr>
                                  <w:r>
                                    <w:t>true</w:t>
                                  </w:r>
                                </w:p>
                                <w:p w:rsidR="00675B45" w:rsidRDefault="00675B45" w:rsidP="006E7A3E">
                                  <w:pPr>
                                    <w:pStyle w:val="Figcontent"/>
                                    <w:numPr>
                                      <w:ilvl w:val="0"/>
                                      <w:numId w:val="32"/>
                                    </w:numPr>
                                    <w:jc w:val="left"/>
                                  </w:pPr>
                                  <w:r>
                                    <w:t>false</w:t>
                                  </w:r>
                                  <w:r w:rsidDel="001358CE">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59A85" id="Text Box 2" o:spid="_x0000_s1162" type="#_x0000_t202" style="position:absolute;margin-left:330.2pt;margin-top:319.7pt;width:98.25pt;height:55.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g9VQIAAN8EAAAOAAAAZHJzL2Uyb0RvYy54bWysVNuO0zAQfUfiHyy/06RVS3ejTVdLCwhp&#10;uYhdPmDq2E20jifYbpPy9YztNpSLhIR4sXyZc2bOXHxzO7SaHaR1DZqSTyc5Z9IIrBqzK/mXxzcv&#10;rjhzHkwFGo0s+VE6frt6/uym7wo5wxp1JS0jEuOKvit57X1XZJkTtWzBTbCThh4V2hY8He0uqyz0&#10;xN7qbJbnL7MebdVZFNI5ut2kR76K/EpJ4T8q5aRnuuQUm4+rjes2rNnqBoqdha5uxCkM+IcoWmgM&#10;OR2pNuCB7W3zG1XbCIsOlZ8IbDNUqhEyaiA10/wXNQ81dDJqoeS4bkyT+3+04sPhk2VNRbXLl/k1&#10;ZwZaKtOjHDx7hQObhQz1nSvI8KEjUz/QNVlHta67R/HkmMF1DWYn76zFvpZQUYTTgMwuoInHBZJt&#10;/x4rcgN7j5FoULYN6aOEMGKnSh3H6oRQRHA5my+XywVngt6W+fxqEcuXQXFGd9b5txJbFjYlt1T9&#10;yA6He+dDNFCcTYIzbcIabjbganYA6pGKdqkpgozXpooN4qHRaU8UARZ1BSknUf6oZaL8LBWlk8Kd&#10;pQyFRpZrbRM9CCGNT6kJTGQdYKrRegSeUvszUI+gk22AydjgIzD/u8cREb2i8SO4bQzaPxFUT+dw&#10;VbI/q0+aQ4H9sB1iDy2uz+2yxepIhbaYJo5+CNrUaL9x1tO0ldx93YOVnOl3hprlejqfh/GMh/li&#10;OaODvXzZXr6AEURVcs9Z2q59HOkgyuAdNZVqYr1DcCmSU9A0RbENThMfxvTyHK1+/Eur7wAAAP//&#10;AwBQSwMEFAAGAAgAAAAhAA1hIwrhAAAACwEAAA8AAABkcnMvZG93bnJldi54bWxMj8FOwzAQRO9I&#10;/IO1SFwQdSA0NCFOhZDKoaem5cLNjbdJhL0OsdsGvp7lBLdZzdPsTLmcnBUnHEPvScHdLAGB1HjT&#10;U6vgbbe6XYAIUZPR1hMq+MIAy+ryotSF8Weq8bSNreAQCoVW0MU4FFKGpkOnw8wPSOwd/Oh05HNs&#10;pRn1mcOdlfdJkkmne+IPnR7wpcPmY3t0Csb1Lq/X6ec72fQ7P9zUm+F1tVHq+mp6fgIRcYp/MPzW&#10;5+pQcae9P5IJwirIsuSBURZpzoKJxTzLQewVPM7ZklUp/2+ofgAAAP//AwBQSwECLQAUAAYACAAA&#10;ACEAtoM4kv4AAADhAQAAEwAAAAAAAAAAAAAAAAAAAAAAW0NvbnRlbnRfVHlwZXNdLnhtbFBLAQIt&#10;ABQABgAIAAAAIQA4/SH/1gAAAJQBAAALAAAAAAAAAAAAAAAAAC8BAABfcmVscy8ucmVsc1BLAQIt&#10;ABQABgAIAAAAIQBe+Dg9VQIAAN8EAAAOAAAAAAAAAAAAAAAAAC4CAABkcnMvZTJvRG9jLnhtbFBL&#10;AQItABQABgAIAAAAIQANYSMK4QAAAAsBAAAPAAAAAAAAAAAAAAAAAK8EAABkcnMvZG93bnJldi54&#10;bWxQSwUGAAAAAAQABADzAAAAvQUAAAAA&#10;" fillcolor="white [3201]" strokecolor="#5b9bd5 [3204]" strokeweight="1pt">
                      <v:stroke dashstyle="dash"/>
                      <v:textbox>
                        <w:txbxContent>
                          <w:p w:rsidR="00675B45" w:rsidRDefault="00675B45" w:rsidP="006E7A3E">
                            <w:pPr>
                              <w:pStyle w:val="Figcontent"/>
                            </w:pPr>
                            <w:r>
                              <w:t>Legend:</w:t>
                            </w:r>
                          </w:p>
                          <w:p w:rsidR="00675B45" w:rsidRDefault="00675B45" w:rsidP="006E7A3E">
                            <w:pPr>
                              <w:pStyle w:val="Figcontent"/>
                              <w:numPr>
                                <w:ilvl w:val="0"/>
                                <w:numId w:val="31"/>
                              </w:numPr>
                              <w:jc w:val="left"/>
                            </w:pPr>
                            <w:r>
                              <w:t>true</w:t>
                            </w:r>
                          </w:p>
                          <w:p w:rsidR="00675B45" w:rsidRDefault="00675B45" w:rsidP="006E7A3E">
                            <w:pPr>
                              <w:pStyle w:val="Figcontent"/>
                              <w:numPr>
                                <w:ilvl w:val="0"/>
                                <w:numId w:val="32"/>
                              </w:numPr>
                              <w:jc w:val="left"/>
                            </w:pPr>
                            <w:r>
                              <w:t>false</w:t>
                            </w:r>
                            <w:r w:rsidDel="001358CE">
                              <w:t xml:space="preserve"> </w:t>
                            </w:r>
                          </w:p>
                        </w:txbxContent>
                      </v:textbox>
                    </v:shape>
                  </w:pict>
                </mc:Fallback>
              </mc:AlternateContent>
            </w:r>
            <w:r w:rsidR="00363EFC">
              <w:t xml:space="preserve"> </w:t>
            </w:r>
            <w:r w:rsidR="00363EFC">
              <w:rPr>
                <w:noProof/>
              </w:rPr>
              <mc:AlternateContent>
                <mc:Choice Requires="wpg">
                  <w:drawing>
                    <wp:inline distT="0" distB="0" distL="0" distR="0" wp14:anchorId="164E94D3" wp14:editId="290942C9">
                      <wp:extent cx="5076825" cy="7312660"/>
                      <wp:effectExtent l="0" t="0" r="9525" b="2540"/>
                      <wp:docPr id="96717" name="Group 96717"/>
                      <wp:cNvGraphicFramePr/>
                      <a:graphic xmlns:a="http://schemas.openxmlformats.org/drawingml/2006/main">
                        <a:graphicData uri="http://schemas.microsoft.com/office/word/2010/wordprocessingGroup">
                          <wpg:wgp>
                            <wpg:cNvGrpSpPr/>
                            <wpg:grpSpPr>
                              <a:xfrm>
                                <a:off x="0" y="0"/>
                                <a:ext cx="5076825" cy="7312660"/>
                                <a:chOff x="0" y="0"/>
                                <a:chExt cx="5076825" cy="7312660"/>
                              </a:xfrm>
                            </wpg:grpSpPr>
                            <pic:pic xmlns:pic="http://schemas.openxmlformats.org/drawingml/2006/picture">
                              <pic:nvPicPr>
                                <pic:cNvPr id="10708" name="Picture 10708"/>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076825" cy="7312660"/>
                                </a:xfrm>
                                <a:prstGeom prst="rect">
                                  <a:avLst/>
                                </a:prstGeom>
                              </pic:spPr>
                            </pic:pic>
                            <wps:wsp>
                              <wps:cNvPr id="91833" name="Rectangle 91833"/>
                              <wps:cNvSpPr/>
                              <wps:spPr>
                                <a:xfrm>
                                  <a:off x="2743200" y="5048250"/>
                                  <a:ext cx="200025" cy="1476375"/>
                                </a:xfrm>
                                <a:prstGeom prst="rect">
                                  <a:avLst/>
                                </a:prstGeom>
                                <a:solidFill>
                                  <a:schemeClr val="accent1">
                                    <a:alpha val="41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75B45" w:rsidRDefault="00675B45" w:rsidP="006E7A3E">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839" name="Rectangle 91839"/>
                              <wps:cNvSpPr/>
                              <wps:spPr>
                                <a:xfrm>
                                  <a:off x="85725" y="1971675"/>
                                  <a:ext cx="200025" cy="942975"/>
                                </a:xfrm>
                                <a:prstGeom prst="rect">
                                  <a:avLst/>
                                </a:prstGeom>
                                <a:solidFill>
                                  <a:srgbClr val="5B9BD5">
                                    <a:alpha val="41000"/>
                                  </a:srgbClr>
                                </a:solidFill>
                                <a:ln w="12700" cap="flat" cmpd="sng" algn="ctr">
                                  <a:solidFill>
                                    <a:srgbClr val="5B9BD5">
                                      <a:shade val="50000"/>
                                    </a:srgbClr>
                                  </a:solidFill>
                                  <a:prstDash val="solid"/>
                                  <a:miter lim="800000"/>
                                </a:ln>
                                <a:effectLst/>
                              </wps:spPr>
                              <wps:txbx>
                                <w:txbxContent>
                                  <w:p w:rsidR="00675B45" w:rsidRDefault="00675B45" w:rsidP="006E7A3E">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4E94D3" id="Group 96717" o:spid="_x0000_s1163" style="width:399.75pt;height:575.8pt;mso-position-horizontal-relative:char;mso-position-vertical-relative:line" coordsize="50768,73126"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7R3qMQEAADDDQAADgAAAGRycy9lMm9Eb2MueG1s7Fffb9s2EH4fsP9B&#10;0LtjSZEt24hTOHYSFAjaoOnQZ5qmLKIUyZF07GzY/747UpLdxF6CttvTHuLw593xu+8+UhfvdrWI&#10;HpmxXMlpnJ4lccQkVSsu19P4t883vVEcWUfkiggl2TR+YjZ+d/nrLxdbPWGZqpRYMROBEWknWz2N&#10;K+f0pN+3tGI1sWdKMwmTpTI1cdA16/7KkC1Yr0U/S5Jhf6vMShtFmbUwugiT8aW3X5aMuo9laZmL&#10;xDSG2Jz/Nf53ib/9ywsyWRuiK06bMMh3RFETLsFpZ2pBHIk2hr8wVXNqlFWlO6Oq7quy5JT5M8Bp&#10;0uTZaW6N2mh/lvVku9YdTADtM5y+2yz98HhvIr6axuNhkRZxJEkNafKeozAEEG31egIrb41+0Pem&#10;GViHHp56V5oa/8N5op0H96kDl+1cRGFwkBTDUTaIIwpzxXmaDYcN/LSCHL3YR6vrV3b2W8d9jK8L&#10;R3M6gb8GLWi9QOt1VsEutzEsbozUb7JRE/N1o3uQWE0cX3LB3ZMnKaQQg5KP95zem9DZA58mRQJV&#10;EoCHFeg4CoOANG7EtWEnwZPdKfrVRlLNKyLXbGY1sBxqD7nc/3a5737jdim4vuFCYLaw3RwQKuIZ&#10;o45gFNi6UHRTM+lC+Rkm4KxK2oprG0dmwuolAzaZ96vUFwSk/846dIdE8CXxZzaaJck4u+rNB8m8&#10;lyfFdW82zotekVwXeZKP0nk6/wt3p/lkYxmcl4iF5k2sMPoi2qP8b5QiVJav0OiReB1ApHxA7X8f&#10;IgwhJBirdYY5WmGzBLQ+AcJhTzfhod2jibhbqA3c8SPV0HEaMm2su2WqjrABiEIMHlHyCNGGaNol&#10;TeJDAD4yiAfLFkTVtjmG3ttwQ0k9JkcPFdEMQkCze/qO09H5eUtfBApIKVgUhiHMZnUnHPYUTlmR&#10;n4OkxxHowwBYkA0afWgVBCaTVkDSvBieFwPP+T3iLR5vggyyrARftdXgrxw2FyaQhFAKJA8cJkJX&#10;JAznKQTReO12eBYdGAM9ak/pW+5JMCSGkJ9YCWILapj5VHYWXvq0FVmxMDwAl8d9eoN7kja2Q9An&#10;bAfiBFKXuJX5W7ILLPmnwMLmbof3rKTrNtdcKnPMgAAkG89hPUB2AA023W658xdRuBZwaKlWT3A7&#10;GQX0B15YTW841MIdse6eGLinYRDeHu4j/JRCbaexalpxVCnzx7FxXA9lALNxtIV7fxrb3zcEpV68&#10;l1Ag4zTP8aHgO/mgyKBjDmeWhzNyU88VSErqo/NNXO9E2yyNqr9APc3QK0wRScH3NKbOtJ25C+8R&#10;eORQNpv5ZeEOuZMPGm6ekE/k9ufdF2J0w24HdfFBtUVJJs90IazFFEk12zhVci8ae1ybFIBA/IdK&#10;MT6uFGNkB4YGuvK6UowgLfCQAJ1Ix0U6DDIQLhh8aRzqxDjPxj9XJsx62YnE4Gp8tRh4wp/SiLD8&#10;uUKgFkTA1zQrUPEo8rCEmxSatV4BJ+Ua6CHW8KZGpmAWD/QFOieiOKUap6JAUi2IrYLQeBeYCTKp&#10;uYN3ueD1NB6h/LT6IyTOBgVoriFMW7h5sLUvY1/xe7r9X8Y+jf9qGfuHMHwpeLo1XzX4KXLY92W/&#10;//a6/BsAAP//AwBQSwMEFAAGAAgAAAAhAP86M5i6AAAAIQEAABkAAABkcnMvX3JlbHMvZTJvRG9j&#10;LnhtbC5yZWxzhI/LCsIwEEX3gv8QZm/TuhCRpt2I0K3UDxiSaRtsHiRR7N8bcGNBcDn3cs9h6vZl&#10;ZvakELWzAqqiBEZWOqXtKODWX3ZHYDGhVTg7SwIWitA22019pRlTHsVJ+8gyxUYBU0r+xHmUExmM&#10;hfNkczO4YDDlM4zco7zjSHxflgcevhnQrJisUwJCpypg/eKz+T/bDYOWdHbyYcimHwquTXZnIIaR&#10;kgBDSuMnrIpkPPCm5qvHmjcAAAD//wMAUEsDBBQABgAIAAAAIQB2YCSF3QAAAAYBAAAPAAAAZHJz&#10;L2Rvd25yZXYueG1sTI9BS8NAEIXvgv9hGcGb3aySamM2pRT1VIS2gnibZqdJaHY3ZLdJ+u8dvejl&#10;wfAe732TLyfbioH60HinQc0SEORKbxpXafjYv949gQgRncHWO9JwoQDL4voqx8z40W1p2MVKcIkL&#10;GWqoY+wyKUNZk8Uw8x059o6+txj57Ctpehy53LbyPknm0mLjeKHGjtY1lafd2Wp4G3FcPaiXYXM6&#10;ri9f+/T9c6NI69ubafUMItIU/8Lwg8/oUDDTwZ+dCaLVwI/EX2XvcbFIQRw4pFI1B1nk8j9+8Q0A&#10;AP//AwBQSwMECgAAAAAAAAAhAG6kSsUwqAAAMKgAABQAAABkcnMvbWVkaWEvaW1hZ2UxLnRtcIlQ&#10;TkcNChoKAAAADUlIRFIAAAJDAAADQggGAAAAZRLIigAAAAFzUkdCAK7OHOkAAAAEZ0FNQQAAsY8L&#10;/GEFAAAACXBIWXMAAA7DAAAOwwHHb6hkAACnxUlEQVR4Xu39b+geV5vniT0962dW8JiMDHqhAW3Q&#10;Yr0QQS/0QgwKOLQmGGwWkwjGG5mMWUTHNBLRCwVEIp4YtIkWhKOA6DaNRMyg3TGLYM2gnvZ6nbTz&#10;oA3uWXdiaDtoN2ZGcZRnvWnRq4doB3dHu+2ZvXN/b9VVun5H9fdUnfs+VfX5wPX73VV16tSpU9c5&#10;56pznXPqZysAAACABYMxBAAAAIsGYwgAAAAWDcYQAAAALBqMIQAAAFg0GEMAAACwaDCGAAAAYNFk&#10;aQzduXNndfDgwdXPfvYzBEFmIgcOHFjduHGjKOUAAPmQpTGEIYQg85R9+/YVpXy38MKFINMUldub&#10;N28WJXk8sjSGqjIAQZB5SA5gCCHIdGX//v1FSR6P7I0hAJg+uZVpnx4EQaYnY4MxBADJya1M55Ye&#10;AGgnZbnFGAKA5ORWpnNLDwC0k7LcYgwBQHJyK9O5pQcA2klZbjGGACA5uZXp3NIDAO2kLLcYQwCQ&#10;nNzKdG7pAYB2UpZbjCEASE5uZTq39ABAOynLLcYQACQntzKdW3oAoJ2U5RZjCACSk1uZzi09ANBO&#10;ynKLMQQAycmtTOeWHgBoJ2W5xRgCgOTkVqZzSw8AtJOy3GIMAUBycivTuaUHANpJWW4xhgAgObmV&#10;6dzSAwDtpCy3GEOwdV599dXVnTt3iq3ponto0tG240sitzKdW3oAoJ2U5TbLmiDlDW8Tfx/ff//9&#10;6vz588WR5SJDSPkxB2MIuuPLQg7klh7YPnN5KVsSKcstxlAi3njjjdUHH3xQbD0reBLjyy+/3HO8&#10;L0POH3rtocy1Etp1vuZMbmU6t/RAPfYCVSW+Tu2DxYkxNC38sx8bjKFEKO1qHD2+Zyg0lvoy5Pyh&#10;1x7KXI2hXedrzuRWpnNLDzSj+qLK8FGZi2Wu9dCcSVluMYYSYW8eco+F2DF/jzKU/D5/nsL741Xn&#10;h9TF1+Xc8HqiLX0yAiT+HI9dV/Hod1gJ2XmS0KCw+C0N2hbhdh12vipOu0aI7ZeE17frKM36bSic&#10;XVv/fRzCHzd8mPA6lk6Jj2cO+PvOgdzSA83UGUNDUHwYQ9MiZbnNsiZIecPbQsZC031YwycsrKFj&#10;1uhaAx5WBP78kKb4RNO5Vdfrkj6JxRnGr22rdPRfYX0l5I+rN83H5eO3MFXbPj6PP9966nQ97Tea&#10;rq9tu1f9V1ih8Apn20K/7by643XX6ZKPU8buTZIDuaUHmlG58WVJ+DpNWHmR1D1bhdF+K8tWHmEa&#10;2HOterbi6b/869WN/+cfrW4+/D8We7qTZU3QdsNTQoXO7sUX3qaGTuHawjadH9IlPk/b8bb41LDb&#10;thp9Hfdo2yqhukrO7wvjb9sOCY/rmqZbbdc3o8X3hBmK058bXscfj7lPn49Tx8qA5fuuyS090IyV&#10;WS++7HR5mdC24hEWn23DNLBnLPGYEXTw87Orn/3h6dWV7/o/1yxrgrobnjJq+HQ/VvjCgip8b1KT&#10;sSGq9oX0ic9Td7xrfL4R139texTe8kHHte2xisoI42/bDgmPm4Ejulzfnp3EV57hueF1/PEu1wnP&#10;xxhKR27pgWZUVsLy4+sg0VR+2l7KYBqE5TY0gkwwhjIiNACEL5xhwdW9WmFVIW8zXqr2efrG56k6&#10;3ic+f5/6b+cZ2rZKyAwC3/MSVnxh/G3bIeFxXzF2ub6hOBRW59u2Dxdexx+PuU+MoXTklh5opq5M&#10;eprKj/6HdbLCK16YDr7cVhlBXeXUn7xfxPgcjKFEKO2+YFqvijWkVlBVGH/v935vT0E3Y8MKaljI&#10;hT/fN7AirDjC+JrOFeH12uILw/tKyO5b4YX1ykjsfP32FZV+2zERxt+2HaLjYfw+fNP1lV5Lu9Cx&#10;OmPI4tW5uu/weN/7tPjmgD1zSQ7klh5oRuXElyWPlamm8hOWRaFtX/4gf3y5rTJyugrG0BZRA6oC&#10;6O/FGlFhx6yh9eFUSPXfCrDtt4ItwvND7ByJj080nVt3PdsnaUqfKiC/LbwBpOM6J6yE7LgkNBBs&#10;f9X1wu0qFManq+q+7ZjEX19przpX17J9it/vU5iq48L2SZrusyofp4zdiyQHcksPNKOy4suRoXJi&#10;5UjHfVnRMdvu8lIG+WPPTHLx/j9Y7fujf7PS2GkTjCFYJGElCdsntzKdW3qgHv+iUCUydLq8THR5&#10;KYO8secnEY/+6yeVRlHdmKHbv/7V5pjk4V/9RbH3GRhDMHswhnZPbmU6t/QAQDt15TY0iuqMIfUI&#10;mcF07/H9Yu8zMIZg1oRvjLAbcivTuaUHANppK7dmFF37Z/+o2LMXjCEA2Cm5lenc0gMA7QwttxhD&#10;ALBTcivTuaUHANoZWm4xhgBgp+RWpnNLDwC0M7TcYgwBwE7JrUznlh4AaGdoucUYAoCdkluZzi09&#10;ANDO0HKLMQQAOyW3Mp1begCgnaHlFmMIAHZKbmU6t/QAQDtDyy3GEADslNzKdG7pAYB2hpZbjCEA&#10;2Cm5lenc0gMA7QwttxhDALBTcivTuaUHANoZWm4xhgBgp+RWpnNLDwC0M7TcYgwBwE7JrUznlh4A&#10;aGdouT3yxfnSGHrwl39e7H0GxhAAJCe3Mp1begCgnaHl9vAf/25pDD38q78o9j4DYwgAkpNbmc4t&#10;PQDQztByizEEADsltzKdW3oAoJ2h5RZjCAB2Sm5lOrf0AEA7Q8stxhAA7JTcynRu6QGAdoaWW4wh&#10;ANgpuZXp3NIDAO0MLbeTNoYQBJmX5EBVuhAEmY7EMDljaP/+/ZU3jyDItOWll14qSvluoY5BkOnK&#10;vn37ipLcj8kZQzdu3NjcbFUmIAgyTZEhdOnSpaKU7xbqGASZpqjcXrlypSjJ/ZicMQTL4fDhw6WS&#10;P3z4sNgLAAAwLhhDkC0YQwAAsA0whiBbMIYAAGAbYAxBljx+/Hh17Nix0hj65JNPVvfu3dvI06dP&#10;i1AAAADDOfj52dIYevRfPyn2PgNjCLaOBtGaAVQlR48eLUICAACMgxlCkhCMIdg6T548aZzafPv2&#10;7SIkAADAOGAMQXZcv3690hA6ePAgLjIAABgdjCHIDhk8hw4desEYunbtWhECAABgPDCGIEvkDvOG&#10;kFxncqEBAACMDcYQZMlPP/20On78eGkMXbx4sTgCAAAwLhhDkC2ff/75xhDSpxoePXpU7AUAABiX&#10;SRpDd+7c2QymtV4DBEGmLQcOHNh8EwwAYBdM0hjCEEKQ+Uns16YBAIYySWOoqiJFEGT6AgCwCyZv&#10;DAHAtKE8A8CuwRgCgJ1CeQaAXYMxBAA7hfIMALsGYwgAdgrlGQB2yeP/5p+XhtCB/+jfKvY+B2MI&#10;AJJDeQaAXfLwr/6iNIYO//HvFnufgzEEAMmhPAPALsEYAoCdQ3kGgF2CMQQAO4fyDAC7BGMIAHYO&#10;5RkAdgnGEADsHMozAOwSjCEA2DmUZwDYJRhDALBzKM8AsEswhgBg51CeAWCXYAwBwM6hPAPALsEY&#10;AoCdQ3kGgF2CMbRwPvjgg9Wrr75abM0b3eedO3eKLcgJyjMA7BKMoR3i7+H7779fnT9/vjiyHWQY&#10;6NpjGENKv93Lb37zm2JvPZ999tnmugr/xhtvdDpnCHatKRlDypNXXnlldevWrWLPi2w7H1NhuiMB&#10;ANg2D/7yzzGGdoEaLvXKGGrQxjBK+jJmz5Aa5hMnThRb9SicGvkvv/xys628aGrwx0L3OSVjSGlV&#10;PtXl6a7yMQVTL88AMG3uPb5fGkOn/uT9Yu9zMIYSoXRbI2Zsu2dIjGkMKa5f/vKXxVY11tvh7133&#10;7Q3DVEzNGJIRJONGuqKeN88u8zEFleX56dPV6saN1ermzWIHAEAaMIZ2hBpmpT1s5Aw1bP4efTid&#10;q0bPwpgxE24LC6teA4vLo2M+vLBwktBg8+iYGmyFU/z6rd6KJmSMKKxH5zU14nV5YfcmsWMhCqP9&#10;ikO/64whi6tLngq7nsTSbteSWL5ZvvvrWhgfLuTbb78t80lGT5jumHzMGZ8npRF08KAOrFZXrhSh&#10;AADSgDG0I/wYm/Ae7JihRlaNsrDGVWINZNW2NZZ2zBpdxeUbUTWevqFXWMOMjCrUWOuYuWWsB6Nt&#10;zMqZM2c24UIJG3ujLi/8vXljxBsD2rZ49b/uOn3yVPh4la86ZtdVXD4Nwl9TYY2m/NU92nn6rXzz&#10;9M3H3FHa963l4lpKI8gEYwgAEoMxtGOs50FiBk+I9vtjVY1+3XZ4TI2lzzMdUxhhx0Kp6r1Qo+/T&#10;1HW8UBifGRMyrrrg8yK8N2+IKF67L0PbdcZCGFfdts4P41V6bJ+OKx2Gv17X/JVBqfjMsFTeKpw3&#10;NMPz+uZjVjx9ujGCHq1lfRMIkl7u3SuUD+AZGEOZoAZV9+IbT9975A2Puoba8NvhMWs0DR1TGFHV&#10;0FehRllx+MZYY4V8Gquw83yj7g2JJqryIrw3bwzpvzdKhML7/PWEcdVtS/TbY0aO4fPGX69r/iqc&#10;z0vLN4trSD5mx8OHq9Xhw88bKQTZhqgsqcdRcvt2oYywZDCGdkTYUAvfmOu+rHFTQ+cbR2uYjabt&#10;8JgaaYtX6Jhth4260D5v9IjQoFKjXDWuJSQ8TwZOl/Pq8iK8t9AY8vcptF13rTCuum3LI6Xd0D5/&#10;LUuj7tfnnZ3r0b4wf9XDFu6TW8xcZbH5mC2PHq1urO/nqe4JQbYhGpNmv0+dKhQRlgzG0I5Qun1j&#10;az0faujqGldr7Lo23PbbG17eYBD67a+lNIThQ2y8kNKqdCsO21YPkfVYaF84oNrCKYwa/ar4PU15&#10;Ed63vzfLT4UVZkBIqoyGMK6mbcUR5pGP067lzzeqzvUob/39Gopf5/q87ZOPuaP7ObgWGUWrffu0&#10;47kwZgjGRm4y0y+MIViDMbQj1EirsfT3ocbN8PvVOOq/wtvvPttqKG2fGQfCX1/hhBkRJj5NHsWj&#10;4+qtUIOsa6h3wo9Z0fHQ8NC2wumY4rDGvQlLi8Tfn4nuw9+jtoU3gHRc59YZQv7ctm1h25K6OC2s&#10;py1/LV/rxK4Vk4854+9RPUWrixefG0UYQzA2H3/8TLck775b7IQlgzE0c+oa5dSo0VdjPfVGGrZD&#10;ZXk2o+jatWIHwEhonJB0TXL2bLETlgzG0MzZlTEkd9kkZzbBTqA8w1bBGIIAjKEZU+XeAcgRyjNs&#10;FYwhCMAYAoCdQ3mGrYIxBAEYQwCwcyjPsFWuX39uDF26VOyEJXP3z/+0NIbe+tN/p9j7HIwhAEgO&#10;5Rm2imYoStckzFaENbd//avSGDr7Z79f7H0OxhAAJIfyDFsFYwgCMIYAYOdQnmGrYAxBAMYQAOwc&#10;yjNsFYwhCMAYAoCdQ3mGraJB09I1ib5TBosHYwgAdg7lGbaKptNL1yR8tR7WYAwBwM6hPMNWwRiC&#10;AIwhANg5lGfYKhhDEIAxBAA7h/IMWwVjCAIwhgBg51CeYau8++5zY+jOnWInLBmMIQDYOZRn2Cqn&#10;Tj03hu7dK3bCksEYAoCdQ3mGrYIxBAEYQwCwcyjPsFUwhiAAYwgAdg7lGbYKxhAEXP2n/0FpDL3/&#10;//j3i73PwRgCgORQnmGreGPoyy+LnbBkrnx3pzSG9DtkEsYQgiDzEYDkHD363Bh6+LDYCUtmssbQ&#10;/v3791SgCIJMX1566aWihAMk5PBhjCHYw+SMoZ9++mn1+eefr06cOLH6rd/6rT0VKYIg0xUZQpf0&#10;AU2A1GAMQcBkjKH79+9vKspDhw7tqUBDUY+RDKV33nln9f77768+/vjj1b179zaiOB6uFf+HH34o&#10;YoXcOXv2bPlsb7NS7E558uTJpjxdvXp19e67765Onjy5OnDgwJ7yF4qOX7x4cfXNN98UsQBkAMYQ&#10;BGRtDKkX6M6dOxvjpqqilcj4keFz8+bNjaED0+fTTz/dGEEyZo8fP14+6/fee29jEEkwaPNB5U7P&#10;ROXw4MGDe8qnFz3Lu3fvFmcB7BCMIQjI3hg6cuTIngpVot4h9RJ9/fXXRUiYE2pc5TIJn7uJGtyn&#10;T58WoSE3VC5lyNb14h47dmxjPKl8A+yE9Uv0WhmfCcCarI0hoUpTFei+ffs2XfMaL0QlOn/UyxA2&#10;oibSCZgGX3zxxaaX7+WXX37hOepFh54i2Alr/SsFYE32xpAMnytXrqwePXpU7IEloDEmYeMpOXr0&#10;KMbwBNF4I5Xjqlmgb7755urBgwdFSIAtsNa7UgDWZG8MwXI5depU2WCa0JMwbWQU3bhx44WxReol&#10;wsiFrbHWuVIA1uzUGNLYECpAqEMDqX2DKeMI5sGPP/64unz5cjk2DCMXtoqMIBOANTszhjRLTOMI&#10;NNASoA4NtjVj6EuWzZ8d33333WaqPsDW0OQLM4QOHix2wtLZiTGkt0Br4PRmSCMHddgA+tOnTxd7&#10;AAAGoKn0Zgxpij3Amsv/2T8sjaFr/+wfFXufk8QYkmtMgybVyGmsQN8F2dSr1LSeCYIg0xMt0Kjx&#10;RABJwRiCCs7+2e+XxtDtX/+q2PucJMaQ0EBKrUyrsQN9wRBCkHmKltCogrGFMBoYQ1DBzoyhIVRV&#10;ogiCzENC5EaP6UEGqARjCCqYvDEEANOnrkxrgLX1BGvCBQYRDMYbQydOFDth6WAMAcDOqSvT6hWy&#10;hRplDDHZAgZz795zY4jlOqAgmTGU0sdfV3ECwDRpKtPqHdLK4/fv3y/2AAwAYwgqSGIM6SOar732&#10;WrL1Q5oqTgCYHm1lmgHUMBoYQ1BBEmPo3LlzZcX23nvvFXvHo63iBIBpQZmGrYExBBWMbgxpqvzx&#10;48fLiu369evFkfFYSsX56quvlvf5/fffb9ZXmvs9Txk9rw8++KDYepFUz28OemF6jn5Dcrwx9NZb&#10;xU5YOsncZOodeuedd4o947KNilONmr9OKOfPn99jrEjUKNXhw8mw0flNvPHGG+VgUV2nLfzS8HmZ&#10;A3peSk+TMQT12POUACRF9bT0THL2bLETlk6yAdQilZ9/GxWnGjUzbtTg6lrW8MpIMeNEYWSsNKGG&#10;0jeSCt92jr9eHUrHUhvfzz77rDUPt43Ss43nMcfnvo0yDbDh9u1nhpAEYwgKkhpDqdhGxekbm9AY&#10;Ena8izGkc8MpwU09PVXXqyI0spbErVu3sust25YxNMfnbuVZ0hfNNuMzHtAZjCGoAGOoA03GSRdj&#10;SMfrzg9RI+fvz8etY7ZtcZpU4Y9b4+nPMwPNXDzezWdhfDih82WE2DHjN7/5zSaeV155ZXOfiku/&#10;Fb7LffflzJkzG4NIWJ798pe/3GzXYWmW+HsV/pg3NJR+bds9a1uE28LC6n94TNgxw8JL7NqGz2OJ&#10;5aHFbSLCeIUPo+NG0zWFXVf5o9/bwtISpqcJ9TxrTKI+4aEPPn/99dfFEYAGMIagAoyhDqgh0rWq&#10;GvUuxpCd3zXNVdfTdbTPX8satip0zBp8GTM618JW9Sx448Cn0RpNYUZT1f3KEFF6T5w4sfktQ0UG&#10;ksKHvWJjIEPr22+/3fxWo93FELJ06J7CfKzKK7tfiR2v2rbfikfb9ty0rTiEwuiYXdfHbc9Cx/Tb&#10;nr+h/d4wsXAijFfot6Wp7n7CawqFtevov48zNZYuSR9ef/318jwt5wHQijeGzp0rdsLSeetP/53S&#10;GPr00YsvVv1qpi0RW3HGUmWcGGp0ujYaamAs3b5xC6m7nhqtsNGzhsxTlSbfuOm4NdLCGk6h35ZG&#10;L2ZI1F3TUFh/XNtmtIT4+OukCsUnY0jGlu7Lp7+K8H49OtaUV+H9Nm2Hx8wQMXTM4hVheKXRbxtK&#10;j9eX8Dwfb9/78de09FbpeWrannkdcpGpV+jkyZP0DEE35FKVnkmuXCl2wtI59Sfvl8bQvccvLvDa&#10;r2baErEVZyxjGUOGGifFV9eIDzWGwnBC1/L5pd9m4Ph0tN1P3TWFNaYyUmy7Ka5Y1Ouk60hkFLWh&#10;9NYZQ215Fd5v03Z4bKgxZHog6WoMhdcQTfcTXtN0U+L1IjV2TUtnHzCCoBcygKRnEowhKBhkDH38&#10;8cerixcvrh49elTs2Q5DKs4YYowhhbVGpqohDhshT931woYubNgMa/z8+WE61ehJ1GCbUSR8w2lo&#10;n4Wpu6aQkeLvVa4r34iPhcYLmVtOafXpr6LuGYm2vArvt2k7PBZeV8f8dhje64TSZGHtWRnheT7e&#10;vvdTp4fa1yVvx0LXMgFICsYQVDDIGDpy5Mim8tIAxs8//7zYm55tV5zW6PoGxggbPEP7LLzO9Q2O&#10;xVfX0NRdzzd6whoypSEMq/O9YaLfCmfo2mG6jKpzjbAx9ZiRYvj0jdmoqjdIU+uFjVHSNWxfFeG9&#10;6rd/PnV5Fd5v07Z+h0aLz3OF0z4jjMvnlw9nxpDF5cPpHsJ4+9yPxSX0jHz6dQxjCGYHxhBUEG0M&#10;3b17t6y89FXpJ0+eFEfSs82KU42Dv17Y2PljXsLGTA2OP17XyIThrFHz+y1u2+fT5LHwEt8oG2HD&#10;aJgxZmJp9fdbdZ43UoSMFIWtunYsGi+kOM0Vp+tp2xthVYT3FKbfH/OGgw/fth2e4+9bx22/woTn&#10;6jn7bfstsbB2DTse6pXCGbZPUnc/4TX1nP2+Or1KgV1TApAUjCGoINoY0hu5VV7vv/9+sXc7UHEC&#10;zAvKNGyNy5efG0OaWQawJsoYun//fllxyUU29zFDAJAWyjRsDa0tJD2TYAxBQZQxdOnSpbLievfd&#10;d4u924OKE2BeUKZha2AMQQW9jSGt+nro0KGy4trmwGmDihNgXoxdpr/55puN+/7HH38s9gAUYAxB&#10;Bb2NIRk/VmnJKEr1MdYmxq44AWC3jFmm/arUWv4DYA8YQ1BBb2NIbjGraOQu2wV2fQkATJ8xy/SV&#10;K1fKuE6fPl3sBSjwxtAXXxQ7Yen0NoYOHjxYVjS7WvnVri8BgOkzZpl+8OBBGdfLL7+8k95ryJjX&#10;X39uDN27V+yEpdPLGNJ3gKyS0dpCu8LSIAGA6TN2mT58+HAZ31dffVXsBVhz6hTGELxAL2Poxo0b&#10;ZQXzzjvvFHu3j6VBAnsX0wtXok6NFuvzi/0tHfIjjrHL9HvvvVfGJ7cZQAnGEFRw+I9/tzSGHv7V&#10;XxR7n7OnZpL/3SqYmzdvFnu3j6VBsnT8JxPUCG9z1WCtbKxnQOP/DPIjnrHLtD0LySk1fgAGxhBU&#10;0MsYkv/dKpiHDx8We7ePpUGydJQH2+4N8gztCZEhpzjmAj1DcYxdph8/flzGp4VhGTcEJd4Y+u67&#10;Yicsnc7GkFaZtspll+OFhKVDsmTse1tTNobUs4UxBCnKtH1IWqLxjgAbjh17bgzt8KUe8qKzMaQ3&#10;eKtY9F2yXWLpkCwVNbo+H3wDrN9yl/k88mFD40Phtc/OsbjC7SrCxt9fV2KGmu2X+0K/hc7zYT36&#10;EKsMJX38VXHoPP3WOU3GX9V1RF26hOLsev8W1n/Q1BPmh4WRmDtT1KVzqfh8Gos333yzjPPTTz8t&#10;9sLiOXxYCvdMMIagoLMx9NFHH5UVyy4HTwtLh2TJqEFXHviG3RrpsAFXoyvMqFWjLXyjbmGqtu13&#10;iG/8LT2G9quh1zWtwdf/MG2WFo++Qq/4ZHjr961btzYGkuL3RoWn7jp16RJ97t+HtTQoLu03fH4o&#10;nKH9tt2UH0vF8tXn2VAuXLhQxnn9+vViLywejCGooLMxdPny5bJi2fZX6kMsHZIlU2UMCTWuZmCo&#10;EQ8b27AB9uFF27ZH+8P4DV1Hosa/Kp2iKW6h8/xxbX/77bfF1l6aruOxdBl97j88pvzVNQ0dUxjb&#10;H4rS2DWdS8Ln0Vj42a/nzp0r9sLiwRiCCjobQ34m2a6XuLd0SJZMF2PIGmdP2ICHDXzbtqcqfkuX&#10;xIwO/bd9ur7RFLcZDeoRsu3wWiF11xFV6RJt9+u3w2OWRkPHFEbX1v86mtK5RCwvfF4ORa4xi1Of&#10;6ADY4I2hJ0+KnbB0OhtDmp5qFcu9HU9HtHRIlkwXY8gMHx8mbKjDBr5t22ONv6Fr2bYafG90CIVX&#10;GBkRoiluuca8C0rusjC+OsLrNKUrTEPTdngsNNB0TNuW7x7ts/QYCu/TuVSUByZjoTy1OHc9zhEy&#10;4sABKdwzASjAGJowXYwhoTDeqNBv3xsRhm/b9mi/jovQyDKjQ2G88aHrW+Ov3zquc8P7OHPmzMYA&#10;MnzYKuNB+6quU5cuy4O2+/Xb+q14DUuTod92rap8F3XpXDJWniVjoeU/LE6tSA2wQTpmAlDQ2Rg6&#10;evRoWbHcv//iUtXbxNIhWSpqdH0+WEOrhtj2+UbahzUjQITh27Y9Pg3eAPD79F9pk9h+bwhYHH6f&#10;odljn332WbH1rGdIYX36PTIo6q5j+ySWri73W7Xddi8ShTNj1cQMnqZ0LhWfT2Pxww8/lHHqm4oA&#10;G6RjJgAFnY0h/62fXS64KCwdEoBtIiNHRg+MS6oynSpemDDSBROAgs7G0KFDh8pKRW9cu4QKDnYF&#10;xlAaUpXpVPHChJEuSF5+udgB0MMYyqlSySktsBxClxmMR6oynSpemCj6LIt0QcI4MnDs/+zvl8bQ&#10;4//mnxd7n1PWIDlVKjmlBQCGk6pMp4oXJoqGeEgXJBhD4DBDSFJFWYPkVKnklBYAGE6qMp0qXpgo&#10;GENQA8YQAOycVGU6VbwwUTCGoAaMIQDYOanKdKp4YaJ4Y+jIkWInwFolMIYAYNekKtOp4oWJ4o2h&#10;U6eKnQBrlcAYAoBdk6pM3759uxSAlRY+lY5JMIbAgTEEADuHMg1bQZ+Sko5JMIbAMXljCEGQeQlA&#10;MjCGoIZJGkP79+/fkx4EQeYhL730UlHKARKAMQQ1TNIYunHjxmrfvn170oQgyLRFhtClS5eKUg6Q&#10;AG8MnT1b7ASYqDEEy8F/IFhfe9dHgiU/aVl9AIA+fPIJxhBUgjEE2XHx4sU9HwYO5fjx40VIAIAe&#10;aFbhug7ZCMYQODCGIDsePHiwcZl4nfPCNGkAiAJjCGrAGIIsUe+Q1zmTgwcP4iIDgDgwhqCCH/5/&#10;vykNoUP/p/9ZsXcvGEOwEx4/flw5a/DatWtFCIB2zq4bPBOAPcbQ5cvFTlg6D//qL0pj6PAf/26x&#10;dy+l5cNKrrBtrl69uscQevnll1dPnjwpjgK04/UHYPXhh8+NoStXip2wdHoZQwDb5unTp3sGUst1&#10;BtAHjCHYgwwg6YIEYwgKMIYge9QTqYZMA6o1sBqgD/Rowx4whqCCSRtDd+7c2Qym9W9+CIJMVw4c&#10;OLBZUBUgGRhDUMGkjSEMIQSZn2hleYBkeGNI44cA1kzaGKqqSBEEmb4AJMMbQ7hOoWA2xhAATBvK&#10;M2wFLbEgHZNgDEEBxhAAZAHlGbYCxhBUgDEEAFlAeYatgDEEFfQyhnJbyZXKE2A+UJ5hK3hj6O7d&#10;YicsnV7GUG6VVW7pAYB4KM+wFbwxdO9esROWDsYQAGRBqvKcW4827Jg333xmCEkwhqDgux//i9IY&#10;Ovp//p8Xe/dS1ky5reSaqvIEgO2TqjynihcmyqlTzwwhCcYQFNx7fL80hk79yfvF3r1kW4NQyQHM&#10;h1TlOVW8MFEwhqACjCEAyIJU5Tm3Hm3YMd4Y+uqrYicsHYwhAMgCyjNsBW8MPXxY7ISlgzEEAFlA&#10;eYatcPw4xhC8AMYQAGQB5Rm2wuHDGEPwAhhDAJAFlGfYChhDUAHGUAMffPDB6tVXXy22Vqs7d+4k&#10;u9ZUUf4oX8RY+RPme074+50C20pv+MxinmHq8gywwRtDP/xQ7ISls2hj6Msvv9yc+/333xd7nmMN&#10;e66Ncg4ob5RHYza2Oed7ivtNybbSGz6z2Geoc0wAkuGNIYCCXsZQbiu5Dq0833jjjc25eoutIuce&#10;ilxQ/ozd2I6Z7zJ4655vDH3ud6xrD4knxfOpInxmMc9waHkG6MTBgxhD8AK9jKHcKqsh6VFv0Pnz&#10;5zdSV2nHVOhLI0VjO2a+y+CNNSSq6HO/Y117SDwpnk8V4TOLeYZDyjNAZ6RfJgAFizWGVFnLIDJX&#10;mf6HtFXwOt+nwUT7FU7hJba/DgtrPVVVYW2/xKdV58qg8+cNja8t3Qqj/WZIWmOrc7TtsTgkFs7O&#10;V3hh6bTtMB5/fxLv1lS48P4Nu054zO+zazZh8YT3a/j4LC+7XDvUOX8szCsTw+8L42lLr+HjrtpW&#10;vPqt/aLpOYTPLNzugo97THLr0YYdI/0yASjoZQzltpLrkMpTFbuhSruqUfQVuhoUXcdX8PptDY0d&#10;VwPhjRCLt+4aPqxvSLXf0DFDcdi2nevTNEZ8krp0azu8Z/233z4t2rY0KA5/LIxX17ZtH9YMTkP7&#10;7dlV3X9IeB1tW/qtsffHQ3x4f7+GT5viCdPq424Kq99d86rtmk3pDfH5LpS3XlfsWNNzEGGaw+0u&#10;KH6TMUkVL0wU6YEJQMEiB1CrcfANRF3F3VbB67rWgAm/rXAKb4SNjicMa42Y/x1K3XXEmPH5dCuM&#10;jnu0bXmpcHZc+3yjGtJ0HR9PiBrgLoas4Y8rTWG8iqvuWm332ycvm8L2yaumeNrSW4WO+XOUDsVn&#10;vT4+rz3hcwifWbjdBX8/Y5IqXpgo0gPJoUPFDoDV6pP/zz8pjaG3/2//u2LvXrKtQWIrOavwQ7FG&#10;zGir4H2DoHMVh6Fw1oAJ39iHhGF9XGFjFRKeK8aMLzRSwkZb4a2x1XGLuyqsp+06YRqtZ0LiG+Ew&#10;nhB/vCpepd0/N4/CN91vn7xsClt1Hc+QeBTW0luF5av+Syx+xSW9CctE3XNQeJ+ucLsLFq9kTFLF&#10;CxNFeiDRrDKAgtu//lVpDJ39s98v9u4l2xokppJTZW4Ni0cVt6/cRVsF7xsGiW84FM5fxzf2IWFY&#10;xWPXUeMU3p/22bXCc8WY8bUZKdrW+cIf174wrKfPdZRe2/YGqAjjCfHH7d713IymdIbpENq2+7X4&#10;PNpXlZdNYfW/Lg2iazxt6a3D8t6uof9V+tr0HMJrh9tdUPwmY5IqXpggWmRReiDBGALH4owhVfJV&#10;WCNjDZloq+CbKnsd841JVeNiKKxPVxhW6QqPG+F1xJjx+XPN+LNGUHmlbYnyT+F0vqH9Pi79NkNE&#10;8VbFozA+HsXr47RG2Br4ML0hln6Ft/SH925xhbTdr6iKz+hybUPH/H3ot8+rLvF0SW8VituuIew8&#10;fw2d3/QcdK4/Hm53wdIqGZNU8cIEwRiCGhZlDPnw1tAI32hIVMmrMrdta3D9tlBjYftMtE/HbVvn&#10;+XDaDlF4H8YaM8MaOROlV4TXMcaKryrdPq/sXtUg6rjt1z4RXsenMYxHouNV8di27dN/hQvTW4XF&#10;5/PAzpE0GQmi7n6NurwU4bWbwjblVZ942tJbhcXn49F5YZ5avBL/HCx9tj/c7oqdIxmTVPHCBMEY&#10;ghoW1zM0JmFjIdTwqHHpQ1XDM4Sx4wPYBqnKc6p4YYJ4Y+jkyWInAMZQNDI29OYdEvbCdAFjCCBd&#10;eU4VL0wQbwydOlXsBMAYGoSMDp8GSUyvkJ07hgEzdnwA28L0VjImqeKFCfLVV88MIQnGEDh6GUO5&#10;reRKJQcwH1KV51TxwgS5d++ZISTBGAJHL2Mot0olt/QAQDypynOqeGGCYAxBDRhDAJAFqcpzqnhh&#10;gnhj6PTpYicAxhAAZEKq8pwqXpgg3hjiw73gwBgCgCxIVZ5TxQsT5O5dKcQzwRgCB8YQAGRBqvKc&#10;Kl6YILdvSyGeCcYQODCGACALUpXnVPHCBMEYghqufHenNIb0u4qyBsmtUsktPQAQT6rynCpemCDe&#10;GLpwodgJgDEEAJmQqjynihcmiDeGrlwpdgJgDAFAJqQqz6nihQly86YU4plgDIEDYwgAsiBVeU4V&#10;L0wQGUDSAwnGEDgwhgAgC1KV51TxwgTBGIIaMIYAIAtSledU8cIE8cbQtWvFTgCMIQDIhFTlOVW8&#10;MEG8MaTB1AAFGEMAkAWpyvPtdaNnAgsHYwhqwBgCgCygPENy3nvvmSEkwRgCB8YQAGQB5RmSo1Wn&#10;pV8SjCFwbN0Y+s1vfrP68ssv90hsfGOkBwDygPIMycEYghq2agx98MEHe+LwEsPQ8wEgHyjPkBxv&#10;DN27V+wE2LIx5M8PJYaqeBAEmb4AJAFjCGq49J/+u6UxdP3B3WLvXsqaaWhldeLEiY2bLOSNN94o&#10;fvVj//79e9KEIMj05aWXXipKOMDIvPUWxhBUcvbPfr80hm7/+lfF3r2MZgydOXNmI3KXeYmN78aN&#10;G6t9+/btSReCINMVGUKXLl0qSjjAyJw6hTEElWzVGPLnhwLg0cD6e+vKSnLw4MFST65fv75ZL+bj&#10;jz8uQgIAdARjCGrYujEkl1gosfHBfLl48eIefQvlrHz/AB2QrpjAwvHG0IMHxU6AnsbQ0JVc5RKr&#10;om4/LJdHjx41jgm7f/9+ERKgGa83sHC8MfTwYbEToKcxBLBNrly5sqchMzl9+nQRAqAdrzuwcE6c&#10;wBiCSrZuDN25c2czq0wVk/7funWrOAKwlydPnuwZL2Si8UQAXRnaow0z4vBhjCGoZKvGkM0cCwU3&#10;GdShGYNeV06pmxsAIAaMIahhq8bQK6+8sukJ8p/i0Lb2A1Tx008/rY4cOVIaQ3fvVi+GBQDQijeG&#10;fvyx2AmwZWNIjVm46KK2tR+gDrk3pCPHjx8v9gAAROCNIQDHVo0hTaNXL5CfVv/qq69u/gOE/Lh+&#10;c1NP0Hvvvbf6+c9/vvpbf+tvbaZHf/LJJ5tjAABdUA+zPBGXDx1aHfubf3MjWtxT65jpGMBWjaFv&#10;v/12Y/yYy0Oibe0HEA8fPlx9+OGHqzfffLNxdXEde/311zdjih6wXggABOiFSS9O77777urAgQOV&#10;9YhES3gojBZy1aQNWCZbNYaMzz77bDNoWv9h2ZRvbJcvr44dO1ZZWXWRo0eP8qYHsHDsZUovSjGf&#10;atLnYDRJQyvd85K1LHoZQzEruarXx3p+/MBpL1JCWA56+9JbWNsbm+Tw4cOrCxcurL744ouNyODx&#10;A6qrRG9677zzzuYajx8/Lq4KAHNEbcj777/f+jKl4wqn8F9//fVmHTNb5qVOVNfoRU3n8JI1b17/&#10;J1dKY+iL/7LaW1VaKl5JuqIxQjZbzJ8fCsyb7777bnXt2rXNW5fevqp0QKJjr7322iaszqlDb216&#10;e9MbYJf4rl69yqrVADPAxhLqpbzpZcpc6eopUo9RHT/88MPqo48+anXN61p6gdNaeYxZnB+n/uT9&#10;0hi697i6rRhkDP3yl7/ciNB5fvC0SZ/4YBo8ffp005OjXp0uPTlDfPaqmFRBtVWOEvU0nTt3bvX5&#10;559v0gjzJ6ZHG/JCBsvNmzc7GSx6zrGTLMzQ0qSNqgVfTfSSxZjFedHLGBq6kivfJps3+p6Y3rDe&#10;fvvt1csvv1xZiZhojE+q7mfrNtdU/KprmyiNb7311ibNqmxhnvhnDtPhq6++6lSOU9YlXdPgXXAw&#10;TXoZQ0NRL1CIDKFw7SGYDuZ7P3nyZGUlYdK1y3ps7I1SRk/bgEqNH1CFpgoQ5oN/xpAv6qnNuVdG&#10;dUmXwdlDe6dgNyQ3hmQpm0hR/LZEM8rUCME08N3Ihw4deqEi8KIKTeEUPodKQZXtp59+unGTdUk7&#10;Fdo8GNqjDemw8TptLyu5jddRGlQ3qI5ocs3v6iUQ+pPcGJLyagB1laJ4gXzpuvaPRIateorUY5Q7&#10;33zzzWZgtQZYV92LiVVojA8AGE6fmVxTWS5DL/bqVW6b0SZ3G73PebIVN5ncYGfOnKlUDglfrs8L&#10;VTwq3F3W/tG4m9OnT2/e7jRmaKpoCr56DjQlv8t4J9Y0AuiGemQ1YaGtN1nurzms8aOXR7046QWq&#10;aaZrbj3nS2erY4bOnz9f/ILciF37Z44zsmTgsKYRQDw2mUIvSk0vF3Nf/VlGjrwjbfWqep/V867x&#10;jUzm2A1bNYYgL8Ze+2eusKYRQDvmdm6bTKEXjIsXL25eOJbUs+p73NW7XJU3JnKnTWW4wVzYujFk&#10;A6dNNICaHqPtoF6cba39M1fsTa9t4KSENY1gzlh90jYhYekvU3XoJUvutLaXUeWt3Gma/EE9ko6t&#10;GkNafLHqYUsgDbms/TNXlFdd1iFhTSOYAza2rq0+0THcx93xwxT0IlqVpxK506hH0tDLGNLbsEkM&#10;epiaQaAv1dvq05ppZitUwzjkvvbPXFHlxJpGMDfk8u0y63LuYwm3hV5ENTmjy5hF1fF6NnJRwjB6&#10;GUP+IcRg58n40Ru1+P7771mBeiBy3Ux17Z+5osaANY1gitgEAhk2MnCqdNaEMXLpkTtNLkbldZs7&#10;Dbd8PCf/L//L0hj66v/7T4u9exnNGNLbsHqDNNVePULqIZLYh1yhO3Nd+2eusKbR7hjao70E5MqS&#10;m6ZtaQkdk4tMrjLcX9unz3Oaw5In2+TwH/9uaQw9/Ku/KPbupbR8bBVXSQzqATLDRwOnbTFGGUTQ&#10;jJ+JsJS1f+aKjbtgTaPt4PMTnmOzSelxmCbWg6eZeW3uNHrw2ullDI2NXGRq4Pk2WTWs/TN/rEJj&#10;TaN0+DxcMtI1GdVdGk/GokwPGbddep9pK6rZqTEkMIT2Ym9rrP2zTFjTaHx8vi2NrrOU6E2eF9b7&#10;3GXWH27PZ2zVGNLA6XB8kNYYkstsqcgyt8GKrP0DHtY0GgefT0vADGrWrwHh25guA+KX+oK9VWNI&#10;hpAGUIcsbcwQa/9ADKxpFIfPmzmiekG60cXVymQKsKUSWCl8L1s1hpTBoVvMFmKcO6z9A2PCmkbd&#10;8XkxF6zXsG08oXQDwxjqsBfztm/I6djcxytu1RiyRRb9govKaFXWc4O1f2BbqBucNY3q8fc/Zezz&#10;DW3jyahPIAbVI3Kzt9Uj0j25YOWKndPyH1s1hjR7TIaPz1gZRN9++20RYtqw9g/kAGsa7cXf89Sw&#10;5TS6fNiTFc1hTFSPqI0K2+xQ5E6bw/IfWzWGDA2Y1ppD+j/l2WTmq5/L2j/qdtf4LaW3amwXTA/W&#10;NJqWMaSeHPXatQ2alyGrly65SnF/QWqkY2q72tzyU57k08sYslVcJV1Rr4/1/MhwqBJl4lSY89o/&#10;MoRknKoHTz12ejbbQtdO/VmWIdfQeXUD/bVfhmTuyMCRLi5tTSN/XzliPcrqpWtqaFTfLM3FCflh&#10;bvm2ISByp02p57mXMeRvtCtqVCXCnx9Kzsxh7R/19ITpPXPmTG3PnLpGx+i1kxERXteLllawtKU0&#10;hoZcQ4aOzq0yhrRPx6ZgDIXYFOy2MSim11Nd08jfSy7InSW3VluPso4r3DZfTIZg5UGil6oquoTx&#10;hC8iTS8mc0X3m2sdo6EeXWa55j4zOrkxpNli9lV6nadGKZQ+8W0Dvy7DXNb+kWGj9NqaTqqEVMBk&#10;jITcunWrde2nroVTFZeF0zWVBqsAVSjs+oovpTEkhlyjqQLumhc5o54G3UObe0YytTWNfNp3hfLX&#10;JlRogLNPkxcbx5XrbFKVA59e1d+GfpvRpjJRVbd0CeORTuo6VvbC7SWge9U9T6GOsVmubeNmVceo&#10;3dQ95dLLmdwYkvJbz1BdQ5S6EezC3Nf+katSafdvYtYr45Fydil0ikfn69nq+dX1IvlnGxpDwo6r&#10;wKfWgyHX0Hl1FbD2T6Gi6oN0u8vbnspK7lO3fXq3yZQbhjaUbjNqDO3zZbuKLmFCwrLXVBbnyhTr&#10;mK4vAOZO2/ULwMv/4TulMfTjT9UveYOMIYWVO0aEDa9Rtz81S1r7R709YQUiV5h/M/OGkHqGwsqu&#10;ChlBqpxkFCmupoquyhgylDbFozgs3z06XnXMtiWWXgune/H313YN2ydROE9YAeu3wiku/Z5aRdUH&#10;a9SnuqaRT19q5uIyaEP34OuHprJtdAlTRVj2wu0lMIc6JnfXsBlCkjrKGsQnuCtqJOUmkwLrPP0P&#10;pU98Q/CW6tLW/pFBaoaBKiP91rOxiskqKi99lVGFVY2hjNsqN1tTZWjGhRV4X/gVn46FFaD2GaZH&#10;SrPdpxkqRtM1/G/FoXCK09Bvi8uH1X8f59yxwZNTWtPIp2nDiO7suQ4mbUP3ZPWDlT0TKyeeujD6&#10;r20ra1bW68qe8Ns+TqtXLM6q+kvHdL7qBoWxeMJtw/ab+LrL4rI0Szxtx4Xtl4Tp1fnab/XYnOqY&#10;HCcNJDeGpAz+vDpJhWX60tf+keHj71UFrMooGQN75mHhbjOGdJ6hCsRvh8fNCAnlD/7gDzb/+1xD&#10;cemYxyogQ+G0rXsKw2p7KcZQyBTWNPLp2HD79mp18uRqde/es+2eLGGacRu6P1++m8q2URdG5aeq&#10;XBpW9oxwOyx/+l1lCHmjxMJXbdtvS6+h66heED4uu5aOa79oOy583Lonv+3vSf91zLbnhoycHJaT&#10;SG4MCT1Ee9j6H0rf+JpQl7OUby5r/4yBjReyJQ5UIG1Q+5joOQ/pGZIuGIrDb4fHdS3tq8K/zfkK&#10;pO4akjAunafzDQuj/75CE9rvr7NUcl3TyF93g4wh/ZasDZq1RfdsfwNLW4CuDd1rLsZQWFbNYKki&#10;vFbbtkfx+rjDsGE6mo7b71CUpxKd69H2UuoYa79VR1TlkcnYC41uxRgy6pSsbn9X5rz2zxhovJB6&#10;hoyw0A5h7DFDRhdjKLwH7fMVtMIrjO2ru4bF5dOlfb5CUjg73+8X2lZ4eI4MgbY1jdZ/NvJf/dZv&#10;rf7LX/xi9eO67P6Lf+1fW60L6Wpd061Wp07tlbff1mJne2Vdaa6tlL2yfnPcGDyFnF1f4/W1nNL1&#10;1Buk84prl6J9rsdKdcOSP03Qhu7dl7Wmsm3Uhakrl0ZY5prKoOL254aE12rbFpZuSZMxpPxQGKPp&#10;eFi/eHQOL1zPUJna1idokhtDqRddVEY1ZZKO5br2z7aw3hrDCrfyPhbFoYpBRpAKb5c1iey6+h8S&#10;VhxtxpBQXP6+9Fv35Css2yearlEVl698FE7n2z3YNUx/JRhE9VStabT+k5es07W6eHH1762fdVPP&#10;lo7N/aOVbSgffP3RVLaNujBtZd/KnhFuC9un/01pCK/Vtq302rVU5tuMIQsrmo6rrlDcHu1TGJ3j&#10;4xHaXnr9IiNHedDW6fHSu8f2GDYxcupP3i+uupfyifkLdkWNpfVK+PNDiUU9PVXxSZRpc3Z/dUEF&#10;y/LDF0wVLhlJTRVHE30LpyoR/2zCSsWnUZWh3w6PG1a5mqgikfjz7Tpt1xC2LfH3puO2X/HoGrat&#10;ePrmxdKRAaG3uHUGZin/75//fHV4/d+esYmMIL1Uzdn91RXlh8qBUWfoeOrCqAxZOfVly8ql/quM&#10;GeG2oXMUVxM6z+IVTdsq0/46SqPEyrqO+evpdxhX0/Ewvfbb8qkqT6hnnqEyqLFDGpdneVPKO0cr&#10;DZw+ksQYSr3oovz4Pl2hqALLfR0UgLnTtI7X/rXI+DD53/7O72iO+jOXlhc1BM79tZG1cfKCm0yG&#10;lnOl3V7Hea+QjbtNbjj9DkX7b9xYXVvH0dTbLLeZjDnNIluKq91QY+7zQvV31b6QpjDhy4XFKfx5&#10;Zqj4bY83VKpQeDtX8bRtC9uW2HE7pm2l1Y6b8WK0HTejx8Qbl2GeKK6lG0Iqa7YYclMnyN/4n/73&#10;Kg2cPpLEGPKYEoXU7e/K1NdBAZgjuazj5a+14eLFZ8aPicYnybByPT5+HGLl22chSvsSJmFMgdDY&#10;SI0MlKa2q+04tGOTMtoWQ9YxhVHYlK7r0vLxFx8DP55oLGzdjymtgwIwB1SGclzHy193g3qM9Fu9&#10;ROvrt6Euec0Ou7g2oto+zyPDT0sNaPYZbA/1smAMzQON7e2yXMcuJkONZgzpPBs/JCWxuFJM8zam&#10;sA4KwFSZwjpeels0KXbID/HsdwSqrDV2SHVKmzttSt9wmyIygJTXMjy2ia5nz7nK4Gk7Ds+xmadd&#10;XjZU5nb5wehRjSH5QtUbpN9aFVnr0cTG15dc10EBmAoqCyrDrOP1DNUpcqe11Snb6sYHmAJ9yk1O&#10;dcioxpC6M/WGqB4iTceWaIDYtjFrtGkdFBONGVj6VFpYLqzj1Q2rU9oGeEp2/YYLsG3kcZl6j+po&#10;xpAfWW8j49XNmcMo+ap1UKpEx6jIYO6YK0gLCnYpD0tex6sO1Q+5jn0ASI1eDuRZ6dLhMJWxdqMZ&#10;Q8LcZIa2JTlhizu1fStFooqMcQEwdaS71qvRpadUvUTqLZrbN7dSYS76LrNi6IWGqdJnFuYUl7wZ&#10;1RjypJhNlgIZa5qOr2+h+DwIRRUZaxrBVGha+ycUjaHTOCGVBcbQDcMMzy6f+qDXDXLHPpnR1oss&#10;XZ/6+lyjGUM6b9uzycaGNY1gyuSy9g88x2a8tj0T9dhpxo0MKQxS2BXSPb0UdfmY6q5mkKZiVGNI&#10;mbir2WRjI+uWNY0gZ3Jd+weqsd46zaBpc6fhqoRtYUNH2iZR6CVKy2yow2CO3pFRjaFcZpOlgDWN&#10;IAemsPYPtKOXLY1FbDNk5ZpY4pfzIS2qR7b1xfipMJoxlPNssrGxAZOsaQSp8d3WrP3zIuqRNZky&#10;5uKUAVv1bE3kTqM+gRhsfGxbPaLxs0scAlJaPmrcTWIxN5mhbcmcUYUkPz9rGsFYsPZPd3xezAW5&#10;IGTQto1dlG5IR/TCiesTQqQTGrrRNnOaMYTPmE8NkgmsaQQxsPZPHD5v5ogMXBsXJpeFv18v0gvc&#10;8yBDWkaNdKHNkGac615GrUGsJ8hEA6i3/YG9nLCBaW2WuYQ1jZaFnjFr/wxnjB7tKSHXRZelQFgu&#10;YTl01Qm5xxROOgEvMpoxpCn0VQ9AAs+QEnZRWo39YE2j+cHaPzAmthRI22B6egHmhZ4hvYXjM5ql&#10;oszX4D990VeDqSWaVTaldYa2iVVkrGk0b1j7B7aBNZCMD5knNo6si+HLOLI4RjWGhIwf64bTVHst&#10;wAjNyGXCmkbzwL+1sfYP7ArrhW6bOYTrJF+6zjCkF3kcRjOG9MDUG6S1hdQjpB4iia1KDd1hTaNp&#10;wdo/kDOmn10G1WKc7w57KW57kZL7i7Wnxmc0Y0g9QGb4aOC0fuvBySCCeFjTKD+Ut3oLY+0fmBoy&#10;ctSrvPTVhnPBxhG2DZdgEkV6RjOGQuQiU4OhniIYBzXCrGm0G1j7B+aGN+r1IlWlyyZLXYgvBX2+&#10;V8fL7fYojSGNQzHpigpSm+ihQhpY0ygtrP0DS0L1SZdPNMiFI1fOlL9Qvk2UR1oypW1MKPXIbikt&#10;Ff9QuuLPaRJIj7q/WdNoGMoL1v4BeFafWE+odL2qDEjk2mEZkBdRb7zypMtHeenBz4PBxpBNo6+T&#10;PvHBeKhXjjWN2mHtn2kT06MN/ZCuy1XTxT2/5AkC6nXvMvFFeXjx4sXNixf1SD6UlkrMSq5dps0z&#10;tX73sKbRXlj7Zz745wXbwdzzbe5juYTm3APte5LV216VByYMU8gfapCFoQK8tDWNlHbW/pkn/tnB&#10;9rGJBW2zXXVsDrMq5crS/bb1JOuYwqhzAffXNBhUg9gnOM6cOVPseY7Gr0ggb+a6phFr/yyDmB5t&#10;SINcPuopkQuozZ2mXlnVO6p/cscmUqiObOoJYxbptBlkDGn6fNOHWGUkac0hmAZ6g1GjMsU1jZQG&#10;jeVh7R+APOhqRKi3NicjYq5GHTQzyBiSISSDqA4d01s3TA+rEHJe04i1fwCmQe7upaW5++BFBhlD&#10;Uo42uoSB/MllTSPW/gGYNrkMPGYgOHgGG0NtPUMKA/Nim2sa+YqzSw8Va/8ATIttTUnXOSwRAHUM&#10;slSkMFWDpw250XCTzZ+x1zRi7R+AZSLXmMr+WIsVsngkdGWQMaTeASmSPsZ669atTYMk0W8ZQTrG&#10;OkPLInZNI9b+AQCPeoVjPmPBZ0UghtIYil3J1VaZrhIZSXyodbmogmld0+hv/2L1sz88vfrZP/of&#10;r3527X9QGYa1fwCg6wdOm4QPzkIdpTHkFaYPMnZsvSEvMpKaxhPB8qhc0+jYgWfGkMQZQ/jsAaAO&#10;c6WHPdAHi/8mOqa1xtRbjfsLmhhsDBkyfMxN9u233xZ7AaqRn1/TZ3/7f/E/KY2hA7eYsgr9iO3R&#10;hvlgPdC/+zu/s/pn/+q/uvrv/+v/Oj3J0JvS8rFVXCUA2+L2r39VGkNn/+z3i70A3Rj6EgczQm2X&#10;9ODixWIHQHeoQWDr3P/nv169/B++szr8x7+7OvAf/VulMXTki/OrC//3/8Pqynd3Vvce80FDaAdj&#10;CDZoJumRI8+MoX375EcrDgB0gxoEdsLr/+RKaQSFsu+P/s3Vw7/6iyIkQD0YQ7DBeoVM6B2CnlCD&#10;wE64++d/WmkISdQzBNAFjCHY0ytkQu8Q9IQaBHbCT//tv9i4yUJDSPue/su/LkIBNIMxBKubN/ca&#10;Qib0DkEP1hoDsBuuP7j7gjF057/4sjgK0A7G0MLRYokHD+41gkzoHYIerDUGYDc8+eu/3IwPMkPo&#10;1J+8XxwB6AbG0MK5cWOvARQKvUPQkbW2AOyO9775g40h9NI//nubWWYAfcAYWjhykV258kzMAJLY&#10;vmvXioAAzVCDwE755r/6f22MoXPfris1gJ5gDEGJGULoAkRQak1OK7nqA7D6HpWv6JAZy/snVz/7&#10;xc+rjyGzkQMHDmw+oDkmPn5YONIBE4CelFqTU6WCIbQw+Zv/SvV+ZHaib0WNiY8bFo50wASgJ6XW&#10;5FSp+LQgCDIvGZNU8cIEkQ6YAPSk1JqcKpWc0gIAw0lVplPFCxNEOmAC0JNSa3KqVHJKCwAMJ1WZ&#10;ThUvTBDpgAlAT0qtyalSySktADCcVGU6VbwwQaQDJgA9KbUmp0olp7QAwHBSlelU8cIEkQ6YAPSk&#10;1JqcKpWc0gIAw0lVplPFCxNEOmAC0JNSa3KqVHJKCwAMJ1WZThUvTBDpgAlAT0qtyalSySktADCc&#10;VGU6VbwwMR4+lDI8k8OHi50A3SlrkJwqlZzSAgDDSVWmU8ULEwNjCAZS1iA5VSo5pQUAhpOqTKeK&#10;FyYGxhAMpKxBcqpUckoLAAwnVZlOFS9MDIwhGEhZg+RUqeSUFgAYTqoynSpemBgYQzCQsgbJqVLJ&#10;KS0AMJxUZfr27dulwILBGIKBlDVTqsoqhpzSAgDDoUxDUjCGYCBlzZRTZZVTWnLmzp07lXn06quv&#10;lvn3/fffF3vHQ/F/8MEHxdaLKF0KkxN1eWW03RMMw/Sx6RkARIMxBAMpa6acKqtc0uKNilBya+yN&#10;N954Y/Xll19ufiuN58+f3/weC8Wv+5+T4TDknuxcExmflueh/sggEzru9+u6Er9P8dbpX6h7deHs&#10;ejng0wUwOhhDMJCyZsqpssopLXW9HGqsckR5lqI3yKP82IYxJKMu1XXCuPvek/JYeR3qgRkm9gzq&#10;9EfXr3pW2mfGrAjPt+uGcYbhzODKxSBSWkwARgdjCAZS1kw5VVY5paWuMcsRayjDBnZslB/bMIZk&#10;aKS6Thh333uynpsqFI8ZNGMbQ8IMHU9VOIXJxWhXWkwARgdjCAZS1kw5VVY5paWuMfLouBpASVW6&#10;/Vt6eK6Fl4SNcVu82m9p82Ektt/vs4ZXx7TtG90Qf15duiweu5bh02X4+MLr+mPKI2Fxm4T441Xb&#10;ZmxYOnyaquLWPoWxZ2X7q7C4w3ypokp/hMXR1xiy80I9qrqOtjGGYBE8eCAleyYYQxBBWTPlVFnl&#10;lBY1Mj49Et/oqLGx/dY46rj9VuNlDZf++3P12xr/sIFti9fS5eOr6xny1xH67RvckKZ0CR3319G2&#10;NbpV6dK2oXj8tn5bWnTMn6ff/rohuqY/rvz1jb8dq0pTGLe2FcbuW9v2O8Tia8pDw8LWSRdjyIf3&#10;9+BROH9M96bwTfm3Tfw9AIzOvXtSsmdy6lSxE6A7Zc2UU2WVU1rCRkaEb+U67hsd30ibMRE2enXx&#10;+n1N8Qr99uHrjCFrUI0w/Z6YdNk9Gj5ddu1QdI6OeeMlJLxOSJhWxaW47f79fYZ5FcYdbod57bF7&#10;6moM+esadXoRxuvPt/urwtLkpSnvto1PF8DoYAzBQMqaaeuV1d27q9WVK6vVkyfFjudsPS0N1DVm&#10;nraGVI2y3Y/iEzoexmsNmtEWbxhHnTEkFE7x65iPIyQmXW3GUBifoXC6pzrC64T4+5XYtXSO0uSN&#10;Cp8mEcYdbjcZQ3a/ul4bdfdvcYTPSvt8uv35dr9VxmxTPueA0m0yJmfPni0FFgzGEAykrJm2vpKr&#10;riPF3b//BaMoVcUZQ1MjYw1514ZU+3RPauwUr377xjC8Vlu8+u3DW2MZNrDCwup/1XEjJl3hcZ8u&#10;i8+jfZYH/ryQ8DpVWJ5YOP2vyn9t+2uFcYfbdc/QUHgfn0f3JbHfVeFijCGhbYWx+I266+SC0mwy&#10;JqnihYmBMQQD2V0NYsaQiTOKcqrg6hoZNZbWIOl4XUOqhs2/yeuYNXa6P20bPk7RFK/Qb5+2JmNI&#10;hNero0u6/D1p2x8P01UVn6Fj4T1Z+hVO24q77p503MIJMzL8NYSO+zSFceuYxSF8nFXYdXycQvH5&#10;vNF2GEbY+eF9aZ/ph6g633oadcyou04uKL0mY5IqXpgYGEMwkPgaxBRvbFkbRf/2+v/+tey6glPj&#10;4ivbUKwRtW01nmpE/bYaNr8vdHHYfolv3Nrildi2wvpticKH6Nr+Gk34uKrO8ekLjystOm4on3x8&#10;vrEPj+lcw+4pzDOPne/jtPwwfN5Yunzc/l60P8zrJvy5Ep/W8Jjlk8L4/bqGT6NEaag7X/j9oXR9&#10;xtvEp29Mtt6jDXmCMQQDia+ZTPESyeO1nNBvGI0mo2JMzKAAMFIZQwAbMIZgIPE1kyne2PLSS6vb&#10;6/9H1kLFOR7qQdmmMdTWowLLAmMIkoIxBAOJr5lM8WIrt3DM0NoIWmlGyIMH600qzrEwl4y5h1Jh&#10;Y2Ak9ApBiOmGBGB0MIZgIPE1kylebOVmxpAzggwqToB5QZmGpGAMwUDiayZTvNjK7eOPXzCCDCpO&#10;gHlBmYakYAzBQOJrJlO8BJUbFSfAvKBMQ1K++OJ5e/T668VOgO6UNVPvlVxN8RJUblScAPOCMg1J&#10;8WNQu7ZhAI6yZupdWZnidQ3fg95pAYCsoUxDUjCGYCBlzdS7sjLF6xq+B73TAgBZk6pM9+7RhnmC&#10;MQQDKWum3iu5muKNXLmJVBUnAOyGVGU6VbwwMTCGYCDxNYgpXoJKiAoOYF6kKtOp4oWJgTEEA4mv&#10;QUzxElRCVHAA8yJVme7dow3zBGMIBhJfM5nijVy5iVQVJwDsBso0JAVjCAYSXzOZ4iWo3Kg4AeYF&#10;ZRqSgjEEA4mvmUzxElRuVJwA84IyDUnBGIKBxNdMpngJKjcqToB5QZmGpGAMwUDiayZTvASVGxUn&#10;wLygTENSMIZgIPE1kylegsqNihNgXlCmISk3bz5vj957r9gJ0J2yZuq9kqspXoLKjYoTYF5QpiEp&#10;V648b4/0G6AnZc3Uu7Iyxesavge90wIAWUOZhqRgDMFAypqpd2Vlitc1fA96pwUAsiZVme7dow3z&#10;BGMIBlLWTL1XcjXFG7lyE77iRBBkXjImqeKFiYExBAOJr0FM8RJUQvv3719Hu7cCRRBk+vLSSy8V&#10;pXwcfNywYDCGYCDxNYgpXoJK6MaNG6t9+/ato95bkSIIMl2RIXTp0qWilI+Djx8WDMYQDCS+BjHF&#10;oxKCARw+fHitQs8as4cPHxZ7AbqBMQQbMIZgIPE1iCkelRD05Ouvv1598cUXm/FpBw4cWKvQs8bs&#10;4sWL63rsyurq1aurn376qQgNUA/GEGzAGIKBxNcgpnhUQtCTa9eurdXmeSMWyjvvvFOEBGjG6w0s&#10;GIwhGEh8DWKKRyUEPXn69Oke91go33zzTRESoBmvN7BgMIZgIPE1iCkelRBEIBeZb8hMTp06VYQA&#10;aMfrDiwYjCEYSHwNYopHJQSRHD9+fK0+e42hu3fvFkcB2vG6Awvm8uXn7dG1a8VOgO6UNUjvlVxN&#10;8aiEIBINovaN2dGjR4sjAN3w+gMLRu2WdEDSdeFgAEdZg/SuVEzxuoYHqODNN98s9e6mvjwN0IPe&#10;9RbME4whGEhZg/SuVEzxuoYHqECDpbUYn6bYa2A1QB9611swTzCGYCBlDdK7UjHF6xoewPHo0aPV&#10;Rx99tDp9+vTq5ZdfXh05cmTTM/TDDz8UIQDa6V1vwTzBGIKBlDVI70rFFK9reFg86gXSgoonT54s&#10;da1KNLD6/fffX3311VfFmQDVeL2BBYMxBAMpa5DelYopXtfwsDjk9vr0009X586dWx06dKjUrz5y&#10;8ODB1XvvvbeZZfbjjz8WMQM8w+sKLBiMIRhIWYP0rlRM8bqGh0UgN5fcX2+99Vbjx3blGtNK0x9/&#10;/PHqwYMHm//vvvvuav/+/ZXhJYpPA65xp4Hh9QMWDMYQDKSsQXpXKqZ4XcPDbNG3xvRNsRMnTpQ6&#10;VCUaF6Tvj2lKfd23x7T/3r17m6+bK3xVPCa408DrAywYjCEYSFmD9K5UTPG6hofZYO4vua+a3F+a&#10;Jfbaa69tvkX23XffFWf3Q71GN27cWL3++uub+KquI9FsNK2R9cknn+BOWxBeB2DBYAzBQMoapHel&#10;YorXNTxMmhj31+PHj4uzx0FGzp07dzbuNP+1+1CUPhlPH3744erhw4fF2TBH/HOHBYMxBAMpa5De&#10;lYopXtfwMDnkfpIbquqzGV7kzpJbq8n9NTa6zpdffrm6fPnyZuXqqnSZHDt2bHMfCg/zwj9nWDAY&#10;QzCQsgbpXamY4nUND9mjnhfN2pL7S7O4vE54kbtKH1S9fv36xo2VA7jTlol/trBg3nnneXt0506x&#10;E6A7ZQ3Su1IxxesaHrJE7i/NztIsrSb3l2Z5yT0l99eTJ0+Ks/OkrztNRlQuRh30wz9PWDDrl7O1&#10;EjyTe/eKnQDdKWuQ3pWKKV7X8JANfd1fmt21LfdXCuQe0/3KXVZ1nyZyt8ntpvBTvt8l4Z8fLBiM&#10;IRhIWYP0rlRM8bqGh52hnhK5habo/hobDajWwGr1CDX1hKlHST1L6mHCnZYvt2/fLgUWDMYQDKS0&#10;ZHxD0AlTvK7hYavQ6LdjRqLGEDW502Qk4k4DyBiMIRhIacn4yr8Tpnhdw0NycAcNg/wDmCgYQzCQ&#10;0pLxlX0nTPG6hofRoWcjHepZm9vAcoDZgjEEAyktGV/Bd8IUr2t4GAXcX9tH+TfVJQcAFgHGEAyk&#10;tGR8pd4JU7yu4SGKvosL4r5Jz9Jm4wFkD8YQDKS0ZHwl3glTvK7hoTPqieCzE9Ngjus0AUwOjCEY&#10;SGnJ+Iq7E6Z4XcNDI3KrsILytOnrThvyAVsAcGAMwUBKS8ZX1p0wxesaHvbQ1/0lt4zCw3T4+uuv&#10;V1euXFmdOHGi8rmayJ128eLFrX7bDWBWYAzBQEpLxlfOnTDF6xoeNu4R3F/LJIev/s8R9ZKawIJZ&#10;v3CsC9AzWb+EAPSltGR6r+RqiieBWuT+0uwiuUWa3F9yq8i9IjcL7q958/Tp09Wnn366ed6HDh2q&#10;1AeJ9OW1117DndaAzy9YMIcPP2+PeIGECOJrEFM8KqE9yM2h2UOaRST3h6+sQ9FsJLm/NDsJlgvu&#10;tHh8/sCCwRiCgcTXIKZ4VEIb95fcGnJ/adaQr6C9yD2iWUeafSS3CUCIudNOnz69cZlV6ZFEx95+&#10;++1NT+6S3Wm9e7RhnmAMwUDiLRlTPMkCwf0FqZE77fPPP1+dO3eu0Z0mkTvt6tWrq/v37xdnAywI&#10;jCEYSLwlY4onWQByS8g9ITdFm/tL7g7cXzA233zzzcbgOXnyZKXemRxeNwwXLlzY6KsMKoDZgzEE&#10;A4m3ZEzxJDNF7ge5vzS7p8llIfeXZgnJvZGz++vVV18t0/z9998Xe5fDBx98sMmDOfDo0SPcaQAG&#10;xhAMJN6SMcWTzAjN2tHsHbkdmtxfclvI/aVZQbm8faux92l84403iiOrzW9bp0gGwfnz5ze/hTeS&#10;JJr+HxKG8eLjqkLXVbhdGmC6J6VhLsaQJ8adpl4mgNmAMQQDibdkTPEkE6av+0uzfjT7J2eU1nCB&#10;Ru1rMkZkLLQZClVhzMiQ1CFDTMdlrO2SsXqGlLe7vpcmNG5IBo8MH3s2VSLDSQaUDCncaTBpMIZg&#10;IPGWjCmeZGLMzf0VorR7Y0hGkPalMIaE9fz4nihD11TPkWSIIaJrf/bZZ8VWHGMZQ7rPnI0hj3Rd&#10;LjK5ytrcaXK5SdflggOYFBhDMJDSktHaOFrFVVO/O01TNcWTTIAlvS3rPswYUqPt76/OGBhiDAkZ&#10;O4o/NLh0fe0zg8kbaX1Rz9y3335bbL2I0qbrWU+UxBMaQ5ZmE0u7xePzztAxf86UkD6rF1SDqzXI&#10;2t9HKBqkjTsNJgPGEAykrM219o1VhFovpxVTPEmGLLni1z1ts2dImOEQGjt+PJEZGbEo7ldeeaXy&#10;PrwBZGnQ9XxvlTeGLE8M7VdafTyW1jDdQ+8jF3CnwWzAGIKBlK2BpoFb5ac38FZM8SSZgEvgGbrH&#10;HIwhhZcY3hgJ0Xn2fNrEG1ie0EjRtRXeaLq+4rR4w3hCt1h4fA5Y2WlzHetYLq5jjfPTi5sMOlx7&#10;C+Du3eJHBQcOPG+PmDUJEZQthVZR1iKCmh3V6eOgpniSHcLb7YvofrdtDMmQ0DU8vpfFi09bH3Se&#10;eobqXGWhkWIGllFlDFneSJZsDHmmMqnAp43FJhfA+jmvjh+vNop0zAQggnjN2ZHyyZCxacSMe6hG&#10;9z6WMaRzrOGvC2NGh++x8ed5dL4P14euY4YMpcunV8f8ttJs20oTxlA1OS43oZc3u67ShPtuAayf&#10;dSmhUeSPAUQQrzlbVD4WmOuH8mIsY0j77LyqMNqnuMP9MiCqsPA+fV3QeW2zyZQGf93QiPHGUHgv&#10;ZgzZ/iZjyLYVtilP58jgmZjrY2PKv/j5z1dP9u9/NmYkZzl1Kn9ZP9PV2bP5SsXzL40ivw8ggnjN&#10;Sax8evNTrw6fHuiOGmifN9Zoh/tC1Pj7MF7MYGgK4w0F4Y95Y8F6kExie4jqUBp1f1Xx+3ywe7Jt&#10;2+e3JTrHx2f3aXGNnf6pEeNOW28gSFoBiCBecxIrX9MYIB2TocQ4AfDIoAkNM9gecqe1fbx4/QdB&#10;0gpABPGak1j5jh07to76xcpU3e9aC0lLAUxpIURID8bQbunizta4olH58cdnU6lzlgcPtJBb/nLn&#10;zmqlNeZylbX+vCBrXVtpTOhv//ZzAYhgrU2ReIVMgAydS5cutXa/Hz9+nC/Ewx43FwbR9tAsMrm/&#10;5Abz5TIUlWO50zrNVAWoYq1HpZgRZPhjABHEa84Wle/B+s2qrftdcvDgwc1slrt3765fGNdvjAAw&#10;KhqXp9liKmfq5akqhxKVU7mzNQtN7jOAwaz16gUjyNAxE4AIajVHgyM1hb12XM6OlE8DqzWbRYut&#10;HThwYH356srY3Gkffvghb6MAA1Avrdxfmh2mclVV3iRyjWmWmcrnkmdzQiKalkhZ618pABFUao7e&#10;/OytT98rqyQD5ZPBphlKly9fXh09enST3jrRGCS50/pO6QZYIn3dX5pVpvIIsBPWulgKQASVmqNF&#10;Cq2y09ueemNeIEPlkzvtxo0bq9dff73RnaYeJRl5n3zyCe40gDUqB3Iv5+z+kotOBhoTJ+AF1rpZ&#10;CkAEtZqjgckag6PKp9JgyFz5lGYtitfFnSbjCXcaLA0ZFZqVKXdyk/tr//79m3Ik91fli9GW0IuO&#10;0iODTJMrAErWelEKQAS1mqOxQo2LGE5I+WLdaXT7w9zQrEvpt152qvTfRO4vGRz37t3LohyoLtLL&#10;maVPq8wDlKx1ohSACOI1Z8LKJ3eaeoLUI9T0RqweJb0Rq4cJdxpMEe/+8sZEKOpt0WxNzdpU+cgN&#10;DeC2tGrVeV5UYA9rvSgFIIJ4zZmJ8qmx0NghjSFqcqepsZDxpK76HBsLAGNq7q821Cvk1xtTGQTY&#10;w1ovSgGIIF5zZqp8co/JjVC3AraJ3G1yu+FOgxzoq7e5uL+6oE/vWPrVu9XovodlstaNUgAiiNec&#10;BSifBlTjToMcWUqPpsqgL3tylwG8wFo3SgGIIF5zFqZ8vvFpG3uhxifXsRcwXZZonGuhR7uvkydP&#10;FnsBAtb6UQpABFGas1ldduHKN9VZOTAtluy21cuH3Z9eMrQQJEAlax0pBSCCXpojX70adg28vI/y&#10;lcxtwCrsDvXkqEdn6QP61Qum8mL3e+7cueIIQAVrHSkFIIJemuO7rI+t5UeU7wXUmM1hKjNsDz1/&#10;GTUybqQXVfoikXG0hJXT1bPlPwOiqfS8PEAjaz0pBSCCXpqjz3T4no+zKF8ruNMgRM9X7iy+qVeN&#10;vnVm9497DDqx1pVSACLorTlyB/nK+kOUrzPmTuPr38vD3F9ykza5v6QX6iFa6udhlEc+P1hTCDqx&#10;1pVSACKI0hw11FZZvbQWddtDPzT+6tNPP836w5gwDNxf/VCvqM+n06dPF0cAWljrSykAEURpjirs&#10;E0WFJVFPxpK68VMgV4A+iuvHSlSJ3GlyI3zxxRe40zJDz0MNutydbe4vuU2X5v5qQi541SOWP8o/&#10;xglBZ9Y6UwpABNGa80gV1lqs8tLbLT0X4yB3mhaXw52WP2qwlf9yf/nZT6HoOWq2odyker7wHNUb&#10;frKBfpNH0Iu13pQCEEG85qyV7jtVXGuxSkwGEW+64xLjTrt//35xNqRA7i/NAtRswCb3lxp1PTfN&#10;Llyy+6sJ9Qh5Q0gGPi9V0Ju17pQCEMEgY0jy9Vp897Z+q/KHNKjx0LeatBqv5XmVaDryhQsXNu40&#10;vuU0DO/+8h8MrRJzf2kWITQj3QzrDl6mIIq1/pQCEMFgY0ii8S7+7U5vy3IHQFoePXq0cadpoKlv&#10;VELRsbfffnt1+/Zt3GkdUT7h/kqHBov7XjUMIRjEWodKAYggXnMC5VPXdjhoVKvG0iuxHZTPn3/+&#10;+SbPm9xpErnT1LuEO20v0mG5GZU/Te4v5a/cX3Jf4v6KQ3ltBrxepHCNwSDWelQKQATxmlOhfOqp&#10;CGdDyW3ACsvbB3daO3J/6b41O6/N/SW91mw/FgAcDxnvWlRS9QbAINZltBSACOI1p0b59Kbs1yGS&#10;6A1QLgfYDeZOk6uszZ0ml5vCzrWBMveXdLQpL+T+0mw+5QXur3SwPASMwrrMlgIQQbzmtCifxlCE&#10;08K1+Bzd4btFvT/qDVFvkHqF/PMJRb1K6l1SL9OUiXF/4d4FmBDr8lsKQATxmtNB+dSIhu4HNUaa&#10;bUNjkwcaNySDR4aCf06hyFDQeCS5NnJ/dt7ga3N/yeDD/TU+egaMp4KtsS7LpQBEEK85HZVPFaLG&#10;ZIRv5HpTh7yQC0kzzqboTpty2ueE3F56DjJCtRQBwFZYl+1SACKI15yeyqceCLnJ1CBp9ghL7eeN&#10;713p6k7bdu/KHHu1po7WY7J81wsQkydgK6z1rRSACOI1J1L59FVqBlNPjxzG3cQYaFMf7zRFtDK3&#10;noFeeqQHAMlZ61spABHEa05i5dMMnocPHxZbkBPbnJElVxbur2mhxRP1tX564WBrrOuAUgAiiNec&#10;xMqncUZq5NQDwNtlvqRYq6fvGkm4v9Iil7Z6dOVq/PDDD4u9ABmxrg9KAYggXnMSK5/cLdbodfnO&#10;Ez1JeRDjTlNjy+rZ+aJnZPkvgxYgO9a6WQpABPGak1D55IaRe0WuD4lfmE0uEHXDyx1y+fLljWtE&#10;vRL++1FV+IGduxKNpfD4Y0bfdIZxeqrCZyd/ePq5VB1vEBubklKqGPqM/DFjl/qpHjYZOXJ7ViFj&#10;1YfHDQnZsdbLUgAiiNecLSifjKA/+qM/2ow/kNFTN2YkdKdUgTG0e9G9vfDld4yhDTnop74tWId6&#10;7eTiVDpxSUJ2rPW3FIAI4jUnofLJ3aWvhfsv4TeJXCt6uzUXSxU5NDZLN4Y8mnJ9/fr1PcbQ7/zO&#10;71SeVycYQ+NKky4Z6hVSL6zKp9xnfE4DsmCtv6UARBCvOQmVT+N/qipriSpi69LXStaa1dRlTBHk&#10;iTeGYLvYODuJXM9dliHQzD5fHg8cOLBxU7OEAeyUtS6WAhBBvOYkVj5bSE/GjwwffeuMAdLz4O6f&#10;/+nq9q9/tRFvDNm+j//z/7gICbmhQe/eGPJy/Pjx1d27d4uQAFtkrX+lAEQQrzmJlU9vqnwvap5c&#10;+e7OHiMolLN/9vtFSMgRlUv1ytbN/Dt27NimBwkXGmyNtd6VAhBBvOZEKp/eHHFrLZsnf/2Xq/2f&#10;/f1KQ+ilf/z3Vg/+8s+LkJA7WmPq7NmzlZMbNFAe9xlsBbVDJgARxGtOT+XTgNk333xzHfzZWjGw&#10;bOp6h+gVmiaafq/ZZn6JC02A4Mv1sBWsLZIARBCvOR2VT9Nw1aWuTzNYJSlhbMGyqeodoldo+sgo&#10;0lIYMoQ0zg9gK1hbJAGIIF5zOiifeoM0qNIbQVqVWGuWqNKEZRP2DtErNB/UI8SYIdga1hZJACKI&#10;15wW5dO3jMJxBJoSz6BoMHzvEL1CABCNtUUSgAjiNadG+eQWU8+PN4LkItMHHnlThBDrHaJXaJmw&#10;mjWMgrVFEoAI4jWnQvnUNW7rA5nEzihRz1LXFaiRCcsvfr762T/8N1Y/+9u/qD6OzEa0QKPGExn6&#10;oK96i/nWGQxmrV+lAEQQrzkVyqcptr7y02KJsbNJMIQWJEeez0BC5i3qJRb6lIfGD2qfvon23Xff&#10;bfYDRLHWo1IAIojXnArl0xueKjZVcPru1BB8BYogyHxEaKaZGUMSvfwwnhCikV6ZAEQQrzk1yqc3&#10;vE8++aTYiiesPAFgulSVZ9UTfpKFfmMQQRTSKxOACOI1J7HyVVWeADBN6sqzPrujsUR2TD1EuMyg&#10;N9IrE4AI4jUnsfLVVZ4AMD2ayrOMH28QydXOoGrohfTKBCCCeM1JrHxNlScATIu28qweIu8y0ywz&#10;PuUBnZFemQBEEK85iZWvrfIEgOnQpTxrDJEfVK3ZqACdkF6ZAETQW3M0JXazblBi5etSeebCq6++&#10;ulkXKQWKtyoPdE3Ln++//77YC7EoPz/44INiC8bGdLVKlz2aZebD3r59uzgC0ID0ygQggl6ao2+N&#10;qStba4XcTKx8vkLcFWocfTreeOON4shzzChJZQxVoXTIrSB0/fPnz29+QxzKTz1DjKF0+HLUhq1X&#10;ppXsWaEaOiG9MgGIoLPmqFLyH109spanCZXPriPZNUqDGR9VjNkzpOu0NcpKD71B40LPUFr6lGeN&#10;FVIPNEBnpFcmABF01pyrV6+WlZl6hr5JrHx9Ks/UKA3bMobUS9HUKMsIUnowhsYFYygtOZVnmCHS&#10;KxOACDppzsOHDzcGkFVm+uhqauXLqfJUGkJjSI2n9stFVWUM+fT7c63Rldhxw+L0+xVO++23P277&#10;/T4zkiyuJiPOn9c1jUbTucoTf54ZcE3SNd2WNnNtSUJsfxiPT5fEG5QWrwjTL2yfnrN+N2HnSixO&#10;YfcmsXTZfXj9sTA+nKjK25Cme9wlPk0AoyO9MgGIoJPmnD59uqzINOV18/X5xMqXU+WpNISNkjVe&#10;+q/jYWNmmEEhfANujaRvhIXftri1zzDDImzkfJqEftcZFMLSJPqmse1cn17h02b35I2frun2abMw&#10;Ol/7DUuL8GmzfDN0njdqtG33qHA+f3UtC6v/CluHvx+dp7h83imtflv4+69Lf13eetrucZcoXSYA&#10;oyO9MgGIoFVzPv/887IS07TXcrn8xMqXU+WpNFjjq/9hg+QbQP33aTfxjXdT4xge129/PWvwfGMt&#10;7LpGUyM4JI19zxX+uPDbfdItwvj9+W1p8+g6/lqKV9sKH6LztT/M8xBd3z8roTj9PoXxxpu2jbb0&#10;V+VtE+E97hJ/PwCjI70yAYigVXOOHTtWVmKa3VGSWPlyqjyVBmuQ1Bj5xkyokbJGrapB9IQN2ljG&#10;kLB06JiPI2RIGvueK3yjbIaFp2u6RRi/j68tbcLyT+INBZ1n++1ZexTWjus6VShd4fUVVud4/DV8&#10;XG3pD++9jrp73CWWHgnA6EivTAAiaNScu3fvlhWYlst/8uRJcWRNYuXLqfJUGrwxFDZY2rZGrarx&#10;0z47P2zQxjSGLKz+Vx03hqSx77nCN84SC2t0TbcI41dc2ifa0qZjFtYbaMLirYrDozBV9yDsXH8P&#10;2mfXNOzaisPH05b+8N6raLrHXaJ0mQxBLnq+XQYvIL0yAYigUXP8VPorV64UewsSK99YlecYKA3W&#10;IFnDbo2M9ls61XAJ/fa9R/532KCFxpBtKy5dS799Y2rXrzMawmvXMSSNfc4VPv11dE234gqv3SVt&#10;oVFihoI9M59unePj0DP2RoWOeSPGU3V9u4ZhOhPmk+ibt562e9wlui+TGLS0hxZgPHLkyOZjrptx&#10;iwCG9MoEIIJazdE6H1Z57d+/f2+vkEisfEMrzzFQw+PTYQ2TN4C0Tw2Qb3DMYDGxhlPhbJ/i1rl+&#10;W9g11Yj561tDaNsS31AaXRu/IWnseq7h4zAJ09413bqGj0/neerSJvx+S6vSGaZbcdq2zpc0XTPE&#10;wknq7knX9Hlk9M3bEH+uv8dd49MVg4whGUEWBytTwx6kVyYAEdRqjt685CZ7/fXXX+wVEomVb2jl&#10;uVTaGupdUNUYy0hQw290TXedEQF5M0Z5vnHjRhmHvmwPUCK9MgGIIF5zEivfGJXn0pBxkZsxJMMl&#10;7AUSPp190o0xNE3GKM/qnVYvtcXje/1g4UivTAAiiNecxMo3RuW5FGRIKJ9kKOSId/GYmAHUJ90+&#10;HgyiaWHPTTKECxculPG89957xV5YPNIrE4AI4jUnsfKNVXkCwO4Zqzx/9dVXZTzqJeJDrrBBemUC&#10;EEG85iRWvrEqTwDYPWOWZ80os7i6DLqHBSC9MgGIIF5zEivfmJUnAOyWMcuz/2i0PhUEsFaGpO0R&#10;zJ94zUmsfGNWngCwW8Yszw8ePCjjevnll1lzCJK3RzB/4jUnsfKNWXkCwG4ZuzwfPny4jI9ZZbBW&#10;hKTtEcyfPZpz//797kvdJ1a+MSrPbU3DHnodnds0o0rH6sZGaP+QPPKMGdc2yTnd29LB3LGyPNZz&#10;Onv2bBlf5TposCykVyYAEezRnLfffntTuWil13v37hV7a0isfFbRSWKwFYNTN0RDr2MNeZ0xpP06&#10;XmcMQb5sSwengPLBZAy0IKzGC127dm3zEgcLR3plAhDBHs2R/90qrIcPHxZ7a0isfDGVp7rLfcOz&#10;rbfyodfRuXXGkNCxFMZQmF9LJ0V+bEsH68jlGceUZ4DOSK9MACIoNefRo0dlZaX1O1pJrHwxlafe&#10;xH3FjzHUTJhfSydFfuzaGMrlGceUZ4DOSK9MACIoNUdvkFZZnThxotjbQGLl61t5qtEJz7GGyFY6&#10;DuPS8apjti1RvhgWVoaJfhtt1xG2XxI2TtpWHB67H8Wp33XGUHiupUVi16vC4vdh6uKy+7Jj4bbH&#10;x+nzzvB5JPHfJ9Nvf8yHaTqvbx5YXP456hwLG4Y3/PHw3vwx/6wsLT79If5chW1C8VXF5eOwtIX3&#10;ZNt2jSo3XlX8dg8Sv78Pdl7MuQCtSK9MACIoNeejjz4qK6t33nmn2NtAYuWLqTyt0jas8rfGSdv2&#10;2xoC7fP461nlL9TAWMOp//68pusIv614FNanU7/D+Cy8/vu4PXbMzrV78vHrmL+Wxx9risuuXbXt&#10;06VtQ/H6bWHGjqFrWZ4KbVt8lh6d03SehatKd1UetD3Hurzy1w/vTb/NANGxME4dt/vSts8zv12l&#10;G56+OisU1scXbitO266Kvy0/u2JxSABGR3plAhBBqTmXL18uK6v333+/2NtAYuWLqTz7VPwiPG4N&#10;ayhqpKyh8j0SRtN1FKeOe8JGWGFtW9cJw2vbN6Aef67Q77q0hIRh2+Jq2m7KuzqUD2aYiDB83fnh&#10;eW3p9nnQ5zkaTfemY4q/jqa0dNGNkDC+tnwPwzelR4THRds5XfBpAxgd6ZUJQASl5mhmhlVWH3/8&#10;cbG3gcTKF1N5Dq34qxonjxoqS5PCGk3X0f8wTmvADB9Gv3W+R8f89Txh/E1pCQnDtsXVtN2Wdx7r&#10;6ZF4o8YbOWa0eOrOa0t3mAddn6PRdG8KHz4vT1Na9D+MN9SNkDC+tnwPwzelR4THRds5XbD8bro3&#10;gGikVyYAEZSac+rUqbKyap1WLxIrX0zlObTir2qItC/sndA5Clf39u2vY3H6noiwAVNY2/a/DW3r&#10;nCrC8Ppdl5aQMGxbXE3bXfNOYewa3vgR3tiR+HObzmtLd10eaJ+/Tnie0XRv+u+vHdKUFou3STdC&#10;wvia0ibC8E3pEeFx0XZOF5RGE4DRkV6ZAERQas4cjCGrpNUYqIGJqfh1PYUz7LcaF98Aa39dgxNe&#10;pypOpdFQWMUhzCCwa+kalg/+HMOfK9rS4rFjll9tcbVt1+Wdoev4+M2osfvyxzxt57Wl2+dB03MM&#10;88PTdG865q+n33Z+U1pEVbx2X1WE8YmmtNn17J60bffvdcvirIq/7R66YNeRAIyO9MoEIIJSc44e&#10;PVpWVp0WMUusfDGVpypohVdlrwrcztd+VeB+OzxumDFiYg2l/vs4rEFpu45h+yS+sVMY26+4hG+k&#10;FJ/2VzWQ4bld02LY+bqXtrjatkVd3nn8cYvDzvfpNdE+4ff58yR+f5iuMA/qnqOwuPw+o+newmOK&#10;R7SlxbB9kjZDqOr8prSF9xTqlqQuvVX76u6hDTtHMiZaffrChQubFalhwUivTAAiKDXHf+undcFF&#10;kVj5UlWekC9Vjav1aMC0SVWeU8ULE0PP3wQgglJzDh06VFYqP/zwQ7G3gcTKRyW3LKzXIaSqlwam&#10;R6rynCpemBh6/iYAEZSac/v27VI6kVj5qOSWh3fJmNArNA/8Mx2TVPHCxNDzNwGIIF5zEisflRzA&#10;fEhVnlPFCxNDz98EIIJ4zUmsfFRyAPMhVXlOFS9MDD1/E4AI4jUnsfJRyQHMh1TlOVW8MDH0/E0A&#10;IojXnMTKRyUHMB9SledU8cLE0PM3AYggXnMSKx+VHMB8SFWeU8ULE0PP3wQggnjNSax8VHIA8yFV&#10;eU4VL0wMPX8TgAjiNSex8vlKDkGQ+ciYpIoXJoaevwlABPGak1j59u/fv456byWKIMi05aWXXipK&#10;+Dj4uGHB6PmbAERQao6+7WPSicTKd+PGjdW+ffvW0e+tTBEEmabIELp06VJRwseh92KxME/W+lUK&#10;QASl5vhKqxOmeF3DA1TQW+8AAEKsLaIegUhKzendKJnidQ0PUEFvvQMACLG2iHoEIik1p3ejZIrX&#10;NTxAwcOHD0vxeuf3AwB0xtoiCUAEpeb4RqkTpnhdwwMUnD59utS1Kjl16lQREgCgA+t6oxSACErN&#10;8Y1RJ0zxuoYHKPjmm29KXauSe/fuFSEBADqwrjdKAYig1BzfGHXCFK9reABHXe8QvUIA0Jt13VEK&#10;QASl5vgGqROmeF3DAzjqeofoFQKA3qzrjlIAIig1xzdInTDF6xoeICDsHaJXCACisLZIAhBBqTm+&#10;UeqEKV7X8AABYe8QvULQl96LxcI8sbZIAhBBqTm+UeqEKV7X8AAVWO8QvUIQQ+96C+aJnr8JQASl&#10;5vSuVEzxuoYHcDx69Gj10Ucfrf7u3/27G537O3/n76xu3ry5+uGHH4oQAO30rrdgnuj5mwBEUGpO&#10;72/8oHzQE7nFrl69ujp58uRabZ43YqEcP3589f7776+++uqr4kyAarzewILR8zcBiCBec1A+aOHp&#10;06erTz/9dHXu3LnVoUOH1qqy1+jpIgcPHly99957q7t3765+/PHHImaAZ3hdgQWj528CEEG85qB8&#10;UIHcXHJ/vfXWW6t9+/at1WOvcWPy8ssvr955553Vxx9/vHrw4MHm/7vvvrvav39/ZXiJ4nvzzTdx&#10;p0GJ1w9YMHr+JgARxGsOygcFX3/99erKlSurEydOrNVhrwHj5ciRI6uLFy+uvvjii9VPP/1UnL0X&#10;7desskuXLm3CV8VjgjsNvD7AgtHzNwGIIF5zUL7FYu4vua+a3F8vvfTS6rXXXltdu3Zt9d133xVn&#10;90O9Rjdu3Fi9/vrrm/iqriM5cODAZnr1J598gjttQXgdgAWj528CEEG85qB8iyLG/fX48ePi7HGQ&#10;kXPnzp2NO03GT9X1JUqfjKcPP/yQL+DPHP/cYcHo+ZsARBCvOSjf7JH7SW4ouaN8oxOK3FlyazW5&#10;v8ZG1/nyyy9Xly9fXh09erQyXSbHjh3b3IfCw7zwzxkWjJ6/CUAE8ZqD8s0O9bxo1pbcX5rF5Rsa&#10;L3JXaZHE69evb9xYOYA7bZn4ZwsLRs/fBCCCeM1B+WaB3F+anaVZWk3uL83ykntK7q8nT54UZ+dJ&#10;X3eajKhcjDroh3+esGD0/E0AIig1p/c3flC+ydLX/aXZXdtyf6VA7jHdr9xlVfdpIneb3G4KP+X7&#10;XRK9F4uFebIuv6UARFBqjm8UOmGK1zU87Az1lMgtNEX319hoQLUGVqtHqKknTD1K6llSDxPuNIDM&#10;WZfZUgAiKDXHNwSdMMXrGh62Co1+O2Ykqje0yZ0mIxF3GkDGrMtpKQARlJrjK/9OmOJ1DQ/JwR00&#10;DPIPYKKsy2UpABGUmuMr+06Y4nUND6NDz0Y61LM2t4HlALNlXRZLAYig1BxfwXfCFK9reBgF3F/b&#10;R/k31SUHABbBuvyVAhBBqTm+Uu+EKV7X8BBF38UFcd+kZ2mz8QCyZ13eSgGIoNQcX4l3whSva3jo&#10;jHoi+OzENJjjOk0Ak2NdxkoBiKDUHF9xd8IUr2t4aERuFVZQnjZ93WlDPmALAI51uSoFIIJSc3xl&#10;3QlTvK7hYQ993V9yyyg8TIevv/56deXKldWJEycqn6uJ3GkXL17c6rfd5oItFCuBBbMuR6UARFBq&#10;jq+cO2GK1zU8bNwjuL+WSQ5f/Z8jPu9gwej5mwBEUGpO70rFFK9r+IUi95dmF8kt0uT+kltF7hW5&#10;WXB/zZunT5+uPv30083zPnToUKU+SKQvr732Gu60Bnx+wYLR8zcBiKDUnN7f+EH5KpGbQ7OHNItI&#10;7g9fWYei2Uhyf2l2EiwX3Gnx+PyBBaPnbwIQQbzmoHwlcn/JrSH3l2YN+Qrai9wjmnWk2UdymwCE&#10;mDvt9OnTG5dZlR5JdOztt9/evLws2Z3m8wQWjJ6/CUAE8ZqzcOXD/QWpkTvt888/X507d67RnSaR&#10;O+3q1aur+/fvF2cvA58HsGD0/E0AIojXnIUpn9wSck/ITdHm/pK7A/cXjM0333yzMXhOnjxZqXcm&#10;hw8fXl24cGGjrzKo5oy/b1gwev4mABHEa84ClE/uB7m/NLunyWUh95dmCcm9MQX316uvvlqm/fvv&#10;vy/2pkHX+uCDD4qteJROi8f/XiqPHj3CnbbG3yssGD1/E4AI4jVnpsqnWTuavSO3Q5P7S24Lub80&#10;Kyi3t28ZCj6tb7zxRnFktflt6xXJUDl//vzmdwp0LV1/DMNFSxJYuv3v1Hz77bebnr6ciXGnqZdp&#10;Dvh7gwWj528CEEG85sxE+fq6vzTrR7N/poDSHBoN2pe6N8gzVs+Q4rB0+99N6NoynGK5detW+eyn&#10;hMYNyeCR4WPprxIZTjKgZEhN1Z3m7wcWjJ6/CUAE8ZozYeWbq/srRPfgjSEZENo3RWPI92B17c3S&#10;fSrsK6+8sknDb37zm+JIOwr/2WefbfJPeTZVpOtykclV1uZOk8tNui4X3FTw9wALRs/fBCCCeM2Z&#10;mPIt6W3Z0P2YMaTG3d+njJQqzHgxF5fE4+PwhpaMDn/MDC5vDPkwhu1TD06VkePTEUpXZAQpDTKK&#10;dI0+xuDUjSGP9Fm9oBpcrUHWYX560SDtKbjTfJphwej5mwBEUGpO72/8ZK58c6z4+6J769Mz5A0P&#10;O0/GjPYL7TfMuBIWr6FzzLDxxpDC+GvrGhZO/xW2Cp1jcfjfMcjokrtT96SenzbmZAyFzOEFwRaK&#10;lcCCWetpKQARlJrjK79OmOJ1Db8F5u4S6IvutY8xJLzxImQ86Bz7H4qP35Bh440h/VbYEDM0mtIj&#10;FM7G/vjfQzBjrir9Hkvj3LGy0+Y61rEpu45hpqx1sxSACErN8RVeJ0zxuoZPxBLdX13RffvGPsYY&#10;MmNABkhdz41h8Uu8MWT7qgwPM5QkVUbOGG4yj65Bz1Azc55UABNGXosHD4qNgLUulgIQQak5voLr&#10;hCle1/AjIUPGphEv1f3VFeXBGMaQ9smI0Lke7bP4dcyMpbBnSPFVne9p6qmxuIT/3RXGDA1jDstN&#10;wAxY69haAauNIh0zAYig1BxfqXXCFK9r+AGwwFwcypMYY8jGCAn9NuNI54bHhAwdM4SEGUO2385X&#10;eH++0uaNGx0b0xjSfSp8zGwyQ71HbXm2JJYyExMyZK1XpYRGkT8GEEGpOb4i64QpXtfwPdHHT9Wr&#10;w6cH+mO9LCYyMqr2VWHGkIXzxocZUybecPH7FYffluj6isu2da6k7loev78uTBVKhwyyGLTYok+b&#10;DCptaz88I8adtt5AmuTgwdW6UkOqpCq/zCjy+wAiKDXHV1ydMMXrGr4nTWOAdEyG0tI+SrkNfE8O&#10;QB/kTmv7ePH6D4KMLv9yLb9ayxVtA0RQas6eCqsLCmeSgGPHjpXp8aLu9zfffHN18+ZNut8TgDEE&#10;sXRxZ6//IMi4cuTI6uz6/0tr2egYQASl5uypsLqgcCYJkKFz6dKl1u7348eP84X4kfDuLQwi6IJm&#10;kcn9JTeYL5ehqBzLnfbw4cPiTKhES30oj5AXZa1He2StUyutL/XTTxsdMwGIodSc3sqkcCaJefDg&#10;QWv3u+TgwYOb2Sx3795d/fjjj8XZADAWGpen2WIqZ5o9VlUOJSqncmdrFprcZ6novVgsTJe1Xm3E&#10;GUGG1z2AGErN6a1MCmeyRTSwWrNZ3n333dWBAwfKNIdi7rQPP/xw/VKxfqsAgCjUSyv3l2aHqVxV&#10;lTeJXGOaZabyua3ZnP76MHMqjCADPYChlJrTW5kUzmRHaDaLZiRdvnx5dfTo0TL9VaIxSHKnVU3d&#10;BoC99HV/aVaZyuO28WmBmdOgX+gBDKXUHPu+j6QTUjqTTJA77caNG6vXX3+90Z2mHiV1q3/yySe4&#10;0wDWqBzIvZyL+6srPm2wXNADGEq85kjpTDJElbvWmOniTpPxhDsNlobcX5qVKXdyk/tr//79m3Ik&#10;95fc1Dnh0wnLBT2AocRrjpTOJHNi3Wm76PYHSIlmXUq/NQuzSv9N5P7SbM579+5lXQ58mmG5oAcw&#10;lHjNkdKZTAy509QTpB6hpjdi9SjpjVg9TLjTYIp495dmW1bpuUTuL83W1KxNlY+p4O9hCPpUi16A&#10;vAyNE7bHWHoAyyVec6R0JhNGjYXGDmkMUZM7TY2FjCeNSZpSYwHLYw7ur674+4kl/FSNF5gGPDMY&#10;SrzmSOlMZoTeCOVGqFsB20TuNrndFB53Guyavnqbu/urK/7eYvFxhALTgGcGQxlSgzyXmaIB1bjT&#10;IEfo0XyGv9dYtHyA3GQhdR8zhvwYQw9g2cRrjpTOZAH4xqdt7IUan6mNvYD8wTh/EX/fsZw5c2Yj&#10;cpd5GRInbJcx9ACWTbzmSOlMFsjcZuVAnuC2bcbnQSw+jlBgGvDMYCil5qjHw6QTUjqThbOkAauQ&#10;FvXkqEdn6e6vrvReLLYC5adcYqFoP0wDXzYAYig1p7cyKZwJlKgxm/NUZhgfPX9WTt8dcolVUbcf&#10;8sOXE4AYSs3prUwKZwK14E6DED1fubP4ph7AOPgyAxBDqTm9lUnhTKAT5k7L8evfkBZzf8lN2uT+&#10;kl6oh4jPw2wXPRv7KK3+37p1qzgCU8CXIYAYSs3prUwKZwK9efr06erTTz+d3IcxoTu4v6aBzRwL&#10;BTfZdPDPDSCGUnN6K5PCmcBgvv7669WVK1fKt9M6kTvt4sWLqy+++AJ3WmboecjNKXdnm/tLblPc&#10;X3nwyiuvbHqC9CxMtK39MA182QKIodSc3sqkcCYwKnKnffTRR7jTJoBmBSr/5f7SbMGq5yTRc9Rs&#10;Q7lJ9XwhH/R8wkUXta39MA18WQOIodSc3sqkcCaQjBh32v3794uzIQVyf2kWoGYDNrm/NJtQz02z&#10;C3F/5Yum0asXyE+rf/XVVzf/YRr4cgcQQ6k5vZVJ4Uxga3zzzTerq1evrk6ePFk+ryo5fPjw6sKF&#10;Cxt3mgwqiMe7v+SmrMpvE3N/aRYhTINvv/12Y/z456ht7Ydp4J8dQAyl5vRWJoUzgZ3w6NGjjTvt&#10;9OnTG5eZf4ZedOztt9/eLEyHO60byifcX/ljC8VKhvLZZ59tBk3rP0wLXyYBYig1p7cyKZwJ7Bz1&#10;/nz++eerc+fONbrTJHKnqXcJd9peNFtPbkblT5P7S/kr95fcl7i/dot/Ln1Qr4/1/PiB0176xgm7&#10;I1YPAIxSc3ork8KZQHbgTmtH7i/dt2bntbm/NMtPs/006w/ywT+jPmiMkM0W83GEAtOAZwZDKTWn&#10;9zd+pHQmkDXmTpOrrM2dJpebwuqcOWLuL83Ca8oLub80m095gfsrX/wz68Mvf/nLjQid6wdPm/SN&#10;E3ZHrB4AGPGaI6Uzgcmg3h/1hqg3SL1CvhIJRb1K6l1SL9OUiXF/Meh8GvjnFwvfJps+Y+gBLJt4&#10;zZHSmcBk0bghGTwyFHyFEooMBY1H0rik3A0Fb/C1ub9k8OH+mi7+WcaiXqAQGULh2kOQL2PoASyb&#10;eM2R0pnALJALSW7SKbrTppx2iMc/2z6EA6X9tkQzyjRODKZBrB4AGPGaI6UzgdkR407bdu/KHHu1&#10;oB/+OfdBH2bVAGp/fpXANOCZwVDiNUdKZwKzJ4dxNzEG2tTHO0Ez/pn3RW6wM2fO7InDC1+unw7+&#10;uQHEEK85UjoTWBTbnJElVxbuL6jD60As58+fL37BVBlDD2DZxGuOlM4EFkuKtXr6rpGE+2u5eH0Y&#10;EwZPT4tUegDLIV5zpHQmAAUx7jR9+Z3VsyEGrxuxaL0hW4DRUG8Rn+WYDmPoASybUnN6f+NHSmcC&#10;UIF3p9V+3+sPTz+XiuNyf/FdNahDemESi32xPkQfa4Vp4OsMgBhKzemtTApnAtBC7ZffK4yhJX8i&#10;BLaPdC50i6m3SPthGljdwTODWErN6a1MCmcC0JMHDx6srl+/vscYwv0Fu0C9QtY7ZL9VD7LO0HTo&#10;3X4BBJSa01uZFM4EIBJvDAHsgu+//35j+Pg6UAaRfdUe8sc/O4AYSs3prUwKZwIQCcYQ5IIGTOsz&#10;HPrPbLJp0bv9AggoNae3MimcCUAkGEOQC+oh0qc4BMbQtOjdfgEElJrTW5kUzgSgB1f/6X+wOvtn&#10;v78RbwzZvov3/0EREiA9codprJCv/zSAGjfZdOjdfgEElJrTW5kUzgSgB7d//as9RlAoV767U4QE&#10;SI8NnJaLzNd/TK2fDr3bL4CAUnN6K5PCmQD04Kf/9l+sjnxxvtIQ2v/Z3189+eu/LEICpEd1nrnF&#10;rP7Th1w714Wwc6zt4plBLKXm9FYmhTMB6Eld7xC9QtCH3ovFVqBeIfUCmavMZpbRMzQderdfAAGl&#10;5vRWJoUzAehJVe8QvULQl971VgUaOC3Dx8fF1Ppp4Z8dQAyl5vRWJoUzAYgg7B2iVwj60rveasCm&#10;1stFxmyyaTGmHsAyKTWn9zd+pHQmABH43iF6hSCGMRpBucdCZBRhEE2HMfQAlk285kjpTBKgt7OD&#10;Bw+WCo7MVP6H/91nPUPvHK0+jsxGDhw4sLpx40ZRwsfBx98HrSdkonP9tkS9RHyOYzrE6gGAEa85&#10;UjqTBGAILUT+ld9a/ex/f2r1s1/8vPo4MivZt29fUcLHwcfdB71s2TfImgSmAc8MhhKvOVI6kwR4&#10;5UZmLv+dv1m9H5mljMmQeOUGO3PmzJ44vNy6dasICbnjnxtADPGaI6UzSQDKDTAfUpXnMeI9f/58&#10;8Qumyhh6AMsmXnOkdCYJQLkB5kOq8jxmvHybbLqMqQewTOI1R0pnkgCUG2A+pCrPY8TLt8mmzxh6&#10;AMsmXnOkdCYJQLkB5kOq8jxGvDKEJHybbLqMoQewbOI1R0pnkgCUG2A+pCrPY8Src/k22bQxHeCZ&#10;QSyl5vT+xo+UziQBKDfAfEhVnnsvFluBeoX4Ntm0SaVfsBxKzemtTApnkoDe6QGAbMm5PPNtsunj&#10;nx1ADKXm9FYmhTNJQO/0AEC2TKE8822y6TIF/YK8KTWntzIpnEkCeqcHALIlt/Iso6dNqHumQ276&#10;BdOj1JzeyqRwJgnonR4AyJbcyrNPT5PANOCZwVBKzemtTApnkoDe6QGAbMmtPCsdNqVeA6Y1Rsi2&#10;JbYN0yA3/YLpUWpOb2VSOJME9E4PAGRLbuXZGzr6HQ6W1rYWXoRpkJt+wfQoNae3MimcSQJ6pwcA&#10;siXn8qw0hQOmZQxR90yHnPULpkGpOb2VSeFMEtA7PQCQLTmX5yo3mdLJOkPTIWf9gmlQak5vZVI4&#10;kwT0Ts8WUOWoabcwH1I8U81EmkpDGqY1VdpTlefei8VWoF4g3bNPI+sMTQv/7ABiKDWntzIpnEkC&#10;eqcnAn2hWvFr0bU2rLKcgjGkBk2VudKrt9y2NVNU6evteGmkeKaKS3GmMCjGJkxryrQrXpMxGTNe&#10;1hmaLmPqASyTUnN6K5PCmSSgd3oisO5wVYBdUCMxZsOZAlXo9larCl1Gju6zjlu3biXPZ0PGZ9e8&#10;3hYpnulYvSvbyK8wrWOlPcR0bGw9SxUvTAv0AIZSak7vb/xI6UwSkFq51Rt0/vz5jXSt/FM0nGNz&#10;5syZzT0Z9rZf1fulhk/Gk/WQpUZGWerGvS8pnulYBsU28itM61hpD0lVnlPFC9MCPYChxGuOlM4k&#10;AamVW5W+DAQzBPS/CjUMOm5GkxpO2+fPs14ma1gV3sJIzBjRubq2xI6F+PN8Q+3316VXxxS3YbNi&#10;6sILy4M61MOk+1OPk+5DadJv3YuOhdtV+Dzz1/L7LN0+bNW2pVf7RV1eC4Xxx22ffvtnalhY7dPv&#10;KnSO0mrP3OI1dMzSJurSZ/FIwngsjeF+4Y9VbffJnzCt4fZY+OuPSap4YVqgBzCUeM2R0pkkILVy&#10;+4ZOlb8agRDtt4ZS/5UW2656a7djamx8uhWPrucbTzs3vLaOmeHiGyYfn/b7bY+P2/BxVtFmDGm9&#10;Fd2TXG76rfuU0aNzdF9+u+k64b36/LU02PEwfy3/DDtWl9fC8tvyUPhr6r+O+zTYufrvzzP8M7R7&#10;VbgwbXbuEF0Itz063x+LyR+hcJZWEW6Phd2rT8sYpIoXpgV6AEOJ1xwpnUkCUiq3Gj9rAEVVA6CG&#10;Ltynbd+Q+sbHxxeixscaIMXhGzHfqIVxGtrv88OkyvDQfh+/qAtr6JjCtBHG7bfNGFLjW4e/d91T&#10;mL/KI9sXHle++Ph9g+7xeS38NdueqeVD0z0IH6ew52PoWHgdw6cvjMfrggiPe8bKnzCtTWkfgtJm&#10;MiZjxFtV5pQPdb2ckB9j6AEsm3jNkdKZJCClclvDEYo3GFQZhpWkGglrOIU/x+837K1c0qUBrLqm&#10;CBu+JnQtH7+lwd9biBkBTVgYayDCbY09akujv3f9D8N7o8LSrf8SywOdp2uH91OV1yK8Ztsz1bkW&#10;T9UzFT5OEeZf1b1VpS+Mx+uCCI97xsqfMK3h9ljYtSVjEhuv5ZE9O78tkT4vcYblVInVAwAjXnOk&#10;dCYJSKXcahSqGhg1AE2NhNB22HBKrAL1KN12voUT2uev7xtAa9BCtD/MB+0LrylUgfv7UKWuc5ve&#10;chVPWz5r1pk3JMJtuc/aPl/g793uSc/DCO/f8sbO0f/QYBB1eS38NfU/zF9t67ohCqt4q/LYxykU&#10;xscbXqcufWE84b2Fx0PGyB+F9WkNt8dCaTAZk9h49cxt+YkmgWnAM4OhxGuOlM4kAamUW41FFdY4&#10;W+Nnb9LWcJjBILHG0/aFjU/YqFsDZPt9+LDxCuPTb0uLT3vdfdhUeZtar3DhPdg9GmYwecMkRLPU&#10;vLETbtt96B7r4gnDVN2T5a1QWDtHWPr9OU15LXx+tz1TbdsxoeuEeSUUZ5huu4bQb0tTU/p82kQY&#10;j20rbFWe6pg/JyZ/dK4/Hm6PheWzZEyGxKvyIT32cXhRWYJp4J8bQAzxmiOlM0lACuX2cfrGxTeK&#10;EmsQ/X41MGokrBExwgbN8PEpjN+WWEPmt4U12G37qxppQ0aKvfXqXkLXlp0rg8mnQedoW/tDdExG&#10;kxFu2zXD/PHoXixNhl1bEp5r9+zvtSq/fRyW1wrj893OaXqmOubzw6fTo3Pqwtk9ShRO2Lbt89sS&#10;nePjs7RaXHXpGJo/Fr/tD7fHxOKVjMkY8dblL0yHMfQAlk285kjpTBKAckOuVBkc0Eyq8pwq3ia3&#10;MuRHKj2A5VBqTu9v/EjpTBKAckOuYAz1J1V57r1YbAXWq+lRb5Hv+YS8SaVfsBxKzemtTApnkoDe&#10;6QHYAuZmkmAQdSfn8mzu4ZCxXYWQjpz1C6ZBqTm9lUnhTBLQOz0AkC05l2elKXSLqbeIumc65Kxf&#10;MA1KzemtTApnkoDe6QGAbMm5PKtXyHqH7LfSyTpD0yFn/YJpUGpOb2VSOJME9E4PAGRLzuVZs/Jk&#10;+Pg0yiCqmlUJeeKfHUAMpeb0ViaFM0lA7/QAQLZMoTxrwLTGgek/s8mmxRT0C/Km1JzeyqRwJgno&#10;nR4AyJYplGf1ENmaTRhD02IK+gV5U2pOb2VSOJME9E4PAGRLzuU5XHxUaAA1brLpkLN+wTQoNae3&#10;MimcSQJ6pwcAsiXn8mwDp20FboOp9dMhZ/2CaVBqTm9lUjiTBPRODwBkS6ry3Hux2AqUJnOLWfr0&#10;iZax0wrpMN3imUEspeb0ViaFM0lA7/QAQLakKs9jxKteIfUCmavMZpbRMzQdxtADWDal5vRWJoUz&#10;SUDv9ABAtqQqz2PEq4HTfmVxCVPrp4V/dgAxlJrT+xs/UjqTBKDcAPMhVXkeM16bWi8XGbPJpsWY&#10;egDLJF5zpHQmCUC5AeZDqvKcKl6YFugBDCVec6R0JglAuQHmQ6ryHBuvps5LhM0mqxN9wZ6eoryJ&#10;1QMAI15zpHQmCUC5AeZDqvIcG6/GBEmEj6NOZBRBvvhnBRBDvOZI6UwSgHIDzIdU5Tk2Xg2algid&#10;q7FCXjR+SKtRm4ydbhiXWD0AMOI1R0pnkgCUG2A+pCrPqeL1qAeJafZ5sw09gHkTrzlSOpMEeOVG&#10;EGQ+MiZjxasZZGfOnNm4wzSWyHqNhHqJmGafN2PpASyXeM2R0pkkYP/+/aVyIwgyD3nppZeKEj4O&#10;Pu5Y5Bbz8UhYZ2ha+GcHEEO85kjpTBJw48aN1b59+0oFRxBk2iJD6NKlS0UJHwcffywyfNQj5McM&#10;aVsrUcM0GEMPYNmUmtP7Gz9SOhOASKjEYAi9F4utwGaVeTSVHp2cDtQjMJRSc3ork8KZAETSW+8A&#10;RsDPFNM6Qrdu3dqzT9sMmp4O1CMwlFJzeiuTwpkA9ODhw4eleL3z+wFS4vWuTmQUwTTwzw0ghlJz&#10;eiuTwpkA9OD06dOlrlXJqVOnipAAaajSu1AYMzQd/HMDiKHUnN7KpHAmAD345ptvSl2rknv37hUh&#10;AdLAitLzwtcfADGUmtNbmRTOBKAndb1D9AoBQF98HQIQQ6k5vZVJ4UwAelLXO0SvEOwCLboot5h0&#10;UP81gBqmg69DAGIoNae3MimcCUAEYe8QvUKwC6oWXZRoP0wD/9wAYig1p7cyKZwJQARh7xC9QrAL&#10;tM5Q1dT6qvWHIE98PQIQQ6k5vZVJ4UwAIrHeIXqFIIbei8VWIP3TIoseFl2cFtZ28cwgllJzeiuT&#10;wpkARGK9Q/QKQQy9660KNLPMPslhogUXmXE2HcbQA1g2peb0ViaFMwHoyXfffbe6du3apkdI36x6&#10;7bXXVlevXl3dv3+/CAHQTu96qwJ9kFXGj49L23yodTr4ZwcQQ6k5vb/xI6UzAWjh6dOnqy+++GJ1&#10;4cKF1eHDh8uKq0oOHTq0Onfu3OrTTz/dnAdQh9eboXz22WebQdP6D9NiTD2AZRKvOVI6E4AKfvjh&#10;h9VHH320GRf08ssvl5VVH9m3b9/qrbfeWt28eXMTH4DH6wosF/QAhhKvOVI6E4CCr776avX++++X&#10;a7bUiYycN998c/Xhhx9uxg3J2JHRo/1V4U2OHTu2iV8zfn766afiqrBUvG7AckEPYCjxmiOlM4HF&#10;8uOPP64++eSTzWyegwcPlhVSlcj99d57763u3r27Oa8KucU+//zzjZuszZ124MCB1bvvvrtZMO/J&#10;kydFDLAkvD7AckEPYCjxmiOlM4FF8eDBg9X169dXr7/++mbws6+IQjl58uRmYPTXX39dnN0PDajW&#10;+Rpg3XQtHdNgbA3K1uBsWAZeB2C5oAcwlHjNkdKZwKyRO0qDny9durQ6cuRIWelUicYGvf3225uB&#10;+I8fPy5iGAfF9/HHH296g/bv3195fRP1KmmwttLNIOz54p/5ELSukF90UTI0TtgeY+kBLJd4zZHS&#10;mcDsePTo0cagkWHTNvhZBpIMJRke2xrHo+uowbp8+fLq6NGjlekyUfo1iFuDuRmEPS/8c46l7nMc&#10;EpgGPDMYSrzmSOlMYBbIlSWXlFxbvnIJRS4puchu3LixcZnlwMOHDzeDsTUou20QtgZ3axC2BnvD&#10;tPHPNRYfRygwDXhmMJQhNchzgUmiQcwazKxBzRrc7CuUUDQ4WoOkNVi6bvBzLih9WqNobvcFL+Kf&#10;ZSwyjsPPcQhWoJ4OY+gBLJtSc+z7PpJOSOlMYDJYD4p6drr0oFy5cmXyPSh9e7w0ODyXHi9opvdi&#10;sRWcOXNmI3KXeZFOwDTw5RgghlJzeiuTwplAtmhsjb77xdiaZ2gQthrOd955J8uxULB9qp69CUwD&#10;nhkMpdSc3sqkcCaQFTbrSg1+26wrNfhLnXUVO0tOg8thPuj5+o+0mmg/TANfVgFiKDWntzIpnAns&#10;HNbjGY5cYxoU3sWFOHT9JMgHucSqqNsP+eHLJkAMpeb0ViaFM4Gto14cDRLWSs1tg4RZqbk/Gkw9&#10;5srakD/ff//9ZrkGUTWgGvLFl0eAGErN6a1MCmcCW0HjeGK+4QXD0SByDSbv8s019SxpkLoGq0P+&#10;fPvtt6VbTCJ++ctfbvbDNPBlECCGUnN6K5PCmUASbGFBGTUybvwzCkWNMF933w4aM9T1a/watK7B&#10;6xrEziDsPLExQuEMsldffbX4BbnjyxxADKXm9FYmhTOB0ZAbS+4subXk3vLPJRS5Z+Qm04dN+eTE&#10;blC+axC2BqG3DcLWYHYNatfg9rE/VQLx6NmYW0y/hcqg/Yb8sTLGM4NYSs3prUwKZwKD0EBmDWjW&#10;wOa2wc8aIK2BuxowDfmhZ6l1iniW00G9QuoFMleZuULpGZoOvmwBxFBqTm9lUjgT6IXvTdAHRX3e&#10;h6LeBPUS0ZswPWJ6+TQonl6+7vReLLYCDZyW4eOfxyuvvMKYoQnhnx1ADKXm9FYmhTOBVjSOh3Em&#10;y8bGfx0/frzyuZsw/qs7Pt+G8tlnn23GDcmAZTbZtBhTD2CZlJrTW5kUzgQq0QwkNX5dZiDpA6PM&#10;QFoOsTMDMY734vOpDzJ62qRvnLA7YvUAwCg1p/c3fqR0JrCBtWkgBrnFNAhebrI2tylrRu3F500f&#10;/HlNAtOAZwZDidccKZ3JgtGqxRowq7VlmgbMSli1GLrAauLd8fnRB4W3KfXqudUYIduW2DZMg1g9&#10;ADDiNUdKZ7IgYr9nxeBniMG+M6feoLbvzKlXaWnfmfP33wdv6Oh3OFha21p4EaZBrB4AGPGaI6Uz&#10;mTlaZE8GjQwbvnQOu0L6pHFDGlyvQfZV+mciPdVgfQ3an/MgbH/PsejccMC0jKEhccJ2GUMPYNkM&#10;qUGeywyRK0uuCrm2fEELRa4Kucj0gU+5zAC2hQbba9C9Bt+3DcKWK0iDsDWof074e4ylyk2m+Fhn&#10;aDqMoQewbOI1R0pnMgM0iFmDmTWoue3DpxocrUHSGizN4GfIAemh1ihamv76+4pFvUCsMzRt/LMD&#10;iCFec6R0JhPF3qzVs9PlzVof6pzbmzXMk749m5oEMMWeTX8vQ2Gdoekyph7AMonXHCmdyUTQmAst&#10;ZMiYC1gSGoStMW/6Ltrcxrz5tPchXFOoSvrGCbsjVg8AjHjNkdKZZIzNxlFD0DYbRw3BnGbj+K5/&#10;fXIgBsWhN2WYB7GzITWJIEd8evvgz2sSmAY8MxhKqTn2fR9JJ6R0JpmxlHVa7O3VJJwurJlHQgbN&#10;+fPnN7/7YMbUEo0hGY/KM40dUR7ITWr5OSfkGtPg/y6u4hzXyZKhZtIH3Y8Nlmadoenj9RQghlJz&#10;eiuTwpnsGPXiaPCoVvBtGzw6xxV8dV9hQ619sb1BnqX2DKkhvHXr1ua3xo9oW3kxZzSYeikrqHtD&#10;R79ZZ2jaeN0EiKHUnN7KpHAmOyD2205zRPfo701GkPZhDI2HGsal9RRosoAmDajnxJenUFT+1LM0&#10;1W/r6R5YZ2jaeH0EiKHUnN7KpHAmW8AWnJNRI+PGpzcUVc5L+uq37tmModB1VtebIReQD+cNJ3OP&#10;KYw3hmy/xK4nA0HbClMXp87zg1IlIf680Pjyx+y6di27bip0D+ohOnPmzCjG5VTRmCFNJtCkgrZB&#10;2JqcoEkKmqwwhUHYrDM0fbz+AcRQak5vZVI4k0TIjaXGTm4tubd8GkNRt73cZPrg5VI+RWDo/vv0&#10;DNlxQ5W+GRTe+NF/hfPGiRoKGTUeHa+L0xoWiZ1nxpGhY96Y842Qj9OMKYW19Oq/D++x6zZJE3Y9&#10;NZS6DtOtn6HypUHYmmzQNghbkxY0eUGTGHL9JA3rDE0f/+wAYig1p7cyKVxi+ff+xt9Y/3ueLi8a&#10;/KwB0hrQqQHTS0b50ccYClFDL1EcoWGhbW8M6bcMHMMf81icQnF448cbVGF8Hh3zz9zkD/7gDzb/&#10;u97fUCxf6tK5dDT5QOsUaTJC24QFlddcYZ2h6eL1DCCGUnN6K9OVK6vVb//2xmhJJbfX4tNlojdN&#10;1v55jvIkxhiycBIZLmoIwgY/NIaEv154LIxTNBlDVdc0FLfOrUJx23XCNKRA19C1oBm50zSw2p5N&#10;KHKx5YB6faznR7pcJUovTAOvYwAxlJoTpUwyiBQ+kdQZQ5KljQtqQvmhytvoYgzpuBka1osjwyQ0&#10;PqqMIQtvjYZRFafQvjpjqMngqTJAtM9fU/GE929of5t0Rb0GfcIvCZW/ruOJLl68WJy1W+QGk4iq&#10;dJrANOCZwVBKzclRmWJnjE1h0OaY6P69MdBmDIUGiBkuZliYEaM4LX+9QWT7vYFTF6ftrzOGRBiX&#10;flvadcz3HOm3rm9pFLZvTPw9Ky0aZOvTsXQ000zlrctMM31INreZZpodaFPnlU4921C0H6aB1zmA&#10;GLI2hjwatKnB0Rokffjw4T3pDWWOawlVIaPB37cq8Kp9VfgwMlb0X+d6A0jn6pg3hIzQwBF2nsTi&#10;9KLw1sjYtjDjLdwvwmNKn8TH4w2jsdA9W0PPAOp81yDqvVhsBaEeG3X7IT+8/gHEMBljKGQpq0wD&#10;7AqtTq2B0VpDqKmMSXa1OrVPQx+6GDoYQ9MhVg8AjMkaQx77/ph6g9q+P6ZepTl9fwxgLGK/W7bL&#10;KfM+TX1Q+KaePh3rGyfsjlg9ADBKzYn9xk9u2OKMfJkeoB3N/lKZl2HTNvg5xy/a+/T1wZ/XJDAN&#10;eGYwlNlrjgZtavCmBnG2DcLWGBENCtXgUIC5IleWXFpybVWVAxO5xuQi04dc5TLLEZ/ePvjzmgSm&#10;Ac8MhrIozdFgTn3QVYM72z7oqkGiGpSpQaNT/BAlgCH91WDmOeq9T3sfFF6zyTQuSKJt+y3Rsb5x&#10;wu4wHeCZQSyL1py+b8gaTJrrGzKAx3pEpbddekT1QdYp9oj6++hDOMuy6vy6mZiQH7F6AGCgOQUa&#10;BKqxE1rdeopjJ2DZSA/1YdSljZXz99UH9f54qs4Pw0C+xOoBgIHmVBA7q0aDUQG2hc2ilAHfNotS&#10;ejzHWZT+Hvug8P5DrOH5OtY3TtgdpgM8M4gFzemAXGMaRNrF5bCr9VZgGbC+1l78PffBn9ckMA14&#10;ZjAUNKcnGlSa40q8ME/Ui6NB/1p5vW3w81JWXvf4+++DP69JYBrwzGAoaM5ANOhUg0+7fKNJPUu5&#10;faMJ8iP2m3xLxOdFHxT+1q1b5eddQtGxvnHC7ojVAwCj1Bz7vo8E4tCYoa5f79YgVw121aBXBmEv&#10;Gz1/NcAyamTcVOmLiYwjGUkyllgoNH6x2C4zxZhNNh18GQGIodQclGlc5N7QYFUNWm0bhK3BrxoE&#10;q8Gwu/y0AWwPubHkzpJbS+6tKr0wkXtMbjJ9qJhPyAC8iC8vADFgDG0JDWLVOkUa1No28FWDYzVI&#10;VoNlYT5IBzSgGR0AGBdffgBiwBjaATG9AhpES6/AtPC9g/pAcNXzNVHvoPSB3kGA/viyBBADxlAG&#10;2HiR48eP73kOoTBeJH/0XBg3BrBdfLkCiAFjKDNiZxLRmO4OzSjUc+gyo1AfDGZGIcC4+HIGEAPG&#10;UMbIzaJBs3KTtblZlrjGzK5grSmAvPBlDiAGjKEJwerDu0OrkGsAvNaKasp7CauQA2wXX/4AYsAY&#10;mij2XSr1BrV9l0q9SnP8LlVKYr9Px+BngO3jyyNADBhDM8AW7VvaF8vHRotmyqCRYdM2+FkGkgwl&#10;GUyM19odLBYLwpdNgBgwhmaIBudqkK4G67YNwtagXw3+1SDgJSJXllxacm1V5Y+JXGNykemDvXKZ&#10;QR74ZwTLBT2AoWAMzRwN2tUaRRrE2/ahTw0G1hu2BgfPdbCv7kuDmcmPeeCfFywX9ACGUmpO7Dd+&#10;YFr07QnRoOGp94RYT5nup0tPmT68u9Sesqnhnx0sF/QAhoLmLBgN9pXxq++izWmMjNKnhQwZQzV/&#10;/LOE5YIewFDQHNgQO3tKg45zwGbXybBrm12n+2N23TzwzxWWC3oAQ0FzoBK5xjRYuItraVfr6rDu&#10;EvjnDMsFPYChoDnQigYP57DisnpxNBhcK3K3DX5mRe5l4J85LBf0AIaC5kBvNLhYg4y7fItLPUtD&#10;vsUV+602WAb++cNyQQ9gKGgODEJjhsb8Srv221f8ZdxUxWMi44iv+C8brw+wXNADGAqaA6MhN5YG&#10;JWtwctsgbA1y1mBnDXrW+CS5s+TWknurKryJ3GNyk+kDtgx+Bq8bsFzQAxgKmgPJ0GBlrVOkwcu1&#10;A5z/8PRzqTiu8zRAWgOlNWAawON1BZYLegBDKTXHvu8jARgbDWKu7P2pMIbUa6Rw6jXiw6fQBIvF&#10;gijrk7UAxFBqDsoE28TGBXljqG08EQBAFbRfMBSMIdgp3hgCAIiB9guGgjEEW+fun//p6vavf7UR&#10;bwzZvo//8/+4CAkA0A7tFwwFYwi2zpXv7uwxgkI5+2e/X4QEAGiH9guGgjEEW+fJX//lav9nf7/S&#10;EHrpH/+91YO//PMiJABAO7RfMBSMIdgJdb1D9AoBQF9ov2AoGEOwE6p6h+gVAoAYaL9gKBhDsDPC&#10;3iF6hQAgBtovGArGEOwM3ztErxDEwGKxIGi/YCgYQ7BTrHeIXiGIgXoLBHoAQ8nWGNKnGw4ePLgn&#10;XcgM5Rc/X/3sH/4bq5/97V9UH0dmI/oMy40bN4oSPg4+flgu6AEMpdSc3L7xgyG0IDmyv3o/MjvZ&#10;t29fUcLHwccNywU9gKFkqzleuREEmY+MSap4YVqgBzCUSRhDADBtUpXnVPHCtEAPYCgYQwCQnFTl&#10;OVW8MC3QAxgKxhAAJCdVeU4VL0wL9ACGgjEEAMlJVZ5TxQvTAj2AoWAMAUByUpXnVPHCtEAPYCgY&#10;QwCQnFTlOVW8MC3QAxgKxhAAJCdVeU4VL0wL9ACGUmrOpUuXym/8PH78uNi7O1BugPmQqjxrkVit&#10;an3lypViDyyRVPoFy6HUnMOHD5fK9PDhw2Lv7kC5AeYD5RlSgn7BUErNOX78eKlMX331VbF3d6Dc&#10;APOB8gwpQb9gKKXmnDp1qlSme/fuFXt3B8oNMB8oz5AS9AuGUmrO6dOnS2XSF+N3DcoNMB8oz5AS&#10;9AuGUmqOBlCbMl29erXYuztyVm4Zi2Ok64MPPli9+uqrxda4KF7FX0fbPej8JqO47XhKutxbqnxt&#10;IsyTtjxeElaWyQ9IAfoFQyk15+bNm6Uyvfvuu8Xe3bFN5VYj5q/n5fz580WocbGGMkWj/cYbb2zi&#10;bjIYmrD8qDN22o6nZOi9pWKXeTIFlDcmAGODfsFQSs3ROCFTppMnTxZ7d8e2lVuNWGiYmMGSKg27&#10;7BlqQ+c3Nextx1My9N668uWXX/a6Tmye9L3OFNl2eYZlgX7BUErNefToUalMBw4cKPbujm0rd5Ux&#10;JNRQKQ3qkRgbjKE4ht5bV/TMt2EM9b3OFNl2eYZlgX7BUPZozssvv1wq1K7XGtq2ctcZQ0KuMqXj&#10;+++/32yHRowdVxzerWaNtrl2wnupi8fErle1T+dpW8ZaFXZtH6cnvLawOHWOfocNe9txu47Ep0th&#10;dT2JHW/Dx6XzPBafpUf/PVX35uML88wfs3uyuE3qsHBVeRKmw56F15Oq61g4E3vmQuEVr8Sf4/Hn&#10;dn1GqfHXHQPVT8eOHVu99957m4UXYdmMrV+wPPZozptvvlkq1EcffVTs3Q3bVm41Gr7h8ljDo8ZD&#10;4fTbwmqfNWzWIApvAFmjo2O+h8k3lmrw/L1qv8UrtO0bNv1uaswUXvHZOf788B5E1XHbFm3Hfdot&#10;v4TPB+0Xist+V+GvpXv05wod1z5vGFq+Wtq0z9C24dMm9NvyUcf8efrdNZ1hnoTpqNMT4a/TpAdd&#10;8lLH6u7Hx6tjfjs1lu6xrikDyOJTvQXLZmz9guWxR3OuXbtWKtS5c+eKvbth28qtxss3HB5rOKoa&#10;GWus/du7ETZU1kAaYWPlUQPojaHwXH+sivDaakj9dngPYTq0bQ1723FLWyiWXwrblBaP4gqv1WQ8&#10;CHsGhr+3prTpmBlRVYTX8bTlifDpsDR20RNPqAdhWJ+XTffTlA/bwF9zDPTZIItP9RYsm7H1C5bH&#10;Hs25f//+5js/3333XbFnd2xbudVYhI2bocbIp8M3csKOS3xjGDZcTY22YT0DEt8ICoVV/Arj460i&#10;vHaTMaTfYSNq1xJtx5vyTrSlxePTZSh+n29hfE352pQ2haszHkR4HU/VuQpveSJ8OkRXPRF1ehCG&#10;9XlZlSaj7Rmlxu5FMgb+80E5rJgPu2Vs/YLlka3mbFu56xoLa2h9gxQ2cob2K6y9bYcNl/b788J4&#10;dK5t63qhMWTh9b+qh8ETXjs0QPy1/W9D29Zgtx3X//A5aV9dPoRp8Vhc/v60z18/jC887tPblLbw&#10;vJDwOh5/DUPbitOoCiO0v0lPmvQgDOvzsul+mvIhNfqIqq6NIKll//79hdYB9ANjqKCqIbEGJNzv&#10;Gzk1Jr6xUuPkGzn/pt5kkITXt0ZQ+z1Kj4+zDsVV12gKf23rhbD7UPot73X9tuNCv8N7NdrSElIV&#10;l88HxefzXNv+uL830ZQ2HQvzxQwxS6flgadLnvh0NOmJv87v/d7v7Um7zpFYnDrm02vnGk33o2P+&#10;3v3vlGAMIdsSfVYKIAaMoTVqYPz1vPiGRWjbjuk8NWhqVGxf2EjXHQvjEbZt+/Q/vL5vGOvw96Pz&#10;fRq0XXVt35grvPb767QdN+PAxBr6trTUYWEkVffr4w2PK167L1GXNhEe82myfPLPzdOUJ3auRPsV&#10;1t97lS7YPgsjsfu0e7L92q7Ky6b7acqHlGAMIdsSjCGIBWMoIWq8fGM0BnUNMzzHDAXIh7HK8zff&#10;fFPGo6VAfvzxx+IIAEA8GEMJGdsY0ps9xlA7yvOxjVAYxljl+eLFi2U8mlEGADAGGEOJCF0aQ5AB&#10;pHgUJ1QTuqwgL+zZSGJ5+vTpZnV8i+eLL74ojgAADANjCACSM0Z51rIfFseRI0eKvQAAw2msmfQm&#10;pq/ZnzhxYvXkyZNi73YYo/IEgDwYozxr/TO5xl566aXVhx9+WOwFABhOY8302muvlRXY9evXi73b&#10;YYzKEwDyYMzy/ODBg82LGgDAWDTWTP77PwcPHtzqzI0xK08A2C2UZwDImcaa6aefftr45q0Su3Tp&#10;UnEkPVSeAPOB8gwAOdNaM929e7esxOSr1/fLtgGVJ8B8oDwDQM50qpnefPPNsiLTOKJtQOUJMB8o&#10;zwCQM51qJs3iUK+QVWYfffRRcSQdVJ4A84HyDAA507lmunz5clmZaRn81O4yKk+A+dC3PP/www+r&#10;x48fF1sAAGnpbGloJtmxY8fKCu348eNJp7f2rTwBIF/6lGdN3NDaZprB+vnnnxd7AQDS0cvSUG+Q&#10;eoWsUrtw4UJxZHz6VJ4AkDd9yrP//pjc848ePSqOAACkobelYWsP6a3t66+/LvaOj1WGEgCYNl3L&#10;8507d/aE1Sc4AABSE2VpXLt2Lfnbmq8QAWDadCnP9+7d2zNR4/Tp08URAIC0ZGtpdKk8AWAatJXn&#10;b775Zo8L/ujRo1v/HiIALBeMIQBITlN51tIdcrvbcf3WbDIAgG2BMQQAyakrz6EhpN4h7QMA2CYY&#10;QwCQnKry/OWXX+5xjem39gEAbJskloZWqB66SrWvPBEEmY8Y7777brlv//79GEIAsDNGN4a++OKL&#10;ckbIuXPnohdmVOVoFSWCIPMQ1Q2G6gZ96/DQoUO4xgBgp4xuDPmPukq0UvWDBw+Ko93R+iL79u3b&#10;ExeCINMVGUKXLl0qSvgztEQHiyoCwK4Z3RjSZzveeeedPZWgxgJ8/PHHRQgAAACAfEgyZkjcvHnz&#10;hZ6d119/ne5wAAAAyIpkxpDQQmpHjhzZYxCpq/z9999P+pFXANgtKt9Xr15dPXz4sNgDAJAvSY0h&#10;IbeZPrzol9mXHD58mNkjADNDRpBmktpL0FtvvVUcAQDIl+TGkKEv3stNZsaQjKOYgdUAkB8ygjTp&#10;wS+gaKIZpgAAObM1Y8jQV6k1lVa9RQAwbeQKV1k+cODAC0aQDCP1Ev30009FaACAPNm6MST0FslH&#10;GAGmib4bdu3atdWxY8deMIAketlRLxHjAgFgKuzEGOqK1iTR16u1eOPdu3cxoAAyQIZQlRGkcUK3&#10;b9+mJwgAJkfWxlA4E80qXC3seOHChc3b56effrq6d+8es1YAIlFPj8qPJjR89dVXxd56NP7PyqPW&#10;EDt79izjggBg0mRrDKmC7rsCdReqzmuSLlSd1yRdqDqvSbpQdV6TdKHqvCbpQtV5TdKFqvOapAtV&#10;5zVJF6rOa5IuVJ1XJ3JxdUELq2ohVc0WBQCYOt1q0x2hMQfq9bly5crq1KlTrcZRF6rOa5IuVJ3X&#10;JF2oOq9JulB1XpN0oeq8JulC1XlN0oWq85qkC1XnNUkXqs5rki5UndckAABLY1I1n8YiaAVrucau&#10;X7++GUuk6fonT57crFvUharKv0m6UHVek3Sh6rwm6ULVeU3SharzmqQLVec1SReqzmuSLlSd1yRd&#10;qDqvSbpQdZ4XzfpS+Tlx4sTmpePx48fFmQAAy6BbbQoAAAAwU372m3/+dPW/+ff/r6v/0b/96ea/&#10;tgEAAACWws/+1//uf7L6e1c/W/3+P/528/9/9Q/+pDgEAAAAMH9+ZoaQ0H/1EAEAAAAsg9Xq/w/W&#10;ZoIiaytNrQAAAABJRU5ErkJgglBLAQItABQABgAIAAAAIQCcDKSICwEAABMCAAATAAAAAAAAAAAA&#10;AAAAAAAAAABbQ29udGVudF9UeXBlc10ueG1sUEsBAi0AFAAGAAgAAAAhADj9If/WAAAAlAEAAAsA&#10;AAAAAAAAAAAAAAAAPAEAAF9yZWxzLy5yZWxzUEsBAi0AFAAGAAgAAAAhAA+0d6jEBAAAww0AAA4A&#10;AAAAAAAAAAAAAAAAOwIAAGRycy9lMm9Eb2MueG1sUEsBAi0AFAAGAAgAAAAhAP86M5i6AAAAIQEA&#10;ABkAAAAAAAAAAAAAAAAAKwcAAGRycy9fcmVscy9lMm9Eb2MueG1sLnJlbHNQSwECLQAUAAYACAAA&#10;ACEAdmAkhd0AAAAGAQAADwAAAAAAAAAAAAAAAAAcCAAAZHJzL2Rvd25yZXYueG1sUEsBAi0ACgAA&#10;AAAAAAAhAG6kSsUwqAAAMKgAABQAAAAAAAAAAAAAAAAAJgkAAGRycy9tZWRpYS9pbWFnZTEudG1w&#10;UEsFBgAAAAAGAAYAfAEAAIixAAAAAA==&#10;">
                      <v:shape id="Picture 10708" o:spid="_x0000_s1164" type="#_x0000_t75" style="position:absolute;width:50768;height:7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f/UxQAAAN4AAAAPAAAAZHJzL2Rvd25yZXYueG1sRI9PT8Mw&#10;DMXvSHyHyJN2QSxhB/50yybENMENMbq71XhNtcapmmwp3x4fkLjZes/v/bzeTqFXVxpTF9nCw8KA&#10;Im6i67i1UH/v759BpYzssI9MFn4owXZze7PGysXCX3Q95FZJCKcKLfich0rr1HgKmBZxIBbtFMeA&#10;Wdax1W7EIuGh10tjHnXAjqXB40Bvnprz4RIs3L2X4yn0tMdYjvVnqafdy9lbO59NrytQmab8b/67&#10;/nCCb56M8Mo7MoPe/AIAAP//AwBQSwECLQAUAAYACAAAACEA2+H2y+4AAACFAQAAEwAAAAAAAAAA&#10;AAAAAAAAAAAAW0NvbnRlbnRfVHlwZXNdLnhtbFBLAQItABQABgAIAAAAIQBa9CxbvwAAABUBAAAL&#10;AAAAAAAAAAAAAAAAAB8BAABfcmVscy8ucmVsc1BLAQItABQABgAIAAAAIQCBEf/UxQAAAN4AAAAP&#10;AAAAAAAAAAAAAAAAAAcCAABkcnMvZG93bnJldi54bWxQSwUGAAAAAAMAAwC3AAAA+QIAAAAA&#10;">
                        <v:imagedata r:id="rId92" o:title=""/>
                        <v:path arrowok="t"/>
                      </v:shape>
                      <v:rect id="Rectangle 91833" o:spid="_x0000_s1165" style="position:absolute;left:27432;top:50482;width:2000;height:14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qwxwAAAN4AAAAPAAAAZHJzL2Rvd25yZXYueG1sRI9Ba8JA&#10;FITvQv/D8gq9mU0URVM3UgTBm6hN2+Nj9zUJzb6N2a3G/vpuoeBxmJlvmNV6sK24UO8bxwqyJAVB&#10;rJ1puFLwetqOFyB8QDbYOiYFN/KwLh5GK8yNu/KBLsdQiQhhn6OCOoQul9Lrmiz6xHXE0ft0vcUQ&#10;ZV9J0+M1wm0rJ2k6lxYbjgs1drSpSX8dv62CXbN855+z/mhn6emt7OZlqfelUk+Pw8sziEBDuIf/&#10;2zujYJktplP4uxOvgCx+AQAA//8DAFBLAQItABQABgAIAAAAIQDb4fbL7gAAAIUBAAATAAAAAAAA&#10;AAAAAAAAAAAAAABbQ29udGVudF9UeXBlc10ueG1sUEsBAi0AFAAGAAgAAAAhAFr0LFu/AAAAFQEA&#10;AAsAAAAAAAAAAAAAAAAAHwEAAF9yZWxzLy5yZWxzUEsBAi0AFAAGAAgAAAAhANn4+rDHAAAA3gAA&#10;AA8AAAAAAAAAAAAAAAAABwIAAGRycy9kb3ducmV2LnhtbFBLBQYAAAAAAwADALcAAAD7AgAAAAA=&#10;" fillcolor="#5b9bd5 [3204]" strokecolor="#1f4d78 [1604]" strokeweight="1pt">
                        <v:fill opacity="26985f"/>
                        <v:textbox>
                          <w:txbxContent>
                            <w:p w:rsidR="00675B45" w:rsidRDefault="00675B45" w:rsidP="006E7A3E">
                              <w:r>
                                <w:t xml:space="preserve"> </w:t>
                              </w:r>
                            </w:p>
                          </w:txbxContent>
                        </v:textbox>
                      </v:rect>
                      <v:rect id="Rectangle 91839" o:spid="_x0000_s1166" style="position:absolute;left:857;top:19716;width:2000;height:9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7OQxwAAAN4AAAAPAAAAZHJzL2Rvd25yZXYueG1sRI/dagIx&#10;FITvC32HcAq9KZrVUjGrUUSQFiyCP3h92Jxulm5O1k3qbt/eFApeDjPzDTNf9q4WV2pD5VnDaJiB&#10;IC68qbjUcDpuBlMQISIbrD2Thl8KsFw8PswxN77jPV0PsRQJwiFHDTbGJpcyFJYchqFviJP35VuH&#10;Mcm2lKbFLsFdLcdZNpEOK04LFhtaWyq+Dz9Ow87sty9v/mw/x6rnQk3eu4tirZ+f+tUMRKQ+3sP/&#10;7Q+jQY2mrwr+7qQrIBc3AAAA//8DAFBLAQItABQABgAIAAAAIQDb4fbL7gAAAIUBAAATAAAAAAAA&#10;AAAAAAAAAAAAAABbQ29udGVudF9UeXBlc10ueG1sUEsBAi0AFAAGAAgAAAAhAFr0LFu/AAAAFQEA&#10;AAsAAAAAAAAAAAAAAAAAHwEAAF9yZWxzLy5yZWxzUEsBAi0AFAAGAAgAAAAhAM4ns5DHAAAA3gAA&#10;AA8AAAAAAAAAAAAAAAAABwIAAGRycy9kb3ducmV2LnhtbFBLBQYAAAAAAwADALcAAAD7AgAAAAA=&#10;" fillcolor="#5b9bd5" strokecolor="#41719c" strokeweight="1pt">
                        <v:fill opacity="26985f"/>
                        <v:textbox>
                          <w:txbxContent>
                            <w:p w:rsidR="00675B45" w:rsidRDefault="00675B45" w:rsidP="006E7A3E">
                              <w:r>
                                <w:t xml:space="preserve"> </w:t>
                              </w:r>
                            </w:p>
                          </w:txbxContent>
                        </v:textbox>
                      </v:rect>
                      <w10:anchorlock/>
                    </v:group>
                  </w:pict>
                </mc:Fallback>
              </mc:AlternateContent>
            </w:r>
          </w:p>
          <w:p w:rsidR="00116903" w:rsidRDefault="00FD38CE" w:rsidP="006E7A3E">
            <w:pPr>
              <w:pStyle w:val="Caption"/>
              <w:framePr w:wrap="around"/>
            </w:pPr>
            <w:bookmarkStart w:id="73" w:name="_Toc470387467"/>
            <w:r>
              <w:t xml:space="preserve">Figure </w:t>
            </w:r>
            <w:fldSimple w:instr=" SEQ Figure \* ARABIC ">
              <w:r w:rsidR="00406EE9">
                <w:rPr>
                  <w:noProof/>
                </w:rPr>
                <w:t>10</w:t>
              </w:r>
            </w:fldSimple>
            <w:r w:rsidR="006874C4">
              <w:t xml:space="preserve"> </w:t>
            </w:r>
            <w:r w:rsidR="004175F1" w:rsidRPr="006E7A3E">
              <w:t>: Flow chart of the real time classification and hidden object detection Algorithm</w:t>
            </w:r>
            <w:bookmarkEnd w:id="73"/>
          </w:p>
        </w:tc>
      </w:tr>
    </w:tbl>
    <w:p w:rsidR="0058513F" w:rsidRDefault="007A706E" w:rsidP="006E7A3E">
      <w:pPr>
        <w:pStyle w:val="Heading2"/>
      </w:pPr>
      <w:bookmarkStart w:id="74" w:name="_Toc469494670"/>
      <w:bookmarkStart w:id="75" w:name="_Toc469575396"/>
      <w:r>
        <w:rPr>
          <w:rFonts w:ascii="Arial" w:hAnsi="Arial" w:cs="Arial"/>
        </w:rPr>
        <w:lastRenderedPageBreak/>
        <w:t xml:space="preserve">3.5 </w:t>
      </w:r>
      <w:r w:rsidR="007941DE">
        <w:t>Statistical tools for results analysis</w:t>
      </w:r>
      <w:bookmarkEnd w:id="74"/>
      <w:bookmarkEnd w:id="75"/>
      <w:r w:rsidR="007941DE">
        <w:t xml:space="preserve"> </w:t>
      </w:r>
    </w:p>
    <w:p w:rsidR="00362AAA" w:rsidRDefault="00261006" w:rsidP="006E7A3E">
      <w:pPr>
        <w:rPr>
          <w:szCs w:val="24"/>
        </w:rPr>
      </w:pPr>
      <w:r w:rsidRPr="00261006">
        <w:t xml:space="preserve">Deducing </w:t>
      </w:r>
      <w:r w:rsidR="00494093" w:rsidRPr="00261006">
        <w:t>from (</w:t>
      </w:r>
      <w:r w:rsidRPr="00261006">
        <w:t>Bloch, Dgani et al. 2013)</w:t>
      </w:r>
      <w:r w:rsidR="00494093">
        <w:t xml:space="preserve"> </w:t>
      </w:r>
      <w:r w:rsidRPr="00261006">
        <w:t>,</w:t>
      </w:r>
      <w:r w:rsidR="007941DE">
        <w:t>the sum of energy of a plant's echo</w:t>
      </w:r>
      <w:r w:rsidR="007056E8">
        <w:t xml:space="preserve"> </w:t>
      </w:r>
      <w:r w:rsidR="007941DE">
        <w:t>per frequency</w:t>
      </w:r>
      <w:r w:rsidR="00E21F9C">
        <w:t xml:space="preserve"> </w:t>
      </w:r>
      <w:r w:rsidR="00AD4166">
        <w:t>bin</w:t>
      </w:r>
      <w:r w:rsidR="007056E8">
        <w:t>,</w:t>
      </w:r>
      <w:r w:rsidR="00AD4166">
        <w:t xml:space="preserve"> contains</w:t>
      </w:r>
      <w:r w:rsidR="007056E8">
        <w:t xml:space="preserve"> </w:t>
      </w:r>
      <w:r w:rsidR="007056E8" w:rsidRPr="007056E8">
        <w:t>information</w:t>
      </w:r>
      <w:r w:rsidR="00AD4166">
        <w:t xml:space="preserve"> that is </w:t>
      </w:r>
      <w:r w:rsidR="00DB1218">
        <w:t>assumed</w:t>
      </w:r>
      <w:r w:rsidR="007941DE">
        <w:t xml:space="preserve"> to be unbiased by fruit distance to the sensing system</w:t>
      </w:r>
      <w:r w:rsidR="00494093">
        <w:t xml:space="preserve"> [</w:t>
      </w:r>
      <w:r w:rsidR="00494093" w:rsidRPr="00261006">
        <w:t>see Sec.(1.4)</w:t>
      </w:r>
      <w:r w:rsidR="00494093">
        <w:t>]</w:t>
      </w:r>
      <w:r w:rsidR="007941DE">
        <w:t xml:space="preserve">.  This individual frequency bin sum of energy returned from </w:t>
      </w:r>
      <w:r w:rsidR="007941DE">
        <w:rPr>
          <w:rFonts w:ascii="Cambria Math" w:eastAsia="Cambria Math" w:hAnsi="Cambria Math" w:cs="Cambria Math"/>
        </w:rPr>
        <w:t>𝑃</w:t>
      </w:r>
      <w:r w:rsidR="007941DE">
        <w:rPr>
          <w:rFonts w:ascii="Cambria Math" w:eastAsia="Cambria Math" w:hAnsi="Cambria Math" w:cs="Cambria Math"/>
          <w:vertAlign w:val="subscript"/>
        </w:rPr>
        <w:t>𝑖</w:t>
      </w:r>
      <w:r w:rsidR="007941DE">
        <w:rPr>
          <w:rFonts w:ascii="Cambria Math" w:eastAsia="Cambria Math" w:hAnsi="Cambria Math" w:cs="Cambria Math"/>
        </w:rPr>
        <w:t>𝑂</w:t>
      </w:r>
      <w:r w:rsidR="007941DE">
        <w:rPr>
          <w:rFonts w:ascii="Cambria Math" w:eastAsia="Cambria Math" w:hAnsi="Cambria Math" w:cs="Cambria Math"/>
          <w:vertAlign w:val="subscript"/>
        </w:rPr>
        <w:t>𝑗</w:t>
      </w:r>
      <w:r w:rsidR="007941DE">
        <w:t xml:space="preserve"> is denoted as </w:t>
      </w:r>
      <w:r w:rsidR="007941DE">
        <w:rPr>
          <w:rFonts w:ascii="Cambria Math" w:eastAsia="Cambria Math" w:hAnsi="Cambria Math" w:cs="Cambria Math"/>
        </w:rPr>
        <w:t>𝐸</w:t>
      </w:r>
      <w:r w:rsidR="007941DE">
        <w:rPr>
          <w:rFonts w:ascii="Cambria Math" w:eastAsia="Cambria Math" w:hAnsi="Cambria Math" w:cs="Cambria Math"/>
          <w:vertAlign w:val="superscript"/>
        </w:rPr>
        <w:t>𝑖𝑗</w:t>
      </w:r>
      <w:r w:rsidR="007941DE">
        <w:t xml:space="preserve">. To examine the hypothesis that </w:t>
      </w:r>
      <w:r w:rsidR="007941DE">
        <w:rPr>
          <w:rFonts w:ascii="Cambria Math" w:eastAsia="Cambria Math" w:hAnsi="Cambria Math" w:cs="Cambria Math"/>
        </w:rPr>
        <w:t>𝐸</w:t>
      </w:r>
      <w:r w:rsidR="007941DE">
        <w:rPr>
          <w:rFonts w:ascii="Cambria Math" w:eastAsia="Cambria Math" w:hAnsi="Cambria Math" w:cs="Cambria Math"/>
          <w:vertAlign w:val="superscript"/>
        </w:rPr>
        <w:t>𝑖𝑗</w:t>
      </w:r>
      <w:r w:rsidR="007941DE">
        <w:t xml:space="preserve"> is a monotone function of the fruit mass, </w:t>
      </w:r>
      <w:r w:rsidR="007941DE">
        <w:rPr>
          <w:rFonts w:ascii="Cambria Math" w:eastAsia="Cambria Math" w:hAnsi="Cambria Math" w:cs="Cambria Math"/>
        </w:rPr>
        <w:t>𝑚</w:t>
      </w:r>
      <w:r w:rsidR="007941DE">
        <w:rPr>
          <w:rFonts w:ascii="Cambria Math" w:eastAsia="Cambria Math" w:hAnsi="Cambria Math" w:cs="Cambria Math"/>
          <w:vertAlign w:val="superscript"/>
        </w:rPr>
        <w:t>𝑖𝑗</w:t>
      </w:r>
      <w:r w:rsidR="007941DE">
        <w:t xml:space="preserve"> and influenced by the ensonified </w:t>
      </w:r>
      <w:r w:rsidR="003A056B">
        <w:t>frequency</w:t>
      </w:r>
      <w:r w:rsidR="0018591D">
        <w:t xml:space="preserve"> </w:t>
      </w:r>
      <m:oMath>
        <m:sSup>
          <m:sSupPr>
            <m:ctrlPr>
              <w:rPr>
                <w:rFonts w:ascii="Cambria Math" w:hAnsi="Cambria Math"/>
                <w:i/>
                <w:iCs/>
                <w:szCs w:val="24"/>
              </w:rPr>
            </m:ctrlPr>
          </m:sSupPr>
          <m:e>
            <m:r>
              <w:rPr>
                <w:rFonts w:ascii="Cambria Math" w:hAnsi="Cambria Math"/>
                <w:szCs w:val="24"/>
              </w:rPr>
              <m:t>f</m:t>
            </m:r>
          </m:e>
          <m:sup>
            <m:r>
              <w:rPr>
                <w:rFonts w:ascii="Cambria Math" w:hAnsi="Cambria Math"/>
                <w:szCs w:val="24"/>
              </w:rPr>
              <m:t>ij</m:t>
            </m:r>
          </m:sup>
        </m:sSup>
      </m:oMath>
      <w:r w:rsidR="007056E8">
        <w:rPr>
          <w:rFonts w:ascii="Cambria Math" w:eastAsia="Cambria Math" w:hAnsi="Cambria Math" w:cs="Cambria Math"/>
        </w:rPr>
        <w:t>,</w:t>
      </w:r>
      <w:r w:rsidR="007941DE">
        <w:t xml:space="preserve"> a multiple linear regression model is defined. The actual physical relationships between the listed factors expressed in </w:t>
      </w:r>
      <w:r w:rsidR="007941DE">
        <w:rPr>
          <w:rFonts w:ascii="Cambria Math" w:eastAsia="Cambria Math" w:hAnsi="Cambria Math" w:cs="Cambria Math"/>
        </w:rPr>
        <w:t>𝐸</w:t>
      </w:r>
      <w:r w:rsidR="007941DE">
        <w:rPr>
          <w:rFonts w:ascii="Cambria Math" w:eastAsia="Cambria Math" w:hAnsi="Cambria Math" w:cs="Cambria Math"/>
          <w:vertAlign w:val="superscript"/>
        </w:rPr>
        <w:t xml:space="preserve">𝑖𝑗 </w:t>
      </w:r>
      <w:r w:rsidR="007941DE">
        <w:rPr>
          <w:rFonts w:ascii="Cambria Math" w:eastAsia="Cambria Math" w:hAnsi="Cambria Math" w:cs="Cambria Math"/>
        </w:rPr>
        <w:t>= (𝑚</w:t>
      </w:r>
      <w:r w:rsidR="007941DE">
        <w:rPr>
          <w:rFonts w:ascii="Cambria Math" w:eastAsia="Cambria Math" w:hAnsi="Cambria Math" w:cs="Cambria Math"/>
          <w:vertAlign w:val="superscript"/>
        </w:rPr>
        <w:t>𝑖𝑗</w:t>
      </w:r>
      <w:r w:rsidR="007941DE">
        <w:rPr>
          <w:rFonts w:ascii="Cambria Math" w:eastAsia="Cambria Math" w:hAnsi="Cambria Math" w:cs="Cambria Math"/>
        </w:rPr>
        <w:t>, 𝑓</w:t>
      </w:r>
      <w:r w:rsidR="007941DE">
        <w:rPr>
          <w:rFonts w:ascii="Cambria Math" w:eastAsia="Cambria Math" w:hAnsi="Cambria Math" w:cs="Cambria Math"/>
          <w:vertAlign w:val="superscript"/>
        </w:rPr>
        <w:t>𝑖𝑗</w:t>
      </w:r>
      <w:r w:rsidR="007941DE">
        <w:rPr>
          <w:rFonts w:ascii="Cambria Math" w:eastAsia="Cambria Math" w:hAnsi="Cambria Math" w:cs="Cambria Math"/>
        </w:rPr>
        <w:t>, 𝑥</w:t>
      </w:r>
      <w:r w:rsidR="007941DE">
        <w:rPr>
          <w:rFonts w:ascii="Cambria Math" w:eastAsia="Cambria Math" w:hAnsi="Cambria Math" w:cs="Cambria Math"/>
          <w:vertAlign w:val="superscript"/>
        </w:rPr>
        <w:t>𝑖𝑗</w:t>
      </w:r>
      <w:r w:rsidR="007941DE">
        <w:rPr>
          <w:rFonts w:ascii="Cambria Math" w:eastAsia="Cambria Math" w:hAnsi="Cambria Math" w:cs="Cambria Math"/>
        </w:rPr>
        <w:t>)</w:t>
      </w:r>
      <w:r w:rsidR="007941DE">
        <w:t xml:space="preserve">, is theoretically intractable. Where </w:t>
      </w:r>
      <w:r w:rsidR="007941DE">
        <w:rPr>
          <w:rFonts w:ascii="Cambria Math" w:eastAsia="Cambria Math" w:hAnsi="Cambria Math" w:cs="Cambria Math"/>
        </w:rPr>
        <w:t>𝑥</w:t>
      </w:r>
      <w:r w:rsidR="007941DE">
        <w:rPr>
          <w:rFonts w:ascii="Cambria Math" w:eastAsia="Cambria Math" w:hAnsi="Cambria Math" w:cs="Cambria Math"/>
          <w:vertAlign w:val="superscript"/>
        </w:rPr>
        <w:t>𝑖𝑗</w:t>
      </w:r>
      <w:r w:rsidR="007941DE">
        <w:t xml:space="preserve"> is unknown and represent specific factors of </w:t>
      </w:r>
      <w:r w:rsidR="007941DE">
        <w:rPr>
          <w:rFonts w:ascii="Cambria Math" w:eastAsia="Cambria Math" w:hAnsi="Cambria Math" w:cs="Cambria Math"/>
        </w:rPr>
        <w:t>𝑃</w:t>
      </w:r>
      <w:r w:rsidR="007941DE">
        <w:rPr>
          <w:rFonts w:ascii="Cambria Math" w:eastAsia="Cambria Math" w:hAnsi="Cambria Math" w:cs="Cambria Math"/>
          <w:vertAlign w:val="subscript"/>
        </w:rPr>
        <w:t>𝑖</w:t>
      </w:r>
      <w:r w:rsidR="007941DE">
        <w:rPr>
          <w:rFonts w:ascii="Cambria Math" w:eastAsia="Cambria Math" w:hAnsi="Cambria Math" w:cs="Cambria Math"/>
        </w:rPr>
        <w:t>𝑂</w:t>
      </w:r>
      <w:r w:rsidR="007941DE">
        <w:rPr>
          <w:rFonts w:ascii="Cambria Math" w:eastAsia="Cambria Math" w:hAnsi="Cambria Math" w:cs="Cambria Math"/>
          <w:vertAlign w:val="subscript"/>
        </w:rPr>
        <w:t>𝑗</w:t>
      </w:r>
      <w:r w:rsidR="007941DE">
        <w:t xml:space="preserve"> that are unobserved since the geometry of pepper plant is complex and specific for each specimen. However, given that </w:t>
      </w:r>
      <w:r w:rsidR="007941DE">
        <w:rPr>
          <w:rFonts w:ascii="Cambria Math" w:eastAsia="Cambria Math" w:hAnsi="Cambria Math" w:cs="Cambria Math"/>
        </w:rPr>
        <w:t>(𝑚</w:t>
      </w:r>
      <w:r w:rsidR="007941DE">
        <w:rPr>
          <w:rFonts w:ascii="Cambria Math" w:eastAsia="Cambria Math" w:hAnsi="Cambria Math" w:cs="Cambria Math"/>
          <w:vertAlign w:val="superscript"/>
        </w:rPr>
        <w:t>𝑖𝑗</w:t>
      </w:r>
      <w:r w:rsidR="007941DE">
        <w:rPr>
          <w:rFonts w:ascii="Cambria Math" w:eastAsia="Cambria Math" w:hAnsi="Cambria Math" w:cs="Cambria Math"/>
        </w:rPr>
        <w:t>, 𝑓</w:t>
      </w:r>
      <w:r w:rsidR="007941DE">
        <w:rPr>
          <w:rFonts w:ascii="Cambria Math" w:eastAsia="Cambria Math" w:hAnsi="Cambria Math" w:cs="Cambria Math"/>
          <w:vertAlign w:val="superscript"/>
        </w:rPr>
        <w:t>𝑖𝑗</w:t>
      </w:r>
      <w:r w:rsidR="007941DE">
        <w:rPr>
          <w:rFonts w:ascii="Cambria Math" w:eastAsia="Cambria Math" w:hAnsi="Cambria Math" w:cs="Cambria Math"/>
        </w:rPr>
        <w:t>, 𝑥</w:t>
      </w:r>
      <w:r w:rsidR="007941DE">
        <w:rPr>
          <w:rFonts w:ascii="Cambria Math" w:eastAsia="Cambria Math" w:hAnsi="Cambria Math" w:cs="Cambria Math"/>
          <w:vertAlign w:val="superscript"/>
        </w:rPr>
        <w:t>𝑖𝑗</w:t>
      </w:r>
      <w:r w:rsidR="007941DE">
        <w:rPr>
          <w:rFonts w:ascii="Cambria Math" w:eastAsia="Cambria Math" w:hAnsi="Cambria Math" w:cs="Cambria Math"/>
        </w:rPr>
        <w:t>)</w:t>
      </w:r>
      <w:r w:rsidR="007941DE">
        <w:t xml:space="preserve"> is </w:t>
      </w:r>
      <w:r w:rsidR="007941DE">
        <w:rPr>
          <w:rFonts w:ascii="Cambria Math" w:eastAsia="Cambria Math" w:hAnsi="Cambria Math" w:cs="Cambria Math"/>
        </w:rPr>
        <w:t>𝑛</w:t>
      </w:r>
      <w:r w:rsidR="00927B0E">
        <w:rPr>
          <w:rFonts w:ascii="Cambria Math" w:eastAsia="Cambria Math" w:hAnsi="Cambria Math" w:cs="Cambria Math"/>
        </w:rPr>
        <w:t>-</w:t>
      </w:r>
      <w:r w:rsidR="007941DE">
        <w:t xml:space="preserve">order differentiable, the Taylor theorem can be applied to establish a </w:t>
      </w:r>
      <w:r w:rsidR="007941DE">
        <w:rPr>
          <w:rFonts w:ascii="Cambria Math" w:eastAsia="Cambria Math" w:hAnsi="Cambria Math" w:cs="Cambria Math"/>
        </w:rPr>
        <w:t>𝑛</w:t>
      </w:r>
      <w:r w:rsidR="007941DE">
        <w:t>-ordered polynomial approximation to the above relationships and estimate its parameters as a regression model. Eq</w:t>
      </w:r>
      <w:r w:rsidR="00E21F9C">
        <w:t>.(</w:t>
      </w:r>
      <w:r w:rsidR="007941DE">
        <w:rPr>
          <w:rFonts w:ascii="Cambria Math" w:eastAsia="Cambria Math" w:hAnsi="Cambria Math" w:cs="Cambria Math"/>
        </w:rPr>
        <w:t>11)</w:t>
      </w:r>
      <w:r w:rsidR="007941DE">
        <w:t xml:space="preserve"> shows the second order approximation of </w:t>
      </w:r>
      <w:r w:rsidR="007941DE">
        <w:rPr>
          <w:rFonts w:ascii="Cambria Math" w:eastAsia="Cambria Math" w:hAnsi="Cambria Math" w:cs="Cambria Math"/>
        </w:rPr>
        <w:t>(𝑚</w:t>
      </w:r>
      <w:r w:rsidR="007941DE">
        <w:rPr>
          <w:rFonts w:ascii="Cambria Math" w:eastAsia="Cambria Math" w:hAnsi="Cambria Math" w:cs="Cambria Math"/>
          <w:vertAlign w:val="superscript"/>
        </w:rPr>
        <w:t>𝑖𝑗</w:t>
      </w:r>
      <w:r w:rsidR="007941DE">
        <w:rPr>
          <w:rFonts w:ascii="Cambria Math" w:eastAsia="Cambria Math" w:hAnsi="Cambria Math" w:cs="Cambria Math"/>
        </w:rPr>
        <w:t>, 𝑓</w:t>
      </w:r>
      <w:r w:rsidR="007941DE">
        <w:rPr>
          <w:rFonts w:ascii="Cambria Math" w:eastAsia="Cambria Math" w:hAnsi="Cambria Math" w:cs="Cambria Math"/>
          <w:vertAlign w:val="superscript"/>
        </w:rPr>
        <w:t>𝑖𝑗</w:t>
      </w:r>
      <w:r w:rsidR="007941DE">
        <w:rPr>
          <w:rFonts w:ascii="Cambria Math" w:eastAsia="Cambria Math" w:hAnsi="Cambria Math" w:cs="Cambria Math"/>
        </w:rPr>
        <w:t>, 𝑥</w:t>
      </w:r>
      <w:r w:rsidR="007941DE">
        <w:rPr>
          <w:rFonts w:ascii="Cambria Math" w:eastAsia="Cambria Math" w:hAnsi="Cambria Math" w:cs="Cambria Math"/>
          <w:vertAlign w:val="superscript"/>
        </w:rPr>
        <w:t>𝑖𝑗</w:t>
      </w:r>
      <w:r w:rsidR="007941DE">
        <w:rPr>
          <w:rFonts w:ascii="Cambria Math" w:eastAsia="Cambria Math" w:hAnsi="Cambria Math" w:cs="Cambria Math"/>
        </w:rPr>
        <w:t>)</w:t>
      </w:r>
      <w:r w:rsidR="007941DE">
        <w:t xml:space="preserve"> around </w:t>
      </w:r>
      <m:oMath>
        <m:bar>
          <m:barPr>
            <m:pos m:val="top"/>
            <m:ctrlPr>
              <w:rPr>
                <w:rFonts w:ascii="Cambria Math" w:hAnsi="Cambria Math"/>
                <w:i/>
                <w:iCs/>
                <w:szCs w:val="24"/>
              </w:rPr>
            </m:ctrlPr>
          </m:barPr>
          <m:e>
            <m:r>
              <w:rPr>
                <w:rFonts w:ascii="Cambria Math" w:hAnsi="Cambria Math"/>
                <w:szCs w:val="24"/>
              </w:rPr>
              <m:t>m</m:t>
            </m:r>
          </m:e>
        </m:bar>
        <m:r>
          <w:rPr>
            <w:rFonts w:ascii="Cambria Math" w:hAnsi="Cambria Math"/>
            <w:szCs w:val="24"/>
          </w:rPr>
          <m:t>,</m:t>
        </m:r>
        <m:bar>
          <m:barPr>
            <m:pos m:val="top"/>
            <m:ctrlPr>
              <w:rPr>
                <w:rFonts w:ascii="Cambria Math" w:hAnsi="Cambria Math"/>
                <w:i/>
                <w:iCs/>
                <w:szCs w:val="24"/>
              </w:rPr>
            </m:ctrlPr>
          </m:barPr>
          <m:e>
            <m:r>
              <w:rPr>
                <w:rFonts w:ascii="Cambria Math" w:hAnsi="Cambria Math"/>
                <w:szCs w:val="24"/>
              </w:rPr>
              <m:t>f</m:t>
            </m:r>
          </m:e>
        </m:bar>
      </m:oMath>
      <w:r w:rsidR="00927B0E">
        <w:rPr>
          <w:iCs/>
          <w:szCs w:val="24"/>
        </w:rPr>
        <w:t>,</w:t>
      </w:r>
      <w:r w:rsidR="00927B0E">
        <w:t xml:space="preserve"> </w:t>
      </w:r>
      <w:r w:rsidR="007941DE">
        <w:t>the mean mass and mean frequency respectively. For compactness reasons</w:t>
      </w:r>
      <w:r w:rsidR="00927B0E">
        <w:rPr>
          <w:szCs w:val="24"/>
        </w:rPr>
        <w:t xml:space="preserve">, </w:t>
      </w:r>
      <m:oMath>
        <m:r>
          <w:rPr>
            <w:rFonts w:ascii="Cambria Math" w:hAnsi="Cambria Math"/>
            <w:szCs w:val="24"/>
          </w:rPr>
          <m:t>F(</m:t>
        </m:r>
        <m:bar>
          <m:barPr>
            <m:pos m:val="top"/>
            <m:ctrlPr>
              <w:rPr>
                <w:rFonts w:ascii="Cambria Math" w:hAnsi="Cambria Math"/>
                <w:i/>
                <w:iCs/>
                <w:szCs w:val="24"/>
              </w:rPr>
            </m:ctrlPr>
          </m:barPr>
          <m:e>
            <m:r>
              <w:rPr>
                <w:rFonts w:ascii="Cambria Math" w:hAnsi="Cambria Math"/>
                <w:szCs w:val="24"/>
              </w:rPr>
              <m:t>m</m:t>
            </m:r>
          </m:e>
        </m:bar>
        <m:r>
          <w:rPr>
            <w:rFonts w:ascii="Cambria Math" w:hAnsi="Cambria Math"/>
            <w:szCs w:val="24"/>
          </w:rPr>
          <m:t>,</m:t>
        </m:r>
        <m:bar>
          <m:barPr>
            <m:pos m:val="top"/>
            <m:ctrlPr>
              <w:rPr>
                <w:rFonts w:ascii="Cambria Math" w:hAnsi="Cambria Math"/>
                <w:i/>
                <w:iCs/>
                <w:szCs w:val="24"/>
              </w:rPr>
            </m:ctrlPr>
          </m:barPr>
          <m:e>
            <m:r>
              <w:rPr>
                <w:rFonts w:ascii="Cambria Math" w:hAnsi="Cambria Math"/>
                <w:szCs w:val="24"/>
              </w:rPr>
              <m:t>f</m:t>
            </m:r>
          </m:e>
        </m:bar>
        <m:r>
          <w:rPr>
            <w:rFonts w:ascii="Cambria Math" w:hAnsi="Cambria Math"/>
            <w:szCs w:val="24"/>
          </w:rPr>
          <m:t>,</m:t>
        </m:r>
        <m:sSup>
          <m:sSupPr>
            <m:ctrlPr>
              <w:rPr>
                <w:rFonts w:ascii="Cambria Math" w:hAnsi="Cambria Math"/>
                <w:i/>
                <w:iCs/>
                <w:szCs w:val="24"/>
              </w:rPr>
            </m:ctrlPr>
          </m:sSupPr>
          <m:e>
            <m:r>
              <w:rPr>
                <w:rFonts w:ascii="Cambria Math" w:hAnsi="Cambria Math"/>
                <w:szCs w:val="24"/>
              </w:rPr>
              <m:t>x</m:t>
            </m:r>
          </m:e>
          <m:sup>
            <m:r>
              <w:rPr>
                <w:rFonts w:ascii="Cambria Math" w:hAnsi="Cambria Math"/>
                <w:szCs w:val="24"/>
              </w:rPr>
              <m:t>ij</m:t>
            </m:r>
          </m:sup>
        </m:sSup>
        <m:r>
          <w:rPr>
            <w:rFonts w:ascii="Cambria Math" w:hAnsi="Cambria Math"/>
            <w:szCs w:val="24"/>
          </w:rPr>
          <m:t>)</m:t>
        </m:r>
      </m:oMath>
      <w:r w:rsidR="007941DE">
        <w:t xml:space="preserve">and its derivatives are </w:t>
      </w:r>
      <w:r w:rsidR="00927B0E">
        <w:rPr>
          <w:szCs w:val="24"/>
        </w:rPr>
        <w:t xml:space="preserve">marked </w:t>
      </w:r>
      <m:oMath>
        <m:bar>
          <m:barPr>
            <m:pos m:val="top"/>
            <m:ctrlPr>
              <w:rPr>
                <w:rFonts w:ascii="Cambria Math" w:hAnsi="Cambria Math"/>
                <w:i/>
                <w:iCs/>
                <w:szCs w:val="24"/>
              </w:rPr>
            </m:ctrlPr>
          </m:barPr>
          <m:e>
            <m:r>
              <w:rPr>
                <w:rFonts w:ascii="Cambria Math" w:hAnsi="Cambria Math"/>
                <w:szCs w:val="24"/>
              </w:rPr>
              <m:t xml:space="preserve">F </m:t>
            </m:r>
          </m:e>
        </m:bar>
        <m:r>
          <w:rPr>
            <w:rFonts w:ascii="Cambria Math" w:hAnsi="Cambria Math"/>
            <w:szCs w:val="24"/>
          </w:rPr>
          <m:t>,</m:t>
        </m:r>
        <m:sSub>
          <m:sSubPr>
            <m:ctrlPr>
              <w:rPr>
                <w:rFonts w:ascii="Cambria Math" w:hAnsi="Cambria Math"/>
                <w:i/>
                <w:iCs/>
                <w:szCs w:val="24"/>
              </w:rPr>
            </m:ctrlPr>
          </m:sSubPr>
          <m:e>
            <m:bar>
              <m:barPr>
                <m:pos m:val="top"/>
                <m:ctrlPr>
                  <w:rPr>
                    <w:rFonts w:ascii="Cambria Math" w:hAnsi="Cambria Math"/>
                    <w:i/>
                    <w:iCs/>
                    <w:szCs w:val="24"/>
                  </w:rPr>
                </m:ctrlPr>
              </m:barPr>
              <m:e>
                <m:r>
                  <w:rPr>
                    <w:rFonts w:ascii="Cambria Math" w:hAnsi="Cambria Math"/>
                    <w:szCs w:val="24"/>
                  </w:rPr>
                  <m:t>F</m:t>
                </m:r>
              </m:e>
            </m:bar>
          </m:e>
          <m:sub>
            <m:r>
              <w:rPr>
                <w:rFonts w:ascii="Cambria Math" w:hAnsi="Cambria Math"/>
                <w:szCs w:val="24"/>
              </w:rPr>
              <m:t>m</m:t>
            </m:r>
          </m:sub>
        </m:sSub>
        <m:r>
          <w:rPr>
            <w:rFonts w:ascii="Cambria Math" w:hAnsi="Cambria Math"/>
            <w:szCs w:val="24"/>
          </w:rPr>
          <m:t>,</m:t>
        </m:r>
        <m:sSub>
          <m:sSubPr>
            <m:ctrlPr>
              <w:rPr>
                <w:rFonts w:ascii="Cambria Math" w:hAnsi="Cambria Math"/>
                <w:i/>
                <w:iCs/>
                <w:szCs w:val="24"/>
              </w:rPr>
            </m:ctrlPr>
          </m:sSubPr>
          <m:e>
            <m:bar>
              <m:barPr>
                <m:pos m:val="top"/>
                <m:ctrlPr>
                  <w:rPr>
                    <w:rFonts w:ascii="Cambria Math" w:hAnsi="Cambria Math"/>
                    <w:i/>
                    <w:iCs/>
                    <w:szCs w:val="24"/>
                  </w:rPr>
                </m:ctrlPr>
              </m:barPr>
              <m:e>
                <m:r>
                  <w:rPr>
                    <w:rFonts w:ascii="Cambria Math" w:hAnsi="Cambria Math"/>
                    <w:szCs w:val="24"/>
                  </w:rPr>
                  <m:t>F</m:t>
                </m:r>
              </m:e>
            </m:bar>
          </m:e>
          <m:sub>
            <m:r>
              <w:rPr>
                <w:rFonts w:ascii="Cambria Math" w:hAnsi="Cambria Math"/>
                <w:szCs w:val="24"/>
              </w:rPr>
              <m:t>f</m:t>
            </m:r>
          </m:sub>
        </m:sSub>
        <m:r>
          <w:rPr>
            <w:rFonts w:ascii="Cambria Math" w:hAnsi="Cambria Math"/>
            <w:szCs w:val="24"/>
          </w:rPr>
          <m:t>,</m:t>
        </m:r>
        <m:sSub>
          <m:sSubPr>
            <m:ctrlPr>
              <w:rPr>
                <w:rFonts w:ascii="Cambria Math" w:hAnsi="Cambria Math"/>
                <w:i/>
                <w:iCs/>
                <w:szCs w:val="24"/>
              </w:rPr>
            </m:ctrlPr>
          </m:sSubPr>
          <m:e>
            <m:bar>
              <m:barPr>
                <m:pos m:val="top"/>
                <m:ctrlPr>
                  <w:rPr>
                    <w:rFonts w:ascii="Cambria Math" w:hAnsi="Cambria Math"/>
                    <w:i/>
                    <w:iCs/>
                    <w:szCs w:val="24"/>
                  </w:rPr>
                </m:ctrlPr>
              </m:barPr>
              <m:e>
                <m:r>
                  <w:rPr>
                    <w:rFonts w:ascii="Cambria Math" w:hAnsi="Cambria Math"/>
                    <w:szCs w:val="24"/>
                  </w:rPr>
                  <m:t>F</m:t>
                </m:r>
              </m:e>
            </m:bar>
          </m:e>
          <m:sub>
            <m:r>
              <w:rPr>
                <w:rFonts w:ascii="Cambria Math" w:hAnsi="Cambria Math"/>
                <w:szCs w:val="24"/>
              </w:rPr>
              <m:t>mf</m:t>
            </m:r>
          </m:sub>
        </m:sSub>
        <m:r>
          <w:rPr>
            <w:rFonts w:ascii="Cambria Math" w:hAnsi="Cambria Math"/>
            <w:szCs w:val="24"/>
          </w:rPr>
          <m:t>,</m:t>
        </m:r>
        <m:sSub>
          <m:sSubPr>
            <m:ctrlPr>
              <w:rPr>
                <w:rFonts w:ascii="Cambria Math" w:hAnsi="Cambria Math"/>
                <w:i/>
                <w:iCs/>
                <w:szCs w:val="24"/>
              </w:rPr>
            </m:ctrlPr>
          </m:sSubPr>
          <m:e>
            <m:bar>
              <m:barPr>
                <m:pos m:val="top"/>
                <m:ctrlPr>
                  <w:rPr>
                    <w:rFonts w:ascii="Cambria Math" w:hAnsi="Cambria Math"/>
                    <w:i/>
                    <w:iCs/>
                    <w:szCs w:val="24"/>
                  </w:rPr>
                </m:ctrlPr>
              </m:barPr>
              <m:e>
                <m:r>
                  <w:rPr>
                    <w:rFonts w:ascii="Cambria Math" w:hAnsi="Cambria Math"/>
                    <w:szCs w:val="24"/>
                  </w:rPr>
                  <m:t>F</m:t>
                </m:r>
              </m:e>
            </m:bar>
          </m:e>
          <m:sub>
            <m:r>
              <w:rPr>
                <w:rFonts w:ascii="Cambria Math" w:hAnsi="Cambria Math"/>
                <w:szCs w:val="24"/>
              </w:rPr>
              <m:t>mm</m:t>
            </m:r>
          </m:sub>
        </m:sSub>
        <m:r>
          <w:rPr>
            <w:rFonts w:ascii="Cambria Math" w:hAnsi="Cambria Math"/>
            <w:szCs w:val="24"/>
          </w:rPr>
          <m:t>,</m:t>
        </m:r>
        <m:sSub>
          <m:sSubPr>
            <m:ctrlPr>
              <w:rPr>
                <w:rFonts w:ascii="Cambria Math" w:hAnsi="Cambria Math"/>
                <w:i/>
                <w:iCs/>
                <w:szCs w:val="24"/>
              </w:rPr>
            </m:ctrlPr>
          </m:sSubPr>
          <m:e>
            <m:bar>
              <m:barPr>
                <m:pos m:val="top"/>
                <m:ctrlPr>
                  <w:rPr>
                    <w:rFonts w:ascii="Cambria Math" w:hAnsi="Cambria Math"/>
                    <w:i/>
                    <w:iCs/>
                    <w:szCs w:val="24"/>
                  </w:rPr>
                </m:ctrlPr>
              </m:barPr>
              <m:e>
                <m:r>
                  <w:rPr>
                    <w:rFonts w:ascii="Cambria Math" w:hAnsi="Cambria Math"/>
                    <w:szCs w:val="24"/>
                  </w:rPr>
                  <m:t>F</m:t>
                </m:r>
              </m:e>
            </m:bar>
          </m:e>
          <m:sub>
            <m:r>
              <w:rPr>
                <w:rFonts w:ascii="Cambria Math" w:hAnsi="Cambria Math"/>
                <w:szCs w:val="24"/>
              </w:rPr>
              <m:t>ff</m:t>
            </m:r>
          </m:sub>
        </m:sSub>
        <m:r>
          <w:rPr>
            <w:rFonts w:ascii="Cambria Math" w:hAnsi="Cambria Math"/>
            <w:szCs w:val="24"/>
          </w:rPr>
          <m:t>.</m:t>
        </m:r>
      </m:oMath>
    </w:p>
    <w:tbl>
      <w:tblPr>
        <w:tblStyle w:val="TableGrid10"/>
        <w:tblW w:w="9355" w:type="dxa"/>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12"/>
        <w:gridCol w:w="1559"/>
      </w:tblGrid>
      <w:tr w:rsidR="00DF52F6" w:rsidRPr="00DF52F6" w:rsidTr="006E7A3E">
        <w:trPr>
          <w:cantSplit/>
          <w:trHeight w:val="322"/>
        </w:trPr>
        <w:tc>
          <w:tcPr>
            <w:tcW w:w="284" w:type="dxa"/>
          </w:tcPr>
          <w:p w:rsidR="00DF52F6" w:rsidRPr="00DF52F6" w:rsidRDefault="00DF52F6" w:rsidP="00DF52F6">
            <w:pPr>
              <w:spacing w:line="360" w:lineRule="auto"/>
              <w:ind w:firstLine="0"/>
              <w:rPr>
                <w:szCs w:val="24"/>
              </w:rPr>
            </w:pPr>
          </w:p>
        </w:tc>
        <w:tc>
          <w:tcPr>
            <w:tcW w:w="7512" w:type="dxa"/>
            <w:vAlign w:val="center"/>
          </w:tcPr>
          <w:p w:rsidR="00DF52F6" w:rsidRPr="00DF52F6" w:rsidRDefault="00116EA5" w:rsidP="00DF52F6">
            <w:pPr>
              <w:ind w:left="-250" w:right="1169" w:firstLine="0"/>
              <w:jc w:val="left"/>
              <w:rPr>
                <w:szCs w:val="24"/>
                <w:rtl/>
              </w:rPr>
            </w:pPr>
            <m:oMathPara>
              <m:oMathParaPr>
                <m:jc m:val="left"/>
              </m:oMathParaPr>
              <m:oMath>
                <m:sSup>
                  <m:sSupPr>
                    <m:ctrlPr>
                      <w:rPr>
                        <w:rFonts w:ascii="Cambria Math" w:hAnsi="Cambria Math"/>
                        <w:iCs/>
                        <w:szCs w:val="24"/>
                      </w:rPr>
                    </m:ctrlPr>
                  </m:sSupPr>
                  <m:e>
                    <m:r>
                      <w:rPr>
                        <w:rFonts w:ascii="Cambria Math" w:hAnsi="Cambria Math"/>
                        <w:szCs w:val="24"/>
                      </w:rPr>
                      <m:t xml:space="preserve"> E</m:t>
                    </m:r>
                  </m:e>
                  <m:sup>
                    <m:r>
                      <w:rPr>
                        <w:rFonts w:ascii="Cambria Math" w:hAnsi="Cambria Math"/>
                        <w:szCs w:val="24"/>
                      </w:rPr>
                      <m:t>ij</m:t>
                    </m:r>
                  </m:sup>
                </m:sSup>
                <m:r>
                  <w:rPr>
                    <w:rFonts w:ascii="Cambria Math" w:hAnsi="Cambria Math"/>
                    <w:szCs w:val="24"/>
                  </w:rPr>
                  <m:t>≅</m:t>
                </m:r>
                <m:bar>
                  <m:barPr>
                    <m:pos m:val="top"/>
                    <m:ctrlPr>
                      <w:rPr>
                        <w:rFonts w:ascii="Cambria Math" w:hAnsi="Cambria Math"/>
                        <w:iCs/>
                        <w:szCs w:val="24"/>
                      </w:rPr>
                    </m:ctrlPr>
                  </m:barPr>
                  <m:e>
                    <m:r>
                      <w:rPr>
                        <w:rFonts w:ascii="Cambria Math" w:hAnsi="Cambria Math"/>
                        <w:szCs w:val="24"/>
                      </w:rPr>
                      <m:t>F</m:t>
                    </m:r>
                  </m:e>
                </m:bar>
                <m:r>
                  <m:rPr>
                    <m:sty m:val="p"/>
                  </m:rPr>
                  <w:rPr>
                    <w:rFonts w:ascii="Cambria Math" w:hAnsi="Cambria Math"/>
                    <w:szCs w:val="24"/>
                  </w:rPr>
                  <m:t>+(</m:t>
                </m:r>
                <m:sSup>
                  <m:sSupPr>
                    <m:ctrlPr>
                      <w:rPr>
                        <w:rFonts w:ascii="Cambria Math" w:hAnsi="Cambria Math"/>
                        <w:iCs/>
                        <w:szCs w:val="24"/>
                      </w:rPr>
                    </m:ctrlPr>
                  </m:sSupPr>
                  <m:e>
                    <m:r>
                      <w:rPr>
                        <w:rFonts w:ascii="Cambria Math" w:hAnsi="Cambria Math"/>
                        <w:szCs w:val="24"/>
                      </w:rPr>
                      <m:t>m</m:t>
                    </m:r>
                  </m:e>
                  <m:sup>
                    <m:r>
                      <w:rPr>
                        <w:rFonts w:ascii="Cambria Math" w:hAnsi="Cambria Math"/>
                        <w:szCs w:val="24"/>
                      </w:rPr>
                      <m:t>ij</m:t>
                    </m:r>
                  </m:sup>
                </m:sSup>
                <m:r>
                  <m:rPr>
                    <m:sty m:val="p"/>
                  </m:rPr>
                  <w:rPr>
                    <w:rFonts w:ascii="Cambria Math" w:hAnsi="Cambria Math"/>
                    <w:szCs w:val="24"/>
                  </w:rPr>
                  <m:t>-</m:t>
                </m:r>
                <m:bar>
                  <m:barPr>
                    <m:pos m:val="top"/>
                    <m:ctrlPr>
                      <w:rPr>
                        <w:rFonts w:ascii="Cambria Math" w:hAnsi="Cambria Math"/>
                        <w:iCs/>
                        <w:szCs w:val="24"/>
                      </w:rPr>
                    </m:ctrlPr>
                  </m:barPr>
                  <m:e>
                    <m:r>
                      <w:rPr>
                        <w:rFonts w:ascii="Cambria Math" w:hAnsi="Cambria Math"/>
                        <w:szCs w:val="24"/>
                      </w:rPr>
                      <m:t>m</m:t>
                    </m:r>
                  </m:e>
                </m:bar>
                <m:r>
                  <m:rPr>
                    <m:sty m:val="p"/>
                  </m:rPr>
                  <w:rPr>
                    <w:rFonts w:ascii="Cambria Math" w:hAnsi="Cambria Math"/>
                    <w:szCs w:val="24"/>
                  </w:rPr>
                  <m:t>)</m:t>
                </m:r>
                <m:sSub>
                  <m:sSubPr>
                    <m:ctrlPr>
                      <w:rPr>
                        <w:rFonts w:ascii="Cambria Math" w:hAnsi="Cambria Math"/>
                        <w:iCs/>
                        <w:szCs w:val="24"/>
                      </w:rPr>
                    </m:ctrlPr>
                  </m:sSubPr>
                  <m:e>
                    <m:bar>
                      <m:barPr>
                        <m:pos m:val="top"/>
                        <m:ctrlPr>
                          <w:rPr>
                            <w:rFonts w:ascii="Cambria Math" w:hAnsi="Cambria Math"/>
                            <w:iCs/>
                            <w:szCs w:val="24"/>
                          </w:rPr>
                        </m:ctrlPr>
                      </m:barPr>
                      <m:e>
                        <m:r>
                          <w:rPr>
                            <w:rFonts w:ascii="Cambria Math" w:hAnsi="Cambria Math"/>
                            <w:szCs w:val="24"/>
                          </w:rPr>
                          <m:t>F</m:t>
                        </m:r>
                      </m:e>
                    </m:bar>
                  </m:e>
                  <m:sub>
                    <m:r>
                      <w:rPr>
                        <w:rFonts w:ascii="Cambria Math" w:hAnsi="Cambria Math"/>
                        <w:szCs w:val="24"/>
                      </w:rPr>
                      <m:t>m</m:t>
                    </m:r>
                  </m:sub>
                </m:sSub>
                <m:r>
                  <m:rPr>
                    <m:sty m:val="p"/>
                  </m:rPr>
                  <w:rPr>
                    <w:rFonts w:ascii="Cambria Math" w:hAnsi="Cambria Math"/>
                    <w:szCs w:val="24"/>
                  </w:rPr>
                  <m:t>+(</m:t>
                </m:r>
                <m:sSup>
                  <m:sSupPr>
                    <m:ctrlPr>
                      <w:rPr>
                        <w:rFonts w:ascii="Cambria Math" w:hAnsi="Cambria Math"/>
                        <w:iCs/>
                        <w:szCs w:val="24"/>
                      </w:rPr>
                    </m:ctrlPr>
                  </m:sSupPr>
                  <m:e>
                    <m:r>
                      <w:rPr>
                        <w:rFonts w:ascii="Cambria Math" w:hAnsi="Cambria Math"/>
                        <w:szCs w:val="24"/>
                      </w:rPr>
                      <m:t>f</m:t>
                    </m:r>
                  </m:e>
                  <m:sup>
                    <m:r>
                      <w:rPr>
                        <w:rFonts w:ascii="Cambria Math" w:hAnsi="Cambria Math"/>
                        <w:szCs w:val="24"/>
                      </w:rPr>
                      <m:t>ij</m:t>
                    </m:r>
                  </m:sup>
                </m:sSup>
                <m:r>
                  <m:rPr>
                    <m:sty m:val="p"/>
                  </m:rPr>
                  <w:rPr>
                    <w:rFonts w:ascii="Cambria Math" w:hAnsi="Cambria Math"/>
                    <w:szCs w:val="24"/>
                  </w:rPr>
                  <m:t>-</m:t>
                </m:r>
                <m:bar>
                  <m:barPr>
                    <m:pos m:val="top"/>
                    <m:ctrlPr>
                      <w:rPr>
                        <w:rFonts w:ascii="Cambria Math" w:hAnsi="Cambria Math"/>
                        <w:iCs/>
                        <w:szCs w:val="24"/>
                      </w:rPr>
                    </m:ctrlPr>
                  </m:barPr>
                  <m:e>
                    <m:r>
                      <w:rPr>
                        <w:rFonts w:ascii="Cambria Math" w:hAnsi="Cambria Math"/>
                        <w:szCs w:val="24"/>
                      </w:rPr>
                      <m:t>f</m:t>
                    </m:r>
                  </m:e>
                </m:bar>
                <m:r>
                  <m:rPr>
                    <m:sty m:val="p"/>
                  </m:rPr>
                  <w:rPr>
                    <w:rFonts w:ascii="Cambria Math" w:hAnsi="Cambria Math"/>
                    <w:szCs w:val="24"/>
                  </w:rPr>
                  <m:t>)</m:t>
                </m:r>
                <m:sSub>
                  <m:sSubPr>
                    <m:ctrlPr>
                      <w:rPr>
                        <w:rFonts w:ascii="Cambria Math" w:hAnsi="Cambria Math"/>
                        <w:iCs/>
                        <w:szCs w:val="24"/>
                      </w:rPr>
                    </m:ctrlPr>
                  </m:sSubPr>
                  <m:e>
                    <m:bar>
                      <m:barPr>
                        <m:pos m:val="top"/>
                        <m:ctrlPr>
                          <w:rPr>
                            <w:rFonts w:ascii="Cambria Math" w:hAnsi="Cambria Math"/>
                            <w:iCs/>
                            <w:szCs w:val="24"/>
                          </w:rPr>
                        </m:ctrlPr>
                      </m:barPr>
                      <m:e>
                        <m:r>
                          <w:rPr>
                            <w:rFonts w:ascii="Cambria Math" w:hAnsi="Cambria Math"/>
                            <w:szCs w:val="24"/>
                          </w:rPr>
                          <m:t>F</m:t>
                        </m:r>
                      </m:e>
                    </m:bar>
                  </m:e>
                  <m:sub>
                    <m:r>
                      <w:rPr>
                        <w:rFonts w:ascii="Cambria Math" w:hAnsi="Cambria Math"/>
                        <w:szCs w:val="24"/>
                      </w:rPr>
                      <m:t>f</m:t>
                    </m:r>
                  </m:sub>
                </m:sSub>
                <m:r>
                  <m:rPr>
                    <m:sty m:val="p"/>
                  </m:rPr>
                  <w:rPr>
                    <w:rFonts w:ascii="Cambria Math" w:hAnsi="Cambria Math"/>
                    <w:szCs w:val="24"/>
                  </w:rPr>
                  <m:t>+(</m:t>
                </m:r>
                <m:sSup>
                  <m:sSupPr>
                    <m:ctrlPr>
                      <w:rPr>
                        <w:rFonts w:ascii="Cambria Math" w:hAnsi="Cambria Math"/>
                        <w:iCs/>
                        <w:szCs w:val="24"/>
                      </w:rPr>
                    </m:ctrlPr>
                  </m:sSupPr>
                  <m:e>
                    <m:r>
                      <w:rPr>
                        <w:rFonts w:ascii="Cambria Math" w:hAnsi="Cambria Math"/>
                        <w:szCs w:val="24"/>
                      </w:rPr>
                      <m:t>m</m:t>
                    </m:r>
                  </m:e>
                  <m:sup>
                    <m:r>
                      <w:rPr>
                        <w:rFonts w:ascii="Cambria Math" w:hAnsi="Cambria Math"/>
                        <w:szCs w:val="24"/>
                      </w:rPr>
                      <m:t>ij</m:t>
                    </m:r>
                  </m:sup>
                </m:sSup>
                <m:r>
                  <m:rPr>
                    <m:sty m:val="p"/>
                  </m:rPr>
                  <w:rPr>
                    <w:rFonts w:ascii="Cambria Math" w:hAnsi="Cambria Math"/>
                    <w:szCs w:val="24"/>
                  </w:rPr>
                  <m:t>-</m:t>
                </m:r>
                <m:bar>
                  <m:barPr>
                    <m:pos m:val="top"/>
                    <m:ctrlPr>
                      <w:rPr>
                        <w:rFonts w:ascii="Cambria Math" w:hAnsi="Cambria Math"/>
                        <w:iCs/>
                        <w:szCs w:val="24"/>
                      </w:rPr>
                    </m:ctrlPr>
                  </m:barPr>
                  <m:e>
                    <m:r>
                      <w:rPr>
                        <w:rFonts w:ascii="Cambria Math" w:hAnsi="Cambria Math"/>
                        <w:szCs w:val="24"/>
                      </w:rPr>
                      <m:t>m</m:t>
                    </m:r>
                  </m:e>
                </m:bar>
                <m:sSup>
                  <m:sSupPr>
                    <m:ctrlPr>
                      <w:rPr>
                        <w:rFonts w:ascii="Cambria Math" w:hAnsi="Cambria Math"/>
                        <w:iCs/>
                        <w:szCs w:val="24"/>
                      </w:rPr>
                    </m:ctrlPr>
                  </m:sSupPr>
                  <m:e>
                    <m:r>
                      <m:rPr>
                        <m:sty m:val="p"/>
                      </m:rPr>
                      <w:rPr>
                        <w:rFonts w:ascii="Cambria Math" w:hAnsi="Cambria Math"/>
                        <w:szCs w:val="24"/>
                      </w:rPr>
                      <m:t>)</m:t>
                    </m:r>
                  </m:e>
                  <m:sup>
                    <m:r>
                      <m:rPr>
                        <m:sty m:val="p"/>
                      </m:rPr>
                      <w:rPr>
                        <w:rFonts w:ascii="Cambria Math" w:hAnsi="Cambria Math"/>
                        <w:szCs w:val="24"/>
                      </w:rPr>
                      <m:t>2</m:t>
                    </m:r>
                  </m:sup>
                </m:sSup>
                <m:sSub>
                  <m:sSubPr>
                    <m:ctrlPr>
                      <w:rPr>
                        <w:rFonts w:ascii="Cambria Math" w:hAnsi="Cambria Math"/>
                        <w:iCs/>
                        <w:szCs w:val="24"/>
                      </w:rPr>
                    </m:ctrlPr>
                  </m:sSubPr>
                  <m:e>
                    <m:bar>
                      <m:barPr>
                        <m:pos m:val="top"/>
                        <m:ctrlPr>
                          <w:rPr>
                            <w:rFonts w:ascii="Cambria Math" w:hAnsi="Cambria Math"/>
                            <w:iCs/>
                            <w:szCs w:val="24"/>
                          </w:rPr>
                        </m:ctrlPr>
                      </m:barPr>
                      <m:e>
                        <m:r>
                          <w:rPr>
                            <w:rFonts w:ascii="Cambria Math" w:hAnsi="Cambria Math"/>
                            <w:szCs w:val="24"/>
                          </w:rPr>
                          <m:t>F</m:t>
                        </m:r>
                      </m:e>
                    </m:bar>
                  </m:e>
                  <m:sub>
                    <m:r>
                      <w:rPr>
                        <w:rFonts w:ascii="Cambria Math" w:hAnsi="Cambria Math"/>
                        <w:szCs w:val="24"/>
                      </w:rPr>
                      <m:t>mm</m:t>
                    </m:r>
                  </m:sub>
                </m:sSub>
                <m:r>
                  <w:rPr>
                    <w:rFonts w:ascii="Cambria Math" w:eastAsiaTheme="minorEastAsia" w:hAnsi="Cambria Math"/>
                    <w:szCs w:val="24"/>
                  </w:rPr>
                  <m:t xml:space="preserve"> </m:t>
                </m:r>
                <m:r>
                  <m:rPr>
                    <m:sty m:val="p"/>
                  </m:rPr>
                  <w:rPr>
                    <w:rFonts w:ascii="Cambria Math" w:hAnsi="Cambria Math"/>
                    <w:szCs w:val="24"/>
                  </w:rPr>
                  <m:t>+(</m:t>
                </m:r>
                <m:sSup>
                  <m:sSupPr>
                    <m:ctrlPr>
                      <w:rPr>
                        <w:rFonts w:ascii="Cambria Math" w:hAnsi="Cambria Math"/>
                        <w:iCs/>
                        <w:szCs w:val="24"/>
                      </w:rPr>
                    </m:ctrlPr>
                  </m:sSupPr>
                  <m:e>
                    <m:r>
                      <w:rPr>
                        <w:rFonts w:ascii="Cambria Math" w:hAnsi="Cambria Math"/>
                        <w:szCs w:val="24"/>
                      </w:rPr>
                      <m:t>f</m:t>
                    </m:r>
                  </m:e>
                  <m:sup>
                    <m:r>
                      <w:rPr>
                        <w:rFonts w:ascii="Cambria Math" w:hAnsi="Cambria Math"/>
                        <w:szCs w:val="24"/>
                      </w:rPr>
                      <m:t>ij</m:t>
                    </m:r>
                  </m:sup>
                </m:sSup>
                <m:r>
                  <m:rPr>
                    <m:sty m:val="p"/>
                  </m:rPr>
                  <w:rPr>
                    <w:rFonts w:ascii="Cambria Math" w:hAnsi="Cambria Math"/>
                    <w:szCs w:val="24"/>
                  </w:rPr>
                  <m:t>-</m:t>
                </m:r>
                <m:bar>
                  <m:barPr>
                    <m:pos m:val="top"/>
                    <m:ctrlPr>
                      <w:rPr>
                        <w:rFonts w:ascii="Cambria Math" w:hAnsi="Cambria Math"/>
                        <w:iCs/>
                        <w:szCs w:val="24"/>
                      </w:rPr>
                    </m:ctrlPr>
                  </m:barPr>
                  <m:e>
                    <m:r>
                      <w:rPr>
                        <w:rFonts w:ascii="Cambria Math" w:hAnsi="Cambria Math"/>
                        <w:szCs w:val="24"/>
                      </w:rPr>
                      <m:t>f</m:t>
                    </m:r>
                  </m:e>
                </m:bar>
                <m:sSup>
                  <m:sSupPr>
                    <m:ctrlPr>
                      <w:rPr>
                        <w:rFonts w:ascii="Cambria Math" w:hAnsi="Cambria Math"/>
                        <w:iCs/>
                        <w:szCs w:val="24"/>
                      </w:rPr>
                    </m:ctrlPr>
                  </m:sSupPr>
                  <m:e>
                    <m:r>
                      <m:rPr>
                        <m:sty m:val="p"/>
                      </m:rPr>
                      <w:rPr>
                        <w:rFonts w:ascii="Cambria Math" w:hAnsi="Cambria Math"/>
                        <w:szCs w:val="24"/>
                      </w:rPr>
                      <m:t>)</m:t>
                    </m:r>
                  </m:e>
                  <m:sup>
                    <m:r>
                      <m:rPr>
                        <m:sty m:val="p"/>
                      </m:rPr>
                      <w:rPr>
                        <w:rFonts w:ascii="Cambria Math" w:hAnsi="Cambria Math"/>
                        <w:szCs w:val="24"/>
                      </w:rPr>
                      <m:t>2</m:t>
                    </m:r>
                  </m:sup>
                </m:sSup>
                <m:sSub>
                  <m:sSubPr>
                    <m:ctrlPr>
                      <w:rPr>
                        <w:rFonts w:ascii="Cambria Math" w:hAnsi="Cambria Math"/>
                        <w:iCs/>
                        <w:szCs w:val="24"/>
                      </w:rPr>
                    </m:ctrlPr>
                  </m:sSubPr>
                  <m:e>
                    <m:bar>
                      <m:barPr>
                        <m:pos m:val="top"/>
                        <m:ctrlPr>
                          <w:rPr>
                            <w:rFonts w:ascii="Cambria Math" w:hAnsi="Cambria Math"/>
                            <w:iCs/>
                            <w:szCs w:val="24"/>
                          </w:rPr>
                        </m:ctrlPr>
                      </m:barPr>
                      <m:e>
                        <m:r>
                          <w:rPr>
                            <w:rFonts w:ascii="Cambria Math" w:hAnsi="Cambria Math"/>
                            <w:szCs w:val="24"/>
                          </w:rPr>
                          <m:t>F</m:t>
                        </m:r>
                      </m:e>
                    </m:bar>
                  </m:e>
                  <m:sub>
                    <m:r>
                      <w:rPr>
                        <w:rFonts w:ascii="Cambria Math" w:hAnsi="Cambria Math"/>
                        <w:szCs w:val="24"/>
                      </w:rPr>
                      <m:t>ff</m:t>
                    </m:r>
                  </m:sub>
                </m:sSub>
                <m:r>
                  <m:rPr>
                    <m:sty m:val="p"/>
                  </m:rPr>
                  <w:rPr>
                    <w:rFonts w:ascii="Cambria Math" w:hAnsi="Cambria Math"/>
                    <w:szCs w:val="24"/>
                  </w:rPr>
                  <m:t>+2</m:t>
                </m:r>
                <m:d>
                  <m:dPr>
                    <m:ctrlPr>
                      <w:rPr>
                        <w:rFonts w:ascii="Cambria Math" w:hAnsi="Cambria Math"/>
                        <w:szCs w:val="24"/>
                      </w:rPr>
                    </m:ctrlPr>
                  </m:dPr>
                  <m:e>
                    <m:sSup>
                      <m:sSupPr>
                        <m:ctrlPr>
                          <w:rPr>
                            <w:rFonts w:ascii="Cambria Math" w:hAnsi="Cambria Math"/>
                            <w:iCs/>
                            <w:szCs w:val="24"/>
                          </w:rPr>
                        </m:ctrlPr>
                      </m:sSupPr>
                      <m:e>
                        <m:r>
                          <w:rPr>
                            <w:rFonts w:ascii="Cambria Math" w:hAnsi="Cambria Math"/>
                            <w:szCs w:val="24"/>
                          </w:rPr>
                          <m:t>m</m:t>
                        </m:r>
                      </m:e>
                      <m:sup>
                        <m:r>
                          <w:rPr>
                            <w:rFonts w:ascii="Cambria Math" w:hAnsi="Cambria Math"/>
                            <w:szCs w:val="24"/>
                          </w:rPr>
                          <m:t>ij</m:t>
                        </m:r>
                      </m:sup>
                    </m:sSup>
                    <m:r>
                      <m:rPr>
                        <m:sty m:val="p"/>
                      </m:rPr>
                      <w:rPr>
                        <w:rFonts w:ascii="Cambria Math" w:hAnsi="Cambria Math"/>
                        <w:szCs w:val="24"/>
                      </w:rPr>
                      <m:t>-</m:t>
                    </m:r>
                    <m:bar>
                      <m:barPr>
                        <m:pos m:val="top"/>
                        <m:ctrlPr>
                          <w:rPr>
                            <w:rFonts w:ascii="Cambria Math" w:hAnsi="Cambria Math"/>
                            <w:iCs/>
                            <w:szCs w:val="24"/>
                          </w:rPr>
                        </m:ctrlPr>
                      </m:barPr>
                      <m:e>
                        <m:r>
                          <w:rPr>
                            <w:rFonts w:ascii="Cambria Math" w:hAnsi="Cambria Math"/>
                            <w:szCs w:val="24"/>
                          </w:rPr>
                          <m:t>m</m:t>
                        </m:r>
                      </m:e>
                    </m:bar>
                  </m:e>
                </m:d>
                <m:d>
                  <m:dPr>
                    <m:ctrlPr>
                      <w:rPr>
                        <w:rFonts w:ascii="Cambria Math" w:hAnsi="Cambria Math"/>
                        <w:szCs w:val="24"/>
                      </w:rPr>
                    </m:ctrlPr>
                  </m:dPr>
                  <m:e>
                    <m:sSup>
                      <m:sSupPr>
                        <m:ctrlPr>
                          <w:rPr>
                            <w:rFonts w:ascii="Cambria Math" w:hAnsi="Cambria Math"/>
                            <w:iCs/>
                            <w:szCs w:val="24"/>
                          </w:rPr>
                        </m:ctrlPr>
                      </m:sSupPr>
                      <m:e>
                        <m:r>
                          <w:rPr>
                            <w:rFonts w:ascii="Cambria Math" w:hAnsi="Cambria Math"/>
                            <w:szCs w:val="24"/>
                          </w:rPr>
                          <m:t>f</m:t>
                        </m:r>
                      </m:e>
                      <m:sup>
                        <m:r>
                          <w:rPr>
                            <w:rFonts w:ascii="Cambria Math" w:hAnsi="Cambria Math"/>
                            <w:szCs w:val="24"/>
                          </w:rPr>
                          <m:t>ij</m:t>
                        </m:r>
                      </m:sup>
                    </m:sSup>
                    <m:r>
                      <m:rPr>
                        <m:sty m:val="p"/>
                      </m:rPr>
                      <w:rPr>
                        <w:rFonts w:ascii="Cambria Math" w:hAnsi="Cambria Math"/>
                        <w:szCs w:val="24"/>
                      </w:rPr>
                      <m:t>-</m:t>
                    </m:r>
                    <m:bar>
                      <m:barPr>
                        <m:pos m:val="top"/>
                        <m:ctrlPr>
                          <w:rPr>
                            <w:rFonts w:ascii="Cambria Math" w:hAnsi="Cambria Math"/>
                            <w:iCs/>
                            <w:szCs w:val="24"/>
                          </w:rPr>
                        </m:ctrlPr>
                      </m:barPr>
                      <m:e>
                        <m:r>
                          <w:rPr>
                            <w:rFonts w:ascii="Cambria Math" w:hAnsi="Cambria Math"/>
                            <w:szCs w:val="24"/>
                          </w:rPr>
                          <m:t>f</m:t>
                        </m:r>
                      </m:e>
                    </m:bar>
                  </m:e>
                </m:d>
                <m:sSub>
                  <m:sSubPr>
                    <m:ctrlPr>
                      <w:rPr>
                        <w:rFonts w:ascii="Cambria Math" w:hAnsi="Cambria Math"/>
                        <w:iCs/>
                        <w:szCs w:val="24"/>
                      </w:rPr>
                    </m:ctrlPr>
                  </m:sSubPr>
                  <m:e>
                    <m:bar>
                      <m:barPr>
                        <m:pos m:val="top"/>
                        <m:ctrlPr>
                          <w:rPr>
                            <w:rFonts w:ascii="Cambria Math" w:hAnsi="Cambria Math"/>
                            <w:iCs/>
                            <w:szCs w:val="24"/>
                          </w:rPr>
                        </m:ctrlPr>
                      </m:barPr>
                      <m:e>
                        <m:r>
                          <w:rPr>
                            <w:rFonts w:ascii="Cambria Math" w:hAnsi="Cambria Math"/>
                            <w:szCs w:val="24"/>
                          </w:rPr>
                          <m:t>F</m:t>
                        </m:r>
                      </m:e>
                    </m:bar>
                  </m:e>
                  <m:sub>
                    <m:r>
                      <w:rPr>
                        <w:rFonts w:ascii="Cambria Math" w:hAnsi="Cambria Math"/>
                        <w:szCs w:val="24"/>
                      </w:rPr>
                      <m:t>mf</m:t>
                    </m:r>
                  </m:sub>
                </m:sSub>
                <m:r>
                  <w:rPr>
                    <w:rFonts w:ascii="Cambria Math" w:hAnsi="Cambria Math"/>
                    <w:szCs w:val="24"/>
                  </w:rPr>
                  <m:t xml:space="preserve"> .</m:t>
                </m:r>
              </m:oMath>
            </m:oMathPara>
          </w:p>
        </w:tc>
        <w:tc>
          <w:tcPr>
            <w:tcW w:w="1559" w:type="dxa"/>
            <w:vAlign w:val="center"/>
          </w:tcPr>
          <w:p w:rsidR="00DF52F6" w:rsidRPr="00DF52F6" w:rsidRDefault="00DF52F6" w:rsidP="00DF52F6">
            <w:pPr>
              <w:keepLines w:val="0"/>
              <w:framePr w:hSpace="180" w:wrap="around" w:vAnchor="text" w:hAnchor="page" w:x="2631" w:y="492"/>
              <w:spacing w:before="400" w:after="1000" w:line="240" w:lineRule="auto"/>
              <w:ind w:left="-465" w:right="601" w:firstLine="0"/>
              <w:contextualSpacing/>
              <w:suppressOverlap/>
              <w:jc w:val="center"/>
              <w:rPr>
                <w:rFonts w:asciiTheme="majorBidi" w:eastAsiaTheme="minorHAnsi" w:hAnsiTheme="majorBidi" w:cstheme="majorBidi"/>
                <w:b/>
                <w:color w:val="auto"/>
                <w:szCs w:val="24"/>
              </w:rPr>
            </w:pPr>
            <w:r w:rsidRPr="00DF52F6">
              <w:rPr>
                <w:rFonts w:asciiTheme="majorBidi" w:eastAsiaTheme="minorHAnsi" w:hAnsiTheme="majorBidi" w:cstheme="majorBidi"/>
                <w:b/>
                <w:color w:val="auto"/>
                <w:szCs w:val="24"/>
              </w:rPr>
              <w:t>(11)</w:t>
            </w:r>
          </w:p>
        </w:tc>
      </w:tr>
    </w:tbl>
    <w:p w:rsidR="00DF52F6" w:rsidRDefault="00DF52F6" w:rsidP="006E7A3E">
      <w:pPr>
        <w:rPr>
          <w:szCs w:val="24"/>
        </w:rPr>
      </w:pPr>
    </w:p>
    <w:p w:rsidR="005B0371" w:rsidRDefault="007941DE" w:rsidP="006E7A3E">
      <w:pPr>
        <w:ind w:firstLine="0"/>
      </w:pPr>
      <w:r>
        <w:t xml:space="preserve">Assuming that the second order approximation is satisfying, eq. </w:t>
      </w:r>
      <w:r w:rsidRPr="006A2FA1">
        <w:t>(11)</w:t>
      </w:r>
      <w:r>
        <w:t xml:space="preserve"> leads to a linear regression model in: </w:t>
      </w:r>
    </w:p>
    <w:tbl>
      <w:tblPr>
        <w:tblStyle w:val="TableGrid0"/>
        <w:tblW w:w="1035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8222"/>
        <w:gridCol w:w="1456"/>
      </w:tblGrid>
      <w:tr w:rsidR="00355113" w:rsidRPr="00355113" w:rsidTr="00E46B01">
        <w:trPr>
          <w:cantSplit/>
          <w:trHeight w:val="322"/>
        </w:trPr>
        <w:tc>
          <w:tcPr>
            <w:tcW w:w="675" w:type="dxa"/>
          </w:tcPr>
          <w:p w:rsidR="00355113" w:rsidRPr="00355113" w:rsidRDefault="00355113" w:rsidP="00355113">
            <w:pPr>
              <w:spacing w:line="360" w:lineRule="auto"/>
              <w:ind w:firstLine="0"/>
              <w:rPr>
                <w:szCs w:val="24"/>
              </w:rPr>
            </w:pPr>
          </w:p>
        </w:tc>
        <w:tc>
          <w:tcPr>
            <w:tcW w:w="8222" w:type="dxa"/>
            <w:vAlign w:val="center"/>
          </w:tcPr>
          <w:p w:rsidR="00355113" w:rsidRPr="00355113" w:rsidRDefault="00116EA5" w:rsidP="00355113">
            <w:pPr>
              <w:ind w:left="1129" w:right="317" w:firstLine="0"/>
              <w:jc w:val="center"/>
              <w:rPr>
                <w:szCs w:val="24"/>
                <w:rtl/>
              </w:rPr>
            </w:pPr>
            <m:oMathPara>
              <m:oMathParaPr>
                <m:jc m:val="left"/>
              </m:oMathParaPr>
              <m:oMath>
                <m:sSup>
                  <m:sSupPr>
                    <m:ctrlPr>
                      <w:rPr>
                        <w:rFonts w:ascii="Cambria Math" w:hAnsi="Cambria Math"/>
                        <w:iCs/>
                        <w:szCs w:val="24"/>
                      </w:rPr>
                    </m:ctrlPr>
                  </m:sSupPr>
                  <m:e>
                    <m:r>
                      <w:rPr>
                        <w:rFonts w:ascii="Cambria Math" w:hAnsi="Cambria Math"/>
                        <w:szCs w:val="24"/>
                      </w:rPr>
                      <m:t>E</m:t>
                    </m:r>
                  </m:e>
                  <m:sup>
                    <m:r>
                      <w:rPr>
                        <w:rFonts w:ascii="Cambria Math" w:hAnsi="Cambria Math"/>
                        <w:szCs w:val="24"/>
                      </w:rPr>
                      <m:t>ij</m:t>
                    </m:r>
                  </m:sup>
                </m:sSup>
                <m:r>
                  <m:rPr>
                    <m:sty m:val="p"/>
                  </m:rPr>
                  <w:rPr>
                    <w:rFonts w:ascii="Cambria Math" w:hAnsi="Cambria Math"/>
                    <w:szCs w:val="24"/>
                  </w:rPr>
                  <m:t>=</m:t>
                </m:r>
                <m:r>
                  <w:rPr>
                    <w:rFonts w:ascii="Cambria Math" w:hAnsi="Cambria Math"/>
                    <w:szCs w:val="24"/>
                  </w:rPr>
                  <m:t>α</m:t>
                </m:r>
                <m:r>
                  <m:rPr>
                    <m:sty m:val="p"/>
                  </m:rPr>
                  <w:rPr>
                    <w:rFonts w:ascii="Cambria Math" w:hAnsi="Cambria Math"/>
                    <w:szCs w:val="24"/>
                  </w:rPr>
                  <m:t>+</m:t>
                </m:r>
                <m:sSub>
                  <m:sSubPr>
                    <m:ctrlPr>
                      <w:rPr>
                        <w:rFonts w:ascii="Cambria Math" w:hAnsi="Cambria Math"/>
                        <w:iCs/>
                        <w:szCs w:val="24"/>
                      </w:rPr>
                    </m:ctrlPr>
                  </m:sSubPr>
                  <m:e>
                    <m:r>
                      <w:rPr>
                        <w:rFonts w:ascii="Cambria Math" w:hAnsi="Cambria Math"/>
                        <w:szCs w:val="24"/>
                      </w:rPr>
                      <m:t>α</m:t>
                    </m:r>
                  </m:e>
                  <m:sub>
                    <m:r>
                      <m:rPr>
                        <m:sty m:val="p"/>
                      </m:rPr>
                      <w:rPr>
                        <w:rFonts w:ascii="Cambria Math" w:hAnsi="Cambria Math"/>
                        <w:szCs w:val="24"/>
                      </w:rPr>
                      <m:t>11</m:t>
                    </m:r>
                  </m:sub>
                </m:sSub>
                <m:sSup>
                  <m:sSupPr>
                    <m:ctrlPr>
                      <w:rPr>
                        <w:rFonts w:ascii="Cambria Math" w:hAnsi="Cambria Math"/>
                        <w:iCs/>
                        <w:szCs w:val="24"/>
                      </w:rPr>
                    </m:ctrlPr>
                  </m:sSupPr>
                  <m:e>
                    <m:r>
                      <w:rPr>
                        <w:rFonts w:ascii="Cambria Math" w:hAnsi="Cambria Math"/>
                        <w:szCs w:val="24"/>
                      </w:rPr>
                      <m:t>δ</m:t>
                    </m:r>
                  </m:e>
                  <m:sup>
                    <m:r>
                      <m:rPr>
                        <m:sty m:val="p"/>
                      </m:rPr>
                      <w:rPr>
                        <w:rFonts w:ascii="Cambria Math" w:hAnsi="Cambria Math"/>
                        <w:szCs w:val="24"/>
                      </w:rPr>
                      <m:t>11</m:t>
                    </m:r>
                  </m:sup>
                </m:sSup>
                <m:r>
                  <m:rPr>
                    <m:sty m:val="p"/>
                  </m:rPr>
                  <w:rPr>
                    <w:rFonts w:ascii="Cambria Math" w:hAnsi="Cambria Math"/>
                    <w:szCs w:val="24"/>
                  </w:rPr>
                  <m:t>+</m:t>
                </m:r>
                <m:sSub>
                  <m:sSubPr>
                    <m:ctrlPr>
                      <w:rPr>
                        <w:rFonts w:ascii="Cambria Math" w:hAnsi="Cambria Math"/>
                        <w:iCs/>
                        <w:szCs w:val="24"/>
                      </w:rPr>
                    </m:ctrlPr>
                  </m:sSubPr>
                  <m:e>
                    <m:r>
                      <w:rPr>
                        <w:rFonts w:ascii="Cambria Math" w:hAnsi="Cambria Math"/>
                        <w:szCs w:val="24"/>
                      </w:rPr>
                      <m:t>α</m:t>
                    </m:r>
                  </m:e>
                  <m:sub>
                    <m:r>
                      <m:rPr>
                        <m:sty m:val="p"/>
                      </m:rPr>
                      <w:rPr>
                        <w:rFonts w:ascii="Cambria Math" w:hAnsi="Cambria Math"/>
                        <w:szCs w:val="24"/>
                      </w:rPr>
                      <m:t>12</m:t>
                    </m:r>
                  </m:sub>
                </m:sSub>
                <m:sSup>
                  <m:sSupPr>
                    <m:ctrlPr>
                      <w:rPr>
                        <w:rFonts w:ascii="Cambria Math" w:hAnsi="Cambria Math"/>
                        <w:iCs/>
                        <w:szCs w:val="24"/>
                      </w:rPr>
                    </m:ctrlPr>
                  </m:sSupPr>
                  <m:e>
                    <m:r>
                      <w:rPr>
                        <w:rFonts w:ascii="Cambria Math" w:hAnsi="Cambria Math"/>
                        <w:szCs w:val="24"/>
                      </w:rPr>
                      <m:t>δ</m:t>
                    </m:r>
                  </m:e>
                  <m:sup>
                    <m:r>
                      <m:rPr>
                        <m:sty m:val="p"/>
                      </m:rPr>
                      <w:rPr>
                        <w:rFonts w:ascii="Cambria Math" w:hAnsi="Cambria Math"/>
                        <w:szCs w:val="24"/>
                      </w:rPr>
                      <m:t>12</m:t>
                    </m:r>
                  </m:sup>
                </m:sSup>
                <m:r>
                  <m:rPr>
                    <m:sty m:val="p"/>
                  </m:rPr>
                  <w:rPr>
                    <w:rFonts w:ascii="Cambria Math" w:hAnsi="Cambria Math"/>
                    <w:szCs w:val="24"/>
                  </w:rPr>
                  <m:t>+⋯+</m:t>
                </m:r>
                <m:sSub>
                  <m:sSubPr>
                    <m:ctrlPr>
                      <w:rPr>
                        <w:rFonts w:ascii="Cambria Math" w:hAnsi="Cambria Math"/>
                        <w:iCs/>
                        <w:szCs w:val="24"/>
                      </w:rPr>
                    </m:ctrlPr>
                  </m:sSubPr>
                  <m:e>
                    <m:r>
                      <w:rPr>
                        <w:rFonts w:ascii="Cambria Math" w:hAnsi="Cambria Math"/>
                        <w:szCs w:val="24"/>
                      </w:rPr>
                      <m:t>α</m:t>
                    </m:r>
                  </m:e>
                  <m:sub>
                    <m:r>
                      <m:rPr>
                        <m:sty m:val="p"/>
                      </m:rPr>
                      <w:rPr>
                        <w:rFonts w:ascii="Cambria Math" w:hAnsi="Cambria Math"/>
                        <w:szCs w:val="24"/>
                      </w:rPr>
                      <m:t>53</m:t>
                    </m:r>
                  </m:sub>
                </m:sSub>
                <m:sSup>
                  <m:sSupPr>
                    <m:ctrlPr>
                      <w:rPr>
                        <w:rFonts w:ascii="Cambria Math" w:hAnsi="Cambria Math"/>
                        <w:iCs/>
                        <w:szCs w:val="24"/>
                      </w:rPr>
                    </m:ctrlPr>
                  </m:sSupPr>
                  <m:e>
                    <m:r>
                      <w:rPr>
                        <w:rFonts w:ascii="Cambria Math" w:hAnsi="Cambria Math"/>
                        <w:szCs w:val="24"/>
                      </w:rPr>
                      <m:t>δ</m:t>
                    </m:r>
                  </m:e>
                  <m:sup>
                    <m:r>
                      <m:rPr>
                        <m:sty m:val="p"/>
                      </m:rPr>
                      <w:rPr>
                        <w:rFonts w:ascii="Cambria Math" w:hAnsi="Cambria Math"/>
                        <w:szCs w:val="24"/>
                      </w:rPr>
                      <m:t>53</m:t>
                    </m:r>
                  </m:sup>
                </m:sSup>
                <m:r>
                  <m:rPr>
                    <m:sty m:val="p"/>
                  </m:rPr>
                  <w:rPr>
                    <w:rFonts w:ascii="Cambria Math" w:hAnsi="Cambria Math"/>
                    <w:szCs w:val="24"/>
                  </w:rPr>
                  <m:t>+</m:t>
                </m:r>
                <m:sSub>
                  <m:sSubPr>
                    <m:ctrlPr>
                      <w:rPr>
                        <w:rFonts w:ascii="Cambria Math" w:hAnsi="Cambria Math"/>
                        <w:iCs/>
                        <w:szCs w:val="24"/>
                      </w:rPr>
                    </m:ctrlPr>
                  </m:sSubPr>
                  <m:e>
                    <m:r>
                      <w:rPr>
                        <w:rFonts w:ascii="Cambria Math" w:hAnsi="Cambria Math"/>
                        <w:szCs w:val="24"/>
                      </w:rPr>
                      <m:t>β</m:t>
                    </m:r>
                  </m:e>
                  <m:sub>
                    <m:r>
                      <w:rPr>
                        <w:rFonts w:ascii="Cambria Math" w:hAnsi="Cambria Math"/>
                        <w:szCs w:val="24"/>
                      </w:rPr>
                      <m:t>m</m:t>
                    </m:r>
                  </m:sub>
                </m:sSub>
                <m:sSup>
                  <m:sSupPr>
                    <m:ctrlPr>
                      <w:rPr>
                        <w:rFonts w:ascii="Cambria Math" w:hAnsi="Cambria Math"/>
                        <w:iCs/>
                        <w:szCs w:val="24"/>
                      </w:rPr>
                    </m:ctrlPr>
                  </m:sSupPr>
                  <m:e>
                    <m:r>
                      <w:rPr>
                        <w:rFonts w:ascii="Cambria Math" w:hAnsi="Cambria Math"/>
                        <w:szCs w:val="24"/>
                      </w:rPr>
                      <m:t>m</m:t>
                    </m:r>
                  </m:e>
                  <m:sup>
                    <m:r>
                      <w:rPr>
                        <w:rFonts w:ascii="Cambria Math" w:hAnsi="Cambria Math"/>
                        <w:szCs w:val="24"/>
                      </w:rPr>
                      <m:t>ij</m:t>
                    </m:r>
                  </m:sup>
                </m:sSup>
                <m:r>
                  <m:rPr>
                    <m:sty m:val="p"/>
                  </m:rPr>
                  <w:rPr>
                    <w:rFonts w:ascii="Cambria Math" w:hAnsi="Cambria Math"/>
                    <w:szCs w:val="24"/>
                  </w:rPr>
                  <m:t>+</m:t>
                </m:r>
                <m:sSub>
                  <m:sSubPr>
                    <m:ctrlPr>
                      <w:rPr>
                        <w:rFonts w:ascii="Cambria Math" w:hAnsi="Cambria Math"/>
                        <w:iCs/>
                        <w:szCs w:val="24"/>
                      </w:rPr>
                    </m:ctrlPr>
                  </m:sSubPr>
                  <m:e>
                    <m:r>
                      <w:rPr>
                        <w:rFonts w:ascii="Cambria Math" w:hAnsi="Cambria Math"/>
                        <w:szCs w:val="24"/>
                      </w:rPr>
                      <m:t>β</m:t>
                    </m:r>
                  </m:e>
                  <m:sub>
                    <m:r>
                      <w:rPr>
                        <w:rFonts w:ascii="Cambria Math" w:hAnsi="Cambria Math"/>
                        <w:szCs w:val="24"/>
                      </w:rPr>
                      <m:t>f</m:t>
                    </m:r>
                  </m:sub>
                </m:sSub>
                <m:sSup>
                  <m:sSupPr>
                    <m:ctrlPr>
                      <w:rPr>
                        <w:rFonts w:ascii="Cambria Math" w:hAnsi="Cambria Math"/>
                        <w:iCs/>
                        <w:szCs w:val="24"/>
                      </w:rPr>
                    </m:ctrlPr>
                  </m:sSupPr>
                  <m:e>
                    <m:r>
                      <w:rPr>
                        <w:rFonts w:ascii="Cambria Math" w:hAnsi="Cambria Math"/>
                        <w:szCs w:val="24"/>
                      </w:rPr>
                      <m:t>f</m:t>
                    </m:r>
                  </m:e>
                  <m:sup>
                    <m:r>
                      <w:rPr>
                        <w:rFonts w:ascii="Cambria Math" w:hAnsi="Cambria Math"/>
                        <w:szCs w:val="24"/>
                      </w:rPr>
                      <m:t>ij</m:t>
                    </m:r>
                  </m:sup>
                </m:sSup>
                <m:r>
                  <m:rPr>
                    <m:sty m:val="p"/>
                  </m:rPr>
                  <w:rPr>
                    <w:rFonts w:ascii="Cambria Math" w:hAnsi="Cambria Math"/>
                    <w:szCs w:val="24"/>
                  </w:rPr>
                  <m:t>+</m:t>
                </m:r>
                <m:sSub>
                  <m:sSubPr>
                    <m:ctrlPr>
                      <w:rPr>
                        <w:rFonts w:ascii="Cambria Math" w:hAnsi="Cambria Math"/>
                        <w:iCs/>
                        <w:szCs w:val="24"/>
                      </w:rPr>
                    </m:ctrlPr>
                  </m:sSubPr>
                  <m:e>
                    <m:r>
                      <w:rPr>
                        <w:rFonts w:ascii="Cambria Math" w:hAnsi="Cambria Math"/>
                        <w:szCs w:val="24"/>
                      </w:rPr>
                      <m:t>γ</m:t>
                    </m:r>
                  </m:e>
                  <m:sub>
                    <m:r>
                      <w:rPr>
                        <w:rFonts w:ascii="Cambria Math" w:hAnsi="Cambria Math"/>
                        <w:szCs w:val="24"/>
                      </w:rPr>
                      <m:t>mm</m:t>
                    </m:r>
                  </m:sub>
                </m:sSub>
                <m:sSup>
                  <m:sSupPr>
                    <m:ctrlPr>
                      <w:rPr>
                        <w:rFonts w:ascii="Cambria Math" w:hAnsi="Cambria Math"/>
                        <w:iCs/>
                        <w:szCs w:val="24"/>
                      </w:rPr>
                    </m:ctrlPr>
                  </m:sSupPr>
                  <m:e>
                    <m:sSup>
                      <m:sSupPr>
                        <m:ctrlPr>
                          <w:rPr>
                            <w:rFonts w:ascii="Cambria Math" w:hAnsi="Cambria Math"/>
                            <w:iCs/>
                            <w:szCs w:val="24"/>
                          </w:rPr>
                        </m:ctrlPr>
                      </m:sSupPr>
                      <m:e>
                        <m:r>
                          <w:rPr>
                            <w:rFonts w:ascii="Cambria Math" w:hAnsi="Cambria Math"/>
                            <w:szCs w:val="24"/>
                          </w:rPr>
                          <m:t>m</m:t>
                        </m:r>
                      </m:e>
                      <m:sup>
                        <m:r>
                          <w:rPr>
                            <w:rFonts w:ascii="Cambria Math" w:hAnsi="Cambria Math"/>
                            <w:szCs w:val="24"/>
                          </w:rPr>
                          <m:t>ij</m:t>
                        </m:r>
                      </m:sup>
                    </m:sSup>
                  </m:e>
                  <m:sup>
                    <m:r>
                      <m:rPr>
                        <m:sty m:val="p"/>
                      </m:rPr>
                      <w:rPr>
                        <w:rFonts w:ascii="Cambria Math" w:hAnsi="Cambria Math"/>
                        <w:szCs w:val="24"/>
                      </w:rPr>
                      <m:t>2</m:t>
                    </m:r>
                  </m:sup>
                </m:sSup>
                <m:r>
                  <m:rPr>
                    <m:sty m:val="p"/>
                  </m:rPr>
                  <w:rPr>
                    <w:rFonts w:ascii="Cambria Math" w:hAnsi="Cambria Math"/>
                    <w:szCs w:val="24"/>
                  </w:rPr>
                  <m:t>+</m:t>
                </m:r>
                <m:sSub>
                  <m:sSubPr>
                    <m:ctrlPr>
                      <w:rPr>
                        <w:rFonts w:ascii="Cambria Math" w:hAnsi="Cambria Math"/>
                        <w:iCs/>
                        <w:szCs w:val="24"/>
                      </w:rPr>
                    </m:ctrlPr>
                  </m:sSubPr>
                  <m:e>
                    <m:r>
                      <w:rPr>
                        <w:rFonts w:ascii="Cambria Math" w:hAnsi="Cambria Math"/>
                        <w:szCs w:val="24"/>
                      </w:rPr>
                      <m:t>γ</m:t>
                    </m:r>
                  </m:e>
                  <m:sub>
                    <m:r>
                      <w:rPr>
                        <w:rFonts w:ascii="Cambria Math" w:hAnsi="Cambria Math"/>
                        <w:szCs w:val="24"/>
                      </w:rPr>
                      <m:t>ff</m:t>
                    </m:r>
                  </m:sub>
                </m:sSub>
                <m:sSup>
                  <m:sSupPr>
                    <m:ctrlPr>
                      <w:rPr>
                        <w:rFonts w:ascii="Cambria Math" w:hAnsi="Cambria Math"/>
                        <w:iCs/>
                        <w:szCs w:val="24"/>
                      </w:rPr>
                    </m:ctrlPr>
                  </m:sSupPr>
                  <m:e>
                    <m:sSup>
                      <m:sSupPr>
                        <m:ctrlPr>
                          <w:rPr>
                            <w:rFonts w:ascii="Cambria Math" w:hAnsi="Cambria Math"/>
                            <w:iCs/>
                            <w:szCs w:val="24"/>
                          </w:rPr>
                        </m:ctrlPr>
                      </m:sSupPr>
                      <m:e>
                        <m:r>
                          <w:rPr>
                            <w:rFonts w:ascii="Cambria Math" w:hAnsi="Cambria Math"/>
                            <w:szCs w:val="24"/>
                          </w:rPr>
                          <m:t>f</m:t>
                        </m:r>
                      </m:e>
                      <m:sup>
                        <m:r>
                          <w:rPr>
                            <w:rFonts w:ascii="Cambria Math" w:hAnsi="Cambria Math"/>
                            <w:szCs w:val="24"/>
                          </w:rPr>
                          <m:t>ij</m:t>
                        </m:r>
                      </m:sup>
                    </m:sSup>
                  </m:e>
                  <m:sup>
                    <m:r>
                      <m:rPr>
                        <m:sty m:val="p"/>
                      </m:rPr>
                      <w:rPr>
                        <w:rFonts w:ascii="Cambria Math" w:hAnsi="Cambria Math"/>
                        <w:szCs w:val="24"/>
                      </w:rPr>
                      <m:t>2</m:t>
                    </m:r>
                  </m:sup>
                </m:sSup>
                <m:r>
                  <m:rPr>
                    <m:sty m:val="p"/>
                  </m:rPr>
                  <w:rPr>
                    <w:rFonts w:ascii="Cambria Math" w:hAnsi="Cambria Math"/>
                    <w:szCs w:val="24"/>
                  </w:rPr>
                  <m:t>+</m:t>
                </m:r>
                <m:sSub>
                  <m:sSubPr>
                    <m:ctrlPr>
                      <w:rPr>
                        <w:rFonts w:ascii="Cambria Math" w:hAnsi="Cambria Math"/>
                        <w:iCs/>
                        <w:szCs w:val="24"/>
                      </w:rPr>
                    </m:ctrlPr>
                  </m:sSubPr>
                  <m:e>
                    <m:r>
                      <w:rPr>
                        <w:rFonts w:ascii="Cambria Math" w:hAnsi="Cambria Math"/>
                        <w:szCs w:val="24"/>
                      </w:rPr>
                      <m:t>γ</m:t>
                    </m:r>
                  </m:e>
                  <m:sub>
                    <m:r>
                      <w:rPr>
                        <w:rFonts w:ascii="Cambria Math" w:hAnsi="Cambria Math"/>
                        <w:szCs w:val="24"/>
                      </w:rPr>
                      <m:t>fm</m:t>
                    </m:r>
                  </m:sub>
                </m:sSub>
                <m:sSup>
                  <m:sSupPr>
                    <m:ctrlPr>
                      <w:rPr>
                        <w:rFonts w:ascii="Cambria Math" w:hAnsi="Cambria Math"/>
                        <w:iCs/>
                        <w:szCs w:val="24"/>
                      </w:rPr>
                    </m:ctrlPr>
                  </m:sSupPr>
                  <m:e>
                    <m:r>
                      <w:rPr>
                        <w:rFonts w:ascii="Cambria Math" w:hAnsi="Cambria Math"/>
                        <w:szCs w:val="24"/>
                      </w:rPr>
                      <m:t>m</m:t>
                    </m:r>
                  </m:e>
                  <m:sup>
                    <m:r>
                      <w:rPr>
                        <w:rFonts w:ascii="Cambria Math" w:hAnsi="Cambria Math"/>
                        <w:szCs w:val="24"/>
                      </w:rPr>
                      <m:t>ij</m:t>
                    </m:r>
                  </m:sup>
                </m:sSup>
                <m:sSup>
                  <m:sSupPr>
                    <m:ctrlPr>
                      <w:rPr>
                        <w:rFonts w:ascii="Cambria Math" w:hAnsi="Cambria Math"/>
                        <w:iCs/>
                        <w:szCs w:val="24"/>
                      </w:rPr>
                    </m:ctrlPr>
                  </m:sSupPr>
                  <m:e>
                    <m:r>
                      <w:rPr>
                        <w:rFonts w:ascii="Cambria Math" w:hAnsi="Cambria Math"/>
                        <w:szCs w:val="24"/>
                      </w:rPr>
                      <m:t>f</m:t>
                    </m:r>
                  </m:e>
                  <m:sup>
                    <m:r>
                      <w:rPr>
                        <w:rFonts w:ascii="Cambria Math" w:hAnsi="Cambria Math"/>
                        <w:szCs w:val="24"/>
                      </w:rPr>
                      <m:t>ij</m:t>
                    </m:r>
                  </m:sup>
                </m:sSup>
                <m:r>
                  <m:rPr>
                    <m:sty m:val="p"/>
                  </m:rPr>
                  <w:rPr>
                    <w:rFonts w:ascii="Cambria Math" w:hAnsi="Cambria Math"/>
                    <w:szCs w:val="24"/>
                  </w:rPr>
                  <m:t>+</m:t>
                </m:r>
                <m:sSup>
                  <m:sSupPr>
                    <m:ctrlPr>
                      <w:rPr>
                        <w:rFonts w:ascii="Cambria Math" w:hAnsi="Cambria Math"/>
                        <w:iCs/>
                        <w:szCs w:val="24"/>
                      </w:rPr>
                    </m:ctrlPr>
                  </m:sSupPr>
                  <m:e>
                    <m:r>
                      <w:rPr>
                        <w:rFonts w:ascii="Cambria Math" w:hAnsi="Cambria Math"/>
                        <w:szCs w:val="24"/>
                      </w:rPr>
                      <m:t>ϵ</m:t>
                    </m:r>
                  </m:e>
                  <m:sup>
                    <m:r>
                      <w:rPr>
                        <w:rFonts w:ascii="Cambria Math" w:hAnsi="Cambria Math"/>
                        <w:szCs w:val="24"/>
                      </w:rPr>
                      <m:t>ij</m:t>
                    </m:r>
                  </m:sup>
                </m:sSup>
                <m:r>
                  <w:rPr>
                    <w:rFonts w:ascii="Cambria Math" w:hAnsi="Cambria Math"/>
                    <w:szCs w:val="24"/>
                  </w:rPr>
                  <m:t>.</m:t>
                </m:r>
              </m:oMath>
            </m:oMathPara>
          </w:p>
        </w:tc>
        <w:tc>
          <w:tcPr>
            <w:tcW w:w="1456" w:type="dxa"/>
            <w:vAlign w:val="center"/>
          </w:tcPr>
          <w:p w:rsidR="00355113" w:rsidRPr="00355113" w:rsidRDefault="00355113" w:rsidP="00355113">
            <w:pPr>
              <w:keepLines w:val="0"/>
              <w:framePr w:hSpace="180" w:wrap="around" w:vAnchor="text" w:hAnchor="page" w:x="2631" w:y="492"/>
              <w:spacing w:before="400" w:after="1000" w:line="240" w:lineRule="auto"/>
              <w:ind w:left="-465" w:right="214" w:firstLine="0"/>
              <w:contextualSpacing/>
              <w:suppressOverlap/>
              <w:jc w:val="center"/>
              <w:rPr>
                <w:rFonts w:asciiTheme="majorBidi" w:eastAsiaTheme="minorHAnsi" w:hAnsiTheme="majorBidi" w:cstheme="majorBidi"/>
                <w:b/>
                <w:color w:val="auto"/>
                <w:szCs w:val="24"/>
              </w:rPr>
            </w:pPr>
            <w:bookmarkStart w:id="76" w:name="_Toc457062704"/>
            <w:r w:rsidRPr="00355113">
              <w:rPr>
                <w:rFonts w:asciiTheme="majorBidi" w:eastAsiaTheme="minorHAnsi" w:hAnsiTheme="majorBidi" w:cstheme="majorBidi"/>
                <w:b/>
                <w:color w:val="auto"/>
                <w:szCs w:val="24"/>
              </w:rPr>
              <w:t>(12)</w:t>
            </w:r>
            <w:bookmarkEnd w:id="76"/>
          </w:p>
        </w:tc>
      </w:tr>
    </w:tbl>
    <w:p w:rsidR="00355113" w:rsidRDefault="00355113" w:rsidP="006E7A3E">
      <w:pPr>
        <w:ind w:firstLine="0"/>
      </w:pPr>
    </w:p>
    <w:p w:rsidR="00797AFE" w:rsidRDefault="007941DE" w:rsidP="006E7A3E">
      <w:r>
        <w:t xml:space="preserve">Assuming </w:t>
      </w:r>
      <w:r>
        <w:rPr>
          <w:rFonts w:ascii="Cambria Math" w:eastAsia="Cambria Math" w:hAnsi="Cambria Math" w:cs="Cambria Math"/>
        </w:rPr>
        <w:t>𝜖</w:t>
      </w:r>
      <w:r>
        <w:rPr>
          <w:rFonts w:ascii="Cambria Math" w:eastAsia="Cambria Math" w:hAnsi="Cambria Math" w:cs="Cambria Math"/>
          <w:vertAlign w:val="superscript"/>
        </w:rPr>
        <w:t>𝑖𝑗</w:t>
      </w:r>
      <w:r w:rsidR="009D619D">
        <w:rPr>
          <w:rFonts w:ascii="Cambria Math" w:eastAsia="Cambria Math" w:hAnsi="Cambria Math" w:cs="Cambria Math"/>
          <w:vertAlign w:val="superscript"/>
        </w:rPr>
        <w:t xml:space="preserve"> </w:t>
      </w:r>
      <w:r>
        <w:t xml:space="preserve">is the model's random and serially uncorrelated error, the model </w:t>
      </w:r>
      <w:r w:rsidR="00543503">
        <w:t xml:space="preserve">parameters </w:t>
      </w:r>
      <w:r>
        <w:t xml:space="preserve">denoted </w:t>
      </w:r>
      <w:r>
        <w:rPr>
          <w:rFonts w:ascii="Cambria Math" w:eastAsia="Cambria Math" w:hAnsi="Cambria Math" w:cs="Cambria Math"/>
        </w:rPr>
        <w:t>𝛼, 𝛽, 𝛾</w:t>
      </w:r>
      <w:r>
        <w:t xml:space="preserve"> are estimable via OLS. </w:t>
      </w:r>
      <w:r>
        <w:rPr>
          <w:rFonts w:ascii="Cambria Math" w:eastAsia="Cambria Math" w:hAnsi="Cambria Math" w:cs="Cambria Math"/>
        </w:rPr>
        <w:t>𝛿</w:t>
      </w:r>
      <w:r>
        <w:rPr>
          <w:rFonts w:ascii="Cambria Math" w:eastAsia="Cambria Math" w:hAnsi="Cambria Math" w:cs="Cambria Math"/>
          <w:vertAlign w:val="superscript"/>
        </w:rPr>
        <w:t>𝑖𝑗</w:t>
      </w:r>
      <w:r>
        <w:t xml:space="preserve"> are indicator variables defined in eq. </w:t>
      </w:r>
      <w:r>
        <w:rPr>
          <w:rFonts w:ascii="Cambria Math" w:eastAsia="Cambria Math" w:hAnsi="Cambria Math" w:cs="Cambria Math"/>
        </w:rPr>
        <w:t>(13)</w:t>
      </w:r>
      <w:r>
        <w:t xml:space="preserve"> and are assigned to address and quantify the fixed influence of </w:t>
      </w:r>
      <w:r>
        <w:rPr>
          <w:rFonts w:ascii="Cambria Math" w:eastAsia="Cambria Math" w:hAnsi="Cambria Math" w:cs="Cambria Math"/>
        </w:rPr>
        <w:t>𝑥</w:t>
      </w:r>
      <w:r>
        <w:rPr>
          <w:rFonts w:ascii="Cambria Math" w:eastAsia="Cambria Math" w:hAnsi="Cambria Math" w:cs="Cambria Math"/>
          <w:vertAlign w:val="superscript"/>
        </w:rPr>
        <w:t>𝑖𝑗</w:t>
      </w:r>
      <w:r>
        <w:t>.</w:t>
      </w:r>
    </w:p>
    <w:tbl>
      <w:tblPr>
        <w:tblStyle w:val="TableGrid20"/>
        <w:tblW w:w="9356"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1701"/>
      </w:tblGrid>
      <w:tr w:rsidR="00797AFE" w:rsidRPr="00797AFE" w:rsidTr="00E46B01">
        <w:trPr>
          <w:cantSplit/>
          <w:trHeight w:val="322"/>
        </w:trPr>
        <w:tc>
          <w:tcPr>
            <w:tcW w:w="7655" w:type="dxa"/>
            <w:vAlign w:val="center"/>
          </w:tcPr>
          <w:p w:rsidR="00797AFE" w:rsidRPr="00797AFE" w:rsidRDefault="00116EA5" w:rsidP="00797AFE">
            <w:pPr>
              <w:ind w:firstLine="0"/>
              <w:jc w:val="right"/>
              <w:rPr>
                <w:szCs w:val="24"/>
                <w:rtl/>
              </w:rPr>
            </w:pPr>
            <m:oMathPara>
              <m:oMath>
                <m:sSup>
                  <m:sSupPr>
                    <m:ctrlPr>
                      <w:rPr>
                        <w:rFonts w:ascii="Cambria Math" w:hAnsi="Cambria Math"/>
                        <w:i/>
                        <w:iCs/>
                        <w:szCs w:val="24"/>
                      </w:rPr>
                    </m:ctrlPr>
                  </m:sSupPr>
                  <m:e>
                    <m:r>
                      <w:rPr>
                        <w:rFonts w:ascii="Cambria Math" w:hAnsi="Cambria Math"/>
                        <w:szCs w:val="24"/>
                      </w:rPr>
                      <m:t xml:space="preserve"> δ</m:t>
                    </m:r>
                  </m:e>
                  <m:sup>
                    <m:r>
                      <w:rPr>
                        <w:rFonts w:ascii="Cambria Math" w:hAnsi="Cambria Math"/>
                        <w:szCs w:val="24"/>
                      </w:rPr>
                      <m:t>ij</m:t>
                    </m:r>
                  </m:sup>
                </m:sSup>
                <m:r>
                  <w:rPr>
                    <w:rFonts w:ascii="Cambria Math" w:hAnsi="Cambria Math"/>
                    <w:szCs w:val="24"/>
                  </w:rPr>
                  <m:t>=</m:t>
                </m:r>
                <m:d>
                  <m:dPr>
                    <m:begChr m:val="{"/>
                    <m:endChr m:val=""/>
                    <m:ctrlPr>
                      <w:rPr>
                        <w:rFonts w:ascii="Cambria Math" w:hAnsi="Cambria Math"/>
                        <w:i/>
                        <w:iCs/>
                        <w:szCs w:val="24"/>
                      </w:rPr>
                    </m:ctrlPr>
                  </m:dPr>
                  <m:e>
                    <m:m>
                      <m:mPr>
                        <m:plcHide m:val="1"/>
                        <m:mcs>
                          <m:mc>
                            <m:mcPr>
                              <m:count m:val="2"/>
                              <m:mcJc m:val="left"/>
                            </m:mcPr>
                          </m:mc>
                        </m:mcs>
                        <m:ctrlPr>
                          <w:rPr>
                            <w:rFonts w:ascii="Cambria Math" w:hAnsi="Cambria Math"/>
                            <w:szCs w:val="24"/>
                          </w:rPr>
                        </m:ctrlPr>
                      </m:mPr>
                      <m:mr>
                        <m:e>
                          <m:r>
                            <w:rPr>
                              <w:rFonts w:ascii="Cambria Math" w:hAnsi="Cambria Math"/>
                              <w:szCs w:val="24"/>
                            </w:rPr>
                            <m:t>1</m:t>
                          </m:r>
                        </m:e>
                        <m:e>
                          <m:r>
                            <m:rPr>
                              <m:sty m:val="p"/>
                            </m:rPr>
                            <w:rPr>
                              <w:rFonts w:ascii="Cambria Math" w:hAnsi="Cambria Math"/>
                              <w:szCs w:val="24"/>
                            </w:rPr>
                            <m:t> </m:t>
                          </m:r>
                          <m:r>
                            <m:rPr>
                              <m:sty m:val="p"/>
                            </m:rPr>
                            <w:rPr>
                              <w:rFonts w:ascii="Cambria Math" w:hAnsi="Cambria Math"/>
                              <w:szCs w:val="24"/>
                            </w:rPr>
                            <m:t>if plant i orientation j</m:t>
                          </m:r>
                        </m:e>
                      </m:mr>
                      <m:mr>
                        <m:e>
                          <m:r>
                            <w:rPr>
                              <w:rFonts w:ascii="Cambria Math" w:hAnsi="Cambria Math"/>
                              <w:szCs w:val="24"/>
                            </w:rPr>
                            <m:t>0</m:t>
                          </m:r>
                        </m:e>
                        <m:e>
                          <m:r>
                            <m:rPr>
                              <m:sty m:val="p"/>
                            </m:rPr>
                            <w:rPr>
                              <w:rFonts w:ascii="Cambria Math" w:hAnsi="Cambria Math"/>
                              <w:szCs w:val="24"/>
                            </w:rPr>
                            <m:t> </m:t>
                          </m:r>
                          <m:r>
                            <m:rPr>
                              <m:sty m:val="p"/>
                            </m:rPr>
                            <w:rPr>
                              <w:rFonts w:ascii="Cambria Math" w:hAnsi="Cambria Math"/>
                              <w:szCs w:val="24"/>
                            </w:rPr>
                            <m:t>otherwise</m:t>
                          </m:r>
                          <m:r>
                            <w:rPr>
                              <w:rFonts w:ascii="Cambria Math" w:hAnsi="Cambria Math"/>
                              <w:szCs w:val="24"/>
                            </w:rPr>
                            <m:t xml:space="preserve"> </m:t>
                          </m:r>
                        </m:e>
                      </m:mr>
                    </m:m>
                  </m:e>
                </m:d>
                <m:r>
                  <w:rPr>
                    <w:rFonts w:ascii="Cambria Math" w:hAnsi="Cambria Math"/>
                    <w:szCs w:val="24"/>
                  </w:rPr>
                  <m:t xml:space="preserve">. </m:t>
                </m:r>
              </m:oMath>
            </m:oMathPara>
          </w:p>
        </w:tc>
        <w:tc>
          <w:tcPr>
            <w:tcW w:w="1701" w:type="dxa"/>
            <w:vAlign w:val="center"/>
          </w:tcPr>
          <w:p w:rsidR="00797AFE" w:rsidRPr="00797AFE" w:rsidRDefault="00797AFE" w:rsidP="00797AFE">
            <w:pPr>
              <w:keepLines w:val="0"/>
              <w:framePr w:hSpace="180" w:wrap="around" w:vAnchor="text" w:hAnchor="page" w:x="2631" w:y="492"/>
              <w:spacing w:before="400" w:after="1000" w:line="240" w:lineRule="auto"/>
              <w:ind w:left="-465" w:right="-19" w:firstLine="0"/>
              <w:contextualSpacing/>
              <w:suppressOverlap/>
              <w:jc w:val="center"/>
              <w:rPr>
                <w:rFonts w:asciiTheme="majorBidi" w:eastAsiaTheme="minorHAnsi" w:hAnsiTheme="majorBidi" w:cstheme="majorBidi"/>
                <w:b/>
                <w:color w:val="auto"/>
                <w:szCs w:val="24"/>
              </w:rPr>
            </w:pPr>
            <w:bookmarkStart w:id="77" w:name="_Toc457062705"/>
            <w:r w:rsidRPr="00797AFE">
              <w:rPr>
                <w:rFonts w:asciiTheme="majorBidi" w:eastAsiaTheme="minorHAnsi" w:hAnsiTheme="majorBidi" w:cstheme="majorBidi"/>
                <w:b/>
                <w:color w:val="auto"/>
                <w:szCs w:val="24"/>
              </w:rPr>
              <w:t>(13)</w:t>
            </w:r>
            <w:bookmarkEnd w:id="77"/>
          </w:p>
        </w:tc>
      </w:tr>
    </w:tbl>
    <w:p w:rsidR="00445E45" w:rsidRDefault="007941DE" w:rsidP="006E7A3E">
      <w:r>
        <w:t>Three estimation techniques based on the regression model were tested:</w:t>
      </w:r>
      <w:r w:rsidR="009D619D">
        <w:t xml:space="preserve"> </w:t>
      </w:r>
    </w:p>
    <w:p w:rsidR="00E22438" w:rsidRDefault="009D619D">
      <w:pPr>
        <w:pStyle w:val="NormalLIST"/>
      </w:pPr>
      <w:r w:rsidRPr="00E25B23">
        <w:t xml:space="preserve">Solving the </w:t>
      </w:r>
      <w:r w:rsidR="007941DE" w:rsidRPr="00E25B23">
        <w:t xml:space="preserve">quadratic </w:t>
      </w:r>
      <w:r w:rsidR="00B02B31">
        <w:t>Eq.(</w:t>
      </w:r>
      <w:r w:rsidR="007941DE" w:rsidRPr="006E7A3E">
        <w:rPr>
          <w:rFonts w:eastAsia="Cambria Math"/>
        </w:rPr>
        <w:t>14)</w:t>
      </w:r>
      <w:r w:rsidR="007941DE" w:rsidRPr="00E25B23">
        <w:t xml:space="preserve"> for the mass term, an estimation of fruit mass depended in the specific specimen </w:t>
      </w:r>
      <w:r w:rsidR="009E50E3" w:rsidRPr="00DD5CFD">
        <w:rPr>
          <w:szCs w:val="24"/>
        </w:rPr>
        <w:t xml:space="preserve">terms </w:t>
      </w:r>
      <m:oMath>
        <m:sSub>
          <m:sSubPr>
            <m:ctrlPr>
              <w:rPr>
                <w:rFonts w:ascii="Cambria Math" w:hAnsi="Cambria Math"/>
                <w:iCs/>
                <w:szCs w:val="24"/>
              </w:rPr>
            </m:ctrlPr>
          </m:sSubPr>
          <m:e>
            <m:r>
              <w:rPr>
                <w:rFonts w:ascii="Cambria Math" w:hAnsi="Cambria Math"/>
                <w:szCs w:val="24"/>
              </w:rPr>
              <m:t>α</m:t>
            </m:r>
          </m:e>
          <m:sub>
            <m:r>
              <m:rPr>
                <m:sty m:val="p"/>
              </m:rPr>
              <w:rPr>
                <w:rFonts w:ascii="Cambria Math" w:hAnsi="Cambria Math"/>
                <w:szCs w:val="24"/>
              </w:rPr>
              <m:t>ij</m:t>
            </m:r>
          </m:sub>
        </m:sSub>
        <m:sSup>
          <m:sSupPr>
            <m:ctrlPr>
              <w:rPr>
                <w:rFonts w:ascii="Cambria Math" w:hAnsi="Cambria Math"/>
                <w:iCs/>
                <w:szCs w:val="24"/>
              </w:rPr>
            </m:ctrlPr>
          </m:sSupPr>
          <m:e>
            <m:r>
              <w:rPr>
                <w:rFonts w:ascii="Cambria Math" w:hAnsi="Cambria Math"/>
                <w:szCs w:val="24"/>
              </w:rPr>
              <m:t>δ</m:t>
            </m:r>
          </m:e>
          <m:sup>
            <m:r>
              <m:rPr>
                <m:sty m:val="p"/>
              </m:rPr>
              <w:rPr>
                <w:rFonts w:ascii="Cambria Math" w:hAnsi="Cambria Math"/>
                <w:szCs w:val="24"/>
              </w:rPr>
              <m:t>ij</m:t>
            </m:r>
          </m:sup>
        </m:sSup>
      </m:oMath>
      <w:r w:rsidR="009E50E3" w:rsidRPr="00DD5CFD">
        <w:rPr>
          <w:szCs w:val="24"/>
        </w:rPr>
        <w:t xml:space="preserve"> is derived (</w:t>
      </w:r>
      <w:r w:rsidR="001C3496">
        <w:rPr>
          <w:szCs w:val="24"/>
        </w:rPr>
        <w:t xml:space="preserve">see </w:t>
      </w:r>
      <w:r w:rsidR="00B02B31">
        <w:rPr>
          <w:szCs w:val="24"/>
        </w:rPr>
        <w:t>Eq.(</w:t>
      </w:r>
      <w:r w:rsidR="009E50E3" w:rsidRPr="00DD5CFD">
        <w:rPr>
          <w:szCs w:val="24"/>
        </w:rPr>
        <w:t>5)</w:t>
      </w:r>
      <w:r w:rsidR="00B02B31">
        <w:rPr>
          <w:szCs w:val="24"/>
        </w:rPr>
        <w:t>)</w:t>
      </w:r>
      <w:r w:rsidR="009E50E3" w:rsidRPr="00DD5CFD">
        <w:rPr>
          <w:szCs w:val="24"/>
        </w:rPr>
        <w:t xml:space="preserve">. As </w:t>
      </w:r>
      <m:oMath>
        <m:sSub>
          <m:sSubPr>
            <m:ctrlPr>
              <w:rPr>
                <w:rFonts w:ascii="Cambria Math" w:hAnsi="Cambria Math"/>
                <w:iCs/>
                <w:szCs w:val="24"/>
              </w:rPr>
            </m:ctrlPr>
          </m:sSubPr>
          <m:e>
            <m:r>
              <w:rPr>
                <w:rFonts w:ascii="Cambria Math" w:hAnsi="Cambria Math"/>
                <w:szCs w:val="24"/>
              </w:rPr>
              <m:t>α</m:t>
            </m:r>
          </m:e>
          <m:sub>
            <m:r>
              <m:rPr>
                <m:sty m:val="p"/>
              </m:rPr>
              <w:rPr>
                <w:rFonts w:ascii="Cambria Math" w:hAnsi="Cambria Math"/>
                <w:szCs w:val="24"/>
              </w:rPr>
              <m:t>ij</m:t>
            </m:r>
          </m:sub>
        </m:sSub>
        <m:sSup>
          <m:sSupPr>
            <m:ctrlPr>
              <w:rPr>
                <w:rFonts w:ascii="Cambria Math" w:hAnsi="Cambria Math"/>
                <w:iCs/>
                <w:szCs w:val="24"/>
              </w:rPr>
            </m:ctrlPr>
          </m:sSupPr>
          <m:e>
            <m:r>
              <w:rPr>
                <w:rFonts w:ascii="Cambria Math" w:hAnsi="Cambria Math"/>
                <w:szCs w:val="24"/>
              </w:rPr>
              <m:t>δ</m:t>
            </m:r>
          </m:e>
          <m:sup>
            <m:r>
              <m:rPr>
                <m:sty m:val="p"/>
              </m:rPr>
              <w:rPr>
                <w:rFonts w:ascii="Cambria Math" w:hAnsi="Cambria Math"/>
                <w:szCs w:val="24"/>
              </w:rPr>
              <m:t>ij</m:t>
            </m:r>
          </m:sup>
        </m:sSup>
      </m:oMath>
      <w:r w:rsidR="009E50E3" w:rsidRPr="009E50E3">
        <w:t xml:space="preserve">is unknown for new plants, the estimation function in its present form is of little use. </w:t>
      </w:r>
    </w:p>
    <w:tbl>
      <w:tblPr>
        <w:tblStyle w:val="TableGrid3"/>
        <w:tblW w:w="10950"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547"/>
        <w:gridCol w:w="2019"/>
      </w:tblGrid>
      <w:tr w:rsidR="00797AFE" w:rsidRPr="00797AFE" w:rsidTr="00E46B01">
        <w:trPr>
          <w:cantSplit/>
          <w:trHeight w:val="322"/>
        </w:trPr>
        <w:tc>
          <w:tcPr>
            <w:tcW w:w="1384" w:type="dxa"/>
          </w:tcPr>
          <w:p w:rsidR="00797AFE" w:rsidRPr="00797AFE" w:rsidRDefault="00797AFE" w:rsidP="00797AFE">
            <w:pPr>
              <w:spacing w:line="360" w:lineRule="auto"/>
              <w:ind w:firstLine="0"/>
              <w:rPr>
                <w:szCs w:val="24"/>
              </w:rPr>
            </w:pPr>
          </w:p>
        </w:tc>
        <w:tc>
          <w:tcPr>
            <w:tcW w:w="7547" w:type="dxa"/>
            <w:vMerge w:val="restart"/>
            <w:vAlign w:val="center"/>
          </w:tcPr>
          <w:p w:rsidR="00797AFE" w:rsidRPr="006E7A3E" w:rsidRDefault="00117EBE" w:rsidP="00797AFE">
            <w:pPr>
              <w:ind w:left="34" w:hanging="1559"/>
              <w:jc w:val="left"/>
              <w:rPr>
                <w:rFonts w:eastAsiaTheme="minorEastAsia"/>
                <w:i/>
                <w:szCs w:val="24"/>
              </w:rPr>
            </w:pPr>
            <m:oMathPara>
              <m:oMathParaPr>
                <m:jc m:val="left"/>
              </m:oMathParaPr>
              <m:oMath>
                <m:r>
                  <w:rPr>
                    <w:rFonts w:ascii="Cambria Math" w:hAnsi="Cambria Math"/>
                    <w:szCs w:val="24"/>
                  </w:rPr>
                  <m:t>0≅</m:t>
                </m:r>
                <m:limLow>
                  <m:limLowPr>
                    <m:ctrlPr>
                      <w:rPr>
                        <w:rFonts w:ascii="Cambria Math" w:hAnsi="Cambria Math"/>
                        <w:i/>
                        <w:szCs w:val="24"/>
                      </w:rPr>
                    </m:ctrlPr>
                  </m:limLowPr>
                  <m:e>
                    <m:groupChr>
                      <m:groupChrPr>
                        <m:ctrlPr>
                          <w:rPr>
                            <w:rFonts w:ascii="Cambria Math" w:hAnsi="Cambria Math"/>
                            <w:i/>
                            <w:szCs w:val="24"/>
                          </w:rPr>
                        </m:ctrlPr>
                      </m:groupChrPr>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mm</m:t>
                            </m:r>
                          </m:sub>
                        </m:sSub>
                      </m:e>
                    </m:groupChr>
                  </m:e>
                  <m:lim>
                    <m:r>
                      <w:rPr>
                        <w:rFonts w:ascii="Cambria Math" w:hAnsi="Cambria Math"/>
                        <w:szCs w:val="24"/>
                      </w:rPr>
                      <m:t>a</m:t>
                    </m:r>
                  </m:lim>
                </m:limLow>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m</m:t>
                        </m:r>
                      </m:e>
                      <m:sup>
                        <m:r>
                          <w:rPr>
                            <w:rFonts w:ascii="Cambria Math" w:hAnsi="Cambria Math"/>
                            <w:szCs w:val="24"/>
                          </w:rPr>
                          <m:t>ij</m:t>
                        </m:r>
                      </m:sup>
                    </m:sSup>
                  </m:e>
                  <m:sup>
                    <m:r>
                      <w:rPr>
                        <w:rFonts w:ascii="Cambria Math" w:hAnsi="Cambria Math"/>
                        <w:szCs w:val="24"/>
                      </w:rPr>
                      <m:t>2</m:t>
                    </m:r>
                  </m:sup>
                </m:sSup>
                <m:r>
                  <w:rPr>
                    <w:rFonts w:ascii="Cambria Math" w:hAnsi="Cambria Math"/>
                    <w:szCs w:val="24"/>
                  </w:rPr>
                  <m:t>+</m:t>
                </m:r>
                <m:limLow>
                  <m:limLowPr>
                    <m:ctrlPr>
                      <w:rPr>
                        <w:rFonts w:ascii="Cambria Math" w:hAnsi="Cambria Math"/>
                        <w:i/>
                        <w:szCs w:val="24"/>
                      </w:rPr>
                    </m:ctrlPr>
                  </m:limLowPr>
                  <m:e>
                    <m:groupChr>
                      <m:groupChrPr>
                        <m:ctrlPr>
                          <w:rPr>
                            <w:rFonts w:ascii="Cambria Math" w:hAnsi="Cambria Math"/>
                            <w:i/>
                            <w:szCs w:val="24"/>
                          </w:rPr>
                        </m:ctrlPr>
                      </m:groupChr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m</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fm</m:t>
                                </m:r>
                              </m:sub>
                            </m:sSub>
                            <m:sSup>
                              <m:sSupPr>
                                <m:ctrlPr>
                                  <w:rPr>
                                    <w:rFonts w:ascii="Cambria Math" w:hAnsi="Cambria Math"/>
                                    <w:i/>
                                    <w:szCs w:val="24"/>
                                  </w:rPr>
                                </m:ctrlPr>
                              </m:sSupPr>
                              <m:e>
                                <m:r>
                                  <w:rPr>
                                    <w:rFonts w:ascii="Cambria Math" w:hAnsi="Cambria Math"/>
                                    <w:szCs w:val="24"/>
                                  </w:rPr>
                                  <m:t>f</m:t>
                                </m:r>
                              </m:e>
                              <m:sup>
                                <m:r>
                                  <w:rPr>
                                    <w:rFonts w:ascii="Cambria Math" w:hAnsi="Cambria Math"/>
                                    <w:szCs w:val="24"/>
                                  </w:rPr>
                                  <m:t>ij</m:t>
                                </m:r>
                              </m:sup>
                            </m:sSup>
                          </m:e>
                        </m:d>
                      </m:e>
                    </m:groupChr>
                  </m:e>
                  <m:lim>
                    <m:r>
                      <w:rPr>
                        <w:rFonts w:ascii="Cambria Math" w:hAnsi="Cambria Math"/>
                        <w:szCs w:val="24"/>
                      </w:rPr>
                      <m:t>b</m:t>
                    </m:r>
                  </m:lim>
                </m:limLow>
                <m:sSup>
                  <m:sSupPr>
                    <m:ctrlPr>
                      <w:rPr>
                        <w:rFonts w:ascii="Cambria Math" w:hAnsi="Cambria Math"/>
                        <w:i/>
                        <w:szCs w:val="24"/>
                      </w:rPr>
                    </m:ctrlPr>
                  </m:sSupPr>
                  <m:e>
                    <m:r>
                      <w:rPr>
                        <w:rFonts w:ascii="Cambria Math" w:hAnsi="Cambria Math"/>
                        <w:szCs w:val="24"/>
                      </w:rPr>
                      <m:t>m</m:t>
                    </m:r>
                  </m:e>
                  <m:sup>
                    <m:r>
                      <w:rPr>
                        <w:rFonts w:ascii="Cambria Math" w:hAnsi="Cambria Math"/>
                        <w:szCs w:val="24"/>
                      </w:rPr>
                      <m:t>ij</m:t>
                    </m:r>
                  </m:sup>
                </m:sSup>
                <m:r>
                  <w:rPr>
                    <w:rFonts w:ascii="Cambria Math" w:hAnsi="Cambria Math"/>
                    <w:szCs w:val="24"/>
                  </w:rPr>
                  <m:t>+</m:t>
                </m:r>
                <m:r>
                  <w:rPr>
                    <w:rFonts w:ascii="Cambria Math" w:eastAsiaTheme="minorEastAsia" w:hAnsi="Cambria Math" w:hint="eastAsia"/>
                    <w:szCs w:val="24"/>
                  </w:rPr>
                  <m:t>…</m:t>
                </m:r>
              </m:oMath>
            </m:oMathPara>
          </w:p>
          <w:p w:rsidR="00797AFE" w:rsidRPr="00797AFE" w:rsidRDefault="00116EA5" w:rsidP="00797AFE">
            <w:pPr>
              <w:tabs>
                <w:tab w:val="right" w:pos="6813"/>
              </w:tabs>
              <w:ind w:left="34" w:firstLine="0"/>
              <w:jc w:val="left"/>
              <w:rPr>
                <w:rFonts w:eastAsiaTheme="minorEastAsia"/>
                <w:i/>
                <w:szCs w:val="24"/>
                <w:rtl/>
              </w:rPr>
            </w:pPr>
            <m:oMathPara>
              <m:oMath>
                <m:limLow>
                  <m:limLowPr>
                    <m:ctrlPr>
                      <w:rPr>
                        <w:rFonts w:ascii="Cambria Math" w:hAnsi="Cambria Math"/>
                        <w:i/>
                        <w:szCs w:val="24"/>
                      </w:rPr>
                    </m:ctrlPr>
                  </m:limLowPr>
                  <m:e>
                    <m:groupChr>
                      <m:groupChrPr>
                        <m:ctrlPr>
                          <w:rPr>
                            <w:rFonts w:ascii="Cambria Math" w:hAnsi="Cambria Math"/>
                            <w:i/>
                            <w:szCs w:val="24"/>
                          </w:rPr>
                        </m:ctrlPr>
                      </m:groupChrPr>
                      <m:e>
                        <m:r>
                          <w:rPr>
                            <w:rFonts w:ascii="Cambria Math" w:hAnsi="Cambria Math" w:hint="eastAsia"/>
                            <w:szCs w:val="24"/>
                          </w:rPr>
                          <m:t>…</m:t>
                        </m:r>
                        <m:r>
                          <w:rPr>
                            <w:rFonts w:ascii="Cambria Math" w:hAnsi="Cambria Math"/>
                            <w:szCs w:val="24"/>
                          </w:rPr>
                          <m:t>α+</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11</m:t>
                            </m:r>
                          </m:sub>
                        </m:sSub>
                        <m:sSup>
                          <m:sSupPr>
                            <m:ctrlPr>
                              <w:rPr>
                                <w:rFonts w:ascii="Cambria Math" w:hAnsi="Cambria Math"/>
                                <w:i/>
                                <w:szCs w:val="24"/>
                              </w:rPr>
                            </m:ctrlPr>
                          </m:sSupPr>
                          <m:e>
                            <m:r>
                              <w:rPr>
                                <w:rFonts w:ascii="Cambria Math" w:hAnsi="Cambria Math"/>
                                <w:szCs w:val="24"/>
                              </w:rPr>
                              <m:t>δ</m:t>
                            </m:r>
                          </m:e>
                          <m:sup>
                            <m:r>
                              <w:rPr>
                                <w:rFonts w:ascii="Cambria Math" w:hAnsi="Cambria Math"/>
                                <w:szCs w:val="24"/>
                              </w:rPr>
                              <m:t>11</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12</m:t>
                            </m:r>
                          </m:sub>
                        </m:sSub>
                        <m:sSup>
                          <m:sSupPr>
                            <m:ctrlPr>
                              <w:rPr>
                                <w:rFonts w:ascii="Cambria Math" w:hAnsi="Cambria Math"/>
                                <w:i/>
                                <w:szCs w:val="24"/>
                              </w:rPr>
                            </m:ctrlPr>
                          </m:sSupPr>
                          <m:e>
                            <m:r>
                              <w:rPr>
                                <w:rFonts w:ascii="Cambria Math" w:hAnsi="Cambria Math"/>
                                <w:szCs w:val="24"/>
                              </w:rPr>
                              <m:t>δ</m:t>
                            </m:r>
                          </m:e>
                          <m:sup>
                            <m:r>
                              <w:rPr>
                                <w:rFonts w:ascii="Cambria Math" w:hAnsi="Cambria Math"/>
                                <w:szCs w:val="24"/>
                              </w:rPr>
                              <m:t>12</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53</m:t>
                            </m:r>
                          </m:sub>
                        </m:sSub>
                        <m:sSup>
                          <m:sSupPr>
                            <m:ctrlPr>
                              <w:rPr>
                                <w:rFonts w:ascii="Cambria Math" w:hAnsi="Cambria Math"/>
                                <w:i/>
                                <w:szCs w:val="24"/>
                              </w:rPr>
                            </m:ctrlPr>
                          </m:sSupPr>
                          <m:e>
                            <m:r>
                              <w:rPr>
                                <w:rFonts w:ascii="Cambria Math" w:hAnsi="Cambria Math"/>
                                <w:szCs w:val="24"/>
                              </w:rPr>
                              <m:t>δ</m:t>
                            </m:r>
                          </m:e>
                          <m:sup>
                            <m:r>
                              <w:rPr>
                                <w:rFonts w:ascii="Cambria Math" w:hAnsi="Cambria Math"/>
                                <w:szCs w:val="24"/>
                              </w:rPr>
                              <m:t>53</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f</m:t>
                            </m:r>
                          </m:sub>
                        </m:sSub>
                        <m:sSup>
                          <m:sSupPr>
                            <m:ctrlPr>
                              <w:rPr>
                                <w:rFonts w:ascii="Cambria Math" w:hAnsi="Cambria Math"/>
                                <w:i/>
                                <w:szCs w:val="24"/>
                              </w:rPr>
                            </m:ctrlPr>
                          </m:sSupPr>
                          <m:e>
                            <m:r>
                              <w:rPr>
                                <w:rFonts w:ascii="Cambria Math" w:hAnsi="Cambria Math"/>
                                <w:szCs w:val="24"/>
                              </w:rPr>
                              <m:t>f</m:t>
                            </m:r>
                          </m:e>
                          <m:sup>
                            <m:r>
                              <w:rPr>
                                <w:rFonts w:ascii="Cambria Math" w:hAnsi="Cambria Math"/>
                                <w:szCs w:val="24"/>
                              </w:rPr>
                              <m:t>ij</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ff</m:t>
                            </m:r>
                          </m:sub>
                        </m:sSub>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f</m:t>
                                </m:r>
                              </m:e>
                              <m:sup>
                                <m:r>
                                  <w:rPr>
                                    <w:rFonts w:ascii="Cambria Math" w:hAnsi="Cambria Math"/>
                                    <w:szCs w:val="24"/>
                                  </w:rPr>
                                  <m:t>ij</m:t>
                                </m:r>
                              </m:sup>
                            </m:sSup>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ij</m:t>
                            </m:r>
                          </m:sup>
                        </m:sSup>
                        <m:r>
                          <w:rPr>
                            <w:rFonts w:ascii="Cambria Math" w:hAnsi="Cambria Math"/>
                            <w:szCs w:val="24"/>
                          </w:rPr>
                          <m:t>.</m:t>
                        </m:r>
                      </m:e>
                    </m:groupChr>
                  </m:e>
                  <m:lim>
                    <m:r>
                      <w:rPr>
                        <w:rFonts w:ascii="Cambria Math" w:hAnsi="Cambria Math"/>
                        <w:szCs w:val="24"/>
                      </w:rPr>
                      <m:t>c</m:t>
                    </m:r>
                  </m:lim>
                </m:limLow>
              </m:oMath>
            </m:oMathPara>
          </w:p>
        </w:tc>
        <w:tc>
          <w:tcPr>
            <w:tcW w:w="2019" w:type="dxa"/>
            <w:vMerge w:val="restart"/>
          </w:tcPr>
          <w:p w:rsidR="00797AFE" w:rsidRPr="00797AFE" w:rsidRDefault="00797AFE" w:rsidP="00797AFE">
            <w:pPr>
              <w:keepLines w:val="0"/>
              <w:framePr w:hSpace="180" w:wrap="around" w:vAnchor="text" w:hAnchor="page" w:x="2631" w:y="492"/>
              <w:spacing w:before="400" w:after="1000" w:line="240" w:lineRule="auto"/>
              <w:ind w:left="-465" w:right="-19" w:firstLine="0"/>
              <w:contextualSpacing/>
              <w:suppressOverlap/>
              <w:jc w:val="center"/>
              <w:rPr>
                <w:rFonts w:asciiTheme="majorBidi" w:eastAsiaTheme="minorHAnsi" w:hAnsiTheme="majorBidi" w:cstheme="majorBidi"/>
                <w:b/>
                <w:color w:val="auto"/>
                <w:szCs w:val="24"/>
              </w:rPr>
            </w:pPr>
            <w:bookmarkStart w:id="78" w:name="_Toc457062706"/>
            <w:r w:rsidRPr="00797AFE">
              <w:rPr>
                <w:rFonts w:asciiTheme="majorBidi" w:eastAsiaTheme="minorHAnsi" w:hAnsiTheme="majorBidi" w:cstheme="majorBidi"/>
                <w:b/>
                <w:color w:val="auto"/>
                <w:szCs w:val="24"/>
              </w:rPr>
              <w:t>(14)</w:t>
            </w:r>
            <w:bookmarkEnd w:id="78"/>
          </w:p>
        </w:tc>
      </w:tr>
      <w:tr w:rsidR="00797AFE" w:rsidRPr="00797AFE" w:rsidTr="00E46B01">
        <w:trPr>
          <w:cantSplit/>
          <w:trHeight w:val="322"/>
        </w:trPr>
        <w:tc>
          <w:tcPr>
            <w:tcW w:w="1384" w:type="dxa"/>
          </w:tcPr>
          <w:p w:rsidR="00797AFE" w:rsidRPr="00797AFE" w:rsidRDefault="00797AFE" w:rsidP="00797AFE">
            <w:pPr>
              <w:spacing w:line="360" w:lineRule="auto"/>
              <w:ind w:firstLine="0"/>
              <w:rPr>
                <w:szCs w:val="24"/>
              </w:rPr>
            </w:pPr>
          </w:p>
        </w:tc>
        <w:tc>
          <w:tcPr>
            <w:tcW w:w="7547" w:type="dxa"/>
            <w:vMerge/>
            <w:vAlign w:val="center"/>
          </w:tcPr>
          <w:p w:rsidR="00797AFE" w:rsidRPr="00797AFE" w:rsidRDefault="00797AFE" w:rsidP="00797AFE">
            <w:pPr>
              <w:ind w:firstLine="0"/>
              <w:jc w:val="center"/>
              <w:rPr>
                <w:rFonts w:eastAsia="Calibri"/>
                <w:szCs w:val="24"/>
              </w:rPr>
            </w:pPr>
          </w:p>
        </w:tc>
        <w:tc>
          <w:tcPr>
            <w:tcW w:w="2019" w:type="dxa"/>
            <w:vMerge/>
            <w:vAlign w:val="center"/>
          </w:tcPr>
          <w:p w:rsidR="00797AFE" w:rsidRPr="00797AFE" w:rsidRDefault="00797AFE" w:rsidP="00797AFE">
            <w:pPr>
              <w:keepLines w:val="0"/>
              <w:framePr w:hSpace="180" w:wrap="around" w:vAnchor="text" w:hAnchor="page" w:x="2631" w:y="492"/>
              <w:spacing w:before="400" w:after="1000" w:line="240" w:lineRule="auto"/>
              <w:ind w:left="-465" w:right="-19" w:firstLine="0"/>
              <w:contextualSpacing/>
              <w:suppressOverlap/>
              <w:jc w:val="center"/>
              <w:rPr>
                <w:rFonts w:asciiTheme="majorBidi" w:eastAsiaTheme="minorHAnsi" w:hAnsiTheme="majorBidi" w:cstheme="majorBidi"/>
                <w:b/>
                <w:color w:val="auto"/>
                <w:szCs w:val="24"/>
              </w:rPr>
            </w:pPr>
          </w:p>
        </w:tc>
      </w:tr>
    </w:tbl>
    <w:p w:rsidR="00797AFE" w:rsidRPr="00797AFE" w:rsidRDefault="00797AFE" w:rsidP="006E7A3E">
      <w:pPr>
        <w:pStyle w:val="ListNumber"/>
        <w:numPr>
          <w:ilvl w:val="0"/>
          <w:numId w:val="0"/>
        </w:numPr>
        <w:ind w:left="360"/>
      </w:pPr>
    </w:p>
    <w:p w:rsidR="00635BD8" w:rsidDel="00AF6279" w:rsidRDefault="007941DE" w:rsidP="001C3496">
      <w:pPr>
        <w:pStyle w:val="NormalLIST"/>
      </w:pPr>
      <w:r w:rsidRPr="00E22438">
        <w:t xml:space="preserve">The derivative of </w:t>
      </w:r>
      <m:oMath>
        <m:r>
          <w:rPr>
            <w:rFonts w:ascii="Cambria Math" w:hAnsi="Cambria Math"/>
            <w:szCs w:val="24"/>
          </w:rPr>
          <m:t>F(</m:t>
        </m:r>
        <m:sSup>
          <m:sSupPr>
            <m:ctrlPr>
              <w:rPr>
                <w:rFonts w:ascii="Cambria Math" w:hAnsi="Cambria Math"/>
                <w:i/>
                <w:iCs/>
                <w:szCs w:val="24"/>
              </w:rPr>
            </m:ctrlPr>
          </m:sSupPr>
          <m:e>
            <m:r>
              <w:rPr>
                <w:rFonts w:ascii="Cambria Math" w:hAnsi="Cambria Math"/>
                <w:szCs w:val="24"/>
              </w:rPr>
              <m:t>m</m:t>
            </m:r>
          </m:e>
          <m:sup>
            <m:r>
              <w:rPr>
                <w:rFonts w:ascii="Cambria Math" w:hAnsi="Cambria Math"/>
                <w:szCs w:val="24"/>
              </w:rPr>
              <m:t>ij</m:t>
            </m:r>
          </m:sup>
        </m:sSup>
        <m:r>
          <w:rPr>
            <w:rFonts w:ascii="Cambria Math" w:hAnsi="Cambria Math"/>
            <w:szCs w:val="24"/>
          </w:rPr>
          <m:t>,</m:t>
        </m:r>
        <m:sSup>
          <m:sSupPr>
            <m:ctrlPr>
              <w:rPr>
                <w:rFonts w:ascii="Cambria Math" w:hAnsi="Cambria Math"/>
                <w:i/>
                <w:iCs/>
                <w:szCs w:val="24"/>
              </w:rPr>
            </m:ctrlPr>
          </m:sSupPr>
          <m:e>
            <m:r>
              <w:rPr>
                <w:rFonts w:ascii="Cambria Math" w:hAnsi="Cambria Math"/>
                <w:szCs w:val="24"/>
              </w:rPr>
              <m:t>f</m:t>
            </m:r>
          </m:e>
          <m:sup>
            <m:r>
              <w:rPr>
                <w:rFonts w:ascii="Cambria Math" w:hAnsi="Cambria Math"/>
                <w:szCs w:val="24"/>
              </w:rPr>
              <m:t>ij</m:t>
            </m:r>
          </m:sup>
        </m:sSup>
        <m:r>
          <w:rPr>
            <w:rFonts w:ascii="Cambria Math" w:hAnsi="Cambria Math"/>
            <w:szCs w:val="24"/>
          </w:rPr>
          <m:t>,</m:t>
        </m:r>
        <m:sSup>
          <m:sSupPr>
            <m:ctrlPr>
              <w:rPr>
                <w:rFonts w:ascii="Cambria Math" w:hAnsi="Cambria Math"/>
                <w:i/>
                <w:iCs/>
                <w:szCs w:val="24"/>
              </w:rPr>
            </m:ctrlPr>
          </m:sSupPr>
          <m:e>
            <m:r>
              <w:rPr>
                <w:rFonts w:ascii="Cambria Math" w:hAnsi="Cambria Math"/>
                <w:szCs w:val="24"/>
              </w:rPr>
              <m:t>x</m:t>
            </m:r>
          </m:e>
          <m:sup>
            <m:r>
              <w:rPr>
                <w:rFonts w:ascii="Cambria Math" w:hAnsi="Cambria Math"/>
                <w:szCs w:val="24"/>
              </w:rPr>
              <m:t>ij</m:t>
            </m:r>
          </m:sup>
        </m:sSup>
        <m:r>
          <w:rPr>
            <w:rFonts w:ascii="Cambria Math" w:hAnsi="Cambria Math"/>
            <w:szCs w:val="24"/>
          </w:rPr>
          <m:t>)</m:t>
        </m:r>
      </m:oMath>
      <w:r w:rsidR="00AF6279" w:rsidRPr="00AF6279" w:rsidDel="00AF6279">
        <w:rPr>
          <w:rFonts w:eastAsia="Cambria Math"/>
        </w:rPr>
        <w:t xml:space="preserve"> </w:t>
      </w:r>
      <w:r w:rsidRPr="00E22438">
        <w:t xml:space="preserve">with respect to the frequency and mass is of special interest. The indicator variables fall by differentiating with respect to </w:t>
      </w:r>
      <m:oMath>
        <m:sSup>
          <m:sSupPr>
            <m:ctrlPr>
              <w:rPr>
                <w:rFonts w:ascii="Cambria Math" w:hAnsi="Cambria Math"/>
                <w:iCs/>
                <w:szCs w:val="24"/>
              </w:rPr>
            </m:ctrlPr>
          </m:sSupPr>
          <m:e>
            <m:r>
              <w:rPr>
                <w:rFonts w:ascii="Cambria Math" w:hAnsi="Cambria Math"/>
                <w:szCs w:val="24"/>
              </w:rPr>
              <m:t>f</m:t>
            </m:r>
          </m:e>
          <m:sup>
            <m:r>
              <w:rPr>
                <w:rFonts w:ascii="Cambria Math" w:hAnsi="Cambria Math"/>
                <w:szCs w:val="24"/>
              </w:rPr>
              <m:t>ij</m:t>
            </m:r>
          </m:sup>
        </m:sSup>
      </m:oMath>
      <w:r w:rsidRPr="00E22438">
        <w:t xml:space="preserve">, which allows the isolation of an expression for mass using the regression model parameters as in </w:t>
      </w:r>
      <w:r w:rsidR="00B02B31">
        <w:t>Eq.(</w:t>
      </w:r>
      <w:r w:rsidR="009E5002">
        <w:rPr>
          <w:rFonts w:ascii="Cambria Math" w:eastAsia="Cambria Math" w:hAnsi="Cambria Math" w:cs="Cambria Math"/>
        </w:rPr>
        <w:t>15</w:t>
      </w:r>
      <w:r w:rsidRPr="006E7A3E">
        <w:rPr>
          <w:rFonts w:eastAsia="Cambria Math"/>
        </w:rPr>
        <w:t>)</w:t>
      </w:r>
      <w:r w:rsidRPr="00E22438">
        <w:t xml:space="preserve">. This comes with a cost of noisy numerical differentiation but it allows the prediction of fruit mass with the measured energy </w:t>
      </w:r>
      <m:oMath>
        <m:sSup>
          <m:sSupPr>
            <m:ctrlPr>
              <w:rPr>
                <w:rFonts w:ascii="Cambria Math" w:hAnsi="Cambria Math"/>
                <w:iCs/>
                <w:szCs w:val="24"/>
              </w:rPr>
            </m:ctrlPr>
          </m:sSupPr>
          <m:e>
            <m:r>
              <w:rPr>
                <w:rFonts w:ascii="Cambria Math" w:hAnsi="Cambria Math"/>
                <w:szCs w:val="24"/>
              </w:rPr>
              <m:t>E</m:t>
            </m:r>
          </m:e>
          <m:sup>
            <m:r>
              <w:rPr>
                <w:rFonts w:ascii="Cambria Math" w:hAnsi="Cambria Math"/>
                <w:szCs w:val="24"/>
              </w:rPr>
              <m:t>ij</m:t>
            </m:r>
          </m:sup>
        </m:sSup>
      </m:oMath>
      <w:r w:rsidRPr="00E22438">
        <w:t xml:space="preserve"> regardless of the unknown specific specimen factors </w:t>
      </w:r>
      <m:oMath>
        <m:sSup>
          <m:sSupPr>
            <m:ctrlPr>
              <w:rPr>
                <w:rFonts w:ascii="Cambria Math" w:hAnsi="Cambria Math"/>
                <w:i/>
                <w:iCs/>
                <w:szCs w:val="24"/>
              </w:rPr>
            </m:ctrlPr>
          </m:sSupPr>
          <m:e>
            <m:r>
              <w:rPr>
                <w:rFonts w:ascii="Cambria Math" w:hAnsi="Cambria Math"/>
                <w:szCs w:val="24"/>
              </w:rPr>
              <m:t>x</m:t>
            </m:r>
          </m:e>
          <m:sup>
            <m:r>
              <w:rPr>
                <w:rFonts w:ascii="Cambria Math" w:hAnsi="Cambria Math"/>
                <w:szCs w:val="24"/>
              </w:rPr>
              <m:t>ij</m:t>
            </m:r>
          </m:sup>
        </m:sSup>
      </m:oMath>
      <w:r w:rsidRPr="00E22438">
        <w:t xml:space="preserve">. </w:t>
      </w:r>
    </w:p>
    <w:tbl>
      <w:tblPr>
        <w:tblStyle w:val="PlainTable41"/>
        <w:tblW w:w="0" w:type="auto"/>
        <w:tblInd w:w="1242" w:type="dxa"/>
        <w:tblLayout w:type="fixed"/>
        <w:tblLook w:val="04A0" w:firstRow="1" w:lastRow="0" w:firstColumn="1" w:lastColumn="0" w:noHBand="0" w:noVBand="1"/>
      </w:tblPr>
      <w:tblGrid>
        <w:gridCol w:w="8648"/>
      </w:tblGrid>
      <w:tr w:rsidR="00635BD8" w:rsidTr="006E7A3E">
        <w:trPr>
          <w:cnfStyle w:val="100000000000" w:firstRow="1" w:lastRow="0" w:firstColumn="0" w:lastColumn="0" w:oddVBand="0" w:evenVBand="0" w:oddHBand="0" w:evenHBand="0" w:firstRowFirstColumn="0" w:firstRowLastColumn="0" w:lastRowFirstColumn="0" w:lastRowLastColumn="0"/>
          <w:trHeight w:val="1150"/>
        </w:trPr>
        <w:tc>
          <w:tcPr>
            <w:cnfStyle w:val="001000000000" w:firstRow="0" w:lastRow="0" w:firstColumn="1" w:lastColumn="0" w:oddVBand="0" w:evenVBand="0" w:oddHBand="0" w:evenHBand="0" w:firstRowFirstColumn="0" w:firstRowLastColumn="0" w:lastRowFirstColumn="0" w:lastRowLastColumn="0"/>
            <w:tcW w:w="8648" w:type="dxa"/>
          </w:tcPr>
          <w:p w:rsidR="00635BD8" w:rsidRDefault="00116EA5" w:rsidP="006E7A3E">
            <w:pPr>
              <w:pStyle w:val="NormalLIST"/>
              <w:numPr>
                <w:ilvl w:val="0"/>
                <w:numId w:val="0"/>
              </w:numPr>
              <w:ind w:right="33"/>
            </w:pPr>
            <m:oMath>
              <m:f>
                <m:fPr>
                  <m:ctrlPr>
                    <w:rPr>
                      <w:rFonts w:ascii="Cambria Math" w:hAnsi="Cambria Math"/>
                      <w:b w:val="0"/>
                      <w:bCs w:val="0"/>
                      <w:szCs w:val="24"/>
                    </w:rPr>
                  </m:ctrlPr>
                </m:fPr>
                <m:num>
                  <m:r>
                    <m:rPr>
                      <m:sty m:val="bi"/>
                    </m:rPr>
                    <w:rPr>
                      <w:rFonts w:ascii="Cambria Math" w:hAnsi="Cambria Math"/>
                      <w:szCs w:val="24"/>
                    </w:rPr>
                    <m:t>∂</m:t>
                  </m:r>
                  <m:sSup>
                    <m:sSupPr>
                      <m:ctrlPr>
                        <w:rPr>
                          <w:rFonts w:ascii="Cambria Math" w:hAnsi="Cambria Math"/>
                          <w:b w:val="0"/>
                          <w:bCs w:val="0"/>
                          <w:iCs/>
                          <w:szCs w:val="24"/>
                        </w:rPr>
                      </m:ctrlPr>
                    </m:sSupPr>
                    <m:e>
                      <m:r>
                        <m:rPr>
                          <m:sty m:val="bi"/>
                        </m:rPr>
                        <w:rPr>
                          <w:rFonts w:ascii="Cambria Math" w:hAnsi="Cambria Math"/>
                          <w:szCs w:val="24"/>
                        </w:rPr>
                        <m:t>E</m:t>
                      </m:r>
                    </m:e>
                    <m:sup>
                      <m:r>
                        <m:rPr>
                          <m:sty m:val="bi"/>
                        </m:rPr>
                        <w:rPr>
                          <w:rFonts w:ascii="Cambria Math" w:hAnsi="Cambria Math"/>
                          <w:szCs w:val="24"/>
                        </w:rPr>
                        <m:t>ij</m:t>
                      </m:r>
                    </m:sup>
                  </m:sSup>
                </m:num>
                <m:den>
                  <m:r>
                    <m:rPr>
                      <m:sty m:val="bi"/>
                    </m:rPr>
                    <w:rPr>
                      <w:rFonts w:ascii="Cambria Math" w:hAnsi="Cambria Math"/>
                      <w:szCs w:val="24"/>
                    </w:rPr>
                    <m:t>∂</m:t>
                  </m:r>
                  <m:sSup>
                    <m:sSupPr>
                      <m:ctrlPr>
                        <w:rPr>
                          <w:rFonts w:ascii="Cambria Math" w:hAnsi="Cambria Math"/>
                          <w:b w:val="0"/>
                          <w:bCs w:val="0"/>
                          <w:iCs/>
                          <w:szCs w:val="24"/>
                        </w:rPr>
                      </m:ctrlPr>
                    </m:sSupPr>
                    <m:e>
                      <m:r>
                        <m:rPr>
                          <m:sty m:val="bi"/>
                        </m:rPr>
                        <w:rPr>
                          <w:rFonts w:ascii="Cambria Math" w:hAnsi="Cambria Math"/>
                          <w:szCs w:val="24"/>
                        </w:rPr>
                        <m:t>f</m:t>
                      </m:r>
                    </m:e>
                    <m:sup>
                      <m:r>
                        <m:rPr>
                          <m:sty m:val="bi"/>
                        </m:rPr>
                        <w:rPr>
                          <w:rFonts w:ascii="Cambria Math" w:hAnsi="Cambria Math"/>
                          <w:szCs w:val="24"/>
                        </w:rPr>
                        <m:t>ij</m:t>
                      </m:r>
                    </m:sup>
                  </m:sSup>
                </m:den>
              </m:f>
              <m:r>
                <m:rPr>
                  <m:sty m:val="b"/>
                </m:rPr>
                <w:rPr>
                  <w:rFonts w:ascii="Cambria Math" w:hAnsi="Cambria Math"/>
                  <w:szCs w:val="24"/>
                </w:rPr>
                <m:t>=</m:t>
              </m:r>
              <m:sSub>
                <m:sSubPr>
                  <m:ctrlPr>
                    <w:rPr>
                      <w:rFonts w:ascii="Cambria Math" w:hAnsi="Cambria Math"/>
                      <w:b w:val="0"/>
                      <w:bCs w:val="0"/>
                      <w:iCs/>
                      <w:szCs w:val="24"/>
                    </w:rPr>
                  </m:ctrlPr>
                </m:sSubPr>
                <m:e>
                  <m:r>
                    <m:rPr>
                      <m:sty m:val="bi"/>
                    </m:rPr>
                    <w:rPr>
                      <w:rFonts w:ascii="Cambria Math" w:hAnsi="Cambria Math"/>
                      <w:szCs w:val="24"/>
                    </w:rPr>
                    <m:t>β</m:t>
                  </m:r>
                </m:e>
                <m:sub>
                  <m:r>
                    <m:rPr>
                      <m:sty m:val="bi"/>
                    </m:rPr>
                    <w:rPr>
                      <w:rFonts w:ascii="Cambria Math" w:hAnsi="Cambria Math"/>
                      <w:szCs w:val="24"/>
                    </w:rPr>
                    <m:t>f</m:t>
                  </m:r>
                </m:sub>
              </m:sSub>
              <m:r>
                <m:rPr>
                  <m:sty m:val="b"/>
                </m:rPr>
                <w:rPr>
                  <w:rFonts w:ascii="Cambria Math" w:hAnsi="Cambria Math"/>
                  <w:szCs w:val="24"/>
                </w:rPr>
                <m:t>+2</m:t>
              </m:r>
              <m:sSub>
                <m:sSubPr>
                  <m:ctrlPr>
                    <w:rPr>
                      <w:rFonts w:ascii="Cambria Math" w:hAnsi="Cambria Math"/>
                      <w:b w:val="0"/>
                      <w:bCs w:val="0"/>
                      <w:iCs/>
                      <w:szCs w:val="24"/>
                    </w:rPr>
                  </m:ctrlPr>
                </m:sSubPr>
                <m:e>
                  <m:r>
                    <m:rPr>
                      <m:sty m:val="bi"/>
                    </m:rPr>
                    <w:rPr>
                      <w:rFonts w:ascii="Cambria Math" w:hAnsi="Cambria Math"/>
                      <w:szCs w:val="24"/>
                    </w:rPr>
                    <m:t>γ</m:t>
                  </m:r>
                </m:e>
                <m:sub>
                  <m:r>
                    <m:rPr>
                      <m:sty m:val="bi"/>
                    </m:rPr>
                    <w:rPr>
                      <w:rFonts w:ascii="Cambria Math" w:hAnsi="Cambria Math"/>
                      <w:szCs w:val="24"/>
                    </w:rPr>
                    <m:t>ff</m:t>
                  </m:r>
                </m:sub>
              </m:sSub>
              <m:sSup>
                <m:sSupPr>
                  <m:ctrlPr>
                    <w:rPr>
                      <w:rFonts w:ascii="Cambria Math" w:hAnsi="Cambria Math"/>
                      <w:b w:val="0"/>
                      <w:bCs w:val="0"/>
                      <w:iCs/>
                      <w:szCs w:val="24"/>
                    </w:rPr>
                  </m:ctrlPr>
                </m:sSupPr>
                <m:e>
                  <m:r>
                    <m:rPr>
                      <m:sty m:val="bi"/>
                    </m:rPr>
                    <w:rPr>
                      <w:rFonts w:ascii="Cambria Math" w:hAnsi="Cambria Math"/>
                      <w:szCs w:val="24"/>
                    </w:rPr>
                    <m:t>f</m:t>
                  </m:r>
                </m:e>
                <m:sup>
                  <m:r>
                    <m:rPr>
                      <m:sty m:val="bi"/>
                    </m:rPr>
                    <w:rPr>
                      <w:rFonts w:ascii="Cambria Math" w:hAnsi="Cambria Math"/>
                      <w:szCs w:val="24"/>
                    </w:rPr>
                    <m:t>ij</m:t>
                  </m:r>
                </m:sup>
              </m:sSup>
              <m:r>
                <m:rPr>
                  <m:sty m:val="b"/>
                </m:rPr>
                <w:rPr>
                  <w:rFonts w:ascii="Cambria Math" w:hAnsi="Cambria Math"/>
                  <w:szCs w:val="24"/>
                </w:rPr>
                <m:t>+</m:t>
              </m:r>
              <m:sSub>
                <m:sSubPr>
                  <m:ctrlPr>
                    <w:rPr>
                      <w:rFonts w:ascii="Cambria Math" w:hAnsi="Cambria Math"/>
                      <w:b w:val="0"/>
                      <w:bCs w:val="0"/>
                      <w:iCs/>
                      <w:szCs w:val="24"/>
                    </w:rPr>
                  </m:ctrlPr>
                </m:sSubPr>
                <m:e>
                  <m:r>
                    <m:rPr>
                      <m:sty m:val="bi"/>
                    </m:rPr>
                    <w:rPr>
                      <w:rFonts w:ascii="Cambria Math" w:hAnsi="Cambria Math"/>
                      <w:szCs w:val="24"/>
                    </w:rPr>
                    <m:t>γ</m:t>
                  </m:r>
                </m:e>
                <m:sub>
                  <m:r>
                    <m:rPr>
                      <m:sty m:val="bi"/>
                    </m:rPr>
                    <w:rPr>
                      <w:rFonts w:ascii="Cambria Math" w:hAnsi="Cambria Math"/>
                      <w:szCs w:val="24"/>
                    </w:rPr>
                    <m:t>fm</m:t>
                  </m:r>
                </m:sub>
              </m:sSub>
              <m:sSup>
                <m:sSupPr>
                  <m:ctrlPr>
                    <w:rPr>
                      <w:rFonts w:ascii="Cambria Math" w:hAnsi="Cambria Math"/>
                      <w:b w:val="0"/>
                      <w:bCs w:val="0"/>
                      <w:iCs/>
                      <w:szCs w:val="24"/>
                    </w:rPr>
                  </m:ctrlPr>
                </m:sSupPr>
                <m:e>
                  <m:r>
                    <m:rPr>
                      <m:sty m:val="bi"/>
                    </m:rPr>
                    <w:rPr>
                      <w:rFonts w:ascii="Cambria Math" w:hAnsi="Cambria Math"/>
                      <w:szCs w:val="24"/>
                    </w:rPr>
                    <m:t>m</m:t>
                  </m:r>
                </m:e>
                <m:sup>
                  <m:r>
                    <m:rPr>
                      <m:sty m:val="bi"/>
                    </m:rPr>
                    <w:rPr>
                      <w:rFonts w:ascii="Cambria Math" w:hAnsi="Cambria Math"/>
                      <w:szCs w:val="24"/>
                    </w:rPr>
                    <m:t>ij</m:t>
                  </m:r>
                </m:sup>
              </m:sSup>
              <m:box>
                <m:boxPr>
                  <m:opEmu m:val="1"/>
                  <m:ctrlPr>
                    <w:rPr>
                      <w:rFonts w:ascii="Cambria Math" w:hAnsi="Cambria Math"/>
                      <w:b w:val="0"/>
                      <w:bCs w:val="0"/>
                      <w:szCs w:val="24"/>
                    </w:rPr>
                  </m:ctrlPr>
                </m:boxPr>
                <m:e>
                  <m:groupChr>
                    <m:groupChrPr>
                      <m:chr m:val="→"/>
                      <m:vertJc m:val="bot"/>
                      <m:ctrlPr>
                        <w:rPr>
                          <w:rFonts w:ascii="Cambria Math" w:hAnsi="Cambria Math"/>
                          <w:b w:val="0"/>
                          <w:bCs w:val="0"/>
                          <w:szCs w:val="24"/>
                        </w:rPr>
                      </m:ctrlPr>
                    </m:groupChrPr>
                    <m:e>
                      <m:r>
                        <m:rPr>
                          <m:sty m:val="b"/>
                        </m:rPr>
                        <w:rPr>
                          <w:rFonts w:ascii="Cambria Math" w:hAnsi="Cambria Math"/>
                          <w:szCs w:val="24"/>
                        </w:rPr>
                        <m:t>yields</m:t>
                      </m:r>
                    </m:e>
                  </m:groupChr>
                </m:e>
              </m:box>
              <m:sSup>
                <m:sSupPr>
                  <m:ctrlPr>
                    <w:rPr>
                      <w:rFonts w:ascii="Cambria Math" w:hAnsi="Cambria Math"/>
                      <w:b w:val="0"/>
                      <w:bCs w:val="0"/>
                      <w:iCs/>
                      <w:szCs w:val="24"/>
                    </w:rPr>
                  </m:ctrlPr>
                </m:sSupPr>
                <m:e>
                  <m:r>
                    <m:rPr>
                      <m:sty m:val="bi"/>
                    </m:rPr>
                    <w:rPr>
                      <w:rFonts w:ascii="Cambria Math" w:hAnsi="Cambria Math"/>
                      <w:szCs w:val="24"/>
                    </w:rPr>
                    <m:t>m</m:t>
                  </m:r>
                </m:e>
                <m:sup>
                  <m:r>
                    <m:rPr>
                      <m:sty m:val="bi"/>
                    </m:rPr>
                    <w:rPr>
                      <w:rFonts w:ascii="Cambria Math" w:hAnsi="Cambria Math"/>
                      <w:szCs w:val="24"/>
                    </w:rPr>
                    <m:t>ij</m:t>
                  </m:r>
                </m:sup>
              </m:sSup>
              <m:r>
                <m:rPr>
                  <m:sty m:val="b"/>
                </m:rPr>
                <w:rPr>
                  <w:rFonts w:ascii="Cambria Math" w:hAnsi="Cambria Math"/>
                  <w:szCs w:val="24"/>
                </w:rPr>
                <m:t>=</m:t>
              </m:r>
              <m:f>
                <m:fPr>
                  <m:ctrlPr>
                    <w:rPr>
                      <w:rFonts w:ascii="Cambria Math" w:hAnsi="Cambria Math"/>
                      <w:b w:val="0"/>
                      <w:bCs w:val="0"/>
                      <w:szCs w:val="24"/>
                    </w:rPr>
                  </m:ctrlPr>
                </m:fPr>
                <m:num>
                  <m:f>
                    <m:fPr>
                      <m:ctrlPr>
                        <w:rPr>
                          <w:rFonts w:ascii="Cambria Math" w:hAnsi="Cambria Math"/>
                          <w:b w:val="0"/>
                          <w:bCs w:val="0"/>
                          <w:szCs w:val="24"/>
                        </w:rPr>
                      </m:ctrlPr>
                    </m:fPr>
                    <m:num>
                      <m:r>
                        <m:rPr>
                          <m:sty m:val="bi"/>
                        </m:rPr>
                        <w:rPr>
                          <w:rFonts w:ascii="Cambria Math" w:hAnsi="Cambria Math"/>
                          <w:szCs w:val="24"/>
                        </w:rPr>
                        <m:t>∂</m:t>
                      </m:r>
                      <m:sSup>
                        <m:sSupPr>
                          <m:ctrlPr>
                            <w:rPr>
                              <w:rFonts w:ascii="Cambria Math" w:hAnsi="Cambria Math"/>
                              <w:b w:val="0"/>
                              <w:bCs w:val="0"/>
                              <w:iCs/>
                              <w:szCs w:val="24"/>
                            </w:rPr>
                          </m:ctrlPr>
                        </m:sSupPr>
                        <m:e>
                          <m:r>
                            <m:rPr>
                              <m:sty m:val="bi"/>
                            </m:rPr>
                            <w:rPr>
                              <w:rFonts w:ascii="Cambria Math" w:hAnsi="Cambria Math"/>
                              <w:szCs w:val="24"/>
                            </w:rPr>
                            <m:t>E</m:t>
                          </m:r>
                        </m:e>
                        <m:sup>
                          <m:r>
                            <m:rPr>
                              <m:sty m:val="bi"/>
                            </m:rPr>
                            <w:rPr>
                              <w:rFonts w:ascii="Cambria Math" w:hAnsi="Cambria Math"/>
                              <w:szCs w:val="24"/>
                            </w:rPr>
                            <m:t>ij</m:t>
                          </m:r>
                        </m:sup>
                      </m:sSup>
                    </m:num>
                    <m:den>
                      <m:r>
                        <m:rPr>
                          <m:sty m:val="bi"/>
                        </m:rPr>
                        <w:rPr>
                          <w:rFonts w:ascii="Cambria Math" w:hAnsi="Cambria Math"/>
                          <w:szCs w:val="24"/>
                        </w:rPr>
                        <m:t>∂</m:t>
                      </m:r>
                      <m:sSup>
                        <m:sSupPr>
                          <m:ctrlPr>
                            <w:rPr>
                              <w:rFonts w:ascii="Cambria Math" w:hAnsi="Cambria Math"/>
                              <w:b w:val="0"/>
                              <w:bCs w:val="0"/>
                              <w:iCs/>
                              <w:szCs w:val="24"/>
                            </w:rPr>
                          </m:ctrlPr>
                        </m:sSupPr>
                        <m:e>
                          <m:r>
                            <m:rPr>
                              <m:sty m:val="bi"/>
                            </m:rPr>
                            <w:rPr>
                              <w:rFonts w:ascii="Cambria Math" w:hAnsi="Cambria Math"/>
                              <w:szCs w:val="24"/>
                            </w:rPr>
                            <m:t>f</m:t>
                          </m:r>
                        </m:e>
                        <m:sup>
                          <m:r>
                            <m:rPr>
                              <m:sty m:val="bi"/>
                            </m:rPr>
                            <w:rPr>
                              <w:rFonts w:ascii="Cambria Math" w:hAnsi="Cambria Math"/>
                              <w:szCs w:val="24"/>
                            </w:rPr>
                            <m:t>ij</m:t>
                          </m:r>
                        </m:sup>
                      </m:sSup>
                    </m:den>
                  </m:f>
                  <m:r>
                    <m:rPr>
                      <m:sty m:val="b"/>
                    </m:rPr>
                    <w:rPr>
                      <w:rFonts w:ascii="Cambria Math" w:hAnsi="Cambria Math"/>
                      <w:szCs w:val="24"/>
                    </w:rPr>
                    <m:t>-</m:t>
                  </m:r>
                  <m:sSub>
                    <m:sSubPr>
                      <m:ctrlPr>
                        <w:rPr>
                          <w:rFonts w:ascii="Cambria Math" w:hAnsi="Cambria Math"/>
                          <w:b w:val="0"/>
                          <w:bCs w:val="0"/>
                          <w:iCs/>
                          <w:szCs w:val="24"/>
                        </w:rPr>
                      </m:ctrlPr>
                    </m:sSubPr>
                    <m:e>
                      <m:r>
                        <m:rPr>
                          <m:sty m:val="bi"/>
                        </m:rPr>
                        <w:rPr>
                          <w:rFonts w:ascii="Cambria Math" w:hAnsi="Cambria Math"/>
                          <w:szCs w:val="24"/>
                        </w:rPr>
                        <m:t>β</m:t>
                      </m:r>
                    </m:e>
                    <m:sub>
                      <m:r>
                        <m:rPr>
                          <m:sty m:val="bi"/>
                        </m:rPr>
                        <w:rPr>
                          <w:rFonts w:ascii="Cambria Math" w:hAnsi="Cambria Math"/>
                          <w:szCs w:val="24"/>
                        </w:rPr>
                        <m:t>f</m:t>
                      </m:r>
                    </m:sub>
                  </m:sSub>
                  <m:r>
                    <m:rPr>
                      <m:sty m:val="b"/>
                    </m:rPr>
                    <w:rPr>
                      <w:rFonts w:ascii="Cambria Math" w:hAnsi="Cambria Math"/>
                      <w:szCs w:val="24"/>
                    </w:rPr>
                    <m:t>-2</m:t>
                  </m:r>
                  <m:sSub>
                    <m:sSubPr>
                      <m:ctrlPr>
                        <w:rPr>
                          <w:rFonts w:ascii="Cambria Math" w:hAnsi="Cambria Math"/>
                          <w:b w:val="0"/>
                          <w:bCs w:val="0"/>
                          <w:iCs/>
                          <w:szCs w:val="24"/>
                        </w:rPr>
                      </m:ctrlPr>
                    </m:sSubPr>
                    <m:e>
                      <m:r>
                        <m:rPr>
                          <m:sty m:val="bi"/>
                        </m:rPr>
                        <w:rPr>
                          <w:rFonts w:ascii="Cambria Math" w:hAnsi="Cambria Math"/>
                          <w:szCs w:val="24"/>
                        </w:rPr>
                        <m:t>γ</m:t>
                      </m:r>
                    </m:e>
                    <m:sub>
                      <m:r>
                        <m:rPr>
                          <m:sty m:val="bi"/>
                        </m:rPr>
                        <w:rPr>
                          <w:rFonts w:ascii="Cambria Math" w:hAnsi="Cambria Math"/>
                          <w:szCs w:val="24"/>
                        </w:rPr>
                        <m:t>ff</m:t>
                      </m:r>
                    </m:sub>
                  </m:sSub>
                  <m:sSup>
                    <m:sSupPr>
                      <m:ctrlPr>
                        <w:rPr>
                          <w:rFonts w:ascii="Cambria Math" w:hAnsi="Cambria Math"/>
                          <w:b w:val="0"/>
                          <w:bCs w:val="0"/>
                          <w:iCs/>
                          <w:szCs w:val="24"/>
                        </w:rPr>
                      </m:ctrlPr>
                    </m:sSupPr>
                    <m:e>
                      <m:r>
                        <m:rPr>
                          <m:sty m:val="bi"/>
                        </m:rPr>
                        <w:rPr>
                          <w:rFonts w:ascii="Cambria Math" w:hAnsi="Cambria Math"/>
                          <w:szCs w:val="24"/>
                        </w:rPr>
                        <m:t>f</m:t>
                      </m:r>
                    </m:e>
                    <m:sup>
                      <m:r>
                        <m:rPr>
                          <m:sty m:val="bi"/>
                        </m:rPr>
                        <w:rPr>
                          <w:rFonts w:ascii="Cambria Math" w:hAnsi="Cambria Math"/>
                          <w:szCs w:val="24"/>
                        </w:rPr>
                        <m:t>ij</m:t>
                      </m:r>
                    </m:sup>
                  </m:sSup>
                </m:num>
                <m:den>
                  <m:sSub>
                    <m:sSubPr>
                      <m:ctrlPr>
                        <w:rPr>
                          <w:rFonts w:ascii="Cambria Math" w:hAnsi="Cambria Math"/>
                          <w:b w:val="0"/>
                          <w:bCs w:val="0"/>
                          <w:iCs/>
                          <w:szCs w:val="24"/>
                        </w:rPr>
                      </m:ctrlPr>
                    </m:sSubPr>
                    <m:e>
                      <m:r>
                        <m:rPr>
                          <m:sty m:val="bi"/>
                        </m:rPr>
                        <w:rPr>
                          <w:rFonts w:ascii="Cambria Math" w:hAnsi="Cambria Math"/>
                          <w:szCs w:val="24"/>
                        </w:rPr>
                        <m:t>γ</m:t>
                      </m:r>
                    </m:e>
                    <m:sub>
                      <m:r>
                        <m:rPr>
                          <m:sty m:val="bi"/>
                        </m:rPr>
                        <w:rPr>
                          <w:rFonts w:ascii="Cambria Math" w:hAnsi="Cambria Math"/>
                          <w:szCs w:val="24"/>
                        </w:rPr>
                        <m:t>fm</m:t>
                      </m:r>
                    </m:sub>
                  </m:sSub>
                </m:den>
              </m:f>
              <m:r>
                <m:rPr>
                  <m:sty m:val="bi"/>
                </m:rPr>
                <w:rPr>
                  <w:rFonts w:ascii="Cambria Math" w:hAnsi="Cambria Math"/>
                  <w:szCs w:val="24"/>
                </w:rPr>
                <m:t xml:space="preserve"> .  </m:t>
              </m:r>
            </m:oMath>
            <w:bookmarkStart w:id="79" w:name="_Toc457062707"/>
            <w:r w:rsidR="00414128">
              <w:rPr>
                <w:szCs w:val="24"/>
              </w:rPr>
              <w:t xml:space="preserve">                                 </w:t>
            </w:r>
            <w:r w:rsidR="00635BD8">
              <w:t>(</w:t>
            </w:r>
            <w:r w:rsidR="00B47613">
              <w:t>15</w:t>
            </w:r>
            <w:r w:rsidR="00635BD8">
              <w:t>)</w:t>
            </w:r>
            <w:bookmarkEnd w:id="79"/>
            <w:r w:rsidR="00635BD8">
              <w:t xml:space="preserve"> </w:t>
            </w:r>
          </w:p>
        </w:tc>
      </w:tr>
    </w:tbl>
    <w:p w:rsidR="00201F96" w:rsidRDefault="007941DE">
      <w:pPr>
        <w:pStyle w:val="NormalLIST"/>
      </w:pPr>
      <w:r>
        <w:t>Minimizing the squared errors between measured energy and the quadratic model by differentiating over the predicted quantity. The roots of the equation minimizing OLS are the number of leaves/mass closet to the model:</w:t>
      </w:r>
    </w:p>
    <w:tbl>
      <w:tblPr>
        <w:tblStyle w:val="PlainTable41"/>
        <w:tblW w:w="0" w:type="auto"/>
        <w:tblLook w:val="04A0" w:firstRow="1" w:lastRow="0" w:firstColumn="1" w:lastColumn="0" w:noHBand="0" w:noVBand="1"/>
      </w:tblPr>
      <w:tblGrid>
        <w:gridCol w:w="10422"/>
      </w:tblGrid>
      <w:tr w:rsidR="00201F96" w:rsidTr="006E7A3E">
        <w:trPr>
          <w:cnfStyle w:val="100000000000" w:firstRow="1" w:lastRow="0" w:firstColumn="0" w:lastColumn="0" w:oddVBand="0" w:evenVBand="0" w:oddHBand="0" w:evenHBand="0" w:firstRowFirstColumn="0" w:firstRowLastColumn="0" w:lastRowFirstColumn="0" w:lastRowLastColumn="0"/>
          <w:trHeight w:val="2307"/>
        </w:trPr>
        <w:tc>
          <w:tcPr>
            <w:cnfStyle w:val="001000000000" w:firstRow="0" w:lastRow="0" w:firstColumn="1" w:lastColumn="0" w:oddVBand="0" w:evenVBand="0" w:oddHBand="0" w:evenHBand="0" w:firstRowFirstColumn="0" w:firstRowLastColumn="0" w:lastRowFirstColumn="0" w:lastRowLastColumn="0"/>
            <w:tcW w:w="8404" w:type="dxa"/>
          </w:tcPr>
          <w:tbl>
            <w:tblPr>
              <w:tblStyle w:val="PlainTable41"/>
              <w:tblW w:w="9072" w:type="dxa"/>
              <w:tblInd w:w="1134" w:type="dxa"/>
              <w:tblLook w:val="04A0" w:firstRow="1" w:lastRow="0" w:firstColumn="1" w:lastColumn="0" w:noHBand="0" w:noVBand="1"/>
            </w:tblPr>
            <w:tblGrid>
              <w:gridCol w:w="9072"/>
            </w:tblGrid>
            <w:tr w:rsidR="00201F96" w:rsidTr="006E7A3E">
              <w:trPr>
                <w:cnfStyle w:val="100000000000" w:firstRow="1" w:lastRow="0" w:firstColumn="0" w:lastColumn="0" w:oddVBand="0" w:evenVBand="0" w:oddHBand="0" w:evenHBand="0" w:firstRowFirstColumn="0" w:firstRowLastColumn="0" w:lastRowFirstColumn="0" w:lastRowLastColumn="0"/>
                <w:trHeight w:val="2553"/>
              </w:trPr>
              <w:tc>
                <w:tcPr>
                  <w:cnfStyle w:val="001000000000" w:firstRow="0" w:lastRow="0" w:firstColumn="1" w:lastColumn="0" w:oddVBand="0" w:evenVBand="0" w:oddHBand="0" w:evenHBand="0" w:firstRowFirstColumn="0" w:firstRowLastColumn="0" w:lastRowFirstColumn="0" w:lastRowLastColumn="0"/>
                  <w:tcW w:w="9072" w:type="dxa"/>
                </w:tcPr>
                <w:p w:rsidR="00201F96" w:rsidRPr="006E7A3E" w:rsidRDefault="00117EBE" w:rsidP="006E7A3E">
                  <w:pPr>
                    <w:pStyle w:val="ListParagraph"/>
                    <w:spacing w:line="360" w:lineRule="auto"/>
                    <w:ind w:left="0" w:right="33" w:firstLine="0"/>
                    <w:jc w:val="left"/>
                    <w:rPr>
                      <w:rFonts w:eastAsiaTheme="minorEastAsia"/>
                      <w:b w:val="0"/>
                      <w:bCs w:val="0"/>
                      <w:szCs w:val="24"/>
                    </w:rPr>
                  </w:pPr>
                  <m:oMathPara>
                    <m:oMathParaPr>
                      <m:jc m:val="left"/>
                    </m:oMathParaPr>
                    <m:oMath>
                      <m:r>
                        <m:rPr>
                          <m:sty m:val="b"/>
                        </m:rPr>
                        <w:rPr>
                          <w:rFonts w:ascii="Cambria Math" w:hAnsi="Cambria Math"/>
                          <w:szCs w:val="24"/>
                        </w:rPr>
                        <m:t>0</m:t>
                      </m:r>
                      <m:r>
                        <m:rPr>
                          <m:sty m:val="bi"/>
                        </m:rPr>
                        <w:rPr>
                          <w:rFonts w:ascii="Cambria Math" w:hAnsi="Cambria Math"/>
                          <w:szCs w:val="24"/>
                        </w:rPr>
                        <m:t>=</m:t>
                      </m:r>
                      <m:sSup>
                        <m:sSupPr>
                          <m:ctrlPr>
                            <w:rPr>
                              <w:rFonts w:ascii="Cambria Math" w:hAnsi="Cambria Math"/>
                              <w:b w:val="0"/>
                              <w:bCs w:val="0"/>
                              <w:i/>
                              <w:szCs w:val="24"/>
                            </w:rPr>
                          </m:ctrlPr>
                        </m:sSupPr>
                        <m:e>
                          <m:r>
                            <m:rPr>
                              <m:sty m:val="bi"/>
                            </m:rPr>
                            <w:rPr>
                              <w:rFonts w:ascii="Cambria Math" w:hAnsi="Cambria Math"/>
                              <w:szCs w:val="24"/>
                            </w:rPr>
                            <m:t>l</m:t>
                          </m:r>
                        </m:e>
                        <m:sup>
                          <m:r>
                            <m:rPr>
                              <m:sty m:val="bi"/>
                            </m:rPr>
                            <w:rPr>
                              <w:rFonts w:ascii="Cambria Math" w:hAnsi="Cambria Math"/>
                              <w:szCs w:val="24"/>
                            </w:rPr>
                            <m:t>3</m:t>
                          </m:r>
                        </m:sup>
                      </m:sSup>
                      <m:nary>
                        <m:naryPr>
                          <m:chr m:val="∑"/>
                          <m:limLoc m:val="undOvr"/>
                          <m:subHide m:val="1"/>
                          <m:supHide m:val="1"/>
                          <m:ctrlPr>
                            <w:rPr>
                              <w:rFonts w:ascii="Cambria Math" w:hAnsi="Cambria Math"/>
                              <w:b w:val="0"/>
                              <w:bCs w:val="0"/>
                              <w:i/>
                              <w:szCs w:val="24"/>
                            </w:rPr>
                          </m:ctrlPr>
                        </m:naryPr>
                        <m:sub/>
                        <m:sup/>
                        <m:e>
                          <m:r>
                            <m:rPr>
                              <m:sty m:val="bi"/>
                            </m:rPr>
                            <w:rPr>
                              <w:rFonts w:ascii="Cambria Math" w:hAnsi="Cambria Math"/>
                              <w:szCs w:val="24"/>
                            </w:rPr>
                            <m:t>4</m:t>
                          </m:r>
                        </m:e>
                      </m:nary>
                      <m:sSubSup>
                        <m:sSubSupPr>
                          <m:ctrlPr>
                            <w:rPr>
                              <w:rFonts w:ascii="Cambria Math" w:hAnsi="Cambria Math"/>
                              <w:b w:val="0"/>
                              <w:bCs w:val="0"/>
                              <w:i/>
                              <w:szCs w:val="24"/>
                            </w:rPr>
                          </m:ctrlPr>
                        </m:sSubSupPr>
                        <m:e>
                          <m:r>
                            <m:rPr>
                              <m:sty m:val="bi"/>
                            </m:rPr>
                            <w:rPr>
                              <w:rFonts w:ascii="Cambria Math" w:hAnsi="Cambria Math"/>
                              <w:szCs w:val="24"/>
                            </w:rPr>
                            <m:t>γ</m:t>
                          </m:r>
                          <m:r>
                            <m:rPr>
                              <m:sty m:val="bi"/>
                            </m:rPr>
                            <w:rPr>
                              <w:rFonts w:ascii="Cambria Math" w:hAnsi="Cambria Math" w:hint="eastAsia"/>
                              <w:szCs w:val="24"/>
                            </w:rPr>
                            <m:t>  </m:t>
                          </m:r>
                        </m:e>
                        <m:sub>
                          <m:r>
                            <m:rPr>
                              <m:sty m:val="bi"/>
                            </m:rPr>
                            <w:rPr>
                              <w:rFonts w:ascii="Cambria Math" w:hAnsi="Cambria Math"/>
                              <w:szCs w:val="24"/>
                            </w:rPr>
                            <m:t>mm</m:t>
                          </m:r>
                        </m:sub>
                        <m:sup>
                          <m:r>
                            <m:rPr>
                              <m:sty m:val="bi"/>
                            </m:rPr>
                            <w:rPr>
                              <w:rFonts w:ascii="Cambria Math" w:hAnsi="Cambria Math"/>
                              <w:szCs w:val="24"/>
                            </w:rPr>
                            <m:t>2</m:t>
                          </m:r>
                        </m:sup>
                      </m:sSubSup>
                      <m:r>
                        <m:rPr>
                          <m:sty m:val="bi"/>
                        </m:rPr>
                        <w:rPr>
                          <w:rFonts w:ascii="Cambria Math" w:hAnsi="Cambria Math"/>
                          <w:szCs w:val="24"/>
                        </w:rPr>
                        <m:t>+</m:t>
                      </m:r>
                      <m:sSup>
                        <m:sSupPr>
                          <m:ctrlPr>
                            <w:rPr>
                              <w:rFonts w:ascii="Cambria Math" w:hAnsi="Cambria Math"/>
                              <w:b w:val="0"/>
                              <w:bCs w:val="0"/>
                              <w:i/>
                              <w:szCs w:val="24"/>
                            </w:rPr>
                          </m:ctrlPr>
                        </m:sSupPr>
                        <m:e>
                          <m:r>
                            <m:rPr>
                              <m:sty m:val="bi"/>
                            </m:rPr>
                            <w:rPr>
                              <w:rFonts w:ascii="Cambria Math" w:hAnsi="Cambria Math"/>
                              <w:szCs w:val="24"/>
                            </w:rPr>
                            <m:t>l</m:t>
                          </m:r>
                        </m:e>
                        <m:sup>
                          <m:r>
                            <m:rPr>
                              <m:sty m:val="bi"/>
                            </m:rPr>
                            <w:rPr>
                              <w:rFonts w:ascii="Cambria Math" w:hAnsi="Cambria Math"/>
                              <w:szCs w:val="24"/>
                            </w:rPr>
                            <m:t>2</m:t>
                          </m:r>
                        </m:sup>
                      </m:sSup>
                      <m:nary>
                        <m:naryPr>
                          <m:chr m:val="∑"/>
                          <m:limLoc m:val="undOvr"/>
                          <m:subHide m:val="1"/>
                          <m:supHide m:val="1"/>
                          <m:ctrlPr>
                            <w:rPr>
                              <w:rFonts w:ascii="Cambria Math" w:hAnsi="Cambria Math"/>
                              <w:b w:val="0"/>
                              <w:bCs w:val="0"/>
                              <w:i/>
                              <w:szCs w:val="24"/>
                            </w:rPr>
                          </m:ctrlPr>
                        </m:naryPr>
                        <m:sub/>
                        <m:sup/>
                        <m:e>
                          <m:r>
                            <m:rPr>
                              <m:sty m:val="bi"/>
                            </m:rPr>
                            <w:rPr>
                              <w:rFonts w:ascii="Cambria Math" w:hAnsi="Cambria Math"/>
                              <w:szCs w:val="24"/>
                            </w:rPr>
                            <m:t>6</m:t>
                          </m:r>
                        </m:e>
                      </m:nary>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mm</m:t>
                          </m:r>
                        </m:sub>
                      </m:sSub>
                      <m:d>
                        <m:dPr>
                          <m:ctrlPr>
                            <w:rPr>
                              <w:rFonts w:ascii="Cambria Math" w:hAnsi="Cambria Math"/>
                              <w:b w:val="0"/>
                              <w:bCs w:val="0"/>
                              <w:i/>
                              <w:szCs w:val="24"/>
                            </w:rPr>
                          </m:ctrlPr>
                        </m:dPr>
                        <m:e>
                          <m:sSub>
                            <m:sSubPr>
                              <m:ctrlPr>
                                <w:rPr>
                                  <w:rFonts w:ascii="Cambria Math" w:hAnsi="Cambria Math"/>
                                  <w:b w:val="0"/>
                                  <w:bCs w:val="0"/>
                                  <w:i/>
                                  <w:szCs w:val="24"/>
                                </w:rPr>
                              </m:ctrlPr>
                            </m:sSubPr>
                            <m:e>
                              <m:sSup>
                                <m:sSupPr>
                                  <m:ctrlPr>
                                    <w:rPr>
                                      <w:rFonts w:ascii="Cambria Math" w:hAnsi="Cambria Math"/>
                                      <w:b w:val="0"/>
                                      <w:bCs w:val="0"/>
                                      <w:i/>
                                      <w:szCs w:val="24"/>
                                    </w:rPr>
                                  </m:ctrlPr>
                                </m:sSupPr>
                                <m:e>
                                  <m:r>
                                    <m:rPr>
                                      <m:sty m:val="bi"/>
                                    </m:rPr>
                                    <w:rPr>
                                      <w:rFonts w:ascii="Cambria Math" w:hAnsi="Cambria Math"/>
                                      <w:szCs w:val="24"/>
                                    </w:rPr>
                                    <m:t>f</m:t>
                                  </m:r>
                                </m:e>
                                <m:sup>
                                  <m:r>
                                    <m:rPr>
                                      <m:sty m:val="bi"/>
                                    </m:rPr>
                                    <w:rPr>
                                      <w:rFonts w:ascii="Cambria Math" w:hAnsi="Cambria Math"/>
                                      <w:szCs w:val="24"/>
                                    </w:rPr>
                                    <m:t>ij</m:t>
                                  </m:r>
                                </m:sup>
                              </m:sSup>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fm</m:t>
                                  </m:r>
                                </m:sub>
                              </m:sSub>
                              <m:r>
                                <m:rPr>
                                  <m:sty m:val="bi"/>
                                </m:rPr>
                                <w:rPr>
                                  <w:rFonts w:ascii="Cambria Math" w:hAnsi="Cambria Math"/>
                                  <w:szCs w:val="24"/>
                                </w:rPr>
                                <m:t>+β</m:t>
                              </m:r>
                            </m:e>
                            <m:sub>
                              <m:r>
                                <m:rPr>
                                  <m:sty m:val="bi"/>
                                </m:rPr>
                                <w:rPr>
                                  <w:rFonts w:ascii="Cambria Math" w:hAnsi="Cambria Math"/>
                                  <w:szCs w:val="24"/>
                                </w:rPr>
                                <m:t>m</m:t>
                              </m:r>
                            </m:sub>
                          </m:sSub>
                        </m:e>
                      </m:d>
                      <m:r>
                        <m:rPr>
                          <m:sty m:val="bi"/>
                        </m:rPr>
                        <w:rPr>
                          <w:rFonts w:ascii="Cambria Math" w:hAnsi="Cambria Math"/>
                          <w:szCs w:val="24"/>
                        </w:rPr>
                        <m:t>+l</m:t>
                      </m:r>
                      <m:nary>
                        <m:naryPr>
                          <m:chr m:val="∑"/>
                          <m:limLoc m:val="undOvr"/>
                          <m:subHide m:val="1"/>
                          <m:supHide m:val="1"/>
                          <m:ctrlPr>
                            <w:rPr>
                              <w:rFonts w:ascii="Cambria Math" w:hAnsi="Cambria Math"/>
                              <w:b w:val="0"/>
                              <w:bCs w:val="0"/>
                              <w:i/>
                              <w:szCs w:val="24"/>
                            </w:rPr>
                          </m:ctrlPr>
                        </m:naryPr>
                        <m:sub/>
                        <m:sup/>
                        <m:e>
                          <m:r>
                            <m:rPr>
                              <m:sty m:val="bi"/>
                            </m:rPr>
                            <w:rPr>
                              <w:rFonts w:ascii="Cambria Math" w:hAnsi="Cambria Math"/>
                              <w:szCs w:val="24"/>
                            </w:rPr>
                            <m:t>2</m:t>
                          </m:r>
                          <m:sSubSup>
                            <m:sSubSupPr>
                              <m:ctrlPr>
                                <w:rPr>
                                  <w:rFonts w:ascii="Cambria Math" w:hAnsi="Cambria Math"/>
                                  <w:b w:val="0"/>
                                  <w:bCs w:val="0"/>
                                  <w:i/>
                                  <w:szCs w:val="24"/>
                                </w:rPr>
                              </m:ctrlPr>
                            </m:sSubSupPr>
                            <m:e>
                              <m:r>
                                <m:rPr>
                                  <m:sty m:val="bi"/>
                                </m:rPr>
                                <w:rPr>
                                  <w:rFonts w:ascii="Cambria Math" w:hAnsi="Cambria Math"/>
                                  <w:szCs w:val="24"/>
                                </w:rPr>
                                <m:t>γ</m:t>
                              </m:r>
                            </m:e>
                            <m:sub>
                              <m:r>
                                <m:rPr>
                                  <m:sty m:val="bi"/>
                                </m:rPr>
                                <w:rPr>
                                  <w:rFonts w:ascii="Cambria Math" w:hAnsi="Cambria Math"/>
                                  <w:szCs w:val="24"/>
                                </w:rPr>
                                <m:t>fm</m:t>
                              </m:r>
                            </m:sub>
                            <m:sup>
                              <m:r>
                                <m:rPr>
                                  <m:sty m:val="bi"/>
                                </m:rPr>
                                <w:rPr>
                                  <w:rFonts w:ascii="Cambria Math" w:hAnsi="Cambria Math"/>
                                  <w:szCs w:val="24"/>
                                </w:rPr>
                                <m:t>2</m:t>
                              </m:r>
                            </m:sup>
                          </m:sSubSup>
                        </m:e>
                      </m:nary>
                      <m:sSup>
                        <m:sSupPr>
                          <m:ctrlPr>
                            <w:rPr>
                              <w:rFonts w:ascii="Cambria Math" w:hAnsi="Cambria Math"/>
                              <w:b w:val="0"/>
                              <w:bCs w:val="0"/>
                              <w:i/>
                              <w:szCs w:val="24"/>
                            </w:rPr>
                          </m:ctrlPr>
                        </m:sSupPr>
                        <m:e>
                          <m:sSup>
                            <m:sSupPr>
                              <m:ctrlPr>
                                <w:rPr>
                                  <w:rFonts w:ascii="Cambria Math" w:hAnsi="Cambria Math"/>
                                  <w:b w:val="0"/>
                                  <w:bCs w:val="0"/>
                                  <w:i/>
                                  <w:szCs w:val="24"/>
                                </w:rPr>
                              </m:ctrlPr>
                            </m:sSupPr>
                            <m:e>
                              <m:r>
                                <m:rPr>
                                  <m:sty m:val="bi"/>
                                </m:rPr>
                                <w:rPr>
                                  <w:rFonts w:ascii="Cambria Math" w:hAnsi="Cambria Math"/>
                                  <w:szCs w:val="24"/>
                                </w:rPr>
                                <m:t>f</m:t>
                              </m:r>
                            </m:e>
                            <m:sup>
                              <m:r>
                                <m:rPr>
                                  <m:sty m:val="bi"/>
                                </m:rPr>
                                <w:rPr>
                                  <w:rFonts w:ascii="Cambria Math" w:hAnsi="Cambria Math"/>
                                  <w:szCs w:val="24"/>
                                </w:rPr>
                                <m:t>ij</m:t>
                              </m:r>
                            </m:sup>
                          </m:sSup>
                        </m:e>
                        <m:sup>
                          <m:r>
                            <m:rPr>
                              <m:sty m:val="bi"/>
                            </m:rPr>
                            <w:rPr>
                              <w:rFonts w:ascii="Cambria Math" w:hAnsi="Cambria Math"/>
                              <w:szCs w:val="24"/>
                            </w:rPr>
                            <m:t>2</m:t>
                          </m:r>
                        </m:sup>
                      </m:sSup>
                    </m:oMath>
                  </m:oMathPara>
                </w:p>
                <w:p w:rsidR="00201F96" w:rsidRPr="006E7A3E" w:rsidRDefault="00117EBE" w:rsidP="006E7A3E">
                  <w:pPr>
                    <w:pStyle w:val="ListParagraph"/>
                    <w:spacing w:line="360" w:lineRule="auto"/>
                    <w:ind w:left="318" w:right="33" w:firstLine="0"/>
                    <w:jc w:val="left"/>
                    <w:rPr>
                      <w:rFonts w:eastAsiaTheme="minorEastAsia"/>
                      <w:b w:val="0"/>
                      <w:bCs w:val="0"/>
                      <w:szCs w:val="24"/>
                    </w:rPr>
                  </w:pPr>
                  <m:oMathPara>
                    <m:oMathParaPr>
                      <m:jc m:val="left"/>
                    </m:oMathParaPr>
                    <m:oMath>
                      <m:r>
                        <m:rPr>
                          <m:sty m:val="bi"/>
                        </m:rPr>
                        <w:rPr>
                          <w:rFonts w:ascii="Cambria Math" w:hAnsi="Cambria Math"/>
                          <w:szCs w:val="24"/>
                        </w:rPr>
                        <m:t>+4</m:t>
                      </m:r>
                      <m:sSub>
                        <m:sSubPr>
                          <m:ctrlPr>
                            <w:rPr>
                              <w:rFonts w:ascii="Cambria Math" w:hAnsi="Cambria Math"/>
                              <w:b w:val="0"/>
                              <w:bCs w:val="0"/>
                              <w:i/>
                              <w:szCs w:val="24"/>
                            </w:rPr>
                          </m:ctrlPr>
                        </m:sSubPr>
                        <m:e>
                          <m:sSup>
                            <m:sSupPr>
                              <m:ctrlPr>
                                <w:rPr>
                                  <w:rFonts w:ascii="Cambria Math" w:hAnsi="Cambria Math"/>
                                  <w:b w:val="0"/>
                                  <w:bCs w:val="0"/>
                                  <w:i/>
                                  <w:szCs w:val="24"/>
                                </w:rPr>
                              </m:ctrlPr>
                            </m:sSupPr>
                            <m:e>
                              <m:r>
                                <m:rPr>
                                  <m:sty m:val="bi"/>
                                </m:rPr>
                                <w:rPr>
                                  <w:rFonts w:ascii="Cambria Math" w:hAnsi="Cambria Math"/>
                                  <w:szCs w:val="24"/>
                                </w:rPr>
                                <m:t>f</m:t>
                              </m:r>
                            </m:e>
                            <m:sup>
                              <m:r>
                                <m:rPr>
                                  <m:sty m:val="bi"/>
                                </m:rPr>
                                <w:rPr>
                                  <w:rFonts w:ascii="Cambria Math" w:hAnsi="Cambria Math"/>
                                  <w:szCs w:val="24"/>
                                </w:rPr>
                                <m:t>ij</m:t>
                              </m:r>
                            </m:sup>
                          </m:sSup>
                          <m:r>
                            <m:rPr>
                              <m:sty m:val="bi"/>
                            </m:rPr>
                            <w:rPr>
                              <w:rFonts w:ascii="Cambria Math" w:hAnsi="Cambria Math"/>
                              <w:szCs w:val="24"/>
                            </w:rPr>
                            <m:t>(γ</m:t>
                          </m:r>
                        </m:e>
                        <m:sub>
                          <m:r>
                            <m:rPr>
                              <m:sty m:val="bi"/>
                            </m:rPr>
                            <w:rPr>
                              <w:rFonts w:ascii="Cambria Math" w:hAnsi="Cambria Math"/>
                              <w:szCs w:val="24"/>
                            </w:rPr>
                            <m:t>ff</m:t>
                          </m:r>
                        </m:sub>
                      </m:sSub>
                      <m:sSup>
                        <m:sSupPr>
                          <m:ctrlPr>
                            <w:rPr>
                              <w:rFonts w:ascii="Cambria Math" w:hAnsi="Cambria Math"/>
                              <w:b w:val="0"/>
                              <w:bCs w:val="0"/>
                              <w:i/>
                              <w:szCs w:val="24"/>
                            </w:rPr>
                          </m:ctrlPr>
                        </m:sSupPr>
                        <m:e>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mm</m:t>
                              </m:r>
                            </m:sub>
                          </m:sSub>
                          <m:r>
                            <m:rPr>
                              <m:sty m:val="bi"/>
                            </m:rPr>
                            <w:rPr>
                              <w:rFonts w:ascii="Cambria Math" w:hAnsi="Cambria Math"/>
                              <w:szCs w:val="24"/>
                            </w:rPr>
                            <m:t>f</m:t>
                          </m:r>
                        </m:e>
                        <m:sup>
                          <m:r>
                            <m:rPr>
                              <m:sty m:val="bi"/>
                            </m:rPr>
                            <w:rPr>
                              <w:rFonts w:ascii="Cambria Math" w:hAnsi="Cambria Math"/>
                              <w:szCs w:val="24"/>
                            </w:rPr>
                            <m:t>ij</m:t>
                          </m:r>
                        </m:sup>
                      </m:sSup>
                      <m:r>
                        <m:rPr>
                          <m:sty m:val="bi"/>
                        </m:rPr>
                        <w:rPr>
                          <w:rFonts w:ascii="Cambria Math" w:hAnsi="Cambria Math"/>
                          <w:szCs w:val="24"/>
                        </w:rPr>
                        <m:t>+</m:t>
                      </m:r>
                      <m:sSub>
                        <m:sSubPr>
                          <m:ctrlPr>
                            <w:rPr>
                              <w:rFonts w:ascii="Cambria Math" w:hAnsi="Cambria Math"/>
                              <w:b w:val="0"/>
                              <w:bCs w:val="0"/>
                              <w:i/>
                              <w:szCs w:val="24"/>
                            </w:rPr>
                          </m:ctrlPr>
                        </m:sSubPr>
                        <m:e>
                          <m:r>
                            <m:rPr>
                              <m:sty m:val="bi"/>
                            </m:rPr>
                            <w:rPr>
                              <w:rFonts w:ascii="Cambria Math" w:hAnsi="Cambria Math"/>
                              <w:szCs w:val="24"/>
                            </w:rPr>
                            <m:t>β</m:t>
                          </m:r>
                        </m:e>
                        <m:sub>
                          <m:r>
                            <m:rPr>
                              <m:sty m:val="bi"/>
                            </m:rPr>
                            <w:rPr>
                              <w:rFonts w:ascii="Cambria Math" w:hAnsi="Cambria Math"/>
                              <w:szCs w:val="24"/>
                            </w:rPr>
                            <m:t>f</m:t>
                          </m:r>
                        </m:sub>
                      </m:sSub>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ff</m:t>
                          </m:r>
                        </m:sub>
                      </m:sSub>
                      <m:r>
                        <m:rPr>
                          <m:sty m:val="bi"/>
                        </m:rPr>
                        <w:rPr>
                          <w:rFonts w:ascii="Cambria Math" w:hAnsi="Cambria Math"/>
                          <w:szCs w:val="24"/>
                        </w:rPr>
                        <m:t>+</m:t>
                      </m:r>
                      <m:sSub>
                        <m:sSubPr>
                          <m:ctrlPr>
                            <w:rPr>
                              <w:rFonts w:ascii="Cambria Math" w:hAnsi="Cambria Math"/>
                              <w:b w:val="0"/>
                              <w:bCs w:val="0"/>
                              <w:i/>
                              <w:szCs w:val="24"/>
                            </w:rPr>
                          </m:ctrlPr>
                        </m:sSubPr>
                        <m:e>
                          <m:r>
                            <m:rPr>
                              <m:sty m:val="bi"/>
                            </m:rPr>
                            <w:rPr>
                              <w:rFonts w:ascii="Cambria Math" w:hAnsi="Cambria Math"/>
                              <w:szCs w:val="24"/>
                            </w:rPr>
                            <m:t>β</m:t>
                          </m:r>
                        </m:e>
                        <m:sub>
                          <m:r>
                            <m:rPr>
                              <m:sty m:val="bi"/>
                            </m:rPr>
                            <w:rPr>
                              <w:rFonts w:ascii="Cambria Math" w:hAnsi="Cambria Math"/>
                              <w:szCs w:val="24"/>
                            </w:rPr>
                            <m:t>m</m:t>
                          </m:r>
                        </m:sub>
                      </m:sSub>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fm</m:t>
                          </m:r>
                        </m:sub>
                      </m:sSub>
                      <m:r>
                        <m:rPr>
                          <m:sty m:val="bi"/>
                        </m:rPr>
                        <w:rPr>
                          <w:rFonts w:ascii="Cambria Math" w:hAnsi="Cambria Math"/>
                          <w:szCs w:val="24"/>
                        </w:rPr>
                        <m:t>)-4</m:t>
                      </m:r>
                      <m:sSup>
                        <m:sSupPr>
                          <m:ctrlPr>
                            <w:rPr>
                              <w:rFonts w:ascii="Cambria Math" w:hAnsi="Cambria Math"/>
                              <w:b w:val="0"/>
                              <w:bCs w:val="0"/>
                              <w:i/>
                              <w:szCs w:val="24"/>
                            </w:rPr>
                          </m:ctrlPr>
                        </m:sSupPr>
                        <m:e>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mm</m:t>
                              </m:r>
                            </m:sub>
                          </m:sSub>
                          <m:r>
                            <m:rPr>
                              <m:sty m:val="bi"/>
                            </m:rPr>
                            <w:rPr>
                              <w:rFonts w:ascii="Cambria Math" w:hAnsi="Cambria Math"/>
                              <w:szCs w:val="24"/>
                            </w:rPr>
                            <m:t>E</m:t>
                          </m:r>
                        </m:e>
                        <m:sup>
                          <m:r>
                            <m:rPr>
                              <m:sty m:val="bi"/>
                            </m:rPr>
                            <w:rPr>
                              <w:rFonts w:ascii="Cambria Math" w:hAnsi="Cambria Math"/>
                              <w:szCs w:val="24"/>
                            </w:rPr>
                            <m:t>ij</m:t>
                          </m:r>
                        </m:sup>
                      </m:sSup>
                      <m:r>
                        <m:rPr>
                          <m:sty m:val="bi"/>
                        </m:rPr>
                        <w:rPr>
                          <w:rFonts w:ascii="Cambria Math" w:hAnsi="Cambria Math"/>
                          <w:szCs w:val="24"/>
                        </w:rPr>
                        <m:t>+4</m:t>
                      </m:r>
                      <m:r>
                        <m:rPr>
                          <m:sty m:val="bi"/>
                        </m:rPr>
                        <w:rPr>
                          <w:rFonts w:ascii="Cambria Math" w:hAnsi="Cambria Math"/>
                          <w:szCs w:val="24"/>
                        </w:rPr>
                        <m:t>α</m:t>
                      </m:r>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mm</m:t>
                          </m:r>
                        </m:sub>
                      </m:sSub>
                    </m:oMath>
                  </m:oMathPara>
                </w:p>
                <w:p w:rsidR="00201F96" w:rsidRPr="006E7A3E" w:rsidRDefault="00117EBE" w:rsidP="006E7A3E">
                  <w:pPr>
                    <w:pStyle w:val="ListParagraph"/>
                    <w:spacing w:line="360" w:lineRule="auto"/>
                    <w:ind w:left="318" w:right="33" w:firstLine="0"/>
                    <w:jc w:val="left"/>
                    <w:rPr>
                      <w:rFonts w:eastAsiaTheme="minorEastAsia"/>
                      <w:b w:val="0"/>
                      <w:bCs w:val="0"/>
                      <w:szCs w:val="24"/>
                    </w:rPr>
                  </w:pPr>
                  <m:oMathPara>
                    <m:oMathParaPr>
                      <m:jc m:val="left"/>
                    </m:oMathParaPr>
                    <m:oMath>
                      <m:r>
                        <m:rPr>
                          <m:sty m:val="bi"/>
                        </m:rPr>
                        <w:rPr>
                          <w:rFonts w:ascii="Cambria Math" w:hAnsi="Cambria Math"/>
                          <w:szCs w:val="24"/>
                        </w:rPr>
                        <m:t>+2</m:t>
                      </m:r>
                      <m:sSubSup>
                        <m:sSubSupPr>
                          <m:ctrlPr>
                            <w:rPr>
                              <w:rFonts w:ascii="Cambria Math" w:hAnsi="Cambria Math"/>
                              <w:b w:val="0"/>
                              <w:bCs w:val="0"/>
                              <w:i/>
                              <w:szCs w:val="24"/>
                            </w:rPr>
                          </m:ctrlPr>
                        </m:sSubSupPr>
                        <m:e>
                          <m:r>
                            <m:rPr>
                              <m:sty m:val="bi"/>
                            </m:rPr>
                            <w:rPr>
                              <w:rFonts w:ascii="Cambria Math" w:hAnsi="Cambria Math"/>
                              <w:szCs w:val="24"/>
                            </w:rPr>
                            <m:t>β</m:t>
                          </m:r>
                        </m:e>
                        <m:sub>
                          <m:r>
                            <m:rPr>
                              <m:sty m:val="bi"/>
                            </m:rPr>
                            <w:rPr>
                              <w:rFonts w:ascii="Cambria Math" w:hAnsi="Cambria Math"/>
                              <w:szCs w:val="24"/>
                            </w:rPr>
                            <m:t>m</m:t>
                          </m:r>
                        </m:sub>
                        <m:sup>
                          <m:r>
                            <m:rPr>
                              <m:sty m:val="bi"/>
                            </m:rPr>
                            <w:rPr>
                              <w:rFonts w:ascii="Cambria Math" w:hAnsi="Cambria Math"/>
                              <w:szCs w:val="24"/>
                            </w:rPr>
                            <m:t>2</m:t>
                          </m:r>
                        </m:sup>
                      </m:sSubSup>
                      <m:r>
                        <m:rPr>
                          <m:sty m:val="bi"/>
                        </m:rPr>
                        <w:rPr>
                          <w:rFonts w:ascii="Cambria Math" w:hAnsi="Cambria Math"/>
                          <w:szCs w:val="24"/>
                        </w:rPr>
                        <m:t>+2</m:t>
                      </m:r>
                      <m:nary>
                        <m:naryPr>
                          <m:chr m:val="∑"/>
                          <m:limLoc m:val="undOvr"/>
                          <m:subHide m:val="1"/>
                          <m:supHide m:val="1"/>
                          <m:ctrlPr>
                            <w:rPr>
                              <w:rFonts w:ascii="Cambria Math" w:hAnsi="Cambria Math"/>
                              <w:b w:val="0"/>
                              <w:bCs w:val="0"/>
                              <w:i/>
                              <w:szCs w:val="24"/>
                            </w:rPr>
                          </m:ctrlPr>
                        </m:naryPr>
                        <m:sub/>
                        <m:sup/>
                        <m:e>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fm</m:t>
                              </m:r>
                            </m:sub>
                          </m:sSub>
                        </m:e>
                      </m:nary>
                      <m:sSup>
                        <m:sSupPr>
                          <m:ctrlPr>
                            <w:rPr>
                              <w:rFonts w:ascii="Cambria Math" w:hAnsi="Cambria Math"/>
                              <w:b w:val="0"/>
                              <w:bCs w:val="0"/>
                              <w:i/>
                              <w:szCs w:val="24"/>
                            </w:rPr>
                          </m:ctrlPr>
                        </m:sSupPr>
                        <m:e>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mm</m:t>
                              </m:r>
                            </m:sub>
                          </m:sSub>
                          <m:sSup>
                            <m:sSupPr>
                              <m:ctrlPr>
                                <w:rPr>
                                  <w:rFonts w:ascii="Cambria Math" w:hAnsi="Cambria Math"/>
                                  <w:b w:val="0"/>
                                  <w:bCs w:val="0"/>
                                  <w:i/>
                                  <w:szCs w:val="24"/>
                                </w:rPr>
                              </m:ctrlPr>
                            </m:sSupPr>
                            <m:e>
                              <m:r>
                                <m:rPr>
                                  <m:sty m:val="bi"/>
                                </m:rPr>
                                <w:rPr>
                                  <w:rFonts w:ascii="Cambria Math" w:hAnsi="Cambria Math"/>
                                  <w:szCs w:val="24"/>
                                </w:rPr>
                                <m:t>f</m:t>
                              </m:r>
                            </m:e>
                            <m:sup>
                              <m:r>
                                <m:rPr>
                                  <m:sty m:val="bi"/>
                                </m:rPr>
                                <w:rPr>
                                  <w:rFonts w:ascii="Cambria Math" w:hAnsi="Cambria Math"/>
                                  <w:szCs w:val="24"/>
                                </w:rPr>
                                <m:t>ij</m:t>
                              </m:r>
                            </m:sup>
                          </m:sSup>
                        </m:e>
                        <m:sup>
                          <m:r>
                            <m:rPr>
                              <m:sty m:val="bi"/>
                            </m:rPr>
                            <w:rPr>
                              <w:rFonts w:ascii="Cambria Math" w:hAnsi="Cambria Math"/>
                              <w:szCs w:val="24"/>
                            </w:rPr>
                            <m:t>3</m:t>
                          </m:r>
                        </m:sup>
                      </m:sSup>
                      <m:r>
                        <m:rPr>
                          <m:sty m:val="bi"/>
                        </m:rPr>
                        <w:rPr>
                          <w:rFonts w:ascii="Cambria Math" w:hAnsi="Cambria Math"/>
                          <w:szCs w:val="24"/>
                        </w:rPr>
                        <m:t>+</m:t>
                      </m:r>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fm</m:t>
                          </m:r>
                        </m:sub>
                      </m:sSub>
                      <m:sSup>
                        <m:sSupPr>
                          <m:ctrlPr>
                            <w:rPr>
                              <w:rFonts w:ascii="Cambria Math" w:hAnsi="Cambria Math"/>
                              <w:b w:val="0"/>
                              <w:bCs w:val="0"/>
                              <w:i/>
                              <w:szCs w:val="24"/>
                            </w:rPr>
                          </m:ctrlPr>
                        </m:sSupPr>
                        <m:e>
                          <m:sSub>
                            <m:sSubPr>
                              <m:ctrlPr>
                                <w:rPr>
                                  <w:rFonts w:ascii="Cambria Math" w:hAnsi="Cambria Math"/>
                                  <w:b w:val="0"/>
                                  <w:bCs w:val="0"/>
                                  <w:i/>
                                  <w:szCs w:val="24"/>
                                </w:rPr>
                              </m:ctrlPr>
                            </m:sSubPr>
                            <m:e>
                              <m:r>
                                <m:rPr>
                                  <m:sty m:val="bi"/>
                                </m:rPr>
                                <w:rPr>
                                  <w:rFonts w:ascii="Cambria Math" w:hAnsi="Cambria Math"/>
                                  <w:szCs w:val="24"/>
                                </w:rPr>
                                <m:t>β</m:t>
                              </m:r>
                            </m:e>
                            <m:sub>
                              <m:r>
                                <m:rPr>
                                  <m:sty m:val="bi"/>
                                </m:rPr>
                                <w:rPr>
                                  <w:rFonts w:ascii="Cambria Math" w:hAnsi="Cambria Math"/>
                                  <w:szCs w:val="24"/>
                                </w:rPr>
                                <m:t>f</m:t>
                              </m:r>
                            </m:sub>
                          </m:sSub>
                          <m:sSup>
                            <m:sSupPr>
                              <m:ctrlPr>
                                <w:rPr>
                                  <w:rFonts w:ascii="Cambria Math" w:hAnsi="Cambria Math"/>
                                  <w:b w:val="0"/>
                                  <w:bCs w:val="0"/>
                                  <w:i/>
                                  <w:szCs w:val="24"/>
                                </w:rPr>
                              </m:ctrlPr>
                            </m:sSupPr>
                            <m:e>
                              <m:r>
                                <m:rPr>
                                  <m:sty m:val="bi"/>
                                </m:rPr>
                                <w:rPr>
                                  <w:rFonts w:ascii="Cambria Math" w:hAnsi="Cambria Math"/>
                                  <w:szCs w:val="24"/>
                                </w:rPr>
                                <m:t>f</m:t>
                              </m:r>
                            </m:e>
                            <m:sup>
                              <m:r>
                                <m:rPr>
                                  <m:sty m:val="bi"/>
                                </m:rPr>
                                <w:rPr>
                                  <w:rFonts w:ascii="Cambria Math" w:hAnsi="Cambria Math"/>
                                  <w:szCs w:val="24"/>
                                </w:rPr>
                                <m:t>ij</m:t>
                              </m:r>
                            </m:sup>
                          </m:sSup>
                        </m:e>
                        <m:sup>
                          <m:r>
                            <m:rPr>
                              <m:sty m:val="bi"/>
                            </m:rPr>
                            <w:rPr>
                              <w:rFonts w:ascii="Cambria Math" w:hAnsi="Cambria Math"/>
                              <w:szCs w:val="24"/>
                            </w:rPr>
                            <m:t>2</m:t>
                          </m:r>
                        </m:sup>
                      </m:sSup>
                      <m:r>
                        <m:rPr>
                          <m:sty m:val="bi"/>
                        </m:rPr>
                        <w:rPr>
                          <w:rFonts w:ascii="Cambria Math" w:hAnsi="Cambria Math"/>
                          <w:szCs w:val="24"/>
                        </w:rPr>
                        <m:t>+</m:t>
                      </m:r>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ff</m:t>
                          </m:r>
                        </m:sub>
                      </m:sSub>
                      <m:sSup>
                        <m:sSupPr>
                          <m:ctrlPr>
                            <w:rPr>
                              <w:rFonts w:ascii="Cambria Math" w:hAnsi="Cambria Math"/>
                              <w:b w:val="0"/>
                              <w:bCs w:val="0"/>
                              <w:i/>
                              <w:szCs w:val="24"/>
                            </w:rPr>
                          </m:ctrlPr>
                        </m:sSupPr>
                        <m:e>
                          <m:sSub>
                            <m:sSubPr>
                              <m:ctrlPr>
                                <w:rPr>
                                  <w:rFonts w:ascii="Cambria Math" w:hAnsi="Cambria Math"/>
                                  <w:b w:val="0"/>
                                  <w:bCs w:val="0"/>
                                  <w:i/>
                                  <w:szCs w:val="24"/>
                                </w:rPr>
                              </m:ctrlPr>
                            </m:sSubPr>
                            <m:e>
                              <m:r>
                                <m:rPr>
                                  <m:sty m:val="bi"/>
                                </m:rPr>
                                <w:rPr>
                                  <w:rFonts w:ascii="Cambria Math" w:hAnsi="Cambria Math"/>
                                  <w:szCs w:val="24"/>
                                </w:rPr>
                                <m:t>β</m:t>
                              </m:r>
                            </m:e>
                            <m:sub>
                              <m:r>
                                <m:rPr>
                                  <m:sty m:val="bi"/>
                                </m:rPr>
                                <w:rPr>
                                  <w:rFonts w:ascii="Cambria Math" w:hAnsi="Cambria Math"/>
                                  <w:szCs w:val="24"/>
                                </w:rPr>
                                <m:t>m</m:t>
                              </m:r>
                            </m:sub>
                          </m:sSub>
                          <m:sSup>
                            <m:sSupPr>
                              <m:ctrlPr>
                                <w:rPr>
                                  <w:rFonts w:ascii="Cambria Math" w:hAnsi="Cambria Math"/>
                                  <w:b w:val="0"/>
                                  <w:bCs w:val="0"/>
                                  <w:i/>
                                  <w:szCs w:val="24"/>
                                </w:rPr>
                              </m:ctrlPr>
                            </m:sSupPr>
                            <m:e>
                              <m:r>
                                <m:rPr>
                                  <m:sty m:val="bi"/>
                                </m:rPr>
                                <w:rPr>
                                  <w:rFonts w:ascii="Cambria Math" w:hAnsi="Cambria Math"/>
                                  <w:szCs w:val="24"/>
                                </w:rPr>
                                <m:t>f</m:t>
                              </m:r>
                            </m:e>
                            <m:sup>
                              <m:r>
                                <m:rPr>
                                  <m:sty m:val="bi"/>
                                </m:rPr>
                                <w:rPr>
                                  <w:rFonts w:ascii="Cambria Math" w:hAnsi="Cambria Math"/>
                                  <w:szCs w:val="24"/>
                                </w:rPr>
                                <m:t>ij</m:t>
                              </m:r>
                            </m:sup>
                          </m:sSup>
                        </m:e>
                        <m:sup>
                          <m:r>
                            <m:rPr>
                              <m:sty m:val="bi"/>
                            </m:rPr>
                            <w:rPr>
                              <w:rFonts w:ascii="Cambria Math" w:hAnsi="Cambria Math"/>
                              <w:szCs w:val="24"/>
                            </w:rPr>
                            <m:t>2</m:t>
                          </m:r>
                        </m:sup>
                      </m:sSup>
                    </m:oMath>
                  </m:oMathPara>
                </w:p>
                <w:p w:rsidR="00201F96" w:rsidRDefault="009022B8" w:rsidP="006E7A3E">
                  <w:pPr>
                    <w:pStyle w:val="ListParagraph"/>
                    <w:spacing w:line="360" w:lineRule="auto"/>
                    <w:ind w:left="318" w:right="33" w:firstLine="0"/>
                    <w:jc w:val="left"/>
                  </w:pPr>
                  <m:oMath>
                    <m:r>
                      <m:rPr>
                        <m:sty m:val="bi"/>
                      </m:rPr>
                      <w:rPr>
                        <w:rFonts w:ascii="Cambria Math" w:hAnsi="Cambria Math"/>
                        <w:szCs w:val="24"/>
                      </w:rPr>
                      <m:t>-</m:t>
                    </m:r>
                    <m:sSup>
                      <m:sSupPr>
                        <m:ctrlPr>
                          <w:rPr>
                            <w:rFonts w:ascii="Cambria Math" w:hAnsi="Cambria Math"/>
                            <w:b w:val="0"/>
                            <w:bCs w:val="0"/>
                            <w:i/>
                            <w:szCs w:val="24"/>
                          </w:rPr>
                        </m:ctrlPr>
                      </m:sSupPr>
                      <m:e>
                        <m:r>
                          <m:rPr>
                            <m:sty m:val="bi"/>
                          </m:rPr>
                          <w:rPr>
                            <w:rFonts w:ascii="Cambria Math" w:hAnsi="Cambria Math"/>
                            <w:szCs w:val="24"/>
                          </w:rPr>
                          <m:t>4</m:t>
                        </m:r>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fm</m:t>
                            </m:r>
                          </m:sub>
                        </m:sSub>
                        <m:r>
                          <m:rPr>
                            <m:sty m:val="bi"/>
                          </m:rPr>
                          <w:rPr>
                            <w:rFonts w:ascii="Cambria Math" w:hAnsi="Cambria Math"/>
                            <w:szCs w:val="24"/>
                          </w:rPr>
                          <m:t>E</m:t>
                        </m:r>
                      </m:e>
                      <m:sup>
                        <m:r>
                          <m:rPr>
                            <m:sty m:val="bi"/>
                          </m:rPr>
                          <w:rPr>
                            <w:rFonts w:ascii="Cambria Math" w:hAnsi="Cambria Math"/>
                            <w:szCs w:val="24"/>
                          </w:rPr>
                          <m:t>ij</m:t>
                        </m:r>
                      </m:sup>
                    </m:sSup>
                    <m:sSup>
                      <m:sSupPr>
                        <m:ctrlPr>
                          <w:rPr>
                            <w:rFonts w:ascii="Cambria Math" w:hAnsi="Cambria Math"/>
                            <w:b w:val="0"/>
                            <w:bCs w:val="0"/>
                            <w:i/>
                            <w:szCs w:val="24"/>
                          </w:rPr>
                        </m:ctrlPr>
                      </m:sSupPr>
                      <m:e>
                        <m:r>
                          <m:rPr>
                            <m:sty m:val="bi"/>
                          </m:rPr>
                          <w:rPr>
                            <w:rFonts w:ascii="Cambria Math" w:hAnsi="Cambria Math"/>
                            <w:szCs w:val="24"/>
                          </w:rPr>
                          <m:t>f</m:t>
                        </m:r>
                      </m:e>
                      <m:sup>
                        <m:r>
                          <m:rPr>
                            <m:sty m:val="bi"/>
                          </m:rPr>
                          <w:rPr>
                            <w:rFonts w:ascii="Cambria Math" w:hAnsi="Cambria Math"/>
                            <w:szCs w:val="24"/>
                          </w:rPr>
                          <m:t>ij</m:t>
                        </m:r>
                      </m:sup>
                    </m:sSup>
                    <m:r>
                      <m:rPr>
                        <m:sty m:val="bi"/>
                      </m:rPr>
                      <w:rPr>
                        <w:rFonts w:ascii="Cambria Math" w:hAnsi="Cambria Math"/>
                        <w:szCs w:val="24"/>
                      </w:rPr>
                      <m:t>+α</m:t>
                    </m:r>
                    <m:sSub>
                      <m:sSubPr>
                        <m:ctrlPr>
                          <w:rPr>
                            <w:rFonts w:ascii="Cambria Math" w:hAnsi="Cambria Math"/>
                            <w:b w:val="0"/>
                            <w:bCs w:val="0"/>
                            <w:i/>
                            <w:szCs w:val="24"/>
                          </w:rPr>
                        </m:ctrlPr>
                      </m:sSubPr>
                      <m:e>
                        <m:r>
                          <m:rPr>
                            <m:sty m:val="bi"/>
                          </m:rPr>
                          <w:rPr>
                            <w:rFonts w:ascii="Cambria Math" w:hAnsi="Cambria Math"/>
                            <w:szCs w:val="24"/>
                          </w:rPr>
                          <m:t>γ</m:t>
                        </m:r>
                      </m:e>
                      <m:sub>
                        <m:r>
                          <m:rPr>
                            <m:sty m:val="bi"/>
                          </m:rPr>
                          <w:rPr>
                            <w:rFonts w:ascii="Cambria Math" w:hAnsi="Cambria Math"/>
                            <w:szCs w:val="24"/>
                          </w:rPr>
                          <m:t>fm</m:t>
                        </m:r>
                      </m:sub>
                    </m:sSub>
                    <m:sSup>
                      <m:sSupPr>
                        <m:ctrlPr>
                          <w:rPr>
                            <w:rFonts w:ascii="Cambria Math" w:hAnsi="Cambria Math"/>
                            <w:b w:val="0"/>
                            <w:bCs w:val="0"/>
                            <w:i/>
                            <w:szCs w:val="24"/>
                          </w:rPr>
                        </m:ctrlPr>
                      </m:sSupPr>
                      <m:e>
                        <m:r>
                          <m:rPr>
                            <m:sty m:val="bi"/>
                          </m:rPr>
                          <w:rPr>
                            <w:rFonts w:ascii="Cambria Math" w:hAnsi="Cambria Math"/>
                            <w:szCs w:val="24"/>
                          </w:rPr>
                          <m:t>f</m:t>
                        </m:r>
                      </m:e>
                      <m:sup>
                        <m:r>
                          <m:rPr>
                            <m:sty m:val="bi"/>
                          </m:rPr>
                          <w:rPr>
                            <w:rFonts w:ascii="Cambria Math" w:hAnsi="Cambria Math"/>
                            <w:szCs w:val="24"/>
                          </w:rPr>
                          <m:t>ij</m:t>
                        </m:r>
                      </m:sup>
                    </m:sSup>
                    <m:r>
                      <m:rPr>
                        <m:sty m:val="bi"/>
                      </m:rPr>
                      <w:rPr>
                        <w:rFonts w:ascii="Cambria Math" w:hAnsi="Cambria Math"/>
                        <w:szCs w:val="24"/>
                      </w:rPr>
                      <m:t>+</m:t>
                    </m:r>
                    <m:sSub>
                      <m:sSubPr>
                        <m:ctrlPr>
                          <w:rPr>
                            <w:rFonts w:ascii="Cambria Math" w:hAnsi="Cambria Math"/>
                            <w:b w:val="0"/>
                            <w:bCs w:val="0"/>
                            <w:i/>
                            <w:szCs w:val="24"/>
                          </w:rPr>
                        </m:ctrlPr>
                      </m:sSubPr>
                      <m:e>
                        <m:r>
                          <m:rPr>
                            <m:sty m:val="bi"/>
                          </m:rPr>
                          <w:rPr>
                            <w:rFonts w:ascii="Cambria Math" w:hAnsi="Cambria Math"/>
                            <w:szCs w:val="24"/>
                          </w:rPr>
                          <m:t>β</m:t>
                        </m:r>
                      </m:e>
                      <m:sub>
                        <m:r>
                          <m:rPr>
                            <m:sty m:val="bi"/>
                          </m:rPr>
                          <w:rPr>
                            <w:rFonts w:ascii="Cambria Math" w:hAnsi="Cambria Math"/>
                            <w:szCs w:val="24"/>
                          </w:rPr>
                          <m:t>m</m:t>
                        </m:r>
                      </m:sub>
                    </m:sSub>
                    <m:sSub>
                      <m:sSubPr>
                        <m:ctrlPr>
                          <w:rPr>
                            <w:rFonts w:ascii="Cambria Math" w:hAnsi="Cambria Math"/>
                            <w:b w:val="0"/>
                            <w:bCs w:val="0"/>
                            <w:i/>
                            <w:szCs w:val="24"/>
                          </w:rPr>
                        </m:ctrlPr>
                      </m:sSubPr>
                      <m:e>
                        <m:r>
                          <m:rPr>
                            <m:sty m:val="bi"/>
                          </m:rPr>
                          <w:rPr>
                            <w:rFonts w:ascii="Cambria Math" w:hAnsi="Cambria Math"/>
                            <w:szCs w:val="24"/>
                          </w:rPr>
                          <m:t>β</m:t>
                        </m:r>
                      </m:e>
                      <m:sub>
                        <m:r>
                          <m:rPr>
                            <m:sty m:val="bi"/>
                          </m:rPr>
                          <w:rPr>
                            <w:rFonts w:ascii="Cambria Math" w:hAnsi="Cambria Math"/>
                            <w:szCs w:val="24"/>
                          </w:rPr>
                          <m:t>f</m:t>
                        </m:r>
                      </m:sub>
                    </m:sSub>
                    <m:sSup>
                      <m:sSupPr>
                        <m:ctrlPr>
                          <w:rPr>
                            <w:rFonts w:ascii="Cambria Math" w:hAnsi="Cambria Math"/>
                            <w:b w:val="0"/>
                            <w:bCs w:val="0"/>
                            <w:i/>
                            <w:szCs w:val="24"/>
                          </w:rPr>
                        </m:ctrlPr>
                      </m:sSupPr>
                      <m:e>
                        <m:r>
                          <m:rPr>
                            <m:sty m:val="bi"/>
                          </m:rPr>
                          <w:rPr>
                            <w:rFonts w:ascii="Cambria Math" w:hAnsi="Cambria Math"/>
                            <w:szCs w:val="24"/>
                          </w:rPr>
                          <m:t>f</m:t>
                        </m:r>
                      </m:e>
                      <m:sup>
                        <m:r>
                          <m:rPr>
                            <m:sty m:val="bi"/>
                          </m:rPr>
                          <w:rPr>
                            <w:rFonts w:ascii="Cambria Math" w:hAnsi="Cambria Math"/>
                            <w:szCs w:val="24"/>
                          </w:rPr>
                          <m:t>ij</m:t>
                        </m:r>
                      </m:sup>
                    </m:sSup>
                    <m:r>
                      <m:rPr>
                        <m:sty m:val="bi"/>
                      </m:rPr>
                      <w:rPr>
                        <w:rFonts w:ascii="Cambria Math" w:hAnsi="Cambria Math"/>
                        <w:szCs w:val="24"/>
                      </w:rPr>
                      <m:t>-</m:t>
                    </m:r>
                    <m:sSup>
                      <m:sSupPr>
                        <m:ctrlPr>
                          <w:rPr>
                            <w:rFonts w:ascii="Cambria Math" w:hAnsi="Cambria Math"/>
                            <w:b w:val="0"/>
                            <w:bCs w:val="0"/>
                            <w:i/>
                            <w:szCs w:val="24"/>
                          </w:rPr>
                        </m:ctrlPr>
                      </m:sSupPr>
                      <m:e>
                        <m:sSub>
                          <m:sSubPr>
                            <m:ctrlPr>
                              <w:rPr>
                                <w:rFonts w:ascii="Cambria Math" w:hAnsi="Cambria Math"/>
                                <w:b w:val="0"/>
                                <w:bCs w:val="0"/>
                                <w:i/>
                                <w:szCs w:val="24"/>
                              </w:rPr>
                            </m:ctrlPr>
                          </m:sSubPr>
                          <m:e>
                            <m:r>
                              <m:rPr>
                                <m:sty m:val="bi"/>
                              </m:rPr>
                              <w:rPr>
                                <w:rFonts w:ascii="Cambria Math" w:hAnsi="Cambria Math"/>
                                <w:szCs w:val="24"/>
                              </w:rPr>
                              <m:t>β</m:t>
                            </m:r>
                          </m:e>
                          <m:sub>
                            <m:r>
                              <m:rPr>
                                <m:sty m:val="bi"/>
                              </m:rPr>
                              <w:rPr>
                                <w:rFonts w:ascii="Cambria Math" w:hAnsi="Cambria Math"/>
                                <w:szCs w:val="24"/>
                              </w:rPr>
                              <m:t>m</m:t>
                            </m:r>
                          </m:sub>
                        </m:sSub>
                        <m:r>
                          <m:rPr>
                            <m:sty m:val="bi"/>
                          </m:rPr>
                          <w:rPr>
                            <w:rFonts w:ascii="Cambria Math" w:hAnsi="Cambria Math"/>
                            <w:szCs w:val="24"/>
                          </w:rPr>
                          <m:t>E</m:t>
                        </m:r>
                      </m:e>
                      <m:sup>
                        <m:r>
                          <m:rPr>
                            <m:sty m:val="bi"/>
                          </m:rPr>
                          <w:rPr>
                            <w:rFonts w:ascii="Cambria Math" w:hAnsi="Cambria Math"/>
                            <w:szCs w:val="24"/>
                          </w:rPr>
                          <m:t>ij</m:t>
                        </m:r>
                      </m:sup>
                    </m:sSup>
                    <m:r>
                      <m:rPr>
                        <m:sty m:val="bi"/>
                      </m:rPr>
                      <w:rPr>
                        <w:rFonts w:ascii="Cambria Math" w:hAnsi="Cambria Math"/>
                        <w:szCs w:val="24"/>
                      </w:rPr>
                      <m:t>+α</m:t>
                    </m:r>
                    <m:sSub>
                      <m:sSubPr>
                        <m:ctrlPr>
                          <w:rPr>
                            <w:rFonts w:ascii="Cambria Math" w:hAnsi="Cambria Math"/>
                            <w:b w:val="0"/>
                            <w:bCs w:val="0"/>
                            <w:i/>
                            <w:szCs w:val="24"/>
                          </w:rPr>
                        </m:ctrlPr>
                      </m:sSubPr>
                      <m:e>
                        <m:r>
                          <m:rPr>
                            <m:sty m:val="bi"/>
                          </m:rPr>
                          <w:rPr>
                            <w:rFonts w:ascii="Cambria Math" w:hAnsi="Cambria Math"/>
                            <w:szCs w:val="24"/>
                          </w:rPr>
                          <m:t>β</m:t>
                        </m:r>
                      </m:e>
                      <m:sub>
                        <m:r>
                          <m:rPr>
                            <m:sty m:val="bi"/>
                          </m:rPr>
                          <w:rPr>
                            <w:rFonts w:ascii="Cambria Math" w:hAnsi="Cambria Math"/>
                            <w:szCs w:val="24"/>
                          </w:rPr>
                          <m:t>m</m:t>
                        </m:r>
                      </m:sub>
                    </m:sSub>
                    <m:r>
                      <m:rPr>
                        <m:sty m:val="bi"/>
                      </m:rPr>
                      <w:rPr>
                        <w:rFonts w:ascii="Cambria Math" w:hAnsi="Cambria Math"/>
                        <w:szCs w:val="24"/>
                      </w:rPr>
                      <m:t>→</m:t>
                    </m:r>
                    <m:sSub>
                      <m:sSubPr>
                        <m:ctrlPr>
                          <w:rPr>
                            <w:rFonts w:ascii="Cambria Math" w:hAnsi="Cambria Math"/>
                            <w:b w:val="0"/>
                            <w:bCs w:val="0"/>
                            <w:i/>
                            <w:szCs w:val="24"/>
                          </w:rPr>
                        </m:ctrlPr>
                      </m:sSubPr>
                      <m:e>
                        <m:r>
                          <m:rPr>
                            <m:sty m:val="bi"/>
                          </m:rPr>
                          <w:rPr>
                            <w:rFonts w:ascii="Cambria Math" w:hAnsi="Cambria Math"/>
                            <w:szCs w:val="24"/>
                          </w:rPr>
                          <m:t>l</m:t>
                        </m:r>
                      </m:e>
                      <m:sub>
                        <m:r>
                          <m:rPr>
                            <m:sty m:val="bi"/>
                          </m:rPr>
                          <w:rPr>
                            <w:rFonts w:ascii="Cambria Math" w:hAnsi="Cambria Math"/>
                            <w:szCs w:val="24"/>
                          </w:rPr>
                          <m:t>predicted</m:t>
                        </m:r>
                      </m:sub>
                    </m:sSub>
                    <w:bookmarkStart w:id="80" w:name="_Toc457062708"/>
                    <m:r>
                      <m:rPr>
                        <m:sty m:val="bi"/>
                      </m:rPr>
                      <w:rPr>
                        <w:rFonts w:ascii="Cambria Math" w:hAnsi="Cambria Math"/>
                        <w:szCs w:val="24"/>
                      </w:rPr>
                      <m:t xml:space="preserve">                     </m:t>
                    </m:r>
                  </m:oMath>
                  <w:r w:rsidR="00201F96">
                    <w:t>(</w:t>
                  </w:r>
                  <w:r w:rsidR="00B47613">
                    <w:t>16</w:t>
                  </w:r>
                  <w:r w:rsidR="00201F96">
                    <w:t>)</w:t>
                  </w:r>
                  <w:bookmarkEnd w:id="80"/>
                </w:p>
              </w:tc>
            </w:tr>
          </w:tbl>
          <w:p w:rsidR="00201F96" w:rsidRDefault="00201F96" w:rsidP="006E7A3E">
            <w:pPr>
              <w:pStyle w:val="NormalLIST"/>
              <w:numPr>
                <w:ilvl w:val="0"/>
                <w:numId w:val="0"/>
              </w:numPr>
              <w:ind w:right="176"/>
            </w:pPr>
          </w:p>
        </w:tc>
      </w:tr>
    </w:tbl>
    <w:p w:rsidR="005F3B86" w:rsidRDefault="005F3B86" w:rsidP="006E7A3E">
      <w:pPr>
        <w:pStyle w:val="NormalLIST"/>
        <w:numPr>
          <w:ilvl w:val="0"/>
          <w:numId w:val="0"/>
        </w:numPr>
        <w:ind w:left="1202" w:firstLine="720"/>
      </w:pPr>
    </w:p>
    <w:p w:rsidR="0058513F" w:rsidRDefault="007941DE" w:rsidP="006E7A3E">
      <w:pPr>
        <w:pStyle w:val="Heading2"/>
      </w:pPr>
      <w:bookmarkStart w:id="81" w:name="_Toc469494671"/>
      <w:r>
        <w:rPr>
          <w:rFonts w:ascii="Arial" w:hAnsi="Arial" w:cs="Arial"/>
        </w:rPr>
        <w:lastRenderedPageBreak/>
        <w:t xml:space="preserve"> </w:t>
      </w:r>
      <w:bookmarkStart w:id="82" w:name="_Toc469575397"/>
      <w:r w:rsidR="00B53FBD">
        <w:rPr>
          <w:rFonts w:ascii="Arial" w:hAnsi="Arial" w:cs="Arial"/>
        </w:rPr>
        <w:t xml:space="preserve">3.6 </w:t>
      </w:r>
      <w:r>
        <w:t>Neural Networks estimation</w:t>
      </w:r>
      <w:bookmarkEnd w:id="81"/>
      <w:bookmarkEnd w:id="82"/>
      <w:r>
        <w:t xml:space="preserve"> </w:t>
      </w:r>
    </w:p>
    <w:p w:rsidR="0058513F" w:rsidRDefault="007941DE" w:rsidP="006E7A3E">
      <w:r>
        <w:t xml:space="preserve"> A linear regression model with the frequency response amplitudes as inputs was used iteratively to determine frequencies which are statistically significant to the mass of fruit and number of leaves: </w:t>
      </w:r>
    </w:p>
    <w:tbl>
      <w:tblPr>
        <w:tblStyle w:val="TableGrid0"/>
        <w:tblW w:w="8210" w:type="dxa"/>
        <w:tblInd w:w="1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0"/>
      </w:tblGrid>
      <w:tr w:rsidR="00602C62" w:rsidTr="006E7A3E">
        <w:trPr>
          <w:cantSplit/>
          <w:trHeight w:val="1474"/>
        </w:trPr>
        <w:tc>
          <w:tcPr>
            <w:tcW w:w="8210" w:type="dxa"/>
            <w:vAlign w:val="center"/>
          </w:tcPr>
          <w:p w:rsidR="00602C62" w:rsidRPr="005B0371" w:rsidRDefault="00116EA5" w:rsidP="006E7A3E">
            <w:pPr>
              <w:pStyle w:val="Figcontent"/>
              <w:jc w:val="right"/>
            </w:pPr>
            <m:oMath>
              <m:sSup>
                <m:sSupPr>
                  <m:ctrlPr>
                    <w:rPr>
                      <w:rFonts w:ascii="Cambria Math" w:hAnsi="Cambria Math"/>
                      <w:iCs/>
                    </w:rPr>
                  </m:ctrlPr>
                </m:sSupPr>
                <m:e>
                  <m:r>
                    <w:rPr>
                      <w:rFonts w:ascii="Cambria Math" w:hAnsi="Cambria Math"/>
                    </w:rPr>
                    <m:t>m</m:t>
                  </m:r>
                </m:e>
                <m:sup>
                  <m:r>
                    <w:rPr>
                      <w:rFonts w:ascii="Cambria Math" w:hAnsi="Cambria Math"/>
                    </w:rPr>
                    <m:t>ij</m:t>
                  </m:r>
                </m:sup>
              </m:sSup>
              <m:r>
                <m:rPr>
                  <m:sty m:val="p"/>
                </m:rP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iCs/>
                        </w:rPr>
                      </m:ctrlPr>
                    </m:sSubPr>
                    <m:e>
                      <m:r>
                        <w:rPr>
                          <w:rFonts w:ascii="Cambria Math" w:hAnsi="Cambria Math"/>
                        </w:rPr>
                        <m:t>β</m:t>
                      </m:r>
                    </m:e>
                    <m:sub>
                      <m:sSup>
                        <m:sSupPr>
                          <m:ctrlPr>
                            <w:rPr>
                              <w:rFonts w:ascii="Cambria Math" w:hAnsi="Cambria Math"/>
                              <w:iCs/>
                            </w:rPr>
                          </m:ctrlPr>
                        </m:sSupPr>
                        <m:e>
                          <m:r>
                            <w:rPr>
                              <w:rFonts w:ascii="Cambria Math" w:hAnsi="Cambria Math"/>
                            </w:rPr>
                            <m:t>f</m:t>
                          </m:r>
                        </m:e>
                        <m:sup>
                          <m:r>
                            <w:rPr>
                              <w:rFonts w:ascii="Cambria Math" w:hAnsi="Cambria Math"/>
                            </w:rPr>
                            <m:t>ij</m:t>
                          </m:r>
                        </m:sup>
                      </m:sSup>
                    </m:sub>
                  </m:sSub>
                  <m:sSup>
                    <m:sSupPr>
                      <m:ctrlPr>
                        <w:rPr>
                          <w:rFonts w:ascii="Cambria Math" w:hAnsi="Cambria Math"/>
                          <w:iCs/>
                        </w:rPr>
                      </m:ctrlPr>
                    </m:sSupPr>
                    <m:e>
                      <m:r>
                        <w:rPr>
                          <w:rFonts w:ascii="Cambria Math" w:hAnsi="Cambria Math"/>
                        </w:rPr>
                        <m:t>E</m:t>
                      </m:r>
                    </m:e>
                    <m:sup>
                      <m:r>
                        <w:rPr>
                          <w:rFonts w:ascii="Cambria Math" w:hAnsi="Cambria Math"/>
                        </w:rPr>
                        <m:t>ij</m:t>
                      </m:r>
                    </m:sup>
                  </m:sSup>
                  <m:r>
                    <m:rPr>
                      <m:sty m:val="p"/>
                    </m:rPr>
                    <w:rPr>
                      <w:rFonts w:ascii="Cambria Math" w:hAnsi="Cambria Math"/>
                    </w:rPr>
                    <m:t>(</m:t>
                  </m:r>
                  <m:sSup>
                    <m:sSupPr>
                      <m:ctrlPr>
                        <w:rPr>
                          <w:rFonts w:ascii="Cambria Math" w:hAnsi="Cambria Math"/>
                          <w:iCs/>
                        </w:rPr>
                      </m:ctrlPr>
                    </m:sSupPr>
                    <m:e>
                      <m:r>
                        <w:rPr>
                          <w:rFonts w:ascii="Cambria Math" w:hAnsi="Cambria Math"/>
                        </w:rPr>
                        <m:t>f</m:t>
                      </m:r>
                    </m:e>
                    <m:sup>
                      <m:r>
                        <w:rPr>
                          <w:rFonts w:ascii="Cambria Math" w:hAnsi="Cambria Math"/>
                        </w:rPr>
                        <m:t>ij</m:t>
                      </m:r>
                    </m:sup>
                  </m:sSup>
                  <m:r>
                    <m:rPr>
                      <m:sty m:val="p"/>
                    </m:rPr>
                    <w:rPr>
                      <w:rFonts w:ascii="Cambria Math" w:hAnsi="Cambria Math"/>
                    </w:rPr>
                    <m:t>)</m:t>
                  </m:r>
                </m:e>
              </m:nary>
              <m:r>
                <m:rPr>
                  <m:sty m:val="p"/>
                </m:rPr>
                <w:rPr>
                  <w:rFonts w:ascii="Cambria Math" w:hAnsi="Cambria Math"/>
                </w:rPr>
                <m:t>+</m:t>
              </m:r>
              <m:sSup>
                <m:sSupPr>
                  <m:ctrlPr>
                    <w:rPr>
                      <w:rFonts w:ascii="Cambria Math" w:hAnsi="Cambria Math"/>
                      <w:iCs/>
                    </w:rPr>
                  </m:ctrlPr>
                </m:sSupPr>
                <m:e>
                  <m:r>
                    <w:rPr>
                      <w:rFonts w:ascii="Cambria Math" w:hAnsi="Cambria Math"/>
                    </w:rPr>
                    <m:t>ϵ</m:t>
                  </m:r>
                </m:e>
                <m:sup>
                  <m:r>
                    <w:rPr>
                      <w:rFonts w:ascii="Cambria Math" w:hAnsi="Cambria Math"/>
                    </w:rPr>
                    <m:t>ij</m:t>
                  </m:r>
                </m:sup>
              </m:sSup>
              <m:r>
                <m:rPr>
                  <m:sty m:val="p"/>
                </m:rPr>
                <w:rPr>
                  <w:rFonts w:ascii="Cambria Math" w:hAnsi="Cambria Math"/>
                </w:rPr>
                <m:t>.</m:t>
              </m:r>
              <w:bookmarkStart w:id="83" w:name="_Toc457062709"/>
              <m:r>
                <m:rPr>
                  <m:sty m:val="p"/>
                </m:rPr>
                <w:rPr>
                  <w:rFonts w:ascii="Cambria Math" w:hAnsi="Cambria Math"/>
                </w:rPr>
                <m:t xml:space="preserve">                                     </m:t>
              </m:r>
            </m:oMath>
            <w:r w:rsidR="00602C62" w:rsidRPr="00225FA0">
              <w:rPr>
                <w:rFonts w:asciiTheme="majorBidi" w:hAnsiTheme="majorBidi"/>
                <w:b/>
              </w:rPr>
              <w:t xml:space="preserve"> </w:t>
            </w:r>
            <w:r w:rsidR="00602C62" w:rsidRPr="006E7A3E">
              <w:rPr>
                <w:rFonts w:asciiTheme="majorBidi" w:hAnsiTheme="majorBidi"/>
                <w:b/>
              </w:rPr>
              <w:t>(</w:t>
            </w:r>
            <w:r w:rsidR="00CE40FA">
              <w:rPr>
                <w:rFonts w:asciiTheme="majorBidi" w:hAnsiTheme="majorBidi"/>
                <w:b/>
              </w:rPr>
              <w:t>17</w:t>
            </w:r>
            <w:r w:rsidR="00602C62" w:rsidRPr="006E7A3E">
              <w:rPr>
                <w:rFonts w:asciiTheme="majorBidi" w:hAnsiTheme="majorBidi"/>
                <w:b/>
              </w:rPr>
              <w:t>)</w:t>
            </w:r>
            <w:bookmarkEnd w:id="83"/>
          </w:p>
        </w:tc>
      </w:tr>
    </w:tbl>
    <w:tbl>
      <w:tblPr>
        <w:tblStyle w:val="TableGrid0"/>
        <w:tblpPr w:leftFromText="180" w:rightFromText="180" w:vertAnchor="text" w:horzAnchor="page" w:tblpX="1937" w:tblpY="1516"/>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39"/>
      </w:tblGrid>
      <w:tr w:rsidR="000F06DB" w:rsidTr="006E7A3E">
        <w:trPr>
          <w:trHeight w:val="3181"/>
        </w:trPr>
        <w:tc>
          <w:tcPr>
            <w:tcW w:w="9039" w:type="dxa"/>
          </w:tcPr>
          <w:p w:rsidR="000F06DB" w:rsidRDefault="000F06DB" w:rsidP="006E7A3E">
            <w:pPr>
              <w:keepNext/>
              <w:ind w:left="0" w:firstLine="0"/>
            </w:pPr>
            <w:r>
              <w:rPr>
                <w:rFonts w:eastAsia="Calibri"/>
                <w:noProof/>
              </w:rPr>
              <mc:AlternateContent>
                <mc:Choice Requires="wpg">
                  <w:drawing>
                    <wp:inline distT="0" distB="0" distL="0" distR="0" wp14:anchorId="6B381BB6" wp14:editId="199EDF4C">
                      <wp:extent cx="5175250" cy="2011226"/>
                      <wp:effectExtent l="0" t="0" r="6350" b="0"/>
                      <wp:docPr id="117" name="Group 117"/>
                      <wp:cNvGraphicFramePr/>
                      <a:graphic xmlns:a="http://schemas.openxmlformats.org/drawingml/2006/main">
                        <a:graphicData uri="http://schemas.microsoft.com/office/word/2010/wordprocessingGroup">
                          <wpg:wgp>
                            <wpg:cNvGrpSpPr/>
                            <wpg:grpSpPr>
                              <a:xfrm>
                                <a:off x="0" y="0"/>
                                <a:ext cx="5175250" cy="2011226"/>
                                <a:chOff x="0" y="0"/>
                                <a:chExt cx="5175250" cy="2011226"/>
                              </a:xfrm>
                            </wpg:grpSpPr>
                            <pic:pic xmlns:pic="http://schemas.openxmlformats.org/drawingml/2006/picture">
                              <pic:nvPicPr>
                                <pic:cNvPr id="118" name="Picture 118"/>
                                <pic:cNvPicPr/>
                              </pic:nvPicPr>
                              <pic:blipFill>
                                <a:blip r:embed="rId93"/>
                                <a:stretch>
                                  <a:fillRect/>
                                </a:stretch>
                              </pic:blipFill>
                              <pic:spPr>
                                <a:xfrm>
                                  <a:off x="0" y="0"/>
                                  <a:ext cx="5175250" cy="1438148"/>
                                </a:xfrm>
                                <a:prstGeom prst="rect">
                                  <a:avLst/>
                                </a:prstGeom>
                              </pic:spPr>
                            </pic:pic>
                            <pic:pic xmlns:pic="http://schemas.openxmlformats.org/drawingml/2006/picture">
                              <pic:nvPicPr>
                                <pic:cNvPr id="119" name="Picture 119"/>
                                <pic:cNvPicPr/>
                              </pic:nvPicPr>
                              <pic:blipFill>
                                <a:blip r:embed="rId94"/>
                                <a:stretch>
                                  <a:fillRect/>
                                </a:stretch>
                              </pic:blipFill>
                              <pic:spPr>
                                <a:xfrm>
                                  <a:off x="127" y="1490472"/>
                                  <a:ext cx="5169408" cy="455676"/>
                                </a:xfrm>
                                <a:prstGeom prst="rect">
                                  <a:avLst/>
                                </a:prstGeom>
                              </pic:spPr>
                            </pic:pic>
                            <wps:wsp>
                              <wps:cNvPr id="120" name="Rectangle 120"/>
                              <wps:cNvSpPr/>
                              <wps:spPr>
                                <a:xfrm>
                                  <a:off x="457581" y="1646403"/>
                                  <a:ext cx="577470" cy="224380"/>
                                </a:xfrm>
                                <a:prstGeom prst="rect">
                                  <a:avLst/>
                                </a:prstGeom>
                                <a:ln>
                                  <a:noFill/>
                                </a:ln>
                              </wps:spPr>
                              <wps:txbx>
                                <w:txbxContent>
                                  <w:p w:rsidR="00675B45" w:rsidRDefault="00675B45" w:rsidP="000F06DB">
                                    <w:r>
                                      <w:t xml:space="preserve">Figure </w:t>
                                    </w:r>
                                  </w:p>
                                </w:txbxContent>
                              </wps:txbx>
                              <wps:bodyPr horzOverflow="overflow" vert="horz" lIns="0" tIns="0" rIns="0" bIns="0" rtlCol="0">
                                <a:noAutofit/>
                              </wps:bodyPr>
                            </wps:wsp>
                            <wps:wsp>
                              <wps:cNvPr id="121" name="Rectangle 121"/>
                              <wps:cNvSpPr/>
                              <wps:spPr>
                                <a:xfrm>
                                  <a:off x="891921" y="1646403"/>
                                  <a:ext cx="202692" cy="224380"/>
                                </a:xfrm>
                                <a:prstGeom prst="rect">
                                  <a:avLst/>
                                </a:prstGeom>
                                <a:ln>
                                  <a:noFill/>
                                </a:ln>
                              </wps:spPr>
                              <wps:txbx>
                                <w:txbxContent>
                                  <w:p w:rsidR="00675B45" w:rsidRDefault="00675B45" w:rsidP="000F06DB">
                                    <w:r>
                                      <w:t>11</w:t>
                                    </w:r>
                                  </w:p>
                                </w:txbxContent>
                              </wps:txbx>
                              <wps:bodyPr horzOverflow="overflow" vert="horz" lIns="0" tIns="0" rIns="0" bIns="0" rtlCol="0">
                                <a:noAutofit/>
                              </wps:bodyPr>
                            </wps:wsp>
                            <wps:wsp>
                              <wps:cNvPr id="122" name="Rectangle 122"/>
                              <wps:cNvSpPr/>
                              <wps:spPr>
                                <a:xfrm>
                                  <a:off x="1044321" y="1646403"/>
                                  <a:ext cx="56314" cy="224380"/>
                                </a:xfrm>
                                <a:prstGeom prst="rect">
                                  <a:avLst/>
                                </a:prstGeom>
                                <a:ln>
                                  <a:noFill/>
                                </a:ln>
                              </wps:spPr>
                              <wps:txbx>
                                <w:txbxContent>
                                  <w:p w:rsidR="00675B45" w:rsidRDefault="00675B45" w:rsidP="000F06DB">
                                    <w:r>
                                      <w:t>:</w:t>
                                    </w:r>
                                  </w:p>
                                </w:txbxContent>
                              </wps:txbx>
                              <wps:bodyPr horzOverflow="overflow" vert="horz" lIns="0" tIns="0" rIns="0" bIns="0" rtlCol="0">
                                <a:noAutofit/>
                              </wps:bodyPr>
                            </wps:wsp>
                            <wps:wsp>
                              <wps:cNvPr id="124" name="Rectangle 124"/>
                              <wps:cNvSpPr/>
                              <wps:spPr>
                                <a:xfrm>
                                  <a:off x="1035051" y="1490345"/>
                                  <a:ext cx="3194276" cy="520881"/>
                                </a:xfrm>
                                <a:prstGeom prst="rect">
                                  <a:avLst/>
                                </a:prstGeom>
                                <a:ln>
                                  <a:noFill/>
                                </a:ln>
                              </wps:spPr>
                              <wps:txbx>
                                <w:txbxContent>
                                  <w:p w:rsidR="00675B45" w:rsidRDefault="00675B45" w:rsidP="006E7A3E">
                                    <w:pPr>
                                      <w:pStyle w:val="FIGCAPTIOIN"/>
                                    </w:pPr>
                                    <w:bookmarkStart w:id="84" w:name="_Toc470387468"/>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11</w:t>
                                    </w:r>
                                    <w:r w:rsidRPr="006E7A3E">
                                      <w:rPr>
                                        <w:b/>
                                        <w:bCs/>
                                      </w:rPr>
                                      <w:fldChar w:fldCharType="end"/>
                                    </w:r>
                                    <w:r>
                                      <w:t xml:space="preserve">: </w:t>
                                    </w:r>
                                    <w:r w:rsidRPr="00AB36EA">
                                      <w:t>A view of the NN structure</w:t>
                                    </w:r>
                                    <w:r>
                                      <w:t>.</w:t>
                                    </w:r>
                                    <w:bookmarkEnd w:id="84"/>
                                  </w:p>
                                </w:txbxContent>
                              </wps:txbx>
                              <wps:bodyPr horzOverflow="overflow" vert="horz" lIns="0" tIns="0" rIns="0" bIns="0" rtlCol="0">
                                <a:noAutofit/>
                              </wps:bodyPr>
                            </wps:wsp>
                            <wps:wsp>
                              <wps:cNvPr id="125" name="Rectangle 125"/>
                              <wps:cNvSpPr/>
                              <wps:spPr>
                                <a:xfrm>
                                  <a:off x="2828036" y="1646403"/>
                                  <a:ext cx="50673" cy="224380"/>
                                </a:xfrm>
                                <a:prstGeom prst="rect">
                                  <a:avLst/>
                                </a:prstGeom>
                                <a:ln>
                                  <a:noFill/>
                                </a:ln>
                              </wps:spPr>
                              <wps:txbx>
                                <w:txbxContent>
                                  <w:p w:rsidR="00675B45" w:rsidRDefault="00675B45" w:rsidP="000F06DB">
                                    <w:r>
                                      <w:t xml:space="preserve"> </w:t>
                                    </w:r>
                                  </w:p>
                                </w:txbxContent>
                              </wps:txbx>
                              <wps:bodyPr horzOverflow="overflow" vert="horz" lIns="0" tIns="0" rIns="0" bIns="0" rtlCol="0">
                                <a:noAutofit/>
                              </wps:bodyPr>
                            </wps:wsp>
                          </wpg:wgp>
                        </a:graphicData>
                      </a:graphic>
                    </wp:inline>
                  </w:drawing>
                </mc:Choice>
                <mc:Fallback>
                  <w:pict>
                    <v:group w14:anchorId="6B381BB6" id="Group 117" o:spid="_x0000_s1167" style="width:407.5pt;height:158.35pt;mso-position-horizontal-relative:char;mso-position-vertical-relative:line" coordsize="51752,20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a6IEngMAAC0QAAAOAAAAZHJzL2Uyb0RvYy54bWzkV11P2zAUfZ+0/xDl&#10;HZI4X21EQdMYCGka1dh+gOs6jbUktmyXlv36XdtJCpRBQQjYeKD4I7GPz7n3XOfgaN3U3iWVivF2&#10;4kf7oe/RlvA5axcT/+ePk72R7ymN2zmueUsn/hVV/tHhxw8HK1FQxCtez6n0YJFWFSsx8SutRREE&#10;ilS0wWqfC9rCZMllgzV05SKYS7yC1Zs6QGGYBSsu50JyQpWC0WM36R/a9cuSEn1elopqr574gE3b&#10;X2l/Z+Y3ODzAxUJiUTHSwcBPQNFg1sKmw1LHWGNvKdnWUg0jkite6n3Cm4CXJSPUngFOE4W3TnMq&#10;+VLYsyyK1UIMNAG1t3h68rLk2+VUemwO2kW577W4AZHsvp4ZAHpWYlHAU6dSXIip7AYWrmdOvC5l&#10;Y/7DWby1JfZqIJautUdgMI3yFKXAP4E5OGiEUOaoJxXos/Ueqb488GbQbxwYfAMcwUgBfx1T0Npi&#10;6uGIgrf0UlK/W6TZaY0Gy19LsQeiCqzZjNVMX9kABfkMqPZyyshUus510iE/HOkwb7YF2keGGvOS&#10;ec68Bd3A9G8sMquZOGF1bbg37Q4uxPat2LjjxC7ujjlZNrTVLpEkrQE5b1XFhPI9WdBmRiEu5Nk8&#10;clopLakmldmwhI2/Q3IZZLgYJizKDTCDWUHQPClMoiQeRYnlYhAbF0IqfUp545kGgAMMwDAu8OVX&#10;1aHpH+lIcwAsMsDjiIXGPxQi4+0QGb+1EEHPHyIRAkMCv4iScZjk3QYbR8nGSQjJYxwlSdMst4by&#10;rJGyElCTVJ9Y0NtKrUfZ7kWFBYVgNctecwAEtugcwCQUbhc1eAAMWqe1Tw6+q/6WTUmap6PIsZUl&#10;WRLGTo6BrTxP8t5+ESSWXf6pZOGibk3Otdz4j7MAMwJW3CM0Lb2erW1lyax2ZmjG51dQbiouf5/D&#10;paGs+Wri867lm3sE5LSZ9b36rAW+TcnuG7JvzPqG1PVnbgu7g/NpqXnJrA1sdutwgZCO+hdQFJTY&#10;VtSaqIEF2j+s6GgcjdE9iqIQZWPUFdSXV9TG14bj/15RYHpb0SGsd1I0CpMkvk/SNIuj5NUUTXrD&#10;eSc5CkxvKzqQsKOicRqmXZJCkYqT9KbtxtE4QVCYbJFKUTgCj3Z22V+a+7vKTteZR/uuhfOOsjS9&#10;S9OBhJ00RSM0CmOQzFw87iylYZbHr5al9pLzFhS1n13wTWrv/933s/novd63lXfzlX/4B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SSItwAAAAFAQAADwAAAGRy&#10;cy9kb3ducmV2LnhtbEyPQWvCQBCF74X+h2WE3upmK1qJ2YhI25MUqoXS25gdk2B2NmTXJP77bnup&#10;lwePN7z3TbYebSN66nztWIOaJiCIC2dqLjV8Hl4flyB8QDbYOCYNV/Kwzu/vMkyNG/iD+n0oRSxh&#10;n6KGKoQ2ldIXFVn0U9cSx+zkOosh2q6UpsMhlttGPiXJQlqsOS5U2NK2ouK8v1gNbwMOm5l66Xfn&#10;0/b6fZi/f+0Uaf0wGTcrEIHG8H8Mv/gRHfLIdHQXNl40GuIj4U9jtlTzaI8aZmrxDDLP5C19/gMA&#10;AP//AwBQSwMECgAAAAAAAAAhAHjTo02TOQAAkzkAABQAAABkcnMvbWVkaWEvaW1hZ2UxLnBuZ4lQ&#10;TkcNChoKAAAADUlIRFIAAAIfAAAAlwgGAAAAtSE5TQAAAAFzUkdCAK7OHOkAAAAEZ0FNQQAAsY8L&#10;/GEFAAA5PUlEQVR4Xu2dCXwO1/f/P48khFBLhAghRIIitiK0tdSuqLVaW1Hf1lZUtdrqolR/FK2q&#10;trS6/BWlVC2lFLWrNbYkRFZL9lUismf+c27mySbJ8yR59pz363Vf88ydeSbzTOace+65554LhmEY&#10;hmEYhmEYhmEYhmEYhmEYhmEYhmEYhmEYhmEYhmEYhmEYhmEYhmEYhmEYhmEYhmEYhmEYhmEYhmEY&#10;hmEYhmEYhmEYhmEYhmEYhmEYhmEYxriolC3DGIQjR45ItO3bt2+R796NGzekixcvokGDBhg0aNBj&#10;52g6zjAMwzBMBWDUqFHSgAEDpH/++UcYFmqWLVsm6mlL++fOnaOtKGfOnClwrpr169eL4/S9nJqC&#10;aDrOMKaKj4+PNHnyZMnR0VGqUqWK5OrqKi1cuFAKDQ0t07scExOjNxnQ57UZhmF0gr29vTAItmzZ&#10;UkBhvfTSS6Je2SI8PFzy9PQUJSAgQIqMjHxMwamNi379+klhYWFSREREgXM0HWcYU+TUqVNSrVq1&#10;xLtrZWUl2drais9UPDw8SmWAkAzQdyZNmqTzd1+f12aY/FRStgxTbhITE3H79u3HjIrMzExRT9tz&#10;586p9u3bh0ePHkE+D1FRUVJcXJxEvUL6rHwF2dnZ1PsS19R0XE1QUJBERdktEurR3bp1S/xNpYph&#10;9M60adOQkJCAZ599FufPn8fly5exefNmPPHEE7h+/To+//xz5UzNnD17VnynJOg9J5kp7XuuzbUZ&#10;hmFMArXnY+3atZKsuCTycFC92vMxYsQIUU+NPu1T8fb2lvz8/KQ///xTuKGpjlzRgwcPFp/79Okj&#10;vvPLL7+UeJyMmv/++09q06aNqKdC7mz1sI5isIjy9ddfSzY2NuJz48aNxXfpHIbRJ7KxLd458nhQ&#10;zBO9t1QofmnevHniGMkQGQq7d+8W+/Su03cJxQshvBFDhgwRn/MX8prkf89XrVqV+57Xr19fDIdq&#10;ui7tF3dtecswOoc9H4zOeO+999CjRw+0bt1aGCSyYaEceZx69eqhWrVqeOWVVxAREQHZmMDs2bNx&#10;8uRJ5Qzg4cOHeOONN4o9TqSkpGD48OG4efMmvvjiC6xZswYhISGYMmWKckYeGzZsgKzsUatWLdy9&#10;exc//PCDcoRh9Ae9a0Tt2rXFey8bAGjYsCHatm2r6tq1qzgWGxtLHj7xuSR69eoFNzc38dnFxQVj&#10;x46FbNSIfTXr1q3D/Pnz4eHhIbyLs2bNUo6UjDbXZhhdwcYHozOSk5OFa5mUKCnTtLQ05cjj3Lt3&#10;D7/99psYNiFFt2XLFkydOhUzZ84Ux7OysnD69GkkJSUVe5w4duyYULBPPfUUGjduLNzYzs7ONMyD&#10;48ePS+np6eI8Qu4RYuLEiUKpEj4+PvD19ZXke+XeHaM3MjIyxJaMbUI2zKmImVpkiKihoUg1kiSJ&#10;mV3KroCM8ZEjR6JDhw5iv2PHjli0aBF598QwpJovv/xSGO0rV64U+/7+/kIeieKuS8OVCxYsUBV1&#10;bR6iZPQBGx+Mzli7dq0YL/b29hYN+wsvvCDq1YZCYdTxGnIPUMRv0HlOTk6ijpSppuPEgwcPxJbG&#10;0UePHi0MFPJ8EAEBAQV6kw4ODmJLxglBipjiUEj5Moy+IE8bERYWJgzyunXr5k4RV3tFqlevLrb0&#10;TmoivzfCxsZGfFelypt17urqKmTH3d1dqQGCg4OVTyVT1LXr1KnDU9oZncPGB6NzyDAgQ0FtIBSn&#10;UKtWrSq2gYGB4lxra2uaESPqSPFpOk7Y2dmJbd++fSmYFV5eXuJ8Kp6enrm9zvyoFT1djyjqHIbR&#10;FTRkSF4PMnRXrFih1EIEYdMwITFs2DCxVb/z9L6r5Sd/UDWhfvcJ8pw0a9ZMtj3y7AMapiRDW21w&#10;VKpUic4Rn0u6LlHUtZVdhtEpbHwwOocUn4eHh0ptGKgb+cK0a9dO9LR8fX0xd+7c3JgNgpSppuNE&#10;t27dhGI/cuQITRMU22+++UYUtZItDCnj/FuG0SfOzs6qpUuXis87d+6kYUQROE0xGeSlI0/c9OnT&#10;xftIwx30zpOhQkMns2fPpmBR8V01jRo1EttTp04JmSg83ZxiPJYvXy68gETPnj1zZamk6xKars0w&#10;uoK1L2M0KEaDxqcrV64sYjf27t2bGyhKhgMdX7JkSbHHCTJ0aMoiBfD98ssveOedd/DVV1+Rq1go&#10;UqpnGGND7+3q1avFO00Gx4EDB4THjWI4tm7dKoZmyFivV6+e6qOPPhKGCAVX03Ci2iuihuKWaPgx&#10;OjpaBJcWHtYkQ4P+Fv0dCmhdvHix8Gh8+OGHJV6X0HRthtEV7FJjdAblFSBlRQZBgwYNct+twMBA&#10;iYJRSbm6urqKeppqSFvykNDUXAoQrVmzpjiHFCUFmtJwja2tLWrUqCECSIs77u7urqKgUYrxSE1N&#10;FT1JqqdeHiEr/Mf+Jm1pGiEF4pHnpHnz5iwLjF5Rv28U90FxRtTIU0A0vcfkHXR0dMyNr7h8+bJE&#10;59AyAur3naAhQxoKuXPnjkTGBckGBbDS+16/fn1xDuUQIS8HeQfpuyQHNJzj5uam0nRd+lz42k2a&#10;NGHZYHQOez4Yo0OGitz4C4VJU2fJUFHHZRCajhM0e0BWksLwIeVKAao08yb/WDjDGJOGDRuq6tat&#10;K95datTJCCHDg4xfMhzyB3bSlFyamkvGNJ2njgVRQ9egd52MFgq6LhxXRbO+6N0nw4NiN8gTSGi6&#10;LlH42jzbhWEYi0fTtFdNxwlSltqcxzDGRJt3VFt5yJ9kjLwbVEcUZzjo4m8zTHngbiHDMIyZQ0bG&#10;iRMnRKxGly5d0L59e9btDMMwDMPoH3XqdmWXYUwWto6NxMOHDyUaU6U4Bp7yyZQFGuenAF8a17ez&#10;s7MoWWb5KBsUE0UUFctR0bBk+bAE+B9iYJKTk2k5bfGZZmfcuXMH9+/fLzLhD8NogoIVaUoxpaCn&#10;aZzVq1c3a5lm+WB0iaXJhyXB/wgDkpGRIXpzlIKcxmfzp/5mmPJCsxieeeYZdOrUySzlmuWD0Sfm&#10;Lh+WBv8TDERmZqZESYVoMTX1eg7qRdAofwUpXXIPclIfpjRQngjyCtACYOqcDZQvglb6lbdmI98s&#10;H4w+sBT5sET44RsAtWLdtGmTWJuExmMptTLN+ae59pTsh7J4qhMDMUxpoAaZ3i9ay4PWtKF3inp5&#10;o0aNIpezyb9QLB+MPjF3+bBU+MHrmUePHkmU5Ofnn38WY9eU7Ofpp58WSX6onhQtKVbK3En76qW2&#10;GaY00FRL6uXRyqnHjx8XvT3yHIwbN86ke3gsH4whMFf5sGT4oesZ2eqWLl26hL///ltkDuzdu7ew&#10;vOnFpx6dek0H7tExuiI+Pl4MX1AmWDc3NwwYMKDAMu6mBMsHY2jMST4sGZ7DpkeoV0cLoJ05c0bs&#10;kyuZenSkWCmin9ZXIIXLipXRJeRSVi8aRrNFaNaIKcLywRgDc5EPS4eNDz1CQXLe3t7CxUfuZAqc&#10;U7uRaY0FGsNmGH1A69zQir7kaqZF+WixMOWQycDywRgLc5APS4eNDz1CypOCnAhXV1cRrU/j1mR5&#10;s2Jl9Al5FDw9PcVnWhwsMjJSjHuLChOB5YMxFuYgH5aO1sbHBx98IA0YMCC30PLQyiGDERMTY1Yv&#10;B2VmVE8bJPcxKVZyJ1PvjmH0CWV3bNu2rRivoFV+Hz16JIopwfLBGAtzkA8fHx9p8uTJkqOjIwVl&#10;S7KBLi1cuLDMba8+28+yXFvrwdQxY8ZIO3bsEJ9JQfj6+qJZs2YGGYxdv3699O2339JiSTQdz2wG&#10;gOUXXPrkk0/E5759+4qxbFo6mxStLqFxcrLcjQH9HnofzAVjPitt0dUzpeyO6vePZpA0bdoUzZs3&#10;Nxn5YfkwPVg+TEM+Tp06JQ0dOhQJCQnCC0jB1/S/ISg2igK0GzZsqNW96rP9LM+1S3Wyvb09LVUO&#10;+mOkLAiai1+nTh0VWT5yEWO1tC8OFoLOoRebAsmKO6coJk2aJMk/jLZma3z07NlTPJvWrVurKIW0&#10;qNQR8ouKdT8dhJOzu1JjGG7f9MK7c0bj2WefVWpMH2M9K23R5TPNr1zJxUzppZ988kmTkR+WD9OD&#10;5cM05KNFixaSn5+f+J1ffvml8AZeuXIFM2fOFDFSc+fOxVdffaXVvWrTfhqjbS7VyWrjY82aNeKh&#10;dOrUSdR//fXXmD9/vkjkQv/AI0eOwN3dXRUVFSWRQiFWrVqF9957T5xDluuvv/6K/v37q3bv3i1R&#10;tjlyuaalpYn7yf+DKMXyX3/9Ja6hhoLU2rRpU6p7Nwb5lStZ1hTgRM9H19H7pDCOXE6He+vuSo3+&#10;CQuLwJlju/DWq13MTrka+llpi66faWHl6uTkRL0mk5Eblg/Tg+XD+PKxb98+4fUgj8ehQ4eEUU6Q&#10;XPz444+i/ZXbYvj7++PkyZMiW2tp2s/Q0FDhSSmpbaYhqJKuS4bGkCFDpKKura1HpkwBp4VXmdyw&#10;YQPmzZsn5uTTGO4PP/ygHMlj3bp1wkAhlxFZWGTBaUOvXr3EXGyiWbNmGDlypFkHo1nCtEFSAv7+&#10;fnLjoVQw5YafaQ4sH0xRVKRnqo6DosBrMhDIACDDnGJUunbtKo6RE4AMC03kbz9pcb2xY8c+1n4W&#10;bptnzZqlHCkZba5dEjqZ7UKW08SJE8UfJ3x8fCgmRMq/DgO5jsaPH4/vv/9e7NPcatnKFmmVCbkT&#10;RAtKSTdu3Mh9vSjZUP/+/dGxY0exT+NKixcvFhYancvRyYYnTwnwo9cV/EwtB/5f6p6K9kzVbSJ5&#10;Zgjycqgz+5IhoiZ/gCw9m/xtJ0GBtNRZ79Chg9indnTRokVinRua7aOG2uY33ngDK1euFPvkUSHj&#10;hijuukFBQdKCBQtURV1b23ZZJ8aHg4OD2NIiUATdME2bowxyamgqHZE/mIwsPPViP9qg9riQy4iu&#10;U5qxqYrG3cgMvRRLVAJF/U5DFm6sDE9R/wddFJYP3ZeKJh80gkBQKnjqgOfPvpp/dhihzXPJ741Q&#10;t535PYzUNlMcibt7XpyPegq8Joq6trbtsk6MDzXqB0LJgwi1BUdERESILT1Qgm66ZcuWuTdPD1Ft&#10;jdGDKAr1uWT9GWqmjbmSmSUbgHoolqgEivqdhiwVSbGaCkX9H3RRWD50XyqafPTp00d4PagDv2LF&#10;CqUWlAxNongPQp2hVT0tndrO4tpPMgrUqNvO/MYHtc3kQFAbHNTJpxAHoqTrEkVdW9nViNbGx+LF&#10;iyVytxAU9FLUnGi1Z6JwTAhB40hr167Fa6+9JvYpnz7deJs2bYRRQYbKnDlzxBDO7t27xTlqKBCI&#10;oAWBaHyKrEGGYRiGsTScnZ1VS5cuFZ937txJ8RTS4MGDJYrJCAkJESMM06dPF+0sDXdQ+0mGCg2d&#10;zJ49WyrcfjZq1EhsKZj4iy++IGOjgDVHbfPy5csxdepUsU8zz9q1a6fxuoSma5eE1sYHLf6kbvSv&#10;Xbsm0tKWBvoxGzduFA+PIovJyCDIAKGIY/qhFLlL04nUVp3a4h0zZoz4kRQMQzEj+WNJGIZhGMaS&#10;mDJlClavXi1mf1GbeeDAAdFBpxiOrVu35i64WK9ePdVHH30kDBFqP8+fP5/bfqqheEzqwEdHR4vO&#10;e+H2k9pm+lv0dyigleIqqV3+8MMPS7wuoenaJVHqoYu7d+9KlI6WDANag4HcNTS9hlBPU6IMbBSw&#10;Qj+gVatW4tjly5dzb4wieMlzQlYVuY3c3NxUsmEh3bp1S0T4UgIZ+q46HoSGc8id4+XlJYJYySVF&#10;dU2aNDHpoRf5GT02lZDWFNA1RU2PCwornXGoLXdvn1U+AVH3fbFgmvlPJdTXs9IWfT1Tc5xqy/Jh&#10;XFg+TEc+1O0odfpp1IHujzr91PZSaIOjo2NufIXcvoqRCcrTUVTbSWvXkHFRo0YNEcBKbSxNqyWo&#10;babOPw3F0Hfzt8uarkufC19b23a51DEf9CDoxxOl9X7QD6akZDR2RD+QxojkhyeOyQ9CpR5nokxu&#10;9HcKp1kmxUTWHhkgZACZ+mwXmtFDmWCvX7+eG+vCMEwOLB8MUzyUL4PaS2roqVFXt71kNJHhkD+w&#10;kzr01HEvru2ka5CjgIwWtfMgP5RdmIyPwu2ypusSha+tt9kuZA2RdaguNAVI/Vk5RTw05ZhSkwdZ&#10;S3SMhlFatGghvq8cEmNddIx6QC1btlSp/5bawqJzKQMdHad6baNqDQ1NA+7Rp7fU5Zlu8EsIw52M&#10;BLy5cAEmTHkFgYGBylkMUzFh+WAY7XByclK1atUqt12kLaWAz99uEqVtOwvHZRbXLmu6LlHWdrnU&#10;xkdpIEuIglT+/PNP4dbJT0k3WPjBFkbTcWNy4cIFqUfvnmg6tBs+9foDs7auxOs/L8Ny773wmDAA&#10;vfo+J3p7hubUX6uw49tJuHB0g1JDkcyZoo6K9/mdSi1wL+C8qDu07T2lhmF0A8sHw5QNbdo9bdtO&#10;apupXaYYyvxtc3Htsi7+dmH0anzQDxk+fLhqxIgRj1lalsqMObMx6tM5eHrCUNhUqazU5uDSuyOe&#10;HN8PY8aNFYG15G7WRQkKClL+QvGQIg30PgK/K/uVGiDk1ilRR+Xm5b1KLeB//ZCoy87KmyrNMLqA&#10;5YNhjA+1zdQuU6yLsdpmg/1VGjuiYskcPnxYCo0MR9cxA5WaPMIiwuHvdxuNn/bAQykDByKuIaAx&#10;dFJCtXisTdyfFtuwkCuQpJx528G+J8S2kpUN7vidzq2PCb8tts1aPye2JfHnhaPYd+SgWG/H1Jak&#10;ZkwLlg+WD8a0MGa7rNFNQvN2KWWqKUMPz9HRsVQuH32wdOlS6did63hp+XylBgjPSERaejruXPLJ&#10;DfK5svkgXFq7o/ecl8V+eQk6ew3VfV1LjFAnxblyTlPRW5vw1h40cu2MHz/tg/joYLi0fBYBNw5j&#10;4oJ9aNisk3yei9wTzMK8Vb6oYltDuUIOhSPPu012hEu3dkiIjUPi7VA0Sq+K9s7u6Ny5s85XJ9UF&#10;HM1vvGh+lg+Wj7JQUWe7EJbc/mr8wv79+6Xv/vkdTu5NlRrT4vYVb7w9Ygqef/55o780ixYtkryS&#10;72HEBzOUGrn3lBaLrOxs3D/vo9QA17cdxhNODug+N2ctnPJyT762c3A7jQpj+7pxcm/uOPq/9Bla&#10;tH8eX7/bDi06PA8Hp5Y4vX81nhv1MZo92Rsbl/ZCA5cOeOWdPBe0msKKoN7LldGya3s8YVMV1a2r&#10;iAYkLioaSX5haG/rBM+2HUW0tKnAytV4ypXlg+WjLFRk48OS21+tjI9jWXfg3j1nARlTgly1Z3Yd&#10;xLxOL5iE8bFt2zbpw1XL8PbBnMXz6P4CAwIgyXeWnZGXfOXox9/D2bMNGrTPy6VfHmID7qN7vfEa&#10;Fcb5I9/h2K6leLLzCDRv2w97f5qJAS8vh72jG7Z+OUooWipU37XfTPQe8YHyzTwKKwLbp+PQYnB3&#10;2NTIWQTJWv6x9tbVUNPaDvHpDxF7NRDuD+3Qt1sPk1CyrFyNp1xZPlg+ykJFNz4stf012yhQ9Rix&#10;IfyWbZ/qII1c8D+N5bf/DuK+XxDuefvn3l9WZlYBxRofEo7k0FiM7tAbfe3cdFI62TZUrl4yjd26&#10;iW34nasiaI5wbu4pl65iXDvQ+2iuoDdpkTMGronM6CTc9/KD/6FziLhyG6kJDxGZlYzbqVFIzcxA&#10;s85tEPlMPXx77QD2//O3mC/OWBYsH8XD8sFYIrpofzVaK6ZoeeX+cElClG8w3tSz5+OXzZukU7Xi&#10;4NCxuVJTNLe/3INeTTywdPln6PLWS6jpXDCQJykiFhdWb8NnH36Cfn37KbXl59y5c7jgb6tVb2X1&#10;vObIzExDjVqOyMxIw5wV10U9TR2kCP469V2REHMXb68Nhkr1uG1auBcy9NmaqOZQC0GZ8XhQuxIS&#10;s1OR9iAZjdq6oUq9mvIbpoJdZiXUr1YLUQ/ikHEuBCM9eqB5s5xVjg0N9+x037Nj+ciD5UP3mLt8&#10;lAdLbn/L5Pm4mxFv1KL+4YZi2OAhCNryr7JXNKFHrmBYu2cxZ/YbqjUrVuHMsv+Hc19sw62/zsD/&#10;n/O48PVOnPrkZ3z8zvs6VaylpVnr3pCys5AYF4qmrXoqtXKvzz2n1xcXGSj3AD2LVKxFQWl3BzzT&#10;GzN6jcSrTk+jV7oTXGrUw8PoBASdvIKUezFItspCUFocqtjY4Im+rbE93QfbDu0ptpdH9V5eXjh2&#10;7Bh27NiBzZs300wJyhEh0gwzpgXLR/GwfDC6pqg20ZBFV+1vmYyPTCnbqMVQhgeliaXc9od8zsOj&#10;t6ew8ooiOTwW9reSMHnCJGH9jR8/XnX+zH94b8psqG5GIvPKPQxo44k/tv2OiRMmirFdXRbKqa8t&#10;+RWqa5s+yidyL3dVPgEuLXsonzRD6e6pUEpeUrT9u/bAjHaDMCilEVwr1UZ6SirunfVGdsIjxFpn&#10;IC7tIerXdcDdzrWw7sTO3GWc5Wuotm3bhrEvv4ImLs0wftJreP/jlfhh0wFs3nkcHy39Ev+bPh8u&#10;TZth+MixQuGyi9q4sHxohuWD0TVFtYmGLLpqfzW6Sopy+wSlxyqfjMPdszeUT9DbsAstYnczNRLW&#10;jesg285aTAncseRb9Hz/FeWMHLIzs+C3bAd+XLaG1q0pcA/yP6nCLZyVnZ0t1vyhkpKSgvNeF3HV&#10;7gGSalsBD9NQq3lDZFe2Qo30SrCytcEDn3tI+9sH/++XzWjo0gZde76E5k92RW17J+WKBXmU/AA3&#10;r53ApVM7EXjrPN579x0sXLhQ62mL7FbWjVuZ5aNoWD50Dw+7WGb7WybPhyVz/uIFacvJ/ZJ/nTSg&#10;ZT2EV0mDd2oEojKT8YRzPdw7lzclkPBZ9Qc+mfX2Y4q1okLZ8mgBQVqoiBZF6tOjNyY6d0eL21mw&#10;q1kDkX53IMU9QlLlbAR6+WLr/NXY8/dJzFy0HbM/2I7Oz44oVrES1exqolP3YXh94SbMX/oXft12&#10;AO4tnpTIDW0MrK1UolQUWD7KB8tHyVz89wdRGMuHjQ+ZmJgY6ey5/6TfTuyXQhzlDkIbR0TaZcBX&#10;VqoRco8uKTYBQce9ULlqFQT9fU75FhC8+wxGe/ZDe492rFiLgNYMIJezi4sLxg8eiQFJTnBIssKj&#10;jFTc3n4Mv774Abo+9TLeXrIPzk3bKN/SHsdGbpjz8R/o3Hsq+vTpi7179ylHDIdzfRtRLBmWD/3A&#10;8lEQMjqO7vwYocGXlRrGkqnQxgeNWZ8/f1765/p/uNfYCvBwRJRtuujJhclKNTkhSSjV4H8vI+VW&#10;GJpGWKFv43Z4GBKJOP/7qO73AP17ak6xXNGhpZppKWbPLl3xWsdBiP/pFI4u24x5H+5A36HTUcnK&#10;WjlTRm7bHqVJiE3MRFhMJu5GZogSGp2BmAdZeJSaLc7JT8+Bk+Ve3h689voMbNr0q1LLlBeWD8PA&#10;8pFneLTsOBTDpqxTahlLpkIaH6RUz5w5Ix30/g8hjVSo1KERwqxTcF1WqqEZD/AoIRGBskINPHoR&#10;KTfD4BZTGW88MxJvTHkNk8dNROyuiwj67m+89fpspKWliespl2ZKgJTsgwcP8MePW/H6Wz+iWYun&#10;lCM5JKVk456sRCNiM/DgYTZS07ORmSWJkpYhITE5CxFxmeKcpEc562yosa3RCM8OW4S3FrwtFhNj&#10;yg7Lh3GoqPJRwPCY+g0qVcpnbDEWS4UyPkgJnj59Wvr70incb2wNVVtHhNk8wvWUMERmJuFhVLzo&#10;yQUdvYQ031A0jayE6Z5DMeuV/8HV1TV39b+eLTti6ZvvoWbNmqIUtwyxsQgLk3umwZf1UsoDTQMc&#10;PXosxkz9FM1beSq1FIQniV5cdHwmMjI1t1N0TnQC9fwykEXflX+vv78fatV1gcfTk/DCCyNMZsph&#10;eloyfC78geN7PsP+TW+Kcu6QafbsWD7KX8pDRZQPNjwqLhXC+CCleu7cOenvK6cR2rASrDo3znUf&#10;R2Y+xMO4Bwg6chEhsmJN8wmFS1QlzOwxEnOnTEfLli2Vq+QxZOBguDd3o+h8lb29vckpVlI0lCBJ&#10;H6U8rFnzFarXdsYzfScqNTmKNTw2U/TiSktquoS7EakIDArMnf5Fa29Uq+2Cz1euEvvG5NqZrdjw&#10;8dPY98sb8Dn/B+76nxUlMrRgUKaxYfnQXSkPFU0+2PCo2Fi08UFK9cKFC9KBq6cRUi8bVh2dEVE9&#10;Ezfknhy5jx/GJyLwyAUE/3sJKbfC4RZdGW/2exnzJk+Hm5ubcpU8aK5+rVq10KhRI5NTqoRasaoV&#10;jSlB7uR1677BqMmfKjUy8m2Sm5hcxsVBXoKSPAUSrODQ8Emo8s0abyf37r7//gfExhpnSlpyYhS2&#10;rR2Lv7csQMOmHfHqB/9i1meXMWPpeVFemPqdcqZxYfkwHSqSfBBseDBmbXxQOuYonyCR6Y/yDijV&#10;QqlSoNz+SycQVDcT1h2cEV0jU+7JhYt8BOrofOrNpd2MQKu4apj73IuYNeV/cHZ2Vq6SB02NM2Wl&#10;SoQE+uHq5VN4+CBSNH6GKCnJ8cpf1wxF2rd5qr+IwFeT+ChL9M5KIujmcVFKonIVO7nH6KjsAXZP&#10;1EODpl2wY+cfSo3hSE1JxNY1o3E/8AJGvv6TKLQqanmghqksCaMCAgLg6+srxvjDwsKUWpaPot5l&#10;fRSWj6LRteGha/nQNXfu3JFoaXxlV2uoTTt9+jR8j19AVPB9pdZy0KgoTDHJyc3dJ+H181+IDw5H&#10;046tULVqNQRdvIFmTZtizozZkBzsULlVA0g1qiA2MxlhmYnIkrLxKC4RkTcC8Sg6HpUik9FUVRPP&#10;9+yHZs2aKVfOg4K/qCdHirWsClXuYRkkiVJUVBR27TlAf1CpMRwjhz+PevUKrtFRFH36D0G3/rPR&#10;ql1OBkm61XtRGSJYriSoISfGzdsptsWRlZWO8OAryM7OWaQsOuwWIvx249zZE2Jfja6TKDV1qiy2&#10;wfI1KL6D7jcuIgDD//e9cHFrg6YkSmRcz3h7Ll57dRpmTnlNvJMlISs7zJg7WyjVxu1awrpKZQTL&#10;8tHYuTEWzH2T5cOAsHzkyQdRFsPDUPLRpHET/Lj+e3Ts2FGnBvTu3bulN959C9OmTMXrr7wKR0fH&#10;Eq8v35c0+825uHHjBlzk9q2SfH/Uvjk0bYRJa97Dw4ZVlTONg66SjGn8gqkZH7Q89uZhb2PUx7PQ&#10;7cVBsJH/MWrO/rYfu5Z8iw/3bEA1twYIy3iALEhIiU9CpHcgkiPjUCkqGS6oiaG9+qOpbKwUBb28&#10;NPWtvIFyhlKupg4Ft1Ha51W/3IZN5SqijqLxKShOE9oqVyIuMkju2UaIz7Q+x67vp+DunWBUr15d&#10;1BH6Uq6B9x9h57evCI8H3atjk3aiXhs0KVe6500Pr6CKXVXc2XocAzo9i2kTJxepZG/fvo3effvg&#10;hQ+no8uYAQXk48xvf+HPJd+xfJgYFUE+yPgoq8fDUPJB7cfepeuxf88+dOvWrVzvdn7++usvaWvq&#10;DXF/IVuOo1/HpzF13MQijRAaBu0/aIB8fzOKkN+c9u3F7Uvh0NJ4clJhM5weWvA1Xv5sPnpMfKHA&#10;P4Zw6d0RHhMGYOWrb+NOSiySH+TkIQg6ehGPrt1FswgrvNFrDOZMeb1IxUovK60FQYFyphahb878&#10;999/sjLzzFWsRGpa6QPoNGFrV1P5JFvVlazg5OKBrVu3ih6OugQFBSln6JZDv72LkFunhMejNIZH&#10;UdA95r/nwMBAUV+/XXN0WTENt1pY4cV507Dy6zWPuZv/N3M6Rn36Bp6eMPQx+WjauxPLhwlSEeRD&#10;l0Mt+pIPaj+eHN8PL00cj+PHj0uyUaOTon6mdH9dP58G/1Y2GLdgOj76bOljwzEz5syW729OMfLb&#10;Ee1k+d07a6VYtsDcMSvjI+zyLTyKToDniwOVmjzUy/w2ftoDmekZuLBhNwIPX0CK9324RlpjznMv&#10;Ys6r04tVqjRmzUpVP4SGhqJmrYKu5xQNY9lloYptwQXEbGyr41pqGPydpdxyv57u/+6x/RvFzJYB&#10;Ly/XeqilJOgeS7pnUmKdV7yK4Na2GL9wJr78bp1YeIxWNQ2NDEPXMSwf5oSly8fRfet1GuOhb/lI&#10;RgYORXsjuKmVTkp4g4LNrDCSZCPkTttqeGXRHCz5/DOJsggfPnxYCo0M13h/2RmZuH/BVzlivmhU&#10;JKY07HL+u12QwhMxbvlbSg1EgFxaejruXPIhN66ou7LpAJCQioE9++D5nn1LdB9T0VeQHLuVc1ix&#10;YgUu+yXjhZffU2oed+VSxH5sZE4PJj83zm0X27aeY8U2P/b1XeE5YLayl0N+F+2Nc7/D8Zmq6P92&#10;3mJnQWevwc7XtVi3Mq1DUaOa9jb5He8/sWHVbHR97hW8MOkzpbZkyKWefyy/sFvZbXwNNOue5z0J&#10;PHsViVlpaNy9rVJTkMhrAQjdfhqVYlKQ7lgNLy2frxxh+TAHLFk+vM9sxK/rF8GjyzC8PPO7gtla&#10;i8HY8nF180G4tHZH7zkvi/3yos393d9G9yebPQ2qa5bfzX+j/pNN4Tl7jNg3NBVy2CUrLR22dgWD&#10;bVKzM5BZScr9xxBWlW3QrXlbzJ78P409OVONzq9oUO4LdR6M/EVNUce0yZeRnJ6CyIfxuSUuJUk5&#10;UjS2lVVinFqbEub3lzA8nhswGm+8vbzIc4oq9DdKgu4x/z3Hp5ScEMqhdVPYtW0MryteqGxXcJyb&#10;5cMyMEf58P3vR2F49Oo7Au99+iNcnasVeV7hYmz5qGRthYSkBwX+RnmKNvdXva0zrly9op38Wlsj&#10;My1D2TNfNCoWU/J8BBy+gEtf/4H3D24U++SKCgwIgCT/iuyMvDGwk0t+xruvzcGgQYOUmhz03ZMr&#10;jPzCcM9OZuPGjdhz6Cpeem2lUgPcicjJvqiJ0gTUUST//YDzyh5w6fgPqOyWgaY98t5dCljuXm98&#10;sT07bYm874Mtq4ejXZf+mDrvO9yJLPsYfeGe3aOGPrBv3kipke/Z/x5c5N9QuOdE477+O04gyzsc&#10;016cgPTkFLy3/BO8ffB7cZzlwzywRPlQx3h0evoFTJu/wazk4+jH38PZsw0atHdXaspHiff3+3Fk&#10;eodh6qhxSJPv78NVyzTe379LfhRej5ZDnlZqDEuF9Hw0690JMXfDcc/bP3cMLEv+B+b/x8SHhONh&#10;aIxQZoR60SbuyRkP+ZnjYVJBg7WKht5NWUhLLdhry0h7iI51mqFPNbfc0rFKQ+Vo2XkQew+7NkxF&#10;bQcXTJy1RitXcmmgeyxwz7Z5ipYgpUWrnt76eBte9xiI39ZtRJ8evTB69GhV3L0Ilg8zw9LkI39w&#10;KRke5icfsRjetid6VWmmk9Lexkm5eg7q+7v50Va82rof9v2yXTVi6Auqvn37Iu6u5vtLDIuWjZn2&#10;So35YlbGB7nDBn85F1+9PB8XD58q4IoiKOmY1ze78Pny5WJNCerF0dbJyYmVqhHp0aMH/H3PITsr&#10;b+pg1cq6f/XSUhKVTznEhN7E3NdmYGS/wbmlx1N5a2aUBUoitvO7nDFySiBWxdZOfNYldI/57/nZ&#10;Tl1FPSmtW1uPwGvBjxjt9JRQqs92z+v9JCcnSz9u+AHrJyxk+TAjLEk+HpvVomPDg9C3fHy5chVe&#10;HjoCw/sM1El5plMXcX1xf1uO4PJbP2BE/Q7C6BgyaHCu3NWtW1e14dvvSry/C9/+gcGr58L2Cd3r&#10;HUOjUeGYWp4P4uya7bj4w27UbdEYDi2bwqqyNR74hyLaJxhLPlqMkSNG6CQPQXmRXx6DuJVpOllk&#10;ZKSyZ1jq168vGjFNeLTvjJdeX4smzXMs9izZmL8blS4/I7FbLNq6lSUpG2HBXnJPIcdFnBB7F1eP&#10;rcW5syfFvppz587hgr9tmdzKlLVyh2x4JEQFY/xbu0XmUhqjJtRJlMpCYbfyay+2hKdnXiNAUzGX&#10;/7ER9ayqY+rocejWOUfZUo+5KPbt24fps2eijrszasmF5CPe7x5iZPlYungJy4cBqUjyUdR0WnOU&#10;j8GFhiPLy/nz57Fy989wqGSHySPHoqtijLi6uhYpf1u2bJFmzX0DddwaoZbcxtH9xfnfR7RvMF7+&#10;v/moPbB8U/nLS4VNMkbQj09NSELo5VsIu+IH95pOGNCnH5577jkRQGcqvThDKddTp05h3U8H4eSs&#10;mzFKbbl90wvvzhldIOFPcXy1dh1OXQrHiIkfKDVAbGKmWBq8JLRVrknxEYiPzstR4H1+Bwb3csP7&#10;772j1ORA6Yr/vZJZauVKQy20XktSQjhemrMdjVxzFIg+lOv8qU/hmWeeUWrk43fvwj8wAH16P6fU&#10;5GBlZaV8ehxqbI8ePYr1G79HdnY2PJ/qImI86D1k+TAMFUk+isvjYS7y0bVTZwwfPhydO3dWztAd&#10;dH+BwUHo3bOXUpNDSXLo5+cnHTp0CH8dPCAyELd9rhvaD+6B2k71TKL9VVMhjQ815fnx+saQyrVw&#10;VkJ9Q4t0nTm2C2+9WjDbYHFQSuNu3Z/Fp+u9cocqaMXOe1GZJQbW7flphtiWtBhbdlYGwkKuii2R&#10;mZGKf7bOx8kTR8RS7/kp6lmVpFyzszNFDo/T+78Qn4dO/rpALg99KNfCGRzLSrVq1aB+/6in6OTk&#10;BA8PD5ORE5aPPMxVPojiDA+C5aN8WHL7a1YxH4xpkLc6qFKhBdSoDBs2FHt/+z+lRn75KqnQoK61&#10;bAEXfyFSqiUq1uwsRIXeylWshO/FXXjuuZ6PKVZtoHwK+ze9mVt++KSHyF7q7NoFU98/rJMkYoxl&#10;Y8nyUZiSDA+GKQk2PphSUZ5lyZd9ugReZ/5EkN8lpQaIiYpExN3rBZSjtgjFet8H6fmi+OMiA3Hn&#10;1r9Y/n/LlJrSkT+fQtR9b5EqnVzalDa9Rq0GylkMUzSWLh/5YcODKQ9sfFgodyMz9FLKqlgJCgDb&#10;sP4brF8xCYnxUbmKOi01GeEh10RAp1RCL08NnUPnRty5KivWvAQ+tKrshSNr8c26dcKFXxaoFzlj&#10;6XlRprx/WOw3djecu54xDEW927ooli4fatjwYMoLGx8WCqUn1kcpq2JVM2DAAAx94Xms/ngEvK9f&#10;zL0eLfkdGxEglv1OjA8VSrOwos1IT0FSfLg4h87NzEhTjuQo1lN7l2Hcy2MwatQIpZZhiqaod1sX&#10;pSLIBxsejC5g44MxGImJiTh06RSGLJsBz7G98Pdvbws3cH4oGC4h+o5wNYcGXEBY8GVRKDNjeMgV&#10;xEcHi3PyQ9MG/93xPkYM6491a9eYXOAxw2iDOcgHGx6MrmDjg9E7NJXt0hUvHI/wRZaHI6Js0tDi&#10;zWHo9/k0HNu7FNf/24aszMfHtGnMmnpvVOhzYSS5zvfSnzizbxmWLf0Qq1etEImElMMGITo+UxSG&#10;KSvmJB+hsqFTGsOD5YMpDjY+GL0SHByMfV4nENGkMjKb1MTtjFiEZjxARkoqrKvYoMecMch8dBt/&#10;b56DW177kJqcoHyzeOicW1f248jv76B25Sj8d/YUJk2aqBw1LA9TskVhmLJgbvIxbMq6Unk8WD6Y&#10;4mDjg9ELpFT3nj6CG9ZxqOTREJG2afBNjUByVipi/O4i4J/zyAiKxovNn8HBfXux/bdNaOdWFcd2&#10;vY/D2xbg6qn/B+8LOxHke0wU34t/4tqZzTj+xyIc37UIHq6VsWvHZvy1b7deckMwjD4xV/kgo4OH&#10;WhhdwMZHBYRSLd+8vFcU+qwr7OzsVIGBgdh78Thu2MhKtbMzEutaw0dWqmEZichIS0fwiSuIvOqP&#10;WuHpmNd7LAb06ycrs0po3bo1Pvn4fVy/ehl//L4Jr7z4DPp3d0YT+wdoVDMWT3eog0mju2H71o3w&#10;v+2Lb77+Ah07dlT+MsPoDpYPhtE/GoOPCmdYo9X2goLz0vQag8y0vPFPznBa+qyENH68ck7Ofby9&#10;9g6srG3EZ20onG1w3uSOIjPgndgIJNZQwdbZHlI1G8RlPkJ4pqxQJVqVMRMR3kFICAkD7iXCs74b&#10;Xhw6ApUr52Q/VEPpkGvUqFFiWuTyUpYMjvqGM5yyfLB8FA9nOLXM9rdUng/1Mr/0x41ZGNPh1F1v&#10;+NVNR3onR1Ryd0B45VR4yz25uxnxSEtPQ+T1APgdOIv4K4FwibXBu8MmY8KosY8p1ipVqogVVvWp&#10;WBnG0LB8MLrC0tpfrY0P9Q9XzztnLAdas+RB3P0yuZizG9VEmK2sUNMihfs4IiMRyUlJCLvsB7+/&#10;ziDmkj/qhmdidtcXsGDyDDRq1Ej5Zg4qlYrc0ahevbr4zDCmBssHY2wssf3VyvgI8QvA1VPn8TAy&#10;DslR8SZVUuITlbtkysK1s1uwaq4rvvugC75+tz1Cgy4rR7SDIvOjMpLw8EEiYvzuIPDIBQQcPIcE&#10;uSfXKMkGMzsPxYdT56BVi5bKN/Kg3lytWrW0WnKcYYwBywdjbCy1/dVoSt++fVvac3B/oVx6psXw&#10;gc/D3d3d5LoF5jCmXae+q5i373/tEKLDbqJ2vaZ4ffEZcawoCo+/wuM+7BxqITszC6rENDyRYYW2&#10;9i7o1aU7GjQoei0Ua2trGl9VGTonB8Fj2hzzQbB8FA3Lh2nFfFhy+2tyDbYlYQ7K9bXFp1GnXjMk&#10;xNzB+o+6ibo5n99Ater24nNhCiuCrNo30KJJM7Ss1xhtXVuiadOmQnkWBdVTL456dMaClSsbHwTL&#10;R9GwfJiW8WHJ8FTbCg4pVqKmvbPYEqRotWVqj2F4f9IsjBw4FG5ubkUqVgqeozFrCpgzpmJlmNLC&#10;8sEw+oGNjwpOUkKE2NJaEYSqkhXqN2orPmtDccrSxsZG9Cxq164tpgeyUmXMEZYPhtEPbHxUcH5f&#10;Nx4n9i7Hnh9niH3X1s+VKq8BQUmQSJmSAqUeHCnUJ554AlWrVhXHGMZcYflgGP2gtzf/zJkz0saN&#10;G6VJkyZJnp6e0rZt2wrEzFAgzbhx4yRZGCVbW1upR48e0vHjx005rsYiadisE/47uFa4khu4dMCg&#10;8auUI9pBSlStTEmxkoJlhcpYCiwfjCWgqT02BnqTgmHDhmHatGnYtGkTzp07h6ysgqsuDh8+HFu3&#10;bqUAHwwcOBAnT54U3wkJCWEDRM9Qz+3db8NEGTjuc7y1JhDzVt3EK+/sh90TDspZDFMxYflgLA1N&#10;7bEx0JvxQT/0119/Rfv27ZWaPMLDwyVfX18R2X327FnV7t27Vd27d0diYiIuXLignMUYCpvKVWFb&#10;raayxzBMflg+GHOnpPbYWOjN+FixYoVq4sSJKkqSUxhyPTo4OCA1NVXkrpcNDun69evCNdmlSxfl&#10;LIZhGIZhyktJ7bGxMMrgY506dVRbtmwRU8+ef/55dOvWDY0bN8bu3bvh4uLC86wZhmEYxoIxWuTT&#10;1atXKb4D9evXJ2MEfn5+OHTokHKUYRiGYRhLRe9ehl69etEsFpCnY/z48eLvHTlyROrbt6/wfBw+&#10;fFhMQxs0aBBo6GXnzp0YPXq0RXg/jJXBMSwsAkHBweKzrsnMSFM+6TbboKEw5LPSFn09U85wmgPL&#10;h/awfFh2htOi2mNjYRTPR0BAgNh27NhRDLPISkdFn4lLly6JLVM2SFn4+/sJgdVHsST0/ay0LYzh&#10;YPnQHpYPRp/ozfiYMGGCNGTIEMnHx0fsr1mzBrR/8OBBqXnz5qJuz549+OCDD6Tly5dL+/btE3Wy&#10;ZSa2TOlRKwu5Q6nUMMXBz6riwf9z7eFnZVmU1B6LCiOgN7eLo6OjFBGRk5o4Pz/99BOmTp2qkn+8&#10;tHjxYiQkJIh6e3t7LFq0CPPnz7cYt5csuAZzK2/8/QYyVdUNqixiwv3x4dwBZudWNsaz0hZdPlMe&#10;dsmB5UN7WD4sc9hFU3us7BoUoz7ouLg4KTw8XEyxdXZ2trh/enZ2trRkyRLxWZ/KNSoqCrv2HCBt&#10;rtQYjpHDn0e9evWUPdPHmM9KW3TxTFUqlUjfbcrKleXD9GD5sOyYD1OCH7QeSU9Pl8i99ejRI3Tu&#10;3Fksp60P5cowhbGyskJGRgZWr14tAro7depkcsqV5YMxFuYgH5aO0abaVgQohS3lLyGSkpKopyc+&#10;M4y+IeVKvViCprJTT8/UYPlgjIU5yIelw8aHHqlataqqUaNG4nNsbCz19Ewipz5j2ZAitba2xrVr&#10;18Q+KdfKlSub3IJmLB+MMTAX+bB0+GnrmVatWgm3XnR0tLC009J46hijX0iRxsXFwdvbW/TwyJ1M&#10;dVRMDZYPxtCYk3xYMmx86Bl7e3sVjScSt27dQnx8vPjMMPqAFCgp1P3794thDBcXFzFrgYLraE0l&#10;U4PlgzEk5iYflgwbHwbgqaeeEiv40rTiEydOiAX1GEaXkCuZlCe5kylnTlBQkNinLMLkTibvgp2d&#10;nXK2acHywegbc5YPS4WNDwNQt25d1ZgxY4TVHRoaih07diA5OZnHGJlyQ+8QvVfUc5MVq+q3336D&#10;l5eXqKMFGymOgpRq9erVxXuofM2kYPlg9IUlyIelwg/bgPj4+Ei0ci9N8SJLvEOHDmjXrh3lOFHO&#10;YBjtoXeIoFiJK1euiKUJMjMzhWKlvBnkXiaPAileR0dHMcQhvmCisHwwusTS5MPS4IdtYPz9/aWj&#10;R48iMjJSjDUSZJ2T5c09Paa0PHz4UChUgt4faqjd3d3FrBHK4EjK1cHBgVaPNgtZZ/lgdImlyYcl&#10;wQ/cCISHh0s3btxASEgIEhMThYvZFFMZM+ZBjRo1SHmKnBmkYCmQjhpr6uGZo2Jl+WB0iaXJh6XA&#10;D91IxMbGSjExMaBCypWC7EjBkiuQYbSFAujonSGlSsqUxq8peI56dTVr1jTbcWyWD0YXWKp8WAL8&#10;4I1MdHS0RMo1JSUlV8EyTGkgxUqFlCq5kalXJ/foLEK2WT6Y8mLJ8mHO8D/AhKCF9jjFNFMWSLnW&#10;qVPHouWZ5YMpKxVBPhiGYRiGYRiGYRiGYRiGYRiGYRiGYRjtuXHjhjRu3DipevXqkq2trdS9e3eO&#10;hmQYmTNnzkgbN26UJk2aJHl6ekrbtm1j2WAYhikvlI3TwcGBFKrk4eEhDRkyRGrZsiUrWIaRsbe3&#10;F7KhLlu2bGHZYBiGKS/Dhw8XSnXevHm5SpVmYygfGaZCs3DhQunXX3+V2rdvz8YHwzCMLoiKipKs&#10;rKwkGxsbibJx7tq1Szp48CArV4YpRK9evdj4YIqEF0tgmFJy+vRpsTaEvb09KVeMHDkSAwcOBMV8&#10;xMTEsJJlGIbRABsfDFNK0tLSxDYiIgJDhgzBTz/9JNaOOHv2LLZv3y6OMQzDMMXDxgfDlBJK00xQ&#10;mubVq1erpk6dqhowYICou3jxotgyDMMwxcPGB8OUkm7duonFqsgDEhERIYZZ0tPTxTHygDAMwzAM&#10;w+icMWPGiEA6ivOYPXu2CECtUqWK5OXlxTEfTIVnwoQJYvq5ejp6586dxT4HZjMMw5SDkJAQqV+/&#10;fkKxUnFycpJ+//13VqwMI+Po6JgrG/nLTz/9RFuGYRimPNC024CAAFaoDMMwDMMwDMMwDMMwDMMw&#10;DMMwDMMwDMMwDMMwDMMwDMMwDMMwDMMwDMMwDMMwDMMwDMMwDMMwDMMwDMMwDMMwDMMwDMMwDMMw&#10;DMMwDMMwTDkA/j/M9+hJV0kb3gAAAABJRU5ErkJgglBLAwQKAAAAAAAAACEAJeh8Hx4CAAAeAgAA&#10;FAAAAGRycy9tZWRpYS9pbWFnZTIucG5niVBORw0KGgoAAAANSUhEUgAABGoAAABjCAYAAADD9+bd&#10;AAAAAXNSR0IArs4c6QAAAARnQU1BAACxjwv8YQUAAAHISURBVHhe7cEBDQAAAMKg909tDwc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9q1LUAAfEIzYYAAAAASUVORK5CYIJQSwEC&#10;LQAUAAYACAAAACEAsYJntgoBAAATAgAAEwAAAAAAAAAAAAAAAAAAAAAAW0NvbnRlbnRfVHlwZXNd&#10;LnhtbFBLAQItABQABgAIAAAAIQA4/SH/1gAAAJQBAAALAAAAAAAAAAAAAAAAADsBAABfcmVscy8u&#10;cmVsc1BLAQItABQABgAIAAAAIQBYa6IEngMAAC0QAAAOAAAAAAAAAAAAAAAAADoCAABkcnMvZTJv&#10;RG9jLnhtbFBLAQItABQABgAIAAAAIQAubPAAxQAAAKUBAAAZAAAAAAAAAAAAAAAAAAQGAABkcnMv&#10;X3JlbHMvZTJvRG9jLnhtbC5yZWxzUEsBAi0AFAAGAAgAAAAhAP0EkiLcAAAABQEAAA8AAAAAAAAA&#10;AAAAAAAAAAcAAGRycy9kb3ducmV2LnhtbFBLAQItAAoAAAAAAAAAIQB406NNkzkAAJM5AAAUAAAA&#10;AAAAAAAAAAAAAAkIAABkcnMvbWVkaWEvaW1hZ2UxLnBuZ1BLAQItAAoAAAAAAAAAIQAl6HwfHgIA&#10;AB4CAAAUAAAAAAAAAAAAAAAAAM5BAABkcnMvbWVkaWEvaW1hZ2UyLnBuZ1BLBQYAAAAABwAHAL4B&#10;AAAeRAAAAAA=&#10;">
                      <v:shape id="Picture 118" o:spid="_x0000_s1168" type="#_x0000_t75" style="position:absolute;width:51752;height:14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V88wwAAANwAAAAPAAAAZHJzL2Rvd25yZXYueG1sRI/RasJA&#10;EEXfBf9hGaFvulGkltRVilQUBMHUDxh2p0lodjZmtzH9e+eh4NsM9869Z9bbwTeqpy7WgQ3MZxko&#10;YhtczaWB69d++gYqJmSHTWAy8EcRtpvxaI25C3e+UF+kUkkIxxwNVCm1udbRVuQxzkJLLNp36Dwm&#10;WbtSuw7vEu4bvciyV+2xZmmosKVdRfan+PUGsusx2Lo/LGmfTqvenheft+iNeZkMH++gEg3paf6/&#10;PjrBnwutPCMT6M0DAAD//wMAUEsBAi0AFAAGAAgAAAAhANvh9svuAAAAhQEAABMAAAAAAAAAAAAA&#10;AAAAAAAAAFtDb250ZW50X1R5cGVzXS54bWxQSwECLQAUAAYACAAAACEAWvQsW78AAAAVAQAACwAA&#10;AAAAAAAAAAAAAAAfAQAAX3JlbHMvLnJlbHNQSwECLQAUAAYACAAAACEAWKlfPMMAAADcAAAADwAA&#10;AAAAAAAAAAAAAAAHAgAAZHJzL2Rvd25yZXYueG1sUEsFBgAAAAADAAMAtwAAAPcCAAAAAA==&#10;">
                        <v:imagedata r:id="rId95" o:title=""/>
                      </v:shape>
                      <v:shape id="Picture 119" o:spid="_x0000_s1169" type="#_x0000_t75" style="position:absolute;left:1;top:14904;width:51694;height:4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fT+wgAAANwAAAAPAAAAZHJzL2Rvd25yZXYueG1sRE9La8JA&#10;EL4X+h+WKXirGxVLTd2IjwilN63Q65Adk5DsbMiuyfrv3UKht/n4nrPeBNOKgXpXW1YwmyYgiAur&#10;ay4VXL6Pr+8gnEfW2FomBXdysMmen9aYajvyiYazL0UMYZeigsr7LpXSFRUZdFPbEUfuanuDPsK+&#10;lLrHMYabVs6T5E0arDk2VNjRvqKiOd+Mgt3iKg+Bi/CzPdyWzelryPPdoNTkJWw/QHgK/l/85/7U&#10;cf5sBb/PxAtk9gAAAP//AwBQSwECLQAUAAYACAAAACEA2+H2y+4AAACFAQAAEwAAAAAAAAAAAAAA&#10;AAAAAAAAW0NvbnRlbnRfVHlwZXNdLnhtbFBLAQItABQABgAIAAAAIQBa9CxbvwAAABUBAAALAAAA&#10;AAAAAAAAAAAAAB8BAABfcmVscy8ucmVsc1BLAQItABQABgAIAAAAIQCfbfT+wgAAANwAAAAPAAAA&#10;AAAAAAAAAAAAAAcCAABkcnMvZG93bnJldi54bWxQSwUGAAAAAAMAAwC3AAAA9gIAAAAA&#10;">
                        <v:imagedata r:id="rId96" o:title=""/>
                      </v:shape>
                      <v:rect id="Rectangle 120" o:spid="_x0000_s1170" style="position:absolute;left:4575;top:16464;width:5775;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rAqxQAAANwAAAAPAAAAZHJzL2Rvd25yZXYueG1sRI9Bb8Iw&#10;DIXvk/gPkZG4jRQOExQCQrAJjhsgATerMW1F41RNRst+/XxA4mbrPb/3eb7sXKXu1ITSs4HRMAFF&#10;nHlbcm7gePh6n4AKEdli5ZkMPCjActF7m2Nqfcs/dN/HXEkIhxQNFDHWqdYhK8hhGPqaWLSrbxxG&#10;WZtc2wZbCXeVHifJh3ZYsjQUWNO6oOy2/3UGtpN6dd75vzavPi/b0/dpujlMozGDfreagYrUxZf5&#10;eb2zgj8WfHlGJtCLfwAAAP//AwBQSwECLQAUAAYACAAAACEA2+H2y+4AAACFAQAAEwAAAAAAAAAA&#10;AAAAAAAAAAAAW0NvbnRlbnRfVHlwZXNdLnhtbFBLAQItABQABgAIAAAAIQBa9CxbvwAAABUBAAAL&#10;AAAAAAAAAAAAAAAAAB8BAABfcmVscy8ucmVsc1BLAQItABQABgAIAAAAIQCEjrAqxQAAANwAAAAP&#10;AAAAAAAAAAAAAAAAAAcCAABkcnMvZG93bnJldi54bWxQSwUGAAAAAAMAAwC3AAAA+QIAAAAA&#10;" filled="f" stroked="f">
                        <v:textbox inset="0,0,0,0">
                          <w:txbxContent>
                            <w:p w:rsidR="00675B45" w:rsidRDefault="00675B45" w:rsidP="000F06DB">
                              <w:r>
                                <w:t xml:space="preserve">Figure </w:t>
                              </w:r>
                            </w:p>
                          </w:txbxContent>
                        </v:textbox>
                      </v:rect>
                      <v:rect id="Rectangle 121" o:spid="_x0000_s1171" style="position:absolute;left:8919;top:16464;width:202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hWxwQAAANwAAAAPAAAAZHJzL2Rvd25yZXYueG1sRE/LqsIw&#10;EN0L/kMY4e401YVoNYr4QJe+QN0Nzdy23GZSmmh7/XojCO7mcJ4znTemEA+qXG5ZQb8XgSBOrM45&#10;VXA+bbojEM4jaywsk4J/cjCftVtTjLWt+UCPo09FCGEXo4LM+zKW0iUZGXQ9WxIH7tdWBn2AVSp1&#10;hXUIN4UcRNFQGsw5NGRY0jKj5O94Nwq2o3Jx3dlnnRbr2/ayv4xXp7FX6qfTLCYgPDX+K/64dzrM&#10;H/Th/Uy4QM5eAAAA//8DAFBLAQItABQABgAIAAAAIQDb4fbL7gAAAIUBAAATAAAAAAAAAAAAAAAA&#10;AAAAAABbQ29udGVudF9UeXBlc10ueG1sUEsBAi0AFAAGAAgAAAAhAFr0LFu/AAAAFQEAAAsAAAAA&#10;AAAAAAAAAAAAHwEAAF9yZWxzLy5yZWxzUEsBAi0AFAAGAAgAAAAhAOvCFbHBAAAA3AAAAA8AAAAA&#10;AAAAAAAAAAAABwIAAGRycy9kb3ducmV2LnhtbFBLBQYAAAAAAwADALcAAAD1AgAAAAA=&#10;" filled="f" stroked="f">
                        <v:textbox inset="0,0,0,0">
                          <w:txbxContent>
                            <w:p w:rsidR="00675B45" w:rsidRDefault="00675B45" w:rsidP="000F06DB">
                              <w:r>
                                <w:t>11</w:t>
                              </w:r>
                            </w:p>
                          </w:txbxContent>
                        </v:textbox>
                      </v:rect>
                      <v:rect id="Rectangle 122" o:spid="_x0000_s1172" style="position:absolute;left:10443;top:16464;width:563;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IvGwgAAANwAAAAPAAAAZHJzL2Rvd25yZXYueG1sRE9Li8Iw&#10;EL4L/ocwgjdN7WHRrlFkVfS4PqDrbWjGtmwzKU3W1v31RhC8zcf3nPmyM5W4UeNKywom4wgEcWZ1&#10;ybmC82k7moJwHlljZZkU3MnBctHvzTHRtuUD3Y4+FyGEXYIKCu/rREqXFWTQjW1NHLirbQz6AJtc&#10;6gbbEG4qGUfRhzRYcmgosKavgrLf459RsJvWq5+9/W/zanPZpd/pbH2aeaWGg271CcJT59/il3uv&#10;w/w4hucz4QK5eAAAAP//AwBQSwECLQAUAAYACAAAACEA2+H2y+4AAACFAQAAEwAAAAAAAAAAAAAA&#10;AAAAAAAAW0NvbnRlbnRfVHlwZXNdLnhtbFBLAQItABQABgAIAAAAIQBa9CxbvwAAABUBAAALAAAA&#10;AAAAAAAAAAAAAB8BAABfcmVscy8ucmVsc1BLAQItABQABgAIAAAAIQAbEIvGwgAAANwAAAAPAAAA&#10;AAAAAAAAAAAAAAcCAABkcnMvZG93bnJldi54bWxQSwUGAAAAAAMAAwC3AAAA9gIAAAAA&#10;" filled="f" stroked="f">
                        <v:textbox inset="0,0,0,0">
                          <w:txbxContent>
                            <w:p w:rsidR="00675B45" w:rsidRDefault="00675B45" w:rsidP="000F06DB">
                              <w:r>
                                <w:t>:</w:t>
                              </w:r>
                            </w:p>
                          </w:txbxContent>
                        </v:textbox>
                      </v:rect>
                      <v:rect id="Rectangle 124" o:spid="_x0000_s1173" style="position:absolute;left:10350;top:14903;width:31943;height:5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bYpwgAAANwAAAAPAAAAZHJzL2Rvd25yZXYueG1sRE9Ni8Iw&#10;EL0L+x/CLHjTdGUR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D7tbYpwgAAANwAAAAPAAAA&#10;AAAAAAAAAAAAAAcCAABkcnMvZG93bnJldi54bWxQSwUGAAAAAAMAAwC3AAAA9gIAAAAA&#10;" filled="f" stroked="f">
                        <v:textbox inset="0,0,0,0">
                          <w:txbxContent>
                            <w:p w:rsidR="00675B45" w:rsidRDefault="00675B45" w:rsidP="006E7A3E">
                              <w:pPr>
                                <w:pStyle w:val="FIGCAPTIOIN"/>
                              </w:pPr>
                              <w:bookmarkStart w:id="85" w:name="_Toc470387468"/>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11</w:t>
                              </w:r>
                              <w:r w:rsidRPr="006E7A3E">
                                <w:rPr>
                                  <w:b/>
                                  <w:bCs/>
                                </w:rPr>
                                <w:fldChar w:fldCharType="end"/>
                              </w:r>
                              <w:r>
                                <w:t xml:space="preserve">: </w:t>
                              </w:r>
                              <w:r w:rsidRPr="00AB36EA">
                                <w:t>A view of the NN structure</w:t>
                              </w:r>
                              <w:r>
                                <w:t>.</w:t>
                              </w:r>
                              <w:bookmarkEnd w:id="85"/>
                            </w:p>
                          </w:txbxContent>
                        </v:textbox>
                      </v:rect>
                      <v:rect id="Rectangle 125" o:spid="_x0000_s1174" style="position:absolute;left:28280;top:16464;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OywgAAANwAAAAPAAAAZHJzL2Rvd25yZXYueG1sRE9Ni8Iw&#10;EL0L+x/CLHjTdIUV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CU+ROywgAAANwAAAAPAAAA&#10;AAAAAAAAAAAAAAcCAABkcnMvZG93bnJldi54bWxQSwUGAAAAAAMAAwC3AAAA9gIAAAAA&#10;" filled="f" stroked="f">
                        <v:textbox inset="0,0,0,0">
                          <w:txbxContent>
                            <w:p w:rsidR="00675B45" w:rsidRDefault="00675B45" w:rsidP="000F06DB">
                              <w:r>
                                <w:t xml:space="preserve"> </w:t>
                              </w:r>
                            </w:p>
                          </w:txbxContent>
                        </v:textbox>
                      </v:rect>
                      <w10:anchorlock/>
                    </v:group>
                  </w:pict>
                </mc:Fallback>
              </mc:AlternateContent>
            </w:r>
          </w:p>
        </w:tc>
      </w:tr>
    </w:tbl>
    <w:p w:rsidR="007C4445" w:rsidRDefault="000F06DB" w:rsidP="006E7A3E">
      <w:r>
        <w:t xml:space="preserve"> </w:t>
      </w:r>
      <w:r w:rsidR="007941DE">
        <w:t xml:space="preserve">Where </w:t>
      </w:r>
      <w:r w:rsidR="007941DE">
        <w:rPr>
          <w:rFonts w:ascii="Cambria Math" w:eastAsia="Cambria Math" w:hAnsi="Cambria Math" w:cs="Cambria Math"/>
        </w:rPr>
        <w:t>𝑚</w:t>
      </w:r>
      <w:r w:rsidR="007941DE">
        <w:rPr>
          <w:rFonts w:ascii="Cambria Math" w:eastAsia="Cambria Math" w:hAnsi="Cambria Math" w:cs="Cambria Math"/>
          <w:vertAlign w:val="superscript"/>
        </w:rPr>
        <w:t>𝑖𝑗</w:t>
      </w:r>
      <w:r w:rsidR="007941DE">
        <w:t xml:space="preserve"> is either the fruit mass or number of leaves, </w:t>
      </w:r>
      <m:oMath>
        <m:sSup>
          <m:sSupPr>
            <m:ctrlPr>
              <w:rPr>
                <w:rFonts w:ascii="Cambria Math" w:hAnsi="Cambria Math"/>
                <w:iCs/>
              </w:rPr>
            </m:ctrlPr>
          </m:sSupPr>
          <m:e>
            <m:r>
              <w:rPr>
                <w:rFonts w:ascii="Cambria Math" w:hAnsi="Cambria Math"/>
              </w:rPr>
              <m:t>E</m:t>
            </m:r>
          </m:e>
          <m:sup>
            <m:r>
              <w:rPr>
                <w:rFonts w:ascii="Cambria Math" w:hAnsi="Cambria Math"/>
              </w:rPr>
              <m:t>ij</m:t>
            </m:r>
          </m:sup>
        </m:sSup>
        <m:r>
          <w:rPr>
            <w:rFonts w:ascii="Cambria Math" w:hAnsi="Cambria Math"/>
          </w:rPr>
          <m:t>(</m:t>
        </m:r>
        <m:sSup>
          <m:sSupPr>
            <m:ctrlPr>
              <w:rPr>
                <w:rFonts w:ascii="Cambria Math" w:hAnsi="Cambria Math"/>
                <w:iCs/>
              </w:rPr>
            </m:ctrlPr>
          </m:sSupPr>
          <m:e>
            <m:r>
              <w:rPr>
                <w:rFonts w:ascii="Cambria Math" w:hAnsi="Cambria Math"/>
              </w:rPr>
              <m:t>f</m:t>
            </m:r>
          </m:e>
          <m:sup>
            <m:r>
              <w:rPr>
                <w:rFonts w:ascii="Cambria Math" w:hAnsi="Cambria Math"/>
              </w:rPr>
              <m:t>ij</m:t>
            </m:r>
          </m:sup>
        </m:sSup>
        <m:r>
          <w:rPr>
            <w:rFonts w:ascii="Cambria Math" w:hAnsi="Cambria Math"/>
          </w:rPr>
          <m:t>)</m:t>
        </m:r>
      </m:oMath>
      <w:r w:rsidR="00247E32" w:rsidRPr="00247E32" w:rsidDel="00247E32">
        <w:t xml:space="preserve"> </w:t>
      </w:r>
      <w:r w:rsidR="007941DE">
        <w:t xml:space="preserve">is the amplitude of the frequency response at frequency </w:t>
      </w:r>
      <w:r w:rsidR="007941DE">
        <w:rPr>
          <w:rFonts w:ascii="Cambria Math" w:eastAsia="Cambria Math" w:hAnsi="Cambria Math" w:cs="Cambria Math"/>
        </w:rPr>
        <w:t>𝑓</w:t>
      </w:r>
      <w:r w:rsidR="007941DE">
        <w:rPr>
          <w:rFonts w:ascii="Cambria Math" w:eastAsia="Cambria Math" w:hAnsi="Cambria Math" w:cs="Cambria Math"/>
          <w:vertAlign w:val="superscript"/>
        </w:rPr>
        <w:t>𝑖𝑗</w:t>
      </w:r>
      <w:r w:rsidR="007941DE">
        <w:t xml:space="preserve">, </w:t>
      </w:r>
      <w:r w:rsidR="007941DE">
        <w:rPr>
          <w:rFonts w:ascii="Cambria Math" w:eastAsia="Cambria Math" w:hAnsi="Cambria Math" w:cs="Cambria Math"/>
        </w:rPr>
        <w:t>𝛽</w:t>
      </w:r>
      <w:r w:rsidR="007941DE">
        <w:rPr>
          <w:rFonts w:ascii="Cambria Math" w:eastAsia="Cambria Math" w:hAnsi="Cambria Math" w:cs="Cambria Math"/>
          <w:vertAlign w:val="subscript"/>
        </w:rPr>
        <w:t>𝑓</w:t>
      </w:r>
      <w:r w:rsidR="007941DE">
        <w:rPr>
          <w:rFonts w:ascii="Cambria Math" w:eastAsia="Cambria Math" w:hAnsi="Cambria Math" w:cs="Cambria Math"/>
          <w:sz w:val="14"/>
        </w:rPr>
        <w:t>𝑖𝑗</w:t>
      </w:r>
      <w:r w:rsidR="007941DE">
        <w:t xml:space="preserve"> is the parameter fit by the regression and </w:t>
      </w:r>
      <w:r w:rsidR="007941DE">
        <w:rPr>
          <w:rFonts w:ascii="Cambria Math" w:eastAsia="Cambria Math" w:hAnsi="Cambria Math" w:cs="Cambria Math"/>
        </w:rPr>
        <w:t>𝜖</w:t>
      </w:r>
      <w:r w:rsidR="007941DE">
        <w:rPr>
          <w:rFonts w:ascii="Cambria Math" w:eastAsia="Cambria Math" w:hAnsi="Cambria Math" w:cs="Cambria Math"/>
          <w:vertAlign w:val="superscript"/>
        </w:rPr>
        <w:t>𝑖𝑗</w:t>
      </w:r>
      <w:r w:rsidR="007941DE">
        <w:t xml:space="preserve"> is the error</w:t>
      </w:r>
      <w:r w:rsidR="007C4445">
        <w:t>.</w:t>
      </w:r>
    </w:p>
    <w:p w:rsidR="0058513F" w:rsidRDefault="007941DE" w:rsidP="006E7A3E">
      <w:r>
        <w:t xml:space="preserve"> </w:t>
      </w:r>
      <w:r w:rsidR="007C4445">
        <w:t>These 18 frequency amplitudes were chosen as the inputs for a six hidden layer feedforward NN approach as depicted in Fig.(18).</w:t>
      </w:r>
    </w:p>
    <w:p w:rsidR="00811BFD" w:rsidRDefault="007941DE" w:rsidP="00C344BD">
      <w:pPr>
        <w:rPr>
          <w:sz w:val="22"/>
        </w:rPr>
      </w:pPr>
      <w:r>
        <w:t xml:space="preserve">The network was trained by the Levenberg-Marquardt backpropagation algorithm to predict the number of fruit and leaves. 2 samples out of 15 </w:t>
      </w:r>
      <w:r>
        <w:rPr>
          <w:rFonts w:ascii="Cambria Math" w:eastAsia="Cambria Math" w:hAnsi="Cambria Math" w:cs="Cambria Math"/>
        </w:rPr>
        <w:t>P</w:t>
      </w:r>
      <w:r>
        <w:rPr>
          <w:rFonts w:ascii="Cambria Math" w:eastAsia="Cambria Math" w:hAnsi="Cambria Math" w:cs="Cambria Math"/>
          <w:vertAlign w:val="subscript"/>
        </w:rPr>
        <w:t>i</w:t>
      </w:r>
      <w:r>
        <w:rPr>
          <w:rFonts w:ascii="Cambria Math" w:eastAsia="Cambria Math" w:hAnsi="Cambria Math" w:cs="Cambria Math"/>
        </w:rPr>
        <w:t>O</w:t>
      </w:r>
      <w:r>
        <w:rPr>
          <w:rFonts w:ascii="Cambria Math" w:eastAsia="Cambria Math" w:hAnsi="Cambria Math" w:cs="Cambria Math"/>
          <w:vertAlign w:val="subscript"/>
        </w:rPr>
        <w:t>j</w:t>
      </w:r>
      <w:r>
        <w:t xml:space="preserve"> were used as test data for cross validation, the rest of the dataset was divided randomly so that </w:t>
      </w:r>
      <w:r>
        <w:rPr>
          <w:rFonts w:ascii="Cambria Math" w:eastAsia="Cambria Math" w:hAnsi="Cambria Math" w:cs="Cambria Math"/>
        </w:rPr>
        <w:t>85%</w:t>
      </w:r>
      <w:r>
        <w:t xml:space="preserve"> of the samples are used for training and </w:t>
      </w:r>
      <w:r>
        <w:rPr>
          <w:rFonts w:ascii="Cambria Math" w:eastAsia="Cambria Math" w:hAnsi="Cambria Math" w:cs="Cambria Math"/>
        </w:rPr>
        <w:t>15%</w:t>
      </w:r>
      <w:r>
        <w:t xml:space="preserve"> for validation. The average and standard deviation of the slope, intercept and </w:t>
      </w:r>
      <w:r>
        <w:rPr>
          <w:rFonts w:ascii="Cambria Math" w:eastAsia="Cambria Math" w:hAnsi="Cambria Math" w:cs="Cambria Math"/>
        </w:rPr>
        <w:t>R</w:t>
      </w:r>
      <w:r>
        <w:rPr>
          <w:rFonts w:ascii="Cambria Math" w:eastAsia="Cambria Math" w:hAnsi="Cambria Math" w:cs="Cambria Math"/>
          <w:vertAlign w:val="superscript"/>
        </w:rPr>
        <w:t>2</w:t>
      </w:r>
      <w:r>
        <w:t xml:space="preserve"> of the 2 test data sets were recorded and displayed.</w:t>
      </w:r>
    </w:p>
    <w:p w:rsidR="0058513F" w:rsidRPr="006E7A3E" w:rsidRDefault="007941DE" w:rsidP="006E7A3E">
      <w:pPr>
        <w:pStyle w:val="Heading1"/>
      </w:pPr>
      <w:bookmarkStart w:id="86" w:name="_Toc469494672"/>
      <w:bookmarkStart w:id="87" w:name="_Toc469575398"/>
      <w:r w:rsidRPr="00D0105D">
        <w:lastRenderedPageBreak/>
        <w:t>4 Experimental Results</w:t>
      </w:r>
      <w:bookmarkEnd w:id="86"/>
      <w:bookmarkEnd w:id="87"/>
      <w:r w:rsidRPr="00D0105D">
        <w:t xml:space="preserve"> </w:t>
      </w:r>
    </w:p>
    <w:p w:rsidR="0058513F" w:rsidRDefault="007941DE" w:rsidP="006E7A3E">
      <w:r>
        <w:t xml:space="preserve">The results are separated to three conceptual subsections. The first deals with findings of qualitative nature, regarding the single object experiment and qualitative experiment for extracting ultrasonic features in the greenhouse environment. The second subsection focuses on results which are more applicative dealing with real time implementation of classifying plants from walls and detecting objects occluded by foliage with the sensor system. The third subsection focus on the analysis concerning the prediction of fruit mass and leaf number by ultrasonic means. </w:t>
      </w:r>
    </w:p>
    <w:p w:rsidR="0058513F" w:rsidRDefault="00B53FBD" w:rsidP="006E7A3E">
      <w:pPr>
        <w:pStyle w:val="Heading2"/>
      </w:pPr>
      <w:bookmarkStart w:id="88" w:name="_Toc469575399"/>
      <w:r>
        <w:t>4.</w:t>
      </w:r>
      <w:r w:rsidRPr="006E7A3E">
        <w:rPr>
          <w:sz w:val="32"/>
        </w:rPr>
        <w:t>1</w:t>
      </w:r>
      <w:r w:rsidR="005E7ADA">
        <w:rPr>
          <w:sz w:val="32"/>
        </w:rPr>
        <w:t xml:space="preserve"> </w:t>
      </w:r>
      <w:r w:rsidR="007941DE" w:rsidRPr="006E7A3E">
        <w:rPr>
          <w:sz w:val="32"/>
        </w:rPr>
        <w:t>Qualitative</w:t>
      </w:r>
      <w:r w:rsidR="007941DE">
        <w:t xml:space="preserve"> experiments</w:t>
      </w:r>
      <w:bookmarkEnd w:id="88"/>
      <w:r w:rsidR="007941DE">
        <w:t xml:space="preserve"> </w:t>
      </w:r>
    </w:p>
    <w:p w:rsidR="0058513F" w:rsidRPr="009C3E59" w:rsidRDefault="007941DE" w:rsidP="006E7A3E">
      <w:pPr>
        <w:pStyle w:val="Heading3"/>
      </w:pPr>
      <w:bookmarkStart w:id="89" w:name="_Toc469494673"/>
      <w:bookmarkStart w:id="90" w:name="_Toc469575400"/>
      <w:r w:rsidRPr="006E7A3E">
        <w:t>4.1.1</w:t>
      </w:r>
      <w:r w:rsidRPr="006E7A3E">
        <w:rPr>
          <w:rFonts w:eastAsia="Arial"/>
        </w:rPr>
        <w:t xml:space="preserve"> </w:t>
      </w:r>
      <w:r w:rsidRPr="006E7A3E">
        <w:t>Attenuation compensation</w:t>
      </w:r>
      <w:bookmarkEnd w:id="89"/>
      <w:bookmarkEnd w:id="90"/>
      <w:r w:rsidRPr="006E7A3E">
        <w:t xml:space="preserve"> </w:t>
      </w:r>
    </w:p>
    <w:p w:rsidR="00467082" w:rsidRDefault="007941DE">
      <w:r>
        <w:t xml:space="preserve">The returning echo amplitude data from the pepper rows at four different distances was extracted from the qualitative experiment </w:t>
      </w:r>
      <w:r w:rsidR="00AE3B0D">
        <w:t>Sec</w:t>
      </w:r>
      <w:r w:rsidR="00467082">
        <w:t>.(</w:t>
      </w:r>
      <w:r>
        <w:rPr>
          <w:rFonts w:ascii="Cambria Math" w:eastAsia="Cambria Math" w:hAnsi="Cambria Math" w:cs="Cambria Math"/>
        </w:rPr>
        <w:t>3.2.2)</w:t>
      </w:r>
      <w:r>
        <w:t xml:space="preserve"> and fitted according to the power law in </w:t>
      </w:r>
      <w:r w:rsidR="003226A9">
        <w:t>Eq.(</w:t>
      </w:r>
      <w:r>
        <w:rPr>
          <w:rFonts w:ascii="Cambria Math" w:eastAsia="Cambria Math" w:hAnsi="Cambria Math" w:cs="Cambria Math"/>
        </w:rPr>
        <w:t>5)</w:t>
      </w:r>
      <w:r>
        <w:t>. The fitting was done by applying OLS method over the natural logarithm of the equation for each frequency. The</w:t>
      </w:r>
      <w:r w:rsidR="00CE40FA">
        <w:t xml:space="preserve"> </w:t>
      </w:r>
      <w:r>
        <w:t>adjusted attenuation</w:t>
      </w:r>
      <w:r w:rsidR="00467082" w:rsidRPr="00467082">
        <w:t xml:space="preserve"> </w:t>
      </w:r>
      <m:oMath>
        <m:sSub>
          <m:sSubPr>
            <m:ctrlPr>
              <w:rPr>
                <w:rFonts w:ascii="Cambria Math" w:hAnsi="Cambria Math"/>
              </w:rPr>
            </m:ctrlPr>
          </m:sSubPr>
          <m:e>
            <m:r>
              <w:rPr>
                <w:rFonts w:ascii="Cambria Math" w:hAnsi="Cambria Math"/>
              </w:rPr>
              <m:t>α</m:t>
            </m:r>
          </m:e>
          <m:sub>
            <m:r>
              <w:rPr>
                <w:rFonts w:ascii="Cambria Math" w:hAnsi="Cambria Math"/>
              </w:rPr>
              <m:t>abs</m:t>
            </m:r>
          </m:sub>
        </m:sSub>
        <m:d>
          <m:dPr>
            <m:ctrlPr>
              <w:rPr>
                <w:rFonts w:ascii="Cambria Math" w:hAnsi="Cambria Math"/>
              </w:rPr>
            </m:ctrlPr>
          </m:dPr>
          <m:e>
            <m:r>
              <w:rPr>
                <w:rFonts w:ascii="Cambria Math" w:hAnsi="Cambria Math"/>
              </w:rPr>
              <m:t>f</m:t>
            </m:r>
          </m:e>
        </m:d>
      </m:oMath>
      <w:r w:rsidR="00467082">
        <w:t xml:space="preserve"> is</w:t>
      </w:r>
      <w:r>
        <w:t xml:space="preserve"> shown in </w:t>
      </w:r>
      <w:r w:rsidR="00792279">
        <w:t>Fig</w:t>
      </w:r>
      <w:r w:rsidR="00EC2C37">
        <w:t>.(</w:t>
      </w:r>
      <w:r>
        <w:rPr>
          <w:rFonts w:ascii="Cambria Math" w:eastAsia="Cambria Math" w:hAnsi="Cambria Math" w:cs="Cambria Math"/>
        </w:rPr>
        <w:t>12</w:t>
      </w:r>
      <w:r w:rsidR="00EC2C37">
        <w:rPr>
          <w:rFonts w:ascii="Cambria Math" w:eastAsia="Cambria Math" w:hAnsi="Cambria Math" w:cs="Cambria Math"/>
        </w:rPr>
        <w:t>)</w:t>
      </w:r>
      <w:r>
        <w:t xml:space="preserve">: </w:t>
      </w:r>
    </w:p>
    <w:tbl>
      <w:tblPr>
        <w:tblStyle w:val="TableGrid4"/>
        <w:tblpPr w:leftFromText="180" w:rightFromText="180" w:vertAnchor="page" w:horzAnchor="margin" w:tblpXSpec="right" w:tblpY="9916"/>
        <w:tblW w:w="1010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5"/>
      </w:tblGrid>
      <w:tr w:rsidR="00990E54" w:rsidRPr="00990E54" w:rsidTr="00E46B01">
        <w:trPr>
          <w:trHeight w:val="5373"/>
        </w:trPr>
        <w:tc>
          <w:tcPr>
            <w:tcW w:w="0" w:type="auto"/>
            <w:tcFitText/>
          </w:tcPr>
          <w:p w:rsidR="004E4391" w:rsidRPr="00AE3B0D" w:rsidRDefault="004E4391" w:rsidP="006E7A3E">
            <w:pPr>
              <w:ind w:left="1973" w:firstLine="0"/>
            </w:pPr>
            <w:bookmarkStart w:id="91" w:name="_Toc457062720"/>
            <w:r w:rsidRPr="00D0105D">
              <w:rPr>
                <w:noProof/>
              </w:rPr>
              <mc:AlternateContent>
                <mc:Choice Requires="wpg">
                  <w:drawing>
                    <wp:anchor distT="0" distB="0" distL="114300" distR="114300" simplePos="0" relativeHeight="251851776" behindDoc="0" locked="0" layoutInCell="1" allowOverlap="1" wp14:anchorId="610C69E1" wp14:editId="2FE7468F">
                      <wp:simplePos x="0" y="0"/>
                      <wp:positionH relativeFrom="column">
                        <wp:posOffset>495153</wp:posOffset>
                      </wp:positionH>
                      <wp:positionV relativeFrom="paragraph">
                        <wp:posOffset>-211895</wp:posOffset>
                      </wp:positionV>
                      <wp:extent cx="4065286" cy="3568217"/>
                      <wp:effectExtent l="0" t="0" r="11430" b="13335"/>
                      <wp:wrapNone/>
                      <wp:docPr id="10028" name="Group 10028"/>
                      <wp:cNvGraphicFramePr/>
                      <a:graphic xmlns:a="http://schemas.openxmlformats.org/drawingml/2006/main">
                        <a:graphicData uri="http://schemas.microsoft.com/office/word/2010/wordprocessingGroup">
                          <wpg:wgp>
                            <wpg:cNvGrpSpPr/>
                            <wpg:grpSpPr>
                              <a:xfrm>
                                <a:off x="0" y="0"/>
                                <a:ext cx="4065286" cy="3568217"/>
                                <a:chOff x="1230924" y="-290146"/>
                                <a:chExt cx="4065286" cy="3568217"/>
                              </a:xfrm>
                            </wpg:grpSpPr>
                            <wps:wsp>
                              <wps:cNvPr id="114" name="Text Box 114"/>
                              <wps:cNvSpPr txBox="1"/>
                              <wps:spPr>
                                <a:xfrm>
                                  <a:off x="1357256" y="2963013"/>
                                  <a:ext cx="3938954" cy="315058"/>
                                </a:xfrm>
                                <a:prstGeom prst="rect">
                                  <a:avLst/>
                                </a:prstGeom>
                                <a:noFill/>
                                <a:ln>
                                  <a:noFill/>
                                </a:ln>
                                <a:effectLst/>
                              </wps:spPr>
                              <wps:txbx>
                                <w:txbxContent>
                                  <w:p w:rsidR="00675B45" w:rsidRPr="00116542" w:rsidRDefault="00675B45">
                                    <w:pPr>
                                      <w:pStyle w:val="FIGCAPTIOIN"/>
                                      <w:jc w:val="center"/>
                                      <w:rPr>
                                        <w:rFonts w:asciiTheme="minorBidi" w:hAnsiTheme="minorBidi"/>
                                      </w:rPr>
                                    </w:pPr>
                                    <w:bookmarkStart w:id="92" w:name="_Toc470387469"/>
                                    <w:r w:rsidRPr="004E4391">
                                      <w:rPr>
                                        <w:b/>
                                        <w:bCs/>
                                      </w:rPr>
                                      <w:t xml:space="preserve">Figure </w:t>
                                    </w:r>
                                    <w:r w:rsidRPr="004E4391">
                                      <w:rPr>
                                        <w:b/>
                                        <w:bCs/>
                                      </w:rPr>
                                      <w:fldChar w:fldCharType="begin"/>
                                    </w:r>
                                    <w:r w:rsidRPr="004E4391">
                                      <w:rPr>
                                        <w:b/>
                                        <w:bCs/>
                                      </w:rPr>
                                      <w:instrText xml:space="preserve"> SEQ Figure \* ARABIC </w:instrText>
                                    </w:r>
                                    <w:r w:rsidRPr="004E4391">
                                      <w:rPr>
                                        <w:b/>
                                        <w:bCs/>
                                      </w:rPr>
                                      <w:fldChar w:fldCharType="separate"/>
                                    </w:r>
                                    <w:r>
                                      <w:rPr>
                                        <w:b/>
                                        <w:bCs/>
                                        <w:noProof/>
                                      </w:rPr>
                                      <w:t>12</w:t>
                                    </w:r>
                                    <w:r w:rsidRPr="004E4391">
                                      <w:rPr>
                                        <w:b/>
                                        <w:bCs/>
                                      </w:rPr>
                                      <w:fldChar w:fldCharType="end"/>
                                    </w:r>
                                    <w:r>
                                      <w:t xml:space="preserve">: </w:t>
                                    </w:r>
                                    <w:r w:rsidRPr="0047709F">
                                      <w:t>Attenuation values according to frequency.</w:t>
                                    </w:r>
                                    <w:bookmarkEnd w:id="9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113" name="Picture 113"/>
                                <pic:cNvPicPr>
                                  <a:picLocks noChangeAspect="1"/>
                                </pic:cNvPicPr>
                              </pic:nvPicPr>
                              <pic:blipFill rotWithShape="1">
                                <a:blip r:embed="rId97">
                                  <a:extLst>
                                    <a:ext uri="{28A0092B-C50C-407E-A947-70E740481C1C}">
                                      <a14:useLocalDpi xmlns:a14="http://schemas.microsoft.com/office/drawing/2010/main" val="0"/>
                                    </a:ext>
                                  </a:extLst>
                                </a:blip>
                                <a:srcRect b="448"/>
                                <a:stretch/>
                              </pic:blipFill>
                              <pic:spPr bwMode="auto">
                                <a:xfrm>
                                  <a:off x="1230924" y="-290146"/>
                                  <a:ext cx="4065270" cy="32531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10C69E1" id="Group 10028" o:spid="_x0000_s1175" style="position:absolute;left:0;text-align:left;margin-left:39pt;margin-top:-16.7pt;width:320.1pt;height:280.95pt;z-index:251851776;mso-position-horizontal-relative:text;mso-position-vertical-relative:text;mso-width-relative:margin;mso-height-relative:margin" coordorigin="12309,-2901" coordsize="40652,3568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GJlYTBAAAmgkAAA4AAABkcnMvZTJvRG9jLnhtbLRWTW/bOBC9L7D/&#10;gdBd0bdsC7ELx3aCAtkm2KTImaYoi6gkckk6cnax/32HpOQ0josWLfZgmRyOyJn3Zh51+eHQNuiZ&#10;SsV4N/eii9BDtCO8ZN1u7n1+vPanHlIadyVueEfn3gtV3ofF779d9qKgMa95U1KJYJNOFb2Ye7XW&#10;oggCRWraYnXBBe1gseKyxRqmcheUEvewe9sEcRjmQc9lKSQnVCmwrt2it7D7VxUl+q6qFNWomXsQ&#10;m7ZPaZ9b8wwWl7jYSSxqRoYw8E9E0WLWwaHHrdZYY7SX7N1WLSOSK17pC8LbgFcVI9TmANlE4Uk2&#10;N5Lvhc1lV/Q7cYQJoD3B6ae3JZ+e7yViJXAXhjGQ1eEWaLInI2cCiHqxK8DzRooHcS8Hw87NTNaH&#10;SrbmH/JBBwvuyxFcetCIgDEN8yye5h4isJZk+TSOJg5+UgNH5r0oTsJZnHoIPPx4FkZpPnpsvrNL&#10;MAYRmFiPofUCykq9Iqd+DbmHGgtqCVEGjxG5CEJ2uD2abK/4AUVgszhZR4Ma0gdYgCRHuwLjGfCi&#10;JJvEGeAEIMSzPAmjxIEwApnMkuksgyMtkFEWZlPjcEQAF0IqfUN5i8xg7knoAluc+PlWaec6upgA&#10;On7NmgbsuGi6NwbY01mobaXhbQOqC96M9GF7sAWUWzqNacvLF0hYctduSpBrBpHcYqXvsYT+gk4E&#10;zdB38Kga3s89Pow8VHP59zm78QfyYNVDPfTr3FN/7bGkHmo+dkCrae5xIMfBdhx0+3bFQQIiUCNB&#10;7BBekLoZrZXk7RNIydKcAku4I3DW3NPjcKWdaoAUEbpcWidoYYH1bfcgiNnaQGdwfTw8YSkG8DXQ&#10;9omPhYOLEw6crwN9ude8YpagVxSBWDOBIl5cCkYK+A06AKN31fx9vYS39N7A5jS3/aE9Wiy/7IXv&#10;8mVb1jD9YuUXcjZBdc/3jJhqNpOvGyMZGwPWzbHQF7aaRz/3FsDGyC0nXxTq+KrG3Y4ulYCqHbol&#10;eOtup2+O3DZMmBo2JffEdG3hHikxi0O2QOGJcJ4BzInympN9SzvtbhlJG6zhilM1EwoKp6DtlpbQ&#10;Wh9LxzuwDN1heDRtapX/n3i6DEHPrvxVFq78NJxs/OUsnfiTcDNJw3QaraLVv6ZqorTYKwoA4GYt&#10;2BArWN9Fe1bmhwvRXSD2IkLP2F53rtUhIKsOY4jQ1AYSE6uS5E+AGcFVmKZWRcCmJdWkNu8a2Edo&#10;Hbem7dG2/4OXcElgqFdb9Cfy/00ZN9Acr4IJdJlVsDhLojD7/yXsDENZkqfAUO4vl+uJn6brqX91&#10;BaPVajNLkyhPs82RIVXjkvd3W0WgjstfJ+kb5BjMnbha+GFqFcB+AFgah48V84Xx9dx6vX5SLf4D&#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EylI1eIAAAAKAQAADwAAAGRycy9kb3du&#10;cmV2LnhtbEyPT0vDQBTE74LfYXmCt3bzx9gQ81JKUU9FaCuIt23ymoRm34bsNkm/vetJj8MMM7/J&#10;17PuxEiDbQ0jhMsABHFpqpZrhM/j2yIFYZ3iSnWGCeFGFtbF/V2usspMvKfx4GrhS9hmCqFxrs+k&#10;tGVDWtml6Ym9dzaDVs7LoZbVoCZfrjsZBcGz1Kplv9ConrYNlZfDVSO8T2raxOHruLuct7fvY/Lx&#10;tQsJ8fFh3ryAcDS7vzD84nt0KDzTyVy5sqJDWKX+ikNYxPETCB9YhWkE4oSQRGkCssjl/wvFDwAA&#10;AP//AwBQSwMEFAAGAAgAAAAhAOrQ+7pAGQAAUK0AABQAAABkcnMvbWVkaWEvaW1hZ2UxLmVtZuyd&#10;DZRdVXXH9wmMBAhk+Gg6BFw+0MJQoWtCQgjK0iFiBCEwhCxIEcjwZYLhY4AQAqh9dbFoIkKCgFAQ&#10;JosCUpc0WRVrXdZGLSIqNYFqXUhpLCqFFkj4EKh8pL//e2+/ObnOve/dd9+YiclJ9jvn7HP2Pvvr&#10;nnPvee+eCWb2OWBfYCzwzjFmtwcKtXTYTLO1h5uVPjxzhlmwvvvNDt3BbCfaxwPnAx8Flr/DbOL2&#10;ZidCf0lET5NN3HlH23Bvh820I222HcfndCvZDDvP5tlldomdq06k3YBxgOTYEegE+muwM3lnrdxP&#10;nmzfHZxoNfSxQC/QA3QAJUB4QSfgaeNfmAk8eX0SiCPorP62nbjRb+NGfZqVK59mq1db5d9qxurt&#10;tTlLV9mzRx9Dn2XAILASoNHWAOuA9fDbiABACegBeoE+oB8YAMrAMmAQWAmsBtYA64D1wMaNkK+H&#10;fB3kayBfDflKyAchXwZ5GfIByPsh74O8F/IeyEuQd4rcIDfIDXKD3CA3yA1yg9wgN8gNcoPcIDfI&#10;DXLbaNKiqs0a8tXASmAQWAaUgR7A/TCFsnw5CxjAmGPIX60aklI1La8YuVLe72gi4XxbxOdCYuNs&#10;O9M7FciXrDeiciitffnXD6nWNeXpSu71M/7qxrffJq6JrEr/8Pi981Tz5P06a3gX+9YXqvy93fOf&#10;l/54oWgHetdcpbxfHySnq9aq15HK/UttgXLnv8Pnb67Ic/M+oYL33Nu9v+u3HbTnLKqY2/6Esnwg&#10;e3t5F9zTHeFjn7y8zSdYZihpblNyG7vNt/nE7A/9OomvGeau8gHEQReg60uJS0Vd6teV8CcDBwGa&#10;/UvAG1zkiwBNJMdQOgbsG0GwKPj1yFRT9jLdynP5mAaIRrmS5yrDrpISl2pdDtG5rB1DfTeRVfhT&#10;gB4gKavakrKq7jIm5e2mv+YYjetl2cL7j430g3d5b9o6AY0r23i/JF+3g3i5/p5LGbcDxU2S84tl&#10;YFybCnQCru94yntGdYpjnDYpi+OTPFvhkWaPhQiQZY80GVwv0ZcAl8nroFrWKw+PNL0GEaCIXqIv&#10;Aa6X10G1rFceHml6/QgBiugl+hLgenkdVMt65eGRpterCFBEL9GXANfL66Ba1isPjzS99gvF9BJ9&#10;rJfXi+iVh0eaXjML6iX6WC+vF9ErD480vRYX1Ev0sV5eL6JXHh5pet1dUC/Rx3p5vYheeXik6bWm&#10;oF6ij/XyehG98vBI08vv4Xz9bfbeYCqCdwKiL5H7fOh1UC3Ph83w6GYA3ZfF9yxpOrbrXmzOklWM&#10;OJTcZrEMHTTHttFaE9tGdfZQCtmmWR5Z9piEHC5/Kz4XfayX6kX1apZHll7PY/8ieok+1kv1ono1&#10;yyNLr/sK6iX6WC/Vi+rVLI+xGc9I5xTUS/SxXqoX1atZHll6lQrqJfpYL9WL6tWIRzdj5JlTxS/t&#10;WptL2zRAc6NyJc9VZroYNjm/rDm1BGXSNqAazqljM+KwyDOBr6GxTOKXJVM3jc3a2vm7bZLzdbO2&#10;bmX9KiFnrJfqzcThSNk6bX8jS6Y8ti5yr4BpCsW1Yia2dTtjqF165Y2hVvzlca59sC3Bd9Lx4sh3&#10;XgddaE4qwcBtkbzmHZ82T0qG9wAeT14H1bJM0yG+Bj197KRMXbRrTiON2YsPlbWPPKFWJuN7UeYP&#10;QLyugNcJ5EvI+W//0rPL9DUvj5vubfL/cUCc4FdJfSAPYYcXGSrgMo1NmeMX0k/Xk/dLyu74NHuK&#10;Pvax10G3bE/xKAE+disyvQd697H4qU5qWaYLIG6Xj8VLPr6SPOljb2vk48k5fDzIOEV8LPrYx14H&#10;3bI9xaMEtOpj0cc+9jrolmW6FeJ2+Vi85ON7yJM+9rZGPp6Sw8ft2JeOfSx+qpNatqfvS7fqY9HH&#10;PvZ6EZkehLhdPhYv+fhR8qSPva2Rjw/N4WPthxe5jkUf+9jroFv2sXiUgFZ9LPrYx14H3bJM6yFu&#10;l4/FSz5+kzzpY29r5OOpOXzcju8rYh+LX9Hr2L+vaNXHoo997PUiPt4bnu3ysXjJx91A0sfe1sjH&#10;h+XwcTu+u4l9LH5Ffezf3bTqY9HHPvZ6ER/PgGe7fCxe8vFJQNLH3tbIx9Ny+Hgx4ywCWrWn6GMf&#10;e72IPcWjBIMiMsU+Fj/VSS3P1dKxXT4WL/n408ASgP/1Zydva+Tjw3P4uB3f6cU+Fj/Vi9jTv9Nr&#10;1ceij33s9SIy3QbPdvi4HyHESz7+OyDpY2/Ts2ra8/Fs2ibh4x5yf0ZW7vZKe05ux/ecsa/Fr6iv&#10;/XtOlz3vc7LoY197HXO0fD1/D57t8rV4ydePA0lfe1tjX8vb+XzdaF/Z7Z22JyL62NdeL2JX8SjB&#10;wMfO62vRx772ehGZXoRnu3wtXvJ1BxN00tfe1tjX2vka3tea97sB7b3Ffku73rUvuAh50uw9l/Zp&#10;NV7KlTxXGdJKyrsvPBMqjTuefE/A61n7+C5jmi7ydZYuTh/bpYOxpwKdwKs1epfJ60Vk+gB8r4Kv&#10;j52M5y7a5SuNkbVnqvlcvC6E11HknyLnf33d9zbh0taEPtp6gGbWAcXFJJilye34NFvKn6J3W3q9&#10;iC3l3yIyyZ+xTF4vIpPsPjXDTnn9eyC85N9p5PzfxL9qEy7Lv5Nob9a/z9PX/ZiMS8dn+Vf0sX9V&#10;L2JL+beITPJnLJPXi8gk/76UYae8/v01vOTfVwD50r/z0DhqEy7Lv4fQ3qx/76Ov+7EV/4o+9q/q&#10;RWwp/xaRSf6MZfJ6EZlk9/sz7NRFW575eQX95d+VQNK/amvk38n0ada/59C3iH9FH/tX9SK2lH+L&#10;yCR/xjJ5vYhM8u95GXbK69/T4HUUsABI+ldtjfw7hT7N+rdE3yL+FX3sX9WL2FL+FY9WZZI/Re8y&#10;eb2ITPKv5EmTKa9/1V/+PQBA3E3mZ7UJlzU/H0p77F/dj7tsY1O+m9a91sSoH/RlpwFdblYHXTvi&#10;tQtwJrAPEOvgbduDT9NhNm2LrVTZO5Ae6qtcMAsYgKFw/8e38GT1tFwDVdOIvN+6uPb+qQ/i75+2&#10;6/3WJc9X1DLn67m/37pqxsi+3+r66X4r+X6r7O3xgG/r77cKH/vktW0+8fCo5EXfb23WJ7F/0q7x&#10;s5BoN8D92Oo1Pgce4sU4lXVtD3Jden4f6W1jwKVd4320HWyHV/YHOii7TKLpBsYB8X1/mk6aT0qA&#10;0yd1mkvbNEC8lCt5rvLQlKHaUHJ+sQyS05/TfR3ydcTrdGl5P0+6LEIgHzupi+OzZBJ9LJPqWTJ1&#10;09israVjlnzN2jrvPo3bNtarhNxF1uyitva4c5m8niXTscjcC/QAiqUSIPcIOgHn8SaIy4FkPfZV&#10;pq3HhEq8w9KatfUp9H2gNuYZlH9LWb7+OOVj7WF+I7fKTrIv8U7zF+w0VvZ+u4n75H+3+TYhXGBv&#10;2cX2Y84XWWFX2D/YpzmD4zO2Q7jGxofPWkdYxjf6N9rYcIvtEW4HP2g7h7uhu8/2C1+xA8Mq2yt8&#10;zSaGb9i+4Vs2OXzHPhgesj8LP6T9xzYlPEb9Z3ZseMLOCOusP/zSTg3P2OnhObsobLCF4RW7LLzO&#10;LvBbdkEI4bLQEQbCjuETYdcwP+wePh4mkE8Mp4V3hePDu8NR4QDgveFDoSdMD1MoTwszwhHhI+HI&#10;cHT4cDguHBNmhZnhRP4dH04OJ4RTQ184A9xZwDxgQZgdLgqnhEtDf1gM/0+Gs0M5zA1X02tpODNc&#10;R/0G2m4OHwu30e9OuNwV/jzcC3wZWBnmhK/S9nX6f5N+30a2B8E/zEiPAI/S9lP4PR7ODU8i+1Po&#10;8jSj/k+4MLwQFoaX0fE1wOeD5DwxC58N4Lt3kP8mfT3efTaz9wV2rl1qJTue/HLyWXYRuDPtQmhb&#10;SV21exinXbv/hodU7ppXzb3+O2cbPHH9PKdR7v1W1fCoU0ndz9XukWp8vZ/fIw00uEfqrPHx8yac&#10;f9p5E97u/V0/zcHJeyTZ230S3yMJH/vkxW0+qXmhmnXWam5jt3m7fSI/NJqDa6JUzioa7rwi9694&#10;xfOx48dyb+zlDsp7068TWA/cShB7W/Kadbz4dgFak0mZ+/H30UF8r4XvLOB2gP/1+zBvGw8u7T7s&#10;fNpmVM6Fupj5+1yu+7OZw0v2MXYXjuZXs6fTjk6V9QqZ689hybLuP9G30r4zufRQPdYrLvv1oOso&#10;ZY4awxi7n4Q0F3C3eVHl9Cs6tzFtOP2BeWL3k7nV3M+ecbzPUWNqY/7jM9W5Z/kTv3pQKJ9znE62&#10;V3r4v6v9nI/n3n/59OznONlWya8H5592PXi793c5h5ujhHM/xHOU8LFPUuaobT5p8eyodvjkpeHX&#10;jW0+2eaT+llmPtdszXPXtutEq8dQ2raebL1rfLzex2Xdn/l6r/h4ffi1RUE0Is+Jz9TupTSAkj/H&#10;tes58fXaPZjz9dzvwQbel30P1lmRaugeLO8ziesnmyefE2Xv4e7BhI99knF+5zafYKvN4ZOUZxWk&#10;2XadyAjbfDI0l/k9WP2c2yb3uLaUuSuex7Se+JyWXGccH/dvpk/MMy7HtHE57hOPFeOb6d9Mn5hn&#10;WjnmE5fj/ptLzlieuLy5ZEvbN5tMXB3AxkoUQ2Uv01QvS27fN9N3MHtR1x4atzVjvL/2O3x91Z6W&#10;73FcLQOQlvsGTpvm8vL77jhQfN+onU/9i9rvB3wYz23Rinnq5+1rftC1UHXb9Qr9xNY6exZIPZUm&#10;73/vDf9kl1X7s/mnbTe75/6J1f6qkJbVxvXxB56s7lcl+W3Yvco3LL7nU6LbbumshY+dbfbBq3at&#10;jNdbG+fCPW6qnI8tOyq9d8K+05XLnsqn2Wcrqnj7946+5e3kPY/sPQGo7WtWzmD4IvX9gZ8ChwHy&#10;sxj598hqE45xUvcv59N2JGeYL6zsXV7GNxc6z/wi9jFLlf1Z7UXKSAJda5JDoLLjHad6ByA9JKeM&#10;0F0rq4/jKdfjjv71PV7F6s+jfoxR7we6Xla4dQEao2Cstm3v59vvHz5WV4xfUomNDy2pxsZb11fP&#10;bm8Uq9tN2ElfXw6llFh9qDauj9/5nw1i9dnq+L/vWJ2NJu8B1gKKVfk5jlW1Oe44ynFiDqqkPpBn&#10;bqj+PQWPJcVC3hhbC43Tb+Ux9lFMMZSajLFVozzGHkEjxdhaIBljjsuKsZ9tqM5tHiOtxNi/MrbT&#10;p8WY5sc2zWNwas/zk695yTW3wDymrwyHUkqMJdfcvnWjdx7Tuvp9QDEmP8cxpjbHZcXYx+nXAXiM&#10;KBbyzGMH0f/hiD4txsDnjjF/Rh+p+7qe/6j6to0xtqmpU2Lsg7VxffwNozTG5uCzfYF/Bg4G5Oc4&#10;xtQm3BhgU8Ur9+v1tfJgTtfSPZliy+NM8dANjAPGRnjKZe9DXG5yTyY5vC0tzjRGFyC+Be/J4DBq&#10;57KZEq6eUuIsOZct/8XonMvOR5H9gTuAwwD5OY4ztQlHPKTG2RzaDjT93uF4G6j1VcyJRs8OcYwp&#10;RrqBPLF3J/0bxd5W8jxwPKYYSimxl3we6Pmv0Rl7s9FE9/y3AYo9+TmOPbU57jjKcao9DujPflk7&#10;7tVuh0+jGNtK5rcTYjs3uz+ydhTHmOawmwHFmPwcx5jaHJcVY5fST/73GFE5zzx2EP0lg9OnraHg&#10;c6+hW+C9Wh9qDqWUeSx5rzbw1Oidx/ZFm2WA7tXk5zjG1Oa4rBg7hH5xjCkW8sTYZPpLhkYxtpWs&#10;lSdiiqGUEmPJtXLFGa98qkKU2Deu7/Nu5r2zaxFO85j8HMeY1krHZcVYO9bKzzFWoxhTHHcB44A/&#10;4GcBfRUylFJiLPks0Dt39MbY/mhTBhRj8nMcY2pz3HGU4xTfj11Ag/zuMaJYyDOPHUT/v4zomQfL&#10;zgt0vaz5MW+MbYFr5UmoOZRSYiy5Vv5ilMbYHDTZF7gc0FopP8cxpjbhGu9rTLLt6afY8thQPOSJ&#10;M62XkiOir8cW6HpZY+SNs831vWiBPdrZqDmUUuIsOZeV+0f3XHYJGh0GyM9xnGkuc1zWXHY6/ToA&#10;j5G0uUzx6n3GRrEDbX0fTV/mNfPuJ/T192unUfYk+YdL0bh1GRh3k/dsNe54cHsC/g4qxfr3+jtE&#10;MoMvd/OhOVyyRPzLXoZ/XS/n521JXnPhIT3ES7mS5yq7Xs9+ZNOvO52f6LzMuJvo9S7qsV6q83fN&#10;U/VyPvJXN9CsjpvLdxr34sh3XgfdUEfsNqy/pkN8DTzdFkl/ddXsojH2qpVZ37eov/+QFjML0Se2&#10;p9ela5o9HJ9mT93vtMue4nUFvrmSPHmuoLcpdrPmrJH4Wwtp9hxEltieXgfdsj1vhbhd9hQv2fMe&#10;8qQ9va2RPUfi7xqk2fNHyBnb0+ugW7bngxC3y57iJXs+Sp60p7c1sudI/A2BNHu+ipyxPb0OumV7&#10;roe4XfYUL9nzTfKkPb2tkT1H4rz+NHvqLPzYnl4vYs+94dkue4qX7NkNJO3pbY3sORJn46fZU+fO&#10;x/b0ehF7zoBnu+wpXrLnSUDSnt7WyJ4jcQ59mj0XI2dsT68Xsaf4tcue4iV7jrYz39PseXfCnl4v&#10;Yk+de94Oe/YjhJ+hPlrPV0+zq5+nPh4d9gS8TrHldWlrOss8za56Fo2vf68XseuLbYxX8dL1//s4&#10;Nzy2EeVhnwVln0WAP+MknwXnYrhpgHgpV/JcZUgrKe+z+6u1cT3+vd7MszuyDKvL2/C8KkOXLiTV&#10;877GyHqunU0f8boQ2J7FLXlGt7fRnPkc1kM79qzbNk1u+WASkOYDx0Nf79NBeSrQCch2oo9tqXpR&#10;W07NkCmvLQ+El2w5jZz/9fcTZEu1CZf1TDuJ9mZt+Tx93WbJeHZ8li1FH9tS9aK2fClDpry2/DW8&#10;ZMtXyGU3f9dDtlRbI1seQp9mbXkffd1mrdhS9LEtVS9qy/szZMpryxXwki1XkidtqbZGttR3CM3a&#10;8hz6FrGl6GNbql7UludlyJTXlqfBS7ZcQJ60pdoa2XIKfZq1ZYm+RWwp+tiWqhe1peRJkymvLdVf&#10;tjyAPGlLtTWy5aH0iW0Jq7psY1PWT61DE6N+0JddH9DlZnVQXIrXLuR7MPA+5LEO3rY9+LQ5fzZt&#10;i23484tdJtF7OU2nPRl/t6hfqzpJHvFiHOsi34M81snbhEvTqY+2KUAH4HLDquF5atrzLwGNzrSU&#10;bHOBaYDKypU8tzFDZ1o2e792CvQPoJRk0BfRm55pOTWcYPuHk2zvcArnUZ5mT1u/vcaZln8U5tth&#10;nGm5X7jYXudMtB9xAtm/cablC/YZG8eZlrtypuVb/F7lOc60fMlusd/yG7xf2qA9ZXfb//K3AX5j&#10;X7E3OC3zCfsa52N+g/xb9qp9x3bkTMun7IeUfmy/ssfA/YzzMZ+w93Om5Qc40/JPOdNyMmdansOZ&#10;lpdwpuUlnGk5nzMtT62daXkmZ1oez5mWR3Gm5eGcaTmdMy134UzLx+zdnKh5QLjD3huWWw8STglL&#10;uVe51o5A0iPDEvtw+Gs7Jvy9zQx/ayeGm+3kcCNcb+Q0zTvsrPAFmxdusgXhNk7T/JJdijSLw06c&#10;afmClcNP7OrwA1sanrTrkO6G8IjdHFbw3PpJuxMr3UV+b7jSvhwW2crwCfsq9a+HW+2b4S77NuUH&#10;w8n2cDjDHglz7NHQbz9FlsfDd+3J8Ct7KrxkTwfjTMsSZ1qexZmWCzjT8uLgsZWMdcfrO8zhytvl&#10;xMN/WD4x/6I8j2WMXqAH6ABKgK4xQSfgSecMNjprcEvR2eXkGi57Gd3r37fuxaSxFwbwtiw/d2Gg&#10;cYDWtviZx2mZo+vvc+9Iv831uwV/X9rfPVsx/5oH5dtG78jW3+eu/QCpbb9XvnLk3+eWvScA8o+S&#10;1pgvAuPw7/fJ31nzs2Ld7/HVJt9rbU1bZ+bT9vt4n1vyexxlxeojUb+0WNU80aZYHfH3uc/brfr+&#10;dN73uXeZsNN1ClNUraaU39gkf5M6Gt7fGC5WFa87EY/fJVesys9xrKrNcWmx2gdN1vvczcaYZPBY&#10;TIsxrUttijE4jc7304ix65uJseTvuEbD+2nDxdj5GFpz3l3kijH5OY4xtQnXAaTF2BzaDjS9n3aO&#10;Ta/13b6WM2/ZToDHjmKkGxgHNBt7fxPRp8XeljS/tfobQmJvWTOxl5zfRsM7uMPFns9vg/hXsSc/&#10;x7Gn+c1xabHXB03Wb+6bjbEV8PEYTYuxrWR+W95MjCXnt9FwlsBwMaa5SXPY58gVY/JzHGNqE44s&#10;dX7ro20BJ3xrLtO85XGSdy7bnUGuj+jT4gx87nV0S/vdPXPZDc3EWfJ396PhXJS0ONsB/16N77Qn&#10;Jz/HcaY24cgy4+xg/qKY1k7FlseZ4iHvmik5Ivqyl0HXy1vJfPb5ZuIsOZ+NhjOehoszrZmas9iO&#10;qcxn8nMcZ2pzXNaaeTp0HYDHRXIu83jTnLcrcASDfJS8E1DCpvokmiqfZqtXW+XfavaTenv1Tpr2&#10;ROizDBgEVgI02hpgHbAeuTfCECgBPUAv0Af0AwNAGVgGDAIrgdXAGmAdsB7YuBHy9ZCvg3wN5Ksh&#10;Xwn5IOTLIC9DPgB5P+R9kPdC3gN5CfJOkRvkBrlBbpAb5Aa5QW6QG+QGuelFeMgNcoPcIEeDqiZr&#10;yFcDK4FBYBlQBmSz/xcAAAD//wMAUEsBAi0AFAAGAAgAAAAhAKbmUfsMAQAAFQIAABMAAAAAAAAA&#10;AAAAAAAAAAAAAFtDb250ZW50X1R5cGVzXS54bWxQSwECLQAUAAYACAAAACEAOP0h/9YAAACUAQAA&#10;CwAAAAAAAAAAAAAAAAA9AQAAX3JlbHMvLnJlbHNQSwECLQAUAAYACAAAACEAeIYmVhMEAACaCQAA&#10;DgAAAAAAAAAAAAAAAAA8AgAAZHJzL2Uyb0RvYy54bWxQSwECLQAUAAYACAAAACEAjiIJQroAAAAh&#10;AQAAGQAAAAAAAAAAAAAAAAB7BgAAZHJzL19yZWxzL2Uyb0RvYy54bWwucmVsc1BLAQItABQABgAI&#10;AAAAIQATKUjV4gAAAAoBAAAPAAAAAAAAAAAAAAAAAGwHAABkcnMvZG93bnJldi54bWxQSwECLQAU&#10;AAYACAAAACEA6tD7ukAZAABQrQAAFAAAAAAAAAAAAAAAAAB7CAAAZHJzL21lZGlhL2ltYWdlMS5l&#10;bWZQSwUGAAAAAAYABgB8AQAA7SEAAAAA&#10;">
                      <v:shape id="Text Box 114" o:spid="_x0000_s1176" type="#_x0000_t202" style="position:absolute;left:13572;top:29630;width:39390;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MExwwAAANwAAAAPAAAAZHJzL2Rvd25yZXYueG1sRE9Na8JA&#10;EL0X+h+WKXhrNopIm7oRKQoFQRrTQ4/T7Jgsyc7G7Fbjv3cLBW/zeJ+zXI22E2cavHGsYJqkIIgr&#10;pw3XCr7K7fMLCB+QNXaOScGVPKzyx4clZtpduKDzIdQihrDPUEETQp9J6auGLPrE9cSRO7rBYohw&#10;qKUe8BLDbSdnabqQFg3HhgZ7em+oag+/VsH6m4uNOe1/PotjYcryNeXdolVq8jSu30AEGsNd/O/+&#10;0HH+dA5/z8QLZH4DAAD//wMAUEsBAi0AFAAGAAgAAAAhANvh9svuAAAAhQEAABMAAAAAAAAAAAAA&#10;AAAAAAAAAFtDb250ZW50X1R5cGVzXS54bWxQSwECLQAUAAYACAAAACEAWvQsW78AAAAVAQAACwAA&#10;AAAAAAAAAAAAAAAfAQAAX3JlbHMvLnJlbHNQSwECLQAUAAYACAAAACEAmzzBMcMAAADcAAAADwAA&#10;AAAAAAAAAAAAAAAHAgAAZHJzL2Rvd25yZXYueG1sUEsFBgAAAAADAAMAtwAAAPcCAAAAAA==&#10;" filled="f" stroked="f">
                        <v:textbox inset="0,0,0,0">
                          <w:txbxContent>
                            <w:p w:rsidR="00675B45" w:rsidRPr="00116542" w:rsidRDefault="00675B45">
                              <w:pPr>
                                <w:pStyle w:val="FIGCAPTIOIN"/>
                                <w:jc w:val="center"/>
                                <w:rPr>
                                  <w:rFonts w:asciiTheme="minorBidi" w:hAnsiTheme="minorBidi"/>
                                </w:rPr>
                              </w:pPr>
                              <w:bookmarkStart w:id="93" w:name="_Toc470387469"/>
                              <w:r w:rsidRPr="004E4391">
                                <w:rPr>
                                  <w:b/>
                                  <w:bCs/>
                                </w:rPr>
                                <w:t xml:space="preserve">Figure </w:t>
                              </w:r>
                              <w:r w:rsidRPr="004E4391">
                                <w:rPr>
                                  <w:b/>
                                  <w:bCs/>
                                </w:rPr>
                                <w:fldChar w:fldCharType="begin"/>
                              </w:r>
                              <w:r w:rsidRPr="004E4391">
                                <w:rPr>
                                  <w:b/>
                                  <w:bCs/>
                                </w:rPr>
                                <w:instrText xml:space="preserve"> SEQ Figure \* ARABIC </w:instrText>
                              </w:r>
                              <w:r w:rsidRPr="004E4391">
                                <w:rPr>
                                  <w:b/>
                                  <w:bCs/>
                                </w:rPr>
                                <w:fldChar w:fldCharType="separate"/>
                              </w:r>
                              <w:r>
                                <w:rPr>
                                  <w:b/>
                                  <w:bCs/>
                                  <w:noProof/>
                                </w:rPr>
                                <w:t>12</w:t>
                              </w:r>
                              <w:r w:rsidRPr="004E4391">
                                <w:rPr>
                                  <w:b/>
                                  <w:bCs/>
                                </w:rPr>
                                <w:fldChar w:fldCharType="end"/>
                              </w:r>
                              <w:r>
                                <w:t xml:space="preserve">: </w:t>
                              </w:r>
                              <w:r w:rsidRPr="0047709F">
                                <w:t>Attenuation values according to frequency.</w:t>
                              </w:r>
                              <w:bookmarkEnd w:id="93"/>
                            </w:p>
                          </w:txbxContent>
                        </v:textbox>
                      </v:shape>
                      <v:shape id="Picture 113" o:spid="_x0000_s1177" type="#_x0000_t75" style="position:absolute;left:12309;top:-2901;width:40652;height:32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nZMxAAAANwAAAAPAAAAZHJzL2Rvd25yZXYueG1sRE9Na8JA&#10;EL0L/odlhF5K3RiltKmrBKFQESqmCj1Os2MSzM6G7DaJ/74rFLzN433Ocj2YWnTUusqygtk0AkGc&#10;W11xoeD49f70AsJ5ZI21ZVJwJQfr1Xi0xETbng/UZb4QIYRdggpK75tESpeXZNBNbUMcuLNtDfoA&#10;20LqFvsQbmoZR9GzNFhxaCixoU1J+SX7NQpOVxllZ/2Ybvef+Pq9+JnH+Y6VepgM6RsIT4O/i//d&#10;HzrMn83h9ky4QK7+AAAA//8DAFBLAQItABQABgAIAAAAIQDb4fbL7gAAAIUBAAATAAAAAAAAAAAA&#10;AAAAAAAAAABbQ29udGVudF9UeXBlc10ueG1sUEsBAi0AFAAGAAgAAAAhAFr0LFu/AAAAFQEAAAsA&#10;AAAAAAAAAAAAAAAAHwEAAF9yZWxzLy5yZWxzUEsBAi0AFAAGAAgAAAAhADl6dkzEAAAA3AAAAA8A&#10;AAAAAAAAAAAAAAAABwIAAGRycy9kb3ducmV2LnhtbFBLBQYAAAAAAwADALcAAAD4AgAAAAA=&#10;">
                        <v:imagedata r:id="rId98" o:title="" cropbottom="294f"/>
                        <v:path arrowok="t"/>
                      </v:shape>
                    </v:group>
                  </w:pict>
                </mc:Fallback>
              </mc:AlternateContent>
            </w:r>
          </w:p>
          <w:p w:rsidR="00990E54" w:rsidRPr="004E4391" w:rsidRDefault="00990E54" w:rsidP="006E7A3E">
            <w:pPr>
              <w:ind w:left="1973" w:firstLine="0"/>
            </w:pPr>
          </w:p>
        </w:tc>
      </w:tr>
      <w:bookmarkEnd w:id="91"/>
    </w:tbl>
    <w:p w:rsidR="00990E54" w:rsidRDefault="00990E54"/>
    <w:p w:rsidR="005B2FF6" w:rsidRDefault="005B2FF6"/>
    <w:p w:rsidR="0058513F" w:rsidRDefault="007941DE" w:rsidP="006E7A3E">
      <w:r>
        <w:lastRenderedPageBreak/>
        <w:t xml:space="preserve">The attenuation values above are higher by order of magnitude than the </w:t>
      </w: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abs</m:t>
            </m:r>
          </m:sub>
        </m:sSub>
        <m:r>
          <w:rPr>
            <w:rFonts w:ascii="Cambria Math" w:hAnsi="Cambria Math"/>
            <w:szCs w:val="24"/>
          </w:rPr>
          <m:t>[1</m:t>
        </m:r>
        <m:sSup>
          <m:sSupPr>
            <m:ctrlPr>
              <w:rPr>
                <w:rFonts w:ascii="Cambria Math" w:hAnsi="Cambria Math"/>
                <w:i/>
                <w:szCs w:val="24"/>
              </w:rPr>
            </m:ctrlPr>
          </m:sSupPr>
          <m:e>
            <m:r>
              <w:rPr>
                <w:rFonts w:ascii="Cambria Math" w:hAnsi="Cambria Math"/>
                <w:szCs w:val="24"/>
              </w:rPr>
              <m:t>/f</m:t>
            </m:r>
          </m:e>
          <m:sup>
            <m:r>
              <w:rPr>
                <w:rFonts w:ascii="Cambria Math" w:hAnsi="Cambria Math"/>
                <w:szCs w:val="24"/>
              </w:rPr>
              <m:t>2</m:t>
            </m:r>
          </m:sup>
        </m:sSup>
        <m:r>
          <w:rPr>
            <w:rFonts w:ascii="Cambria Math" w:hAnsi="Cambria Math"/>
            <w:szCs w:val="24"/>
          </w:rPr>
          <m:t>]</m:t>
        </m:r>
      </m:oMath>
      <w:r w:rsidR="00A15FAE" w:rsidDel="00A15FAE">
        <w:rPr>
          <w:rFonts w:ascii="Cambria Math" w:eastAsia="Cambria Math" w:hAnsi="Cambria Math" w:cs="Cambria Math"/>
        </w:rPr>
        <w:t xml:space="preserve"> </w:t>
      </w:r>
      <w:r>
        <w:t xml:space="preserve">presented at Kinsler (2000) and </w:t>
      </w:r>
      <w:r>
        <w:rPr>
          <w:rFonts w:ascii="Cambria Math" w:eastAsia="Cambria Math" w:hAnsi="Cambria Math" w:cs="Cambria Math"/>
        </w:rPr>
        <w:t>[𝑑𝐵/𝑘𝑚]</w:t>
      </w:r>
      <w:r>
        <w:t xml:space="preserve"> in the ISO 9613-1 standard. While the different temperature and humidity do not justify this difference as seen in Jakevičius and Demčenko (2008). These values are acceptable as Kinsler (2000) warns that the experimental values of the attenuation for gases can be significantly different than theoretical attenuation. Moreover, the theoretical values and the ISO standard attenuation formula are suited for pure tone frequencies, factors such as transient effects due to the CHIRP excitation and returns from the ground are ignored.  </w:t>
      </w:r>
    </w:p>
    <w:p w:rsidR="0058513F" w:rsidRDefault="007941DE">
      <w:r>
        <w:t xml:space="preserve">While adapting to these values is possible by applying passband filters it is not important for the scope of this work. As the purpose of this section is to calculate the right attenuation values that would compensate for small distance differences echoing from foliage, it is calculated differently than other works which measure the single tone attenuation directly from transmitter to receiver from hundreds of meter distance. </w:t>
      </w:r>
    </w:p>
    <w:p w:rsidR="0058513F" w:rsidRDefault="007941DE" w:rsidP="006E7A3E">
      <w:r>
        <w:t xml:space="preserve">It is evident that </w:t>
      </w:r>
      <w:r>
        <w:rPr>
          <w:rFonts w:ascii="Cambria Math" w:eastAsia="Cambria Math" w:hAnsi="Cambria Math" w:cs="Cambria Math"/>
        </w:rPr>
        <w:t>[𝑑𝐵/𝑘𝑚]</w:t>
      </w:r>
      <w:r>
        <w:t xml:space="preserve"> values are in general rising monotonically except for the </w:t>
      </w:r>
      <w:r w:rsidR="00467082">
        <w:rPr>
          <w:rFonts w:ascii="Cambria Math" w:eastAsia="Cambria Math" w:hAnsi="Cambria Math" w:cs="Cambria Math"/>
        </w:rPr>
        <w:t>88[</w:t>
      </w:r>
      <w:r>
        <w:rPr>
          <w:rFonts w:ascii="Cambria Math" w:eastAsia="Cambria Math" w:hAnsi="Cambria Math" w:cs="Cambria Math"/>
        </w:rPr>
        <w:t>𝑘𝐻𝑧]</w:t>
      </w:r>
      <w:r>
        <w:t xml:space="preserve"> to </w:t>
      </w:r>
      <w:r w:rsidR="00467082">
        <w:rPr>
          <w:rFonts w:ascii="Cambria Math" w:eastAsia="Cambria Math" w:hAnsi="Cambria Math" w:cs="Cambria Math"/>
        </w:rPr>
        <w:t>97[</w:t>
      </w:r>
      <w:r>
        <w:rPr>
          <w:rFonts w:ascii="Cambria Math" w:eastAsia="Cambria Math" w:hAnsi="Cambria Math" w:cs="Cambria Math"/>
        </w:rPr>
        <w:t>𝑘𝐻𝑧</w:t>
      </w:r>
      <w:r>
        <w:t xml:space="preserve">] and </w:t>
      </w:r>
      <w:r w:rsidR="00467082">
        <w:rPr>
          <w:rFonts w:ascii="Cambria Math" w:eastAsia="Cambria Math" w:hAnsi="Cambria Math" w:cs="Cambria Math"/>
        </w:rPr>
        <w:t>50[</w:t>
      </w:r>
      <w:r>
        <w:rPr>
          <w:rFonts w:ascii="Cambria Math" w:eastAsia="Cambria Math" w:hAnsi="Cambria Math" w:cs="Cambria Math"/>
        </w:rPr>
        <w:t>𝑘𝐻𝑧]</w:t>
      </w:r>
      <w:r>
        <w:t xml:space="preserve"> to </w:t>
      </w:r>
      <w:r w:rsidR="00467082">
        <w:rPr>
          <w:rFonts w:ascii="Cambria Math" w:eastAsia="Cambria Math" w:hAnsi="Cambria Math" w:cs="Cambria Math"/>
        </w:rPr>
        <w:t>70[</w:t>
      </w:r>
      <w:r>
        <w:rPr>
          <w:rFonts w:ascii="Cambria Math" w:eastAsia="Cambria Math" w:hAnsi="Cambria Math" w:cs="Cambria Math"/>
        </w:rPr>
        <w:t>𝑘𝐻𝑧]</w:t>
      </w:r>
      <w:r>
        <w:t xml:space="preserve"> bands as expected from theory. </w:t>
      </w:r>
    </w:p>
    <w:p w:rsidR="0058513F" w:rsidRDefault="007941DE" w:rsidP="006E7A3E">
      <w:r>
        <w:t xml:space="preserve">The return echoes can be compensated with the resulting </w:t>
      </w:r>
      <w:r>
        <w:rPr>
          <w:rFonts w:ascii="Cambria Math" w:eastAsia="Cambria Math" w:hAnsi="Cambria Math" w:cs="Cambria Math"/>
        </w:rPr>
        <w:t>𝛼</w:t>
      </w:r>
      <w:r>
        <w:rPr>
          <w:rFonts w:ascii="Cambria Math" w:eastAsia="Cambria Math" w:hAnsi="Cambria Math" w:cs="Cambria Math"/>
          <w:vertAlign w:val="subscript"/>
        </w:rPr>
        <w:t>𝑎𝑏𝑠</w:t>
      </w:r>
      <w:r>
        <w:rPr>
          <w:rFonts w:ascii="Cambria Math" w:eastAsia="Cambria Math" w:hAnsi="Cambria Math" w:cs="Cambria Math"/>
        </w:rPr>
        <w:t>(𝑓)</w:t>
      </w:r>
      <w:r>
        <w:t xml:space="preserve"> under the condition that noise at far distances are cleaned or else they will be amplified greatly as their amplitude will be compensated exponentially according to distance.  </w:t>
      </w:r>
    </w:p>
    <w:p w:rsidR="00A15FAE" w:rsidRDefault="007941DE">
      <w:pPr>
        <w:pStyle w:val="Heading3"/>
      </w:pPr>
      <w:bookmarkStart w:id="94" w:name="_Toc469494674"/>
      <w:bookmarkStart w:id="95" w:name="_Toc469575401"/>
      <w:r w:rsidRPr="006E7A3E">
        <w:t>4.1.2</w:t>
      </w:r>
      <w:r w:rsidRPr="006E7A3E">
        <w:rPr>
          <w:rFonts w:eastAsia="Arial"/>
        </w:rPr>
        <w:t xml:space="preserve"> </w:t>
      </w:r>
      <w:r w:rsidRPr="006E7A3E">
        <w:t>Ground effect</w:t>
      </w:r>
      <w:bookmarkEnd w:id="94"/>
      <w:bookmarkEnd w:id="95"/>
    </w:p>
    <w:p w:rsidR="00A15FAE" w:rsidRDefault="00A15FAE">
      <w:r>
        <w:t>The sensing system was posted perpendicular to an empty area in the greenhouse with no crop rows Fig.(</w:t>
      </w:r>
      <w:r>
        <w:rPr>
          <w:rFonts w:ascii="Cambria Math" w:eastAsia="Cambria Math" w:hAnsi="Cambria Math" w:cs="Cambria Math"/>
        </w:rPr>
        <w:t>13𝑎)</w:t>
      </w:r>
      <w:r>
        <w:t xml:space="preserve"> and measured the return echoes from the ground.</w:t>
      </w:r>
      <w:r w:rsidR="00E37EFB">
        <w:t xml:space="preserve"> </w:t>
      </w:r>
      <w:r w:rsidR="00A122FB">
        <w:t>Fig</w:t>
      </w:r>
      <w:r w:rsidR="00CE40FA">
        <w:t>.</w:t>
      </w:r>
      <w:r w:rsidR="00A122FB">
        <w:t>(</w:t>
      </w:r>
      <w:r>
        <w:rPr>
          <w:rFonts w:ascii="Cambria Math" w:eastAsia="Cambria Math" w:hAnsi="Cambria Math" w:cs="Cambria Math"/>
        </w:rPr>
        <w:t>13𝑏)</w:t>
      </w:r>
      <w:r>
        <w:t xml:space="preserve"> shows the averaged ground mean echo derived from 30 spectrograms.  </w:t>
      </w:r>
    </w:p>
    <w:p w:rsidR="0058513F" w:rsidRPr="00E37EFB" w:rsidRDefault="007941DE">
      <w:r>
        <w:t xml:space="preserve">The spectrogram indicates that there are substantial energy returns from a distance of </w:t>
      </w:r>
      <w:r>
        <w:rPr>
          <w:rFonts w:ascii="Cambria Math" w:eastAsia="Cambria Math" w:hAnsi="Cambria Math" w:cs="Cambria Math"/>
        </w:rPr>
        <w:t>0.</w:t>
      </w:r>
      <w:r w:rsidR="00A122FB">
        <w:rPr>
          <w:rFonts w:ascii="Cambria Math" w:eastAsia="Cambria Math" w:hAnsi="Cambria Math" w:cs="Cambria Math"/>
        </w:rPr>
        <w:t>72[</w:t>
      </w:r>
      <w:r>
        <w:rPr>
          <w:rFonts w:ascii="Cambria Math" w:eastAsia="Cambria Math" w:hAnsi="Cambria Math" w:cs="Cambria Math"/>
        </w:rPr>
        <w:t>𝑚]</w:t>
      </w:r>
      <w:r>
        <w:t xml:space="preserve"> up to </w:t>
      </w:r>
      <w:r>
        <w:rPr>
          <w:rFonts w:ascii="Cambria Math" w:eastAsia="Cambria Math" w:hAnsi="Cambria Math" w:cs="Cambria Math"/>
        </w:rPr>
        <w:t>2.</w:t>
      </w:r>
      <w:r w:rsidR="00A122FB">
        <w:rPr>
          <w:rFonts w:ascii="Cambria Math" w:eastAsia="Cambria Math" w:hAnsi="Cambria Math" w:cs="Cambria Math"/>
        </w:rPr>
        <w:t>2[</w:t>
      </w:r>
      <w:r>
        <w:rPr>
          <w:rFonts w:ascii="Cambria Math" w:eastAsia="Cambria Math" w:hAnsi="Cambria Math" w:cs="Cambria Math"/>
        </w:rPr>
        <w:t>𝑚]</w:t>
      </w:r>
      <w:r>
        <w:t xml:space="preserve"> away from the sensing system. At this range the echo is strong for frequencies between </w:t>
      </w:r>
      <w:r w:rsidR="00A122FB">
        <w:rPr>
          <w:rFonts w:ascii="Cambria Math" w:eastAsia="Cambria Math" w:hAnsi="Cambria Math" w:cs="Cambria Math"/>
        </w:rPr>
        <w:t>20[</w:t>
      </w:r>
      <w:r>
        <w:rPr>
          <w:rFonts w:ascii="Cambria Math" w:eastAsia="Cambria Math" w:hAnsi="Cambria Math" w:cs="Cambria Math"/>
        </w:rPr>
        <w:t>𝑘𝐻𝑧]</w:t>
      </w:r>
      <w:r>
        <w:t xml:space="preserve"> to </w:t>
      </w:r>
      <w:r w:rsidR="00A122FB">
        <w:rPr>
          <w:rFonts w:ascii="Cambria Math" w:eastAsia="Cambria Math" w:hAnsi="Cambria Math" w:cs="Cambria Math"/>
        </w:rPr>
        <w:t>60[</w:t>
      </w:r>
      <w:r>
        <w:rPr>
          <w:rFonts w:ascii="Cambria Math" w:eastAsia="Cambria Math" w:hAnsi="Cambria Math" w:cs="Cambria Math"/>
        </w:rPr>
        <w:t>𝑘𝐻𝑧]</w:t>
      </w:r>
      <w:r>
        <w:t xml:space="preserve">. </w:t>
      </w:r>
      <w:r w:rsidR="00E37EFB">
        <w:tab/>
      </w:r>
    </w:p>
    <w:tbl>
      <w:tblPr>
        <w:tblStyle w:val="TableGrid0"/>
        <w:tblpPr w:leftFromText="180" w:rightFromText="180" w:vertAnchor="text" w:horzAnchor="margin" w:tblpY="43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06"/>
      </w:tblGrid>
      <w:tr w:rsidR="00E37EFB" w:rsidTr="006E7A3E">
        <w:trPr>
          <w:trHeight w:val="6242"/>
        </w:trPr>
        <w:tc>
          <w:tcPr>
            <w:tcW w:w="11206" w:type="dxa"/>
          </w:tcPr>
          <w:p w:rsidR="00E37EFB" w:rsidRDefault="00DD228D" w:rsidP="00E37EFB">
            <w:pPr>
              <w:ind w:left="0" w:firstLine="0"/>
            </w:pPr>
            <w:r>
              <w:rPr>
                <w:noProof/>
                <w:szCs w:val="24"/>
              </w:rPr>
              <w:lastRenderedPageBreak/>
              <mc:AlternateContent>
                <mc:Choice Requires="wpg">
                  <w:drawing>
                    <wp:anchor distT="0" distB="0" distL="114300" distR="114300" simplePos="0" relativeHeight="251507712" behindDoc="0" locked="0" layoutInCell="1" allowOverlap="1" wp14:anchorId="7D614F7D" wp14:editId="6D240449">
                      <wp:simplePos x="0" y="0"/>
                      <wp:positionH relativeFrom="column">
                        <wp:posOffset>-205350</wp:posOffset>
                      </wp:positionH>
                      <wp:positionV relativeFrom="paragraph">
                        <wp:posOffset>260350</wp:posOffset>
                      </wp:positionV>
                      <wp:extent cx="7341634" cy="3601963"/>
                      <wp:effectExtent l="0" t="0" r="0" b="17780"/>
                      <wp:wrapNone/>
                      <wp:docPr id="116" name="Group 116"/>
                      <wp:cNvGraphicFramePr/>
                      <a:graphic xmlns:a="http://schemas.openxmlformats.org/drawingml/2006/main">
                        <a:graphicData uri="http://schemas.microsoft.com/office/word/2010/wordprocessingGroup">
                          <wpg:wgp>
                            <wpg:cNvGrpSpPr/>
                            <wpg:grpSpPr>
                              <a:xfrm>
                                <a:off x="0" y="0"/>
                                <a:ext cx="7341634" cy="3601963"/>
                                <a:chOff x="0" y="0"/>
                                <a:chExt cx="7586346" cy="3809694"/>
                              </a:xfrm>
                            </wpg:grpSpPr>
                            <wpg:grpSp>
                              <wpg:cNvPr id="126" name="Group 126"/>
                              <wpg:cNvGrpSpPr/>
                              <wpg:grpSpPr>
                                <a:xfrm>
                                  <a:off x="0" y="0"/>
                                  <a:ext cx="7586346" cy="3809694"/>
                                  <a:chOff x="0" y="0"/>
                                  <a:chExt cx="7586346" cy="3809694"/>
                                </a:xfrm>
                              </wpg:grpSpPr>
                              <wpg:grpSp>
                                <wpg:cNvPr id="111232" name="Group 111232"/>
                                <wpg:cNvGrpSpPr/>
                                <wpg:grpSpPr>
                                  <a:xfrm>
                                    <a:off x="0" y="0"/>
                                    <a:ext cx="7586346" cy="2606675"/>
                                    <a:chOff x="0" y="0"/>
                                    <a:chExt cx="7586597" cy="2608028"/>
                                  </a:xfrm>
                                </wpg:grpSpPr>
                                <wpg:grpSp>
                                  <wpg:cNvPr id="111234" name="Group 111234"/>
                                  <wpg:cNvGrpSpPr/>
                                  <wpg:grpSpPr>
                                    <a:xfrm>
                                      <a:off x="0" y="0"/>
                                      <a:ext cx="4632559" cy="2190750"/>
                                      <a:chOff x="190500" y="0"/>
                                      <a:chExt cx="4632960" cy="2190750"/>
                                    </a:xfrm>
                                  </wpg:grpSpPr>
                                  <wpg:grpSp>
                                    <wpg:cNvPr id="111235" name="Group 111235"/>
                                    <wpg:cNvGrpSpPr/>
                                    <wpg:grpSpPr>
                                      <a:xfrm>
                                        <a:off x="190500" y="266700"/>
                                        <a:ext cx="4036179" cy="1924050"/>
                                        <a:chOff x="171450" y="171450"/>
                                        <a:chExt cx="4036179" cy="1924050"/>
                                      </a:xfrm>
                                    </wpg:grpSpPr>
                                    <pic:pic xmlns:pic="http://schemas.openxmlformats.org/drawingml/2006/picture">
                                      <pic:nvPicPr>
                                        <pic:cNvPr id="111236" name="Picture 111236"/>
                                        <pic:cNvPicPr>
                                          <a:picLocks noChangeAspect="1"/>
                                        </pic:cNvPicPr>
                                      </pic:nvPicPr>
                                      <pic:blipFill rotWithShape="1">
                                        <a:blip r:embed="rId99" cstate="print">
                                          <a:extLst>
                                            <a:ext uri="{28A0092B-C50C-407E-A947-70E740481C1C}">
                                              <a14:useLocalDpi xmlns:a14="http://schemas.microsoft.com/office/drawing/2010/main"/>
                                            </a:ext>
                                          </a:extLst>
                                        </a:blip>
                                        <a:srcRect l="17242"/>
                                        <a:stretch/>
                                      </pic:blipFill>
                                      <pic:spPr bwMode="auto">
                                        <a:xfrm>
                                          <a:off x="171450" y="638175"/>
                                          <a:ext cx="914400" cy="981075"/>
                                        </a:xfrm>
                                        <a:prstGeom prst="rect">
                                          <a:avLst/>
                                        </a:prstGeom>
                                        <a:ln>
                                          <a:noFill/>
                                        </a:ln>
                                        <a:extLst>
                                          <a:ext uri="{53640926-AAD7-44D8-BBD7-CCE9431645EC}">
                                            <a14:shadowObscured xmlns:a14="http://schemas.microsoft.com/office/drawing/2010/main"/>
                                          </a:ext>
                                        </a:extLst>
                                      </pic:spPr>
                                    </pic:pic>
                                    <wpg:grpSp>
                                      <wpg:cNvPr id="111239" name="Group 111239"/>
                                      <wpg:cNvGrpSpPr/>
                                      <wpg:grpSpPr>
                                        <a:xfrm>
                                          <a:off x="542924" y="171450"/>
                                          <a:ext cx="3664705" cy="1924050"/>
                                          <a:chOff x="602369" y="171450"/>
                                          <a:chExt cx="3664829" cy="1924050"/>
                                        </a:xfrm>
                                      </wpg:grpSpPr>
                                      <pic:pic xmlns:pic="http://schemas.openxmlformats.org/drawingml/2006/picture">
                                        <pic:nvPicPr>
                                          <pic:cNvPr id="111240" name="Picture 111240"/>
                                          <pic:cNvPicPr>
                                            <a:picLocks noChangeAspect="1" noChangeArrowheads="1"/>
                                          </pic:cNvPicPr>
                                        </pic:nvPicPr>
                                        <pic:blipFill rotWithShape="1">
                                          <a:blip r:embed="rId100" cstate="print">
                                            <a:clrChange>
                                              <a:clrFrom>
                                                <a:srgbClr val="000000"/>
                                              </a:clrFrom>
                                              <a:clrTo>
                                                <a:srgbClr val="000000">
                                                  <a:alpha val="0"/>
                                                </a:srgbClr>
                                              </a:clrTo>
                                            </a:clrChange>
                                            <a:duotone>
                                              <a:prstClr val="black"/>
                                              <a:schemeClr val="tx1">
                                                <a:lumMod val="95000"/>
                                                <a:lumOff val="5000"/>
                                                <a:tint val="45000"/>
                                                <a:satMod val="400000"/>
                                              </a:schemeClr>
                                            </a:duotone>
                                            <a:lum bright="-40000" contrast="-40000"/>
                                            <a:extLst>
                                              <a:ext uri="{28A0092B-C50C-407E-A947-70E740481C1C}">
                                                <a14:useLocalDpi xmlns:a14="http://schemas.microsoft.com/office/drawing/2010/main"/>
                                              </a:ext>
                                            </a:extLst>
                                          </a:blip>
                                          <a:srcRect l="12557" t="7263" r="49867" b="9939"/>
                                          <a:stretch/>
                                        </pic:blipFill>
                                        <pic:spPr bwMode="auto">
                                          <a:xfrm>
                                            <a:off x="602369" y="238124"/>
                                            <a:ext cx="1277865" cy="156497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11241" name="Picture 111241"/>
                                          <pic:cNvPicPr>
                                            <a:picLocks noChangeAspect="1"/>
                                          </pic:cNvPicPr>
                                        </pic:nvPicPr>
                                        <pic:blipFill>
                                          <a:blip r:embed="rId101">
                                            <a:extLst>
                                              <a:ext uri="{28A0092B-C50C-407E-A947-70E740481C1C}">
                                                <a14:useLocalDpi xmlns:a14="http://schemas.microsoft.com/office/drawing/2010/main"/>
                                              </a:ext>
                                            </a:extLst>
                                          </a:blip>
                                          <a:stretch>
                                            <a:fillRect/>
                                          </a:stretch>
                                        </pic:blipFill>
                                        <pic:spPr>
                                          <a:xfrm>
                                            <a:off x="1733548" y="171450"/>
                                            <a:ext cx="2533650" cy="1924050"/>
                                          </a:xfrm>
                                          <a:prstGeom prst="rect">
                                            <a:avLst/>
                                          </a:prstGeom>
                                        </pic:spPr>
                                      </pic:pic>
                                    </wpg:grpSp>
                                  </wpg:grpSp>
                                  <wps:wsp>
                                    <wps:cNvPr id="111242" name="Circular Arrow 111242"/>
                                    <wps:cNvSpPr/>
                                    <wps:spPr>
                                      <a:xfrm>
                                        <a:off x="4171950" y="0"/>
                                        <a:ext cx="651510" cy="546735"/>
                                      </a:xfrm>
                                      <a:prstGeom prst="circularArrow">
                                        <a:avLst>
                                          <a:gd name="adj1" fmla="val 3655"/>
                                          <a:gd name="adj2" fmla="val 1239154"/>
                                          <a:gd name="adj3" fmla="val 20271450"/>
                                          <a:gd name="adj4" fmla="val 10800000"/>
                                          <a:gd name="adj5" fmla="val 10866"/>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pic:pic xmlns:pic="http://schemas.openxmlformats.org/drawingml/2006/picture">
                                  <pic:nvPicPr>
                                    <pic:cNvPr id="111243" name="Picture 111243"/>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4016462" y="71562"/>
                                      <a:ext cx="3570135" cy="2536466"/>
                                    </a:xfrm>
                                    <a:prstGeom prst="rect">
                                      <a:avLst/>
                                    </a:prstGeom>
                                    <a:noFill/>
                                    <a:ln>
                                      <a:noFill/>
                                    </a:ln>
                                  </pic:spPr>
                                </pic:pic>
                              </wpg:grpSp>
                              <wps:wsp>
                                <wps:cNvPr id="111244" name="Text Box 111244"/>
                                <wps:cNvSpPr txBox="1"/>
                                <wps:spPr>
                                  <a:xfrm>
                                    <a:off x="1562693" y="2745433"/>
                                    <a:ext cx="4962186" cy="1064261"/>
                                  </a:xfrm>
                                  <a:prstGeom prst="rect">
                                    <a:avLst/>
                                  </a:prstGeom>
                                  <a:noFill/>
                                  <a:ln>
                                    <a:noFill/>
                                  </a:ln>
                                  <a:effectLst/>
                                </wps:spPr>
                                <wps:txbx>
                                  <w:txbxContent>
                                    <w:p w:rsidR="00675B45" w:rsidRPr="009C4C2C" w:rsidRDefault="00675B45" w:rsidP="009C4C2C">
                                      <w:pPr>
                                        <w:pStyle w:val="FIGCAPTIOIN"/>
                                        <w:rPr>
                                          <w:b/>
                                          <w:bCs/>
                                        </w:rPr>
                                      </w:pPr>
                                      <w:bookmarkStart w:id="96" w:name="_Toc470387470"/>
                                      <w:bookmarkStart w:id="97" w:name="_Toc457062721"/>
                                      <w:r w:rsidRPr="009C4C2C">
                                        <w:rPr>
                                          <w:b/>
                                          <w:bCs/>
                                        </w:rPr>
                                        <w:t xml:space="preserve">Figure </w:t>
                                      </w:r>
                                      <w:r w:rsidRPr="009C4C2C">
                                        <w:rPr>
                                          <w:b/>
                                          <w:bCs/>
                                        </w:rPr>
                                        <w:fldChar w:fldCharType="begin"/>
                                      </w:r>
                                      <w:r w:rsidRPr="009C4C2C">
                                        <w:rPr>
                                          <w:b/>
                                          <w:bCs/>
                                        </w:rPr>
                                        <w:instrText xml:space="preserve"> SEQ Figure \* ARABIC </w:instrText>
                                      </w:r>
                                      <w:r w:rsidRPr="009C4C2C">
                                        <w:rPr>
                                          <w:b/>
                                          <w:bCs/>
                                        </w:rPr>
                                        <w:fldChar w:fldCharType="separate"/>
                                      </w:r>
                                      <w:r>
                                        <w:rPr>
                                          <w:b/>
                                          <w:bCs/>
                                          <w:noProof/>
                                        </w:rPr>
                                        <w:t>13</w:t>
                                      </w:r>
                                      <w:r w:rsidRPr="009C4C2C">
                                        <w:rPr>
                                          <w:b/>
                                          <w:bCs/>
                                        </w:rPr>
                                        <w:fldChar w:fldCharType="end"/>
                                      </w:r>
                                      <w:r>
                                        <w:rPr>
                                          <w:b/>
                                          <w:bCs/>
                                        </w:rPr>
                                        <w:t xml:space="preserve">: </w:t>
                                      </w:r>
                                      <w:r w:rsidRPr="006E7A3E">
                                        <w:t>Ground Effect</w:t>
                                      </w:r>
                                      <w:bookmarkEnd w:id="96"/>
                                    </w:p>
                                    <w:p w:rsidR="00675B45" w:rsidRDefault="00675B45" w:rsidP="006E7A3E">
                                      <w:pPr>
                                        <w:pStyle w:val="FIGCAPTIOIN"/>
                                        <w:ind w:left="1134"/>
                                      </w:pPr>
                                      <w:r w:rsidRPr="005B0371">
                                        <w:t>(a) View from the sensor of an empty space in the greenhouse</w:t>
                                      </w:r>
                                      <w:r>
                                        <w:t>.</w:t>
                                      </w:r>
                                    </w:p>
                                    <w:p w:rsidR="00675B45" w:rsidRPr="00B62A66" w:rsidRDefault="00675B45" w:rsidP="006E7A3E">
                                      <w:pPr>
                                        <w:pStyle w:val="FIGCAPTIOIN"/>
                                        <w:ind w:left="1134" w:hanging="1134"/>
                                        <w:rPr>
                                          <w:rFonts w:asciiTheme="minorBidi" w:hAnsiTheme="minorBidi"/>
                                          <w:noProof/>
                                        </w:rPr>
                                      </w:pPr>
                                      <w:r>
                                        <w:tab/>
                                      </w:r>
                                      <w:r w:rsidRPr="005B0371">
                                        <w:rPr>
                                          <w:noProof/>
                                        </w:rPr>
                                        <w:t>(b) Ground mean spectrogram</w:t>
                                      </w:r>
                                      <w:bookmarkEnd w:id="9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111245" name="Text Box 2"/>
                              <wps:cNvSpPr txBox="1">
                                <a:spLocks noChangeArrowheads="1"/>
                              </wps:cNvSpPr>
                              <wps:spPr bwMode="auto">
                                <a:xfrm>
                                  <a:off x="1755883" y="2332155"/>
                                  <a:ext cx="1148317" cy="382772"/>
                                </a:xfrm>
                                <a:prstGeom prst="rect">
                                  <a:avLst/>
                                </a:prstGeom>
                                <a:solidFill>
                                  <a:srgbClr val="FFFFFF"/>
                                </a:solidFill>
                                <a:ln w="9525">
                                  <a:noFill/>
                                  <a:miter lim="800000"/>
                                  <a:headEnd/>
                                  <a:tailEnd/>
                                </a:ln>
                              </wps:spPr>
                              <wps:txbx>
                                <w:txbxContent>
                                  <w:p w:rsidR="00675B45" w:rsidRDefault="00675B45" w:rsidP="006E7A3E">
                                    <w:pPr>
                                      <w:pStyle w:val="FIgureInnerTitles"/>
                                    </w:pPr>
                                    <w:r>
                                      <w:t>(a)</w:t>
                                    </w:r>
                                  </w:p>
                                </w:txbxContent>
                              </wps:txbx>
                              <wps:bodyPr rot="0" vert="horz" wrap="square" lIns="91440" tIns="45720" rIns="91440" bIns="45720" anchor="t" anchorCtr="0">
                                <a:noAutofit/>
                              </wps:bodyPr>
                            </wps:wsp>
                            <wps:wsp>
                              <wps:cNvPr id="111246" name="Text Box 2"/>
                              <wps:cNvSpPr txBox="1">
                                <a:spLocks noChangeArrowheads="1"/>
                              </wps:cNvSpPr>
                              <wps:spPr bwMode="auto">
                                <a:xfrm>
                                  <a:off x="4632406" y="2349795"/>
                                  <a:ext cx="503368" cy="382772"/>
                                </a:xfrm>
                                <a:prstGeom prst="rect">
                                  <a:avLst/>
                                </a:prstGeom>
                                <a:solidFill>
                                  <a:srgbClr val="FFFFFF"/>
                                </a:solidFill>
                                <a:ln w="9525">
                                  <a:noFill/>
                                  <a:miter lim="800000"/>
                                  <a:headEnd/>
                                  <a:tailEnd/>
                                </a:ln>
                              </wps:spPr>
                              <wps:txbx>
                                <w:txbxContent>
                                  <w:p w:rsidR="00675B45" w:rsidRDefault="00675B45" w:rsidP="006E7A3E">
                                    <w:pPr>
                                      <w:pStyle w:val="FIgureInnerTitles"/>
                                    </w:pPr>
                                    <w: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D614F7D" id="Group 116" o:spid="_x0000_s1178" style="position:absolute;left:0;text-align:left;margin-left:-16.15pt;margin-top:20.5pt;width:578.1pt;height:283.6pt;z-index:251507712;mso-position-horizontal-relative:text;mso-position-vertical-relative:text;mso-width-relative:margin;mso-height-relative:margin" coordsize="75863,3809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ACoa/OCQAAuCYAAA4AAABkcnMvZTJvRG9jLnhtbNxa&#10;2W7bSBZ9H2D+gdC7Ii7FTYjTkLUEDaQ7RieDPFMkJXFCkZwiZckzmH+fc2shqcXjJbE76QB2yGJV&#10;se52zr2XfvvLYZsbtymvs7K4GlhvzIGRFnGZZMX6avCPz4thMDDqJiqSKC+L9Gpwl9aDX979/W9v&#10;99U4tctNmScpN7BJUY/31dVg0zTVeDSq4026jeo3ZZUWeLgq+TZqcMvXo4RHe+y+zUe2aXqjfcmT&#10;ipdxWtcYncmHg3di/9UqjZuPq1WdNkZ+NcDZGvGbi99L+j169zYar3lUbbJYHSN6xim2UVbgpe1W&#10;s6iJjB3PzrbaZjEv63LVvInL7ahcrbI4FTJAGss8keY9L3eVkGU93q+rVk1Q7Ymenr1t/PvtDTey&#10;BLazvIFRRFsYSbzXoAGoZ1+tx5j1nlefqhuuBtbyjiQ+rPiW/ocsxkEo9q5VbHpojBiDvsMsz2ED&#10;I8YzxzOt0HOk6uMN7HO2Lt7M9Uo3wEKcTKwMzNALGa0c6ReP6Hztcdqb9txaOvtUOgx8L+nuOWM0&#10;fjXpLMt27FPzibGXkNH2TM/z3cdb0A19aUGsDEw7eJYFSUa40LGLirHvJCPzHNt1Q3VSKzR9VwFE&#10;a0cMuiZwpHPxzlVpeejhIbmq3S1/squSoO4FQYXCnxiOvQPbsBnODmVFYx2YzHQ8y1ciW6HNIN6J&#10;WS3fYhgkkdWl2KEn9z173CN3lcVj/Cgww9UZmD0M+ljV7Hg6UJtsH7XHNuJfd9UQuFtFTbbM8qy5&#10;ExwChKVDFbc3WXzD5U0fF2GOFjwwhd4McBSjUAUtpdlybUSyfSjjr7VRlNNNVKzTSV2BhqA94fXH&#10;00d0e/TiZZ5ViyzPDV42X7Jm82kTVYBkS7ALPVQyg8NOOOCC2iS/zMp4t02LRhImT3OIXxb1Jqvq&#10;gcHH6XaZAv/5r4kF3wVZN3hfxbOiEe+Eq3yoG+00gtP+YwcT0wzt6+HUNadDZvrz4SRk/tA35z4z&#10;WWBNrel/abXFxrs6hT6ifFZl6ugYPTv8RQJTVC+pUVAs9A23wpH0/+JoGCLN0BlrHv8BbRPdW77N&#10;bOnMdcPTJt7QalK41rE0Xg1aM5b738oEcke7phRin9BaLwo8J7A0+Ok4Ci3GCBco9MPAAnIIY2uS&#10;glfwunmflluDLqBsnFG8JrqFBFIqPYXEyAv6XZTkCfKpHLlkDNfxGIzhDSeTmT9kbBYMr69xNZ3O&#10;Q+ZYHnPnrTHqTZSU+4/LOoYTJy9mD1IyqVXpG7eSjwVPn1EzhRIg6AzYQ9LhE/HOZTZQ7AyttJ0c&#10;z2O+CXAlQ13GO89EuOM49+Id7RHY55j5F8I7BleW5rjp4R1GYRCy7SPxroNAzsv9Jo2S+meAQSRS&#10;5zAY51zCOQUmbha8FGlvzdfLac6N24gqDPFPhX5vEi4/lxKezmfTeJRXm0jtoZarjQXQqfXwMFx1&#10;x0h2ZYOqijYg8JjqYyzzKP5K2wAPqZBK2yfNQRJJvtsC7+QLQ2Q0ivQxTOm4kKUbbUAFcgyJgJ5a&#10;R027A6BPjeOE7RvFyXtHxObGkmfrDfAPnEErjLgsGh4RIqoRcehLKPdzUA7yR2S6EMe3UeEYIGkW&#10;Bh6GUGyGIVBOGuWb6agHUjboCIinFSfqLcv2/cDTMOd6LPSPq6YnE1JLRf+Hm0S5LelMcLTgZplr&#10;yrQhNMN5MA/YkNneHAafzYaTxZQNvQUIdebMptOZpdOGTZYkaSEyIdkd+IasQQRCmWcJbXchKqI4&#10;Rnok8zM4cDdzRAlMdxLh0XBO2oIYRUkF9ZvXdjhceAH4d8HcYeibwRBV7jXqARay2eJYqg9ZkX47&#10;9xp7+JRruyKP6B26F4Iyaino4R4Um51o0XibNWi95Nn2ahBQNCoMIJieF4nwpybKcnnd0wSd/rIm&#10;JgvX9JkTDH3fdYbMmZvD62AxHU6mFmqP+fX0en5i37nwmfrblSFMoh2QbsodpPu0SfZGkhG+OG5o&#10;I79NMsSkjTqI5DWifI2uVdxwhOpRum1KpR6D53It0knosd1c6qF7b09NSrROU1ingU1koacJEhEr&#10;fpQucHWWJF/I8E+6YVj1qoURg0ovJArC30ieRyYK5J3H0+8vjMi4L1wHOcL62lj9WP+BWUhyCmln&#10;BZSjIkjFvH5wT+lDK86KHcdxGTq3JzkwYR6182zXcTzqCZxk0fBwvZMuZh5V71wMh66xB+c46uuh&#10;U1zrMnhfIaU8KYQv1pLUJ77UYxX1NeyNjYS36mYoQL1tqE0zHu/yiBsTymNF7S8rS7WobYzWqurp&#10;9KC6ogz1I/IsoVGFs1qZnmu5ltKlyzwfrR9puHtUGavDiLMIRxU1JJlxnahgjJJ/IjBX2xy9bCRz&#10;BqylunX9KZCvm0I1mOWqPKI/C2lMN8s2bdkOEvTQn4aaq5tmocsnEPZsGnKSo2me6MLCcZQQuNKu&#10;I8yuNUqarpu7XCS7efFHukLTmlzxElAnX2WWS9Vu2mWzQvF4wXGGKjbrwkbtqzY4JgDaV9pGhtiK&#10;lqUC/dsDXWSObmE7W7wR2W+7cJsVJb8kTd5mJis5XytGqoM0syyTOzQxwGGiAV9X8SJDQfABmfVN&#10;xOEE8C98pGk+4tcqL5E4lOpqYGxK/u9L4zQfoYWnA2OPDyRXg/pfu4iabvmvBYJOtDyQ64ob5vo2&#10;3sH7T5b9J8VuOy2pKYPPQVUsLml+k+vRFeqpL4jRCb0Vj6IixrsVOcubaYN7PMLXoDidTMS17OZ9&#10;KD5VoEtpNPKfz4cvEa8U+DQItd9LHejK1aQdu7lkj6KcoP2zygRydnpV+gboHCMRMRZ+fi7CRjhf&#10;IGzxNeaYgRGI36eTSZp9YcJmIm5+KMKWsKMhB0eD7/QSwLOOpUBK1acU2PAkEn+wf8lMNAI9ID4o&#10;3bdcXIkXahJyXN+06KOD+HZBHcUWmO+hoYc6mA8WjA+SPgXg6xB9+1XpM+njujxIihdkSKdAFksU&#10;bzQHPFMdLBqXGfwZ2ZN6vRCBBl3bPnOZoz52am2z0LOtQH3UtEwP5bAmlpfStuYp1W3uTk9XzWF5&#10;EN+APfFljob+DEYBtEs2IWYQ5IELySK4eDaDNJpMfjT+ID2/joMjsCXotw4u4p8OcObbBD51dfIJ&#10;66x/21sqc2eKhQdRCG0eNwhUZDiObem0VEeGZbHAsdTHYidAG0uX3M8MjKOOx1GvdiH+XWqM5MVR&#10;a6WHZE9smYjPOKhdNFLQVRdr6vPGWax938RL51GnUfDIfIeO/Do+2n5i/ZN9lD7jMxOnIfR20DkN&#10;VemkfdQ1Uf2iOCaq/Gu7qC/SF3KBEzr4oVxUNAfw51EiwVJ/ykV/f9W/F4l79wdn7/4HAAD//wMA&#10;UEsDBBQABgAIAAAAIQCumnBq1wAAAK0CAAAZAAAAZHJzL19yZWxzL2Uyb0RvYy54bWwucmVsc7yS&#10;wWrDMAyG74O9g9F9cZKWMUadXkqh19E9gLAVxzSWje2W9e1nGIMVuu2WoyT0/R9Cm+2Hn8WFUnaB&#10;FXRNC4JYB+PYKng/7p9eQOSCbHAOTAqulGE7PD5s3mjGUpfy5GIWlcJZwVRKfJUy64k85iZE4joZ&#10;Q/JYapmsjKhPaEn2bfss008GDDdMcTAK0sGsQByvsSb/zw7j6DTtgj574nInQjpfsysQk6WiwJNx&#10;+NVcNZEtyPsO/TIOfUN+/M2hW8ah++sO62Uc1t93kDdPNnwCAAD//wMAUEsDBBQABgAIAAAAIQDG&#10;ZYmG4QAAAAsBAAAPAAAAZHJzL2Rvd25yZXYueG1sTI9BS8NAEIXvgv9hGcFbu9lES43ZlFLUUxFs&#10;BfE2TaZJaHY2ZLdJ+u/dnuxxmI/3vpetJtOKgXrXWNag5hEI4sKWDVcavvfvsyUI55FLbC2Thgs5&#10;WOX3dxmmpR35i4adr0QIYZeihtr7LpXSFTUZdHPbEYff0fYGfTj7SpY9jiHctDKOooU02HBoqLGj&#10;TU3FaXc2Gj5GHNeJehu2p+Pm8rt//vzZKtL68WFav4LwNPl/GK76QR3y4HSwZy6daDXMkjgJqIYn&#10;FTZdARUnLyAOGhbRMgaZZ/J2Q/4HAAD//wMAUEsDBBQABgAIAAAAIQDgI6QAIEMAAFQcAQAUAAAA&#10;ZHJzL21lZGlhL2ltYWdlNC5lbWbs3UusZtlVH/BTj653d1V3db2rq2/dd9W9t+6jqtzdBgs7khFW&#10;4ihGkIAUgq3ESlAgCRATGDixSEQSFFnIAwt54IEHHliRhSyFgQe25IEHVuQBiUQEAztiwICBkRzF&#10;kZBwfv//Pl91yaEDJALLH3X6+85j77XXXmv9/3vtfc75bvWxaZr+g+8J3wu+P3xsmk77Lrb/9HCa&#10;Prk+TSvvfu8PTtOx6UduH5s+T/g0gYu+P+37Q76/dmqabp6cpvcdn6afe6q9qunm+bPTH376uem9&#10;07umH5n+hv1fm1amH5x+avqH04emn5s+GCHbi76x4YzvWd9Lvu+fv+cdL83n73f8zvqXlKVtuv5h&#10;33/mJOf/89vf/rbDk+3XUji21R/S809Pv2D/z9ny96cPLGr+P44/dmcShTe33/iv//parv7Xy/+m&#10;x8X13/u3J//4jxPEaa3yx97281dytdgWcu+cyxdm/6NXhv5F/eL4Oyu/83fT9p1vfP7DkX1/LmyL&#10;duNqms7NJ+//99M/zulC/+mPnao9H7hzrHoWx0X9Qn7hHwpM/+AXCtW04XwR+8X589P0ke2nyp/G&#10;5JvPMBGZN7dnmEzTgsd/1cZJxudizHwvnS/G83H2/4+3Hs8v/YjM+jMy7M9PK9PfdPwXjj88/VNl&#10;H5j+yZtD4M919osr/4859if/y8tPd7Tg3Nfn8sQ/27979f+eY9//2mf/ZWTfH2Hbot24GvNUzhc5&#10;c6H/rXLson4hv/DvT8qxifeCL0/n2JQ/jckfPsMkEDzZLs1nixgvYv6Xick3nmHyBI+cXJqvvpuY&#10;PBsnMwjz4Rkmf461yLP5JKx5NscLwndjPnmWu0K/N7dL8+mz+eTP8LzhWe4KW57lLkF4lrvenPP/&#10;j+dyf4XGyV/2/ckPrf7F3sf/2N3v7n38wr8/7T7+6Xv6tzrPM4bFff/34vlb+fVW5d+LPj5t81v5&#10;9VblT7f9Xjx/K7++s/yv4/E7fQ98n/Nd8Y2/+V7yXWzf/lfTlO9iW1wfKnhEOGNqOvGeVo/HKl7z&#10;fESblHzxi1P/+6K+3vnO6j558uR05syZ6cKFC9OlS5eml19+ebp+/fp0+/btaWVlZVpfX5+2t7en&#10;vb296fDwcHr8+PH0xhtvTO94xzumd73rXdO73/3u6T3vec/03ve+d3rf+943/eiP/uj04z/+49NP&#10;/MRPTB/4wAemD37wg9NP/ZRnnT/zM9PP/uzPTh/60IemX/qlX5o+/OEPT7/8y788/cqv/Mr0q7/6&#10;q9NHP/rR6WMf+9j08Y9/fPrEJz4xffKTn5w+9alPTZ/+9Kenz3zmM9NnP/vZ6XOf+9z0m7/5m9Pn&#10;P//56Qtf+ML0pS99afryl788feUrX5m++tWvTr/1W781/fZv//b0u7/7u9PXvva16fd+7/em3//9&#10;35/+4A/+YPrGN74xffOb35y+9a1vTX/0R380JTYHQpL3M4nZI9+8X/uTconyj2ypu+7bl1KO2gfC&#10;J/Ip/9u+u76PfV/2fQEeX3dM3WNnj5W+cCzfrz9p51XXRxZ9EvvIT9q97hsO5Jhtccw5ld0GtvOF&#10;w0JH2i1s9eqx23famvK/43vg+9j3aVvT/jttzfVC/3fa+6fx9m2z/osM/+/Ov/P6fcp+/TfeLH+e&#10;3NeeknPa7b/Z/2ffv+W7LaC/6LvyH13YVtQs6rddL86PjddwT+Qq/NTurzL3E4ZwqHnhI71Kemh+&#10;yEnyw9mz544fP3H69IlTp86dOnX69Jlz506eO3fq/PnTZ86c7uYoiKdPnzr13IkTZ06dOnPy5HOn&#10;TytQ8dxz2p08ceI5GWZyRcFJZSdPHjvmePLs2RPPKVR64vjx46dOHaOHHMHnVJyyT2nanThxnBYF&#10;J4g/d/z4yfY2rvSu3fHjx1KN18d1curURCK6jx07dvpE2p5KwVQtzFlWv86fv/D88+cvXDh37txZ&#10;IJ0+e/bs8+fOnT97NiXnxlVOzpw5f/7suXOn5fwXXvB5XkDOnfeh4MKF530vXDh/Psfnn6eAzidi&#10;AT4fLc6cOXX2LGYoOnVKQ60pPntWtwl+uzxz5lx1qabKRiidnfOtpKmHOmrQqYpcgaq2n1PGqAsX&#10;XnrpxZeyXX7xxYusff4Fxr3ApAvO7Ya1TtNBjL506bJp7MoVTZS88ILWl69cuXrlitLLl69cvXr1&#10;2rVl5cCy+vWM2392biP4Yrty+fKLFw2aiy9mCL344osvXLxomXfpUobF5WzKXF68qOBiJJxeunzZ&#10;ODGAaLmSUTPEVF7s1mwQpRcNfrlEepE95JcLFy6yssPvL2LMLpyKWd8tv6yNr127Zu+Y0CR8Ymuf&#10;DHWx8cxZ4p24vvjiy9ev37h162baKX1Z4xs3bt2+rejGjZu3bt1+ZWwW3Nlu3rxxjWL56kknI3UB&#10;5OpVTW/ciAEDmSQyp1euXbuhHbX0UhzNtLQOigPAnFy5cumSnMlgm0x64QIOMOoKS5jSjQJdXA/m&#10;bUH51asv6ql0KAShw+XL12/evH3nzp2YrNSVzu+8arvDoTt33DzY7t61a+EdholBfY+N8UQ/sVLZ&#10;K6/Mlt+01ZhxFB0Vd4beO0OIpTdvJjos01p4b1yX7MU2Sf9K+RzTX375WoxbTr9eeUXM5i2Y3+Dv&#10;lSsJZ+Nx+bIgJkRzdK6+9NLLDXPwuTOCH+a9+iqEUnQHVN1Wu3elUPiuX785eimx9BOFN24GEzgH&#10;Hp/w7pXBHtBH/tWiH70FEIahWLid1tmuSSt4E/zDpxLryvXr9SuWUTT7pSq9luFXrmToMMon2rAS&#10;eYVi+FXNOmPdwi8OhoMr3a24Wvh1o52QreGzX7eoGn4tKMmvUKjm3L6dbhoujVmpvHQV6YVfqGiM&#10;24whrGQhmi6vX+InD4wxVrxu3IApHsIHA+UG1IB+CGDreL92jXyZMVJV97durYRwpF8Jbe5AFBBK&#10;hDx93BTS9BO1YVCZ1KCPpEd/rUDNJFZbOVdiBmSJIEUIJl2NkQG0ZhEcuh7+2eETOjpfVr8M1UYH&#10;MtcyovBWfr9x9Wrz5HU52uARwoQ80S2xg1cxaBDFueOYWFgv7tXYuAuosZfo33SafdJQBpdOcmkb&#10;jTKC0y5ClbiaOcvO6FacHq4z5yq8wNNMdu0a1DHIukS6a+5Qcd1EVUYNC7VOSrBRz0U6GA96nwza&#10;cEFdrXVSv4Z/JFBkUad3QzisiJ1ONHnllfhQL5SJVYNorwvtmDU6zkwXpyqZsZC5ipi9djbVKGao&#10;OA2RE3fFKH7rVsVdkdT7k8gvmV9yp+HOO+FM3Mb4THiTRYAEqSZox9ShgarkYSfm9VSSS/soqaIG&#10;VjRFzqfNR06IUIA3+CUiws5pg4YKkrkiEy0B0ubCN3VzGVgIRXlbyS1tAq9Kzk2vX5e5ZLKZZ+oy&#10;GkZv6TXmJ7kl080zym3ZTfEtae5VPWT2VBvnMvHWYe3JlKsq0jBDzDExikTaOY64RYDbYXjNaIsI&#10;x5PY4iCIc52LG/rj123xSFXiLFQoSa2zDplM90vpl9Xp7dt3ByrF5NVXMzWNgCaUY2XRKSkLJQum&#10;zFyv3MqyNrUCs7ISyG7fVE2FamXhttZOSOXydiY0ubUz3+3bKDKmt8jeCUEBkhhHjOa2a9HQGV1z&#10;09srK04BWOY6tZK5k/NwwXxZwJfVLws7rq2u9o6gqNwRSliIfhelA5Asa1esAVct/NbWAtnt26ur&#10;GWNaK8uZyAXRYuiyYQvad0OHVqi2/BgC1KVNxB06ZgGn33GroziMCJhaLE5u3dLaFTPwAWt6BW2c&#10;cY0WIE8Pr6ysWHiv8MsCtWvnqk077EqXUU5ibY0bq6trXFtfV82etbV6m5uttTQNoe1HKxJdSimg&#10;vErt6ld1kmcwoUQm2rLeihbxzEEFi7IxmQHZxyIhVbG6usr2+kwBji6Cp8wIsV9Wv3iGV2VS9gmF&#10;6OCaIAtYsRQ8CK2vryEAsFZXNzRJKNcVhKArq2sQ0+zOKsECkSsscqVebbkDiZa1ySq1pDoQ7EEW&#10;4bt3sbmN0jYcj5ge2JCToM/INWTBDGrpiilp2kMIGbRfDahREQNWV3lkr5l2OlHX4TT8IlC/1rkd&#10;RetM1iTtco2phDnqm5axuTXEhaphqgERbmjINTTxawivGoxpzdpEjBvMplCBKLJybU3wYl9CMvc6&#10;d0k+TQdZl9QvURXSRpWvjUtyg3isQ8NRFeqJW8i5RjhEdJYCR/HrqQrBwsa0Lo8jfRdnHMWaVBGS&#10;Qwm017SLTAZCSaQTZC+b03Gjz4binN5iEckxHKIx/Bi9pjqbK03xlSICtWiuCanU8YsJqnvRwlQY&#10;XFWhezK1KI7GS5tTn/iRdutMpCcGpBfbq692HEZn1eqkLupaa1bWL/7FgDgx7BUK/dFBqOpjV5ty&#10;tXVq2miMoQz9JfWryU3wBCjhyXFEq2EWKLlPQTFJbF1tbCS8iWfCC/v19TSc61KWurTf2DDQ/RKB&#10;1pY6HaQjoDoIrm1saDrCjHktGsCjXQ1KGeZoMoPrmgS72nQIpftiOWiUUwJL6Bev67/g8XEEkc/r&#10;64pFYFS/iVcC2zARNVg6epA9DVdD+o2NIJMBvtGrEdjIdcCBukE3tBtM7bTo+I9EI94KIJLUf2kw&#10;Rnqh1sLGVHxoU2QIZJkU4kArKNra2tAZSdLxK5zp1abyDcbZUbAgU6hYn5O5OtOprncNw2bjQJhN&#10;Gq2ubjYOcWs9fFtbi0TO1sd0FU/UDd6mPFtMIZSoOk9BXLxbxiXSSlKXfisdvqco6WX0t76+rH5t&#10;b28NGtX5RnX4vL25ubV1f2tra3NzdXMTeg2bo+CBSIzaLmTQNNiKHV3hh30oGXjAUdRpKw0imLyT&#10;jEJLmUeYmLJAFbQU+MyY5FRTEjDL7GSisaVwZtcTvLTXiF0bG7u7fjXFNGqH5CamhCvb9zl1b29P&#10;9f2NDT5ubrJ2QxzYWZsdlZFNB045pToOxpO4qhPqtE6Mtu/dm2OzmQpiT01JVaFdraAz5oiTfbzK&#10;aV1yqGQdU5WcqYBYAmSIuch3dXVZ/Xrw4J4Yc73BE5ytcEn0d3Z3Nzfv7e/DbQ9023iZzWkhGAjd&#10;vy/CpR14tpH23r0wNbQFUnQSBtU2sO5rSr9cgtlJBYMiAwcx1i6cDjzlgGqBp8px4JWCAU9SI7n1&#10;5EyNwB9Aw9WRzNbWltWvx4/3791Lrq/n5TNAXG3u2jbu3TvY3t7d338g2vcFWuh3pVABzXDb2tnZ&#10;a5gNHwBB5f79e1ArWBsbGYmENmi5b5Tu7NhDcmWFIsFeIJQs0nyhjjzobE4KKHgz6oJGRlBWoLCx&#10;NEIGUkZUJ5OilzFY9Mg/fPgAd4zy+kWcOc39W7u7Ozvx6969vf39w1yhEz49wFsO3ru3vn7vwYN9&#10;IVlbc5XK2fYQciuJhK5kDLU4fX93l1/obA3UHIRjeiujGMCTuJssVAbyenCcZTE4btmGX5x04qq3&#10;HDTWL3yMX0kbS+vXwcGO2HYdwFdhaIBhv72XdHH//uH9+w/29o4ePAhiO8gELwBgHAgODg7Il5D3&#10;7+/cuxcJdSS2wC7n5zQgI+/gIZqiXXkPr5EptC9ewEUq3CkNoc0s1CwAMMgni41xqpi1eEgeQctb&#10;eDX3k3j0iJ3g10l4nlk3zEEJ/Ntj487h4f29vd2jI7s9393dBw/waYcfO9s7O/GMI1toi2jxq1sJ&#10;Z8DJnxlwWzyWWFMZr/UeKtZKhjvdMmuvrWf2G+xUbS7sGAwPO/w64EQiVwzNYBxuDOqp7kjklNNl&#10;9evgYA86ArO5aVLAD0gNKsoQDzJ5HR6ayh4cJnPs7WEjvDBuN7Ag4/7+PrygYGWibmdHmTp4oSJs&#10;CCUTKbXtdha7dy/ZrnOcwe+0pIXXWvFqUsQZatW6KomkAvjA1JXzJtTBOQrKTcdiGeUbG29/+4El&#10;R10LddcyLPRT17a3EZEbB+iHbwfsDRN3dmL+LiNDOwWahH+OIsBFZZ3J8YhffORZg6CiDqpgpAHU&#10;NRtDcsra1VWydVWYlW1vJ9I2dhlO8Ytw/ONZB2F3HFHQU6kx9F5bW1a/Hj8+KGvMK4nGWiZXA1a4&#10;UGl7T/rDtP39veAFnlKtuQFkuLenhFxy3X3zm71ced8i5l6AxzZUDOMAGko2E5EpUpJgRnziTCKT&#10;UPgV1og/kEJQjPJxaqiYo8i2YGAyGKhQGZzaCF1pWV1dVr8OD/dFV2wN9MYjs41oh9xOAWJN8SDb&#10;/j7A4GVwGT4QskFSgauMqCR+gJghch2wMrI2woTgtmO+29wMuttkbBbEGS3BjJghPR7yZLQEw4yo&#10;u5DKxzUku+RodVCLWBHL8grgkKJIEnGqn4x/mUJvmICH7MYkiSQOso9f5mXZY2+PX/a2/ZmQySYU&#10;qN5XJI1IoZoOF9Go5lNdv9zF3V9b45LO4kfmrUxkmXiTBPjFj3rZHMFQBtWpcFODZpZ6nZk9y6XZ&#10;L8yLowRS4LO8fj18KDeEcxYFvcG10kUmeaCEHMyziLKaeiB5mM324XV4aC1cFMNESIamgMfRB80Q&#10;cgQy4wBw3Mvt0I3sVh/IF8qhZrYeBnRhY5K1Ikk+eSDmgAhkilMdqMYpqIpflk8k4NTpUAunLTDf&#10;7uyYEMOPNt7dtRY0OynmXFmGigYWPqLd48cWVAdHR0475gZHD+OXIYajZu5mR4OMX7KiQSVQxplZ&#10;LDcB7OWYY6gVc0JFBaiYgcbt+DVzLKUKku1KwDUsY+Yo9mxNad3IcIti1FUnGsvq16NHRv5Oc1cX&#10;n9ae+w8futdET9HHQ8fdXWmvefHw6Og1S0p/GXd0hJIHB2EjiaDnY1m1h7Rhb5KH1AiAzG1jQsuK&#10;OgNemgBY9qq3MuJ95qURjo68NgACT6tfbX6BTZ+QK/PJ49eVwKk4WSXAu+cM7daW1S/3y2KL6L3D&#10;RXB3XEdHsrbRIvjNG3A7MHsdHO7tPTw8fMNUbnv0yF20cSbDAzxrEoNMWplvZnazeLTeBUhSjucI&#10;mUmkjt5jFS/jObduvt06m7nuRdHISDGWbJ7GFBbAeAVkX7xMB3P+mPEaksXr4cMjtnfZE2ps+rjj&#10;OjQvZc2Tm0lEi2MHChGUO2+88bh5w+nR0UN8xFE5cj/V+/vUJXXujezIGZlWji0xkz0yf+lEbkha&#10;ycydDFiW9Y5TwuQMVjX95SlGrZUKlNWjvFchEY/5ZZ+KpJzkFMJ9irisfj14cGjZ2uBlHZpxnDnK&#10;TBW8sjrKE4BdcGAnbDy/ev31Rw/x8dDu6OjRo0dJ/OGh85RaUnl+ZRrrcsu9C/33D61dLEeKFz42&#10;s+d2Ois2LIOeXUDaCF6CPuPl4dW4GhNTc4NTWzN7H9es5/FxbLcLXr06PDQrhRq6zM04v7ZG5jMV&#10;Pcj8zDNsDLUMoHhyePgalFHwoc9DfzDsGUGYi4ePWix5clMwqsAa08R2eGicGXBxxndbf8aazpx2&#10;juIYDxjOyU5QYVXYlWdPqciMVpmUOBGQ3naVfwpgMgYj4fX1ZfWrM1AClMwEryx3YQOZBD1rjs5f&#10;Ep5nNEqL1NtkiFDQ1cNHj2BnQht4FUNzGrXFCwVBLbEcHGQZrYugZY0ldXSxH5Louysr8BQC1yMV&#10;hJd9Sq04YNmN9ZM3ijlppujquXgRiFg/r7/OWiQPyJRvZknVRZ4htrODebY8hMo9iaFmBWUJxaWj&#10;XYv5h7Ik1+ybLu2aIC3Ekh95tvvAOioL/hT0aUfvWviVvJiFvnVAounDzNiOTCO52+Oekc8ZxXyt&#10;3T3Nm+gs/jMiRwVu3s04w9ZyeVn9etvbsEas4GUoi07v1pMkcmsFm6yVRDx5ESXhJeclFaLn3pHE&#10;By60S2FmaxjKppnNMxdb4PfFjKs+pZI6kG91tQ9O83wIZ/DREChki/iDJ4zLfeVqp23XRROcA9Eg&#10;Nz80yBraRd4v5ybATNb9svplAQsG0whWiknWU1YK8obVr8iDx6jpKIOYKU3qGMNpwJdpzvLK4BuA&#10;GVQGYKY+kPVd5/0+EId2HrlZemRQ3fWqo+OrmXmtd2pZL8QASGXUFJn+sAOWAFmk8WSFJPSWZfWM&#10;aHmdZp7rD0g6KE0McllvB9tDPBsPoWSI+JUbLfvcXSEX9zxXMuemIHeO85ztRP2+yZmEJ9sI22eL&#10;e52p+hDKM1O0Sz7sip5zi7zBzvqlaybKHZxqNjAw+gOIRHz4pViWmFNjivsMhF+yiN+2hb7ZRGN5&#10;/fr+78dDt8duwRoNAUEcPDTjSAloinYW9kkLAcwCodWyhgydZ1ABB8fkdmLIJ0lkkZv1vBeDfaAI&#10;LPnDGtcrRKkpUZfZHbt0g0bWICoacgtX0M1ieRWOtwWJfJceQc+WBRNFMoYKN10QC5jZTAOvvXZk&#10;NmFbllzIaHwhTnjXIcMvHzYba/t84Vec8RAr74nyvsjjDEb1SRuHTVmcyuorw4kMvzwu3TGo8nxD&#10;KKSv3Eba24Z38iFdrKtfrGdIl1lKmtzMutwQkPoVZ1rQH/XM3rmTWdGIX+qW2C/L8P19IIhmh631&#10;hjCXhrKD2Sk3WHn5BbFkuT2vXwoTSuXdXRAT27TyyDPc881V1hS598p6Pi/T7mVlkSwYxJAQK4FQ&#10;ikBKeYDMDGRrprCuQ8YyC2qhV7jpZCSXZgnIRoVP1sUjkYzWfRqRhwzjVm9jPfPtnrnafCy5dfVn&#10;tjXN2o2bjdwrZomnGwysX+yvO9iZG4Bwlcfsil/JgBzNef1y7Zc5w6+YHbf6YRfbSqaME/Ih5zA5&#10;+T2ec4dEEn2oGY+Ga3WrFdGxvr6sfn3f9+FJAts5Q4DcV8LGy7ymjt3d3EPKcnnjagpLhumjCvHO&#10;PXx+3BAsgl5uHG1NGR6DIh/NPnnOgXZQJDyYiPRtnmAvniNCI3QT6xAUjDJFsoncMtKE4gIVvLCr&#10;k90QLsSSTq/sZcBl9eu118Yo8NJBgKwyu1yS3DMh7VlA5MZENrDIPTIvwcv4EWujBV6G2EAhqyO4&#10;AUzCMLS8YOgYJJksH9wGXhk0WxqvQ7hDpSMlinyCV6YBwIyTTnDFa9yhFdycAjegzUNtDLTeyxQ1&#10;eL3++pGFcfmR+S2K3E9ywu8bHJFxzMt83HfPJSVmKm7WiIElih6y/tLPoKkKfsalvCNMZtlx5HBI&#10;mNLatZ6lfciUxNCOFRvzfSaBcV3KCxuJZJHOXz2WoMkh+rVDXLVZ3eesOl0tq18W4CDPY6FM8wLd&#10;vIF9Xs9ioilsLHOz9B35I3gBIWCBKZm4W6/giHZOiwldSR3BC0RAJqirklhw4dXZStYXbEShDgNp&#10;FXg/J5FcVgdeCpomVCetRE0edju1W3xalBSvOu9h9Qv7vOiIZAZJyWf26gtko4xLZq84mNuSzM7x&#10;jNUcQDfmpJ9EJdnR5OU8T7eoDe2ykxLNjIadmjGxjaaZhzXWccack76YTJaMzVtbqhM5wjEulIzu&#10;bA2Cq4zPyjcueRzX6mX16+hIRAUGXvF8zdIePOYvN//CLFPAq2V9nu3WCoxZ1gYFeDzBC2KhX8rK&#10;UScAjBCO5c5rA16N6eAheXXJgEED8t3KvBF/mCGjQRK4SruiXWaog0oXFnlYUDgLE3y73NpYVr9e&#10;e80PDLf7C8IBmPRuZWHW8lwtNxt5SGah2EfTXRF7KWlNYfT31So05ASxGnkkq+F5Awv4Wq2uk15S&#10;RrY8qekIIWrC0b7FxqPxom4AkVEDk6Cn4k1M9JZxlerknf7yVRrKZJG7bQUkHj/26Dy9yVaR2ejD&#10;JfnQ/VbnqtwqehKdh5uy3RanEFQTFFzHrkE0GgcrrXdrYivcVNJcHkpOnNIIJxXVqRAsWmIhh5ma&#10;ALHBEw3eMTMGNSvUL5eci/HJjqr7swECIavJu35pWbouq19vf7vHteIvhEJn89rBfYn1U9a9Mro7&#10;lN4Do1/XT5u5xw88gr9WeLAqoc8tS7g5lsOFaW1Nk2iGan+MCcbCaTfAylUmIRNMey8ayQO9TwbN&#10;ODZNhKTjtVdxDD6hXRiY/UB2QLy2Znw9eICEnAI/SS/z+lzJ0zNPNvsmJRT0e+Vd1jmal7EZsXCI&#10;X1x0NxVHUU0ZT3CFA3Zra5nnEiuVmZHrl3atHjMW/xhV4XAsLItfXkuWT6w3aw+JZsAGAel86pIW&#10;lvsjNmkcN+XIZfXrB37gMUyEG6sSY7zI4xkzVhcXva9HSDnDbObhS2/wrZQM4ZIXRsBp0wAmU1iL&#10;JKaBpIhGIrT1nCdsDPMAGeRmioSKJZpWDBB0ecBTqcQ+V6r1R6d9n9hUAvkUSReatA5oaZGFMCTf&#10;eONhc1H4ki5l9mRAi8M8nx9b/Io/3DfgEC0LpTkTspoLrtjO9/qVdWBuOHmT/I6sGV/j5XxbhvS8&#10;81da4Vr8sg2j8rbPmRLGpbj1Rg3a5WIc40+CN/yiRZwWHiUUy+vXO97h9wqJUYcyGDzH9qTQQ8Dc&#10;cQUvD3IkkhxlDA9kQAeZ5L+kxExMoh/8csflaQBce6dFAIZ9GgAxpA0fe8cUTLSWN1ZQeE3XBSxh&#10;FmtaoVgQi1hpFAwHgJ20Ihq8HIOa9XLvv+j3VgV3NjeX1S/zcv5wKHjZC+PWluGUW+K8oXQMXmMK&#10;2x2PeT3CISQ0AuvTSSujK7/xcpRfQDiWGfJM8SKjiIQId0SVF7p0jzW6VuEkY8lEI+8Er9y1ODYn&#10;ZeVUvDyvyLoCWJ2/4AVird7EK2N9a+vRo1hbfpRMMbVPnqwF+yMprpGQD2WTJhTpchDNXNo4hI0Z&#10;+mjHjCSLsCyK9OcKPbvVV/bVWrZkVZoBnwluOBXeJUTY2STIKSrJlG4msvbgjVB8zkQVMvaqriYO&#10;1OtnY2NZ/fLgSWCLl7EpeDLBeINVjJosIBbs8lYBCeEldcDIaxD7sYl37uszZlVkJINgAFe8SOWq&#10;sBjozRTBKQhjC0BCwlzRoqmgp6B4Wc40WRQZZTL8UDTw8uPeDgvi8KKH8vX1/v2XHshTpI4FRhYn&#10;8h7PDaSVENphpeveWuZUuhSNZsBwMKZrTz0bXCZV5apsJBfZsZIfdXpX4Mt/W6f2ehYDOpF65Jas&#10;GNLy1qMpCc8s1Qmb1XEs1maJiI8NTMIQH4bOZfVrLJGKVwIQp/1pEMYBx4oDOFYKvRFrqXsxV9ZK&#10;xcsjmDwTTDIcScM4Dl4hVVYAcDJvJWmgwfgkk/X9l2qxFen8GUvbJFc6aYWf4xUvCqlXnDQxN2Vk&#10;VsYxNokEYHgfLHUdnbVoWf2SN8S/Q80grvui7/GMn9N4sNacPhZ+XXpkAVKQCqQWuRCjjCBQJ3hG&#10;ThU10oadtAA0QeyWmAZOW05ySpyYAuOpv/APpv4ZG8CBK1MYtckJGWJOAzi5DL/k+SKkNUDHDEnz&#10;xoanhJxClJrRImtVD0XzE6d9fnUln7m2STGzmYsun7RbMDBJogtvWugKm3Vpn+wWv5KOFn6xs24k&#10;CPHPVbyV6PIce/bWP6sQofE8KgStX6p5qt0oiIZsJFuae7284V1ivxp/kcSEJs0E1U9TDg667vVo&#10;KhnfwA9CyR+2LmGTDDrvES8JOmbFSk7OtJEpKbSZE4qi5HqgBTctBizhUbKIsmCSBYUcMTBERWIe&#10;MLYA6fIhlD/+sIUSPRZAbYhzg8LOesl3WdkhTPiaZKJrN1/86hO2LA47ArvuM5VlMManzEosqom6&#10;KJ/iV/TZhl8haJTqb/YrVs5+sSE38/FIA2IlU3hZpsbq0C7a6lRkkhod6Yii1HXAOfdn0Swjn3Hp&#10;CcVy+nVwYPLI6OZ+Agu6bO64kiKyZvJUdDyKEoBtD3KClyZZYYBMJgwjQoo0bfwcG3Gxs7VIKMVR&#10;sVYVTyPxhm/ugwfXhDnhn1NqMOzMVViiKNVazORIkhinrSDs79hBRUI//YcodKVg+KXr+mUdZShZ&#10;M3lD1GUTHvaBvVrtxo5T1DMm1jpFg55xkVmzlbFPARluazr8aiM21N5I+iQIT/yKRZlAtMtT91yp&#10;NOYSvCj0WFgn+SSqqg3t+KXAy6786EzFsvk1oCj0SUYdwc0Nlr59fWrN5IHimIYNRtwsVELS4ItJ&#10;7t4atM6vAFNTLgTFxlYtzjSOEkkFRrm1kkCXkinIj4EcBD8Q5I4BCtTLdQNXpUycE1MQK98DWBXV&#10;jUjk30tJ4lg+v7ookoXFX2wcBQtellJ5UqM2q+C8grDlN7JG3cArQRvjLPdPwWsAOIaRQNEWbLI5&#10;Fpbwf8YysBTGohhJJ345uOI4KuBlsKBDQcoAmlM4LVpnNC+WuU46YcSKZHq9Hfpzh4yvlGRjFh5w&#10;wvzFs/Ivq/vOXp6394ZskRIZHNe4WA+6Yxdd3dlTXZ8zpVV/s8Hgqn5ItGspgCKeWAK2seLkNdL5&#10;69P8TCCOxTMFIwjxLIUlbf82dDSN8ObmsvrlpYNN2MQm8Y7PuYP1mCZPDAtP/g7D1HXfbxTdNefp&#10;bSMGrAVemgJkxFHcE9oRx5DV+UbewFYmlWGX0kUqCJD+gl7HwScA2gZUfaHOOGukrkV6j0W8Ogde&#10;Ia0tCWfGy2yxuXl0xM7UMCqIZoiZwgyx3JLkCYAFvMmgy3jAc7S3itGVRtnm8cUaRdnPL9nMJOFo&#10;ynKvP8ypwcxvUut8lX47GOtOxBV0gCpojKQ9kj4V099IiRR2YtNaGd/bKDbk973L6Zdf7I5QhoSi&#10;xFUcyL2mPLhnrkrmsHjqOpIEPmbN2/S1WHQJk5pSuKiPG8DGOkkpYYYbCWIzeRY/19Bb5MKy0hQU&#10;jhQ2qQXpZMe7LOuJ3bhdYDPR/glv0cb32j6g48ey+nV0lL/bXwS0QeczeJIy8pdp7p6h1z/rh1Ny&#10;CyzHUAmrQeBjYIpt72ZzNa9mhdBv4wNScnIBCyu8qBBd7QpLx9JAI3JBIVufQna8BEvo2QeTAGKY&#10;+5v8Ide7MV0WwLZOymmer0xSXDodqSp+ZR3lzivMkz3YFf5l+e6EnbMJcZHakqi967h+pQ+nTQ88&#10;Qx+GlMKK6iq/chu4bu5hJ2Efu1hhl39MiA9KMtEyLG/wRK6VSj2LqGRWf7nMM63Fxhzz11L65e+X&#10;MaT/REBY1WQv+M0X4zWlIISJuU1rUARqBq6U0bpgdbgjQCaRZIPEmLoytVwDlgJNR5ybstGnmcNP&#10;6YgPNmsm/oTAnpLgNZYjeTAQwIbwIFD/qrscLXrtNGV+Qk6Fv+WvooVfqt169RfY6DP+aIFNiO05&#10;R59HsagGaBbeZABlBqlxvVdiUpJgiVW/EjQ6Grx25qVeWmUL+8fYjqooVPCUX+ZjUnO4wmL9pMsR&#10;0ozA+DoMoXuJ/XrtNTmPixl2ueHhczznc54Y+mVvHi8Kc9dWACORRXF+LiTWjTjhRDNrXO/phDnA&#10;dRshlNX608LSJ5iHXfiYLFCcXUYmYXYKt3ZJeVdENCGAenbZqC/8mirUw+gqSWZGrzZYb4wkVQaV&#10;x6Ek79z07/hzlNw1Dtfyy2NW80u6dKonTCgZFn6NZxh4MahSQ2SyYVD3GZqZlPUQExPC2Fu/6pUr&#10;YwiFnWjZkHDLlU/6jD9pyt2O4Roup47aNuHzsvr1+PHgYeK+yDeLuHgTtrtrBgoKGe5gElphQ6YC&#10;5kpVUoHiUCpiyhJKpSkrMMjrOOrCDuVR9OQkVwMLYqBgCLVBNg0HPCM5lr9FCGq6GZqKtjdmfGjG&#10;1MGy+tX3KYISQudHxMm4QpoAgsX7L5Fb4GU6CASAMaFV4im8BFG4bE0gbrnJAWQeSGPqC5YpyAhp&#10;NXCKdIaOTyAfeNFjHMvfBTBixauQt4/xQ5CMsvICuMULgBmdm5sewDdvjA7jWUZ1DIyz4zFokkWu&#10;lWof7LuqZxGxSiablauqWs3LBiHtIiK7Zr6bm3AmE06trMkhFZfCOfmXWqG0z6ydByWRVxcfRqCi&#10;MduwNrriRJ4f9s82CC2rX56z8b1sES6PPBrEgZdM72+2C4QASRaNeCaKBV7atSn2tloUw7+uIqzk&#10;O57FW/AXeDXoiX85UITCPJcinrlN3EOD5nm7gRedioPPMJWEK1pkpK7ua0Ys69QJ3KMj66Lwl1wa&#10;Zw1URpQ+JuDdlCaZ9RiFAb9PCvoTcl5wNxkvMzjNvWNoEmXiIGizI8ejk/4+SLNvSJT4uPKIQ0cZ&#10;kY1Ex0IfQy+6pLxdh4S0xDXahDShjJep7iSueFn96j8qYmIfs0QjhwMhHxQyY+XnkA2zXSky49Vs&#10;QwpzIBnGBTdHCSLQeg8WiqQRNPNE2WlCbRPj8PFNvEKp/r6EQLXMtFZMQxpFfsYrwk5rYXUlN7e2&#10;7/xyR7e29vDhbkmI3nnt3Nu7YWIMx51k6Dpa62OybKVJ/WIDhaVbK5yGkDGFixyNxqjx56gMZJEr&#10;O6udPr1M8uz0rcx7nqgKn2qmVi0VhGwohmZ1065XVHUk5+lZyGuTD405Pi+rX35lncGWG+kwpyNf&#10;gJ3IZ/OfOQ1sBGOx0MydeeMujj0VU3EXzeKVOKcAGk5hYIbt9BPImhU0ElVwJn2RLNnyqIJAZaJu&#10;xmsAGCt1O/8IM70mgwYveSMpKTQYCjEh/+zucvrln6kVBNER1STrxNpId5W7aKAZLOKuAMW7DkhY&#10;uuLMIcHOrfkcdzOIMBF2rM4EPa3pdswn1VHU1mo6ZRo6UdvxQ6abMp1mzJRE5EOO9NCmHXZgisFJ&#10;A46DZVHuh/s74A2B1ESj6njVh1Dq5MPyqYOYTp7PvUY45nhqqe/oSMHwJyd1IIo0cODXoiGuEhhX&#10;yZVDiwKhGP4NfxLmkInJi2KGDr/0F7WCz+BEPbNmnOtzPaljWf3yc6egn0HYsRfUE+W+77pn8vJ0&#10;NGRKRBLbEa6CWmzCn97Pd3IRuAhnI9mQKkopatoXEzvo9YpwEzTJQJUypthHR7BRZO8qnIyigWgt&#10;jvoY2p/HxGYyJGURfXuAkfb95RZDs/Cxj1uhLZn4VZ3ak4zJIRGRuhjlZWN0hM0xNTKUDru0rqvx&#10;jqHhbxgfH3Iv0lJdzhTsko8niju+VJCvXbEqlBzO6y8KUpjRnJMx9qSEJfarv+/NmB7Rz0wunYij&#10;OFj+gMwvABqYsKBIkGywBjYo5SR14udDRHgbbmwZeUYwqWhgC8u8siakg0hDPeQh1ORRzlBUm5JY&#10;WxzZIJ95izChOekGzqEmfIrtGxvL6pe/KxSBRjoRC/8TUj4nHwilF7J5WtNBEhiyVTJBJ1a8VDTG&#10;Q4GmCWYU0ZAQ5jKwmuaSvcW6CI9cItwIQ6e+ybaHdFK8BiaKjbkMxlQHtNFFGrGswNul+47Z+b15&#10;BvgY9GmQ6k4Gna5o85fYaR11URGVMdux2SckUpIyBSqSu7ogdsWNWTLtTOLNcoqGotKJYqUKqrZH&#10;wqiVluG2HnLSnNx2dSxlmg75GpCSWAeq/h5gCf3K+/AkyIFXvQ4iwpxwibzVVP6PAqMmkItfwpVI&#10;D7xcNH6QStN5UeI0TO3kM/KGOqFH8sa/t++EOu0EZZXGfyZSml1ZidtFX+t6Ljs0+2iXrtJiQJbp&#10;KVkkNukteSMPzbosITFbH4OziElbbnsq1ZNo66ZQh0yo2kSAdcmjMUMPHZjq3CXUkoXiGNLhG+fy&#10;V8zkeyTpxLee8S4mInn+zy6p6JUywrUoscmwGFuEs05L18PAvtdbSr/kw7HkaBwGICASt6AV783f&#10;Fr+pTlSLUMKayAYvHxP8jJc4ilgWVlmQCHamwahImFWMx1VNfB3djXdwG3glOSUbGwUUFK9RARAn&#10;kaOIUGbG4hX6lX/By8aQ6MgPQ/XqlUo0d1HDE7aoTkqMX815xTx4E2Oc4hAkXCj2RoJjbxDIO9dN&#10;2uafe6GrfCSswKgZTjSOEW7TUphmwqVdo6pK0zSqwelwXshpFx+jMD5WgkGNnDqTz7L65Z+Gw4hi&#10;mmFaGgnaYE7jISRC2rhiXumQ2x4nFYYJRFMdvJ5wM2wZeGUfPibwAhq8hrBuojmbaS4oap1WcItw&#10;u6xA0EO+pJy2zXBoXiPFEMBFYx9mVzlWLatf/sarDo/4QKwOC690oUyghESwG0dLq4YmscpJgieg&#10;mN0rTcWdZMPdUBKihiRtRNVll1YjvKlrL5nTwNJVGciiOeMyYupB0v2iS8JdlceKqqOSVE1VZ5MM&#10;q1BxVaVMddOgFrTVsvxuJnyKX2Ve1WWpx4c2cWIAm7liDrMSDbxiQFQSn/XPrHEVM1rVTjRRMOLy&#10;pl+6DCU1qks10pWOozy5L9ZSX7VOvYKp/BL7xWeRFrmGubwQa1sfRolHgm3oBzHDO9EZwc7P5QOY&#10;Jom7Y5ikobI8BIB6WkVjVDTY6jo7KctMVa4xoCqqZbQbw6GNpIsgoPVM7zCCjqDo1NFMFXVGQBNe&#10;i521Bc0U1LhUQ7RUHAWaxi8NB3kXfsWnuBC6xbQMRn4lrebVLzufjLbaTj+/RhCf8mthcpVQEfU+&#10;TmK1DtJ/C0go41fmrISBWgVJ5DY4JJEzqh4upV9+5j9SFX/nh5vFc+SZRELoSSySQBEKMo2iXRY3&#10;GccBu/dh0Ev8hDQlQTFMFEFlhFwm+DkUCcGvWKau6mydsrSa36kNElacbMhU9KIpK2SM89EYWCWa&#10;1svql1/OIGij4zcrCWiJLRKFoMMii7zGQ4DEq0EfwTNWjRd3wcWkM4L8S2OxWQQ9zapIo46aVOi1&#10;ip4onPHSNEVv4hU+BMqYRhFlxasnJjEWBaTyaXhSIoy/u3Fak8c/gjj6y9ImhPFpqok6GuJZtnTk&#10;SpdZjWY5nToM1EMkYw6xyrdV3OhHbXvgQUZ/U8KiE8dGYARvKOwaK45lqU2ndglzmo7OcpYuEzNG&#10;Vdey+tXxFc5xPn/Llww6Ij1+y1G8BChQZddoCgk4Akb/Vn4OZa5omdNCXma5EuGEOSeOA7LeKQ8K&#10;J9BUkbDp4im8FoCYJEkE3KSoTKA+HSftPYSpfsdY0LuxDf+8V2AdXYZc/rUcCmNLFjXjZi3t+BSn&#10;IhwT5r8fGIoakgh1Jc72GGA3fvnCa0xqo/AoXct9jBRNLz7Saf8Kj8TM8xhHLHNv2rmHZI66qM0f&#10;2ChmSH/rS7KzJ7l6KzA57d/rLaVf49c+Mz+Cl9OGsDlIaBLOLDFBn00QFKQo3FlMPiLsSrvAMF5w&#10;kxm5RJmJUdgbxwjlMddcFrzAEmZQkU4IZFaCSZ7+BPjycHCMcn9xVBI2VYUiYFUctWmbY2zxdwy6&#10;7HlNS3/d1APbrtV0hYN92qnLQY0mp1rE79Aw3Imhce6JzlAjw4Lm0a1rhlMRioWJ3gO0XQ0YxumP&#10;MHP7pIxkR5syun3EkbAv+yjnaD2rqVGap4PL6VepJVqNlRBljHO4AS1CiYfLZoVSJCPfL78TFJjk&#10;jX6kbUlSKkZOCFxK7QtAUBwPKRto+toIN0pbnYTWuRqYhleBLD1BgSJ9xwb9wp6Q3722WgZSsNiY&#10;KqHUnIC7fH51iR+yi1siYON+IvC/2TvXGLuqKo6vttMHdEqHMpRCO8wd2inEaJg+ppR3i6IQiqGk&#10;vNQGCFSD8pSHoiGOxNSED0RB+MAHPqA2higoKCaEQAKRKCgoX4giYQpGNCS2gRg+kDD+/vvcddm9&#10;mbVn5pySkMpq191nr7XX2muv/9rn3jn33HtV3sq13gfTriFbKVEqbwaRFX3qh9dYKekkWC93QYH7&#10;t5R3SBsnVb+c6ruHtMWEoTYcerBMu5lDsGG8EKpww4IQKAJ0GDGA4VKrAlI0xw7yhQ9yxFlHc2lq&#10;5k0fZCQixmJdBaJhCoHBae40EyPaFZTU8pq+mISv5083l1S/zitD1qUp0/MJiUrfUKMqSSFWSaAu&#10;fF0pV7gmzhSW5tbJSevCSypylkEy0s5Q2FoXCsZrgek0lNzjA13lKn1PwoG9LtbOGYJ8pKIgKRwm&#10;qFOfngQCWaWhZKYXAqv46kW2NAiBCQpUPMkBZ9rmSTFA0tO5BCMc8AdelfrkBwE9YSnrpEiA4AKZ&#10;XqoIgKp80uwSJ+hVishVebLkEd+qPGAiuurbRhmpc5me3nR7t2qhmgo7KhgLKgFzp+rD+vjEgb44&#10;lxGaR8WEI2WAQ02KYJCaSTukMiJaaqftiP1SxVVFxuz812D9r2q0vfdUqehS7GkeudAEIk6XPCYd&#10;aUvrInkK+wBdVyoD4ZWwJy8UwAcZ4CM/5J/0IQKaSlG90Nf5kJMiIghrIZcGML4t7pzJSB/7mT/u&#10;+DErJZqR2v/JhMOUdGxxxvZHmvBFnfxUhaZzg8YzGYfqaV5EgqfdSwWn2RWuBhyA6+JskdZFDtkt&#10;CZi0WG1GMqizsvDiuAKEF6PgRTY0FAXZxIr/6QRRQUbGqvLHBeMRpp9GAmG+AEB7r8KrOsBP+nVK&#10;5qnwqlDApB0OdcFkyQnTIGZi1YokHbyqHjMwIpUXD9QGS2OQwlFhpdXRV9gCOcWPt6pAWQGnHGQp&#10;agJnlRQPK0sm9JSj9IvIOqrS1UmCvtkgveyn3lmgfHNVRb+OqoUxuxadcoUgrUFSYmGQllGd7Sjo&#10;FBQ2OsmkNDMTBe3fLY30gFxXQoU1a+/pelR1M2HKOXjpCcePE16CDLyASnjpb9aEF3nGhcBpfwEI&#10;vZRsASIcVCey0MuQlHlSjy+hsHIwSdElvKrpgD/Bgz12KoBUpuCVbkzWSEaksxzWbec8jVR4SZDm&#10;4zktVTtGafek1Qj9yovWBvG8SWlA6bZcOWayVLpaD3Gp7FizPuSimmmvVeLqB0+ZDxkxpdLS0xUH&#10;w/wSFPNoy6RKZAz/Vdjt82pSaHWajzwOVmmSW7LHSOVNhLfqd5oO6HVpoWQn7WbSBpGJVCIkfXBQ&#10;W1Q7mCccxiCiV71ySqcE5ZvxCa/0AFhc+1FqVUHUmpzrh3cxhcl3SqywBC/qYdUq8OI1GfCoKhms&#10;+bDTL9giQqbgkgPsqVuiVJWKUCQMFfYxeIMYrxhanKHoUQnAPjR09OBgi0kwHRhI4SxfuXLAcfbB&#10;2ocaPDQ4qB+2S9aDTDfEj8EhGxoY4DgNYAapVw4effTRabyONZJf1uQPAiJJ8hWt1vJBEU8ESaFV&#10;ysUAamTMQ/0lnwS1YgXe5GSIyFEwuIVgkNkZz2NrBQ4PzHUNm1kvPBs+B94Ej8Bz4RY8q819tE4T&#10;3zETO3k/93UcSvmVHz/u4djHLDAb82PGjC1H1wffDPcwqevmZ+NQdWwU7zJYc0Czj+RBxxMTE7OX&#10;to9pbBv8I1h+/ws/D8/Hv9b1zMiiM158p/cM18l+C5wT/hJdifAzdpXdaDfZ5XatXWE7rGVftGts&#10;e2edxJrWq5b1dVjrngsvarfDtJpLa5jsOMrNEsY/mtnUyY3PRyxj5+PrehKh+PawShr73hw9mv1A&#10;CapoyTbWfQ3rvZEVf572G7Tn23XIlInp0MREa9aPFb691/rbl9SO/ydNm3BQ36e7/ozf9+f6F//w&#10;Shpvj+65TWP6Ri6dJz1H61bv+uETtrkab3sqfz/9xavV+GqQHd+e1+e/bHYVR7e/vUsqv7N2//sT&#10;Mv31niv+csGXzU7/dn+a75ftea49bO7775N45VE0rzW0WwWifKq/0e5IS3H9785a8P6Vt6RS6GCt&#10;fHfX6M+QKfUnt3XCWY68RqWTbDG8Bc5J84uuRvhZ+zoI3UC970hVequpSr9mZ9m3qNTVxxzEGC1I&#10;9aljsR97q/g0Rrretl59rx3V7XFtnca6XPFOdozfMZfP5dj3+nrG/zOziepZfpfBigUq7vVtDJDf&#10;v8InwP+C8zy6TrIoj+eha9nq1T20HrfGT3YcrW0RBkdmNvtrbfKrPPTRKo+Ky2vEdZKV1zY8nK8t&#10;WsMofvphX3f3Gi5FtxGWL7Uib3WsOCYj95fHoPraAPfBh2CoeVXrar3P4Wy37Y7F5aW1jOPAx0X2&#10;pZhkn8ekPlQ7Jq1rHAdNYvqo5WmU9eQxeb9JnuRjHG6SJ9nvT+yaxuR58Zi8T5hT1pP2leciqveL&#10;GDOejZufnYMRj7l9VO+yfxX2+LyPaMr4SjGpNnzuOjEt7YpJfah2TNsw3gtHMS1DN93nHfl6A/4C&#10;/DYsnPzc7DrJSufmNXbsseSlE0+Uy+8xZjwbN9Ncyj7H1/uIa+dSPvobxpTjK39N8f0uPvYWYpoJ&#10;vvIlfL8Pd+PruqnwXWsrV08H30eYYxyO6tLlPdmYeRxvgPtg2ef4eh9xbXzlowm+ss/x9X6TmB7G&#10;eC/s+ejeBzPBV76E72/gt2Fh6fvXdVPhu86Gh6eD72v4HoejuF0e4Sv7HF/vI66Nr3w0wVf2Ob7e&#10;bxLT3zHeC3s+muArX8L3dbgbX9dNhe96G141HXx7cTTOPFHcLo/wlX2Or/dxWRtf+WiCr+xzfL3f&#10;JKaD8Lm3kKeZ7F/5Er6LabvxdR2q4vPvKH/35fhqvGMVPRePMua32Tjsx9wGcec4wnpj234xrfDx&#10;Poe1sdbfFk1iWti295i83ySmVRg/AXtuuvM0Xawvxod8PQyvgZ+EhZOfq103G9kWOKfqSsnExHkI&#10;13OlkxgSe0wLMrzmcuzXKkYZdyfs47pjd3lPNmYexxvgPliYyt7z6X1EjTBuEpMwzWPyfpOYlPu7&#10;Yc9Hd56WoeuFoeJ1nIsZIF87YWF8D9yNsXRTYbxhhhjvwGcUu8tLGMs+x1h9qBHG8uFzd+fT5VFM&#10;wlT2HpP3m8QkXL5aiGmmGG/HlzC+Gu7GWLqpMN44Q4xPwafnbab51L6VvefT+wpzKp8LgnOLztVN&#10;YhKmeUzebxLTAMab4WhN08X4MnzI13p4DfxpmHA752rXzUG2Bc7Jz9XbEK4B4xFbPQReMzpn9zM+&#10;WoPLe7Ix+Tnbrzs61t5neG2sRzEez+abaf0pBtnnMakP1Y7JfXo+6sSkPOcxqQ/VjqlpnmSfx+T9&#10;6cSk+jwO7oXz2tD+PRaZal9yETWq01OnxiS/EP4kvBJHiuE02t200q2ctRvuRybe3bHrzvmljN0I&#10;z223NJNeW2d+qTo0zJHilp0fq6Yvgkfg7pg0rjsm9d22O65zGL8JHoFl24JZXuI+Wvd/OsLXJ+lv&#10;RfaPoz4YdyrjxrNxHCbS664/wefBx5G4b8JXL6UDteyP6b0P6YWTj51Vvc3WGaexOfX09NiCBQus&#10;t7fX+vr6rL+/35YtW2YrVqywVqtl3Ndg3JNq/DCZrVmzxkZHR+3EE0+0U0891TZv3mxnnnmmnX32&#10;2Xbuuefa1q1b7YILLrBLLrnEtm/fbpdffrnt2LHDrrqK90qvucZuuIH34G6+2W699Va77bbb7Pbb&#10;b7edO3faHXfcYXfeeafddddddu+999p9991n999/vz3wwAO2a9cue/DBB+2hhx6yRx55xB577DF7&#10;/PHH7cknn7Snn37ann32WXvuuefshRdesJdeeslefvlle+WVV+y1116zN954w95880176623bM+e&#10;PfbOO+/Yu+++a++9955qNKVBbToaU3fCnnrK7Cn+6WDTpk0S7neaFZPFqllF3eyYLFbNrq2bE5PF&#10;qjlFHbUYkUUK5EXd3JgsVs0t6ubFZLFqXlE3PyaLVfNr69jznLr3P9Wt35Ldh1G/JZ9167dkV7d+&#10;S3Z167dkV7d+S3YfRv2WfKq2A9JzXURF3UExWaw6qKg7OCaLVQcXdQtjsli1sKjjtUFEet0QUW3d&#10;opgsVi0q6g6JyWLVIUXd4pgsVi0u6ngNFpFFCuRF3aExWaw6tLZuSUwWq5YUdYfFZLHqsKKO17oR&#10;6XVwREXd4TFZrDq8qFsak8WqpbV1R8RkseqIoo6/KSLS3xsRFXVHxmSx6sii7qiYLFYdVdQtj8li&#10;1fLaOv52i0h/10VU1A3EZLFqoKjjPvKILFIgL+rSHe6TP9jk4iQt6vg7OCKLFMhr64Zislg1VNSl&#10;DyVM/mCTi5O0qNPnUgKyQC5xUZc+STH5g65FRFRbx0c2IuKuhZCKuvQ5oskfeCc1pKJOn8MNiLuj&#10;QirquK4Tka75RFTU8X1bEVmkQF5bx5fjR2SRAnlRpx91D8gCucRFnX6RNiAL5BIXdVyTi0jX6yIq&#10;6vgl+4gsUiCvrTs+JotVxxd1IzFZrOK9lJh07TOi2rq1MVmsWlvUrYvJYtW62rr1MVmsWl/UcY05&#10;Il1/jqio2xCTxaoNRd0JMVmsOqGo2xiTxaqNtXVcy49I1/kjKupOisli1UlF3ckxWaw6uag7JSaL&#10;VacUdbwvEpHeM4motu60mCxWnVbUnR6TxarTi7qp3iPzK9H+ucnuvt7T8vfw/FjvHfp7clzMHvNj&#10;3oPr3KPk7725rvu9u0vxsRGWL7Uib3XMW3GTkvvLY8jfJ9f7m/1YLobVep/D2u//ai27ceBzd6/F&#10;5aWYZJ/HpD5UOyZ/H9fnrhPTRy1PXjOeJ+83ydPH2KU66+xRSrlTx9HeVW09n42baW2d3LZ3HL3f&#10;FMcmMQ13xeT9JjFtxuefC3lahk7nTqh4f+FlDJCvZ2jPp32JlqZzX5Lrprov6VPc4TmCnc5DYJbY&#10;zw8lrH/OWB9XB2vZ51irD9U+t2nPNolJ2OYxeb9JTMLgVziI8jRTrH+CL2H9KC3NPlhLNzXWo2B9&#10;1YyxbnKPrvZxfo+u9wm3EdZNYhK2eUzebxKTsL4bB/sL6534Etb30NLsg7V0U2Otu8PnzBjr6/Ad&#10;rcHlOlf4cf46StjKPt/X6kONsG4Sk7DNY/J+k5iE9U048Bx0n/9muq+/gi9hfQstzT5YSzc11utq&#10;ncO34jtag8tLWMs+x1p9qBHWTWIStnlM3m8Sk7C+EAeej6ZYn40vYX0xLc0+WEs3NdZrwXrejPf1&#10;WnxHa3B5CWvZ51irDzXCuklMwjaPyftNYhLWJ+DA89EUa30Ri7A+kbYba+mmxlp3jS9cKFyIZdqv&#10;zfoZG63B5SWsZZ9jrT7UCOsmMQnbPCbvN4lJWJe+32S65/BtBCFfvbSfo9W9vDT77GvpJNsC58T9&#10;rInOQzjCp6yEseOzwOpdI3H7nsxX/hzt1zYcX+8zvBG+u7P5uvfNdGKSfR6T+lDtmD6+1pHyN3YI&#10;zXqK7yzaviRK9/xzNEGFpcd0/7Tuo9b91LqPmuG6T/f/8l5z5ep/AgAAAP//AwBQSwMEFAAGAAgA&#10;AAAhAGHGjhGpGQAA/FQAABQAAABkcnMvbWVkaWEvaW1hZ2UyLmVtZuycCZjVY/vH7/s5bVQaSZLi&#10;tEi7mTZFaaGNRvuGNtr3miaSFpWlKJW0KCQKIa8QKm1I2ksLQpE9LYQk9P/c0zzj9z/XO9M0v67r&#10;vf7X//3VZ37P/tzP/b2f55w5c85REXkI6sE5UCoiMktJpF5fDRPZWkMkWj+xgYjKn61ERtImB/X5&#10;oC80gskUFM4m0tyJDA70p0oK5z5HjizILolSV1pJE37Wk6g0kF7SQ5JlsHSzRlznQx7IBWZLHHRO&#10;JTf3uNR0Z+6x9fkps7429Y1QB+IhO0TByo048NfJUSKGv3w+gYIqNLb2EmmcUn3y5EnuMDrlp8jK&#10;lZLybyVz1amT0jZbtmySK1cuyZMnj8TFxUmBAgWkUKFCUqRIEYlGo1KyZEkpXbq0VKhQQRISEqRq&#10;1apSo0YNqVWrltStW1fq168vjRs3lsTERGnevLm0bt1a2rdvLx06dJAuXbpIt27dpFevXtKvXz8Z&#10;NGiQJCcny7Bhw2TEiBEyZswYue+++2TChAkyadIkmTp1qkyfPl0ee+wxeeKJJ2TevHmyYMECWbhw&#10;oSxatEgWL14sS5YskaVLl8qKFStkzZo1snbtWlm/fr1s3rxZtm/fLrt375Y9e/bI3r17Zf/+/fLt&#10;t9/KgQMH5PDhw3L06FE5duyYnDhxQsw38XjH+78KadOwBQzEiY77b6ccSOrUNTnFuSnp4o2IgL4y&#10;lJ9DiInbpYtvFOL+wGEhGv+5jgybEGe56ktP3X2+4/1z//o7p9WUSGmvO4/2tJy/fLu5qeXe7JmH&#10;To3v6/39k+gjSdZ37pTfV9m9s/3g8v1O5UTOTU10Hi99LOnHLzd5Xoo95xbX863c3329b+/Xx1aU&#10;rkNT3C2XkzYNzN8+nZeILR0oD2py9L+a4Jl/rv9qIuLj+P/bPgnuGc6u0VcQFoXA9lfqZU3S9pWV&#10;t4HykARRg8KhbHQ7SJJIJVEajRhD1e9HjprRPk2z0Z34UR2sj93t8ndLM9y/vfwY1s/bmj215caN&#10;G/+XrVbeFuIh1lari7XV8n78WHtL097OGJvXt8kVWBPjjb6Eujjwc/l2sWOdjbX7sZlXqqXOazpE&#10;SeeDAuDzJJ1vH2uLL89oLaatb5de/6BfYm2y/kGbLB/GJh9vYWyKYkDQJstz/cf85GPG2+Tz/0mb&#10;vJ+9TT7/n7TJ+8Xb5POZsSn2rPPxQ7z+r70bJt7NngGBePf5zNiX0R6MMoC390z3oNlQCoI+szxX&#10;luN9IJ3vy+BcKES9nZdc7mJ+WNrO54KpaW78TnSKgdyHMdZQ7g9w57+8E5+33pajeer5OitrAsGL&#10;p3EpVzMK43nqjV/SfJSeL9+gTRh9rX9QX5+nOMu+tDGikFV9rX9QX5+nOMs2vUbns6WvjWX6LuUe&#10;q6+vO52+CdKsZU76ex+lp++ftAmjr/UP6uvzFGfZlzZGFLztrGO0T1Ocls4WaJOddDWIA+sf1Nfn&#10;Kc6yTcfpfLb0tbFM35PcY/X1dafTt5IUlMzoW4eBwuhr/YP6+nwYX9oYUQbwmp6pvtY/qK/Ph7Gp&#10;FmOeLX1tLNP3OojV19dRleH5XJn6zOh7LwOF0df6B/X1+TC+tDGiDJBVfa1/UF+fD2PTGMY8W/ra&#10;WKavaRurr6+jKkN9q8js6zKj7wcMFEZf6x/U1+fD+NLGiDJAVvW1/kF9fT6MTWsZ82zpa2MNg40Q&#10;q6+voypDfavKHf0yo+95PMkeymBZ9aX1D+rr82F8aWNEGSCMTUF9bTzLc2X58Tc3Y5wtfW0s0/d8&#10;7rH6+rrT6VtNJDEz+rZgjjD6Wv+gvj4fxpc2RpQBsqqv9Q/q6/NhbGrKmGdLXxvL9G3NPVZfX3c6&#10;fa9iMZnRdwZzhNHX+gf19fkwvrQxogyQVX2tf1Bfnw9j0zTGPFv62lim72PcY/X1dafTt7pUHpkZ&#10;ffcwRxh9rX9QX58P40sbI4y+1j+or8+Hsekjxjxb+tpYpu/n3GP19XWn07eGJGTq91//Gl1W94r1&#10;D+rr82F8aWOE0df6B/X1+TA2XcyYZ0PfdhhhY5m+9h6CWH19HdJn+PwqgVewbP8G97D18Tqm93pH&#10;Em3C7Odhqf39a4M+T3GWn9uYPmFsMp9Zf2+Tz4exqSudhzOm9yd+Hu3TVI0uxI88wJXh65Wmt43V&#10;n7H6cx/Bnf9pr1f6utPpzTshxF7vCeqdkcYtM7Ddr8PG8+nspKtBHJim1t/70+cpDqVxGJtM06BN&#10;Ph/GpvZ0bpeBnzKrsWloY93IWKbxzdz5n6axrzN/N4Hg5V+TbkVhBfZ0Rf6qae1MZ3/3GmWkd0IG&#10;6/D9bTyfjtXb+gf1tjxXKL3D2GT6Bm3y+TA2mQ7VMvDTmepdhrFM7+rczV3+bxA2j9WZv0+vd7U0&#10;nc9E73yM77WMPZt8eUZ6W/+g3pbnCqV3GJtM36BNPh/GJtOhQAZ+OlO9czKW6V2Qu7krqLfVZU7v&#10;KlnS+yDzeV2zorf1D+ptea5QeoexyfQN2uTzYWwyvX+G9Px0pnp/zVim9y8Qq7fVZU7vSlnSewPj&#10;p7cOX57R/rb+Qb0tzxVK7zA2mb5Bm3w+jE096bwVvD9i90Vm9W7FGDbWO2B6b4eg3r7OytI7z5tR&#10;F8+xb4/b3p5c8s9zxuykL6EuDpLgOfDtYu325Rnpa/2D+lqeK5S+YWwyPYM2+XwYmzrQ+SXw/oj1&#10;UyHqMvMcvDPtbKy5YPq+DEF9fR1LSFdfixF7dlZJNtc0jU2bzGp9H23TW4Mvz0hr6x/U2vJcobQO&#10;Y5NpG7TJ58PYZBo8CN4fYbUeyVim9USI1drqMqN1FdqdqdZd6ZPeGnx5Rlpb/6DWlucKpXUYm0zb&#10;oE0+H8Ym07oXeH+E1fpWxjKt+0Cs1laXGa2r8dGOM9W6HmOntwZfni3QJjtp5kn7Hdv6B7W2PFco&#10;rcPYZNoGbfL5MDaZ1g3B+yOs1lczlmndGGK1trrMaF2ddmeqdZQ+6a3Bl2ektfUPam15rlBaRxnA&#10;zx3rV1+enk2mrfX3Nvk8RVm2qWeqPX7uWJsy+3jdinFsLGtvWl8BQa19nZVl9HwsIZOvgScxThTS&#10;s9uXp+dLe/3S+ntf+jxFWfal2RTmNVGzIfiaqM+HscmP4f0Rq68v/7/kJ6+9187nM/LTjVTWgXjI&#10;DlGwWDTiwI9RDA3uoDA2X5o29rzV/OTTNJVOUB0sbXe7/F2cprS3Ml4ztFva5f1u/Xza7GoLRdw/&#10;868nvwlGQ5Ks51Nk6/lc4XreR7te7pAP5E5Zx2u/6+QueV+Gy1q5W96TEfKujJI1sFru4ZN898gK&#10;GSvLYancK2/CErlfXoNXZDzPrMfLizyPWwjP8nnJBfAMz8GehqdkksyFJ+RheRxmy2R5DGbKFJkB&#10;02SqPAJT+DkZJlEyESbIo4z6KM84pzPbdGaeIWNgFD1HwnCZhcWzWMFjrOQxVjabz0rOlgEyh9Nj&#10;Ds8KHpfe0IOZu8Pt8qTcBp2wpiPcgmU3Q1uZxydV5klLrG0BTbH8Jmgi8/mk5Hw+vbmAR7IFcj0r&#10;uw7q8PtObaglz0tNqMGqq0M1eUGqQmU8UQni+R3mSqiAd8pBaTxVCkrKYikhr0pxvFdMXieKlsAb&#10;8Ca8RdlS6pbR5m1UfZt+K6QMlEOF8lBRVjHuKuZYzVyrmXeNXAXX8HtsTaiDcnWhASo2hCYomggt&#10;ULdlWmy8SywUgzx66ryw2LD693lFex1+WSddiIzboBdR0hsG8Xv8YLhLNuL7jeixScbBRNmMZptR&#10;ZguqbMGjW/HmVjyxDS9sY3XbWd12LP0QKz+k5w567ZDdslM+gi9ll+yHg5QcguOU/gHZ9GPJDvn0&#10;E4mDi3WPFIaS+qlcDhX1M7kSrtLPeSX2c6mre6UeNNZ9cgM01y+kBbTXL3ll/kvppPulM3TTr6Q7&#10;9NavpQ8M0G/4FOY3fCr3OxkCyfo9/ED6R8p+pP4gf8U5SNtD9DlE38OMcZjxjkhHaKs/SRtoqj/L&#10;TVBfj8r1cLX+IjXgSv0VW3+V4vqbFIML9RivTh6TnPq75IDfWfEx+J5VfwefyAn5GDbwft71sEz+&#10;IiL+wp9/E2V/E9knifKT9qlk5TcnHSmqI2AAR0V/uE0i2gVa48FWcANebAy1me1aqMbMVaGi5NIK&#10;UFrO0SugZFps5CAmosTDTYHYsPpztQQUk9waJW6ikpd0XsrOo+48xsjHWPkYM46x45jjfOY6nznz&#10;M3d+bLgAWy7QNqy+LXTFE91gCK+rJsO9cpHeB9OlkM6A51F8ISxD9eWwRS7RrfClFEHFIni0KN4s&#10;qjn1Us0FF+tlWhjKalTLwdVaTK+BRlpcG0NrLaFtoLOW1C7QSy/X3jBAS+lAGKJXaLKWhjKky+hg&#10;RhoEfRmtD3TV8no7tNcK2g6aaEW9EWrplVoTyms8reKxIQFbEjSHVtLs8JNUJkoqE7lViOIq+p5U&#10;1XfhZf4msQhmEcEzYRxRPBYGEjUDoCMR1AES5RptArWlJr6sqZWlllaCMnIt/r4W/9fW4hCVOlAX&#10;TepSVg9N6mlZ3otbDioTkVWgDtHJ56i1qTTQZtBFGhIvDXWoNNI74CF2z0R4mh30DCzjb1vLYUda&#10;bDRKjY2HA7Fh9U10JxyURHZIIuu+ifXfpEW0qRaFBG2GJ5rp9dpc60NrbYEWLfQ2bYlPW+LjVtoP&#10;kihNpjaZ+xBtS74t+rTT/tAdz3eD9nozuZvR9Ba0vUWr6q1aBS7TDkRBB+KhI3N3xJZO7N5Oup1d&#10;vw3ekC66BObIbTobxsrtOgb6SFftDa3Z1a3gOnZ4PagiPfBbD/zcEz/3xMe98W8v6E26Dz7uQ11f&#10;fNyXWO9HrPfT6zkp6kM7To32MICTZSCMl0E6AeZzoiyANZKk78BeTpl98Ccnzl9wkQ7VQhCvd+Cz&#10;O7Sh3ska72TNw1jxMO2pdxG3dxGXw4nP4fjpbvw0Aj+NwEcj8eFIfDqK+B6Fl0fj8dHE5j3sg3uI&#10;/DHsgjHslbH4aCwn3DhOunG6Qe7V9fAC73NYCBPlfuLgfh3EexQGQlsZz54dj08mEDsTNEEe1Hgo&#10;JQ/xKciH8Id/vjE+NTa2BWLD6ifCJOJyEmfEw/jyYfw6Gf9OxldTtAHcKlOJ9anE4CN6J0yXaZwB&#10;09DrUXR7VHfLdP0IfpcZehwu0pn4aSa6z0L/WezFxzQROuls9vds/DAHf8zBN4/joye4P0EcPUnZ&#10;k/hnLv6ZS1Q+RYQ+pdV0HmPMY88+zZhPM/4zzPOM7pL5xPR8fVUW6GKYIs/qZBgkz+GX54iX54mX&#10;59mTC7UWVJAXtDyUkBeJjxdZ80us+SX24SL8tAifvYzvXia+/kWc/Is1v8KaX9G7ZLEOhznyqj4O&#10;q+Q1XQ1fyes8Or2OXkv0HCijb3AavcH+eVMbwK36FtH+FntnKetdyhqXsdbl3JdT9jZn1tu0WcEO&#10;WUGfley9lZxuqzjlVrE/VrNHV/PouIb4W6NL5R19Cx6Vd3UaDJb3WOd72lLWagu4Rt7Xq6GMrEO/&#10;daxrfQplZQPnywbqN2pNaCWb8MsmzvTNnOmbOdd8bGxIjY0LeF46lPRokZT6LZx/W3SlbGXdW/Vb&#10;2cYj8DbNq9v1PIjXD9kHH6LTDvTawRm8kzNgJ/G/i/jfxXp3s97dnN8foe9H6Pox+n+sN+gnnA+f&#10;cB7vwWd7WO+nrPdTniV8xjOGz/Q1+RxdPyfO9/IYuld7yj7tAY3lC20EleRLtPoS7faj5360/Ir1&#10;fkXMf00Mf81e/0avgmbyrTaHQfIdPvuO9X7Per5nf//A/v6BM+gA5+EBLag/ErM/8ph0kL14kFPt&#10;EGfYITQ6jFaHWcdP7OGftIf+zDn3M3v3KHv3KGv/BR/8orn1Vz0X9slvnBm/Yf8x7D/GufK7PgC3&#10;y3HO8ePE1h/s0z+IxRPE4gls/iuFCvI3j8l/U3+S2DvJY6+4bvCgqHsI3hDn3oSvJeK+gfM1m8sP&#10;1TW7qwFtNYdrB301p+sHyZrLDYHBeo4bBLfrue42aKS5XUMoqXlcCTgued3vsEHOc+thjuRzs2GQ&#10;xLmBabGRl5iIEg/23Sg+Nqw+zjXhvco3QiXJ7xKguBRwUbkACrhycqErD9dJQXc9dJOLXHd4WAq5&#10;ybBCLnYr4ZAUdofhEr3EFYF6WsRdB521qOsCg/RS1nEpa7qMNV3m+mjUcdK7VlrMtYQELe7iIYeW&#10;cNlhl5R0O2G+XO6egaFSyiVDU7nC3QSVpDS2lsbWMq4YRFPuZcmXdRWlnLsSGkl51xj6SwU3AOZI&#10;Rfc4bJYr3RYQjXcKFTTBVYQWWglbKmFbZTSojK1VsLWKG6hV3QDooNXcrXCNXuWuhjit7vLB51LD&#10;fQYL5Wr3PAyTa9yd0ExqYm9NbK2FrbWw7VpsvRZb7V6bfG3K61Bfh3Z1aV+XvvXcXfCCXOdehH1y&#10;vfsCLtD6rgDU1gauDnTWhvi1IT5t5JIgGYZoY9KNXTe9wXWFhnqjawBFtQmaNHE/SKL7Hl6Tm9yr&#10;MDotNm5MjY3Jgdiw+qZuFLSUZq4FVCZ2KkFxaYH9LVhHC9ItXQmoLK1cFWjF+6Jbwz3Sxo2BJdKW&#10;uG/rDko7YqSdK6btXXFooje7ROiltxAHt2D/rdh/K37u4PpDO+3IfujoKmknYqMTWnV2J6Wz4zcm&#10;9z5MkduIv9tcZ7nddYKrpaurASWlG/Z0w7bu2NjdxUsPfNwD3/Z0zWGk9GJNvdzr0hvbehOzfdwR&#10;KKl93eXQVPu5ZtBX+7MH+2PXAOwaQH4gcTGQukG0GUT7wey9wawpibUl4c8hbjHcLcluOCTKUPbV&#10;UFdB7mD/3IE9d2LPne4KGeZKQ125y9WDvjLc9YN5crd7Gj6XEW4vXKQjXSFoqKPY76NcDx3tekKy&#10;3oM99+CjMdg3hngdS9yOdaV0HPaPYz33YtO92HKfewWGyf3E4v3sgwfYDw+4sjLelYGoTMCeCeQf&#10;ZI8/6G6QhzgDHqL9ROJvIjHiH1MmpMbGlkBsWP0kfDjJ/SQPu5+hrE525aCNTkG3KeyZqez5qdg7&#10;FXsfIS4f4fyaxvk1zdXSR11NyKXTXU7YIDM4t2a4iTKTc3KmayezXFuoxHuwEyAqs7F1tislc/Df&#10;HPz2OOfR45xdT3DGPcFeeZK98iTxPdcdgMv1KfzxFGfLPNcaBurT2PI0tjyNLc9gyzPsnfnsofmc&#10;uws4fxdwDjxLjD3r1shzbjWMleeJ3+fZlws5bxai4Qv46QVseRFbXiT/Etq+RP0iYmuRGycvu3vh&#10;HfmXexey6SucY6+wzsWsdzH78VX25avY8Bo2vIZ2rxNTr7MHlrAXlrjC+oa7GPbIm+4TmCVvuZnQ&#10;UZa6DlBFlrHHljH/cuZfjh/eJo7edg1khWsIw2Qluq10b8kqtxT+lNXuL7hK17C+Nfj9Hfz/DvO/&#10;y/zvMv97zP8e869l/rXE2/uuIOySdZy769wj8oGbCu1kPVqsZx9t4EzdwPwbmd/HxgepsZEn8s9j&#10;itVvxFeb8NEmfLOZfbfZjZctbgJslK1uE+TTbZyf24jt7a4x9NUPselD7NuBfTuwdSc278T+Xa4a&#10;/CG7eZzbTdx9xF77yA2Wj9H+Y1dbPnHXQgnZw1m0B/v2kP6Uc+BT6j5zdSCJ93oPgSWyl7NoL77Z&#10;h2/2cYZ/wVn+Bbp86bpDsu5n7v2cSV+x177inP2a8/ZrtPzGReBt+dYth2HyHXvqO+Lwe/bx98z1&#10;A3P+wNx2P0D+AHP/yNw/Mu9BHrcOosshdDlEnB12DmrrEcY/wjw/Md9PzP0zc/9MnBxl7UdZ8y+u&#10;Kvwqv7pf4EX5jTj/zfWSY64nXCW/u2oQleP4+zh7+g/28h/E4wl8foK99KebBLvkL7cbiurf7lJo&#10;pSfZEyd53JBIEiTDINXIQGimLtIULtRIpABskmyRjTBOskfGQiPJEWkIl0vOSEmIQnHJFSkBdeSc&#10;SF24MyU29gnfzUZMRLlHudvzjQTSVn9uZBisktyR1ZBb80TyQGPNG7kB+ut5kQGQDEmaLzIY2mpc&#10;pA1E9fzIZbBb8kd2wYNyQWQCJEqBSBO4Qi6MlIIoFJeC2FUwUlsuwraLmLcQ8xaKrOH94e9AXi0c&#10;OQ+a6CWRRBioRfBDEeYtwpxFSReNtNBLI82hoF6GTy6LrGct63m18NTryzl5eu3TFKWl2RKhv/vN&#10;j2tjBV/D9uW5AvNlJ30J7eJgGX6eAb5dRjYWon0e4MrwPdZ9aWDjToAdMAv4n/b+PF+HHen+vagd&#10;da0kyqvBSfZekQTskmyp+LS32db879Lprbkp7X8J9MnKmv18efFlC8YayAIJW/HfTTbOMlyTbeGn&#10;ruJn4/vi4krUXWXDnUj9vrZ9qd/n5qfx97geo+Ksna/f8sG0JMsfeTJ/PrvHXTk0h91JVS61YMpy&#10;6X6qvaR+/9z8l6antD/Vhs9IpM7r558cvSZlnNjxjuQ/Na7e89Qq69u16Kcft1kuUnt4+ZT5mqXO&#10;U/iCp1K+L878aNfOssWG2t38affqKdFzSlfLJzZ45q+uMd8XZy4uCKkxmfJ9JHPI14P50AxMZ/OJ&#10;f2+o1VkZ86Qbez2pqyv9ZKD0lV4yRJKlq3QTi8U2KbF4DvW5weLQbDCypeatzLC8YW3t7uPFYrU0&#10;mM3WL1j+79LpxfDrLMrW7vsw52ifpjgtbfMVglQfnXbf2rhm8x7u1o9bmu98XXbKmkDw8u+bb0fh&#10;dfxtpjF/12hG2sYybK0+7e00286DKkzSiHsc2HXq72knWcV/v7My9jsrzVf/IwAAAAD//wMAUEsD&#10;BAoAAAAAAAAAIQBH2ATUY84AAGPOAAAUAAAAZHJzL21lZGlhL2ltYWdlMS5wbmeJUE5HDQoaCgAA&#10;AA1JSERSAAAA/AAAAOAIBgAAAVC4OxEAAAABc1JHQgCuzhzpAAAABGdBTUEAALGPC/xhBQAAAAlw&#10;SFlzAAAh1QAAIdUBBJy0nQAAzfhJREFUeF7s/XdUVNm6No5+f95x7xh3/O7v9+2zd7eJIKHIORgA&#10;c261gzkHlJwEUTJFzhkElZxzzjmpSEZREcw5gUoqwOfOOatK7d77nO+cve3dbXe9YzzMtVatKmrV&#10;M5/5vnOuud75v0T2VVpe/xSnuHvSgCKn7e1SweFf3wq6Z8KK+niPSvqByutAUfcMYorvwtqv4obg&#10;lF/HUtummnI756aK+oBi8s+LSRmUexPm/uWwCiiHOTefJzj1y5spt1Dc1K8OJ30qYR5UCxP/KtiE&#10;NcLIpwyG3HycdM2BqUver/sFTHyrcdKrCic8K2HkWwOr4Eac9CjGPpt47LOOwwnHTLi5Ba4QvOXL&#10;mq17qpSxVxm54nIc96BfgvzkgTU4wS2G6iojKKjrgqOkhtsj90YEb/lyduPGjaXScur+Jt5l7Oop&#10;DD3KYBlQg0OOOViy+juoaxtAf+U63Lg9jMDQQH3BW/85U1NSMpKTUYjU0NRtfvz8FZ6/eYuDRw6/&#10;o7+AoUcFjrnzSyPvauw7m4NjZqegqrUMkrIKMLGyQnKYDwQf9T83wzVaUJOTHFGSlR1eoigFPb0V&#10;G+nxA0eOrLAOriZXX43j3PKP9eCQcwHkNZZDTEoeqpo6qKisRkdHuxH7sC9tpzzjRyj/R90rYEi+&#10;yBG3cvIL5EFJbTnUtPRJuRTFZdXo778UL3jLlzVDbmmkoXcVq4RHuBWstA5thyRHEyraK6CsswIR&#10;0Qm4fr1rWPCWL2tm3LRI+o+PcmvIFyAVkfwKVJpLtjtBd8VmrNmyB7a+WRi81fPrfAFz96TgE141&#10;OEqu3NCzBie9a2Ed0gILryIctk+BmUcezgaW48aNvnHBW76sWfokyNOfnYJe/UmfatiQxsgusBL2&#10;wZVwDK+F17lm3By6jtr6qoypuZnIubkpgonI2dmx/YKP+efNhpskftyzAsa+9aRFJL8AaRXtQhrh&#10;GNEE93OtCEjuxvDzGbRduYzJmVl8ADCDWbx5/QxvR186CT7mn7fTPokLT/vmw8KTaP9sMiy9i+EQ&#10;3ojI5Dq8fD+JdzNzuPPkGfmXYHj7/h16+jrhc8r0dXt7k9HEhwk9wUf981ZZlh2en5+KlJRYJF6M&#10;RHbmBVTXlGHgWjdu3BvB3WdPcfv+fXT19UJFQx1L9Jdi165dmJ2bxNj4qI/gY/55a2kqM2psLEVl&#10;ZS6KC1Pg5+OA5IRQxF8IgaKiJMwsjaCjowItbVV4cR3BIySccXaH7Y7vHws+4l+zns7GkwN9beju&#10;bEDSxTBcjAvA8NBVvHgyhCdP7+LZi/v3X4w+ufv48UPcuXcXrh5cSHEUsFLL4J9vnj+3zs7WRf29&#10;rWhtLkNsjD+cHYyRmx6NksLkHY+GBxYKTvtfWlpKkOUshuUpG+jpr8bZXVu/zBeg1t/bxMvJuoDY&#10;uEBEBLm+j430DBe89NHUlDk71BXlRlVUVEZ8HO12CQ5/Geu8XD+dmZmIxeLfQk56sZXg8L/PjE/s&#10;C1u0aBHEFs2DtLT0r+P5/itbtOgb2UULJSG+SAwcac6//wtQm//tPJ6YmARkpDhnBYdE9iexkl6e&#10;XnH3jEF+x6SBd3q3mODwr2cFvTPfFfbNNJX0Tk4UDwClfTxkX3oP9/gOmHsWf9kGRmim3uWbcjrm&#10;XtO+X+k1oLAXSGkeg01IFcx8imHiVQgzz7xIwelf1ow9i2tN/Otg7EfiPdL/Mw8mXbCQOhh5luC4&#10;ay5OuGTD1C03SnD6lzUL76K6EyTqpfH+MY9yVtLu11HnbOy1vogjp5Ng75zw63TBrbmJTUbepLNB&#10;cMyjlJVWgbU45JAFnaUroaimhYMHjfDgwSNzwVv+dRsYGFApr6lRU9JZ+1bY62VdcK8KmPnX4jvD&#10;COgsXwEFVW2YmNsiPDrmn3epwcY/qSjKKofJySnHaWhqP3/8/AVuP3z4+G9iiuwfH3UrZf09CjP/&#10;eszjbMb2HXvIP9eEtLwyIiJD/vl/voUGB+LSwzryksNqUovg4OCwiB5fILfqBu1m8zuc/M6mZVAT&#10;/ia5ivxTVShrLIG8kibq68pH2Qd9Sdu0x9LO2KcKx0gPRxjrWwS1YD65ciXN5dBavop9ga7OS9OC&#10;t3xZIz8575gn/cekt+tVzf75d4cDoLpkFbT11kJZTRe9/V0YHOw2ELzly5mZZw7vuKCLdZJ0Moz8&#10;6nHMOR9yqitgdtoNdn756B+8jqGh/i//z809E6bpP6ZfgP7sxn61MPerwk6LOBxzSId9UDm6BwYx&#10;eLPnX4/hf2k2XonttE9HQTuZJr61pG9Xh9OksTkbWg2XiEb03bqNuvqqZ1Nzc5EUrG83Mxks+Ih/&#10;3k5wSStH/7kXHd+pgCmpgHahDXCLboPPhUsITruEoQePMXRn5GPXanLqHZ49e3hd8BH/vNl7JZWd&#10;8s6HiXMGTjim43RwLfnHDUgrbMXbyRk8eD6Kcd4c+6dzpEv59NUzeJw2R5CjZdTsh8mjgo/5562i&#10;LGeShtGJieeQkhhD+nUxuNLZhqHhGxi4desjFoiLQXf5Mqxdv450qICJmfGXgo/45625qWSU9OdQ&#10;UpKBkqJU1pvJTD2H1auXQFtbEStXLSelMoxMj+Ph4wcwM7eEguYSnLPd85PgI/556+5pQn9vCzo7&#10;6hHs74Kb19vx7PEgHt6/jucv7o2/fP1w+NmLp++fPXuGq12dUFbRQGBUPKJs9vsLPuKft66OlqLe&#10;7iYkJYQjKtwDLk7mKC5Kvl1dkiohOOV/aahLJ8jISkJdUwXmZjYIiYpCvN2+fz3K6etpiSwtTkc6&#10;+akvRPogKMipNTbKY53g5Y+mpiA3oKysPGpv75AcYXOE+Yd/2bqv1IVVlGUhNSUe8lISbwWH/322&#10;4Nv/3+SC+aTTKMv58h7s/2SL5s+vXrRIHLKycv/+f75g3rzIefMWkL6a9DvBIZGJTGS/Iyvpn+KU&#10;dE/vKOqZ9CnomWwo6ZkeKuufGS7q5qOgc3w4t2P8RlbLaL53Su8ewdu+PktrH9fO6uQZFvbMxOT3&#10;zAwVdM9M0fu7ZaSLXX4dqBjkb5PjSG95jfOVD+AY3QILv1KYepfAxKNg2tS94F+P//7d5psxlOqX&#10;NQzXhH54pQ3C6WIv3JOv43RMB1zie8BN7kNE8X2cjmqFqX85TH2LYeJTQi66CEYe+aTbnw0z9zze&#10;rzbm8GsZu53sXVRHe/J0TMPIl3YzqhmM/AnIvol/DWwjmmFJon9jL9L/5ebD0DmHdUGOOaXhBImT&#10;zVwyZs84J2S5uIR/K/jo37/Ru0cWXkV1JmxIg95PrWR3kFg/26OUbdMfxiKwHhbkxzB0L8Ihhwzs&#10;tUmGnO4OKGquJB3BpTBYsxuubuFjbm7BroKP/v3bidPBBsftQ27Q+/bC2+h80IsvZ8Mr9OKN/Sph&#10;HlCH4y4F2HoimnS7N0BziR4UVZew8R468nH4mBEa2trQ1NqaGR7+O6oBy1auVFpusOrgxaTU4Fs3&#10;r1958eQhRkaGr65dv+apmLQGq8704ulddHrhwrvpH2dXkFpBx5iOOBdAa40p3PxC2ViT5hIDKGvo&#10;sIuXUVCBu5c3YmLPIS0m+MvdzvnvWqzVfphvXwVFOYUX8tLK0xwZBZ6stPwMR04B0tKyWLZ8Zb+T&#10;k1Olm4srnJ2ddx86ejR2kZTGu5OehYxldrHulYK5DPwL51f9aliGNOOgUyH+KrMJcurLIKuozuY3&#10;LFuxBkpaupBXUkfsxUTExAS9i4uLtBN8pX+f7dLlqNrtXP396R/XrNykrWygLCNjsFRe0mC9hoL+&#10;Gg0lBcFpH23LPqvF4hz9OlufDFbNKegd5CPupWwKAx3mEg57WAa14LBLMRtnozqXVdaElJwKOEoa&#10;pOpT9rWRnp2Hzs4rb/v72y0E/+L3bbuO2H5rzM1JPOZRMkMvnF6ocFyPzuVg216k2gc2EDmUQnO9&#10;DZtSoaqzEira+lDU0oeKxnIok9pQXFaLnt7L6B/o6L92rUNb8C9+32bILYg8xi3iHfWoxGH3coZD&#10;hHm6T6dzHPOpIa6ulQ3v7j+dAUl5PWgsXQONZeuQXVINXYONOGjqAjuPi+jt78Gtof7hX2Xs8dcw&#10;M9ekSDOXJDagauhdy4YWj9EawEp+LaCTKSwCG9lQ4w8m0Vj5kx2WbjTCpr2OMHFKhI1PMU755aPv&#10;+jXcuNl7/9at/i2Cj/99myU38aCVZ9ITNqooqPbCYW06xMngXQXroAY2o8zarwzWPuWwJtGebUAp&#10;7AMrcCaoEs6hlei5dhN37gzj2rXeuoaGKkXBv/j9Gg12TnDL6thFevAnC1HQfTp1hrk6n1rYhjbj&#10;FB3nDa5lc3joWK9zZD08zrXB8/wlhCR3oeFSBy5daUX3QA+dVjMzPTfLm5jl8aZmZ3izc9O8OQFm&#10;eONTb9+9bn3/5rmq4Gv8NubgnyRu7Z1XZ+pNLtaHhLXkYmmwI/Tz5n41MPOtxqmgejiG18MzpgkB&#10;8e24mDuAlJIuDD2dxpO3U3g6+g7vZ/njzTP48HHsmY6+kh8BL149x+07N3B/+PqzirxUU8G//+3t&#10;rG+isXdk/t3Q8wUIiCmAW2AqnHwT4eCdCPegDHiEZMEvMhthcTnIL6nCo+ev2cWOTc/g3dQn0P3J&#10;mQ94OzGN56/f4OXoGJtoKSMvh/1HDmD9htXYvn0rEi9Gj8/OTIxOzU2+mpgbL3v37pW84Kv8NlZX&#10;V2RSW5s/VlNThLLyTOQVJCEnJwHZmeeRX5CA/NwExF8IRXpyNApyL6IoLwkenk6QlJGGtIICAsJC&#10;iMtTw2JZGSyQWAg5JUVo6upg5do1WLd5Pc66OCAxNQOFZVV48HIMDVXl7+qrKyIaKyvFBV/ht7P2&#10;liqjtkv1o1eu1OHq1Qa0t1ejoaEE1ZU5OBfth0B/Z1yIC0J6SiSS4kPYD9BFzisry0FNVS6ayLkd&#10;5D2PHw7i0f2bmJh4jdnZ96TS80Dvg7znTaG0rIKFwkbWp7FTbyXi7fb8+0Phf2Td3U3bersb717r&#10;b2f3Frqu1qO8NAMxET4ID3FDRmoEujpq0N/TSF6rRU1Nfv+9e9fq7965VnH/zjWfe/cGt7x48cCg&#10;vr5i2/btW2qkpMXmFonNw/x5f4W6hjJcPN2gqaELVVVdxCalYrO2HhLO7Pt9XDw1ctEx5AfgXSXs&#10;Z6bHITkxEnHR/oiM8oGPmxUcHU4gOSViKis9Oj8lJeI/vaWgra2wRkNDsVJaVgpyChwoqShCTUMd&#10;oSFRvKCwcHhYHUKo3UEdwem/D+vrbons727i1VYVojAvFblZybgYF4GQADeEBDkVBgae/R99YVUl&#10;+S3qSpyTqqqqJ7ds2bb17Nmz8wQv/f6svDDrUFVp9khG6kX85X//31iw8BvILF4EeY7cqLz04t9m&#10;dtq/06Qk5u8Sn/ftY3p7Z6HYAkhLiIMjIzvK+S3mBv4WtnD+wphFCyR4CxYsgoSYJB0PGJVe/Ce5&#10;eLGFCyMXLlzI5kKKL6LzIWUhJyNTLU1+BcEpIhOZyEQmMpH9UaygZ1xb+EiwcCp4Zttb/ayW9yqC&#10;U/44VtD54dviXt7y4t4pi8LOyZSC3on+0h7ecNGA4N581/Rwdvv721nNb69EFA37OF64pCx469dr&#10;hX3TSgXds1ZFvbzcor6ZgaLeydGi3umZkmsf+PforwMl3TzkX51CcsNLBGb0wyX20lszr5JEc5+i&#10;j08jfTUWmHlzXsaVmR8Ke2bP5HfN1hZ0z7ymExPopITPQY/ldYwjruI+nOPaYR9eB3PfEhh5FMLM&#10;o/CGqWfhv+8J+S9hJzyK58VUPvfP7uTdK+yde1fY8wEFggffK27wH3ygyOngIbbyCU5H1MEioAxm&#10;fiVsVga9ePpAhCk3f9iEm/913KQQmol30Q9+GUP3uMnX4Z7UD8+0m6S8BpcEUp0Te3E2tgPhxffh&#10;lToA69B6cuEVbGaGkVcBTnLzBCggzBd8fRdv7lt6krA3Sh91oBO/6SwM+sy9aQD/qRMKq7B62EY0&#10;wdS/kt3Kpnd0Dd3yYOyeB0OXDJx0zSPM5w2fcUr4dZIB/Fpm7F1oZOpZNEqnn1DQdAumAbX8bT/+&#10;FBWL4AaWesHYt4JlP6AXfswxg4FOSTFyzYKpS+ZjV9ewnYKP/TrMwrPQyMKnaJReNH28R/i4z2G3&#10;EjYhnt7AMA2oh2VQA2G9DMdd89m0lEN2qdhrGYfD9kk4ap8MK5fUKTe34DDBx34dZuadZ2TuUTRq&#10;7EMu/LOZGGyGhlc5u3NDH0eht6mOuxXimEse9tunYuVPTtBYthUyirpQVl0OB7doODn5t6dkFPzr&#10;D1j/u8zaM9nC2DN3jM67oVqnF0of/KGTE+jF09kapn70abN6dnf2mGsBthtFQllrA1S16HwcHTZJ&#10;QUN7Ge4/evn+/v3HRVd6ev5uEsTv0o6dDgk1co6fovfl+E878SckfcxwQX4U+gPQDAfGpDxKmF/5&#10;oz17BkhDVx9y5MLpD+AdEIzy6jo0X25Hdl7eDsHH/75scHBQjCYzefH4noa7u8t30nKqnUauCewC&#10;6cXSyUj04ml15/8AtOrzZ2IZcyuxzyELHO0fsXTlenbxdE4OnZtjfdoBYVHn2IMxCefP/X5uQqxc&#10;uXKevv6q9fr6q08N3h7Ov3VzECN3h3or6+qvSUpKkUYrhl0kvXj+D8BnXqh/WtKqf8K9HHtt06Ci&#10;vQEh0RegtXQF1LSXs4QrUnKKUNHUgbWdLZISLyA5KvDffzPC33jPIrPtq9Yryyl5yskoRcrJKkRp&#10;aOpka2jqDukbrH77YmwMb969x8jDh/AODHi2SEwKq/eeZcyzuXeCjDLCkoL+ADSziKl/I/bbpkJK&#10;XhuhMRcZ6xQSMvKQUVAmP4I8S20QFxOMKBfr7wRf6d9jYaZ7lkZZ74OeiiLkZZXHZaTkeBQK8ir0&#10;0QroLFv+1MPTs9nZ2Zk+2Wjm5OR0UlZWuVdj3QnGvJEHv5WnoBdPn/8SMk8fPqPzcbabxZMWfjlk&#10;lDTIBauxBw+X6K9iExEXiMkgIioccecj2mOD3P+9t5sdf1z93VoVKWzSVgJHQnaYpuyR5/DT9mjK&#10;SkBDVpzr4uIiJzidmbjs8jAJjS1TzMfTak/8PP0h+M+Y8uff0YtnkxPIxf9kcgHSCjrk4rUgLq2A&#10;xRxlKKnrQlFFE1KyymhtbUZdXWVdZWXhv/+Ws+k6rU1OO9dsOLpO20BGUpLNw1unrWywVkN+ieCU&#10;n5m43HKTDbus3hh7k8iNBDV0KtpRbhlzdcI5OXSODv1xzEi132UeDwlZDShqLGPM08aOlrTFl5BR&#10;RE9fL/r6Ljf39FyWFvyL36+t32uls/OAdZGld/q4cMIhnXv3+TO2FCd962Ad2IKDZ7JAp6vS522V&#10;tfSguWw1+SGWQEFFF5IyKrh0uQMDA20j165d2ir4F79vO+WRuNWYm3OPf/E15OL5PwK9aOEPQicl&#10;WQW3YqdtJuZLapEL1mO5vWheJ/ojyKstwer1P6D18hX09l+Z7L925cs/BftrmA033oA0csOG3jWC&#10;eXekhfeqZc8Y8+fl1cAisJlEee3YfToTYrIkuFFdClXtVVDTXUHYXwtVTT04ufnhSmcfrt/o5A0O&#10;9nwdDx6c4BaTiy8Y5s+2pDMwK9jsS7pNj9EfgFZ7q+BmNvd2yXc2WKygDXXdNdi+5yh2HzGB1vJ1&#10;sPdJQn1bF27d6uPdvNn3dVy8CTfdwJSbMcwmHNML5vKfLKc/Av8pc/oDVJCubRObjrbDKgHiypuh&#10;o7cRWgYb4eYXjr0nXGDtU4jyhm469ZQ3dHvgK7l4l2QDU7fEYdrKC6ee/hz8Wdf04mmwY+hWgC3H&#10;ArF0kyn0vzPDfrMgmHvkwi6wDOnFnRi81T9D2E8UfPzv20zd4pdaeSTcoAMY9GIp+7Skc29pA0gv&#10;nM7EpNWePm5iRnp/Rm75JNpLZGk9TD0KcMq/hD3yfy69BTdvXyPs9/bcuNH9+x/QtPCOF7PxTsg/&#10;6U1iesYy/4Kpy/s475bAPIDOu62DJR3a8itm826tfUtxOqgCZ0Kq2MWHX6zBrdtDGLx5/U1v79Wv&#10;Y869tWeSnaFH8TthFacQujkKlsSFXLh1EPX3NYTpcnbR9sHVH+ffOofXMeZv3RlCS2sDauqrLnX0&#10;9JyjOfX4+ReEufX4+fV4vFFnAnXBV/jtzNo7yciIWzpK3RrN10iZNvKpY/E99fF0pMfCvxanQhpY&#10;jgd60ZRtp4halsOP5nvwie9AasFVXOnuwNWuyxi+dxdTs3M83hwf06SYnZtik45n58Z54xOvX76f&#10;GHUUfIXfzk5yi41OuheNMpbpRZMfgIa7LLkF6eLS+J5m0KFJC+1D6uAc1QK3mBZ4xLXDN+EK/BLa&#10;EZ/fg6djE6isr0fvtQG8eDPKJhx/moA8h9kPMxh98wKvXj558+rVs/x3oy9XC77Cb2fW3nlGlj75&#10;o8bkwumFfj64QTN6UBdn6VeN02GN4EY1wPdCE8JTupFY1IOqSw/w5P0cHr56jxfvxjH14QN4H/hJ&#10;Nz6fdT05PYH7Tx7g/p0bs+V5yaXluclqgn//2xoJUA6f8U58YeudDytuNkzdM2HslM4SNJm45uJU&#10;QBXOhjWwVJV+sTWIzWhF540RjI7PYGJ2Fu/J1XUP3sKL9+/YhQovmKWwnJvF05cvMPLgDk5ZGSPw&#10;DM0+Yn058XyM7eSHyZOzH6Z3TGLyY9aKf7s5eqconvFJyotOKkFIXCG4welwDUjBWa+LpEwDNygL&#10;nqGZCIzJwfmkPPRev4Vnr9/j1Tg/ZSadaj5FrphONx+bmMa7SR5ev33H8OTFS+w/fAhLDZbhwNH9&#10;2LxlPbZuXoP7Dx+8pVPOeXPTd8Znx39bz1BUlL22qixrsKg4GzSVS0bGRSQlxSA+PhpJ8THISItF&#10;GkF+fjL6+jsxMNiDoZFB3L57B903BjE4PIyuweukoXvItq/fvgXfwAA2/VxVUwNL9fVI52cdtm7d&#10;joycXEyTWsGbm8Cb92/aent7Vwm+xm9jtWV5kvX1xQ01NQWoqMhBUXEqcvISkZ0dj9y8BBSQ7Qtx&#10;wUiMD0NuVhybbp6blQg5RWmIy8hAXlUZ/qHBkJCWYhfMUVRgc+/1V63Ehi2bsXbTGhSUFCMjuwCj&#10;pLZcuzWM+qrKXh9Pz+8FX+G3s8bGSvGmprI6mkOHor62EKWlmaDJXWg+ndTkKESEebL59mlJUUhJ&#10;DMO52ABoaSlAVVUGy/U1kJB8HkuXaLI8OzRvqp6+LszMTyIvN5PlTn324jk2bNwKbmAwNDW1Z4NN&#10;d2fGWO79RvAVfjujF9/WVFXX0dGIzs5G0AcOyI+Bxvpi8gOkwdvTHsGBzuxHSEuOYBff3FiCK5dq&#10;UFmejbaWCrSR8589uol7d/rxfuwpqdhT+DBHQC59cnYK9x8/gryCKoJiYqGvtwrB5ntx0W7Pb/8E&#10;Vk9Po3hXV31tT28z6MMGfT3N6OlqZLUgJMAV/j5nUF+Ti+FbHbg70o1XT4bw9PFNPHk4hBcvHxJW&#10;77x4OfZwhJ/k6PHThw/v4/nz57h/9x6ePn+GtKxM9siJupoObLle0Fm2Bja7tpKL3/cPh9j+7dbb&#10;3ZjY09PCLp4mUrpyqZolU4oI8YCnuw0GehvQ01mH7qvV6LhS82xkpLfl3r3rtXeHB9IfjFw/fvfu&#10;wMoXbx6sqK+vdFRVlnwxb/5fsXDRt5CVkYT+agPsPXgIWurLYGxjj1UrNsPf7DjibfdtE/z739bI&#10;xR/q62l5Th8xoWmIM9Njcf5CMM5F+sLP2x6nTx1lz9cU5l2YLilKuZCfeVHx7t2evxupVVeR3Kql&#10;pTS8WFocMpzF4MhJQVlDBQFE67pay+EfHoXvlq+6m+F6AhdtD0kJ3vbb2kBP68qBvtYReuH1NcVI&#10;S4lmT1NFR/qQxo4LDzdzXIzzm81IjXmYnBZ+UPC2vzMdHeV5mppKToqKco+lScuvqKwARVUVOLu4&#10;ISQ4Et7eTgixO/T7ea6OWn93s8FAT9sw1XpRfhpjPoW07Oei/REd7o3ggDN3Q4Ics2KiPG0uRnIX&#10;CN72D01dTm6hupLsRVUFuRfKSgqjysrKLzdv2d7q62Dr/Lt7toYau/iuluHLrZUoK85Bfk4yUpPi&#10;iGs7Bzs744dBAQ5mgYH//Wdk1BRlFMnFH1ZRUTL67rttR7Zt2/bbd2H/MyspydDru9p8q64qH8Uk&#10;0issyMbGdQaQlJwHBVmxZg1FGRnBqX88KytLl2ypK8isIRHeaTtr9oCRGGmt5WVIoyW1uE5aWvq3&#10;f/Lx1zSj43vXrlymdp0+CLhwwTxy8fOwWFqSXLzsH//iVy9R/VZs/jc5ixYsxMKF8zFv3jeQIbE7&#10;R5bzx794amLz55uJiy18tXChGHu4iCOj8Oe5+IXfLlxFLnpk4SJxzP92ARZLSEH2z3Lx8+bNM5j3&#10;7bfDtOovWEBTN8qSEFX2spSU1Nc/tfz/ZIvIxYsvEhsWWygOcXFJSIovhuxizgsZKTkzwSkiE5nI&#10;RCYykYlMZCITmchE9me3gs7xbwt6p2SKOid0izrHfyjsHbcs6Jn0KemZDi/umYos7ZuKLO6Z+YiC&#10;7qnIgk6KicictveR2e3vg7Nb3zpFFY4c9E3vXf5vWd5LZP8zK+yeli/onllR2Du7u6iXZ1XYOxNY&#10;3DuZWdIz1VDUPdlX3DV1v7B38k1+9/hkcd8Ur7R/mldCUDRA0M/jFfXO8NE9ySMVhpd3eZyX0Tw6&#10;nd327l140e3Hfqn9nS6xbUmWvuUnTd2L//gDDr9Hy+yZFC/umlYmRG8q7Jm1IeV5UtYXds3cINtP&#10;ivqmRwt6pidLBuZQStfEE0CYR5+CPqdPy9K+WRR1TyP70lukNb9CYt1zhObchE9yFxyjm2AbUg0L&#10;v3IYexbB3KtozNSj6JIFt8DRwiP/j5fN4fdmFt7lYmmXpjalt005Z1zhpWZ3TlcV9c1dyu+ZvZXf&#10;PfeSbE/l9xISKak3+KDbDIRsmoiBQpibgD6+n3uVh8SGl0hpfIHkhufwTLoK27A6mPqWMqIt/cvY&#10;Ovb0sX1z3zL2GL+ZewHP3DP/thm3INLMM+9fW9NcZP+1GXsVaPtm3nZObZtqSmmfep7WzkM6Qcal&#10;GVJOIa1tEqmtE+wYfe1i/VskNr9DbM1L9lpS0zucr3mFlJZxJDeN4Xz1c0SXPYJrfCcsg6thHVwJ&#10;q6AKmPuXChaSKIKZbyEfgsUrhbD0LOTR9AV0YYmvLoXB12Q0LYqpZ+FRm8CaClOfylc2oc0s+b1J&#10;QCPMgxr5k/IDa2Ad1gyL4DqyXcdSMtiEt7BMBCwbQXgTLEJqYRPRCPvoNpyJaYdNWAOMfMpw0rsY&#10;Zn5lbNUQI68inPCgOSoKWGYSmrnAyC0XJ11z2EoiJ9zzYeqWz6OpG8y4lPhsEfG/ltEVUIy9i43o&#10;Kig05QR99ITm26Bz8j+uhCJIQ0G3KekUxgE1bIWUE94V7DWanoJWCutQfloKulqKiV8ljDxLWXoK&#10;SvgxQjJdIZYSTsmmKSpOumTihDMts2HskgMT9+wZ4tvvmrvmxNm7JKwVfE2RfWnjE1/IiLfwLR6l&#10;ZNGUG5R8SirdFqbe4FeCGv7UfcExIeiyOXSxBNoy0FbDIqiW5SRhS+W4F+KIUxYOO2bikEMaDton&#10;4sDpBIZjZ1LY8pJCmLvlwNwlZfSsc0KTu2ugjbt70G+bMvuPapR4lmPFq6jOnCiePobA0o1QYr0J&#10;0QT0MQXhNn1cgT2U7sHPxEEfZaDH6Xtoa0Fdg1UwUTxtEYjaT3CLWE4WSvzBs+k4YJeEvTbx2HI0&#10;ACu220BZ7yDkluxjUF9xDKZn42HtkoSzjolP3F2C89zdQ/a5uIR8fVm6fu9m6Z0qYeyZZ2TqmVtP&#10;fOsoXfeJplihiTXog/f0+RT+Pq0AgkwEbH2YMgbhOfR8mouCKp0+tUQf4DH1qWDrQ9GULEeccrDf&#10;NhnbjviBo74ZGjqrWJIOul4MhaIKH1JySjh20gpnz3hOpaYX3Lt9507h/UeP7O7ff/z15Kz5GuyU&#10;Z4KSDTfJ0cY9qcPKPeE9VSl9+ooSKgQllv+AEp/4I64lLCEBPwUF/zitHCwPRwCJ4gOb+D6e7NNE&#10;RIedcvGjeTx+MAqBnPpqaCxfDa2l/MwsLEuDmhYptVmeHjXtpdBZboDvf9qD3ms3cGvkzvjtu/eu&#10;D925F9re3SEK9r6E7bH0lvjuwOkDBLn7TL0eGzrFz5z0KBEQz88rQknlJ1jhVwJhwhX+a/xW4fPW&#10;wdS/iuUfomuC0SfY6FLgBx2ysGqvL5RIs75k9TaWkkd7mQHLSqOktpRlqKCgq0bRChEYFgVzK3vk&#10;FBSjrqkZnf29yM7PQ1BIkJV/aOjPUoSI7Be2fPnaBctWrpSLT042uH79+sFbN647DQ4OBr148jB4&#10;5O5tDwJnd65ruLScWoO0rOpTSbklJMpOgIk3fdaSTy7Fp+w6P08yxX9M8ROEcQCNEcxJ98+MKJ8m&#10;qjnslI/vrRKgsc4aast/gO7KTdDWW82S0eiSUmvJKqjr6DHV02ZeRV0HG7d+z9S/cu0GNLa2EfIb&#10;cTEpEUkJF3LTo4L2p0T4f5nlnL8m26SnIqUsp6ylyFHVk5dRNpCXkTeQl1deoaa1ZO1yg1U79QxW&#10;2unrrz6nZ7C6mJSt12/fvn7j1tCTa9dv4MHDx3j+egwv3rzGy9evUN/YgLXr12DBfHHMl1DB5qNc&#10;liCP37TzyaREfw5aEWjCHbotrBx85fMrAyWf+nqagIc+rXzYpRC7rRIhofw9yzUXci4BF1Ky8OPu&#10;/VjOlL+SKZ+uDriYowhpeX5aJlrS/FRWp0/D9ow9IqMjcPFCDNLPhSD0rNnXsYDWP2vhJru+jTDf&#10;vSzQaMeBAKOdDluWqMUocxQqFGVVexTkVG/Jc1SGObLywxyO0rCigvJdRQVVqBLlqKhqgiOnDJ1l&#10;+iitrBr38PIcI4CDkyNOkx/R5pQdfSoym6Dk0LHDvdLSKq/mS2lg2XbLj4pnAR1RLI3u6Xp2x1xK&#10;GOnH3PnlcS4lmx/x/5J4Ft0HN7EIf5ddFsvG8v9IbYC0wjLorfsOqzZu+7ggoLwK+b6aS5nC5ZTV&#10;IauoyjIzKaioQ2yxDDx9AxAeE4GQUH9EBnkg0sUaUU6WywU/0R/T/A1/+D7w5A4cWauDVaoy0FVV&#10;hpKsHGQlpHkU0mISPDlpGZ6CtDSBLE9RRgZKchzIy0izUkFqcf0y/RUhTk5O1o6OjsfcXVx2uLi4&#10;GBDIEsw/cuSIwsFjh4/KyKjkL5LSeCyr8+PMMY9cEq0TP09gxPw2n3i+4kkFYORTpdMW4RPxQtJp&#10;t44uhEZTcdCMFAdJU7/xcDi+5WyEvKo+OMSnc1T4/pxmnqJZqCj5OstXQW/VOuLj+c0+R0Ed4os5&#10;KC4pQ15+FnJzs8aqK0oaKitLTfLy0iUFP9Ef0/au1FHbJPNX7NDl4PSONXDevQ6H12rHbNJSiuRI&#10;SDEoycgwLFGQ+oh1WooB6rLiVivVFdas11KcL/i4f2jiCsuUJDj6jmKc5R2LOCvenwmjBBIiffh9&#10;duFgDSWXdt/YEp8EwlUu6Wv0XHYOadpZYgpffu4ls4Am1gP4/mQsW/6TroApr7YMcqT7RpPPScur&#10;shxstALQ1IM0+SSN7mmkTysDzc1WWFqBq12duHy1dZSgvqfnslF1dfVv91T+H8U2HbCat2m31S5C&#10;fNqGXVbDTt4XJix8Cpl6aSItSi5NuHHcg59jRpha7ZeghNPz6OsnCfE025i5bwMj/pBdOv4qvpql&#10;XZNVJt03jWVQoN041SWQV9YhlUEHSqS5p/15Sjrr15NjjPiSSkZ8X9+lcYKu/v52t76+yxqCry+y&#10;f9V2HrJcvvOgtb21Z3y1DTfx+XG30llGKh2soeQT5R92Jc08OUb3KSjJ/ErBTzFH9/c70xWQSXMf&#10;1AyroDYcOJuDPXZpkFlyjBCvRZSuA2UtAwH02Pq3LN3s0lWMfJqDT0lTn+XhE66He6mjB13dl9Hd&#10;3f56YKCtji4M3NfXKlpw6EuZrWfCilOeCdHHuWXDJ7jlPKZiGtyRUpg+T6jsY1zSxHvX8SsACQIp&#10;6Hk0A5WJbz27s0fX+qUtxzbzBCzf5oC/LtJgzT1LuaezkoGST5Mv0gqgor2C5SKk5FPSd+w5juS0&#10;XFzu7EF3XweuDV7hXb/RMdR/7XL4tWuXRSN5X8po6kBDz+JIPvGlPJpN6zhNHUoIpWo+6Er8O5ef&#10;WY+fTpBPOq0UwopBKwrNomsV0sZAb97Qxd33WJyHtMZ2lmKUKlpNdxVUdNawtINLVmzCdzsPsD4+&#10;rQyauvxKwfWPgVfgBeLf+zFwvR83bvTwbt3qGb55syfyq1kQ+mswE+9sAzoBwtQjf9iYW8SjzTdb&#10;tZuUlFhKtJD0z/NJ8he2Jv5doHxaAcxJcHcqjBBPuna033/QIRur9/lgnvxmLJLTI4qmTfx6aC5f&#10;j32GFkjKLoKLTzCWr/4Oy9f+BHvfdLb4tbVnKhou96Gztwc3b/XxBgnxNBXj0FC/iPgvZTRlJF2x&#10;3JSbPGzmnsY7wiU+nRAubMJpgEebeFbSQI4pniq9VqB2eg7f/9NVzSn5dGVzOiZAb9jstUvFuoOB&#10;WL7VBvLaW6BtsB1LVm6FxvLNWLFhH77fb4HdJ11g5poIK69C2PgVw84vFzkVxMcP9OHG0ADv1lD/&#10;CEHMjdsDKwVfW2T/qpm5JepT4k1ckm5buCfzaMJUSjJr6gmZVPm0FJL+aQl7foWgvl8Iej/fMqiJ&#10;jdvTJTPowgl01s2Rs2nYaXEB206EYusximD8cDIc+09dhKFTOkzcc/grv/uVEsUXw8a3AIk5l9A7&#10;OIhbQzT9Zv+LW7f6y27e7D1Oyj92f/7fZRYe8SqWHolOVh6JV2y8E97RmTUnfGiyWBq58/F5VC8E&#10;JVrYhxeubE/78nQQhxJPR/As/KtZalG6pL+FVxEhOI+RbOyWDXNP0qQTsm38SnA6oBJ2geUfl/t3&#10;CqlCdFIDeq/fxM2h6xgauYah4YGHg7d60wcGB34UfHWR/atmwU02sPZOCrbxTLp+0rtkkuWFJ8Tz&#10;iSVNOiGZki2sAJ+TLtympNMRPJpO1SaYBHqBtR/Tqtr4l8MmgKq5ErYBFYRkfmkfzM8vS1Otngmp&#10;hENoFYNreDUj/tadByzn7O2RIVy73jve29fZ39xSH1lbW32gpqFiTUd3twHFJGY+YoYAmPw7fOBN&#10;6PN4b5dNT79RnZx888fPlvDfsVN+CZKEeJMT3JIGQ4+SMTo0yyJ7pvhPo3M/I5uA9t2NiNIp4ULQ&#10;GzWnQpoI+fWwDSHbwXWwDayGXVANI9wuqAqnCRxDa+AUVguniDq4RjfCPboF3HOX4B7XDN+Ll3E+&#10;qx1X+gaI6vtw5Wo7Wtob0NBUj47urtfDd0YeTs/MjvBmZ4Zn5maHafkRczPDs3O8zzAtwPjtudnp&#10;mzMzY5d5vDdJ7yffHJmaGvt95O/6rcyGmyR+nFtsdIJbVCdMk8vI9SBEk2afpcylpAuGaulrbCDH&#10;g87C4S+PQUFvz1oT324X1sRS6VLibUNq2fp/DuH1cAxrJIpugFN4E0uvy41pZSl2ubFt8Im/jKDU&#10;bgQldyGl5Dpae+5jYOgeuz3bcqkd7VcvoWegH/cfP8H03AcGmnqXn353TlDSxKxzH0FTtc59mMYM&#10;bxyTE2N4+/b1+NjY6/vjE2/KxsZeWrx79+rPPbfPxr9Q3MK70IiAzcHjk0l8N1M0f5uO23+6HUvn&#10;4tUKtoXLgNWwSRg0oDsVVM+Ipxl1nSIa4BLVRMhtgdeFdnievwTfhKsITOlCWHofQ2hyO6o6nuDS&#10;zVe49WQKj8cm8fTtGJ6NvcPD50/x5MVzjL5/R8ieBe8DGIRph/lk80se2Zr+wMM4bwKj42N48Yq8&#10;9+kDjAzffHfnzs3+u8PXL7548fjEq1fPlrx48eJbweX/ec3BP0n8rG/iyTO+ybWO/lmjVr4kGCP+&#10;2JiUpt5lMPcqg6lHEYw9S2DiVcqOmbiXwJRbSoK0cuKviV+ns22JT7cNbsDp0Cai8gaWHt0zuhb+&#10;cfWISLmE2MwrSMq7hLL6HlzqpWmUp/F29gPD2MwcHr4eRW3rJTR3dKF/aIQQyE+vLCSYr/CfE05B&#10;K8K7yQm8JpXl6fMnuDlyC7eHb6CprhQ+TqdmvexMnwQ4WhcEOlidSIiL1mpra1t86VKj+OPHj/98&#10;kzt+aWe9k7ac8UmMs/dKuOHgmwxuWDFOe6TBwS8bZ/zzcYps23qmkTIVJ+1jcdT2HE6eTYC5awos&#10;3dNw1i8PjgEFcAgsJlF5BdxIgOYTU4XQ+EokZ1WhprkDT968xfO343g9PoOx6Vm8m/mACYJJwuIU&#10;aZl/WVJQoj8HJXyCN4PJmVmGV2NvWfP/8OkzFJWV4oyTIzy8aFpLR3DP2sDRwhAm+3+E+eEdz+Iv&#10;nuu///hBy6Nnz+rn5qZqCSrn5iYzxufGPcdnxre9nnj955zZa++VpH3GJ8musiKrurg461luYQFS&#10;MnMQn5qK+OQ0xF5IQnTcRUTFXkBwRDRbxi7y3HmER0eR7WhSxpLX4hBz/gIuXExAQlIisnOzUFlf&#10;i47eXgzcvI2RB4/x4Nkz3H/6EHcePcC9J4S058/x5NUrPH35im3TY49ev8K958/w+PkLduzBk6cM&#10;9x49xt2HD9iMIpqK+4jhcYhJL4asgjxLvUtzjlPQbLTrN2/Cps3fYcuWLfj++++RmJTCYgPq9+c+&#10;TBHXME0q3vjjNxNvSkbHR090Xev68wZ7lZW5ClUV2adrqvPbq6oK3lVXF6KiIg8lJVkoLExFXl4S&#10;srIuIjPzAtLTLyA1NY7lSE9PPcfyqeZmX0RO1gVkpMSwlMI0wWweOb+UvLe8NANlJekoKkhBbW0x&#10;zl+IhqHJCWzbvQNbd+3Eph9+wp6jR+Dp7w+f0BDsPngQK9dtxLIVq7F0xQps2r4dy1auZETTdOMK&#10;KsqMbArtpUugq7cEqzeuJefosfTjPgGByCsqRlZ+Ed4Rwt9Mz2B04j3G3r3Gs2ePXz179uhyQ3Vl&#10;cF11+dbm6uo/9zz+xsZC8fr6YqO6uqK6+vqi0aaGYjQSX0mzBNfVFKCqIodUggxWCQrzk/nITUJx&#10;fgrbpmnTY2P8ER7qgXPRfixtenJiBLIy4hiyM8+TShKD87FB+PHHjVBSkgZHXhpKKvJQUJaFrJwU&#10;HJzOIig8GBpa6lBWVoSyqgIUleXYefKKslBVV4G2rhb0V+hhzbrV2PLdBqzfuA5rCOkpaYm4OXQD&#10;+aS1cnJ2h49PCMKj4hAUcw77DU2wYuXa2Z82bXoWZLqr2NfD29DX3f2Pm/L1f2I0FXxLU5kRy4Xf&#10;XDHa1lyF1tZqtLXVsLK5uRwNDSWors4HaR1QVZWH2uo8puSMtHPw8jgNPx8HhIVwCbmBuHg+GCkJ&#10;/JTxFLExvgxBAS44fPgn7Nq1GUeP7sRRsn3syA4YGu6Bk5MVW3TA2vIYztgaw+mMGdydbdj2WTsT&#10;2FiewNnTlkhIiEFNTQnmeGPE80+y0G9qjnTfyNb49BRKSsuhrKSBzVt/hH9YDFZv2o6lWstgvn0L&#10;oq13IdZmz9FYm32iwRxqNNrt6Kg36ulsrOvsbEZPZwv6evjo6Wpi6Oyow9UrdbjcXo0mUgnaSWWg&#10;5Pp5nUWAjyN8vU7jQqw/8rLPo4i4hpLCJFxpq0IHOf/mtcsMt4Y68eDBIJ4+HcHjp0N4/vIOHj25&#10;hddjj/Fi7NHMyzePeC9eP+K9Gn3Eez36aIZsz46+e4nJqXfgzUxgemaKYWZmGtPTkxiffE+6by/x&#10;jODG7SEWd6ipa0NBXhUSMnLghobBLSAMeivWYoPuKnCP70H86f2Isd0vmtlD7erV5oU9nQ1Hursb&#10;y/p6ml/SJQDoUgDXBy5hoK+VrYcgRGtzGfPpkaGeCA/mIiTQmUTT1qiuyMS1vkYM3SAED17C3VtX&#10;cW+kE48f9OHRgwHcuzMwfudO79v79wdG7927Nkr616/u3rn+4N6d6z33hq+X3bkzmPjs5cMYQn4k&#10;QdTw3aH44eGb5cMjN2/VN1S9LyzKQWpaAkNgkC8CA/1hb2+H3Xt3Yd3m9XDiumDtxg1QVtGAutoS&#10;ttDE6u92IiwuCcuWrYWByhKc2bcDiWf3It5+33rBpYuMkK7V293oSki/0tnV9G6gr42Q3sbIponx&#10;qeIb64uQkhSJ+AshbFkEmhw/ItQdgX4OpBk2ZAgPcUNqUjipHOeJ708hwV36y8qyjNay4uSIirL0&#10;U3fu9Bvduzd48v7da0cf3B384e7dG0vv3fv7u2/btm2T3PbDln1qylI5qspST+TkxGdlZcUgITmP&#10;kEpiBNnFkONIQUdXg/l9Oif/tIMjtLWWQltjOdQ0l8DKwQnhcRegv2QFftBdgijrY0iwP4CLp/eJ&#10;bvV+bt0drZt6upsSerpa7vf3ts5Q0ruuNuBKex1b1iWJNO0UcXHBiI7xQ0ykF6IivInvdgLX2QSO&#10;Z07CxHQfkuKDkJUeg9y8i+9yss9fLipIcMxOi1IV/Jv/tmloyCzRVJdx1NRUqtLQUHogLSMBKZnF&#10;kJQUx2JCOkdelgSIiuCQYNDQ2AieXj6ICo/F8SNGOGFijnPJKXB3Pwu7A1vyY22PnI61O7QuyX7f&#10;YsHHi0xobPWHvrbI/u6W4YG+Fl7X1Xq24FF+biKLzmlknpocjYSLNGALQHS0P2Kj/BAb4YVgXwcE&#10;BTpNhYa4jMZGej2+eMHvZnxcQHVKWoRbTIz3vzRvTk1NbqW6kpynqoLsZXUFuVF1ZQWoqihBRUWF&#10;9ABUSanGtjdv2ToaHBh8N9DX55Kvox28zQ4hzPbw7uBTB0XJlf4ro8STgI5PfE8Tr7ujHjWVBSgt&#10;ymTk55KoOzPtAonUY0jkHkJI90ccafKjIrzeE9JvBfk75AQHOzkGBzvvDA10WhEY6PjFFnCiS4io&#10;KcodV1finFNTkisj5NeqqijWEcJrlZWVy5SUVBO++26bw5kzjj/6nrXV4Fob/ZdrsojsMyNEG/R1&#10;Nkf2d7UM93U18hpIH54SX16Si/z8VGRlJSEzIxn5OamIPx+NvXt/gJyMxLiCrESPnZ2xz+nTxv+W&#10;GbF0IR0tJWlxLSUl8S1btohv3vyTKKHCv2JlRRmal1oquF2X6ztbagre0QGcwtwUVJUXISn5IjZt&#10;Xod53/4F4gu/gYy0OORlJSEnKzPKkVpcLy+92EhDUVH05MvXapT88qJMW6Pje6pMju95Ji05n5D9&#10;H/j2228xf943bAUYcTGKeZCWJpG1LIcQz5bBMfpTrAnyRzYjo/0c4xP7rKQl5zXN++Yvo2KLFmDR&#10;okVYQJROiadrH0lKiEFGRgqy0jKjslJSIuL/KLZo3l8NxOfPDxafN++atJTkhIS4NCFdjEFs4SJI&#10;LhIjpHMgJyc3Spc/4oiI/+PYovnzt4kt+DZl0SKxB2KLJGcWii36SL6kuASkF8tAVpYQz6HEc0TE&#10;/1GMLnG1YN68yPnfzhteMG8hb+HChZg/fyEWzJtPVC/OVn3iyMiOcaTlGkhzbyonKSkaHPkjGCV+&#10;4bwFkYL1zXiLFhC1L5Ag/l4cEmKSkJKUJsTLTUkv5tyUlZaN4UhxNgreKrKv2UhAZyAmJhYpLi4+&#10;LCYmwZMkfp7sM+Lp8obC5l5eVm6CIyXXx5HheBPytQVvF5nIRCYykYlMZCITmchEJjKRiUxkIhOZ&#10;yEQmMpGJTGQiE9mXtPzuSbGCnveqhd0TS4v6ePrF3ZMGfMx8BDnHIL9j0iC7/Z1BTutbvez2Me2w&#10;ojuivLRfm1Gy6eLDhV2Tawr6Jg8X9Ew4l/RMBwuXEP/Hy4hPROZ1TNAlxMOz2t75ZLaOWUQVjHzn&#10;ndL7xaZdi+xXsMKeSfGi3mm14r6pjYTko0XdUw5F3RNRRV0TxeS1jtKBmRvFPbzbZf0zwxRF3Z9Q&#10;0DXNR+f4cO7l8aGstrH+rNaxurjye+d90wasXC60rTb3+ZM/n/57svxuiOV187SKema2ENKPkabc&#10;ubh7Kq68f660pHfyClH4UHHX1LOi3sn3Zb3T06UDPF5p38zP1o4v7pvlFfXweIVdE7z8KxM80tTz&#10;slpHJ7Na3772S+sdcjl/qcop9rKXlW/ZRiuP4nmCfy2y38IKez6I5/fylhd2zR4s6J5xz+/hJRT1&#10;TZeTCtBR0DMzXNzHe1HaN/uuuGtiuqR3jr9evGA58UoC/vLicyAtAOjrBZ3TyOuYRHrLKBKqnyI0&#10;ZxA+qb1wjr00ZeVX+dTar6LB3KPQycKtQDRx499tub0f5uf1fJAu7OYtLeiZPUAI9iFlfn7XbGdB&#10;78zd4p7ZlwV90+9L+maIsgnRApRd4xMuBN2vICjpnUHO5XfIaH2D5IaXOF/+EH6pPXC/cAk2QZUE&#10;1SyLlrlXCaz9yu6ZeRWnmnsU/SD4OiL7tS21dUo2/dLM2szO2f3FvR8sinvnvEv65rKJ2rsKe3iP&#10;87t474tIc13S/4noz8muGOSDHqOvFzGFTyKrfQwpjS9wvvIBgrIH4RDVjDMR9bDwK4WlfxlMvIrZ&#10;CtOUeDOPwldm3MIKU27+UbrEueCriezXsoCs2+pp7ZPH09qnwzOuzhYW9c81lgzM9RT2zT0g5L8r&#10;pmRSogmx5Tf4JW3S6TF2/DOVF/UCBd1zSG97ywjPvfIeF6oe4nREAywCKgjh5TD3LWGk05ISb+pd&#10;BDOfUphz80fNPfNrTTwKTtIFjwVfT2S/hln4laj4Zg0bp7dPZqa1TlzL7Jh+lnWVN0aIH6ckFnd/&#10;QF4XUEi2i/pI003UXE6IpyXdp8cpisl2ATk3o30c8XUvEVF8B24XL8E2rAb2kfWwDKyEmR9RtU8x&#10;UzuFiVchI52WFIx4bl6dGTfPSET8r2i0OTX3KdsVU/k8Kb114hbB+7R2HtIJ0tomGbI7ZhFf/xYZ&#10;l2eR0Pge8Y1jSGh6i6Smd8i8zMO5yudIaRlHass7QvgrxFY+RUD2TdhHNxOFl8EmpIqV5v6EaB+i&#10;bN9CPkgFoDD2LOCT7lUEc89CPvF0hWsR8b+eGXuUqJj6ljv6ZN6+5JM1POaVdhNuiQNwTxiAV9og&#10;fDNvwSP1Btm+CaeLvfDOGMLpmA6cieuAf/ZtnI0l2+euIKTgDiM8OG8YDrGXcTqqBZbB1UThfMJN&#10;fYsJ6SUw9uYrm+KEey4j/bhrNvPxph4FjHgLL5Hif3Uz9SxcSpraYFPvkhtWwXXT1mHNMAtsgElA&#10;I8yD6sl2DWwj22Ad1gjLkEaY+NfAIrgBVqFN5Fiz4Hg9rMMbYBvRDMe4KzgVThcjqoMRIZqSbepL&#10;lV6CE4TYk1w+Trjn46RrDozccj8Sb+xeADP3vFETQVPv4JAkIv7XMjPPIn0z79JIY6+i2+Y+5TxT&#10;vzq2chQFn/g6HPMikbd/1UfQNeLNg2ph7FfJ9um2RUgtIbuekN/EiDcLoKtRVcLYqxRGpKtGS0o8&#10;JVgISvwJ10wYOmeR7TwYuZDI3j1/1Mwjt96Mm2Nk73JB9Fz9r2Um3sUGBJGmnkXD5t4lPLqWDF1h&#10;gi5LYuxXzUrhNlU7hXEAHye8Kxjoa7SCWAbXEdKbWAWgy4izlak9inHSsxCG3Hyi7FxGOC2p0k+6&#10;ZOIEIZ3ipEs2jF2yiOJz35p65DSfcU6wsHdJlBZ8TZF9aeMTX0CILxgm5PNO+lAV130kne7T8iPp&#10;5PhJurCQPynJa3RfSLxNaDNr7q1DGxjxdGVqqnaq9OPueTjmkkPUnYMjZ1Jx3CkTRx1T2QJEJ5wz&#10;PhJv6pY1bu+Y0HnGKdHV3T1UXfA1Rfal7SPxvkXDlr4ljHi+6vlKF65EwSe4lr8qhRetDPy1Z4Qw&#10;Dahnvv9UWAtTvClxAcJmnhJ+2JEQ7ZyJQ/YpOGCXhIP2iThsnwRDhzQYOabDyCETxk4ZMHHNnrZ3&#10;jh9xdQ2/4OYWtEnwNUX2pc2CEE8QSbp1w1bexTy6RpyQbLraBCWZbVOCyf5RLn9F6c/J51cM4ucD&#10;62EV3AgL4vPNfMnrhHRDt4KPxB86nYx91ok4cCoZe6wuYLf5ORyyTcCR00k4ap+ME+QcqvqzzvEv&#10;Xd3CK13cwk9yuaGiJcZ+DWPEexZEkm7UsJVXESGeT6RwiRHhGjN0ny0lzi1nCw3TCkD36XEKuqKk&#10;qR9dcqyRrU5BiT/BLSKk8wM5SvxBQvxuQvhP5tHYfMgTCkv2Q3XFUUhp7oSK3mFsO8CFrWcm7B0T&#10;x11cwnvcXYM9PVwCdQRfVWRf0iy88xnxZh4Fw5bEx39OOCVWSLxwn65Fc8yjlK0l/4l44h5IS0HJ&#10;F646ZeRJWgV3PvFHnPiK32uTjB1m56BocBhKS76Hjv5WcJSXQ1ZpCVtSXE5RD/uP28PBKYzn7hZ4&#10;jyAtLbNwX3JmgSid+Jc2W8+UFaYeuVE0uLPwoIonvpkRTxcboosL8cml+0K1fyK+nB2n51DSaUBH&#10;ST8Vwl9Z8qQH8e+uBcS35xJkY5dFHFT0D0Bj6SaoaxtAQ1cf8ipaUFTRhoKyFiFeDZKySnB3CwZp&#10;6t+kpRdevT1yL+L+o0e7R0ZGROR/SbP2TFpzyjMxzoabfMfYM2eGTzSBDyGVROX8ikAVX8H8Om3i&#10;j3JLGPHCykFLSrx5YA3r0lHyLUl3z8SbVBJC/BHHXOw7nQKNTbZQXrIDWkvWQFVrCZS1lkFZYwkh&#10;XYNVAAVVTSiqaWLFig1IyyzC/SfPXz54+LDjwcPHYbfv3BFl1fiSdsojYbs1NyHdyiPxkSk3b9bQ&#10;o4w053w1CyEkmDXz7mU47EaCNrJNjwtBiacDOnQRYbqWLO3eGZH3HHHOw4GzOdhhdZH49B+hqrsa&#10;WktXQF1Hj5GuqKYDJXVtqGjqQk5ZnVQIXeivXIew8BjcvvsA9+4/fN7R11dOcKK5uVk0oPMl7Pip&#10;UMnjdsEnjtkFVxraX3hFB1X4xAuJ5lcCIWhTT1+jqheeQ0kXthKUeLqQMF1alOK4SwEOOWbjgH0m&#10;tp0I568grb8RmksMGPmqmnqEbE2B0nUgLa8MU6tT8PINgq29E5rar6Dt6hW2wGBja6trVFSUqF//&#10;JWyPqefS7w7ae24+ZN9laB/ynt40ERLPD+b4RNNjn7Yp4fygjx4XKp6+buxbwaJ6SrqFXz0MXYuJ&#10;4nOxg3ThZJYbQlVvO1sfXlePr3pl9WUCxeuypp4SHxgWBSdXb5iY26ChpR091wfQevkSgkKCERgS&#10;KGru/yd248YN2Zs3r2mTctnTBw90qhsaVLlcl2Vr1q8xlpFTzxOXW/rwu0P2MPbKE/jzT1G8MJKn&#10;xAr3TXxrBa/zWwUh+XRZUdqXp8SbeJGAkPT395zJIMQngbP0MNT1tmHJik1YtmIddJavYgGemvZy&#10;1uRzlDQgzVHCCVNL2Du449DRk7h0tRt916+RCtCKxOQkBAYHHw8KChI19/+VrVixQvJ8YprGxcSU&#10;rYODgxYEPs8ePgx5/uiB38jd2y4VtfWeq9etzpCQULguJav+fs1PpiQSL2JNtlDV1J/zm3dakkhe&#10;0NQLK8bnFYSWJuS9Zv61LMgz9a4hgV0R9jvkYtVefyjo7oWW/ndYunIjIX0FluivIUHeKtbs00CP&#10;o6TGiNdaqod1m7dBRk4ZiakZaGprxYXEJLZuXcqFSM/UmGBdwSWKTGiUbAODNUv19Vf+qK+/yuhC&#10;YqorUXn8tWvX6gjx/c8ePcSzBw+uDY8Mdw7fHe5y9XAZEZeQHlu8WAHLNh6DhU+hQMV8coVEU2KF&#10;xP8j8oUtgXAghxJPFX+CvIeSv/FgEFSX7oCOwSak5Rbjh137oL1sJQMN8tS0lzLiZRRUSHOvxJp8&#10;CpvTZ9nSIvZnz+BiwgVKPFKjg/aGuJz+c83F266lOF9BQUFJWV55qYKsir68jLyBvIyygZqW7koN&#10;DZ0taprax0npo6amk66nt7LmfEJq5+1790du3Bp6fXv4Dl68eYvR9+NsYd534+/h7uEGycU0R50s&#10;pDU3w8K/mBEvJJSSLFS9cPuoGyGTlJR8YSUQEk8XHKZjAFT1Jr71/PeSAE93oz1kFFeR/vsaxCam&#10;IzQqFivWbma+nvblPyqekL2Yo0D68gpse/2WbbAjpDu5OCM2LooRH3rGDFEuNgqCn+SPbQEmO6VN&#10;v1+z9Dtd1V1Kckr2ihyVQDkZpUg5GYVIOY5SpLysYoyGhm6imqZumbq6To+6uu5DNXXtN7nFZePP&#10;X4+xtVZfvBllxN99/BjXhobQPzT02Dcw4LWCoipkZVUwX3EF6XuXfCSeEikkV0i2EJ8TTstP5Fez&#10;VaTpPX1T/0Z2fP+ZbOgQ4sWkl0FGRReeAWGIOHeB+XVV0o+nUNbgR/TS8qqQkvuk+CX6Kxnx/v6+&#10;iIwIRnxUIIJOnUDIGfM/NvGhZnvlwi12fRdgtMPMbPsq3y1L1TIUOaqtHFnlQUVZ5dscWflhDkdp&#10;WE5WfoQcu69CukUUCopqEJeQwVlnl6mo6HPv3D24o05OTqzJtLWzB9ku9PH3zyHENyooKt+TltPE&#10;32T1YeqZyyJzSr6xp7AZJ2p3Lf0F+ZRsGtV/UrsQNEYwD2pkQR59367TuVBaewrzpEjXjUTxm3/Y&#10;TfrsSyGrqM4COhrRK6ppMfJpP15eiUBZDRxFFaxatxGR52IRTkiPCg/AOX93hLrYHol2sRAT/ER/&#10;PAsy2iMRZrprd5TlbgQa78TWpWpQ48g9UJBRHFOUU52SWSzPk5X+BHkSGMlIy4MjqwhZGQWIi0tC&#10;T19/mJB/hevFrXNyci12c+NS0p0dHc8ecnZ23nvw6FFnBQXl8kVSGo//t5gObIjihX1yIw+qZr7y&#10;j7tShVd9pni+uj8nnFYS/rh9taAv38Aqxh77PKistcU8SaJw3dWQU9UlvlyNKFuFdeWo4qmP11u1&#10;Dlp6K9hgDh26lZVXw0kTS5y7cBHnYiNnokL97sfFRSXGBXlsEfxEf0wLPvaTSpjpbtjvXIvtuopY&#10;qqIADXkFKErJTEuLLebJiEvyOJJSPHkZaZ6iDIcCagrkdY4syDEoyCymSCcEuxCyjR0dHQ+4uLhs&#10;JtAgEHNxOS128MiRVYeOHfH9q7ha9zfiGu8P2Z+HkQ/x32yqFD+Ao6RSsmlkT8ujbtTf/z3xQtJp&#10;UEdH7yjo3boDZ/LAWXYC0kqrIKWoAwX1pWzQZjFHGWJS8lBQ1WZduuUr15NuHn8oV05Rg0T1qjh2&#10;3Bi1tbXIykzh5eZmjFRVlcbk5mb+sdeGc/xxlaLDjrX4TkMGa5Vl8P1SdaxQkYUqR3KYI86Hkqzs&#10;sDxHlpU68pLDmrJi0JGXYlBdvDCB7B9fZmCg7eDgIEnIni/46I924PhxSTEZ9RMLpTUqFymue3Xc&#10;KZGN0dO+PB1upYTS8XlKMlXvpwBPSP4npbNK4s2/wWMd+Enxhm5l+BvnR0gp6ENWWZdAmzXxVPHi&#10;0qRlIqD+njb5Kuo6UFbThpKqDiN+956D6OjoQG1NOa++rny4o6Mtsr6+3EDw9f+Ydmy91nxC+nfr&#10;Zb+BxVYDOO9eB+eda+OOrNSIkpOQieRISEUqycjwwZGIXKIgFblWSylSV3Fx2EoNefeVGgr7VmjJ&#10;Kws+7j+1RVKa2xfKqKVLyOk/Mjx7btbCnxIoCNwo6XRSBonW6U0ZOgGDgRB/jBAvnKRBcYKcY0gr&#10;CDlmEdjMgjt23L0cf5X9AQsXk8hdeSnk1UiposWae6Hq+d04VebraQtAR/Ho6/sOHkN3Tx+uXLnE&#10;67jaNnzlSmtUd/elFYKv/se17xUXSlis0zYw/05vu8uudd/Z/bh2zZG1WiuOrlI32KStbCAjKWmg&#10;LCNDIGmwjuxTrNFU1FuvoaK5SuO/t/LT5r3Wq8Tl9KLFZJff3rDHYvqkWya7K3fckyic+HVWEtDb&#10;sZ8Tf5QEeJR8eg4jnDb9lHxCvHkAVXwTI/6oSyH+JvM9FkmRvjohXlFjGVG9Jmvuqeqp+oXblHQh&#10;aKXYue8Q+voH0dV1daa39/LdgYFLcYT4tYKvLrJ/xTbvNdcU5+i7bthj1bbzoPVLK49U0iUjiqcq&#10;9+ATauhZw0gWki0EJZ0e+0g63SdBoRkh3SqgmTX3h53yIaa8h3XnpOQJqcTHy9PxeTVSKusw9SuQ&#10;Zp6SLRy3p9sSMorYuecwrnR0o6e7Y7av79Ljvr627P7+9p3d3W2iZ+f/Vduyz0Z84y7LHTsOWkbt&#10;3G91xZob/5I+xPiRVKJg4bawiWctAYFQ6cJ9ViFIN5A286eC25i/33smFyt/dMf8xUshLUe6bVp6&#10;UNJczpRP787Rpl9HnwR1OuQ4IZ1WCFqKSynBzNoel6/2oru7E0Tto4T85v7+S3Z9fe1Kgq8vsn/F&#10;dh+0lt1x0GrXzgPWsTae8ddPuOdPMBJJ804JpWqm+0J1C0kWEi987aBrMQv8jH3rYRXSDjOfWuw+&#10;nYkfjM/j//pWkzT3xI9r6EFFm3TbCPkq2vpQX7IS2npr2TadmKGgvpyRLyOvAVt7FzQ0X0F3bw8h&#10;v32KED/U3992bmCgTbTc95eyUx7xKjYeCaeJ4ttM3LPfsiie+XmhqvkEC5UuJJ8SLjx+nHTlDLmk&#10;S+fXwAI8m6Bm/GSbgZ8skvC/Fy3HAklV0rQvYcSraekTlRtAWYdUAm0DfkXQIKTT1oA0+XKqS2Fj&#10;64aWy9242tWBvr4r6B+49Pz6jauF/deu7O/tvfR3vRSR/RNm6X1Bwsgty/i4R2m9oXvZKCOTNPOG&#10;3rWs+aakUuV/8v38berTKY7RykD2jbzq+HPsg1pgSUCDwfUHQzFPejXx81qQVtQmyjYgpK9koETT&#10;5p9u0+O06acje5q6q2Hv4IH6livo7L5KSL+K64MdbwYHu2sGBzsNBwfb/7ijd/9Os+EmiR/3LDY6&#10;xi2rO8EtHWUEM+JJM0+IP0Yje1LyCa8lZPMDuSNc0iqQSkFJp++hN2foQ5c2YZdhGdzK5ttvPxmL&#10;JetOQExGm/TniZ8nKlfVXsVA1a+5bDVp7tfz1a+pDwUVXWzevhPuXsEoq2xAV3cvBm/14tqN3tEb&#10;N3rqCIwIRA9Ufgn7nPijbqWjzHcTsinxtBk/TPrjFEdISyAEX+m0UvBbBFpRjHzqmNqtQy+xMXs6&#10;HnDkTDbW7HSBuCy/S0fVraKzCuq6a6CmuwprNv+IlZt+hJb+emgQ8uldPCduKOxdQpFfXIfevgEM&#10;XifkD/aO3rzZKyL+S5opN1P8OLfQ6AS3qM6YW8Saen4zLiS9gpWHSPBGQfep2oWqZxWARPG0otDu&#10;nHVIGxu2pZE9nWz5o2kspDW2YrE87c4tI0HdamgtWw9F4uuTsovgERQN/TXbWZC3ctMeOAemwNLt&#10;ApJzqnG1px/XCPE3bvQx4m/dEhH/xcyUKN7MO8fIxDurzswzZ5SOzVNCD9Lgjam6+qPSKSjxB13L&#10;WMUQqp4eoyWN6q1DWtj8OzqUe8S5ADttkiCmvhd/kzaArNIyNsWaEi9JfH5hVTN8w85h31EzNlnj&#10;kIUXbLwzYO2Ti5jUClzu6sONmwME/aM3bw8Q4vtFxH8pY8RzU41MuGl1Zu4po+xhR0IiVTdtxinx&#10;R7k0mKO+nZBJyKev0eMnSPNOlf65e6B+njb1dH6emTepJGczsd3oHMTUdkBWhZK+kRGvvnQtdh42&#10;gWdgDPYcNcXWXUYwc7oIW/8iWPsVwCsiD139N3FtsA83bw2IiP/Sxoh3TTIycUmqM3NJHKXPtfMD&#10;N0ooH/wuHfXn/ApAyafEM9KFxJNjNMijzT0duaOzcehzdMdd87HNJBYGP7lCY/UBKOluYo9Qaa/Y&#10;Ao1lW7HzoDV+PHwKx2xDYeWRA0vvQka+V2QZWjpIU0+IvzHUOzZ0e6BhaGjAhJAvepjyS9gviafP&#10;tFP/TbtzVNGUbCEo2RSf9gXBHakMFCfJe6jirYKb2a1Z+jiViVcpDpxJw7aTEdh4gIulm8ywfLMZ&#10;dNefwOofbbHLyBsHrcNh6pKOU74lOOVfCtvAYnhHV6JjYFhAfM+7G0N97bdu99sNDXXLC766yP4V&#10;o8SbuCWeNHNLqKXEG3vzh22FBB8iShY28/QYLYXE05aAnksVT0Hv6FG1C/08e5yKpkJxycUBuxTS&#10;vYvAVsMwbDcMx3dHg7DTNJpE/skwcs2ChVcBbHyKYR9UDrugEjgFFqL35kM+8YN9k7eGeq/fHOoL&#10;Hhzq/mPfnv13mblL4kJT16SjVtykCguPpFc0SxV99p2vaH5gJ1Q6f1CHks0fyPlc6Qw+/MkYNqGt&#10;jHgL/2qY+1bAgsQNJtxC9rj0vlMJ7Hn5g3ZJ2GkeC2P3PJh75sOa/F9Kuq1/CewCSmHvXYCu6w9w&#10;fWgQwyPXQaL6J4O3evKv3+w9ODjYLRrE+RJm5ZH0gwV9js4z4QHNQ0eJ5/vuT6r+ODwrAFM4qRwU&#10;QuKp4s386z8STxVv6V9FgrUK4ruLaUozpm6aA8eUm8v8uY0fIdq/AnaB5TgdUA77wApWnvbK5xN/&#10;6yZu37nBmvvrt3qvXL/V43ztWo+q4KuL7F8xS8/4pZbcRB8bz4QeU8+ccTohg/pufhPOVzbdpqVw&#10;jF5I+s9AiKfRvHUQ8fOB9UzxVgHVjHgr31LY0EetfEoISORO9ynphHD7wCrYB1fibHAVzgRXMOU7&#10;BxSjpqkH1wdv4u7dEdweuTk9OHT9NunXx9Q0VG6oqakR3aL9V+0UN0HSipt43Ngzp4wQ/4LNsBUQ&#10;T4dpKalC4inpQuJ/pnrSzNNBGxrUUeJpdgyrwFrYBJGKQIi38afNeBUJ3kgZUMG2KelnQqpwNrSa&#10;gJQhlXAIqYZjWDW4oRVoujKIwaHbuHNvBLduD85293Q+raurKmtqqbMj5G9paGlZ0dHdbTCJmY+Y&#10;IQDD5N/hA29Cj8cb05maeisnuHSR2XgnbbHxSkwkxN8/5lE2QyN2vuL5oKRTgv8h8XSa1i+Ip8/K&#10;WxPST9FUaAF8wu2I+u0CK3E6iKg6uPoj6Y7htXCKqINLRCODa2QDvKNq0dJ1CwO3bhDSb6K3rxMN&#10;9bXv65pqb1HyG5ubL07MzERNzc1FTs3NCMDfnpub+gUm+JiZCJ+ZGfUl5FvOzIxtmJx8I4oVCPEr&#10;bbySYk56lI6cdCvjsRs1nzXzH5VNfDnbF8CI7LNZtqSJ5xNPEySQAI8QbxtC/D0h3zawmuF0YA2J&#10;2KsI8YTw4Bo4hRHCCVyjG+Ee3QT3mHa4x7XA68JlBJ5vRXVrL7qvXUMPIb2lvQGt7U1obG15f/3G&#10;jaeTPN7dmbnZYd7szPAUAS0pZuZISTA7xxNgmmCcYW52emh2dmJgenqskhDv8W7yjaiHYOOdbHCS&#10;WxppyC0bNnIv59Hg7oTHJ1Wz4I2U9GYM2ybH6WRMCuEUazoBw5wonhJP06JQ4qniT5NKQBVO/ThV&#10;+ZmQGqZy58h6Qnoz3M+1wiuuDd4Xr8Dj/CX4XLiCqJTLjPj2zk5c7riEq12XcbW3kwV7b969n53g&#10;zcwQwnnTc7O8ybkZHt3mzc3xpuameYRssinEFCtn5yZ5c7OT04T08XfvXw+/ffsyhUC0KAIl3pBb&#10;TIgvHDbilvIY4YT4n5EtaNLpMdbkk0CPjskLQZ+atQzgp0Q5HdoEu1DS5BPFnw6rx9mwOuK7G+FA&#10;jtHSJaoJ3JhWcGPbGDziWhGQ3Img1F4kFN1CUe1NDN55jrarV1HX1IjWK23o7O1BV18/xsYnQIgH&#10;78McZvABs5gjIJ6dbH8g20Lwj/BACAchHBPjY3g79vz12NjLHoLIsbHnoufuT3CLieL5xJ90L+Kx&#10;KdZU1YRwevOFEk6PfTxOyGdTsT34WbCExNNI/lRQPexCGgnhBMG1cAhvhFNkM1yjWuEW08IUTuF9&#10;vh2+8Zfgm3AVgSld8Etoxbnsbly++Q73Xk/i8at3KKuuQ3V9HfoHSV9++DaG793H+DQP03OUcCHZ&#10;tATb51eCOfZ3hhD+9t1rvHn9DG/ePMHTZ48fPn/xuIXsRxPiD71790o0CsjSn7EUp0X8FKeMWP4D&#10;E9SP05JPdAWbVctv5vnHKFhT70sfnqyAdQDx68ENOBPaSJr0etKk8304VTVtzqkP9024guCUboSm&#10;9SImqw8Jxf24enscXcNvMfxsHI/ejOLp6Ds8efUKD548xsvRN4TwKUbwNBHzJ6LBiOdXAhB9z4A0&#10;93j97g2ev3yGp88f4d79YdwbGXp8f2iw6t7woNvTF4+2vnjxQrTYITUbQvwZ75xIB78MlvfO1Jvf&#10;vPOJJxE7ifJpN48ST/eZyrl0LJ7/pKy5bx3z7+Y+lbAJrGPEnw1rIFF6PdyJL/eObYJ/fAuCEzoQ&#10;SchOLOxHQmEncmtu4vr9KbyYBO6/mcSzd7N4+GIMT96MYWzqA6YJq0Jl06ZdSPbnoITzQc6fmcLr&#10;0Vd4+OwRRu4O4c7ITdwdujZRmpc8EORoHVqem7apPD9dFM0L7Yxvor6Dd1KkvVfSbWuvfJ6VbyVM&#10;SP+bJiQ29yqDmWcxjDyK2di7mU85TLmlMHGniwiVwYoQfyqIn9mSkk79u314E1M7N6oBvudqEXSh&#10;BecyOxGX2YaS+n5UNXXj3vMxvJ7iMYzNzOHN9AyaO7rQcrWb4cXoxD8kWbhNlS5s5idneBh9/w4v&#10;X7/AnYd38eTZY/T3XEZB2gWctTg2HnTWuifQ0cqfYGPyhWi5K1eaJZ48eSL24MGDP/fkzTOe8UvP&#10;eCcFnvFKun7WP2vSzqcAtgQ2nrmw5ObC3CMbpi6ZMKEZpx1Scex0EgzPpMDUOQembnk45VdJumo1&#10;sA+pYz6dgkbtnufqCOlViElrRkJOG8qaujD85BnGeWB4Nz2NcdJ0TxAGxwmbl3sH0HPjFp69HcO7&#10;qZmfkU4hJF5I+ixpBSamJvHizWs8ffkCD54+xN1H9+Af4I0zlkYgKkeAo/WUzymTO4FnrfITLka7&#10;t7U1mbW3NxlNYtJw9sPEgfcz7ze9x3sVwU/x5zJH7xTFM96JNmd8EmodfJOfuwTlwso1EY6+2ThD&#10;cDYwD9buybD1TIMNNxWGdrE4ZhMLS9cUmDkl4rR3Nhz88+EUUAyHwFI4h1bCI6oK/uerEJdWhcLK&#10;FvTdvIPnb8fxenwGo5NzeMsjpM18wCRhkmKKVABhSerEx21KtLA5p9s8wvjU7BxR+Sxejb3F67ck&#10;GHz0mCVM8gsKRECQP07b28DX3RE+zrY4vmsbzA7ueOvi4jxCCL/y8OHDBtLNqyOomZubKJ6Ye3du&#10;fHbcZPzDuKbg5/hz2VmfhA1U9Wd9Eq9EJxS9Do7NQ0hcIQJi8uAbmQsn30S4+iXD2ScR9h7n4eBN&#10;9gPS4B6UAW5QFrjBmfAMzoJPWDYConMRei4HURezkZ5dQvrg13DrzgM8pv779XtWAd5MThPyZ5my&#10;hZgglWGcYIw0+wwTpEWYnmV4T16nJNO0LqQvj+ev3zDi7zx4iJjzcVBUVYGGria27/ge+w7vxc7d&#10;P2LT5nXYvHkjfvzhOxw9sGfqUnvzuwdPno7NzkyMkqj/zfTc1LPJucnuibn3kWPvx/6c3TsH/yRx&#10;ovgfPSNyzxUWZV8vKSsez8rLR1JGBuKT03A+PgVR5y4iOu4iQqPOITQyBhHR51n2irCoaIRHx7Lt&#10;6LjziDt/EfEJSUhNT0NhaQnLYtVz7QaG7z/Gg2fP8PDpE9x7fB93Hz9k+49fviRN9Ss8efESD58/&#10;J/7/GR6Qppseu/fkCUvrQgjD/cdPcPfhA/b+x+SctKxMKGuqY5GkBJTUVLHUYBn0VukzrF6/Dms2&#10;bMTmLVuxbt062Nra4tGz58Q9kDBwboq0KlMgPXxSuUZ7RydGg99MvvljP4P/X5lPZB6nqDTbpKIi&#10;q6KiIudFaWk2iooykJ+fjqysJGRkJCA9/QLS0s4jPj4aFy9GISk+CgkXopCccA5pybHIzryArIzz&#10;SE09R84/j5LSXDQ21aCr9wouXSEVoLeDzqPD0Mgghu+QvvmDe+i/PYS+Gzdw/fZtXBsZxuDdO+i9&#10;dRODt+9g5OFDDN27x14fHB5iffrSygosM9DHAnExyCsrQUFFGRo62uzYshXLsWLNahisXIHvv/8R&#10;27Ztg43tKRIsvmOuY2aOdPpmJ4grGcfY+9fDhPis3oHe4319fX/uLl5lZc6W6uq8pNrq3PvV1fkz&#10;lZX5KCvLEVSAZOTkJCCTkJuRcZFVAEp2Rhof2ZnnUZCXiOz0OCQlhCM1OQpZ5HhRXhLKStIZqipy&#10;UJiXijxSmbiervh+1w5s2fETfti7H5t++AnGlpbwCw+Di6cnNm79nhC5Gjp6etBfswZbf/oJErLS&#10;WCghDhl5OSirq0F3OZ29q8uwcv1qct4KLF9hgMPHj5H/UchaqwcvXuE9iQ2oexkdf4NnLx4TPBzp&#10;7e/Na6iuNK+vqtIQXP6f12prC1cSxNTWFo/U1RXxSImqqjyUl2cT9aajsCgFOYTc3NxEVgnyCHKy&#10;LpAfORGF+UlsOzU5GgkXw3A+NgjJ8eGsIuRlk0qRe5FtZxJUVhZCRZUDGY40xKWksViWAzklRdI8&#10;r0dEbAyOGZ+EhLQUIViBvS4utZicI8POoVDT0oSmrg7WbtzAmvXN27dAf7Uejp48htiLF1iixPSs&#10;fKSk52Dk6XM8fTeJvlvD6O3vQ11N5eP66opSH66XdWNNhZbg0v/cVl9fbNDSWBpZX180XFtbxGus&#10;L0ZDbQnqawtRQypAWVkWUX8aigpSCNHJRM3JKM5PQz6pCKXF6UzxwYGuiI70wYW4AFw8H0yIjmWg&#10;LUJG2jlEhHkhLMwHKirSkJOXgqISh0AW8koyWLNuJWIunIO5pRnk5GShoCAHFTVlcOSlIa9I9sm5&#10;Oku0oamtgRWrDLB+w2ps2LCObRuZGKJvoJugF65uXAIv+PmH4HxiCpy8/LF05Xr8sHHThO2u7/t9&#10;PT0Dvbnef16//ktrbi43IOQT4guHCem8xsZSNBO0NJWBVoKamgJGfmlpJiO6vDQDJUWppCIkM9J9&#10;vc8iKMBFQHwQ8f9BSE2MREZKDNJTIhF/IQQRkd4ICfHAkiUqUFWVgZLSYmhoyGHpUlV8/8MmhEYE&#10;wo10x3S01cgxdejqqpLXFVippaWE5Xo62LhpLaxszHH6lBkuxkXhSkcb6e7xx+qpH6+rb8SOnftI&#10;ZL8d7n6B+GHfYfZE7o+rV437Hv/paoTlHpcY271qgssWGSWeKr6loWy4tamS19paDYq2thq0tFSA&#10;VgTiCkD8P2muc0krkIvK8iwUF6YgwM8Jnlw7Rj4lnqo9JSGCBH6hJBaIIPuBiDvnRxTvCQ93O2za&#10;sBzHj+/GoQPf49iRHThy6EeYmxxBVJQfoqP9YWtliDO2RuC6nILDaVOctTOB3amTsLE0gre3Cwsc&#10;H9wdJL37Ccx9oGP5s5iem2Ujea9ej5Ju3G7SkqjB9qwzfMOiWVbNDVpLQIhHwpl9iLXdu1xw2SJr&#10;b642aGupimxrqRy+dKUely/X4urVBnR2NqKjox5XrtSxCtDQQLppBI31RaiuzGFq9/a0h5+PAwL9&#10;HREZ7oXkxAhkpEYx0ikSLwajIOs8qkiLcamtClfJZ9XXl7L4gVaeNvK57a2VqCeVqoV89q3rV/Dq&#10;2TDu3enD/bsDePX8HibfvyBETwEfpulwDsMH0i3jzU6yGzRjk+Okvz+Gh4+eYOWKdVBW0YSNkwuC&#10;Yy5Ax2Al1moZ4NSuLZR0XDy9f6vgskVGyDXo6GiM7OpsGe7pbEFfDx+93c3o6WoiaEQnqQCX26sZ&#10;ec2k+S8mvj6CNN3+3g7w9TqNsGBXZGecQ17WRRLBx6OprghtxFUM9rfjel8bBq9dwsgIIfP+DTx9&#10;fofh3oPreP7qPl6NPpolmHn55hGPlLyXrwnePJ55PfYc78dHMTn1jt2Mof3x6elJfPgwi3fjbzFK&#10;yKb5el+NjaK8ugqHDh+FgrwqiSGUobRkCdwDw2FqZ48VumtxkASE508fwzmb3btizu79RnDpf27r&#10;6mrS7+lsjOzuarzd09uM/t5WDBCyBvpaSQVoJhWgiYGqlYKSHkWCtfBgLgL9HODjaYfKsnR0XqnG&#10;8K0OjNzqwsjtTjy814fXT2/jDVHwk0c38OjBIJ4/GcHjxyN4+fIhXr16MvXk2d3Rpy8ePH4x+uTu&#10;y7GHwy9fPxx+Mfpo5NXok4cvx56+fvjwPh49eoCnT5/iIenfP3vyFA8ePCCV5j4Gb95AQ0szgsJC&#10;sWvfXtB8vRrqulBV08JiJRUExSTC3s0HChwN/KC/AtE2+xF/et+hxNP7/1xZsf8z6+5uWtrV1RhI&#10;iB8c6OGTfn3gEq71t5FK0ILuzgam+q6r9Syoo4EbJT4i1J0RHxrkgqEb7bjW14zbN6/gzs0O3Lnd&#10;QXxxNx4/GMCDe31Td0a639250zv28OGN0fvD19/cvTPw/O6d60P371xvJsi+d28wjig+iiDyzp1b&#10;527fvpk5NDJ4ub6+6lldfSUyMpMJUhAZFYrgEH94eXnAmHT/lq/Ug5mNBeydHaFG17xR1oaaqjbE&#10;ZJQRFpcER1dfaCsvwVbdZYh3OI4Lp/dYxZ/ZLbo3T62vs0mJEGs/0NPc2tPTNEaJv0aaaKHiKekd&#10;l2uIL65gXbM4EoSdi/RFVLgHgohvD/I/iyvtZejvaURPZx0GepvQ31mLro4q4iKq3l7tqBm5M9J7&#10;5c6d/oZ7967VEZJrCNmF9+9cO3d/5JrdvZFrO+/du772wZ3BFS9ePDCobaxcW9tQcWT79k3nVZUl&#10;B2VkJSbFJRbgm2//AgnJhVgw/28QWzSP+HJ5aOtqwdLWCk5urtDSXgo1ZR2oq9GVr/RwLjkFIREX&#10;sEZ3FXbrGyDB0RAJp/eSIG+XKJsWtd7e+vk9nU27eruaMro7mx6Qpn6Gkk/VTpt4qnRKenpqDBIu&#10;hjLio8O9ER3hifAQN3i6W5Go+yACfM8inkTxWekxKC5IRFlJ5mRlecbtsuKUnNLiFLeKsgyze/du&#10;GBHiDe+OXNt//87A+gfDN5Tu37/5dw9LbP1h65Lt27d4aKrKdKkqS43LyCyCtJQYSCWAjLQE5Dj8&#10;sYDl+suwe/8+uHA9sH3bT1BX0YUWza2zbCVikhJx7IQ5ti1fhRMbViDh7HEk2B80vGi7W0rwb0RG&#10;m/vOnia/zq6m/p7ulklKulDtFLTrRiP28xeCERvjj5gIH0Y8be69uNZwsD8Ba8vDjPjM5HDk51yg&#10;Qd7rkuLkhuL8hNPZ2bHLi4tTpSorM8Xv3BkUe3Cr97+cEPHDD1uUNNWlTxPimzU0lF7LciQhy1kM&#10;jpwUg3BbSUWRjdP7BATC1ycQK/XXYqmOPrbv2IegqBicOGH26sBKvZ5Y2yM4d+rIqYtnRN25nxkJ&#10;8OS6r7bY9nQ3tXV1tLyjiqcRfceletaFozdhkolvv3g+BLFxgYiJ9EJUhDdCwzzg520Hd0dTWFkf&#10;Ieq3QXpiKPHHcTPZmecfFBckpObknP8hLS38W8G/+m+ZtrKMmKaazB5NTaWLBH0yMpJvZOVkIC29&#10;GNKyhHiyLafAYbdmOcqK8A8IQkhwJDxIMPf99h3wCQtHyLkoGO7ahNhTh8MJDsTYHhGNz//S+jta&#10;JAd6m016upsbersbx2hA10368e0t1UTtqUhJimTj8Ynx4bgYG8T38UT1kVE+CPV3grcb8bOOJxES&#10;eJZUDG8eae7HMtNjurLSon3S0yOXCP7N/8h0dBQVNTUVD2loKJ4niu9TUpZ7Ky1LyCfEKyorMCip&#10;KENeUQHfbd1OiI8grVDcREBgGCKjI+BgYwhP88M+wbYHt0XbHhI17//Ienoaxft7WowGetvq+nub&#10;R6lvp4Mr1RX5yM2OZ+PuKUlRDFT1dJTtXLQfYqN9EBXijuAAEt2HuI5HhHNfxER73U2IC+hMSQtP&#10;jInyOhgTw/2ns1qoqMjJqSrIHdbSUsxUVZK9p64kO61KiFZVVYWysipUVNSgpKRESpXxM2fOPAsP&#10;i7nm7+ZU6WVtBC+rk+YhtgdXhYi6b/+5CYnv7W2qG+hrGaWKp2P1ZcVZ7G4c/6ZLHFP9xfhQRvz5&#10;KD/ERZIgL8SLqM3hRXiYa39YmGv5uWiPi/EX/Dxjoz0OxEZ4/Mtz29SV5bTUFDln1RVka9WUZB9o&#10;qsi90VSSGyWEjyoqqr5RVlZ5QipC/+atW0vOnHEI9XY4beJhfXJdqM1h0cOS/yf7SHwnIb6HKJ40&#10;8031ZSgvySaBWjJysi6SaP0isjPima8/HxOI85H+rLmPCHB9ThTfEhTkEE6IPxEU5LQpONhJOzTU&#10;4Yvkr1FTk/1GTUl+nboix40Qn62mJFdNVF9HVF5HyK8mqs/dsnVb0JZt2wyJ6ld5njkj6qf/d40S&#10;T4I5o4Geprq+rubR7o56dmu2qryAqb4oPw152SmE+EQkxcfgYlwE6dYFwc7O+K2trXFXUIBDcJDf&#10;2a0BAfbSgo/8oqYhL7+AqH65uqLcbjVFOUNSEYxUVJSMKNlbt36/57vvvl+xbdu2X+V//6GNdrO6&#10;Ouo/En+lrQq11fmMeOFUrNycdEZ+eko8uFwHqCjKzUpLLHhKFFhw6pTxIXt748WCj/vVTFlZap4y&#10;ifi1lJTEt2zZIr5161axTZt+FCVN+GeNPm1yqbXS8FJLZXXn5do3pERtZR5p6nORm5uKvNwMFBXm&#10;wMvLGUryi6HAkQBHSmJGerH4XTkZifOqSnKiFONfoxUXZ84rL8zcXVWenX2pqeJhVVk2KkuzkJOZ&#10;RAjPhZe3OxsqlRSbBwnx+ZCXFYectBSPIyMxLCcjGSUvI/nHX0Pmj2olJRl6ZUVZnjUVWe211YWv&#10;qW8/fy4CGuqq+P/8v/9fmL/gb4x8KYkF4EiLQ15GlicnK0OIl4gkxIuSDnytVlSUtZBE8d8bn9h7&#10;zsRwz/WVeirj//GX/wsLFy7EN3/7DyxYMA+LFn7LVC+5eBFkpWV4HFnOMEdGJlJGRkZE/NdsRkb7&#10;OUYn9hobGe6tWCw+/8WCb/+C+fPnYyEjnZbfQFxsPiQkxCC9mDb1ssMyUiLi/xBmenzPBuPje88v&#10;lpg3Mu+b/+CJi4sztS9kxBMfv3ABf8xcRPwfy1brq2osmveNu9j8v3aJL5g/Lr5IgjX3C8UWsAog&#10;Nn8eZKSkWVNPIGrq/yi2YoUacePfGBLSyxYtmP9cQmIxxMQkSHC3CIsWiTPVS4ovBocjz3y8nAxH&#10;RPwfxcQWLFgrtmBeJCH+5vz5C6cWLZQkhEuAql98kRhkJKRJcy/L43BExP+hbN68eUriC+adEV8o&#10;cUlykcQ7ulw5a+4XikFsoTikJKWxeLE0T1ageHkR8X8Mmz9//uKF8+ebLvx2QcOiBRJjtKmnpC+Y&#10;R8ifvwiLJWQIpBjxMlJSkTKSIuL/ELbwrwvFF3y7wGjBN/PrCNmjixYtIoEdwbz5WLRAjDX5MpKL&#10;aVQ/Ii0pHSMtLb1K8FaRfc32OfHzvvl2VGwhn3ji75nyidppZD8jKyP7QFZKNkVKSmq74K0i+5qN&#10;Eb+AED9/Qd3C+QsI8aQvP1+cRfVU7TSql5GSpXglu1i2VlZa1pIjyRElEPzajQRyjHgS3dctWrBw&#10;lJJNSae+nm5LiEmyAI8jIzcpJyV3g6g+ilQA0ZrvX7tR4sUXLTISFxevI9ujkuLSoJE9JZ76eEo8&#10;be4J8SDN/TNCfKG0NGff4sWKokWARSYykYlMZCITmchEJjKRiUxkIhOZyEQmMpGJTGQiE5nIRCYy&#10;kYlMZCITmchEJjKRiUxkIhOZyEQmMpGJ7Cu13N7x+UUDEwvzuyfFCnsmxf9pXJoUzxQgvf2NWFbz&#10;xMLcS+Oi+eYiE9lvYUVXJxaW9kxJF/S8Vy3qmVhW1Du1oaB3/EeyvZ8I9mhJH8+wqId3sriHZ/Tf&#10;QWEXxSRDXscnZLeNn8y5NG6Y2fb2aGbr+/05LW9/yGwbXR9WeHupX1qfkndqn4TgK4lMZCL7V6y8&#10;4/031NsWdE3JEQGrU2EX90yuK+4e317cNXGgsHvStKh7wqGgd9K/sGcitrB3Mr2we6KwpHe6oqR7&#10;uqa4d7q2tHe6TogygqL/DJ18FHZO1eV1jvNxZbwuu+19bU77+5qs9rcV2a3vCnPa3qdnt707l9Ey&#10;5n2+7P6p8+X3Dvmm92/2Se9f4hjXzjmb0CbKyCoykf1Xltv7YX5e/wfJ4p5phYI+nkZBL0+vqHdm&#10;Q2Hf7E8lPdNHS3qnrIh4XYmQA0t6pmKJ6FOJ0AuLusZriWe/VNA50V/UPXU7v3fyIRH/86LuyVdE&#10;/G9K+qdHi/umRktJSbcpigYE6CX7vbOsZOieZCjsmmAgnzmad3liNKf1/WhW+/s3RPSvCJ5nNI89&#10;yGh+O0SE3h1ecLvBL6031yulN8b5/CUXl7i2Y1aBVRutA8pUzX2qRcspiExk1Er6IFHYN61EQu5l&#10;+V0zGwt7Z3cX9MyeLOzl2RX2zXCL+maCSRlH9jOIGEuImBtLuievEtFfK+qeHi7smXpY3DX1rHxg&#10;7nVR5/hbUk4Q7zxd3D+L4mszKLsOlAzMofTaB5T0zqB8AKi4BnacHiu9Rs4j59LXyno/oKh7BsU9&#10;dJ+8p+8D2y7onEZW+zukNb9BWuNrxFc9wfny+wyRBSNTxKO/90nufu2T2v/QMfbyNauA6kYrv4o0&#10;a78KL0uP/GPmnkWrTD2LRCssiOzPZ/ndEKPeu7CbtzS/Z2ZLYffsoaKe2VMFPTM+hT0zsYXdc9lE&#10;8JXkWCsRfzc5PkhEP0K8/cOCvunnRX3To4X9vPfk2GTRwAyvqH9uhgpaKOpSImiKMirqz1BOBF4x&#10;+Gm7koD010kDQN7TN4vCriki9mnkX50A6a8j98oEsi+9R3rTGyRUP0Vc2T1EFw0jIv8W/NN64Rjd&#10;BKeYZjhENcM2pBZE5LD0r4ClT9l7a7+yp0TsA2bcwgozz5JwS26BiRm3aK2Fe4GM4GcQmcj+OEZH&#10;sTNbpmSyLk+r5F7l6WR28fSJ51xLsI2ImfS3Zy0Lumc8mcB7ZvPIsQZSdud2zAyR8P1RUc/MSyL2&#10;sZL+ufGi3rmpor5ZJmwq1n8k5s9BxSwUtxDCY8JzSvrBxE1R0DnJkNU+hpTGF0ise4r4mseIKb2H&#10;0LxbCMy4Bq/ELridb4drXBsRdzVsgiqJuMuIyMth7lsGM59SGLrl4SS3AKYeRTBzL5ww9yh8RtBn&#10;5lFYaOFR6G3uWbjPwq1A28wlVzS6L7Kv33yyhhf6Zd1RSW+dXJXRPr0r7RLPJKtj1jHr6oxP9tWZ&#10;sMK+udiigbnk4p65/OK+uVqy3ZFzdeZmTgfvUU7H9OucKzPvi/vnpoqJoClKiDBLiUj/U1DxkpKi&#10;nIqa4sbPRU7FLfT4TOS9AGlokEk8NxV4RusbVlKRx1Xch1dyJ/wzBuCX3g+n2DaY+5fDwq8c1oFV&#10;BBUCgZeQY6UMZj7FMPYsYqI38shn+3TbnFvII0J/Y8bNGzLlFtSYcfPDzT3yDS24BXoW3vligp9M&#10;ZCL7+szcp2ihuXeJun/G8JbU9knjtLZJn9S2qaT09umKzCuzlzKuzPYRwd8kGCEif0AE/5R47Vek&#10;j/y2oHtusrgPyOucISE5UEhFSfaLSUlBj1FhCyHcp6XwHOF5QggFTj83v2sOJMJA9pUppLe9R0rz&#10;GC7UPMX56ieILb+HkNxBIvA+OMe1wuV8G6yCKmATUgPLwEoidiLqgDLmyanI+WIu+ejZTbwKYepd&#10;RARfwLZpSfcpzLn5PIJRU27+sDk3r86MWxBJxG9kws03MOUWigt+OpGJ7OsyOhBFPNqq2Irnx89V&#10;PvdJb5/MTG2fak1vnbiV3Tn9NL11aoyUExlXeNM5V+Z42Z1zMwU9c7N5XcTT9gC5nbMgHh6kXw96&#10;jJa59DXiiXM6gayrsyDvRWbHDHLJa+T95D0fkN0x+/F8up11ZQY5V+fYdu7VGSZ0+rnpbeMMqS3v&#10;EFv5BEG5QwjIHoRrfAfORDXAPrIeduG1OBVaDevgSiZ4KnRT32KY+BDxktLcj4TovoUMFv7FP/Pu&#10;QoHT7Y/wJOd5FPDMPQo+Cd4zTyR4kX3dZuFbLmPmVbTWzLvUxC/jdnhMxfOKc5XPrkWXP39K8J4A&#10;kaVPGaJKKB4zxFQ8Y4iueMFwvnYUIYUPEZx/HxElTxBT+RJxNW8YIsh7g8jxwLx7CCq4i+BC4pUL&#10;7iGs6AGiyp4gvPghAnNHWBlbRT6znHy+AFGl5LWcIbhc7MTpqFaCFthGNMGKeHATP9LvJrAKqmIi&#10;p56cCt3Mj3hyctzUt5QJ3tib78WF4hZ6clpS0DD+hHsuA+2/G3mQhkEoeM/CUTOPgmELL4HgPUWC&#10;F9lXamY+ZfMt/Eu0Tb0L95n5lnrbBNUV2gTX9lkF1z2zDqqesAxqgGVIIyyCm0jZDKuwdthFduBs&#10;bCesw5oZbCPbWGkT3gKr0CbyWgfbPhXR+vE4/Qy6fTr6Ejuf4sy5K+x8m/Am2Me0k/ObGc7GXobT&#10;xQ54pvTDLaEbzheuwoEcs49uxZmYNpwKb8RJb+K9Sb/cyKeECPpzcZewkuIkEayRFw3Vi5iAaWni&#10;Vcy22cCcaw6M3fMYjNxycdw1G8dcsthrJ9zz2aCdqRsJ6ZmHzxu2YCH95x4+UyR4kX1dRgeejL1L&#10;9Eg4b2jmWxZu6l1SY+ZbMmTqU/7G3KecZ+ZfD4vARpgHNcIssAGmAfUfYeJfAyPfqo8wDaojx2vJ&#10;dgURIvG8gaQPHULeH1xH3l9LXqtmoPvCYxT0PAoLekssrB7W4Q0MtkT81KNToVOvToVuHUo+L6gG&#10;xr7lDFT4Jt5lDMZepTDyLMFJj2IYuhfihEcBDLn5HwVMQbeF+1TwDG5ZOOGaCUNnUrpkC14njYUb&#10;Eb1LHs/cnfbh84ZNPgo+hwg+28DBIUkkeJF9XUbDUhPvYgNj72IjUkaaeBfVkf78MMGoqVcpz8S3&#10;GsZ+tQxGvlTgRGx+1UzstBSCCv6kT+VH0H16Dm0AKNj5ASQEDyTbBHT78/ewBoOcJ2wEKCxJo2AT&#10;1siEf4pEAdahJNogx8xIo2HiV0lETkTvVcYEfoJbxAROvTotGZjAc3CceHCh8CmYyF0yP+IEFfpn&#10;OElEb0TOMXLOhoV7Ps/CI3fMzDV3xISb02DmlhNjxs01cXBJWungkCAp+BlFJrKvwz4JvpAIvuDn&#10;gvcs4hl588VIIRT+5yL/JehxodD/rlHwJyUVOilP+lXhhHfFR7F//l6zQOr9iacnAqdCp6DCFwre&#10;nEQDVPBCjy6EUOxU4MdIiH6UCNbQmXpxInRSHnPMYF6cCp568uPO6X8HQxfBOeR1YxLem7hmzpi5&#10;578z88i9b+6W1W7mmp14xinJ7qxT0hZ39wjRWk4i+7rsHwu+gAne0reER4X1SYx1DHSbipUe53to&#10;uk+3aSPwKQLgn8uPDOhrn17/dIyWQtDj9D20u0AFz+/ft8A2vBU2oc2wot0D4vlN/UkD4VP+MZSn&#10;YqcennrvYy5E2ATHXWmfPJf1yanQD59NxkH7RBw6k4QjDils/8iZZBxzSIWhQxpOOKZ/xEknInin&#10;DJg4Z8LcLZsgZ9LcKe2FpVPatbNOCaVnnRKDXNzDj7m4ROi5uASJnqoT2ddjVPAWRPAWnoVGpIy0&#10;III39ykaJhg19y7iGfvwRc33xnzRCmHsQ4TqzRf754L/KGDB68c9K3CUW8ZAt4XnCoX/s/eQY1Tw&#10;dLzAIpB4+RAieiJ2WlLvTgVvTqIDUx/S4Aj66yeZ2AuY0I8QsR5yyMDBs+k4fCYd+22Tsd8mCQft&#10;knDgVDL22cQz7LW+iMN2iThqn8wEb+jEF/vPy0wW1pu4EtG7pL23dEp5ZO+Y0HnWKS7b1TWc6+4e&#10;uMfDJVDLxSVUNONOZF+H/UzwngV8wXsWDptTD+9VxPrwJr4kjCfi/ShsL+JhiZAp6PYJT9IgEAiP&#10;03PZ+eTYcW45jrkTsbuV4oh7KRP9MQ9yjODz9whB/5epH+kSEFDBWwWTUJ6InZZWpO9vQboDVOyf&#10;992PueQRb84flKNhPF/0aTh6NgUHbOOJ6BOxl4h8DxH5bsvz+NE4HD8YBmHlj44w+P4slm09A63N&#10;ttDb7oitRwKx0ziC4ThpDCy5eTAl/Xwrl3SevWP8mL3zubuubuGt7m7BCS5uYXbuLsHfEeErCn5O&#10;kYns921/J3ivojp6z5kJnvThTYmHFwqYQijMX4r+lxA2AkIYelQQ707FTkVfwvD3gifdBwIaVVDQ&#10;xsY8oA6niOApbILrYRlAGgMi+JMeJTB0J56dQCh46uEPE69MPfyBM2kEGUToydhpEY/dVhewbr8X&#10;NNabQHe9EbTXHIL68h2Q19oMWfUNWKy8CpJKKyGjvBLSivpYLK8HJc2t2PyTNUzswnDGPR5nneOm&#10;zjhEvHJ1C73p7hJU5e4aHOnmFmLq5ha8zt09SNSfF9nv32y4SeL0nrKZd56RGenDm3vnCQRfwARv&#10;8jMR8gV/0ouE5Z7UQ/NB9/liFYqf/zoVOYXQo1OxU9EbepHXCITv/fT+T/+Lip321ekAHRX6qZAG&#10;WAfVsXCeencq9BNcevutCEddiGcnoj/iRAXP9/AHT6eysH23aRRW/XQG8kt2gqOxEco6G6CsvRpq&#10;uqsY5FR1Ia+swyCnpM2gqKINVY3lkFPUgrK6HnT1N8HSzgPEs884OgSMu7oEPnV1CR5ITi+sSMss&#10;jEnLKLRLzyzaOXzv3vI7d+6IHp0V2e/XTnETJInoV5p45pqYeOTF0FtPxp65IwRjRPRE8OU/E6MQ&#10;J71JSE0HzHzKP3pkCvaaQPC0v36MW/kzwQtFT0thgyEUvvCzmdhJSE/FTvvsdLCOjdgT0VPxC0N7&#10;I89Svod3Jf13Aip4Curhf7K8gFV7/bF6pzuUlx2AgsYmaC/ZAN1la6C9bCVUNHWhrLUM8mo6UFLX&#10;hYKqNjgKqkTkGuAoabB9BVVN8ho5rqSGNRu34cABY1hYOCA1LX/83v3HLx88ejHy4OHDK/fvPy56&#10;8OBR1P1Hj+wePnyy49adOzqXenpE9+hF9vszC/dEjpV74sZTXkmnTnkkJVhzk9pOeSbdP+WZ+M7U&#10;O2+GelMqSEMP4lUJPhfnPxIr3RaChfGf9eGF/Xeh5//8XOFnCQXPQDw8FTyd7WdNQIXP7sP717LX&#10;jcj5x92KCQpx4GwW8/SHHHOwyyYJP5lGQmXFQXA0t0BJez3Ul66F1pJV0FqqD3UdPagSsatoLmVi&#10;V1TT+hmUNXSgpr2UnLOECV5JXYuIXwM6Sw3w3fZdiI1Nwr2Hz/Dg4eOJoZE7r26P3Bu5ffde+627&#10;d9OH7txzu33n/u6O7m6tS729osE8kf1+7Jhd6PwTdoFax+yD9hqeDvE6djok38o9qdfE8cIzc7fE&#10;CTrllPWVBWIXClUozk/H+Q3B3x//JHoq+MNutO/OP87vv/9c9FTsn0cLxnRyDRV9YCOsgpvZIB4F&#10;7dfTc6lXN3QtZEKnM+v2n87AJsNI1l//3tAfMlpboKC5moldU28NNJcYEOhBQ5cvemX1ZUTgOgJv&#10;ToXNh7LGEgY5ZXUm/lXrN+GwoRGOGprgp1374ezmhZZLHbh28zau9PXxrvb2jl3u7Lhzuauz+XJX&#10;x0UCm4aWlo2ZBQVygp9aZCL77W2PibfiPjOPLfvMvE7tMfO4uNfUs3mvqcedfeZeY8fOXuDR+eWs&#10;n0zEe5xLwuePQhUOzAkFzhf25+Lnv4f/mnDQTrj9Cfz3C8X+ywiBzgGg/XgqduuQFubZKSz86kHH&#10;Fo465eG4SwEOkzD+oEMW8+xr9vtDe/NpqKw6BuWl26G9YguWrNoMXYP1xLuvYIKnJRW9CumnK6pS&#10;YWsyCIUvr6LFICEjT/Y14Rccjqi4eAQER8HY7BQsbexRVFaJuqZW1De34HJ3J5outaGprRUlZcWI&#10;iYlCYEjI0aCgoOX+YWGi0F5kv67dunVr/sDAwMJr164toiXdv379+jf0taqqqm+5XK6km5ub5uaD&#10;Z7Yp6a61UVqy7pzCknW1Crprb67fZf1yr7nHlJVPFnuCjN3+IuLji/NzsX8u3F8Kmi/4z1+jJR3U&#10;owN/9P388z81EJ8LXQg6Gk/76uwBHgLq2ZnofWph6kUaA4LDTrnYbZ+OvWczsfd0OraeiARn2THI&#10;L9kNdb3vsXTNVixbtQVLV67HUoO10Fm+gvXhWVivqcdET0N7CurVqcen4pdVVIc0Rwmr1m6Ci4cP&#10;zji7w+qUA8NJE0vExSeh9fJVdHT34MbtIdwaGUZDSytizschMjoK52MiSQMRvJOIXsM3PPxbRozI&#10;RPav2Pm0tG8TEtIlExLSlG7cuLGUYP2tW4M/DN24tn9wcPAIEfmxJ48eHX324MGBp48e7a6sr/+x&#10;qrbhp6ra+v1uHm7ma9at8ZHmqKXJyKo2S8uqD0nJqb6UVNCdXL/HGpbe6ey5cTaTTeB5hcIVCp7u&#10;Uy8u9ORCAdNo4JcRgVDsn9/aE77+S/DPJ4ImYb35Z4N3tKSCN/Umn+NJziENxSHHPOw7m4P9jtnY&#10;ZhyHZT+4QH7pQSgt+RHq+luhS8S+ZMUm6Oivga7eataHX7ZiHQvvNXSIpyeg4lfTpsLXZSG9vAod&#10;uFODrLwKVNR1sGLtBhw3NsPRk6ZkeyOW6q2CkZkl8e5tROzDJLS/gYEbg8grKkZKRiYSk5OQnHQR&#10;CefPnYqNCt98PipKQUCZyET2fzZ9/XVi+vprZfX0VqkS6C5fsWalgcGqTRcTU3bGJ6YcJ57cbvje&#10;fZ9bN66duzU4mH7z5vXC27eHy58/flD14snDihePHpY8e/gw7/ad25nDd4czRkaGcipra8vduS5t&#10;K1Ysuy4pufixhITCmKS0IhZKq0PvuxM4ejaWJYygghd6XL6o+SKlJR2Mo6CCF4qVf45Q+PzGQNgg&#10;fC5oYSMghLAREb4uPE778nTEngqdCZ4+OONFzueS/+9aRDw8HajLww8W8Vi5yxvqa8ygsnQ31JZs&#10;gbb+Zuw7bg4njwCY2pyBwZoNzMMvIeKn3p4f4hPhC/r0dKBOOCovKavAStqH5yipEq+vxvr00vLK&#10;LNRX1dKFg4s7zl24SLz9RZxPiEdYRDiSU1OQlJKMxITzSL4QEZ0aHWSRGh24MS1WdJ/+T2XKUsrz&#10;1OXkFirLKIspSSuJU0gLSi0tLXENjWUSampLJDU1NaVXrFghr6+/WkNff5UBEfbW5QarDuoZrLYg&#10;cCbwI69F6hmsir+QlJp1MSm1bOjO/ebrQ0M9xMMP3bx5E8S74/btETx48AiPnz5hGLk7jEePHz2+&#10;PXL70aMXTx9X1dQ+d3V3ea2/Ytl7CQkJLFwgAUlJeUhytKGxag92WQTDwqeQP09dEHJ/LlYKYQPw&#10;uZjp9udCFzYKwobh8/N/+d7PwRd97d+JnoJGCfR9R92KccS5gI3S7zuVgpU/ukNOZz+7BaeoTsSs&#10;tw7BMfE4n5yJqAvJOOvCxYbvvv8oeOrxaXhPBU89PB2V5wucL3gpOSW2LaOgTEJ8FVKqMMEv5iiy&#10;/b2HjsLWwQGWp2xgbm2F02fsER4ZgejoSMSei0DqxRhkxoWBCN44zOXU6nAXa2lBdRDZH8mMv1+x&#10;yGLbas42HXUtVUXFVcochW0qcop7NBSUjijKqRkqcFRPyksrGXEI5Dl8KMmrGJHXTDQ0dC3UtXTs&#10;1DV13QiCVdW14lU1tPNVNXTq1DS1r6ip6wyoqWsN6euvvHcxIfXx4+cvXhDvPjp05+74tZu3WIj5&#10;7NVrvJucwiyAiZkPmJybI5jBy7ejGBt///bl6Njbqrr6997+fhM/7d4FBUVliIlLMcH/baEcFiqv&#10;wroDTiznG70P/6mP/ckLU8H9I1F/Lu5/dOxz0f8Snwue4qQXP/ynIbwZuzdP+/D1MPFrgLFvPfs+&#10;R4iXp4N3+21TsXSzPSSUv4e0wkoCHagvWQ1HzwCExlxkgg8Kj8b2HXuY4KnAqdA/iZ3epuOH9FTk&#10;VNSSskrMm0vKyhPxKzKx09dkFVXZMb1Va2Fha4vTDmeJt3cG19MdkZHhiI4KRVxMKNLio5ERG4rQ&#10;M2YIc7HeFulySklQRUT2tVqo2U7JMNMdypFmO5cEGe1c62+083vzbasOfrdUzWLrUlVXVUXlUDUF&#10;5UR1RcU8eTnVMoJqeVnlWo6sYh2HQ0BLPurlOEoNCgoqzfLyyu0KCqpd6ho619VIBSQlNEhlVFXT&#10;fKeiqjUpo6A6vUx/NYh3x/Vbw6iub+DlFRXxCotKkJGViYSkRJyLi0XsxXhcSExiiItPQFwiOR4f&#10;3+Ub6NflExjQ7x0YcPvQkcOP5eRV34iJyUJGTh3fSKhinvxKrNh1mvShC1hIb0gfUhGE9aw/T8Jp&#10;oSjp5BraXz/mXoLjrqR0KWG34PiCLxFAKHp6Lm0saMPB78P/I/DF/nnYz783bx7QwB6qoSW9VUf/&#10;1w9Wqdhll4W9pzOhvNYaf5HaADFZfSyWI55abSk2fL8bFnaOsHfxxI69h9mgnIyCGhE2FTe9B6/D&#10;QAXPvyX3ycNT0VPwJ+SogUO8uhwJ72WJxxeXksXq9Ztw1tkFpOFEUBgRdmgwfP08EB7uj5gIf8QG&#10;km2XU0TsNubhTtbrgh0tRLnsv1YLNdsrF2q2Z0W05e694Wa7rcPNdiDCfDeCTHbBfPuqIiL2Om0l&#10;xSvqikrXFeWU7yrKKj9RkFJ8KS+r+kZeTnlUTlZxVI6jwIesPIM8R3GMePu3sjJK78g5UCQVT4n0&#10;G+WIZ5EhFVBaSg6SEjIQW7QYy5brv1+iv+q1uxf3qbuX50MPL8+7XA/usCUJLW1O2cHB0RlOzq4M&#10;zs5k28mBlr5OTk7uBB6+AQHBh44eTTx07HA5bVxI9+Let1IabxbKaOEvi5dCe7MJLAWDdjSc5guw&#10;goXXbMDMgwr+U9+beW430ji48UX9jz38J7Hz8XOP/jmEnyvsy1PvLkyzRcVOQRuHg06F2O9YhD32&#10;OVDbaI//kN2MbySXQUZxOeTV9aCotRwqxINzVLSIl1Zho+90FF44m+7zEXoqeDqoR/v5GrrLoUT6&#10;6bIq6mwQj07IkVdSh6IKeS9pABaKS+OHXfsQHBHN+vGRsVGIig5DaBiJKIK8ERXsSQWfdc7fzTXG&#10;13VnXIC7eriLrWi0/mu0CONd8mGmOzeEme4yj7Y6gHDzvQgy24Mz+zZj+1IV6CpIQ0dFCeqKyu+U&#10;ST9QkYSGCjLEU8gogAidlTLEQ8jIcMDhyJNjfCgSUQtB30ePcTgcwevkXBk5AllIiktAVkb2up6+&#10;futSvZUlZ51d04mYLxAhRxGECITt6ubicsrdxcWQYAfZX0ewlEDTycle18XFZe3BI0f2Hzx61IkI&#10;P54IvoFgaJGU2qv/PV99SmXFfhi7Z+Coaxbz8MfoY6hE/CdY0gmaaYYf4lMx0pJ6curZ+cL+udiP&#10;utH9n3v3zwUv9OpCoQtFLhzVp4N09Ck6KnLLoCa+pyehPfX8+87mYcepDKw5GAKOngn+Jr0B4hwD&#10;yKvqk748gSZ9CGY5ZJW1mWengueH6jREV/3o3Slof15/9UasXLeFhOvr2CCf9jIa8tMGQYdNu6WQ&#10;kaOCl2W359IzspCanoYY0mePOx81cy424m1GRtLdjPTk5ry8zDgCi/PnI9fGxoaL+u9fqwWc/EHV&#10;Ze+mHwMNfwIpcWClFtYoimM5RwzrNBSxYYkm9NUUoC4nBTkJ2TG5xbKjshLSoxxJKVIu/gh5juyo&#10;guzfQ4kjOarCkYSqrCT7DA05WQYtBTlWKsgsriVI0pSV8Fy+3MCECHwnEfBGgpVE0MtJqUOg5u7o&#10;Ls914Ep6nPWYJ/jqH+3AiQPzDh47pnLo2LGtRPR2srIq8X8V02hZIKV+5z/mq44t1vqOd8j+PEsU&#10;SSe/sGfiidApmNjZ/XOBYL34oT0VMz8s599b/1z0fPxS9Pz3C4X+udhZQ0KfryclnWRDb89ZBzbB&#10;JqiZCZ6CCv4QHbQjXYntJ2MhoX4A30ivh7SiAevDy2sQL0/AxK6kxcS+mENH2fn980WL5SAurfCx&#10;AaCen4b5tE/PZuRpL4Ma8fLKatpQUNYgHp56d3Um+MWk0T5y9CSqa+pw9epVtLQ2oLKimFddUTxa&#10;WVE6XFtbWV9XVxlVX1thVFNRsiInJ0eUKONrNcfvV0sdX6u14sBKzWPblMWwhrMAa+QW4UddJexY&#10;ooQjKzVxdK0OjhhoNG3UUmrgLJatJ6hT5UjVccQ/QVFWlg8Ov1ThiNfpKEr9DOu0lLBKUwFLFCSh&#10;ISuRpSkrHkNKFy2O+FFNGbF1azTlVFasWLFI8NX+R7Z+r9l8cbnlWgtlNPculFb3WiijkS/B0e9d&#10;IL/u2SL5tRMHbKNZ3nZ6O4yG8lTYVISfC5UeEz4nT0VMBc8emmGPwfKTXtDn4BmIpz9KRE8fqDlO&#10;GwfBe4WJM2jJPt+rhsGQNgqCz6Ye3jKohcE8oIn15em5h11oAowKbD9xDv+35Hf4m+QqiMksYYLn&#10;qCyBvNoyUpJ+OwnhZYmgpYiXp6IXggqeCp9u09tutO9OPT9tHGgYT8N8/rRbXdYgCCfl0O7Bzj0H&#10;UV5dh46rXbhy5RIuX2nlXbrUNtpxtW34ypW2uo6OtsiOjnaj+vpyg8bGStGMu6/ZNmlISXynJKa9&#10;VUl8y0+6nCPmG7Tgunc9vA9vhvOudWdO71ht47x7ncWxNVomR9dqGx1eoWm0SVvJiLNY2ogjvvgj&#10;lKSlP4II3miJ0uKPWKupZLREYfFJXUUpw7XaCofXaSnuJsc2r9dWWrZOU1l+k47y33nu/6lt3GnB&#10;2bTbaqO4nJ6NOEcvXoyj3yomq39PTE7/7R4j75kzwSUsjzvLECvIfCMUKhuwYyB9d/bIq9DbE29O&#10;BP9R6J8J/peiZ8KnwhYI/B+CfCZtEKjQLQKbSTjfyLZpdhwqeHov/rtjkfjL4q34i5gBFkjqYrGc&#10;FjjKSyGnuhQK6kuJ8JcwwUsTsdLQngqWgnp3KnZaUqELjwv7+DTkFwqelhT0PBoR7Np/GKmZOejp&#10;7Udndxc6Oy/zOq62jvV2dYz09Fxq6O29HDMwcMmEbK+srS0TJbz8I9iPOlLzrNbqLLbcskL+9I61&#10;yhQuO9YouOxeK2tLIoFTO1dIHl6lIUGEL06xRYu0EAIQkX/EciVp8TXk2D/COm1lsdXqcgu/hMB/&#10;aRv32CzavNt62cY9VkeJdw8kQi8Vk9Mb2LTL4tnO/dbjjgFpMHZNZYs1sMQTJOymIuSLVVjyjwmP&#10;UzFTUf+fIDxXKH4q+pPetZ+8OwF73aP8o+CZl/dvIh6/ngmejRu4FuGQXTq+5fyIbxavhoSsHsRl&#10;iBeWp6E8Ce2J2Kno6cCdHBUxnT+vpA0pjhpk5DXYcQr6qCyFcGCPiv3z0XxhAyCMDuiDNDkFxejq&#10;7kd3bw8pr8x0d11+193dfr+/v619YKA9sb//kh3Z3nLt2mXRxBuR/T5syy5L+Q17LDZs3GVpJi6n&#10;Hyohq1+4aY9Vx86DliPW3PiXp7jx7y28c9miDrRvLhS4UKifxE6PVf2dsIWi/hz0fZ8L/vNjQhhy&#10;q1lEcIzeFfCrhxkRvFVwK+nHtwpEX8tG6Q87FuKYQy4011pjvvQG5uEXSKqCo0j63+p6UNHWh7KW&#10;3kfQQTwKNo+eQE6VPhuvBzV6T55AUYN2BXRYw0DxuXengheXUmIRgaGJFcqr6tHZ1Yernd3o7bmK&#10;7u7Lk319l14Qz36diL2MiD6Y4Hh/f7tBf3+LyMuL7PdhPx6xkNlxwEbvpwPWu3cctLbbccAqYucB&#10;6yJrz4ROIvp71tzEUWPPgmk6ICf0zkzMNLGFQKxC4dN9KtTDrp/Opfhc2P9I4MLXhTjkWowDzoXs&#10;M4x86tiEGwvi4a1DL8EysJVFG4ddCrHjVBp2WCdh0+EQzJf/Hv97niYRvDrEpNVIGE88tCYVvAED&#10;3aZi5wt8BWsMaKm1fA109NdBW28tNJau+Ch8miRDUYM2EuQz1JexTDg0KpCQVsZJE2vkFZahofkK&#10;Ll/tJSF9J4iHBxH7eF9f25OBgbYeIvR8InyfgYHLB4mnXzo42C5acVZkvx/bfdBadudBG4OdB60P&#10;nfJI9LTxTMxhovdIfHTSLef9UW7xDBUnE7KwD0/2qdCFg23U0x9x+2xwTtAQUAiFTRuEfyTyz3HU&#10;g5xH58y70VH8Gja7jnn5oDZYhxAENrFwnj48s8c+Czssk6G2xhL/379q4G+LVDFfQoX15Wk/ngpW&#10;RZsKfAV7Sk5NSx+qOgZM7GpLV0Nj+VqoL1sDFV3aMPAjAer9hd0BRY1lUFIjJfH48spLYLB6Kxyc&#10;vVFW2YDGlg60d3SRsJ6g5wp6etpAvPy7gesdD4h3v0IagHSy7dQ/eOUHInwVwU8tMpH9PszWPVnm&#10;lFfCWhuPeHNrj4TYU56Jjcbc7DvHPErGTnBLeezWGxUvHaBjqCFhdzUT6Of4pdD5fX66TxuG2o/H&#10;f/k++lnCz6Q44UGn2NYyD89m2gU2w5KE9my2nXsZdp7Owu7T2dhhlgjtjbb4i5ge5ktqEQ+vwfrx&#10;1MsrqNMJOETsOis/K2kj8PcQRgPUszOhk4iAhvh0gg5tKOhrm7bugeX/v733cKsqS9d9+z+493nO&#10;2d1dKklyMABiDmC2TGVVV+iyqqyoYigFJAgqkkFyBkFykJwzLKKIIhmJkhQjCosMC/S93xiLhVR1&#10;73Ofve893d5b6+vn7THnXJOFVdZvvN835hhzGF9Dclouqu41oPp+Le4/uIeG5ntoaX2A5rZ7sw/b&#10;H7xpba3teNjZlM9S+5aHtT+1dNRuaW19ILvwr1oa0vj3B3uxpYlduP4lhwjDSw7h/j/b5Qp+scvt&#10;IdiFBJiIw+vIYCR3ZyPzBCMDlF076UStC0H6m8dr78Xr/EWgC7mDMzHQxd/Jvpvupe+UDOCxATrJ&#10;ozi2x50RuTsDnrUsxWdPDA6cCob+ly7Y+3d7vlpOTnUrZJXW8cE7RQ32SI5S+w360N68C9obxC+w&#10;ZOAz52cOzsTAFru++HPm/OxnWGfBwGcvxWADepu378PPp41gY++KkLBYFJZU4X59Ex+4a2yuQ2t7&#10;PR521IlaHz4QtnU0POrsbCoh8P3b2xtPt7XV7+jokL7vThofUEiA/8Uuw/CkXc4i8Cdtc4Wn7fNF&#10;HGIC+ySBJtaCGy+k4RJJQJY49U/UUfxI9zCJj9/DzkCXiIEv0WkXtiSWbUJxh2r3uzDxqSHQ7xLo&#10;C8B7VvDZeOzR3HHjGBz6wQ0b9pzGX5W2Q151ExQJeDZSz8Bmrs5B3rwH2pt2Y42e2OnZIpstOw9h&#10;+57D0N93FJt2HsQG/QM8zV+z0WAxvWc1vNbaTbh81RHOboGwtvOEu3cosvPK8KChldL5ZjS3NqG9&#10;oxkEtaitrVHY3t7QQ8ALOjsb/emaIZ3rS4GXxgcVDPhTdlkLwKf7n7LLJOAze07ZZJLDZ/+Dw4uP&#10;xSm9GGIx1D/Y5i0oH99Tzc7EjiXASzoGiZbCz7+TQGZiHcppF7aJpBh8EwKf1fBsmi2bY88mAH1v&#10;lY7vLVPwoyWl978Gw+CYCVS090FFayt/Hs8m4DDoGdw6G3dDd9MerrXrCXiq3dlrsK67eMHJKxBn&#10;TK5gx/5jWL/9AL+fvSRDb+tubN55GLsPfwMbl1BcdQ7FxSt+uOIUgrjUIlTcrUNDSyta21rQ9rAJ&#10;BLmovb1J2NXVuAB8sxR4aXyYwfY9P0vAn3HIMDzjkO5/hoA/Y5fec94+TUjQi1jdzAbtJID+SLAz&#10;MVDZuQRw1v5nknzOwH+fAfzW6dln4vT+t8Cz99sxMeDZKjo2Wv/j9Wzu8t9eTsDRM8HQ3m8M+bXH&#10;sEJtJ2TVt0FRi9J2ne1YT+7OtG7LHmzYxt5Rv5PPtz9tbIX88hokZBbAzT8URpY2OPbVj+T6Rzn0&#10;GwwO4th3RjCxC4WlawLMbyThknMCTB2jEJFUgrJ7zaipa0R9Yx3a2pvR2dUs6uhoFnZ1tywCT/Ab&#10;dne3SIGXxocV5/jmFPH65x0SDEn+Z+0SBOfsbvect4sXEvQivhEEOTtz7++ss/HN1Sxqc/i5GFoC&#10;2L4EP9kVi8XdXCyx84uBP3E99zfQS2p3BjvvTOgzSZnAsolTziU461bOV8wZ+9zhG07yV16Ry7MF&#10;Nqdsssnlk3DcLBZHDAOw7qA5VDf/iL+qHSDw9amWZ6votkCPnJ3Bvln/CLbuPgqNdduhTfX69Ru+&#10;uOLoSS4fDAePQHzz01kO/K6DX+HgF6dxxtIPpgS5iVMyTFzSYeSUCiPHWLgHp6G4qgG1jW1oetiK&#10;js5WdD9qFXV0togd/lGrgM4J+BYp8NL48EIMfLT+GbtYw7N2MQR8LAEf3XPOJlp43i6BavhsglCc&#10;ri8CzoBdGIXnA3N8Ag7BuiB2LrlvKfisZdcY6AxoJvH4AIl/J/0c3cNaNnYgeTTHBu/YKL143zvx&#10;TjXnXQr4W3a/t0rk0H9+MRx7vnWB7t5fsXr7CWht/ASa65i7H+S7yTBtNPgY63fs5zX9+u0H8cmX&#10;p3DpigtMrJzxxffncOir0zh+xgYXrUNxyTGRgE8n2DNh6pYDM7csmLumwsEvCxnFjbjzoBWNrZTS&#10;d7Sgq2cBeObwj1pLyeEDFhzegI6lC2mk8eEEB946Wv/89ShDkv9Z6yjBOZvInvPWkcJzNrEitoEj&#10;mxsvScEZrGJgBYvH4lH7f9Ri5/C7Y7HY8RIR5EuBZ6P2HHj3Mj5Yx1bMsbSeuTxbOceA5zvS2Gfh&#10;hGUC333myEk/HPzRDQdOOGLbJxexZvtxqOodhdqGI9De9jnpMy7dHV9i/e7vsPXjn/HxV8bY/8VF&#10;fHnKBifN/XH2WjjO28TB2IFc3TEDRs5i4E3ds3DZPROuwcVIKWjC/aZONHe0ceDbu1rmunqaxyid&#10;72/raq7s6moO6XrUcoFcfm9bT6N0qaw0Ppz4XwF/3jpKdNohY8kMOzGwS0Fn9fwPDNQFoJdqafq+&#10;VPzaYoYgnqwjAV5yzh6/sfnzEtBNvO/wlr2+mm1QwTaaZNCfdczBGYds/HKV0nuTcHzx600cO+2H&#10;wz+74+gvHjj2swf+dsoTR35wweEfHHHwhD2O/OiET35y5de/NQnCySuROHU1BmdtEnHONgnGTpm4&#10;5JLNZeaai0s3snDJLRMXHZNg7ZmFiORqPHjYSw7/EA+phqe0fr6jo3Wyq7v5WUd3c31nd3NSZ3eL&#10;TUdHy5ft7c3rOjsb/l9fFyENafy34oJ1uPwF64jtv9pGnTx/PdL3nHVk8Xm76G4j+6gRI/tY0Vnn&#10;7MVlrBzMJdBK0vX3I/FiSSBnrUQM7t8+o/8d4HT/b7QEeLY5BRODnm0nzXelIXfne8ezV2vbZ8DQ&#10;Jg2G15M5+GyveLZd9GdnA/HpmSAcPemDz88F4bMzAfjU0B9fnA/mm0+etk7CWdtUnLFLxhkbdpxM&#10;jp4BEwY4ydw9d1Fm5PIWrlmwupGBiKR7aOocRGNbGwe+rbMZXd1NswtpfW8nuXxHV3P4w64ms47u&#10;pqMdHc3S99tJ48OI89bRKy7YRG04bxf57UW7SOeL9pEZRrYRLUa2Ua8u2EdNs+Wyhi5sQUsJHz1n&#10;dTdLwRcn1rB6ncTAXVp/L10JtxRuJnZtqST3/0bUyYhXzZXxUXox7FUEPqvn3wN/4Qal9iQjAv8i&#10;uf15+3QOMYf/ym38ZBmHk1fj8bNVLNePl6Pxg0UUP2aQX3BMh7FLFrm62NFN3Qhu9zyYu+XBwj1/&#10;Uczpr3gW4BJ1Dr6RAjR2PEV9C6X03e3ofPSQ0vom9A60zbR3Ngy3dzR2P+xsEjzsagym6xc6uhv3&#10;l5aWSnealcaHEcYO4WpGdlH7L9pGXzCyiwy+YBclMHGK6DZyiBi+4Jg2w9bGc5dfmHgjBl4iiWuL&#10;wZZAz9qlWgr7oosv0VLY+TX6Xex38vfbuZdDvGd8uXijyYWUnu9U41rIZeJaAOMb+bhIGQmTsUsO&#10;Ljpl4VeHNA61pDWiz0xuSMAWw81k4V4oFkFt7vEedAsP+mxBV73yYemcBt+wYlTWdqDxYSfY24M7&#10;uzswMNCH7kftaO9snW7vbn3V1tHcSrBnt3U0uba2Nv9QWlq0VfpiDGl8MPGrQ8RqcvejF+2izEwc&#10;I8JNHKIqjZwies/ZpQpPO+XOSl56wQbu/jPgl0oCveRxGxO7/nvQmZZeZ5BzLbwCS/wGWwEHXSwB&#10;30KaAc9aY3f2Oiw6dskj4HPFciW3Jtc3ccknuKkGd83jLT+m6+xcAjyDmwNOoDNd9iqEpXchrBZk&#10;6VXAddkzH9d9i2DvU4Cg6HKU3yVXf9RP9XsPutj2U4860d3TReqYa+1oGmtrb3rc1FxXUyYoimts&#10;fmBdWlrwTXFZvkFJSf6aoqIiFdLK8vJyhcbGxkVNv3v3TzTN9e6/KGBa/t27Ybl3715Ld7WVxj+G&#10;kX3EcgJ+nbFj5JfGjlE2Rk5RSQR9/VmH1GenHHMmT9kVzHOQF0bVJWBLJAFX4uQSSdz998D/w/GC&#10;o7M0nom/0NKFPXcnJydHZ7CLHV4MvBED3aMEJiQGPHN4U7f8BbjJwcn1uegaT9EXwDZzF9/HXZ0g&#10;tvQuIpXAyqf4N7riLZEAV31KYO1XClt/knc+AiJLUXG/ndL5XrR1daKztwuPervR0dWO1oeNqKm5&#10;M1NeVTIsKCnprawqrSmvEqSyd94JBIW2JaWFl0pKi86XVlUZ1jY2Gk6/m/9PJeIScb37X2r6N5qf&#10;nz5NOkn6aX5+9Nv5eeHnc3OjB0Sisa2zs+OrWEcg/luXxh86CHYVtnLO2Cn6golDZMhp+6zKk/a5&#10;/adtc8dO2mfPsbfSSKbXMkj/mbNLAJYcS8SgZ9fY0td/JubmEshZKzmXpPQMdnFaX8pl6lWKS54E&#10;v1sRF0vnTQj2SwSzqXsRzKkTMKPrpgxwkoVnEddlDwLck6D2KuJAM5iv+RLUfgJcI6Cv+5eRKnDN&#10;rxLW/lW4HlgOm6By2AZXwj64Cu6hd3Dz9h0UVDagtuUhHnZ38zr+YXsrH8C7e68KlXfKQKCjuKRw&#10;TFBa+FJQUdJbXlnR8qCp8f7zoeGq6bn5stm3b0tJAolm3s4vHv9Ws6R5wVtq/7km/5lK3s5PFpMK&#10;RCJhpkg0Gk/AB5Js6fwUtQcnJkbWTk6+lj49+CPHRafYlVS3Gxg7RRmess8OOG2fU3rSLrfntG22&#10;8IydeCENWxnHFtGwJa9iEeCstv8d4Ey/r8v5PUskBp09V5dsM/Xe2dmusUzsDbYXXMnJCXhT70qC&#10;njm9GHiJzLzLYEbOb+ZRzEE39yjkTi5xdYlYys7c+6pfyYLEkFsHVBDUVbALugOHm3fgFHoPjqG1&#10;sL95D7YhVWIF34Fb+H14hdcgOL4KJXdbcLehGXUtTbjfUIuGpgeorqlEzf07uFdbjbsPalB17w7q&#10;mhrR3PZw5uWb4cmR8YnxyVnRGAE/OiWaE87MizWN98dMs5h/f45Zrvl/0MzvNL2gKa6389MjpOHZ&#10;2ZFXBPwAQd40OztaSG3w6OiQyeTk8OHx8TerFv7qpfFHDL5yzila/xe7LMOTdll8IQ0Dni2kMbTL&#10;ETFIF93bnqAm8XM2//13cP8+RWfX2b2L6T21YujpvoV6femxZDdZBjsbpOOQe5fDzIvA9yxbdHiW&#10;0ouhJ+DJsS9Tes7E0vSlsqJO4YpvKUFeRoCLXfx6YKUY9OAa2Ifchd3NamoJ+LAaOIfX4kZkHdyi&#10;G+AR28RhvxFaBbfgIqQWNqPsfhvuNbXiTm0t7tU94PvFM8hr6u7hXv19Ceho7ejEwNNnGJsirEGV&#10;9dw8b0Xv3vLtwZjm8I40T/8TX2Pnks/e0TV2lbUSic9F/E7x3eLjd29nMD8/wTUnmsTszDgmp4Sk&#10;4TfjE8M9wvHhqrGR11FjwteW1H46MfJS+oKOP3K8Xzm3FPgMcvhM8UIa+7zFt978YkuubrfQARDw&#10;7LVUTAxyPprP1s6T2DGHn3UC7F72s6yuX9h3jq1++2ebV7L307M95thIPKvZL3mUwty74r18CH7u&#10;7MWw8BLAwrcMl/3KYeVbjit+LCW/w9NyJjHkSwAnsB1DFkQpuuOtuxx4h1v3CPR7BHot3GPq4BnX&#10;AC+Sd+x9JBf3orLlDXpeiND9dASPh8bQ+qgPFXfvo7iiAgUlxSi/U4WaB7WobahHS3sbr+/burrx&#10;aniE7/83M/+WS/Tut1CLwRZr6bWlHQFrmd6DL8I8AT4nmiKwJzA1SWBPvsHExGuMjTK9Gn3z5uXL&#10;N69f9rx586JuePh5/tj48K3h4RdXhcKh42Njb7YIhS+k037/yPGzXQYH/jQBT/oN8GcdskUc3gVw&#10;De3FktTf/M2yDPgFYPl77PlGFZKdZt6n8WL4JZ+LN7JYCrzE4Rn0bPEOm1HHgGfOzhyeAX+Z3J6J&#10;ObeVjwBXqANgcNsEVnOoJWA7hIrd25aO7ai1odTcMew+d3Dm3kyecc1wi3wADwZ57APcTG1CavkA&#10;cu89R0HNU5Q3vET3i1k8HpnB4zcjeCYcxZOhYfQ9f4mu/n60PeriC2nYvvHt3V3o7uslVx/Ei9dD&#10;GB4bh3Bikpz9HWbfMmf/LdQSvaXrS4EXezc7Zn5OHcXbWUJ8jkM/MkFwT09gdFyIYeEQhl4/x6uh&#10;Z3j2dAAvXj4VPnva9+TZ0/4mOi8e6G6LefXqqevQ0DMTAv/rkZHnO6ld9fq1tH7/w4eVawKl9Gn6&#10;xk6phiR/kuBXh4wekvCCQ5aIgcjrbUcGthjc95BSOr/knAHMXFzi5OwzSb0u+VlxRyAGnW1pxQAX&#10;/w7xDjRM5xzz8KtzAYzdqI53FyxCz2EnN2d1OBtBZ7IJKIdjcCWcblXhRsRduEbeh2tEHYnS8uhG&#10;eMU2EtD18LndgMCkRgK7BUGJzQhMaMCt5FrE5zXhTusQGvvG0PlsCr2vZ/FsDBgcFmHg1TieCyfx&#10;QjiGoYlxDE/NYkz0FpOk8dlZAlpEQM/zVJ1J4uDi9F0C739N3OHfiiCan8Xs3AwH/M3YMF6NDOHZ&#10;0FM86u1E/+Me9PZR2dDfPdPX2zn8uKft0ePutsq8lJhokk1+SuwPuanRe/u6Hmo/f/5cOg9AGu/D&#10;yjVKwdwpSf+yU7Ihyd/cKUVg6RzZc9klRXjRIUPEnJal2ezZOJt9xybksIUsTGxLKubGZx1yCV62&#10;J12O+HwBXKbFbavs6HNbdn8+zlPWcIFq/Is3ShaglkysEYgn1two4tcX3Z2cnMnSp4zDzh6V2QcI&#10;4BBYCqfgcjjfLINbWBW8o+/BP/YeguMfIDylEeHJDxCb/gC3s+8jtegBCu62orKhG009L/HkzTSG&#10;Z4ChyXd4Pf0Wb2bmqZ2l82l0D5KLDzxHW+8AHvb08zS+7/krCCfnMEUUk3H/t6Bmbr5U7GfF38PS&#10;fvpu0SwmZqYxPjnGQX85/Ap9g/3oG+hF16N29PR24PHjLjzqaEBdtWA+Lzl20tnK+LnbFeMGjyvG&#10;qR5Wxs6eV4x/DA8P2hUVGqAVFuYvs/DXLA1piMPcKVzeyilmu6VL1ElL5yify87RRZedIrssnKJG&#10;zF1SZs1csmDqnAUT0kWXTFxwotaBWvsMatP5TDamc3YpOGPzWy1OebVOxelrKbw9cz0NZ20yuS6S&#10;k19yK/5N6s5FKbuFbwXXZUrZxWLOTnW5vwD2HPQSuN8SwCeyAv7RNQiKq0VIIimhGhEpZUjKu4Pq&#10;hg40dPShs/8F+p4NY5iAFc7MYYTAFs7OYHyOnJro5RIBQgL/0ZOXKKqsRllNLe43t6KhvZOA78Wj&#10;wWcYHp/CBOXoHFQiWAKyBFwmybWl+j3orBqfZ1kBQT5DkI9OTuDNqBBDwtfcyZ++eoaBZ4/RT+l6&#10;z+Ne/sgvLTUB3jds4W5nCVfLi7A+/9O8k8W5KYL9lbvVxYdulkYF7lZGwQS9JV37PjIs8GhNTdVe&#10;ksHdu5X61dUVOx4/e7YdmNr67t3kxnfvZnVm3o1pTGN65eS7Semut3+UsLSPWG7hGK1n5Rj9d3J2&#10;O0unqCQrp8g6C+eoQQvniPFrHmkwdYiHhXMyzB1TeGtmn8BbU6cU/rKIS84Et00cfr0eg/PW0Yvt&#10;2avR+M44ED+YhOBH01v46VI4zlyNp89vUxuLU5ZROE/Hl5wyYH4jG5fdcmHpngcrj3xc9iiApWeh&#10;uFb3LcU13zKq1cvewx5WDJ+wfITGl+BWbD7Cbxcgs/AuAT6Al2PklFQ7v5kQYWRqHqMz70CXONgT&#10;ROD0gmaJvhm6j4mdM/ceJ6cfnRKRZimVniQIx+m6eEyc3SO5n7k8nf4G8qXQ/zP3n6WinY3YT86K&#10;+Aj+m9ExPrj3+NlzXv8/e/WSr7fPLy5CQkoyYuNjcCv8Jq5YmcPM6CycrpnDw8YCPjbm8LxqAmez&#10;c3C3ujDhaHbupaPZmS46r3G/YpQbHhp8u6a6Mqy6ujz4ydOnAST/mbdT/m/fzvi+fTvtSXKZfzdj&#10;PTU/ZTw9P/HD5NzkYYJ+4/S7aaWF/yyk8f/nsLoRoWjlFLHdwjnyxGWnKPvLzlG3ye2reWrvFPXG&#10;yT8NN4KycMk2HFed42DvmQIbz2RcdUuCtVcqrtG5uWMsTGwjYeEUx4+Z2PEluyhcuBaOX0msNbKJ&#10;ouu3YU4yc4ijjiMRVi70Xa6pXNfc0mBNnQzTdc902Plkwd43G47+2fzP4HEzG963shAYlY2Q6HTE&#10;p+ajpqEdLR29lP6+IEAnKBWewOvRabweJ2gJelZ7M2dn9Tdz9UkClkkCPgOaidXmTJLBNsn1iXnq&#10;METziz/LrnHw6WeXiv0M+9kp0RyHmomBzyCfmKH6nyAfGac/m3AUT1++4nr5ZhiP+vtQKCiBuZUl&#10;jnx6DNt37cC+Q/th62QHF48bsHO4DgdHG/x6/jSOHNyLIwd2Yd/OrTi4dyeOHdqLv3/6Mb46dmDC&#10;2vracEVlxYuau+WDT16+6n8y+KR3fm6mZ0GPSN1Tbyc75+enWmfeTt+ffDtZKHo7E02tw8T8xM/T&#10;c+M7R2dGpWv5/whh7hwpa+EUoWvpFHnU0jn6Ikvvye2zYlKy6uOSsp7EpWSNJmbkIS4lB2Hx6eSq&#10;6QRcKoIjkxEQlgC/0Hh4BETDMzAGbj4RcPePwg2vULh4h8LONQC2N/xh7xbM5eIdhhs+4XDzC4er&#10;3y06lojOfcPo50n0mad/JLyDouB7MwZ+IbEIot8RfCsOtyLiER2XhIzcAuQWCXDnfh1qG1vQ2tlD&#10;KfAzSt9fo/cpS42H8WxoGM/fvMGL4WG8HBnheiWk9Hl0FK/HxvBmfBzDExNcDMalYtfY/S8o3X5N&#10;affLsVF+zH5maET8HZLjF6/pd5CeD70mpx7iej7EgH6N/sEn5OJP+fHI+BiB/oI/zvMK8MPPZ05D&#10;VVMDcooroayuBjUtTehtXo9tO7djq8E2bN6xhbf6ewxgQIDvO7AfHx86iP0fH8ChI4dx9OhRHD58&#10;EB8f2IMvPv8MBP185Z2quceDT+ZE87OiuflpqhyoC5qfEpHLz06/nZqewTR1WpMvJt/OthHsRaNT&#10;w0GjkyMXRydGPx6bGdNY+E9CGn+EsHCMUrJyjtx62Sn6m6yspOv5+clxWVmJdwvyE/vpfDQrO3k2&#10;KzsVKWmJSE6Jx+2EaFIM4uKjuGJiIxAZdYsrPCIEYeHBXKG3AhESGohbYcG85cek0JAAhNwMoJad&#10;ByHsVjDC6Z5I+tnoaLGiWBsTyhUTe4t+XyTSMxKQk5eJAkEhSssFqGuu54/J2MSXh50d/DFZV183&#10;Hg308FHtnseP0Nvfje7+R9xRe54M4NHjfnQ9YXrM1Ts4iIHnz/H4xQsudjxIkA5Qqt334jl6nz9D&#10;N8HbP/icS3Lv4KtXvO1/9mxBg+h7KoacpeqD9LPsOX1GTjbsnZ041DIK8lBQVsJKFWWsXacLvU0b&#10;ebt+8yZs3LqFa4v+Vq6t+juwfacBh/3AwY+xZ+9+HDx4mHSQYD+Mzz77DJfMTJGVnYuOR328VOGP&#10;At/N4e27WfHknLeTlJVMgRyewT40MTfRJZwQVhDwUcIp4VXSlw2tDetbWlqkA31/tEhLS5PJykpY&#10;X5iX9PfC/GTbksLUJAK/vrgo7VlJUcpkfn7qPAk5OUnIzk5EZuZtpKfHITU1Bikp0UhKikRiYhgS&#10;EgjO26GIjw/hio1lAAcjKiqIKzoiELFRwYiJDOKKi76J23E3kUD3Jt4WKyUpDEkJ9B2xQfRZMG+Z&#10;2LXU5AhkpsUhLycB9OdEUVEaSkoyUFaWi4qKfN7evVuCO3eKcKeaOoX6GhSV5OPO3SqUVAiQmZ+L&#10;9IJcpOTmILOoEHml5bidnomI24lIyclDSlYW0nJykJiVidsZ6UhMT0dMYiLCYyjDuJ2E+OQ0RMXT&#10;eWwsYpOSEBEXx4+jExLgHxICy+vXcPyHE9DdsJ7DLbtSASoa6tBcsxqrtNdija4O/4xp3cYNXAz0&#10;7bv1sYmcfTPBvnH7ZuwlN9ffvYu3B48egamZBRydXHDZ8grOGxkju7AQQ+OT4jIFbKyCSo+5WUzN&#10;jGN2nq7PjGJ0SoiRqeHXE3PjPdPz4zV0ntLU0uReXlxwVlCYd7C0oGBtcXGx9Dn9HzWKclJVSgpS&#10;9xbmJV8oKUoNKSlJrywqSu8vLEwdI6jmiovTUVycSZBloKAgBXl5SdQBJCA7J56cJg4ZmTFITY9C&#10;cmoEEpPDuZKSqF3oCJgSqTNgUCckUpt0C0nJBHdyKNJSwpCeGk5tBAee3RcXQ51EhB8iw315Gx3p&#10;h9hIfyTEBiOFviudfiYzjXUAEchgP5t8C2n0+1inkJ4SwzshlhU4u9hAd/0aqGuqcHeVV1GBjKIi&#10;ZJWUIK+sxqWipQXtDRuwY88eOLi6ICgslMoML5w8dwYaa1fTz6lCXkmZAFbkrZwig1kRf12xHB/J&#10;rKBrilguJ7uYpquv0uJwM8i11q7h7YYtm8m5DbB5u9i9N2/fhk0EN0vhWfq+c58B9h8+gD0f78Wx&#10;z/+GK9et4elL/8wJycjKK0QmlTNpmXkQVN/Dq4kpvCQNjoxjcJjKC+GYuESZEOLV6+doamkeKSss&#10;6G9saawtKy5ILy3K9yorLrxQWpz/SVlRrl5paZ50A8w/ehQVJa8sK8s2KC3NMqwszw4gyEtLSzN7&#10;SEKBIFNUXpqFspJslBZnQVCUiRJy1+LCVBQR/AUS+LNvk/vHkfvHIC0tmiCO4kpLIfiozUih4yQC&#10;Mll8LlYkMun+jLQoZGUQqOTkIcFu8PNxwM0gV37MFBHmzRUbHbCYDTAlJ97inUQqdTCsTYi/yTsL&#10;9p0M+mvXLmHVKkWoqStATUMZquoqBL8G1FapQ0OLtEYTmqs0oKSuTHXyPti7OMA3yA/uPh745cxJ&#10;rF67CiuVFLBqDUFM4LJWjVxbWVWJS0VNkX8P+w6t1Zr887U6a7BuvS42bdkIg1360N+5g9Lzvdi7&#10;fw/XgYP78cVXn+Po3z7hdfquPfowPHsSMXGRKCktRn1jAwqLi+DrF4SAwBAqhyIRGhqDiMg4PpbB&#10;MpPCqmrkCCqRV3YHNyPj4RcUAic7+xkXO/thJwfHRy4ODuXODo7hzvaOVi52jl/ecHTc5OTkJJ1m&#10;Kw1xlJdnKFRW5ulXVeQaVpXn+FdU5AoY8GVlmcKSkkxRRRkBX5bNVbFErCMopbSadQDM+XNzEzn4&#10;WVnxHP6MjFgC+b0y06ORTdezM2M55KzNyaJOgsBngN9wtuLy9baHv68jggJcEHrTnX8WdtMD0eT4&#10;twlo5vSJVA4kUTmQdDsYCXGBPPW/FeKB4Jtu8Pd3gZPTVWzbpou1a1WgqakALS0laGgqUwegjNVr&#10;VLGGaa0atHU0oKOrCYPd23DB6BwCg/3g4+cJY5NfsXHTOmivJYi1tbBhI9Xe68mtqd2wkdLzdavp&#10;uiZ9lzq0VqlCU0uF37dxsx70NugQ9NrYs48NvO3GXmoPH9qHzz49jE+PHcbnXxzDmXOG9Hu8UVlT&#10;heevX1AaPkb19jTejLymMqQarm4e+PkXQ5z4/hf8+NNpfPn1D3B294ZnYDAuWlph/7EvoKW3GWpr&#10;dbFu3fr5zw/smzT94tNnnuf+Xud59u9J/kZf2/pdOP73ELO/rw8z/lJaq0vjfbBXMy0FvrqiUFBV&#10;lttTWZYjrCrPF1WW5fE6ubKyAFVVhbxOZi07Ly/PAWUGvJ5mqT+VARz+fKqzWQfA3J+VAPm5CRxu&#10;1jLQJWKu7OFmDQc7M7i6XOFiDh/o74zgwBvc4RnIEaFeiLxFLh/lS/U/pfkR3oiJ9KF034dSfy+6&#10;x406B1feSbDOwsHhMvbs2YTNm1dzbdikBT09dejoqGDTBk0c2LeFf25goIdduzbhs88OEIQ/wD/Q&#10;DSlpMXD3cKTPt2GX/ibs37MVe3dvxD66nx/v2ow9O8XHTAbb9bBjqy52795M37UFBw/uwvcnvqa6&#10;2xiWVqa4aGQIL3d7sH+PT/rbMT09QtW3CG9JbA69ePHMO0zOziw+x3819AYpqen46stvqVPaQJ3N&#10;FlwyvwInNy+4+ATCwsYRqmv1sEpnIzZv3IaPN2yC6VefgoCHr9HxlICLX9kHGH35NQM+0Og7ab0u&#10;jffBgL9bWaR/t6LQsLqy0L9CkCuoLs/vqbxTLKy8UyiqqRHg7t0i1NQUc927V7IoybXq6kLqBNjg&#10;WTaoDFjsAFgGIM4CUiEopkwgjzoBAp+Jpej2tqZwtDeHi5Ml3G5cJeAt4eNlgwA/Jw48gz0qgmp5&#10;gprBzsRAZ9Cza5Fhnvw44pYHwgj6W8HuCA0i+IPc6Wc94XHDGuHUUbDBRjaQGEKfs+vhJDYuEBsZ&#10;gJioAESF0fdGiM/ZeEAcXWOdTAplEXmUnWRTmZCTGY0C6sCYWImSfJuNHUTQZ/R5xm2kJkWhMC8d&#10;jXXVfFosW9kGzODduylq2RDbNN6+naRWRHjPkub4ghkG/Cxp+u0cn7PPpt8KR8eRm1eAA/uPUJax&#10;nrKH9di4zQCWtg7wuhkKJy9/nL5giq0Ge2CwYzcOb92Jk4cOwvbHz+FvdBxhZt8gyOTrX8PM/r4v&#10;1PS46sJftTSk8ac/1RDwtbWl+iTD2tpy/8a6cgEd99y7Vy588KAKDQ8qUf+gDA115Wisr0BTQyUX&#10;O2bXxSrFg/sluM86AIK/muCXiKX/lZQFCJj7c1giOUzO9hZUe5rDzfkKbjhZwP2G1aKC/B3FgBOU&#10;7N7EmAAkxQZy8Iope2Bi31dF311dkbvYsj9Dc8sdtLbWoKnpDpqba6hDEqBYkIGyihy0tt1DT08T&#10;uh/Vo6u7Dk+edmDwWScGX3Th6ctuvHrdh9HxZ5RaP8bLoV68eNXDj4XCQYyMPMHI6CAmpoYwIxrB&#10;rGgMItLc3LgY5nfskdg0ZmbH+SMyds7m4ImPGeDk6tSyBTPTs1OkGYxNTWJ8egrDY6N4Nfxm8bFe&#10;ckoarly1xob1W6Gsogk19VV8kPHjv30OJx8/eATfwsXL1/Dp199gK3UEO3R34OP1O2D4yUG4nfsW&#10;oRY/Itz8W4Sbfvt5qPm32gt/1dKQxp/+1NhYrtDQUKrfWF9qSLD719VVCOrrS3vqGirQ2EjAE9wt&#10;BM9SNTdWcjXRPUyN9eUc+oY6Mfy15P4P7gt4B1BJaX8Zc3uq9eOjAxHo6wQfD1suD9crcHYwg5O9&#10;KT9mkOdlx6KqPBPVldm4fzcfD5vpd/HOpZR+Zzk62u7iUed9So+b8PpZF14NdvB26Hk3nhPALwjg&#10;50878erFIzx70oU3rwYwNDRA4BK0QqqXx18QzP1ivXwy+2bk+fSrN48n3wifjg+PDo6RRodHnwpH&#10;xsQaGnksJOhH6fOxYeHQOGny9eibmZHRYYyOjpCTj2F8fJRrbGyMSygU0md0bVR8Pj4+jrGJcbwm&#10;qF+9HsLjwSd4+vwZnpDYXIK7tfeRU5CPCybGfCRfb/1GDvkqLR3u8GvWrsMyuZXQWL8e1u5euOF3&#10;C3buAbhgcRVb9Pdio8527N5ggM8NdsL8608RaHwCAcbfOoaafnNcmtZL4zdBsMs31ZVvJ1hPNtSX&#10;+zQ2lBcR6F0E9ggDmYHNIH/Ychdt5JxMD1uq0drM4K9aBF9yLwOTnUtcv7I8mw+w+XracXm728DH&#10;8zo83a5SbXuNu7uDrQlys2LQ2Ua/p7kc7a130NVeQ+d30dv9gAPe01WL/p56PO6rx+BAI8HcjBdP&#10;2/DyWTteEfBPBlrnnw12zj1+0j7X19cievy4TTQ42MX19EmXaGCgffZxT+t0X1/7OGmYzp8PDDzs&#10;HRhoa3s+1F9P53eHhM8rXwsHywjuUpJgQaXs2tDI86q+vq77Pb2dLT293b09ve0v+/q7x+gcTINP&#10;+/H8xRMMPO7Bk8E+ft7SXI87VWVU7lSgsrKcSqM7lHFUU7ZRyufPX7h0EeeNf4WplTmuO9rinPFF&#10;7Dmwn1J4Peiu28hhZ1q9SgdqmmuxkvT1L2fhHxYP39BYXLV3w4bNu6CtuQE7dLbg6JZtuPj5Idw0&#10;+x6RlscRbvH16YjLXxtEXPpSceGvWxp/9GhoKF7e0FC+vr6+7GtqHZrqy1MbG8oamxqqnrc0VU42&#10;k8u3Nlcvgf0uh51pqcuz49p7xdzlGejlpZkLz9ZD+Cg7c/Zgfxf4ednD34fA97CGG9XsNtcuIDTY&#10;GRmpt1BfW0iwV3LQGfSsZep+KFZXa5VY7dXo7qDzjnvk+HcmOjvuDXd03HvR1XZv8PFAc3/vo6be&#10;vr6HPWK1PSLAuwnujv6+1pb+vrb7Az0PBf397Wn9/Q/DqfUk2G0e9z40G+h9eKG/v+3syzeDhm+E&#10;Yg0LB8+8Fj4939vfZSYoK7QrLS0MKi3NzxAICu4f/eRw/7FPD44c+/TwzO69BpReb+Qj+Zs3bxQf&#10;b9CDts4qqGsoQ1NDBVqaquTcStDUUsUabS2sWbcWO3br41cC/4rtNf4M/sDhQ2LYdcjZV6+HzpqN&#10;vNXU1IWmzmZ89s1PCIqM43Ihl9+x4wAMNuhjt+4WHNu4FdbfUw1v+TPBfhyRFl8jwuL4kTCzr6Xv&#10;t5PG+yDYlZvqKnZRXW7Y1FDu3Vpfmd/QWNHW2FQ5RCn9NAOeSQx7NXd2ibszZ5dAzoCvolo5Nzue&#10;j8BHhvvwx2o3A25w2Bn0/t4OCPRzgJ+37SL0jnbG8PWyRlS4B+JjfJEYz2bj+fFHbskJN5GSGILU&#10;5FvISo9EDmUCBXm3UVyYNi4oTHkhKE7rzM+Lu5uXdzuXrt8m8MPI4YMJ3ACC2Z+JgPYld/d83PfQ&#10;+XFv21UG9kBv2wlqjz7pa9cfeNS+jjoEzcHBNpWBgRbFgYHOlf39HQpMAwNdigS4GoG+rqys4MCx&#10;Y4dOffLJIbdjxw5n6mkrN2trK7/Q0JCfUlZePq+g8BHk5ZZBZsVfICP7V6xUlIGSshxUlBW41NWU&#10;yK3VoaO7mncM23Zsxc59u3D2wq+4anOdZEtp/SXs2r0fmzZugx659oZ127BebwvWb9pOwG/EefPL&#10;CI6OQkBYBCyu2mH7lt04vG0fPt20DT/u3glfk9OIunYaYZe/wy3T47hl8fWhCLOvNBf+qqUhDXHU&#10;1ZWpN9ZV7G+qL7vQVF8RVNdYISDou+sbyoebGipnxdCL0/jfp/LiAbsilJakozA/iY/AsxlyN0Pc&#10;xRNoAsXQM+CD/Jw58Mzlfb1s4Op8GXbXL8D6yllcNvsFl4y+h6X5aZ7qh4e68xF41gkkJwQhKyWc&#10;za6by86KGs/NiBnMz7tdn5MZk5GZFumVmR5pnJUefjwnI+YQwb87P/+2QV5evD6l9jseP364neDd&#10;8qT34YbBvta1fX0dauT6/6VZZ3/728Hln3xyUPfYsSOfr9NRuaanq3pbd41Sra6u6qCervI4e57P&#10;nserqStCRXUllFXkuZvzCTqaKtzVWSs5Zs/52SQdnXXa2L1/H4xML8HZzR02Do44dfIs9u75GOt1&#10;t2LLRgNs3rQD6zdsxf7Dn8Ha6Qa8g0PgE3gTp05dwH6D/ThCncH3O/Vx7dsj3N2jrX5EtOV3CDc/&#10;8Vmo6bfrwqykz+Kl8U+isbFMm2D/W+ODqmv1tRW3G+qqHjTWVjxtqq+cpDp+noHOAGej9CzVr6st&#10;5QNzTFUVuchIi16YDuvPFRbqhZAQTwQT+IFB5PIBBLy/o9jpfR3h7WnLH8Uxh79udRpXLQ1hefkU&#10;jE1+wrnzJ+Bob4qEaH/cjvRGclwAlQihSEuPmCK9zEgPb8nNisoi13fNSIv6KTk51CA5Ofh/6x5v&#10;uroqano6qvt0ddXOEfQ+enqrc3R01RvXrVv9ZK2uhlBVRYEcnUDXUIWysiJUCXYGPztXUVPmrbqm&#10;Gp+ht0Z7NZ+Gq75mFdbo6XLgb3h4wuWGG9xcveBk74pvvvwOO7buwk79PTDYuRdnTczgGhAEZx9f&#10;PiPwp+++womd+rUWXxzNvvbt4ZCbpj/aBpv+eCbE7KdPI82/3Rp++YR0zztp/OfBUvvm+so9BPgF&#10;SuVDGurvVDTWVvZRmj9KgM8xyJmrs0d0fBT+rgD3qkv4FFs2lz0mioHuRw4fyIFnz8CZ2Iw59lyd&#10;uTtTAInNiPPzd+LP3d2dzGF/7VfYXTtL0BPwRidw/tzX9B+9CSLD3BEZ5YWoWOpIYgJmkpNChwn8&#10;7szUSEFWWkRgSmLo+aT4oL3x8b7/kvXd69cqaehpq+zS1tb4QU9v1XWCPmzdulUFBH2TmprCEwJc&#10;yKbxKqqS22uoE+iqUKRUXoXqd8lUXCY2FVdLexU012rxVXUGe3bjtOFZ2NpRueMbDB/vQGpD4Ojg&#10;Cidnd7h5+8HvVih8gvzgfMMa1manYHbiMOyNTng4/PqDkZfp95/7mH6/7abZz5phxt9LHV0a//fR&#10;3Fy5sqWhyqClscqQ0veApqaq0sb6qh5ydGFLU6WIuTsTc3b2vJ3Nsc9IjeVz5sVz2QO52GQWJgn0&#10;YTc9Ka13QxCl9UxsJh2bFcfE0vsAL3J6B1O4OJqSu12Gh7sV6fKsn6/d9E1/x8mwkBujEbduvImN&#10;83uSGBvUkhgXWJQQHxiSEB9kGhPjdzQw0GnNwj/CvyQ2blyznADXWr9+9U7tdZrf6qzWuErH4Xrq&#10;SqU6azQ7tVdpDWloqE6pqxPkGhokNaxerYW1a9dizZo1S6Qtnqe/ahXXjh07YG5+edbT1WvKxzNw&#10;1MPd75WXqzc83Dzh6XoDrrZXcd34FBwu/ABv0+/heenELz4mJw76mv64zsfkG+lLLKXxXwv2TL6l&#10;oVKfAU9u7t/UVCFobazuIdgJ+AoRG5yrqxXwyTT5uYkoyE3h8+SZu7PFL2xEXry0NZgvZGFOz1L8&#10;8FtefJ57IKvlg9x4PX8r0AWhAc646UcpvjfV9J528PO+PuXlbjXi62P9wtfnel+Ar13bzQDHumB/&#10;xypS4c1Ah+SIW2436ZpNUIDTzzcD7PcFBTn920agdXTUPtJZpbpq3Sr1A7qrNc7rrFLzIfhz9TSU&#10;mvU0FJ8R+KO6GkrTemu1Ztes1hIR5Fxaq9aIVq/RFuno6s2u1dadoWuTWlpaI9ra2i8OHT7WZ25u&#10;1XL5slW1p6tznvuNG3E3bK18XaxMrzsYG573Nj1x3MfkuwPeZic2+hifUHOXPmOXxn83/gH4OjHw&#10;rY2VwtbGClEjm1VHqTxbOFOYl8qnlPJppQS8xOXZKrakhFviNe+x4uWubLUbmyYrht2VQGfAu4pH&#10;7kkB7g7jPh62L0ndnq5W93y9rHN9fKyjvL2tvQL8bG283K+YeHlcPX0z0PF4SJD94ZsBDtvc3a+s&#10;cnOz+iBSV73Vaiq6azT1tbU0fiDg7XRWaURRW0SdwAPd1WptuloaXdprtB6tXbu6R6y1PQT5o9Wr&#10;V3etWbO2fe1anQa6Vnno6NHsI0c+iTp89BMPCwtLK9Jp5ytmXzhfNdvjbGm23vmCobqX+beyC79W&#10;GtL4fxaLwNcT8A1V/gS5oLX+Tg9dI+ArRXzGGwFfUZqLksIMcvg05GYl8pdTSJbCMviTEyKQkhhN&#10;bRSiwoOoDvdHWIgPpfYEfrAHIoI9ERHqTTW8y7Sfp8MbHzfbHnL2ag9Xq0RPNys3L48rFzxcL3/h&#10;5XV1l4eH5ToCX8Pb20qR2g92e+R1mpoyems01uqs1txHkH9HwJtor1K31Vml7s6cn+D3112t5a+9&#10;erU/gc5F0PsQ6O6Hjx6zJ5kf/uSTk0eOHPvb4cPHdlpYXNW1sLBQcbc0kjq4NP73REFBAgeePY9v&#10;rqvkDk/w9zTXVwqb68tFD9hUWTYvnq2LJ+DZYpHcrGS+OCUjIx5ZWQlIS4tHamoc4mIjEBN5E7FR&#10;IQQ9OX9CDBLjI6hmd4fhyRP45PDOGe01am/IDbvMzM4IzMwMQ0xNz5h6ul751N3dcr2Pq9X/Z2tS&#10;HU1NRZ7qr9XUI+ffQuBvX6eltoNlAQS5/tGjR/UPffLJjiNHPt1++PCnWw4dOqZ3+PBnqw8e/FT5&#10;4MG/SQGXxr8mGPCFuQk76mpLTzfUlvrX3y8taawvf8SAb7xfKrp3p4AvWmFr4FlKn5tLaX12MoGe&#10;hOTkGCQkRCIuLgwpyfFc7BoD/Kfv/47dBpv5OnRlZRkoycvNqayUG1eRl3uivUrtnvZqtRiC3fLS&#10;pbPHLl06I90EURrS+FdEZmaibE7G7S0l+Yk/1NzJd68SpOc21le23b2TP1RTlTtdWZqNorxkFOQk&#10;8lbs7olIT0tE/O0oZGalIjYuApctTPhLH1ZrqkBe5q+QWfYfUFJYBjVlWWioroSGirJIS011lI57&#10;NVRWlmmqKAZpqCmeIydkj7uk70yXhjT+VZGTk7AqN/P24ZL8pEtF+ckh1RW5AgK/szA/eUhQKH69&#10;FUvp2WBdVnoCT9VPn/oJe/fswupVmpBZ8Vf8j//5f+AjglxO9iMorpSBqpIcB12TzTpTYVIWaaip&#10;Ckk96spKAvrMX1NFyVBTVVF/tYqK9PGSNKTxrwwGfUlu8sc5WQnncjITPHMyb2dkZyXUE+RPbseG&#10;jp499Q12bNWDkqIsli/7M0G+DH/+85/x5//4H/jor3/G8uUfQU5+OeTllhP0y6BIx8oEvmQ+uYaa&#10;ukhDQ4MDr6aszIFXUVExVFVV1adWCrw0pPGvjtzceMVzp77ecubUN8fPnjp+/ewv38SdPfnN3d3b&#10;dPpVFJaPyq34j1m2SGTF8r9g2bJlkJGRgazMci452RULxwQ+Aa8gv4LDr6AgByWllVBWVCKHVxeq&#10;qTCHVxOoKqtKgZeGNP7dcf7n4ysMfzmud/b0N19x6E9+k7Bru84DpZXLnq746P+cWPHR/5xjUMvL&#10;y0NOTo6DzgCXpVaGgGfOz8BXYK90lpOBoqICn1OuoqQsUldVE6qrqXOHlwIvDWl8ILFn22qFPdu0&#10;t5Oz/6ysuMJTftlHefIr/tJOei277C8zDGQGvKysLIecwS5H12TlZRahXykrA2VydgIaampqUFVW&#10;EZG7Sx1eGtL4EMNgyxrNXVt1DhHkpvLLPwqXW768ktL0PnJ04Up5BdFKeUWCfqXY5Umy8nKQkWMd&#10;gAxWrKAOYPky9iiOpfJQU1GHujrV8JTSM4cnCdRVVf3VpcBLQxofRhC0y1fK/HWdvMyyL+RXrLgm&#10;L7M8jtL0GnlZhcdysjJjCgoEvIIypfOKlMKvJFdXIKeXh4LcSpI8T+dZq0L3MODV1DT4oJ0EeA1V&#10;dQJeXQq8NKTxocTKjz6SlVu2bJO87PJvCXpHBXmZVIK+kZz+OYE9qSCnNC8np7Dg7OTyBDxzfeb+&#10;SivFUlZUoXReDSoqaiKCXqiurtFDbr8IvKYUeGlI48MJ+WXLVMnt98sslzEilw+Vk5OvVJBZ2S8v&#10;qzgmL6c4xwCXJegZ7Ax6meUEP0l2hRwUFZQIeDUupZXKIgJfqMYG7cjhVVU1xA6vKAVeGtL4YEJW&#10;Vnbl8uXLDag2N5RdvjxAZoVMqdxy+R45GSUhQS+S1PHvgV+BFcuWc+gp/eduz8Cn1F6krqwiVFVU&#10;YcCXqiorB6goUQ2vqGqgrKws3QdNGtL4EEL2L7IKBLy+zDIZQ5nly/1lPlohWL5sWc/yj5YJSSLZ&#10;FTLk5mygTnZB7PGcDHUCCjy9F7u8Chu8m1NXVBpTUVbtV1NVqyTgQwl4IxVFlf1Ux0t3SpGGND6E&#10;+AfgV8hw4MnFhXIysiLm4nIy5O4rqJZnDr8gibtTKg8VJVU2cDevqqI2SXpBwDeqKqmmEfROaspq&#10;31FKv4WYl25rLA1p/LuDUnoFOQY8T+llOPDyK+QopZflwLNReQY8S+klrs4kHq2XDOAtQg91ZY0x&#10;NRW1J2pK6rUEeyId21E9f1xNUW2TxkoN6YsepCGNf2dw4OXk9OVk5AzlZWX9FWTkBfLyrIYn4OXk&#10;+PN4JjHo4lF6rsX6naX1bGqteLReXVUDq9Q1xrRU1R9rqKrWqKuox6qrql8hx/9MQ1lDukxWGtL4&#10;d4YEePo/QwLaX0FBQUDqoWtCAlukqKBCYCtzyNngnSTFl6UUXwK9GHylBZfXhJay5qyaiuobcvsO&#10;dWX1fOoEPAn8n1hqL3V5afzz+NOf/i99BtMz9lsNQgAAAABJRU5ErkJgglBLAwQKAAAAAAAAACEA&#10;arxFLlxxAgBccQIAFAAAAGRycy9tZWRpYS9pbWFnZTMucG5niVBORw0KGgoAAAANSUhEUgAAAU0A&#10;AAD8CAIAAAB8c2H3AAAAAXNSR0IArs4c6QAA/8pJREFUeF7s/Xec7edV34vv3sv0Ob0XHfVqucqy&#10;mrslF0wJuaE4CfVHCAZswI2EkISEBG5CkpvAL4RQjMGYYMeWrGJJltXrkU4v0+ue2b23+/6sZ+99&#10;5hRZsk3+uS8248Nozy7f7/M8q33WZ63lzeVynr97/N0K/N0K/H96BXz/n767v7u5v1uBv1sBrYC3&#10;0u3kioXDR06dOHFsbuFMZn6x0mh6694f+dGf2rR3d8jvCfj97VKmVa00W1VP1+fxdv7Nb312OB7/&#10;0X/0s8nU5PDQaDgS9NvD5/N1/N6N69rtdr2tjr7G6+X3drvN76FQiFe6l/HMf//DP/jyn/73aLDD&#10;e8PhaDCa6IZ8nW672+20W95obOjA5Tf8wI98LBqLBoIBn7fj9XgDHg8fykfooz2erqfLkxs1lj3v&#10;XuIeehcv01t47fmPWls3FfH6uj69zMMXd7tNj9+9iv/n87S9Pm7Awz8Bvs3jCVz0Ib2v8XT5CPfd&#10;TY+n2vVlc+2VleVAu33FzrF4NMw6/J87dw0u0eOp68e3nmsuzc0G6sXxdGL71i3skbd/R6/nAure&#10;TrntLeSrjUbL12l7tW9aRI/P5++w1l42m3vheGjX/Z6W3xvwh6L8G9AN8sqWt6sV79gW+FhUrSHv&#10;9ekadR42XgZnw/2ne979Z9OvPeP1/H826NzrtY2v78FpGXyge5d9ziW+3Q62O6Vzc3MP3vfVaCR6&#10;69vvio9Nttl9L6egE/AGfJ5Gu9Op1jqlrp9b93vbnMlQ166Nt/t9SEHA3+Wa650Wp7fp6QY6LBEH&#10;ln89Pn/Xz3d4vS1Pt91pd5r+etfT4ay32rNPPf7iSy9Vpx6fiDRHd1++763vH929vxtOdXTeOiyd&#10;zxtARDz+jta9w/nUMutpu2bEhY/i2rrIq7fLKfV2fbrUZqvRDXSRrV/97Keq9Xomu76SWarmCoVS&#10;qdtosrM3v+nt0VQiFgqEw2Ffp9FpNpHZDn/weubn5zILs4/ff//NN92UGhnyaNO1iHwld6gt6u+i&#10;LgLRtI3XrvERXGRHC+oevPb6625Ijo2cPHrUx+22mk3ErRsKIlFeb7PbbDVbpUI+Xyj4u53xyU2c&#10;qaA7EJLY3uFg7XSrEnj74TL0i17C/9cZ63rbyC+X1ZfPFqvAn/jPrjfIErL0fIadAo4xnxDSXbG1&#10;nSCrZvscQrz5pcuHnzujfEDbK9luersNT6fcaFfb7aVMaXpmPpMtj8ajY4nA1rHE1vFUJMg9/S0L&#10;ue7GLqDl9TS8XLnpII837OkOR3zbJoZ2bJ4cGxkJSPheWzb4tJanky2WMqV6sVCuVerdVsfHlnvQ&#10;wKypP+DrhoMefyDgC3KadcwDoWAo7H5CATbG70FnsobocxNz3iXNqf2y7zeJ1Y8tvH5abjXdk7Z9&#10;PON2iRf7tBU6s27hWGd7F/tpP/qS3uec+wUbYX/Vhru36Ej03iWx6O+CpMPra3l0NvTlnExPd3Fp&#10;6YGv3hsMBt/ylluGN21GYtBOdnX8lb8HvD7+GAwHfSF/u4mottqdbqfFkUaIPchup40Idn0BP2vk&#10;Denq/RxUCatEmitr83Vcht8X9Pm9QW6SRWo3VudmlpeX/PmFKGrE49l62ZVDk9swnZw37p0ThvFh&#10;I9gKpFvv14Nb1Ufbf3tC/oDZT8lYi38QRa414A+HWPuW/+Of/KQ/GFjK5Ar59UIuW6tU23VObOfa&#10;N7w1kUqm0+Fg2O9t1mwdvEE+yRuIx2IvPP1MyN998OtfTUSDyZGhcDgxWD5btZ667V2OLot7R1r0&#10;BJeGqLt/3Qv27Tv43g9++JuPPFovF5rlCppPG6MT4Gddas1aLpOdPnMqnR6a2DTZ4RJMm8iIO5nX&#10;uTn3rbppUwSmB3Th/D+OGV+MHtW7JLdanrYPe6O/t9lEaSQP7ogJNnrXY+fWG/T4sN66crstJ9jI&#10;FXoB3V5qNkr19kq2cuL04sLyKlcYC4XGUpFN4yObRtNxJMyd1w2qobc03+3/G8h27wT3tZ5pIgyH&#10;l6vlX77UXfNrfg8bwb3kS+WVbD5brNdr7VqLI4WR5qx0dFiDfn44RIFghF8i0XA8ForGg5FoMBDG&#10;fkmi2ctuR5tla22Ktnca5SCxmJxXLsz0kn7Q5lx/z/exX9grBEUCwGrbXpgI917v7mLwn/1f+tLt&#10;Plm+3iXeYpfT++FDes4CwuU0gV1F0Py4laXlr3/lqzz1tre/fdP27ZgvVhVrgKVEgPhBeDoIkV1I&#10;wOuPBAP4shiRTqfVaGHBsWHejq+Jumy0+Udr4JcT2EZeOev8tLRYrDhCz/egZLC/HiTMk18u5TLp&#10;YK3bzq9XGnuvfUNkbHOX79eXytigFFALvBUfgXe3tcscQ/ZIrqp0kC6qizVnQ4LymjptORZ8JxrZ&#10;5/+nP//z4UhsaSVTLBar5UK+kG82Gp2O74Y3vGloJJWORfiiZqWEOkJZRMKxcDiSHh49dNX1Dz/y&#10;9Xg4dPrkiYceun/n7h3pkRE7VdIj8phN5eCn9benp8WdqDv738EE6jrkDvh8gVvveteDDz1SK+a6&#10;raYklyXi3sxqNxq1UjG3MDs7PDwyMTnJH9zHmjLQC0yT9IRffnzX15ICtrvHcPMKqQJpZomcDpYE&#10;X4rV42OPUSwmJ7LbQSy8TrlT/NLxLCcXVEewu91ao1GpNRYz2WMn5184drpabqdSiU1jyW2bhrZt&#10;Gkvh/px/ql5TzF7nC8w8ufvQfTrdccGPO/2v+XCiwKdV252lfH4lk1svNaoNDqmOEw5pKBSMoaGC&#10;OOHEWPhzIYVTbHw0GIxgyeWFymvSGdTac8p007oaO5ema/Q38yL4xV3VwORikHqeWP9aFXbp8yRB&#10;F1nviyz2xTa8Z+HPe6UiLfkT+nI7CXKvET12sy0p8KGUcHfNw5D/t7qWuf/er3XajTe+9dbRTTu6&#10;chz9mE/np9pnSWOYMZbM491ywaxY0BfAmQlLp7fb3Wa77WsoYJGbV8cd7bbw1tFgQR/+oFNkvpYP&#10;V4nLwLXmmLb9rWa9sNBoVUdDjVbbHx3ZvvfaN3tjqVbHL4OISBEV6eZw1PEw5GOwgq2Owim5L7oD&#10;LlT7Srhre8JR5xulrBFc6dBP/Yvf4OIXVjPra0vFfC6fz3fqTW8n8IY3vRXHLxn1s42NStWF33gs&#10;7Dz/27x9+7vf95Fnnn+xkF8JdLrf/MYDjVpux67t4WiEV7HsOohSJjqR7vxpE/uxGR9lUoRXiOvQ&#10;s+pc2/vu/jCa/MiLz5j3gRRLzLkTT7vhaTdxJRfm5mPx5NjkhCfAupmNNkF2Qs6DJebmMUg8w02i&#10;KHvSsMFnNt2vcA0fk80kmOEiWTwk3DmWOgA6Ft06drvVqRMO1VvVcrVSrszPrRw9cioaSV531d7L&#10;9mzdsWkkjZEzwXN3+noeA0/k9bzYvcbW0PmPTgF9xw85IF5vudpazlcW10trxVquWGuWW9idYJDV&#10;DPlC7XCE3Q3GopFILBjVD2Lu528B2TLzmRAQHHntjCEezuryO9GWaQ9zKHqGV6e7/7s7A1xDz3Tj&#10;KOmQGGZgSiegnfz21vtie37hMxeYbj7Q9lHWz4SK8NqLt1ptNZz/EA5w27qGcrH08P1fx5i85S23&#10;bt51gHiE61K4qwAEqUKkdRx1VJEr8/6cgycZRPgETBGc48+HIgHJJG/F6jYRga6v0erWWq2agCpk&#10;A/njE1Ea3DSeuLfaaXYazUo2W6m1BHQl0luuuHbLvsuBO3R0O36WGyngRgg2ZTf9aCrndfJFsmRE&#10;Avy5F9X42tJDumlTZkgjr8Pd/9XP/jrXvJJZL+TL+Xwmv55rNBtcy803v3ly8zhACyIpucD/kFIi&#10;NiNE0SOWTN1+17uqzXZmdQGUbm56+v6v/E21uL7v0AHdiqyP7kf/G6jt3inVE32XXgIPGtdqtVAi&#10;/H75VdftOnDVE088j0fIfTTqdeRNlp2Xdf2Vamlpbj6eGNq0aSuwiIJBSSwWxg6JtsM8bZ+HqNtF&#10;MU7+XaTn3Dv+5Q2cS17prk2wGeqs6xFu0cFoc3D9Bsp1iEIJVmIBfyIcSkWjm8aGD+zZvnksPXDI&#10;v43MuZNrDmrPTZUx4dt78eZ3LKvf0Ruk/y2+KDfba4Xyar6cy1dKGO52hxA74PfhLgbD3ngsnohG&#10;o4lwIhGLREORCOZJ/owzyAY/mEK1Q63l40D0xN4EXyssxTUITwiweZPUQN/wsoMu8EYLaCOcaPej&#10;dOn7Ddb+4pD74hUeaDr53D2Bc1fS82gs9kbdexstf72NHHX5V65ztx0O+eJYqiAnREeTayuVSo8/&#10;/HA2m33zW27ZumePAXZy6MwfcR+JgEni+YPdmPBEHHRJfu/77aWSf9x4/GR/OBiI+mW5+QJkEDPb&#10;aLVAuGvC5xR2cj6FZQY8xPC8JRpPp8YmA+nhSiAUHtqcGB7Dm+KAA4oAPmNshXzoATqNkXchMBsh&#10;MELesS2oFpm4gtiBAFT7p7DDRa/+X/3Mp/mPUrWwsjK/urbWqFZbtTpI2F13vH14OCnpFowlWJUr&#10;xD4ifvjYct5CXIDvmmuve+e77yHuP/zsU1zY7PTUV770V5cdOjA0Nuq+oI+zXEIc+lIvvcHviDoL&#10;xC+bt2z50Ee/f2zLxKnpWV8o1RDei4fP5wlfKBUxqjOxSGxibLjTaIDehQIB1lyHykkyi9/zcqVt&#10;FL9IsHt23dkQc367rXa73iIc9Tbb+rHz7JEM+No4YUiyUBeLzweG9HWaU05PE2yMfy0Oc+gGm+Ui&#10;5+9IXL+jF7NTIIJ8e7XtQbbXs4VcsVEt19odNAw4jNyxRDxEgB2PI9iRRDyK6ZbFtpBGqQa7WufQ&#10;skYW+MliK8wDs5DnovV0ofXGhy2p9kBiz532o3EdHlt88zwl5C56MvE2/Ktvxl/1l74LM1j8cyen&#10;7y0O3ovda3b99RZGu0PMLLDO6wE2iwZR1p4wxk3Os6yP7q/TOXnk2AvPPZ9ZXb36hhsnt+0FQJfn&#10;KhlChEgjIIYW98sxMNgBZ1kOnxwRSQb/J/+GFeGblAgKKGsDvqHoHAAD/BWBB8fAgGOukKFas11t&#10;tEhkcJoRdGyS5NSOWLXWml5Z70bjsVSqiTyb/yRMwOeVWeZbgflxti0+NyMPIqNfMXiIqrx6X0eA&#10;oBATPydQl6xPbvt/5dOf48b53kxmNbO0XCBKbzb45Pe8926OggmJEHJ5s01uW3JP4ByMRKTtFAlg&#10;bf2XX339ZVdf8+wTj7cadRy7Jx75xpnTR/dfcQXxvC30ucfAkl/wpLkI+EV8UYvLASXxB9sP3H8f&#10;uFCl3KqUitVao41Ucy46wAXlhcUZT6u5d+/eaDxlkL70rC7OTtXG8NW5Vy5C43oJmZq44iQQWp56&#10;s9NEJQOjB7wcBSAVwpSw1xfyosZ6H/JqQnmx760IQr6xeftduU8cizDxmxkHt97fkdC+nhdjtXD+&#10;SuAXteZ6tb5erGbz1WyxWhWkAoQGjOpLJ2PRZCyZjMXjgGiCx10eVGfUpNhcPMuIyv9xPg/+qP7l&#10;ECIY/evvS6oDr+zBhjj8TBLef5LVG5hl1r6PkFu8ZF/j9sL0Qg9P7WPpDknrxSjurxtNxSXSYuaO&#10;Sbw5Oi0PzqjCb5IOAA1BfzTYDQFNKaViB0MqS9shT6fTOXPs6IMPfh305w03vWnv/gMgEUidYkky&#10;PUC08gste6uzxfsUQWJ0QK8k5LpnrYADm3AXlI9VHCrjgozLV5CFV1BNao3MZiTsD6FsBZP7SV9h&#10;Y+r1OoGhYlPOvs/LaS9UquMjE6OpYZah2WkR7hNudAhrlBHWmQxw+dKUFnYD9Uv96ml9nW2IttXL&#10;rpkuQ5AkgAH/Jz/3aV5dadZr9drM/Gwpl0XhAD3dfffdYbx2uxUXQjfrjZ4oyi0Jo54dKMFL0Bzj&#10;Y5vf+d4PHDvycmZ5AQ+pnC+89OTjW7dNjkyMWfClYzMQ8o0nePC8u8Z6s5TPLn/0ox+YPXmS9NrC&#10;/Gy7WQ2hzdjyesO2ikPWqlVr+UI5nUxv2rKNVA/vVcBowKkFik7Zyhuv1evlUr1UrlSr9WKlVSgp&#10;EmhI2+FUGeQQ8EUUXnYMh+u7oRsu0QRBfqA8ebtcnGFzVfTgd5dUA8zni7k80xu+EMmV/zOyrR3x&#10;SKGUG43l9cJaqVEnm9dqswTRQCCZiieTkWQyHk9EQM4k1XhgMsGW8pLlsZXui1vPturAmtwZYYA/&#10;O1Sy/1/nWV08cPcImQNpOLS9wAy1Uo/OG+D0bgDAv43d1rU4/7hv6nv/eVGqwj3vttdk1S9Aix/Q&#10;Lk40oUGQDBNCjl0lgtWtBDtKQDg96w6bwJtO9+TRl7/x0H37D1x+9VXX7Dl4yMJGOfOIiD+EZCg/&#10;Q0qFNBmCxh0rlLHA2kOkT/4bSR3k/XWzbdMngoW5EOyIBEwONCskF4DYDeSeqwoCc0YCMWXB0LNE&#10;i6inGgoGH5krqLUasUhkaCjNscT+87Qy7UDWhLb2nQLmPG3tizQPH2gBC0+jJ0AZseZm0IlZbLfZ&#10;IfwGv/9XPiN7Xq7ViBsW5+aK+Xythp3zvvcDH9DXGryFTsENazaVnMctAIzDRbeMlM674k9FyUTu&#10;wTe++TZ/LHL0xRe4gUIx/+Q3Hz174pUrr7wsGhJqjffhzodb7sEvPX8MS+5FY5S/8Kf/M7O8CvS/&#10;urpOribG1wkq93BdoVi4YTgpN1krlBaW5znFiDqKwH0g0SdakDC7Wq2VKp1CuVKotSod2VccKWBR&#10;fyCMZMsR7XpRsbwPp8UP3NFDCXs5Hpf1cT/yIXpgcM+2OO+06u2Aw5voKB7CEXAZOAeDb1AU3/2v&#10;LpZ1ET72qtppc1OVRqtcA5hVWiEejaWT0SQRNsE1TiLQr2IrDpAyOcbaURhpFKFzDwmiLT8BoMmC&#10;8TDsLgYYvvDPV09TD6JxKUF75cCEGzjqYN/XA5Wfe407Ti4gdjjS4D83XrxOCShX2w+y3RbgpRPP&#10;PkJQUSSJhsLFMKPt7sUdNgcBuh8s+cyZ048//s3t2/dfc8NNYxOTYGgmwrxfHnkvSPGTJDcnHi3f&#10;kugKaBS2LT6MKFPmrjf5PONiGCbVNJ9f6ByXrwQ75xHFgKSxHZxmA+C4IPARcnKxcCASQC+5W1cc&#10;AUyApISjSSN2iJrTCyTQnyKwwHtB4rlrbKfibl0fUCICotgKt6AnVQL2UVnwXfD3+MYiarDTXSvm&#10;19dXn33qmVdefDa3mq82vb//B/8tRBxi6e4GmTZiWfgznU4gEo5G4wNe0SAbCWtKfAKUQqM5M33y&#10;j//rfzxz7BW5gwhktTE6Nvr3P/axa296Sxco0x/t+AW5OThqIPN8Ju7nb37qFxamp0v1hnAHdAqc&#10;IxIO3J30JK6YxytKUjMQjZL0CQdiI5snbrv9fdff+OZILN6BMsSactBcZg8ukmVAwkGoI3au9dOz&#10;w99e+NiMjbIqFepUnkJX7e8g0nYuwN/iQ6vCOUaZEeErikNkg+ZHm2/l0WF298KxILHr3DUHbvOw&#10;nKNdYk+WWzr7JjODh3vGxRE9ZhPIUN/tZuVREufd0atR0DbQ1NxReZ3r4F7stn7wrnMn4aJPsWUn&#10;A4VFBKnpiVKor0stzOiBIBvfOvhk7qiHRwkGas/MTD/y4Nd37thLTJ5MQv0wP1wwndxTybVx4zZe&#10;nmJuoXr4TXLLOZZdP6GZPHkARmxsAy4ZpwJxk2fpHlpDnSPtJu8TqRAkROiaSZZ7kVxrXikeWrdW&#10;qZw4MwWKMDm5teuPQkUN+kEWwAxAxpwiCJI/b7YRdIXndq3+CJ4ArpNtPA99mkIjb0P+PFGpnQo9&#10;5XbdFBU34n7fKA1CLwl9LBRxLx48zl1u//lAMLidrNu73w2Qiy+EL4Djsbiw+J//03/62te+urKy&#10;UqlWXu00APLddtttqBW5NJxvaSuDgHTyXQDUbSodwJZzp51Wq1koFI4cObK0uFStVPE4CHjI/5O2&#10;5EvdBWPq5W+Z26bswav40r2IcBAa9rfBXaq5aPYgT6ILOvfzavfyXTzvvsHujFsDD8Fd4OAoo7lR&#10;BlgKxYDEkRsevTs8343QVbqsgzu/g5//YwHF67lrdy8b72ggVJd8u1ZdRDPdtxldUfIc8bb3sAO7&#10;8QPdlg0+bePvZHCmp6dxSLds2QLjyx0wmT4YP72TZhLV98oHX8H3kXQkq8wziInOtWlDefriu8qj&#10;lBq4SNnJvjt6MCE38FATM69H/2id20dzBWB/h7kYHfUWcJ0e9mVaAzsPqAr+riVw18kL7HpMCcl9&#10;NyntP9yN+H/ls59BU5RKYP6NzMrKKg5ztYKXcs89HzAOk+VXIMrW62I7hgDgYILrCuXKKvKQ5XDE&#10;BwfG8Avx++Zte6++7sq1pfnV1RVAIa6glCs899zTX/mbv/pfX/r8w9/42vjoyLZtuwZKyK6YzQ9s&#10;3bKllF07c/xYyBcEHeRq+VL5zrhAYIrCFGD7EP/6G0DkuLKNdr6YW8uVSy1PemKnL4i3AWErGA35&#10;Y35/lMyBhx+XaHfL0lvWcxrKQW66036Cx5xHcRRJEVkiXXRf+3GeLV6FUUH0+u/RQXfbgNFWxAGP&#10;CrADd0X0BnjTMqsdMBtFoLoDnLg+jG10Db7cdJiSuy6y0HO2Fw4G1PW5a+z/WMbLPWVesWFW5nOL&#10;OeUAcUOeBkCa/dKnmp7/ixZp8MpLeemyVk54Nn7gBp/crIz7ynMeu67NiF8QsB2fhC2yA65cKkmm&#10;fqK+55kPduECGTMSbq/iwF0DYM3h55+bnT5z/XVv2LF/P3GcrUXvLgbaW5G1NKkOjJNGucH6swJs&#10;IAAMLawzcQ8kADodXBonll8USggkl2bV5wCwGetS0Lr0AZQQeLLwZPjhRmUeBe9Z8AtfJl8ujg+N&#10;pUfGBAki7R5PrdUs49ahHuTjWcrS30YkLOkGyKv4DBgfPIAfDoocD1Ojwom0s0IUJOdcab3dBIfL&#10;rK0tLC5UisVmvf3Re+7hOt0u8l5kNWI8ZlZ7cOc6IhZsOPjETowejjWUTk9cfu0No6Opl156uVKr&#10;s0+ddhsWLt/drtWeeuyR1cWFa264zgfosSFcBzS5/IYbb7j+hqefeBTYGliClQwFYGxEcH5AywHD&#10;w5EI0UGtURUVq1VDTEqV8tLC/BVX7E1FvTE4H0IwCYzIEtaJZkkrNT3BBhCCRWFaKF2izrUTV3fZ&#10;kgATDZc6NrdSWhGF7wJvC/n+dmRb+DCkqG6nrioGmHYkvrgbwStNVlj5ECGqbQclSWqxCD3U050O&#10;7UvAcDIrDlEooTuxNG8vzjXV5f7TmLy8WDdiR1eypPs14e778KYp0C7noW5uf19XAmyDRhkgak72&#10;nJpxT278GWhJ/WKvVFQmNrfkRLbSUG9IUZxsZTrdLZwffF1sQt1u9gMRd2A99Vrt6OHDC3OzV155&#10;7e79B0T7t9UdaMGNt9kP7PUpZnp7lsySC/gABNxdPEVyM5xYUWI8LaKKIDggSIE3aEQJ477q5Zby&#10;NW+UQ8SmqbIl4IMpiyKDfAqBhBMrxLzVwduNxeLpRAwUPOLnB6Y8UVsAZce3QGuqcZwV82O90Hqd&#10;EJijeEwBR1RCywgU4DjJtoN4ySXkiEjOCX2K2PNWbWlpcXVxuVwqoWk++KG7B/RENFKz0VTRggpM&#10;jKBuZ0MGwamO3kr2oFypKCtRiEUTW3bsufzyQzt27zt18qRyjc4BqYMmdOdnph5++IFDV1yZHh7r&#10;f4AzAIH40PDNN7/hheeeaVVqhAy1dh1tFQ+S9wg06o0yIBtQoRlakgHpsYm3vvWdt77t1uLa2hPf&#10;/AaZtmA8KjY9GpIogsuGmR0Q6VcH3ZitTlzPw6bOt8yDF3yPFtsdQVZJJUqi4uCVtJ3RbhvhQckI&#10;Y3+Lo2D+BLtFOCZ4QgtrC2xkJQcEaNd6+JIyK7I6AlX1vGUcnHXXT89s98EDrkO7Zp6KW21zxEz8&#10;+r6Mg13Ot+R6vdJgF1r4S2NsG0xiD0XbEOKcHwu5a3Drg/OpFJHloIRaC0k0E6orFPJ/Ke9JMY5U&#10;4rkrcek67lgB+eBI2Y3jMJ8+euz06ROHLrtq1/69kHvNM9vgj5gk6ng7BHvDOriF18bIVpvaEn3V&#10;9oIThc+I2OJIsyGSZdkG8zvw+3Q/CiFFRxdaZlRNDK42mFidH0vSgeoZTNhuk9gmPEjGEorskWAy&#10;+AFvTNQH5B2yKa/2i9jXwjYLkMPhMW9HhE5KEERvl76Xj4AfL9eCgjtSMfLbPZ5SpQQTbHF5eWFp&#10;sVqs+Zvhe+5+L3fnCgnZY7wGXA7ibbd6vXjRGG8DIXf75twwpVVNZv3B0ObNu/YdvGr33j35lcX1&#10;9XXlr4UoKOJu1esPf/1/A94HoQYkh10g2lPiocj1N92UXVooZNcJQciPIfG8JVvMlsk6Kv9NEo4P&#10;aO677NDe/bsq1Ww2Dyn1WLlQ3LltV5w6Vjl6Rn2Ta9M708JE+ynZDSfhb/NX54pDJBDHDp+q01Gt&#10;KFBLW0W6rCgWoA1zXwRbuYf8iLrTW0lTnCZ7WkZxL0wrmZNtJ8z+pQpDtDPFESy0rL7YQT3Qe2DD&#10;+zmE3ke5BPLAfMk0KWPkHHO+Xnrge/xx5+HVfnr6RWWUqiliO51sq8hBjEsJAw6xCMumzRwT+bwD&#10;1t8oJ+SXeFxkxoHNCvnciaPH5uem9+87uGv/vgBVCL1M2/mXal8lrhDH2CEbrjps4OAYiu4Ukygb&#10;RgcS1m05SCfwpqJ4hdJqkGoUuYvkwqabeyFOuPSLVaCJuYZ8+gOi2uhjG61sqaACymjYMvJk45QJ&#10;YtuobBMRIMBfxD5H7sXVh1RrzngDtpcq5fi6AHYDO09iifQgb+dbUDTw4T6DFivVquBXaysrmfml&#10;agmRanzf3R/g/qQXcQagU+Ewh8gywLZ1ka6ZCVN7G4354E/n2Xk8l2BgYsuOy666hg85cvgFEfmE&#10;7RFiQ1TxH3/ppUe+ft/QyMSO3XvcaTe8gdjDs3f/wXqluDA/g9tarVZzxTxp/GZNZHPKAnUZPhhy&#10;hczS7OHDzx954aVqvZbLZxv1GvUuuPcyDMYKlOGzzKbq+6xa7pKnZ3BuBurL6ecLzpPkWD6SK4VQ&#10;aA30VyP2aTbJZFfb0NEw2qR/lHJpWg2+yglMds1iCNFQQsrFBeajOvnQlRpByioEjNDrBNsdTLNA&#10;Mu4Wbdh/9Tnk8sJ7HrJOjHvXBmPqvPFz2bILaz8ubbHdB7yaMb/gTz0zeL5nNJBtF3JbfVGPRSvk&#10;V4UZEhKuzeXqnTK62NsafI5bw0sLub1IG61Uor6Ib2q1G7Nnz2Tmzu7cuXvnvsvgBDrA/pI35f7U&#10;gyfMKg5eZrbZIjoDNPRFRmRwZad8KxJrG6oXirdmsK/TRg4ZUwhiEL2lZdERJOjMBbACFT4XSmi5&#10;Uo7EYCqm69hiKUKdNfM05KyxXIpffF1ceqi1/h67W6EbTgLHrC7UTswbezFgO7GFLLy3hBrodlbX&#10;1rO59ZMnjz377LNrC6v+hv+//uf/iMlxqwn2Wy6XCBvIPF/y3F8gBqhqLDbu1sbn9UbWo91amD39&#10;z3/ln87OzspfkBL3kkRU1OwP3vS2d/zEz/4yVRROtOy282uLU48/8NVXXnnlxImXi4X6SqUkeKzt&#10;i0WjqVQK1ICwvVQq81H8ZyyRovwikRo7dOjggQOX7dy+b2R02A/1sH8x4JwiIdmlifiEP+egey2D&#10;w1RMJ2Jm/IA0sKmiiRjMRXu9lhxxlWxqZwVFigbPk44UZdWHVCFqt4MuopNw2rHrPyzyZo9NtSuK&#10;U17lXGbOxKrlCv04MJj+jS0W+gK8cWF777WzM/gcF3sPkm3n9Wm4YLde33+6HRlEwt9eD7pXWi6q&#10;t+0uTWO7ID9zsBwOHbClO+86Nn7R4Hf3Cm7NwsYLH4OX6astJ4EnVcjmMkuLh19+/vLLrzxw2eWB&#10;UKSvUy992y4svfhvg2YHVn9yviNxfnJRbFV7aHPtDKjEnV8sX2TXb3QGMecQSFtVX4P4nF/K5crU&#10;4hwtA0ZGxsmXEcDLHFJgihJBVjiT4pxbGNfzmv2UYnBuBbcrMwgUZ+U39mlB9ToBy0MbwIf7rOx5&#10;uV6FXrKeWVuanamXa9j5ez7wngFIjdOOJAD397mNA5znPGNud2WybOtkxuTcQ0KhINKfGBq950Pf&#10;B7Y4ffokSkssf/6VDmqvLs49+eSj+w9djg9vqQdKqSC2RDHOm3bszWRzxUpZOXxv1B+G75WMRxNY&#10;A7wiVQ2i4UIhQhbuC+EtFLKFlcVqtUR0XqsB9leKpSLKTFWYuCsAmG0sLfo01KFQi9qNSCocGw4k&#10;hgKRtCcQDYWToUgiHB+KpYf9obAY/eGILwhtUZqU3in2OxcH7UYJAUpuhMSiPAMQG/Q7Eq6KH22I&#10;+eEWNMsW2Cmy0Foupiok+vwNs9GmHdS1wFSEe4PW0TT+xZ6qwS9SNT27ryDQIYiSnA2cU2eXnGv+&#10;OoNt97KeSXeepbubPqFl4NP1ogoLWKBq4sigv0Q3BP5T5oqckvmfJurOILra1UsCJZeUNHeSJEAb&#10;HBkhC32PZnDcKFmhvGq9VJlfXH7ymScWp2cmtu7YeehqXyRawW3tNlWdscGe28ZsuKlLrY97gcyu&#10;pSicNUfja0ltK+Wlm5emXhJWHsO/Vu+iYMT2T1ZBWyqzYGbfFWTb4XA9F8j50VIFex4OJcztxw8W&#10;xma9LsRRlnOO3APwKRTVd1m8wJFTMxsYNdh4Ygc8fBzmpieginehWOa3t7z0sKgjIUuLCwuLSzBE&#10;ybrf/f73KDoxSXUKjrBgAKLaVvWEvA/YorfkdzkshIIHF6gPHg6Q729VYHLH9lwht3j2NNrHGEIC&#10;ptBdlVLhkYe+Tlps5879piy49BDXGo0n9+zbv55ZZa3qzSr3RIFqLBZTZNnu0vCAtlJKLyC+Qqs5&#10;V516pUYxwzXXvHlscnswnA6EY5EEdMLo0MhoIj0coIQ2GPXCR6JCKBShZZWyo/DbQ/BqfFFIiDAo&#10;QTrF/CbHpeIjfgCjjewkKVQ5hJ1ULacSXDqFNPZx0Zx1CBIwyRYq/DbIS6LKf7roUz2AlDtDGtjt&#10;ILumbIydKDs57rz1V9k9Y3/c8Oi/Rk/2/+ReoA/vXUp/s3SiNvw+2MRv/8trhNzGAlNFkKgb3IzI&#10;3EoW49EoqFIPI7Nf/bCjn+PYeBev+buzkAMnoneKNjypxhVgN5Xas8dO/uGffvGP/vhPUqlkZnFm&#10;9uTRZCJy4LJDodRouVafX1manZ2iHjc9lAZtd86G1sQk1eHtG5MC5yJzWzfHnurFT/Z2C+bNdTp3&#10;2p12tD+aLPCLtJtBRQreDTt0+sncWErW5A3ysSTPcuWiyoyicSXILCeuSA0mr8BJon9sh4rMYQQC&#10;1BungDcq+atQT2pVPD0Mn2wR7rdr1WB5tc9ys+UaYW+NlMP6ymqtWENH3f0+cLienIvfDqwHsbCv&#10;yAdnzZ0tqxKxk+aSjgOg7lIbyFu4rvVy9bIrryLUXp6bM8st4EJwRItqufbLL78wPT9z1VXXydK3&#10;a9VKjvj3q1/90vzMWTQyPeRIaIQjiWgszMlqt8pyIhxFQDwWHxZFcGcgWm3Us+ul7fvw3sdjiXgk&#10;JjeAFgoitZPMtISmdKnZX0cStZpMAG/WDwKlKJ2k6MTHUoMOdQ6yVLLIhBaZKRTiFKOiDLzRplt2&#10;yoVgtrW27dJ6/XovUZRMaHldD+t2Ud/FP3bQeuZmoCgHVtWwIsdZ6OnQ3musP4K5uK//54Jg+1xc&#10;ei5NZxvssl+yKp0aGI81RoNSbB0C1QrGgeS9teyXAw1C7ktiZxcck4FU97zT8w3GxWcK3sHRM2cf&#10;eeqZbzz6rcW5mZ1DY+9+2y3pUHh1fr6UWUzEYuVK40/+9I+KheJle3cPp1LUsVFKGIwnSo02jVJm&#10;FxbYZ9oImIirsPTc8e5fynn5//6qapt78XwvCdVzcBS/C1x0dt6k3Uyl8mrOnZHqt7pJn6dZR8uT&#10;nrOimQ6NIGDFETh223Wic/Jbeg22zDx/sme8OEI2DzvvOqmgCzqk6OQ/YCgl83JPDAQH5AOL45QD&#10;2ZcE+3WW1hWfnzp14rnHnyRWTwTiv/3bv6UX2oMglpg2FoteqFNtQRyhoO+r25nu3c6l1TRXoVx9&#10;qUapoLfRXFme+eM/+N1VgP7FRc4QeIL8Gdxfn3dyx45D11x74sQZGlzxWbVqsVRuhUPUwHVXMquE&#10;6FQBUBKQiOA7Swor9QqsWJ1Brycej/tCMar2MeB7D17+vru/b3hkJBJhgaSFMKPW38o6zJjL5OhJ&#10;ZpzYB0VEABvCyKwUrhcv94SJV5AsNQfMFWfLEGgp0Ba8UnfhIw1OfGEdAPvJqvNFsbc4vRPQ9+fP&#10;LZmc8b43jn+EJ2x1KBsfyIzys/ZeK07sxb0XBLfu2gZPKoA6PwId2EnZt0sJlQu2KRC2bZYragCF&#10;rBNfraj7fBDBXOuNYP+lT8Lf1rMgT8+9dLhSV+QWpMtSF6Qm1KxUFo6/tLYyE0ylO6HhoZGxri82&#10;szzHIcfSXXfTGy+//LJUMroEybpUqpXyxHVDw0Obdu7eNLYZTFtloBuW4tVCCdWaXbRi54J53GaM&#10;iNu288N4PWEeQS6bC3jb6XSSZ+qN6tNPPbW8np2cnMQgYY2G0pPxkTRYkbG97NGBVNF2dEA8QIN4&#10;TctY61T7WNQAvr5ZPDsRcgh+7bOf4pdiBSZLZWUJaZurVRqRSPKuO27rVzuoXg22KVC5Aq4N7rqV&#10;jvVaV1jQYjLSC6LObaKjOg3eyB/AyoOhKM1LMAPxRGrHrv3j42M0H6wix8oJwtbHvaiWKs1GB3Jb&#10;QhUiqu1T9fRb33obCbRaTYz3Jg3lMivqa5SIsC1i4SOvlHL4/RVKT9uNOIWx9N7K5VZya9StTUzu&#10;oIOI87ph5xgJRa4ONAwz6kpB86/qu7od6okiUrQeWo6wzur7Yz+o2KBozOCY0JEAOYTpywdw3aaM&#10;dohRU9uhXszcA/cv8LrPSbjZ554ZUUFE/4BtOEDKkDt/yZhj1lhDFtch1eYrOJ1rPwMzbtt+wZN6&#10;2fl23onkBcG2kOQOXUSF8KgRkiXvsA2qk7G+vhJy+2qr4HCXdw4tH1h+OVl/WwL9Kp/DkcdygLpR&#10;zUNjghBNC6OxVrMxdfTwaCo+PLbdE4zOzC986/FHZmbOHjp06M1veAsgzhOPPf6Vr3xlanaKo3/w&#10;4GWbN28NhqOqbmy2Kk3P0npGHjXybk6XdKMU+0VLd6lkRN/fUgV4b5f7tt1ZeEPxDapEOpvNSrls&#10;Pnsjm12jySrQMpkoWrIWs2uRUGCU/hP+sE6oLJIpDCWOjB5ivfSMRCTynOXsIWUA0wvia+PVWepU&#10;YfynP/NpdjRfLtVq1ZXVzOriKkWOoWjyrtvfbidED7kG1IoR0G5QcabFz0mv4w/wEFX2Ag13UZod&#10;MMBDOxMAOMFTfnodRKNpkvmFSi63voJlxiRnaRXlC8dohmw9yQzS8kTD6b1792cy67n8OoJGffvK&#10;2nK7WUnE4rTRBWRoeIDuA3R6QuaVZ4yGrUdWvVmr0XkOUm1yeATsTQ6CmT+tuAoOdUzRu6ocxDBi&#10;vdotucTyQS2IEitUUYtEWUXM/C6Cg22fw9F0CmSAbRF8YOgSQbetveMpYe6v0uDEDpzEvns+gJPs&#10;c3Rh8hmlj/Tprt1VnzPTj482evwu7+kihY1kr42hpl7h3K6LPsGFlA1oSYRMijF1vlCCIdce01px&#10;nfex/WDDFfwNPAVnAOXY/h8WcvfxxN5t9HsoChGD/8dV07dg7swUEh9KpmmgA8NqLD3crNTOnjwy&#10;c+bEeCp1xaH9u3bvqVeaa8trTz3zHIdly7btpKdBU/2BCM0WKF72ReJwNMQ2FQZnunUDAcHJ6iVX&#10;w7bANcay89E/C/0X93ZMUR7NJxScIr2BUpGksXf79t2bNm1bztJJ3RdNJsdHRzmwpk9EucDouO4R&#10;ArDFgpEwk66g4YQdXWkAd0bJyxkJV1kb7Pln4NMVqc6uVLLrawvL5M8bsVjyjne8bWDPsbGUyIC3&#10;b/Rk1OfSFEHPK7Hzp2+03d24ub0oq3/eZYfVVRJY2sr7MJhhCEDxeDI9vmnX4sri4spSmU4/3mAi&#10;TZCl3ZOLotSX54ab3zY+MnJ2+jjmGgPzT3/pl7ZMbr73gfsrZP9b3nAsuX37gQ/d8w/yuexYAg6c&#10;I4axSGHgdfD2xfmzm7ZtTyVHgL0sC60YQZfqdKxpa5l4Lb/cNuexswMDWNj8ZEHZ1rDApb3dYTac&#10;rGfATez1wvP9Y7fZ/doy4zz343MjzPAhquq3H/efLofjVtNAuR4PvPef9szgp+cp96C8vhnvv2AQ&#10;1DshH3wCV6neY/BtIUnyI9kWi9JQXDEqFdr0P/PCre1vs6mwnrp0z10Q4n1Hwu4UVe8yvZAnaQH8&#10;7bpi813lDs2IIvFUgs4IVETGo2otMXf8eDwRHhrfGk4MR2jSkoxNjo/v2b1vYnwTLuHLL710+Nln&#10;I/72ri2Td7zj7clU4qXDRx5+4NHjR49xIMcn04Tq4XCsUK4uLs6dOnvi7OkXOs0cdf3UV7krdKjp&#10;hc5Rz+yLW+f+NMDthNg7ZM4WSKZRLpD1kVRxSoC6TA7Yzp07h2h4OjxaLNe46vhQkr+bn2jVMPIf&#10;1dTQrKmEXBAAhklNrPQnnE0CYhHgdQgJPJVn838aOfd0hEy3Wpm11fnp2VKlO5xMvePtbxnIuZS6&#10;60DSF2AXgDk0vmc9zLY5Id8AZJy3vy7867krIAmQbqwk3bWYjARDq6urew/sV8/FRhshj1OPoroc&#10;b60CORkGWOJj/+BH1rMrzz73OCYHxk8qHt21c2+ICCw9sW//oWRqeCg9fO3NN77hrW9KxiOnj71C&#10;EZu4upo2IYivWMgtzMyOT07Aq1WTDbF17Ojafsiey3Q73FW3qkYRrkBVJc09Xop7RtXAQt56CLmT&#10;YL3NnnHFyAMFp34MzgmwDxmURjs+ucNnHTDjFtOl93nIdDv43pnoAX5jMfbAaPdOUv9lG837xb87&#10;0FQqQ1Vx6oeAoudWOBz06tYRsTTPAHYefMIl22b07qVPN/yO5PmCF5siM56c61xkh41DWsiXNs72&#10;uPgr6JIinSmCswL0SNQfD8JraGEyhlLp5NhYYmQskUpt27Fjz/59Y2PjCTKyqdSW7Tt27NodTaZp&#10;5HTilaNPfeuxejl303WXX3PttfSseP7p5++/9xtnjx9JpiLJdBR/kmzh4tz0s89/89GHv1oprUYo&#10;jY7AKMFV7iVN+6nTXv8VsyMWRG9wAdxOOW9e7S7cPlpnKO4LBj4FHanhYcAzXpYt5SjlonI2xS05&#10;QNeOllXIidgtgF3yD2rcw9LI1dNhwj4ZXq012zA2NX0gP8NBKzN4o9ZYXlxanJ2lhcHY8Njbbnmj&#10;fbUpfgOWgFPd+XAGzWUIB7H3IHQxz+Q8ez7YGHfwIUXp89Qwyzjolr2UFKmhRrBcyszMzLUQQtxu&#10;Bn3U63gaxPFbNk380i//ApLfbNbOnplaL5RoZzg5vo37vvrqq2+55ZY9e3ZBex8dHcHrdgNbzp4+&#10;RTUAxGEKPqjmV198r4fWPEuz85s3bUoODSP+crd1J3JKCDrVPVMXaTRTLVYvJMNpEwxmuTPq7K0d&#10;XS8X3TNjPeD1HLd84LD2Y2drSuKEhg8fdHG4CBJ3Qj5ArS80F86BMKUyiL2dlXD2/OIft0c6ASx+&#10;w9eCHmmVrdJ04AjWadC1nDE88dzeXQCsOLd84A7wfYMmcN+LePca/hsZFs+inCtwGa4pqPML+J01&#10;YftM7JXk6PdEVPLQxIjdwc6hDWjayaHSM3hwK7NzY0Pp+NCIl/pTUbzw7aK02RkaHdm0efPo8AiZ&#10;J0iT0KvG4Wbv2T2UHF5dWT9x5NjJo0eSkcCbbrpy977dlDwfP3L6yadfmJmd2bJtD6pibGx7o+Yj&#10;Bc2bE+EocTA/CiwdzO1quuzie47ZxTbf1ln+nhW5yOQaDbxcLuOYpoeHrXk2tZhNSNx4lhh1y3b1&#10;VH+PqiyDZFl7Y9tJNVNII6auUWpFsMEZRcxQRfR1/syn0aClCkBcaXZudmFlqVZrjoxPvuVNN5kD&#10;0ns4N8xMikGpThuZOFl6QGLf67NviYSBgth4btwJ0kQeRboGeplKcMeLy41EA089/eTiwkoLFI1i&#10;tWq9Uy+l6XAWx3QHUokIqi6by0/Nz+XKZVycH//RH926eVupVORjk8nUddfdQM3MxMQECvuFF155&#10;x+3vOXj5NS+++FRufTU+pKTa6Ojw+MhQJEo7qunhRJLoXb3lXC272PYkJvSrOm/oiBkO7xa1T4+Q&#10;rna6zykzya157M6ttt8tbX2Bx26v6AvhxpowQ3jOWWz3mQoT7ElUsFvVDfnn816sZT+Xmj73J7cF&#10;7DQhWr0Jtd6qI6mgDsDwA1mU0Rb62P/kvv4xbTFwmQd+RL9jvJ2rcz/ftXgPondTTgKL4WtSQAV9&#10;DdxvaGjI8QudYJNSbkAR9NNAnEAWNYUbQswswoXIErwXrwSE1HoTC1RR82UOT3V9eSWRigXD+lHf&#10;WjjIlRqiVK3QhL9C9J1MJCbGRsbHRhN46j4/g0lGJuhOtG3r1q2RSHxxbumVZ5458fILtdLatVdf&#10;yQ/8KpTAy0eOVeuNXXv2RZIJZh5wVtXzoIZBgu7cpqJFrrg1z3I5up5hN3s5OAQuULdiGNEPGrVC&#10;s1HJr2cggY6OjKG0SOiAUjEYBwFj6FgEZ7x31nr4iKx0v1rWcj+urNGa4ZnfriSznw/hCMief5pY&#10;vtFsUSizwkyR5eVGzbN/x4Frb7xSAJaTYQekOTNiR1BdeGQiejE5msKMn4ou+EbnzzuM3w6QOWAD&#10;U2PorJrXm4ura7OjQ3Xm7Nz0Ky+9sLg4T0e3ViOwZfPu9971/sWZU34au9IOslGjo/gavvfsdKla&#10;xSq9/93vHRsdGR0ddWGF2quIGeBPp1LXXnvN5p3btuzYuXnbzvvuuy9fKJaLFRKEpWJ+LZvPrOWO&#10;nzi+ZWJLIpmEcMcV0dWBtg4NdUYFAqXEXzOg1K9C5eD8jf+2H5v6Zh27pMdNFUvopSpcI0ADUd16&#10;OHD2UoG62/p+TXzfpDsP3imS3oKaZbiklXZPusDY/ViLbxrX0sZYQJrqEnmzDUsCNoYCZHHXuZDS&#10;2f+B+Xa2ul+K3xNmKRojdX3XIn3xGxGGQZqKhSWtxZUTOSIqbCLWVZkdtwhqK9KEMVGpK46lS6cR&#10;jFWFCBUR/EAJ3Q7FjK7Bg066HSfzX+qN/PKSqoAo8wrTiEDSL6DJtYhgVZvdGmeuSes1qNdBvjc9&#10;lHJD/OiykEiN0Gh5eOum4eFReGYLczMnjr188sjhdDR84zVXbN6yLbOaffE5WsW+lMkD5K3CtNo0&#10;MUIcRIZaYXGYtnSKoRF4aVyh3jasQDQRlffrd8uIce7btFiuFsSsQ+JbwfS4zrOceX8gnys0WvUY&#10;MzKiEbM90gyySb3dPxc7DyCkHk5qi2FT9ayxFHg74lppAMNVZubnlpaWaa9MPcm1V1/mCB69Hzsi&#10;VuFkMtw/ji6kRK06mN3c3d6Z6L+3DzL3UXf5aWaz4PQ67SDt2yzPzc0+//zzL7780mqm1GgGv+8j&#10;P/Cxj/3wZVdeftNbb4Eeg6OONIZjiXK9lS+3svkyOvkD73kfN8O2QYwjYU4bciIc5IyDorNisMX4&#10;5OYbbnzD4998uI6PUCtzRHwINh0d6pWZudlNW7bCqWVXxBmkPSq4n3rt+0IhseTYdM2sAUngF2vi&#10;YSgIvogmOmrrOIo6tsoQqKJFLT3UCUbMGqSNRgQ8z7+anWFug1MMNj3Puoe6H0vf21AA7aTYdWrZ&#10;a9O0zrPeLmY1j1BLx/9I8lP+10RDoZvEG7BmaVTgW987lynseUwbPmpjPM+HuQbCsjAyh+cJpnvy&#10;b0vIHZfZ+W5OjFk8/hNzyH9EE/FUMinn2zm9FosYMRRz1YpFVZXMM+pWaGUFjqbE68o4o2g4YStK&#10;UlMXSPeRanY9u7ZcrBbr5FAicZXv0/fJ4Ai1VJdSk8m0aUidsN2mEDGKK2ilwlEQWuGl7fUwxRJj&#10;EzRm3LoFvtVlpLWL62vrS7MBT50up9dceYApNfQ8L6znE4n45OQ4kotxb9Vb9Sqqq649UmugFhEo&#10;ZLNWDUeV0LPInglD01GBp1tT/XQkzOFdWc8xJoN4Vg2V0G/lAi1P2U5qWwypwb3k4h32b5CpaeuN&#10;mL/VQAl076HBzquXPfd4y+VasViYm51ZX81wLA/sv/yKQ3scPjRwsTZOF+CjTVx7lsS8zfOOgxIJ&#10;Fr8NYnj3AgfOW6Th0AnUVqtSFAL4zFOPP/nkk/NL5aA/9W9/+7euunIfKTVeByN1/xXXX37NzZlM&#10;LkUj+1qb6vP1Yp6deutb38auuDPhUkAgcREyK8LeDGSD19/pwpF46y23DI2Ov3L4BRrb4gGRksP5&#10;gGc3dfbU0OjE8PAEiXCDySx9YsbM4BMtI33A7FdDzRyBzsBPzcZUyk91Q3Ds+D9a+qncXUNNbCiZ&#10;mIfiwqvNl/UolNZAyyqa6lGpLDlnyk63YUlrKQEjH5l3YLEEKt+q4vBHaO7KOdFPu9agBtlVR3QY&#10;jYESMra0bZn0hpptyRfrW21n+i+IKFx+VO9yW6Pz0VMnjhDh8JbvRdYdwOa+QHfK0YfhhOPkBJ7Y&#10;OwRLgpmd6rYqZrZZNkOUzROUoDRRxbyWJqU4yfwfmlR2jc5KtXq5Qj/BhkBnlgv/v5hvUGddKjaK&#10;K4znY0vEDsf7FC3czdTjx3IZfY1iX6j/4a5JbNjrbrdaztMNhACevG8yFU0lR0PRRCgxzuCxaGqU&#10;TDB98edm5hgfNDs1xXCyeDq6dfsWqOlqXBhgRq58QeofUFOM36WcsVKvrqp5+jynDt+CrDC+oauj&#10;wrxwwrC12WyB8UdUYKxRbDJ/tpRfRS1AAKJ2wzxrMxW9MjmzGqplMw9yAzTDfUnIe5pdusDsubrY&#10;NbO5HLzXXGaNERZX7N17xYHdLhTtOex2CAbbrZKsvn0Q6nyRzre/OkzeCXW/Lr1/NVSzOTyvUl4D&#10;P3/lyAuPffOpzFpz+/aDv/Pv/yVTQTgChEwsN0uGrcY537F3F8hwqVjKFxkEl8OZ2bV1ezqdRv9a&#10;+woF/kicMwJWKm/dtBTGUNyW3L173/Y9+x5//NFuraYhV2YcODbTp84ODw0NT4yjJ6DVuYlC8rlM&#10;SYrHrk/Qv5LPnkfdu3kTUWv8p19ckUi/KsLZXSXMtAfqJqEu2xvAdleP0X9Ymrr34zp86bRZo2oy&#10;q1bOiYGmhiZIghOSZpz2wDpQfqgU9BiS7lJ7A+sWJNPkfvDcZDldNVjPPevr7p7UKQtitvEcgmD6&#10;Rlih2y2DClxi4qKHy6Fc/Lx7xhkJF1Pok/oVwTg+bK7AP+2W2mC7D9G/socQTKwiEMmTIYQZKrVK&#10;/FRp0HqAJdG4Ud6DpkMmClUwJYtWmkh9A0e/WqkxWWj+1DE+i+nC3UiMXmgK6unv0PIR1BgRQq23&#10;IYbaxC0rdGXFwmrPQpxD31Z6gWMXg9EIkTwTE+FoYFTE5sDYB6PUR0D7SA2PTW7dPbl1F+TLQqG6&#10;aXILXGzLfzHgiT7DGHb0MeNg6hpdKnDRT+Ho8ROnTxw9aZhAJ5FkM3mLzgEsFtzKXTt3pkeGFVo3&#10;PZs27ypBCfN5SYHR2xcjoju3kFDBJj8qGrcY3KYaCWwyn1K0ZJLymgplgoY959UsH8genvN6Pscs&#10;sasuv3rPvp0bcTh3SoQQ2jQCadm+xF4QvLnnnTF3DAHLE/ZCQbPzQqv0Al1u87nnn/r6N75x5OiZ&#10;XK5z2+3v+fg//UlNWHKlnu5fe7AKCPmWrdvn5hfmFxaylRIgx2X7D6RJoGmoG002GvnCWrVMAJ5l&#10;LKDsmPpMqCWHm1KLmd20acs119/0xBOP10oFyzSqS3etUZmZPjWUSkKrIwNr9k1a6RygMIiZ7SBe&#10;YA/tHLvX9s72BsV67rV2gHWSN+rdwe99SFz3rabFTbjKfqq+3FLRNUiNQigmNukdpOadsXX/boTK&#10;BzBKzxs3xedwEJ5B66m3gU0eEOtn47+O0Nb/kdSZ3/FtvPfX9Ood+NTDGvtKTfRDi9cYueEaX9qU&#10;oZ60SyL7Lj3i7X7nLsWU5JXsJVNO6NCG5NOaqNWiG5KWyvSyYFR1TGgXCuWzp44GSXYn0ljgQDCG&#10;kKtm1NxfG35gtAhOJzCYxIWLVFcfkUx5ESVVlQpJH4Z0E2NRtJwMU+zERDY/qFg6Ra1khCgjlSDr&#10;FY/TM59vicfQZ8yl42i1cbYaFXrnM4eyh+3UG9wjGjqdTu09cHDP5VdWW95nnj/8/LMvbGIQp9rO&#10;egvlOi0dwdvRzlRdpUaGaa5MsFGvVYkm1eglYhpB9YyqJcCLdKaBvHcnwJWrtxQ+HtyeSpk+ErBM&#10;6hJ48NjPKH/eLteq+WJxcWG+uJZlBtQ1196wZ8fmC9S0arI3dNU7Z8/PV+buedtXy3m4+KF/HNxf&#10;VUxnQv7ss09++ct/MzOfbXbHf+xHf+KeD9ym/iLWRGVQMa4I3Kc5KnhQOMLHTr4ytbgI1x9luHfP&#10;LpyjZCpt+sfnFD/JiUIxh6hyKDg5dIDAcihUZXUCfoZdvPltt7989MTK9FmLvaGuMgejPnVmhh6Y&#10;pFih4KlFv92UEIcNHSmc8Ov5DWLdj0V6q3D+n3ovdqMFB9G1WUdLTPZG/GG1rMOfNS3gKFqVDRsn&#10;b4JbC6mt1HmOwGDxB784LNONZzdIxrkafSPZ3yN78rUfvW7n3e4Lzz4XRY9GNcnbIQPf/jGIwAcv&#10;c1iae5Ae5l8IydBUS8Dr5TL+t8AqjQToJdJArXteABRtloihJXoHSGwDMnS1ycFFS4h9wfWAcZN4&#10;LWG/MeMEnBx0s9v4Qe0qfLjTeMOBeDKaGA5gh436JAxOQmLzD6y1kiygp+ajoxeTmoSTqVkwDEoA&#10;QmWoNHHMoXeac6gw3v6HfWYXkb1EPIY/SJZnZHiEK1Odcihcp9TC041Gk8Rs9UZBNVa+IF8nJatR&#10;8v54JDQ6OXbZ5ZcdvOKKkNK+FH3Dh6tgxbrNqqpUSA+rNMgPdihirPkIRDcWmTv1K9shzI+bwd3R&#10;DCZNxjALr4S8eaVqhWJZFXdwB82frZ5jo6/uXvCaAdq3ecFA5Q9eM/iFthaZTIbQ9uDBA299y9UD&#10;GPaCw6Td6KCZbTCTPYRAIP+tNkvARGcV6JkDiQ8PGqcSWv2VtriGmRs4Jo1ttzY8PPyRj3yYP6Cw&#10;rV2ehJrfp2dmpqanFOv0H4OChNc63t/Z3w1LkEjroszFYiNsr6zoq59SGnzoq9nMnhj35fk7u4hX&#10;fzWLrN5enQ5iyYOLRQ++2ta82sf0QmtEB1TKHnyIhVc42JJZjQzWpmlm2IBq6XAW58E5YFzMETPm&#10;vMy2T5EzH4U64GPMSVUalK/jF0JZ9wmcciGoFmbzLncADA1wo8Pca3T4+QTeZ/ugLIDcAXsGfcR/&#10;VhiRiw6hMYm1DNcgA9cU0rox6e2tNuqKE8hfRTvDr9RNtlEq4DTAN+6WBeNYnOhclY07y1l1FWLu&#10;Sc4vvc9Je/Evw4vNdMFpk67kMBuSa960ndKNZ9WdbfdX3b5VZaowU6yUoP9T2PNWJ4t2LeTXlpbW&#10;slkQjRtvumH7lomNSWAHwjk//ALP8wIl7xA4Z401iL3/ehfDillhZE9g0d/5nX8N9bAdTH/un//e&#10;m992g+U/LSVnAYK77Z48N6kvpj4lSPXs1Pz8KnPgyiU8oisO7mcuRLlaHEqlhIyp5hbvKRWGDhEn&#10;gBUtmHvWnumjlHAlUORF46OT0VTi5PFj1VI+GlInOXKrlDBMT52NJ+MTY5tw9C/QbS486a2jZQ/7&#10;dzbYtV6HKmeuXZ7DrQOLZz1M3YR6K7816ryBeoLmAA1dCwPHe3X5NfejWGnDGrovc3+y9Iez3j24&#10;5NWk7nU+z91hG/HsEDzewvAswKAnn3ocS7p1y7ZX46oPDm5PfsxK8DuuFkcTQXXi4SRP517d9d2k&#10;YYGxNl69h7HzYol4mJbezXKZKykVSiX8ZfHD7IFWICmCwcTtoVIFTlcDN6FqwJpGHPaLN1mzZmN5&#10;+gTIeTg9HEykgG/EpGHgnApwMNkNF79oNhdomCBHmXrkVgl5rhs7QA6K8hjsAZNC8IBbNeJ41V4J&#10;DxHugxtW7zTgjBdK5Uw2u7q2kltfL+TWsKkY5DC1NB1AwQJYLCGX1Stj0esyqfgPanbYBl7DRUfN&#10;WNLTx8rHh1P7Dl0Zi6daLbW1W1tfLuYyuD8+doSEfzwhBMocNRNoJ1925QISQRl1kzhgmmBO0t3G&#10;mOugSc47nTJIfyG3tLAI85T2hbe/7a1QSjbKOefJEeAu9hgvOEPWTbUvpee9vkew4WOyudXf/nf/&#10;8vTUwsiWg7/6ud+MRmkdBWeGqVG9EFZfZBiDsuJURAKeoJPs9MzOzS0tLxaKhXgofNP1NzU0G45W&#10;yFISpsNIvihiwaq7ftnkJLAgBmT3HtIx9UYqNfqRH/jhEyeOZZbnpQ0I4FUAVzp14iQO2PimTRLC&#10;/r0NQmsnfbYIG9Ry72US1L5M6heHTajxoy1bP4i2GN9+nGCrFs+eG2TRNnr4gwWXW36eZ/46hfd1&#10;vcyZKYxkMZdPJRL00yEsIls5OjIci6XANSgFU9zay6sObliibcZQJtHpwX4M3rtfZ1RVfqGMpHmV&#10;yDxDeaJR8EQ6fFBihiurTbG2RexaqVw9Ozu7XiiXW00khHyp0pjGiwF+0nh2kJRwkLouWbl6vUAf&#10;crg/dPyxGJ+WK902w/RKa9NTiQTpaPjtCepD8VEQB16HSQCsx9NXxp04nyjX2hdYTT2UFdjSVFRC&#10;G5RDqJQHxeq46mq/GIRhCfip9qtKmTA6JeQh3xcKkjqT8whKT0cjeHchkoVyJJWnDdCvFVRYI0ZU&#10;KqIHEYgSw9VSEU80qnyMxt/B8hCDYChFei8xlCRPBGMtkZyoQeKl1yMrXadPlLS8JdacJSA359pq&#10;6pAqaDC02LXx5rI1gA1rAu9VrWSa9bVMhtggu5phIOv1b7h5fDy10VA7CsfFxtxBboPHBZO9B6iV&#10;Mz4ydN3uqbPHf+8//8f5lfxVN9z6D3/qpyIh2twg5ErJu4+yKhF1PtaJYQHUn57RtjZ63uedmple&#10;zKzA6gnFore/7e2EdTCfirlcoZCjUoFB3o7u71x3nTW7QGAMgbrqgcxZ6+BoJZk2GIkevPyqXHZt&#10;7sRxuWByMquNUv7M1NzQ0MimyU2Kenr2U3Lqfu+FOufLeT9d1bOsRvkbEJ/PeTFcgRFaN/LbdN8O&#10;Sxv8XLCqffF+HfHx6xLqC1+ECGFcnBC6wMe5kfwLMXRsbIwZbooInbN1foA/eKX7hXOMMXTRh3tG&#10;wyewTV6f+v9jCmnEzyEGrcLSKBvJDCI56hwM59Mur69PzS7TCMh4LzZ4hGyCBF2+q3IWUfr2CcND&#10;gYK0U1JNmk1T/wSj4TSQM6HtcaOQXVuZOkG6Kjo0Fh8aCwQiJsdywTF9Nn4Fy6IYxZplYG8DEEnU&#10;SoQcO0wpTUPzAuYLE3ad3KyJeDwSx+tE5em6JFWReDgcR8OEo8wKFuoFzarVHhsekVbQfFTdscwV&#10;6fBmvYJ4M75QNF3+ALbvb9arrCxkDe6dRBK92/D1rSusTXGx3GwyEWfuGgqHHBNqsdEkj0hqneKd&#10;BnWmeB6WwNWB5yrP8bUsL+s2THUsUM9yYhzmaPWQXVsHp7jlbe8YG45dfGYuNuYXOu19l1u+nPFm&#10;+mfa+UXNr9z7v/7iL76QL9U/+sM/c9s7b8c75gdNZgXVekg19Am6rkskLhRHhHtwedfpqaml5SXG&#10;LaHm33TjG/hYCAmCT7q4iFWcJfwulta68FuMYCmZwe/OpXTGQQmqSPS6G9/wwtHnp06chD+LwsPC&#10;wHGZOTObGBoZntiMwTVy4rkblRAKKzbH0+I8Q73Nlxq8yn6RN2jP2lgbq8E1bfGaP0Iie4iaQ5H/&#10;jzycm+0MrIZeq7+O5PBiSeYukN5iuYSd569OmPl38IveAgxu2BBOgZS16ImMfCSwN+zBJ1XL0XVb&#10;I3VpTak5yhzTugIr2dNirbq4vlZpMDYUNj6CpiZU6r2upKk6ImK2ONEcEaS1VqmuruX4l5gIXEzu&#10;l2aZsRdMHG41S+VGccnXbAPChUfGaRDmoX0g00Plksv7wPdDNESLo/GwJFvBv99S6Oq4btElpl1j&#10;cA1P5gnJvLcbDcXMU1RPVLm54jWJlYSXoD4ODWmZZDwJfx7qB2+Ts8MCM25JUQYTPqHPYJzRLern&#10;puobylSCEZw+qD14E0DG5IzyrEOpwL7ILrWbmHoNAw0GqMOJpoYg+XHBDAtXc7RamQsghuBCrZU5&#10;59L1sHE/FiViz7mzSr6YXV9fWZrLZfM0hb791ndg7S6U4X7CjE1yQfglHwOnfaNwsCKrmcU//vP/&#10;/s3HH2u2Qj/785/be2CnWlJb7ZwmT/Y/0NpmyckWPRjZxhvsdF3feOSfQPHM/MzK0nKuWBgfm7zs&#10;4EHV1gbQAlL8+CUMacU7Gh4y5qAJ+cZ/nZ1x/rw7i/xnnmnqS5lTc4v4N9GQ2shSCtvqtqbPTCWS&#10;w5vGJrV2fSPubtkBKTaoSMtgKtSEd8PLnGPFkuOZO4qrvevSeTV3+/J6ep75dyPYGwGeV+vu4ATb&#10;vdK1iBH8axLuAuCNQu64a7jcGLiltfXV9SyxkKpKWqTz9XCwkHsZUiinFGFF5MNMzbGBQ2hw8Ydo&#10;h8Nx70hESQvLMqouxZanC22MLt2gLRjP2fmFioI0NymAP8ud5bSV6zWKNGmVrZI0RRAKx6EM0WCI&#10;imlNIzEqjHYDnQXBDAvMYBMx3mjIFA6mR6G4i82Em+0LEPxbvysKNVlw+bZcvAqLpK+luYXjWLqv&#10;UqlazC9KtakCeZ2KznvZfdlLG+Snh1qWRiI1cmONOkpiy8Qk54u3AeQxtrfZgNCpmWmcVyJojqDc&#10;6FaDinEYEcQE/DGzvsZaJdMjGBvhyNj6YraQX60Uy/ygn1TNouvrMtcYjZkeHUkNkVlPiQWobAH6&#10;twLShuXTslkPQ9fXXHUseDJZ+rKsr1cKZdBv2uvc/vbbknFrebQRD9twBF5NyAd+u05B/6wCiays&#10;Lv3//8fvHz85FUlv/dXP/KtkMkY+KyJbr/lnzr71RIivVHta3RJ/Z5kGpUv8DhoCKi4oMpcfGhk6&#10;dOAgx8VEF6clyBFWBhF9Xq+yZXYIBee6Qzkw6U7UMeZspCY9ehgXW1xcWR0fGt48MpTLrmszAwGM&#10;zNLMNLTn0U0Torqa9XOIDQZEIzaMccaVu/Dg/NBVAm1jBnp35+7x4sB74MM7Yvl3Ybp74m30HPuf&#10;Hhv10ka7rTjc2gW6y4Kr5eD9gdDqGJ2POGIaFtfWljJZmoWq5bRtikPI9UpCS80f0mEi14T/KWVB&#10;NkpddnQh/JeRtW0IWYj+oGJ1bVQnSJ8h691sqViFJ+qPqFgx4IcfB6WQjzbzK7YqXNJitUbTXxoP&#10;Ydwq1RYpYjX6D8WZbqb+qZo9D/GNRFg14vMvTR3N53PUPPgSaaSLHwsUUCmMAhZjEB6qcXeEg6kk&#10;UcA95l0MRJbTse6to5j0hmWiO2RrI+r0y20i/D3k3JiHOiB8fSKuQQqw66MhZfmx3tD1yDaQZTCA&#10;gRAjBL0uFAMiJHJROElWnolBKMxMLsuXASpz/+TkEtEUFXEgTEbTxngT+3fhwtdLeS4U/ygWUo8F&#10;VhPFCruO2htgR3QhagxtQ8MF/s/REtRnAgXKtTAufHpudi2b83aCd955WxgbaY6ns94uhtz4c8GJ&#10;NO/UjNsG79Wg5fb//OM/+Nq9X1lYXt+296qf+/gvCSSglarABAmjifd5rqmwAKM8sXC6xH6QjLvD&#10;etNYh5wDfju8dHgyeJJy6ZnbI+4Dx0tBE+tJug0yL6vsEgwDtbNR5jXFndl6xHLlEopj97bdP/5j&#10;PzZz8tjC3Lx12AzWmrX52cUw3WHHxtWRXYdFjUXV1tTaLmuKvW54AHgbfugeZtB7ltyRZDas4cB6&#10;9/pAvrp/dEnLPjDd527n/E9wL8BTY9FYmF6WqW+ytY+W31LfX7UKhU8KsCwrvdGky1YbFlmq1Okf&#10;iBYFoFJn4WbL+d6EtmpRpGbBan9PeCXhpmK8XDb1oWTCQGvwS0/nsnj9JufuiggvmRzCFjSggCnB&#10;6AbeCxGS4TarSF2tDiJTi9r1ahlpL1VqTdn3UEhlHupHghqVHSbIplPYc489MHv85czC4npujX5h&#10;zCyDf4TxpQUTYDQBtY6VSMaCQ3WVPR4RLiSBtHL0XD+RoKtKYBXQNK4QKEbfQZlV3kn+zDVlULTg&#10;yj74YQihmG5MH8ULwQ2Rf6HNl1qAfxeMB+Aw8k71xCADAAUvLFZ1t7uWy6JGE3HY+HIYXDM+GEFG&#10;uqcDrI9MW7tdodcFLj8Mbgr8KOgw5qgN15PnKBJklJYa4AiBGLdrreJdfN5uUfq3vra2ODdfyBe7&#10;/vgdt94K2DE4YYN4ks8ZWKSN58/BbP3j3bfMpB+r2d/9v3/7hVdOFSuNO977Qx/86PfJhaAFI3Ga&#10;uElavkv0mVI+X98uAXJGw6oXADF4AzjC9OI8N7x3355D+y7jhgUdReImgFamyWcCh9LczbzQwcQo&#10;9zkDgXdXOXX2bIYxNMuqQMzns4euuvq6N1y3MH0mt7JKJx6Q3Wq7NDuzQBVBcmQMmQE7qZTzuBXo&#10;auk9g8172Q3jtGxYNIXlTsDZf0uGbIzMTTece/klxflVnxyI98ZXDIT/3C+cEgGSrse0HvgjuG+E&#10;qMrxytMRzsWmun5BrrvgwLbrmNkVkgFfydCoK8T5p2sqYDcMMCMT6q8YXUvUykFXysqwe8dj45vc&#10;gGrnYfRjRsuQ93dW34KT2mjS55txl1h0FKkIx2LGqjBAOZOgqM1KIOsEynfzA3H5/BEkBQ5qLB4G&#10;59JoE/0dHxtkN0ins2o+GuhM7Ni1bd+VXLEsNr5yXewp7DEl6eTogAnZISx4AFOhXkyy5Cgd49kr&#10;e69m4Zp0iJ+oAI1nQR5IXImPJn1kpYfqCqwFlslXoSBHkRsCpxAC4cy+Bv+G6B2uNJCLnl2GX3RH&#10;a/TNDWZWMhw5qs2lLaVCLcJydZFGjgGsJ22cgpoTpUtkBJxPLCTqt2kggVtP+ZesokqtgfDxJqCS&#10;aFY7F0F8TpJQvkA2v7g0u5anAWz49rveEe1NUtNGnssUm9Yyd9s8/wFufNF5xVd//MmH//AP/3Bm&#10;Ib911w0/+EMfu+bGq2xWIBX5bJHkDVdYrDg7ggO2rBNFx+6yiEsPNqOmvIKM/3qpMDs/t57LXnXF&#10;lbt37OAwqL5I6cKIZslrsjBHQWDSwDqxmhsx5IFssLJHT50YHZ9goWZm53dtZ/bWwXgyOTkxVq2V&#10;lubmKVmK+2PNVnn61OmHH7z35Csv7Nu3Z3pm9vkXnt+2ZTv4iWEeCiPN2bWMcF892o2ZW29GwLlC&#10;A93pnjk/6v/ORH3waosoOWFKMGo4o5kCd/uuWt6l45UFAlii0QQudZBmPLIBZm45xBr0IcTLvACc&#10;IPUL5JWGwOO+0jhwaa1AjTcyzFFD4oYSsAYliXL6jLhCCR8ONv1KQM0AjSgWW11dyxfzrK2r9NP1&#10;sIPNlipSNgi5Dpg9aNVNoRfhOlfLGY2p+TZ5ExkkfDud22CI7+eGhKtbAZGFYKTbNSjbVaRbwCzE&#10;aijkmYjSyLEdSo+ntu4SLk5gbR24QXCsVl1XpQw2nf+FRKo2BniRVeI1yAuAg9g4SnTr4GGAIyya&#10;9Bc2Viuqkn6HaMh6SWgdecbhBATLILu8GzNEVxf2RV0Q02mUmDwP0wGm+zp46aYO2nQxxrzDoeVm&#10;9cHcoyWMUaWKE/0+KHp8OBTYiAbLOGdIL5EsaYYDAT1QRgXvtNuoK7pgdQRQBmXPiRvIM+WLhZWl&#10;pdVc3ueJvPOO21i7DabpnCFyzrw7r5LD811uXbenzRy0z3/hjx5+6NFs0XfLnR/6/r//wdRIErfK&#10;3gWMIXVNmxfn8Tjcztk693A2RBBHP1bE9XFeJc9nsuvzc8ILr7/+hq3g4cyaknLVg7XmTmVOdFk9&#10;IXLGzSF57hNcrhgb+7X779uyZSs3upJZgAu3A9ndsRUMnpZcdBX48pe/BAWH0Sw0SyPe8zKytrj2&#10;+CNfP/bC0wtzU8Rpk9u3oaLNvzOT7pz3/oN96/WbMK/P+UEuVLZV0u2dh3qde+ulf+u90T4BuYLA&#10;J+SWg6m8EP2eGMQh8pN7s8AzyY71XTa3g2OAP0JqWCraMFhAGzjCeEacHk4Vn6eX0eiWmI0PYl4X&#10;4aAlFbLF4vJaDmsKcMTH1ktFjaDBoIjgWZ+D0bC2urSazVcq+UI1s54v5KFWiwoj2+cmsRjzXERR&#10;PFXzL3TZqjdrMyFnMbMKr4n5VqVSbr1YItIm+FSpnxtiJBzU6PjqEuezMUbyadlv1Z8IHCPHRYUK&#10;Ftn0EhIIghAKUWSWo6YMvkh6ohtFtbFCalos9UW4DzmUwdNSFGgYvqxbZSKz0g/GG/V7G+UK0JYb&#10;9uNaKsCR0bq1WmTQlUA3lptgXQ0+0572gjUr+WNP8I7nMxlax5YKxSFaHaSIudPcGnwzamDcwEKH&#10;gHI32OPV5RWYrZBhZCKEG7jSENk8OU2BoJrCqv8BKT2Foua/GEXPnSkGMTZp11EmquWheL7Z1GwH&#10;ypOx52gs+iiurq7QCqdUquJT33XnrX2xNJE73xY5sZS9PS+sdsLZODt14i+/+PnnnztcbsV/7B/9&#10;/E03X41mNLWvVnAUvlsII2PtXIMLDrVIQ2Z/3F95qEIXSoN0p59ztpbPYc+zmcyNN71hdGSEF0Ka&#10;cJdi3mDARs/rqFuhhDwfDhNHmYcCfnAduVftP/vjP7nt1tsnx8aI4tcwPisrtJTcsmULrmY8QTug&#10;+O//jz+BdpBg3BKnrY1x6/WB1VzKTnNmboZasS1btxEg2MAplVNawlK9AtDi+pe+yFYIePbs1PjI&#10;qHCeZks2UJfLkektnxPgjYvpntFwCCVdm8A4BIoQQmB6i59pjBTcbKOaWJW8ZrRJm6jVhDXG1tgN&#10;4kK6vklWyB3JdxRUye+cBZxKpj5irCiHpvA7AhYNsOShvRrQDVceo+eOGX9thM9HDez07HS10RXz&#10;k74H8DsKiD0y4J2ens5g/LscQ7JN1HEHcVsNyFIfIxENCd/qFQ610CnDAgA451eXT06L8JQhDKii&#10;TShNwcnzzM8v0A0ONBUrRQyrhDu+sTmiiDCYDnrMUupUsPQeBra2yJ2rvE54GYKvk4CPTCHafBY3&#10;JOaJQciJKyRmCUjs8ZkskgbaosnMaUcoKQBXxxGZdjn2JHdqsi5EOtIpLnoXqd7Kaeg3ztA92Oz0&#10;sAhS3GJybRlb2WmFm+LQF2B2oI3phtNqUSMwnGZGCMY7zPKDK0HyM+tvXAsA5FZrbXlR/Y1jXKrC&#10;exWaOx/R/WvnpSCIhPw7kaAGrroNsrHLamiAahDcz8aDZwJCADFU6HlTNNdBvcKUxIeyYMZUqeqN&#10;LuUFWLIDdS82OqIaNksvvPDk7MxivZ2gaPzgFduNpyI2p/3C56p/Ku91+bOLhVz2x/k+/Ruzk32O&#10;Fay+kBbhEF9hd0wXmiZSSCd6DKdfXqjKvq22SxJoZ4GsG1PXsllYNZQFpoei1VpW6yWbzIkNjo9v&#10;TqdH8ZtccjeeoJUYDCsviDwQnKqXjSBJAQTFMd1m+cjLz+RXVlqeBrGIgHieE0RFvAQZo0bd3IuH&#10;X/nzz3/pf/7h52Hf2LwS0RCljDbAGU7CB+vpLhXVptoMhkgWOfYlts4lF7GfcNS4QUIVRxCwY6Ko&#10;Wzdo2TuxDJDYQCAZgQCs/I1q9lTQqnfwenxPsUGtdQb1T3yWOukHfNEAQ0Fku2RnZCyV3QXikv2h&#10;qUsTrE5Mb3FCwcZrrcVcaTGXrbZRMTFWi/CT3bWpNZrpZQ/KvLCyfsxkJgfoXKepz8Jq5sz8/HKO&#10;tl+YJTISQuB4TavmoakxE68JiG2MDadDKKn9IFhk5sLk4oV0KEnQayDHXYu0Vm/XZKEVYjjDq1pX&#10;PNJgtOuPaYC4guZ6G5PBHGGN8hL4Rdyit1Oeif4kau8ALnpZWtfNRgQ+6ylG3Ay/PAw6jUuhIUeq&#10;oqXHIQAb201I3CU7CRtIp1rHpnfnJiTCO+QwqLsdH9tokStzOyXPjldyrtyOywIpeRFS7s76hUj4&#10;nTE3u+AaE4OB6OZc61TgEjWd4CJlYETiUS2pJmarp5uNPOWmnID44b2SvaRnVmaVuvYFyoha7dB7&#10;3/0O685x3sPF5G6AzoVSLtSgPjc//ZWv/K8nnjuyXg7fdfdHvu8j70UVuiCE9/QbG5pld1B0v1h1&#10;8DWSVRN+Q6F1+l1uo5eh5bK9npW1zMLsXGZl5e233RaLYkOUJGPRBjluFym50EWAgPFkpAtsUqpK&#10;+dfhICwQODDfJTGcIIUxv7ZKj5Drb7h+25atCVifUWoYy3/zF18YHYprk3VBYdPr0tqSQxtdj4+J&#10;TdqxdSfh0+zy3DPPPXP/g/ffe9/99339wZdffIXodStdpg9eRuMh8oiTo6NIiFv0C7SkTpsxGwYU&#10;O5lDs/YqwQyHAWA5lxiOXs5Z09TVKleMbhs+I//cnAScbTl4vYoYB7+Ze4cZN/vHNej8sSCsM0Nl&#10;rGGWZs6aWVQ6veuB2omdaBGpUs/o88NCPXlmejVXYhUQKl5Wq8NsoRq0ulYs+cNRSIrStzi+pJih&#10;dlL0gswQUkv9UkkuJxbCnRWG+EkmU1em2FRioPYAvJs2L9w827GUyUMMQR0ihtTIaRFoNa3akhrE&#10;NXdmFCkHae6qhJrrpmE8lA4RrRlj5TsDnlYymaZgfK1YwFWJxRJaOseEkbHhVqwkUM6xeb1tysJU&#10;qyPuTDjK5xn00IXXLs2n6Vlh4kwy/6jgVreBrYZKLfyRD9EXGokDVEhAjeXxNUqDenhqpUrIPsjl&#10;2OgotDluWeiDISEcBrlo9QZeC09iIZZz6wnqK2Ixy+AohuL+VAPjAD/B3X6KMbF7xOfJIaA46TxL&#10;RFhLEhL+xMyAAi73obo+CuhD6p33a5/5tExHrcaMBvqokl+j18q73vUOPJmB+DlU7NsQs6rtGu3x&#10;/uZrX3vuJUagpn/2Z3/+uususzOm3B/9UcEu1GjJscYMpUCTbYzJN4q6k3YdDo/AYeywrJbpP277&#10;9PTUmamzVDi849bbMY6KjSTozijq3DsRd8EPD0fbInLMF3LPPPMczbH37NmTTI5Am8VtJbuJvcsC&#10;662vX3HFFbQBlu+v6Kh98uXns2sZ4TECVFUJw4er0EJ6kipfPVPOrZ04fearX39wamZ586Ztt9x6&#10;y9tuueXGN9yMD/nSSzQIf3llZTUeCY6NplFJxgkpG7rUp1l0OkQT8tCsRrl3D+bFbaw3knmx/koc&#10;oQYypONpvQQ4+yZ4Qpht1LtduUuDukoSF7bg1iq7rP43HQ8qjUIvYW8KDfWpvMDRUbFlhOtf/Ou/&#10;Xs0ym7ZEdD07v/TikRPzq2vgt8DF2gI1k0QaNHVSdTpWrWlT5jlvqsHhslTt656wCZFKsau5DoSF&#10;drlRtb5oLgMlX9fESDSVtVweTwFbi8MSRyKYMK26jyppKWvNIgzcrJzUGlqCQJ8ffHsTdNedmpep&#10;woXXyAv3+kg6G+dMUq0vNK6bMgGyfrpq/iCzYm0AldOBUa9wXZOCAO4xgVop9aSCcsvrOAeoK0M6&#10;uUB8jABpHTFtUDqiCeiQqre6AgimetdRiQ3RYkLhVCxO9WmlWlpfX+XV8QTkYh3O1fVViq64H14L&#10;KZVmEnqhM11E7+LVy3FjHZUCMBy0WK/CgGCKKPpQaQ7R45k8otXKFfKZPFXebcxDTPCFIV98EH0m&#10;FP018KmKxKi4iZFw+s47b3EJIffg4ntNZc+38NJY3XapUXn+lRfu+/pDR08u+qOb/8U//yz9M4US&#10;9FqrqM2oPaQreBKFyhEY4JIbP7LXjcDBclLlojTbORbiwHHCHM0szJM/L+Zzd935LooYUKGudNmd&#10;V/7F9LnYVUlXBLNTPzs9+xd//pcnjp/68R//cUZLuzPNP+rShxHr+lYR9Fzu0GWHaBtgagj4NHT1&#10;jTcu085+akooLii01U6zb2o+JI6UKsY9wJ6R6HvvuQft+dxzzzz79POvPPcivfa2bN588NB+LosW&#10;4jQGXlrOJkl6RiM056Iy0DJQ57xuECMH52yU0o1m3z0PUUKRufWV6nmnuk4Kq1W87TwFuX/24HeX&#10;UOQZx/+zAEb+PIpfTwDOdDvouVKtKkZ7PCYs2g5KNxBkdnS2UD4zPX9qcXG9UET8GGvHy4gZOIh4&#10;+zrORkzAfCoOV08bQ6QsBFJqqk8XFDqj1k0q0iHzg/1yKKRgDpt8qRm+6jreqiCphE8Mro0wfZrF&#10;a1HJRXsp9UqxZrWK6dSBWtoJChu2Sn275BY4prQcEOAsXHkEE2OOsc1ns9I74FYWp4j/II2KVGsD&#10;1ZlFn6KDKU3Rht5CG/Eyf5L6EK29XREpFl8C/0b9WdCuguPxp1p4Rm0ajaO/dLg1/VYJBR1XZiDi&#10;OlmjKMEf1hJL7Nd2e3k1g+SOjg6JX+yRnFOXgQeJHqYoLZvPM2oCJqxDkW2bdERd4a0aUMlz8EE0&#10;AHOE8IN4YwetfRYF81a+AxGW8jqGj1lFh+XUBLuqb1QZTm21yiTDhYWFUpXWJZF33XFLLzdqUnhB&#10;dUpP+EF9O+0zs6ePHn/lq/c+dGa2uGf/VZ/71M8pnyhykeY/Gu3KiNrS7PRLMCHvJ+Q2Ov8uXHe5&#10;HyfkkkCjXjtDrmgxGAQTzqytMXUpv5a75Y1vUkVRq6reIiBA7lIdd9paU5Sb9YWV1S984YvPPfHk&#10;D/7gD37kIx9BvPmrynHt06RPvN3VtWxJw6xKh/YdwGkfCAzGZ9eBK8q1yszpkwr9zGfHt1Dhc7MZ&#10;CsXX80i9JxKIIfebJyavuerySTWxChw9+sqZM2dmFtaK5QaKgGbUIfKY/i56Gh9T3RKaNbSM6Wyr&#10;mOpXfZja1sOpLedm1zVMQcCbbKihWbwRCIcfueh9Bqa7ffdG97uTc0uSn3vwfB7kIJ/nHrAAMlat&#10;1pGjx7/xraefPvLK4aNHt23Zkk6lWY+uL0zrFlfujEQz5U51GeqvrCFzGrtrSAlLSKBLwglA0G5E&#10;RIoeSCzvXP2ygL+tJlilWuZICG2QO2Lz2XkVGrMEHFqja5JQNu0KXhSwg4AZQj8OkjZLMJI0SAMg&#10;wWaH9SiPioMtnEbgVbcl26/MH0uUyxbUgZPjhHVHLPEWfAGkudx2/eSkGy3cFSnWHT9JtSWl5DbT&#10;2gHyuTiqeFDWslPhuWsPSP4a0CwOhGGLbvZeVe1+FJjbDaJ3qSWVvAu7YtlRMaPjMDmHuUfUSr5c&#10;zhWz9LFG+LG2cFjwKHG5LTC28NYOs9tTKXd9TqNYzII84ilQx1ouZUHWMNTOdYc7jHJRWV4YOg6t&#10;bdT0QswI+HDkz1liOGGFXD63noV9c+ftb7d6yZ677s7NxgeIc7ZaOnbqyIMPPPD0s0eXMu077rzz&#10;Yz/yYVQqQq43DihiLpq3s2cFaCyB/e98krzL8TrehbsrQcdaXZlyV3zGkyWIe/Xayury2srajTfe&#10;gOPCx4B68uBADo4zoRRextTs7F//zd+sLax+4pd/iQGUvN1BLO7TpAuMsTw9O7ucy/LeHVu20YXO&#10;LpEtyS4uLBaLub179gCrTU1PVxREUk2FPgbrGyZBdM0119500xvvvOvWXH7h7LHncuv5cs2T0+TH&#10;VGJ0U3p4Mj0ymk4zh3coRY0hFKWopnByPjhaSlnZY3BrgxvnF9QuL3BGnq0SUcNwuMENsjh4mKJt&#10;9J9yuzMQcn6R1MmICqlBVigRYSVRHBT2iuaBSKBwqL7kooIBkmGie7bbI+PjFH7OLMxherlOTAMQ&#10;XiqJ1xkXlVW8Ujl3ymMbYxRVS2COP2H1wCJ9OeDZinaEp3GRkOU0oVdiaX0pDbq2DJ3BELpKc9wI&#10;AQLstf5bXflYIXqLYDDkvcoO2Mh57loetjA6DXg3srzGWmqGK044tE/lo9odUlgAGkgO0ZlwegSc&#10;JIVUJNCgsD4VbbscicEbVh3HI+aqkVFqrVoN5YO3xWyHdDJt/rOBqQpbpG6xrZgi9AMip2UxJAgD&#10;MziKAgeNxI3TBASGeqOVK/gohxYcgyw2xZecpvHREe6YWH0NOR8aUl7TUo/i5qq5kDU1lT/mJfO3&#10;sLJMb1n2AJeB19OMIlco0VUHyJZcSZZe97SQD4YIFElYgIsI4SfDIH47DRYa9cXZuaWFmVy5EvBH&#10;33vb28UGuBSo7pI0mXzupcPP3Xf/109MzeXL/p/92Z9525uvE1LvF5DjqF5qz97njbAnJvxKKQ+S&#10;xgN7vtFdd4eVb1EIKQDVdL6BjdahQO2+Ib6urWZuve22qPXlRjNiHrVPzpqREem0Xzry4t/8xZda&#10;xdq//le/aVBmb3QU2p4XO2sJ0oylpNQZwi+B61CaGS1Js/Pd/+c//NbK/ClYBYuZtfFNW5NDE+vZ&#10;ImteKtbGJkbvvvsDqMa9+3bv27sTOzc3t5ga3toOxPIdzW7yBxNkqjgopP22bN06QduK0bHUMPiK&#10;fCnY4KruNqF17B0XRfcACMMLRS/r19VKMRkE4fQ6gZIjtMnzxrAKR+oF5BfsF4jjsdOnvvHok488&#10;8+wLR468cvzU4WPHT509TRwnLxrgGlI0XRgSSeI7oEkGjnIdSToZJ5NruTJ5CLVFDOlmwNzF27AS&#10;LTxBeWvIiMkt+gIUz7oZQAZR0YuNJ5CVDnQ1egc55Cqtj7j+v7YnKJBd84P0X47zqISJhgSR7ZW2&#10;4EvkBxqPlFPexm1AtyhjJw6qYJ4uCLklYnT7qi9t0rlBDSz08RKSRCLGEq+vr1HDCbRHEB2ByxyU&#10;qbQ8vhvFA7tEpkSApDVaF7dZ1HV5SoS7ZapCAMraDBEVEM/AB3GriaWJOlRfJ3RT/WSAf0olsbla&#10;HTqaIXUkQVUtYzECeS18/k61zFVTDU1lq9wHMAN/iCgJTT4+Nsap50QtLS3ZzosOaCslB0nAp4IJ&#10;3O46XSxovo5fQAEYRMAiHNEmI4Zop8U90nSSLKluC0syDIUTQUe9GaNG8TnKpl4qLy3S7nWxXqGo&#10;M3IHcn5xattYk5V2Y3F56cknv/XQA48sZWpvfPO7/vFPfGzP1hFcdOl63Bbk2wTXZcklt30vRGfg&#10;fJ68E3VnzJXwMMeTZzRky3XYMSDdMfB4AZlICs3n52ezq7nbb3+XNKxIUBJdJZCckHu7L7z4wpf+&#10;4kvxQPSXf/kXpWJV/z+wh70OPk6cIAjNLS3OLy4Mp9IH9u5XTWOzNHv21L1f+SumRCMVK5nKrn1X&#10;3n7HXZTCUkdFSzPRx5plMmlUs+3dd2h2cX3T5p2btm4bHRqCiKhSYxYAdkWnOTqc2L19y5aREQhO&#10;HCuOFFlZRdqa+kY/wPRAMh1mNvCxWYFB+GAJG3PbrGbKkkdSfE1oLVaBO3D1L3S6gv7DR48BFEei&#10;KTnLAo7wlrHpXT88dJVuwUdo4nhyvkvVBgxwmBxICpA4R1XutwFeRuHGvuAp04BNviM3IfuNZcNz&#10;ldIitjf6MiZVGKpGxCAmLpWqc0fuwXhKljdhIIz2ikVCf0kmZaq16ySnrbuhUwe6YGlnGWoZfbFu&#10;9NmExwi++fB6iNEOLMOVIuUk/ZQREPLkhXXDahPx1ohQ5P6DphCLqHpQZly5RsW/PRQKV01jhI3a&#10;o8F7imtJ2Gm6uOVseQ8oGtgtbjD6BNjAestZztgbAnqniL7eRBypvYNOUMER4GJELFKgbsePRF8o&#10;gq6igyThIU6o8PYqLSQ8oyNp3CB86pm5uVIRpUGRWhYsg5wYf+W+1PiiUiErjJDn8kVdkLWah7HO&#10;0WaxVNZtmXBVEKHHgyElhbl/C2cUDRGfUySMg58trHHgqQeKB5N33fa2Xh5ww9nhWlEp0/PTjz72&#10;8BNPPrVa6vzoj//0XXfcDDSKf2BsMGfAe0C9E29zxmVzWUSJcd+L7/vy577AcZ90GuSxu2p5+RSW&#10;9jVsDGvWaKxXitMzc+uZzLtuu03EYMV+zM/iqMkuUEn2xDNP/9Xn/xL5+tiP/5gzm/iEDoF3MJWw&#10;KOtbwn+yfHPz8+TqaAywbft24i2oI1/+6z8rrCwrewb3M9D9wAc/KmpVJCR0njk4sgAYozB1lkuZ&#10;DGeimFtvlIqRUHs4HRmKxTcx6nKY1HWEBsM0OxliCDvmsKWxOtJL9CGqFs0Tb1h/xR5N9RwyZ7bd&#10;+oFZ+xHakiCbpAwaNUdAFNJtRCxXK35Jt0vL6PWcOH0qW66xBpEw6CzKRq3kIaVAluDAkbIjp72c&#10;WT9zdhasm5RpPMrsymSAqomY+kC48kvXe8/sqMIA4yubAEv6IWmDhEqCjMotBcRPxIfaFcXDfDfc&#10;BXHBeYUVhLADCr6VFtQnNWW2Gahuh8MybZrKoPkACpjVaUqAjnLZklAbMmPHTN8o4in/RejMKvGv&#10;8wHlK3eadMVhlajoRn90KG3ytGuAzJmsXagUD5cGqi5cne/QTRrUh3Mojl0bBaQ4QvQhReMilYrU&#10;2hXqSdcqEVGNdqljT+CgnIxUj089keTjAA8LH3ffpeJIWHk4X+S9mP81nB4CKGBtYcVhjUdGxlhf&#10;fAcaQOhiYJSWy0trGdrElQvw0fMFiKzlErXYjC2wedXi4eMysvgcMYmWo8RpLpA0ejqZSg6lLSHA&#10;VWrwkew5GFQxr/AcQjLYKvSKO259izGjzz34GAKMIydPPPD1e18+eqpcT37q1z53YM8kniOa3CU2&#10;XarkXG+j3iRQNwW6b9wvNDq9/+657nLJjOkhu2XlOqyT0G49iLrxzYrruanZaez5rXfdrubklsBw&#10;WTQcxEeffPyv/uTzb3vTm971znfyJPLvpEUdeU2wneS7T8aYE3SdmZlaggy3ecuB3XssHA4xUm95&#10;eQ5+YIOoqdk+NT23+8D+s2fOwv3C74YMFYmmFfHhRMj3ICmfa1aoliwz0Gt9bb6UX6FccGKEJtz0&#10;3A5rpnS9WK8BfVW4P3qKsGWROMcgAO0UiyLGWKXHEXCorFNDDtCW1RHoIxIYseJG0E55974HdMG6&#10;4nnlsrmjx09zOFg/8kRcOZQz9fuXqClYABQrUxgNCZuBY2K5tUgjcViAmsGeMF2MH6OTaYzKCyrG&#10;rO8WeT0hrIg3SIPUr8sRqCcqaBpGXu2KbHCvC9MVQsPT0mABfixZwCuVdlJ0x//sbBiIZkVqVF3I&#10;cbde3IrykH/JuAJ2AaGcQtxGfa5NAZeyAXlQxtNmNOCrqFFtUOatg9fK1LRcMc99qqoJ82cBFSZN&#10;kYYR3K3jvbZctW7GRGY9FRBZnMFpwbQgkEpfwe3nCWuYTvxMihuuET4CWhAvyUZRgrsoque1QH02&#10;yYevFWCOhDvTgoXHa+DU4DyKFSeQH5VLC7MU2wcog98uTrvmtxOuKxIBycMUERqAsZdI8klTRqB+&#10;sBSJcIx14jOVr8Y1Q98ppNKIUgJ+Ok2bPhQAog63v/bZT8O7KjSqubX89NzZYqWWSA7dfsubN/Lh&#10;hLoVC0eOHf7a//7fZ6ZnY4mdv/kvf00EE80OFZAuZ66vF1gqC6s0OVhIpqHrF1tvSdqAKG/umRM/&#10;1xzeglUj0simy3XX75RV1Rukuk/PTDMk7Z233aawHR5rg/uvk6V86BuPfPELf/n3vv8HrrzySlYW&#10;yjRnBBiT94K0O4PvUk0GwlkTWZ/v5Nnjudz6dVdeu3P7DlcSMz6xZf8Vl88trnAqqe4vlSoPPfIY&#10;Wzw+PrF31+6zp07xQflcETsCY40yP6oggeuzhdWZ+TMrC/OMqVtcnq8Wcu16KQyZ399ZXZqZnToB&#10;83hoaIxvF3NLhUfKpqwsZ8uligu/+0y+XjTuimrdZcuAmpFfX19HO/A8GMxjjz9OAs+Biy7C5wEb&#10;gtDm9MzZI8ePEdRBNcPHIykpmlq7xUfHSFzBcw1zWsQKlmRa0ZVmV7iAUDk8HMUi8Q5ShruZFDc7&#10;CTtQEVlb4xtcU65e2gZ7yQpT5aG6i15fF7VgktQo8S+/3MdHWY/UjmAwXbCHmWltiLiW93f9duQY&#10;sD2INTpEcL78TlFajL8sRo2cBNUC8wFi4KhtsdW0sDaIGkGTwlmvQCKuF8ycfgqNunxjeH3pRHwk&#10;PcQWS+mIrtVryMfacQkknK04Bk2j/08SizuQtVOA4gPJEMdYukj0lQAcQOKhBHlv1f+ghDk4cGvx&#10;guhpKeiO57w+xTSk+BVqSIw1NKaN/89RDWLYs8z3XM0QjbO47AXAE42SxPS1miIbyES/LR19Zrko&#10;e+ZYdFYzJWXpZ75YBACQyZJKFBijDpVJ9d7Y8JBrZ2AOdS+Trf8wfePQIODrjTKu9yMqJIGPHj26&#10;jL7xen/gB3/AeVmuFs89nDEf+OqvYrbPe3rgcLp3XfBwQn7x86rldalFV5hlbXqJX9bW1+699144&#10;MHv37nXOuTPgek3fuXVBr3umn16G1KGEimJGKyrgwQuoDXStFFgW6jQ49niArMP27ds5bURK9LpA&#10;5Mi604YcjQs0gsaFhY6nzobxAp7IYlJzOZV5LC3zpGuoZPqFUp8qA/f4O3+VJ2KdGzZeKr+rnXAf&#10;luf1i4uLMzMzfA4eCq9/8cUXwRHd1bo94rvoB8zLlpeX+GSEypoLiyxgoahsr1s94je+jnlggoWM&#10;SctrVBCtxiZm3owzzMcqsSdaqFgM/Emvxx/ugwL6WJ1azZpytC1XQ7YxlHCL7545t+OOzmnA6SWP&#10;ih3vHuXTuPkS8sHe8V7DvJ2/4yiP+r3v9+gKVI2i6NiVyYoa4H5RSrXfK94t3eCYuelZrr+gQbcO&#10;I9TDcnbojV6spNANpN0fYEFI1EsDWH205qVYSym1pLUnHSdq4Jy60j2Fn9ksmlqZNsjU2he5sO67&#10;XB2r3dS5W7YF6S2s+83Bt5aTlaZ0F2w3qL8P9L67fP8nPwvezniSYiZDGcsifXKSseG3v/2Nru4J&#10;zwGv/vCJY1+//94XXz7aDcR/7dd/Z+eWtIyAnLIeq9Xhbb1tUMxiqqdHten9bVDcOnip8PnewN3e&#10;e11LWfdK16GDoN01NuJuVFABnwc0Ym4WG3jnO25TEwJcyWYNNtszT70wnBy+54N3805W2XVxdzQb&#10;B18PDpyW1VqU8jIyIosaebVKywqVmti0bWhR9z1w/0tHjxG4kz8nXM2tr1EGhPl6481vPPrK4aef&#10;+RYD+uA2Aa4y9wLfGPYYRV2wCYuwt/whKjOyxerSwtLU9OzpM2cXFuZWV2lTo6GOIoi3m0RiTz7x&#10;TU6TjMwYxFhNj3IS4o4+ub3FpXlSo8gRB5S7RsK5HZgDU9Nn0Gh8Am7IVVddnstnvvzlv3766aeO&#10;HT9CaDE7A5NofmV5pVauyhTRkMfbIUoAfYasr3bVLVoaKzOGkohSeAtbCwKCpx31+oGIwBfAiAhI&#10;+Cv1GfwA7eJdqisFBdWacYApC4MlkezgjZoDBGSgUnDQPT+qMWg1NUqqgYloQIZ6wpCLcr0QTJ2C&#10;wGG01e1Yytp8ZA2GsTicU2ronTMagPAGA6oFs+Ze8VGk7nkKiYK2EwLhYMQJWWx0mcTLUDxwL09X&#10;JZmdLm0VkXX+00rK5MWKfcxlO8faYg+36ELmrGEDuk5c2k6XzLYUpSOlKWknUefqrGyfvkV4SCJl&#10;gdzAgLLRi6Im62O5XlHwdEfIb7XVELXGfOhwIkbJGiVAC4tLJYSt20ml46TTKVYjL0ZXdWlMVb0a&#10;3c+VeIjLyA6pMwsqQZkD3A3rcSJXjmhet4BH43LQfgxU2g1Xtep10zp07eu26FaTWVl95ZVXnnv+&#10;yeVCe/u2PZ/6+M8EPR1syLGpo7Ozs09868nlbDYe3/q5X/8032b4Z69SYaOESwnJsCt5dsFjo9rW&#10;u60gQfry/IoOlYnYQ1QkM2WicJl+1WX7PJjQqfnZh5/41vL0wm987p9RZMvzXCdigOgS5zjIWrCH&#10;2Rw3ZmBQfK5vNCnCApuJ89Ng4+ipkw8+9sg9737fgR27VLPh6U7NzT78+Dcf+tpXm9X85k1bJ7ds&#10;mjpzilCWj/3+7//B6emzv//7v8+CQmNCiQsLVEKR3JJRtXRQ1MdTxFCZRsFTIi8Gg1s2jd166228&#10;mDIwrnYU4vvYkBoDiaMmayBdZt0yQY7/5H/+91eOHv/Yx37iwP7LeAurgbnmspFqSDjPPfcct8a3&#10;jI+PrWaYFqi3ENdFYylVmrRKiqaUtVC5mLlzwlz5ZAh/rKbKxVH8OplQ6IOy2G0aYCbVNQ3cy5gw&#10;YOccWjhWNDPRM8GY8qLWeY2WRtoa5tVrsl2TT2Y7oSCqjMWIjkr6mETQ7IdAFBKdc9p1b8b5YTac&#10;OqirEZCAaKNWSAE4k+uclMFmmb/ew4WdkZeyMlogcSofIjfEaoQI6zgJAJyYym3btoApHjtG8NKI&#10;pRFGwVb06OfDXXQ2+HyFFjoVyhEa3cWOn6e7tLwMnAalwh0/8y97yI7lHYQK6F6stzyf4PpS84tb&#10;HLdrQlJNAl3yTqTWUAiVvbKyRDjNY+fOLbv37KFp7cLiwsmTJ9kgsZPND4fjLHRJmSx5nIrwVX5P&#10;IGPHytNBW6HkcPAUCUIp4AXNRjjkGU2nuHIUnC7POm9Kzleoylxbwy1nOspqrrpvx/5f/Cc/SQe6&#10;I6deefCBr9JsZT1fvfq693zsY9+v4ekmn6p17AEhGyXa7fE5L9w55OeFARte/qpCbsRIyBBuJ8SE&#10;twc3jMKD3P7oE0+uLqz8+mc/jbdK5IPTTvc76/slsM2539ydQU1C2gcsGvflHGtnt1mXfKX0yqkT&#10;jz/++Pd/6MM7JrewxYePHXvgkfufePzhdqU2PDz+lje94/rrr3/umYczKzNQVsEvwEOIYsKwMqXg&#10;OS4CiBEMl+S3qhJqGwjD5HZxBEiyic/v9+7be+WHP/wDmbVM3dNKp7DhtAQdBtUrVkqtdoA0G32p&#10;YWo99uhDv/c7/2p0aIQr3Lxtywc++MO7910O1oAk1yqFmVkZc6rlGaxp4Yb5Kere0XfqrLCXB3l6&#10;Mb2VO6J1Iqlf+KTElBbM9xqbIYQ6pTI7ULWxY1Ti1au8xahdOqzIFK+lnYturSukQwXvhr3zJ0sP&#10;Nwc+trUmt+ZTKs0WhUm8cHNJ0G340drEOq2IC0EvwbA0MgxwXmxItsazqIuD11OvNW2jetNUHJgK&#10;mC0+Hh/p51C3mG4m5i5FhFKyKCfcE7L4ERyrWrkINeBdt985OrnlW48/BzTClRBwgdrgI8NDRg/D&#10;CXO+nnv423VLCwaojtCdenwTE5vLVCOUylhzqnwcCoUiAyZVYwvasLiJMaStm8CrrjMKiQxgMq2V&#10;vGitrGoK7BuEeqpAMBTUzFtG3sJRN2t31dU37N67X6Hx0uKzz784nCJzpH4C6oDFh3cqAt1k1I3l&#10;jh2UO6Mjrn3H80okVSvM6HgrfUN78tWNpk44nq5yXYygomAQDTGfWYE+99yLL7787PMrudL2Hfv/&#10;4cf+rxdfeurpx785NbdI3PB9H/3JW2+9HkddJa+DRNl5QXW/ENEGp7mAZ6MN36gMBr8rxt9g+ZXf&#10;7BfPOL0++BD3UXwsCbATyPlj38LF+dmf+Rkwa7kutPitUU0V4EA4eolLOLkxIChv93anaJ2n4NQ5&#10;2wRq9RzTkp997gc+9JHJsfGzc7N/9aU/f/yJh6EGDiXGDl1xzbvuvMuAUhWIAoeeOHlyJbMYi4S2&#10;jk2I9CJ3Q1QqHXvleux+0N6tFoLlMnnC2FtNfIrN23ft3H8Fnn5iiKm6BMcJOCpsHZH7ysrCmVNH&#10;n3/6CQ6y2VKRwrhyOSbB0K79+7ftP7SwxPcGqEM4O3V25uRJQicOIhLi8tvW6ExfbpZD/8e3K0Y1&#10;SdDzVLgZhqysoDxorI21aLV2mTa+SLVuxiH1kQB2wxd0NyJ/Y8Ojblul0mSQI4LfbZgwTqM1SCSv&#10;LVTciKQCq2R1BZ5K4HF/3RaAx0kjhcIiAmjMENNIA1G0lVEF5SAbMkflphx/q+Xgw7XLeBMg8GLV&#10;QbaPEs+hxqVUHbRhfEFug4Zs9XKeV77j9jsnt+x74rFvnZ2aYmQDMMSNb3gzrzzy8iv5fJGKJDed&#10;0XWw87Vq6mXYpXkBhVAcvsDoKPNzo7gGhcK6Chqsv7/+peNIGN0qIURLopeVVZB2MJ/aytRc0aXz&#10;zqS6ZAysvhZFIJwRXWVev0CFwPvfd/dlB68u1WtEWw8+9HB2hd6E0o/WqEq5QvS7jpZ6/hBnRQlI&#10;pH8FJYQmNm3Zsn0v5MnZsycr5XXrm1VjR8jw4D1QmWrkg7AuEnu+uCqLfvjwiy8efml9vRhPD918&#10;w/WMIgdX2nPw+g9/5CM7tpKL67UlcffgUuLu/LhjpBuzqMr98pqPS3LmdT7stPb8N8vWaWCtPSTn&#10;2bUTx0889MijS6tLeCaf+Ccfp7SCjac0WsUU9nDGnE9AYct17s3l6mkKhF9ej0vU06mv1Xjqxeef&#10;e/Lpd7/zXbj9f/BHf3DkuWdyuQyxwMEDV/29H/oH2AE+fp6Il+KZYnFqamphYYkKxT27dgrfgtRt&#10;7oaaAalqKWRtfgXAqggxxOhdQtU2XmaI3PTQZGpknE/m9SxyTBWIEfQiVUpPfevRALl/A8DlEGkR&#10;OB1SWO6hkgtHGrHBMtT5l/Lgf/VoPEVEZwZcQDl6faBkuRolw+ryaJyOs6IPQaimfbSwNEYSZIMZ&#10;1/CQtgq7uKOOhxgB1ANBQtZ5fXoIGCEBX4P/Qg+IwmtlQuQWtFPGOcEGcgU8CT0ESbE6Q1F3jZpr&#10;iJJR98wF6KkeU0cmw7a5ojvaSCYHCSu/hf3npKuWVrfPyVYdLZdlsJzS8q6coT/qDFDDqvjUzunW&#10;971vctu+5559eWHq+PzZE5yEN93+btTo4ZeeyWYzUheU5ZJahytnLdWU3Oe9BioRRe89eNXKenF5&#10;adXTqvmty6hmJykbJ74sdyyCh2k6ixCh13kpYRS460yXgnHmLpvNs7BaZeGsujNg4n3IZ/GFQx/+&#10;0A8euuyqXKnKGXvwwfszS/NqampKiPvi/8O98zZrov0q9oJJqJMr3RQIjY1uuvbGN5ErePH5FzPL&#10;U1o0auzFC1Y5nmUIUb8N3iB7Dmd7emnxxMsvHjl8mHpEncxAsNgIvv8DH/3Ae94CHKaJ4CbPJtx9&#10;WM9mD/CkG7rGfV4s3s72b5R59/ZB08jBnzYac3dSebhqUwPnHDRFzUnmyPHj3/jGN5ZWlj/+sz8/&#10;OjzkLKgLON0sEZeLckHXeciWbYwJRO9K+SLIiS8fPfrV++9DECjvmD59DHPFpxFt3v2BD19z9XVM&#10;I8GnIt5bWlrh9L9w+KXVpflo3L99295UcgT7Z8XjaoWlluVi7smf51TRwlh+JCUeNFmsU2xDp+IE&#10;9kQwOKcgSK81geSAfDV6+1drahaMUPRKVt0kQzXMNIRWTYp6y2JkT8ACyNf4+aObNgXCSXF+eaPK&#10;wQpaDhEn1SeY/taMsxEjW/QYWKyCrdReiToN2ZIIDUk1BrejATXMOVF/9HBUxaDFdZeW4TK4C75I&#10;+tO6u/B/PL9GCzh7EH04Hwr7LeKDkmICaMB2aeEQomkHXUcFxamZU4eGG9Wa8wi84pRpO9TKCciM&#10;fBvdIoRS1q0hk/5PngWTHqx9HV4Af9IlNVp0wpMu79Us+dXzR5NSNahDPXeoww3491x1dTK1+fDh&#10;w8XVmXJ2jTTYgauv4NMzi4toDqfp5NoIwRLsi/NPYwKD8ZFJz469B2qd2Hp2vbQ+72lU6cJDnMJ3&#10;KrcAkw2NokkPIjHT6AkYjrerV1NuTZOgrGTOmUDUJZfkAAhtDYV55AI9KsdQsjAaece7379rzzVE&#10;YdjzF555srA262mUa3VWD+yTGVJNUeKw0ggu/CPNjJESQWVgVCLp1OVX3zgyvn36zImTrzzDa7Ar&#10;bgY6Olwuj510MdCK7Qbd4ecXF08cf/nIiy8wDK5Bq0xP7Of+yS9fcXCLODCSDPt/0kwSZlzEjUG4&#10;TE9f+Aeizi1e0qpf0owP4Dcn3u5AO69+o/PPyxbWVo8fPfbQNx+h5P/nfvpnrC84YkP/XeFtBLG4&#10;7o4wgwm9QMjdJ18QTXAmnjny0n1f/drM3GmGcUfDMejrt779jgMH93EmhofGeRfMdigKJMDIhD33&#10;wvPlYpauudu27mJQBMMYoSWzrFKlan0XZPMM2+dMqJuT0AHBV3WldpXwFNBLTIziJ+kvsRBnXKis&#10;OklzxDBOXkKsviYyY2jVnnLXNMijrNGcDCFhEPbIxGRseNwXoc0QHSk55/VmpUaNDE4/Xyxaps6x&#10;ojqGkakUHJQWXwanTv1MpQSbdBSiBt46eVBXx/wf7LnmErYk/w784gPU5ULhJ+oiCJNOc6cx+I1G&#10;MjGcGh0TxCZjrUSyZFiNV3EsoGcypSTuUWxvdhIvmUFoSABXJwdc2UFpxkCE96KVmvxftYxpddlN&#10;x3RgZ/kcg+txehWKcobhnCvFZW1meRnoKfoaDaIe5+hBZN7rG5/YRqP0o8deqeVWsMlQTbfu3MMf&#10;a6UcUoJ5c2ifczqc9kd7ugPPX4mt8sIE2oFWSRl/iQ+eCiiXcpDUJuk4EQBRoQAVQTOSuetWg+7o&#10;+aLNeJWfwKfCamS3zPzKazA+jrx2p+PYmH2Hrp/YvJMULT2zZs8eH46Kc4M6FImXUmhmsFsXIJQF&#10;RwsKowpy4AIpe9BlFfxRzM22Vq2anTvFM2HbXtQzm15uw3ryxIJ0DfApBT+3Sl586cjRl06dOrWy&#10;mk+kdvzCL/7SUIJebhaNb4jD6d/huj65x2tG4INXul+UQhF37oKn5RE4s+/s/6u59MTSXOrM1NSD&#10;jzySjiX/8Y99TO6WIsTe4F6M+UbS+MYrHPgIG6+cJ8kavnzm5P333+9vdW6+9upaKT+yZXLvnv2c&#10;XBqPurbEgDccL7weHs888wxGMhWNbtmyg6NDfISa5Rm2U+CTcy9dLl7sbI2hxlZhwCPYc5Vzci4D&#10;cJw0oltdu/F3hTk7iEtzeIynRUMls2Cg1eJDqCKVAmYmE4Cj5NbUy7zVwOMQYS09SVIJCBnFRhlF&#10;h+ZIKsv0Y/jMgKgJihosUAgmoaKvsAJpI65oL1plHUoUBzFLW214w+TfhKVV8lZJrjoZA9VM7wSD&#10;Da+fZqK1IuEk8wZ8aDp0K0dIriwRu68HQalirFpte+thf4yG6e67LHqsIkPktgR6icNqZx1F0OZk&#10;oSvYfealSrtoxp51OAS+EqdHrd3Uwsl8tADELSv8U99YbX+DYpIileMuSq9Zv6ZIahQtevLky41y&#10;LtiAWzocH9/Mi/1qESUhE++MDm0GSUpQ6RpC48dOm+0jvoV2u17h0zxcXIRSHBeesZJCyRgsw+QV&#10;A+0DkRa+klCPtiYoUPBaKam9lEKksNUUd6A86yi6nh4k5Ngeah+pFOTJUHBs677U0BgDpJaXlvPr&#10;KxOjQHx0UhDE12Syex1ZDknf0KAKxSvOgMh7sKq5frRlttQqN+gygrtX4uNJiKpYvQFTqKMeLSDE&#10;0HfodVMXOq9UUCQYw5PvBhLX3XiDhPx8L92JB2fS4QkWxjj2bO9nILvn1MD54mzptEsIudtUZFtl&#10;fvbLhWrAgvZCpfx7/+m/qAGbASXmtaml2cAJ1+X1K7echG9UQ+4/Bw8dL7RDs3F6bgaRhtb+wfd9&#10;YNPmzemhOC0yqrn1aiWPT0u8KAfMfC0o3/T9QGtTkmJ9NvX29WKOmlOG7SKjgJuuP5l8JqSNt2ou&#10;AAiZ3ZN8+wAth8r1QqXGeVKqCrdP85KV9mRoFN3UNAaJKNlAlhjdtylWYGPtSKEu8MFVEW0NjmnJ&#10;xouoR9FucIWiWCqXR/ZFCRguwdGqdKciVXBQVQel8ROq4gS5DnLjiCuPWDQFFmaRDrJtHCg7lKKD&#10;oSBEMRd8hunTLC86hdPrVdmCsVAy3iIiJFmmJC/v0QAa1LlxNxS2A0tZaygFqlLK1JKhu5gcEoyr&#10;fl1jmHTZKDT1fBQ31VLiJPyQHXfMgrjEsUAoTkMN7BLPqPEiXFx5MWExyzueEt3r8Kvp+gHwSRqW&#10;/Qgk+HjdgSXsY3AAMby6D3Hc0BGQhGLJYSqIo1CTU3GNEKaPBhwgkqVwpFIKRlSGi71MwCjAUYzL&#10;FaNFH4mxsHiWbERTrTq05fxLLEAggptJhwdvKupPpOwD6cpBOjvOD1/HD88k4kN8KMz2RBoOPtW+&#10;QvI1HrBDr6s4ChcLHRV9KQ5HfXzT5PjkxOjY6NjEZHpibHhsZHR8bGh8JEF7w1g6Gk+nh5KiOtLp&#10;GagmPTw8RB10KjGSjEivMfg3PUZnleFhH5GnmnID7FQLNpRDJ9iazfWQ9Q1SZ8GtNYSwLIID3no/&#10;g5c5j3OjFyDG+/l58osl+ds8g/L+vf/8n37tM5+64tDl9H5Ui3bQbCp+rKuuy5Pj/JIsoXbXif1r&#10;OhqKjTzdf/Fb/5pxS/RYxOubnTudW5tqVXPl3GomM5vNzFGzYqkXoSuQyqBMJmIx8CjqCjnwAqqp&#10;n6MlaKMxMTYeZ98wvhYyKECyFg5CoixWarT8AH5E1FlyaJzJblhGoBNEYhpM1KHEgvhPPYEYBKT0&#10;El6/DUKxBTdbKnmkLMtTpyFeVAYWWJ42EGShIHUY19MgXrS2BgsoLeIab1htMA0+VLCB0hdapjYo&#10;eNB4ybi5NIcLJ/DVNQaYMBLYS9G1+pZI/1pRiQy7IkLdDvcg5zAYgqFNgxxZV66Kap+WImeh5VIT&#10;AtqlXZQoMzRb2KJyEgbF02jNfqfjGrtpukgvs+J2Hzksyx4ZlMQeqTk5xlbfozbu0EZFF6OfI+sq&#10;zkCtqVmCdUy0ldkYTqHOseQIdRKQRiuvD0ThtJuB0OVBUeVHkqxoIILfRO94cW1tuouaEWlcJB8g&#10;287vmEQ0qOtTpDGrAT9EBrZeUbCyNlQ41KuNctMjUJOumoxAkrOg3hv6MFrNxkJJQic+JeRXJbIS&#10;9cT5WFoLavQM6pgIFOhVXMQoi4Pio4Q+NZRmXiikWwULIiIk9eHRBCpNdbziv2LUrRjR+IWYCCTC&#10;hrQGksycJsxQx7uAL1egZtZ2QUG3TKuaAPbFrgebqdRMA31Fg3D2fCPOfpGMbrTJ4vS8ihl/PdKO&#10;YaR45vTpqXR65OY33NhhMJYpP5kOizBdFo3Dypjujbb923y4QSDdwy8dBkJXIo56glanXMkR+qLw&#10;esXInDFNuqddBTMrKSPlhEnmVQBLfKQGzUWvxLNGD3TMLpshq65uI1aGYT4VmVbquSz5SUhGwEVO&#10;FJdNSCz7iUBLj9ADtN+llHdbFbbmcvJ+WzrZRE4ABlnOIXGsdRwV1AddTfkxhN8aomrup/rF0ZXC&#10;FC2AjXZJe4mfDGdGbHCiBbWOlRJSjZfSBKq/oJ8EsDZ/0rgREtmCcKTFPH5Mtzml1rgLOgavAkNU&#10;pYaOpGZWy3GxBqVykRgrztfLrebV1sBd1PTBXuhl6kFgtkBOhzWPIK1ggKt6heqylZfUvWKKVcuu&#10;WMBqli2fZEQ012Ldejgqr+basvVOprV556WmU+ycijlm38i8D/lV2hrQQXwG2QO+UV8qX0YP13Rb&#10;qKeR8mSxjI9nhTq2v4q8ADZV7NyqNbs0vSdapoInrvocxUhyaWwADxsECivOH4cUdwoylHAAfS4A&#10;gqIpKoT5aDXl0QYJwZUrJViK22C2OgylCK/Rm9BX9L5EUwNPWtMN8fc0wYzf8GrwBUkm+K3k2IQe&#10;qEj6LoryUJvO46dm7ACKdk04ITyJjzsnJVopZYrMjKvqwIyzM+OXfPSmrFku2XWkeT3yfMnX4Al/&#10;6St/8wf/5b/9zE/99C9//BeJU3kZZGtUPWMi1cHamsPgktkw816e/DW/jnt8+rln//1v/+tuvTSa&#10;SDAFudOmVbkapHNziXgqkqJLXxqqG4CGxmHFqU1QLhp/JzU8QsUhktOtZeu1HJ1/lpdP5vMLo2m6&#10;hDW9ENEaZX+70m3QLrIKKRH8U1CzOqYggEShhIR0GoZViD3Xxoiiqa0DfqEPMT+xFmcJ2EEYmvQv&#10;+RjmZFqzZPbS2GCoEUbzktmiyyUNmNQsQfaZzgYwaqUH1QmCsy/7LHsu0AeggRda/8dGqdLIVxoF&#10;UFxzdD01fAoK5pSRsUa2mHNSXwQdphDtaFi2y7qvw//BFipw16A1TfQGJMeHoOUBVwGYr1FrzTJ0&#10;TAm7NVF0NcauV6z4VS6Lpgki1pVGzV2MZ66kU9vXqqJYgbwgoAj/FaToBkuoPbJepoRDm0yXQiG7&#10;PJHjhCWZ+6O4PSI5sJbewqo9GuUkvIQxAkrIEyCoq7UDwP3ML1X/Wa2YEhvW3o6bK0ujqZjNaoCt&#10;w400LKqRVVdmh4hKAQ6HkSXXXAcfc/jC0YQ0hdaKVkV1tpEvUaZX3bX1w7JoZTQ9PcL+SrHbw3pp&#10;SsHo9sTSZfAxch6Wdgj5W+pKwQ88Y/GA/UHmKHMLQLG4BD6OJ2sO7scPyp54SWG4yPbsFe4u4ZrX&#10;t7y0hqlW4y5DjFkZSM6qEtZtyYa7n14Tj1epOtgoWm42xPco4XwCzcH+x5/+6VNPHv7sZ3590yZI&#10;CzToCWjWVFvbTzpX6HGfEH5BNP5tRB3e5TMvPvu7v/MvQ0HPFQf3gr+K6B6MjY9vG9+6ddPWLfF0&#10;KkxFo7D7kdGJSWIkOjFwmLLMECqVCZSANoLBGOoQyJOzwzWtL01B1kEteOHQlTKF7HIpv1TKrVSK&#10;a/XSSr240ixmapXVdm012K3x4wdtwg50imAnvk7d52lEfB0Ue4wgi/0lXqVPg0wq4DsuLC0f6i1e&#10;Zj4uvi4QEZaB3Izzu2RvgXrpQ96pc5QhYsgIaAgZZCFUNlZLY+bZT1XQtBrqnwqm08adjUKV40zi&#10;/aoLFXZDZlFhBiKK7MioumNopXLq394kG6MhgUKXvYp3jDNr9E4pk94PEs1z6p+JPKqLk9Lq6qpI&#10;yg6jqgIM+Qf2dcre88O9WBYItqaXnD/yI1aP/HATPCNouXwsey2AQneHdXP9F0Xwtt6tYBZRcxKE&#10;QbqUJz+KRkNMeIhRdyYJIeDXm5Tp0HQXFc0b1alXKykQqlVllpsqba16VUkyZ8/tYchkL0Ik1CAs&#10;CCugpnULoqUpiyFjtoiNLOUmhQ1qwuZJk6KjjCgndh27bClJkoyEDRYs4G8g/rhMonkApoT5q4yr&#10;yBjSUdwa77VlkepCYKmzZ39o6klpJVpEc82UWxaUSySkeXEs6w3X7m95a4SozmWixB+EAiskYpaL&#10;qzcY8Fez4efJ+Xdvv3sfw47irv/uf/mvxZXC5z71CfgmVohtkJvaGMgTBsEwh0qP1zTggxewzE88&#10;8cRv/+vfQAXu2r07PpRmPZXvIf0AZ4WKYs0tsk7ETNQED1L1khoq0gCJImAcH9LpCup8XiIlfzAG&#10;KMTFsJ1nz57lxIPCEkmhMhEcmrLg05MRpnw4U1gpkJylfWUpkytlSrnVHNWsq3ON7Eq3mg+0KkDp&#10;/k5Zwt/WD8X+bBsdUPkXwcNc0L7G1+b3WrDTou4Zj1A9HuRe0UuFA4UVVdsnzIiajHc0Gs3JD5pe&#10;6TXT2wo3CMvb3UAsQTIfieVekMJmqahqE7GH1C6s2aKhhYqj3bqZ3y6nDpEA/YqF0hw+/SceBAG+&#10;4caGPkLrsBJlP7N/zUwxT1WdWi0bqy5DFr13mc0QaooZbHJu8zwVK7CMQrJxKtENwPe8KUyYKjff&#10;ylkU7ttYDq5SXoccdri0KC2byWWjztRXVi0McJ0MZ9JADeAtISkMp0Azy1zTmjckPM8u0rrfKzoV&#10;7OY8Dw1tglSu3ntaE6xfn/qCePb6gih+sFhARMIGLWEruMKCUtQ7P9RVk22V1YgNzfD2ck2jkeuU&#10;M4KfVw1/MYwQ0MGIS7wPDhK4L9/IjhGzcfI8PhSW5UTQAeqRqJOPl8K8RwjbeBbSm3b2CaIgf3Kb&#10;6ruBjrK5zVbqojad0Ab1Tfv2Mg9Q4CapI1aG3cDiNy1Ief3ys/GVr5YVe52fpgYJxcLn/tlvbBnb&#10;/JM/+w9RM4i4JVNVa2qFOTpDYJUbM3yv+eGOP33v1+/73X//b1KJ2O7tO8FZ1VXOOBsOoHBnWo2K&#10;LbXHW1xzBWcu6JuLFhUPDFmit1o0NjQyhp+GdaXzHn31srkCoX4yQtmm2iQQP2P5m4xWFsSmsNwm&#10;k9CWgi41pKxBbmjLVyvUK7BN0AKlXJacWb2co403VlKth/hTfo3J9M1qhYqaai5TK60T5hMV+5ol&#10;X73YVWq3Rmdtb6eMjwBtizor/or9wkDwC738xNITWNcin0QbYSZuYuKV+LG5ZDBiGEVgnJYq2qSB&#10;d9OoYJ8N9WvSa5KBXW0aL7XIe1vPWZ/4WLLyeJ8AzDBSOEVqLMHAUk4TFk++sTNT5LbwO2RziEOs&#10;4lDUF5Wb03RF+L+CTma5+MLYMLLmnGZaPOFciFVA1lduqrrPSbmz7dopvoImTbLhTk2g4Ywdh7uu&#10;BvEKbt2EYOECYo+qb6QqDDD8FBch5MpcWJ8lNc2yezKEEFhUV86/Hiv7pUUY+U5AGY3psO+yNlgG&#10;c+i9tr8iSohMZ+1c1YFaDZ9VFWeGX/ilX2cM35ndJ+hjixmUTB06Q7RcE3jrZM8DYgB+pUZcCgyU&#10;s8bnGiUGmpNj2Qi4IeBW2Y6uxzwgi+T5iwcCtQIuulqrLT91DaJFOT2iiIXdEKXZpocbMCsXQ7WL&#10;Th1/hw/5G5fKir3Oj9ESe7vPv3z4N//t777/Pe//8Ife7+q/DPyQByJwxTgMXJsQ0dcd+TMaKZdd&#10;/m//z3/4g9//T6MjsR27tkYSIqVqeAB5afX3JnRTOGe4EXR0MHFQOHVldUXgUFAoQXXF2UrWqNWJ&#10;j1oUOv7gKBJR2xQhf4W96rZJz1CpZREjsRZuqJCaNizIQIh15x4r2FgcY2VFiULk5CKRSBKerGih&#10;graQIGsWz5i0MokQql1hOhCJmrFh/iF96mgiwaPI0cmXCqiJtUpuubQ2V8nOVXPLjbJChmZxpV3O&#10;dBu5VnW9Vc+C9zNKT31KOxVPuxToVL0knQs5nHmz/ywtAX69W2vAOVGllHJFFrVjUxo1zrIN/cU9&#10;13/C9KK9kdHPCNTrrBppW5gwjjBvnFCsrvoTGp5uhsvKwkxBWxNB41/JsCkhhXiTqqj4WhUNPrGZ&#10;cYKoNCaDjDJxB73dSEPYXBWkzlWMyc8QcdUkRIqEb+DT9aXGYwmGk5EAgVjaInbCYvZYfBXuSX3k&#10;Ac4ENimNqB44pEpdG3RUPJZZQ8v4ql7TYRN1DIN8CnekpblUkW418DBu5CpZrGM1BQIclI7UnD9h&#10;Ayq1UMIQncLekbu1wn7WRJUCPW2jAULivQuDlQsGTgILq2XzI9FBSqKqq6biaPwNhyBK1GH7SZ+C&#10;v0CjBJ5BlvsjNF2eW1KkexG1UCee31Ur7yan9PDK15ZTB7ldTIB57Xf2XwF6VO62vnbf1//oD7/w&#10;0//oH117w9VoI5dUd5/sPlxt79Svz682w6/v05uexhPPPPWjP/73Hnn0/rHx8M7tW0mMKXUSZXZ8&#10;jBV1rCyqTojf8C3hSgGF8y0IGp066J+ONaa3H975xPCwDpTmIeKWUWQiQiicMERd1RpdGXbI3fyn&#10;Mt4+1WKT31JEbZkKAYe4dB7C4ICnCVCqgWR4jCR16CniCyVImJN9JYUOhs7ekgDjGMitwCrjnXlV&#10;GMOZQAJpbk1ApoS20b9b9aamZNJaKF9QmyzpIagynWKjxrGAnAUVHsVABIHAYr2Znourr/m560u5&#10;9dlqcZX+gCTHPXQmqhZpZNdqZBvl9Wa1QMdL5BnPQ2sh9B6bUOtSb1UtMaZOs1fkAfmrWBL1aOOy&#10;4Iwp0VWuFCHtsXq4QWhLvo1vRkepxEJzKIHuVWSjLnjNGneiVmFVBgkY4w0onm6VIIZt/QmxwUcl&#10;GHE4oeB9/S70UdAkisj4sChBOe2aci5mnWrgXIYVVzqsuiabRhVWNRaaWi3dAS0sytVBU3QgOJMv&#10;UlMbiu7dfBU+CERBLp7DE2Q/ZRHE25dfLU+TEnV+KPCndYxoTwOQWpx2vkqNI3lWLa5oqj6UTI2k&#10;h3ED+S/CZKP8a85P7zirXYBgT6l9jZ2QZyADykFQwx+rv1L7LJSjO0sWuxsFRiaKWZfMvVLCDdOv&#10;+EGajwsigJHBNORQcYhVg7iRKfrzq+PqG6XsewHV+Ry2FCrQFz7/548+9uRvfO5Xt28ex/G7mAPv&#10;dKSOFsUPEMVfS84JAart6u/97r/7H7/3bzclorsmRq4+cBnNV0eG8Ppj40OpzZPDgBZwB6CC2TCE&#10;hhIe1m9cg5C01moITAwPbxozACdBdCMr0RYphY65niD9Fa0Gk9NMckrlh1wk+D8TD5VLho+tigXZ&#10;f4HoSkwLhiKFgjC3PSF+QYFTa8JEB7ZTsaJ2VixXJaIVrGrKE3KookjaWpcLcFUMCrdAA5mCuEcI&#10;WAHuxmOIEUIHY1DTbHmADPF+qQfjyWgiyOwnAfgeQjhfNGw6gguuYf0A1HSpgH7qSsycTyYaUoWb&#10;rVVytSqNCFchVqqrTL3ibVY6tXw5u1wrrDPdgxEgIOShdg0MkjyTH3Z6A4ihDgTcJRZo13w4LvL1&#10;NcEGgydsHAG36VGC40iTge6zJiAZLUZQtbB9kAvQvdC7Dd9TwIXM4voqqseMCR1nvBmOA1ExaXXZ&#10;ZQlAlww5yVCwkTKukNqxGp1JHnsoQaZD/rXwKkx2TZpAdRPWf1LGUxoEFak32pwvm0doQ2+FIGr+&#10;qIIvDLUl9sXeM4fCvsKq7sU5UIZBl2NUJVOBYrrj7KgiyNycgOlrgFFoMIqMhBEIboAiiRfJjTUZ&#10;kUaQlqdstlGp0WEfSrJgUZf2lrupvtXKnJMuaXYAdJWEQ8jh7+j7WlXCQKlF1JYRIa080Ov/hV/9&#10;BDp4bWWVuch0L6Wa7R1vfXs6GbW6HWu6bo6NXFXjwDpvS2hL//nvUcipSXjwsUcffeSxTKb0qU/+&#10;EsNy3FG/WIrZGNrU0TtpfnH+bW98I2ygbyPprGmpkPnyF/9097bJ/+sHfvCdd9315je9+bLLD+3b&#10;t3/fnj27d+7kZ3xsgtBthqZO2fzuHVvUyET7qvbFZmwMCyYNGg7OLSyiuDdt2kSAc+Lkado+AcgN&#10;QzMSrK1WlKJqOPK8QqQmKAiD9dg/w6GhW9A23JEPxIzTKqJerdG9Nf2xRogaIKVltdlKYj/olY5t&#10;Yk9g7DihVnYscJlvIEYD/TELSOhAtihK2wHND+A41zklVfMplJ3ltmSTbOS4ImrhEBq6tLY6z5kh&#10;GLY2EiEdYCBzlY7In7NDC6kGZYAGFDceEhfXiwoo5NeA39FsCoyt7xW8kWqJyV9FyDT1qmAHhqwq&#10;TaRwoAQp3uw4i9ToNAu0zwZBYFYjTQLE6MdygziaMVKzZ1NRKDlegPkUMsPa4g6pSZzBM4qGqFyr&#10;0WYXZaVRMAxy1p2CBarhMoACJx+Vkl0v0lId2pm1GbPEnaauq/aKkB1zbC2b3QwWqoMKKA5RbL2h&#10;Eq3Q4SLpqxV9W05RllzTYdyIB8XAJFtgc0grWLpeLwXy0MhHw3wINNAMmqkjw8luMNUL2B8sDBBQ&#10;28G9UaHM+1dWl9jGybFRSrHUgd7nKRQLLGi5SF1Zm1HJQGsqMDF4Fc2jId1GoLfEoXofAPvhN+Ty&#10;VX6NJXBUtYFWZaU5lxqTowbGFprjcQqCMtKwVhrsCsdCrD4jW9m3OP/5u0bpNkomH7uSz371wfsf&#10;fOCbQ9H0J37hp0Ov5fo7e07w/Ed/+F9Pnz3cbOe63mqLBLAF7c7gD74Ce/vRv/fDt73nnvS2nanN&#10;W4a2bh3dsn3T9l0T23dO7tg1unl7amwz5FOH7hrWgUEThq9+msZwkaOneCwADRbmvGIe3TmAHOZd&#10;Wh/sn6OgjiuCf2wMuRu3WC+bzZY211FRg0PSZHLsqUdQXIaB0vhDhZfyBZD7dqtKRh0ETR2KzVM1&#10;my3vlL0ioWWZaIVnOPMcODVTURhc5z0Czo01JpWAa0v2TBVO6lyKzmp0SRwSQ0qDqKZcNpUeV9WS&#10;ehjQrXB4aDIYZrCxkG/regQwJhTKYlPzC6iDIHJVR3I604I5Fo3KgoJQqyj+LF9I1tD6Q0gLqY+y&#10;WVNFFxDgiR3w0M1TB3KoC22xFn/ww0HCBRVjYTFPlWo+u1Yu5utlGnMVmpS10CS3WSbN5W9UVCKK&#10;46CYijHHlTrD6opZoy2WKIChVLxTXW+X6bG9RvQB4oF8YhRVliM57rRq5Q6Uh2oWBgG/U/XnafHh&#10;NX5gUrQqefozKL1n9d/WVECqDgWkojEFAma+jTOkNjYOhbDV6Xm9jmWMMjF6OALDyWwLCnGFWtKu&#10;lk0TrQVnXoQX+QIWTosHIFfQADw1sCKaWF/LFGjRqkFLKG0iIlGtNZq6Xcb3YYpEw+r78Pn5m5r4&#10;tbulYoaXt6oFhTkalqPr5Wj5f+FXPmFdFIpoFGZkNjuhO95xZ4Jzu8Gg9pjGbo6CY45/G0v6+v6E&#10;bp9bWf7rr33lxMtTv/rJT9xw/RWKw7/te9EL64X84szc9NTUzJkz9937v//0Tz//wINfPXL4hVar&#10;uLw8VSqtZeCrFikUp5nSSjIVISZFQRo5SdwqjISXLAhb62fwELwa9Yc7feYM+a99u3Ypq6EJRaRh&#10;GUxlbckZFh+JIpCnT52anJzgZAJ5HT1zCkUwObE1nU7hFiNZ2FwKCTkSBiobM1zqhggI0jjHQbIv&#10;CqbFeKrdcEiSKlm1oKDQ0LjVp0lG3aI7YcoRIGagMJ0qCbzJtEoGBWm50bOYXbVwxQCqr5lCCcI0&#10;WUxAc5WdK/dr8SwHAGgR6VbmVYPLNDhTQ0PESg/FyMP06s2cL6oSLvVUlOLX6DQwRZ16IdI8T0TV&#10;6WbWsoQ7FP/DrUQqFHVrtcj+Uzup+i7F2MEYULNlyHTwjW+DDy/cjMbRaiJoOpKCEkOYqITrlMt5&#10;Ygi1uNI9igbGXDdr5aZG6Kr5Uk957K+ampEnYC6NyPiqS2ctkGoqUyt04eR/saEUzmtmZRFa7vBw&#10;XKyeeokMIsOB0Txi4ynxCIIo6LFWobFQngiFnIW8XV+Hwje+nikvvka5UydQqsIEQjmzOuaZqRbB&#10;Rs4bJaYLf4ZNJidYZsHpwGcUPu6Zr9J5E4dHWtjy1SicZl2xP1wHkbxSRIf0akf74yNqNiI+oXhK&#10;zWyOYbt0laXuNqlZKxxOll7d/BtKWLBEQquUJmPX1tdWK8UCYH86NUQLMGUolHdUUli9jj7+K58A&#10;n6Hx0vzMwnpm3eONvvtdd8RtlN3FQmdn8HuXcQXkJ2en/uzPv1grdT75iZ+HHPh6gHr57fn8mXkc&#10;d6ZS5FFXQ6lEcY0+6zPffOChJ5966uGHH334kYe/9c3HHnnsseMnTt55513Hjh/fvGmH8qE1Mk9E&#10;Zu3VXLnjgQQzbPQfL1nu6Zl5zOqOzTuE5bNnGqCJkJsbpgm58WyhuLywMDm5iSfo3bowO0PxP23D&#10;qA/gtZwT0CdaPiBUohiqi4gYDCwgb4aYRMRuFsBCfmWT5TrpgR6XBy5KMgtr/TBgt4pcor6FVggp&#10;NAa4hrhaKT50o3mHjuypDyI5SjUroxyHcCM1yRewAyyLUllpqJQvQp+WaDgxpGYxgdDI6CQsM2x9&#10;ObeOPBB9QptSGxYx7OBNx330IzZR37nv4PDW3YmR0WA0DhFLRttmoqqlIHMpCujPPBcSiaiZmTqn&#10;gwmrmEqcUKsnxX1VK9JALM4XK0suX9sUBX0QU2nKPmRruDmLi4U7Uw0t21RS+ltjWvQhrCaFWa4v&#10;iK2VAnFWU7ONqgSuKFYR0l2umMtW6R1tqUTCb6XHJiEg0vcWJZ9Kj5HUJ7TQHEy2B0AFOhIOkBwO&#10;KUtwTNwM0EGkx5D5UJVoKxinJAGIwYuQd6nkt6omkpoi9et9gpAEtpirq7ErqB1lK0iLEsg1xIGv&#10;wZ1m1CdJSJwo8ZOAJIFACuuAAQJvQqFEYgS7uzA/xfSk8XQ8ZKNZG5QEZleoGo5AXaXyJySgDxVD&#10;4p9cu8p7uVrl1aFLiEml7hs4is3m5q2b0b24mbSfVCoUJQ+8KqVmbcAMddKxM5/8PO/39Znn7+BV&#10;fCMF+ceOHqMJ8Q/90A99R76BESilgKgrGhsbvfnmm3/+n/z8j/3oj93zwXvo/uUgR0sCSck55JYX&#10;0z+Z7qiw2WlKzj1CiRlcrvu0pDWQdJbXLYIsqMs44BhbPzl+wXi6NLtjVvMadlN5UdD4/sN9oLBC&#10;K2Rx/W1k0CWb5oqb8+8+2Y6ZoQD9VRjEHTapQgLNK93IQV2bK/C03I11oXCkbGtEqfJsUc8cIqAL&#10;tvk7PIg4MLyUMVEqpW5xeq8uUtVXkQh/Zcjk1q1btm3TGEnLURn2SE6Cup10ehRa4MTE+Pg4eARP&#10;8skuvWz9qozi6cpL+xGTQVB2u44Vbz92hbp4KycVONS/C4XTrrexW3/3kGdjr3d8UDul7nDq4bh0&#10;rhGF1sDcKPdGt1CDV8orsbe7h8NQrLavl2mSgbRFtoVUnGYKt/dw7+p9qXH4dMAMyXfb4b7aJfY2&#10;bqJbA021t5ImlyngLfLOxU2wZ8zZ03r2+uc49E7foZRKlQZy+k9HNdQVWis0jYm21bAF1CEjmhI8&#10;xNwuB81YTlj/yLJYvQAu0i9+4pc1n211bWFxJpND+YVuv+VW5OXV7Laj4Lz+3PVgydwv6MPVXPaR&#10;J771xFPPfeZX/9nYUFSMo0u4Due9z50hDjutaRldurywdOVV119+zc03XHf9ZXv3Hrr8qiuvu37X&#10;rq1D9Br2h2jQn0qPbJrcxPCzxx9/LJ0Oz0+dqDAgV+0uc4enlldb4ZFNo3wvn7meL56amemEoiEa&#10;oVIVKgqExmtwoKwEBHsRWVyZp7MCHSwQRlJTM/PzHDRq42DCl8t0Za/I8siRVv9P2xVtra12l9wd&#10;CoSxBxgDIUguX6nXizKtHr2C4HgzNS9YJTlMNj5AXedEcddmYkgshStMV1rMnTwaSiTjQwz7wEGE&#10;bInVI9bDoJByIzCnTokYZXLTZjzDoTQs/iHwHtdqPQGnDX9mdGLXvn0T2/aObt6ZHJ0Mp4aC0RRc&#10;rlVa9Pu7o5t2B2gFQ3WGusmkg1HIv+n48CQUwAr+ZbPBILl4giHeUKzVgdlML6JDlYVVuxlQrnyP&#10;uhGratOm7tGbFPNMQ60oOTjMEXLDbeFN4jzb0tXI9alEjh1Q/lzJTlwGG8uENIutiGnjeZBqa94j&#10;fhikNdWYRaKOvkMnDhHAQgl6eKLsmYWAQkLBkVDA71L5OH2sVSzKSSEngHfDlajTu02TgCwHJzzi&#10;DUZqdWpEgq16FahN39ElNiKjTqjlfD2pZjwczUm2VpxcCCALa9FWNaBocqq36oEUQtCU/OI1YiUw&#10;iJbsNekU9b5KpofgGCwtLMo/TYjuitjTZqBSyHFQ1DCX+ItaPrBGNp10qtizSkHgQ0lfY/9FYagQ&#10;g5DxBaEnbMFtAdNV0g66FDgrLv4/+cQvMsAtW1ifZwxwuer3JN7xlrfEIj1tN5A2heV9+P27E3JZ&#10;P+alz8187f77ps7OfeqTnyThKNLJawn5QDejexhrdGZ6isZdd777I5lSPUV5ZCQA6MUsI8jABw9d&#10;ds31bz501bW7du4aHZ9YXp2ZPXWMEBnhCiVH6XrcigyXx/fnh7coj4XztLSE63OKq1lYiyVosUxM&#10;zGZrzq4isDqtI6gCCE2fOcUiYr14klFXC0hCt5tOjaidk+q1FXnhonPskDIdalVqcsbESCKWMmE2&#10;pjg4KsfFWsRa15OeEVBTQRk0+aSg03iR0sHqo8S1WEyrWJB0OH67VTZZ7zXibLoyhaJJ8lecSBlD&#10;okngKCkE5YCh6KdSmzBQUq/IUE3IHLXTiaE0FRdk2qKJYZKDpjT6Q+M7XSbtciqHxseJzO2SNKNX&#10;zdXJHapGDh8AqizlNjF+IvSTig6F8YY0CZwxQAgETnFEZFeGRrJAuP3emA3U0XxSHzNyksNotmaN&#10;zDyFIhJ0vF3yBcpkNqoCMURfF0an1jYUbETJAvAc3xwTeCJ9ghVShZuDk2XJWRTaKovFwwwTFbqR&#10;uIoPDSNna5l1Xog3YyvWUK+siK6cKISQQfauzjtE41PXCbkaIucxLJptoOIICVK9kZrRGb6iHadH&#10;VW+5lE/ViASpHAMw9NDrRFaVigZmZOkQYDWjgpohH400tjKzxINAkQzEYhonANvK0ixXP5xOKEPB&#10;QlTy8ByI0xnxwgAd1SKr9omPlCeAuQdlVEZCKKcqk1ABnBT+rDkTwivU/0uhn7BzeoQpmHSlahRX&#10;GDuE3IUNdrnADsttuPip1/0MV0C29siJY1/8X3+Nl/qLH/8FsS97VdOv91PMXXGlDrgjXgaSV0qc&#10;FqQ4GoqPpSe3p0Z2h2Jx3XC7Sf0aGhtKQgk97g0Xyt1yzdf0BTLlyumlpaNzy6dn1pZWV8yrgfRZ&#10;qBay4nvBl8YRUso4X6aSQV5TLZ/LwIcXPmUUS/l9WBh1KVZJIJFejJJ/ujIziEr1QeofZgsoXhYc&#10;d+yVOh9EaKuiLi7mWVEYp2y3JghYfkU0ZGI4NtHhujA9wIpk5VTgpKS8VDPeGACr+hfG02OJ0VFS&#10;41ZbGYyFNVKbxGmTPyWHh5Ij3DgniV6lhEiZNRDWVZBCjWigp6I6soX4ZXF5lkGcwvWsRlLcCRtG&#10;ILwOpWHNYN11uloxs1qcy7H0+LZEaoSb9odjVOQqiMazCCeDkZFgeCwQoZkc3YoSqBK4HESQyKKR&#10;2xXIczMsiHU6lyRYz3MCXCOCq5xedEyxO8RV9HVQX4Zcs8zmRoqKxyJY2SamVSUbvEGNtEgaAz52&#10;kQ2lxFXMoxSb4if7XjvPAZpJxBhMoTJVc29ZBHA8aY9giCAHbU06U1lwInVxYiWQJDiEfKqEhDsV&#10;v93mscvFV/2gqo2M3q+5Bdao1TwbcZ8tEuFiABBQXcYXJp9OehAbHcdDQW1YOXoQR9D5aCgL9fir&#10;Vagkwjz4vXGxfGBS4ay1fA3pEoY38FEcP/r8iaYEAUEdR6IJ9gI3BJglzqRY5j0B64aT9POPR0dC&#10;4aQrbyCZEMGAKIXT8kaTrkXB+Z6z4cTf3YOTAqz95LNP/9mXvnho35U/8g9+BO6YYJbv8CEKlOig&#10;DQrAF2amcU1ZGrZKcWY4QeoIR7lSzkPkgKZ28Mprul7qkxKdcLLtiQCMksZdzeaPnzw9fXJufXE9&#10;t57V9lPqgBWskmgpRowvwXFmkRJJZhKlKUoh9tY5oZuZwdVEq9gKqofJ9bp8EvoSqAjphsCIq66C&#10;ym4X0oKaikvFtqliADRC6qKRpNSKDpAomBai6iUgPirw41CLnmUDygTkaVPV/yAUV1dkH9lgeBpq&#10;7corsECh2IjHn9KQYJpSeHzkyeiaZrN/I5hylTp3QwrXIaAABTVLjsNLYyO+VDEqBK5oAvkQB8US&#10;6mKb+ADCk6Kam/AP5iW4jXLRE2+l3YGGkFovG6B8VdbZnAoUiE9VR4xLjfv4nGCc9kUwebhLK6wF&#10;JyN+AiXJQu1VJQxja1RDCfYuarPZahuWrP5ZfD7SqNb3SIQ4glBgrceahsdyU0DcpKLVwl3eDW08&#10;rDeOAzSMH2u2ymiLcODkIqmEORSlIFRdM0Tbk7LhW13jUKTc3aPoxa4614roeFI1d0LWZZkd5Vl5&#10;R4NF+D4wbzSwpcWE8imdorALLr2wc7BHm2zXFjgqJ06DGcU9ZdqudBl23koTQWDFEFJFUrmmmevS&#10;b9xwhLFu9NKB/SsvHOhc9B5dkiM94m4mGPJChMXMS6iZ4VgKbwU2AX+jkQU/NOThFPXGCUKqUvYN&#10;u2IW85IifUHn1tcppEDrR06fvPcbD97/0IN3v/uD73n3neT7XzMgv+SHaw9N1uGvcXhDCYVYhCYO&#10;lcEUlpgNqhYJVAfSkaM9vzgXjY0wBRAVQNFly0NvM2BIuAseqKpU5eFOifLW8lRqOLTqxOom96oK&#10;Ay2rUqVurVig0R6zwUU/xF+MJY3k2JtbEo3Cc4gTdKIsrA4Bgo1QYzwlnhfLUu43ww8UB7oGYSYq&#10;kiKMmQvzVP8hs6FvBzapc0Ua1OkIi2JqQW8kFFRDdLE7qchMYF9LjMitl+VidIhAVqGuUBtLIqhe&#10;ylbzeC1g4hnx3gvrlUIedIKSmFw2CxhJAhXLzzcKx2YiDcN2mQHJGNp8hsoZAgcyxiqyMWK/tRii&#10;W1QRBaGuKRWgBtBMeLRksJiOoUk45XKOK+E1YuxAjedE08LWGPI4iCYMckWs6g9MuE4DKpaaSlh5&#10;KWT0ZEIBEa0KzVicaBk21QFs5j1FCW215MZlcEoKEVB/FPX1oHOe4vwGSS/abFjfBTo/qFsCTesQ&#10;X+sbrdA+zKnQGiLj5BVxmbS8BiioRIo6GrEVKO+kbscNiiAEsE5diruU2HR7px7eBtnxoa6KXurc&#10;wDYDTo28pyyjv03alR5ACFeVtGZdysM8fLXCQ5FJrVDigvCKqQ4GIAgZq1MBP8eEK/sohgLTAqiM&#10;hEXH1EnVDdHQXi4OaAWWHFWIRiEM0R2q5odAjEiHNQk3OvA11O1LMYuYnsYHUNMZWpQqefiqLvp3&#10;WqUCwPLYk0984QtfeOTRR77/o3+fRotigX/Hhrwn9QYqqi8hLgj9z4eHx5hhxwJzJFXpBH26VfY2&#10;1cnYGrrQz7CtFhHKG9HNJ0TzLew+3SM0+0qN8K0CUdx/8qLtUIJ2NHiKhl0oyoNvDNG0u55dY/Y5&#10;8D4tPrHwigRFhSWrjJvpmRjfAhpn8KYscx9dV6tFvg6shw8hZOKv6/l1zhbbPEDgFUaj6Tn02mY8&#10;UqrDAFhUxoKEMUuNhIzaUCojxt6EW7ZwZkKVJsO74xRObJqc2LIHuAHSvni4QndrpFNIBcnlVEE4&#10;8EWhhdgXMsX1xVpuKbc8T65YDexI4/IdxDUVGrwKxEI+0RvoOAiCFMYU1+aohKlk50vZheLqbGlt&#10;uVBYLmdWs4tTjWymXcx2Kuut8nqnUqjmV9o03qFaprLWhKlSzdNvAzoKmXpRfSHHNosYVdpo8J9i&#10;slpgzQ9tV2V1rV8qvdjkf9K81VixuKwqWrHiUDAxtdnTxRGeq72cJNRLByvrA2tcY1fTpspizLX0&#10;t5xh3CiERD6C2s8ZDRk6kuj9Ijgr5qEznUgBukxFK+LZ8gcLE+Qu6IJVumOd4KRnxWYwzF5D4gSE&#10;KA0nwrxqkGy7lPsSrV2sADl9xmsAlxFzUGPVjfnr8GwR+xgBb6OBOUBUPqNQwPxUJ6teNPocLESF&#10;KTn6gRBJ6kUTJlRb5QZ0scG4MWw12Cb/hwKulqutGv68ZuLxYtM/buadPElWEAeo17jnoqbrUk+G&#10;q77OB/dP0eUjTzx87/1fP3jwyl/6+K8c3LuLHXj9n3DBF7FnGBHlYOrgCsEP3P6md16z67rLth48&#10;eHB8coxKIBpZxpPpJBVkE5Pk1dWPLwTLAB4t4TJYXTNXKGHRlJjgQGtNii4rQ1ITnAPQVo40Vco2&#10;YUt0xWap1tZoeJJP6EEaw/HD1mqEvdVEYMZVM6TqGuErKugwoFvFQxgaiK8YEMVQyGuZEg+bdi4W&#10;rU1i41iQaSVmtk4MWCOhtOBRflxECZ9o9yp3o/otHhuLhFMcX/7ChVJv3KkCy7XjwSBTGKMxkSKw&#10;A+mhEQHelEYJ/GHiEeqn0oYE1oJkTnG32KDUnxRyi00mLmMeqbUCyQvHIcOFXG1PkGZpkD8oPNMr&#10;yywZbdqzmcraMkNOhNUrtpSKoFEsjU2FMqkNgAWninPFCUdVqhmljwyCDCSlrQiA+iZYfwrspvnD&#10;4JoW7Mh4q9tRnUYLoQStyCOJMZx5onV0rlK9cuBU/yJogWhabS51NNB8Lmh3qSeRc3GfhUSzI7jg&#10;mtiuEStaXgJbG8WgNJQayiEzsqFct01mdCbd5UpFFXQ5D5ssIQOutlSaU2eNYGiey81adaqV4CnZ&#10;YA/jtFmnFrs60WCBV8BLSOIzEYyhj8xphkyhPLuMAh8nLeAQJ9UgSuGTe0d3q/enihJQQSGyaypk&#10;LahwCCwKyE1sYJwG2AA2Vs1QDil37l1eo55p0kuX3hPUYhK71bBZ2HPTtqL9cq4ECImiaXl/C8Yc&#10;m52btOmor1PGFUIUqpX7Hn7oG/c9/KH33P3RD94zNpTiO1/v+y96HccCvzGzsiD/r9MKtquPfOWv&#10;Dj/10Okjz+Jz1kVM5IqJptP0OU6MbB4a21QoZWIxVXdR9QE7qlku0G0/6mmMdGsTjBOkqVPLJjRK&#10;uNvDqVAaWw4vBbm1cTyCqRaW5uZW63CZPGErXnCYmS2XefhaR4g1LearqP6fzYI5Jim3OcR4H5ju&#10;KOUiqFgRXakKl9HHb7IZRor3VG+E5yaqkzu8dI7S8eGv1olEw4twjLPZVcheUig1lGee+BbmI7Ui&#10;KDUcCU4t8ATd4Emo0PcCgozaKAgSyVNtpiIKCTw51iqSCeAKjTu3MksRK58GU92JimRIhB6BT5DB&#10;MPHtUk7+P+F0Ds8fX2C9wxy7ZiW/ukA9fJFSt+waNp8Zv6pvF0uddpM2jsh6Y8rNFZrdgOhrp1HN&#10;0IUlqzYEL6IViqVBE5k0gfdVLVQQSPSMxjmJOCqFx15Dt6m1iALgIdWqBfo0qEGytDAOPzx5m5Kk&#10;cy0gWf02nWm1fJs0sWJ7vz6Qjj2kxxqdGq2XiSpUIW/FbVIHVhWP404tjVKh2kr51RbrcyE4267f&#10;hoZP9CA9SxGppS9xvOvO50H+NZKVr2YRTGPAU1P1mxt4hlmGqgjmIpUB0m11IlZgop51Uk+W8xbL&#10;GLifHidM1yTXII619BtsLrxW16xHhlkdMmUy5ZKA60B9t6HXDlHl+IEMGyKINlCeVe7H/+8XPs6J&#10;ZM4JTFHNr/OH33PHrWJzObqIlbNcmGT7tvLK/S/l1+9/6P6nv/XkP/7YT152aL9atAic+O4fRBn3&#10;P/TA0MSWUqV85uxUKZe/9soDtdxqfnn+6OGnnvjmA0899sAT37r/sUfvfeDBrzz33DOkjEZGR2Zn&#10;FyB5iccgH0uVJSPDyf3bJncOh2KtMr47XgD29+Sxo2Op9I7JEVoYo0KFxRkZ++zM9HImwzOwRxBn&#10;ND8eJPj5qdmzyHciFR8bm8ScCRoUEQqZFLzmpuJiiol1lRWgBUQZVEDLqQGmhq5jR1Vp1mRGn0re&#10;ZX84j3G0Q9QRzlr1ihxU9AhcJ4aBqLsLNR2wNc0DUS8ZCmZb5EEpzCa2ZARnrpCFBmlt38XnIJYx&#10;mpBOpNAQ4yur8BwSldVjAQfUS3kyOxDDENt8aZ0MM6ASkTWnMgqRDjegUhT0jPdHrUSnzfmhIq2w&#10;BhZQomwOObaxsKSuNRvDoeUcVui0Irjbg8tRHygdStxi2UA8dZVbkgpJDOHHQi6VDfR7yVngUDSQ&#10;asrgijnV2xCaqmsttlFdlpQ3VMsuuZWIPn4JQsM645iBleJO2IgnORhqc+3pxBMpqkWweao5B7V2&#10;deHWXTIUZjAOFlNYqQa2q17A2nRqCKQldeQfqbqB2IaQQk3+xKjgKyy+Vls+9XlQply6y4AVh1O7&#10;HKnwepAIjm2dvRaPxlKFKsan1Q8agSS9Ojth6eNAZdihxcUFFBarHmfkniJtkSXRX+yimvNhgo0d&#10;zHs00lqJc5WZWgipmikVKSkKBMkQ4KvsIJQF7pfb4KaU65O7yUHjDzQPVueTDYMY+pLZG6/52oKK&#10;XzWzOP/INx4+8sqpX/qnv7JjJxNdvhcBt2/0to4ePvLw/d+gd5o1kxE6QqH1xKatV1z3xpvfeue7&#10;3vvB993zkfd/8Pvu+eD3v+v2d77txhs2b55cnF+jHx7qXiBzvc6AA4oe6P0EWJWgCbRIotplNUxr&#10;tRjDZ2uljAVbwWIy8YCRIxg8zVp2QJHlJ3sa3WBz3EIGmWDwzVDDmQOgg/ajhirkq5iGThMIdohZ&#10;UOyzy0taZRt/VEt9zSSzEJ3DT3FrJDSMX4yPViZ3atRWQCuCMkJDEZmya1ynK1WRymAIUbuez6ye&#10;On14ZX4OXUA5iDLOuAPWlwxHV+VmsnZibBBiIHV8E70iIVUjYLygsLbgq6tlpax3pVBZna1l5vyV&#10;7HAiSPdcA5X8vcaOFkFYs0SARgIoSJeCKlkuXBXuhXa73J3qVWqwRB0s7xSsD7QfFWX9mBEbkQst&#10;TaiS+Bz1GZUSl0TMTfE/hPUKMQJzC3F/qMhkxn2NcjTR4cWzF8smzFvL5Ww+t0InHhsj4aiyDCpQ&#10;fgBMjp0qAhSWSU2BAkg3S4sQAmuAMa3Zh5OpyVRyTKN1OQSaDG7vVDlcz+W2tivknTTrTmPUJUxK&#10;pKmJBeiupt6w5WoaI/IPmBi7KAtOsIJTgh9Sb5NJBRFEugB6reZRu9CgiTYADWhgLEFT+HCMXID0&#10;BjqirkBA7F5rKYVXo8BLp82nTCpMWWa3kfa2Chk147AGwXItuWR17Le+ezbS08scLzIdUBhcFz47&#10;KlhvBSGKMSikcmGJ8PrXlueLXyFdzoiyWnV2fv706YV3vPVWZh64UOp7fHA7zGbXdqDR7SJhbB84&#10;cNmWzTvo+pocHo2PjCXHNqVHN0XTI5Nbdo9u3U92l8lY3D2p45XVudm5k1Nnj586+cr89JQpDmE/&#10;Wn0DUZALOOA4QlJ5WkN1g1A3RHlqGDEytOqL7EiqvE//2mQ8KzNWUCUipBLEEJJMarV3eGyoYuGu&#10;xr7QEGExvcB1qE7hNFCAJfqCWvxyCug2p2Sbo67aw40plYfW1mhE6/0m6o1y26oSxuHXjAdOQTG3&#10;0G6VUFpR0CkmeLLn1GBYcZvytx6fkEcblM05sr6QbtSZEAGgdMx2vUELKqS91iHN1ixDKnQ9D60a&#10;X7UTMkFAVkb8QjHqvOFrGOJlIi2amDK96qiIZ6IWhrpX5ZO13tZlUWWPUl7W3pJaUaY36YdIpAW3&#10;nJJp+mEZUdTKuXFuBXkgM9Tj6abFkGMVTSupwlwdnVggw/PNAENNU4gpAA/FId9Ym2yuNPsRsja4&#10;yhuiDK0kx7i3lrI2J19YgrZVxHxBxXKzei2fuS5eIiUivEHVjL22rYKEbV4yP0EhaoJ1VW2o8nT1&#10;YGM7VG3YpCUuDTTq1j9erfQdW9ZGVIlcRw8E9KFGMRp736qctOfoVWUfO3QHtPZmqlbvsViIvuU+&#10;2ghwJ7kuChB80Lt1KBk6kEAz9BTsldQB5LuAPBJUY8PBwzWBdD78t3koEvB0mUz0zUcfu/erD3/o&#10;fe++5W1vEOr2Wm+85Ge6K+k9bK2ff/552zXTXN1OKhrbtm0HQQjVi5nF6ZlTR6dPvjR77MWZV15c&#10;XV6g3SJruLQwP5QOPP7EQ8+/8Owrx46enD42uzI1uzSnWJEEGIhDU+XFAuSsMbCYEfJ2qypqAGUq&#10;lAkQUdt0xcRDVoWU1cOqtYhSXer5IL8CxovsnPYBzhMhmAJspVfVnRF8TvCp3xjm5Dz0RoAQalCp&#10;/UY1qILFehW3JyY28Rogetx5TJlAGmFcwpLU4FH+t+JHYUnktyo5rJrjbwC8cTvl9eWQrxlJgQt6&#10;K8VqoaxJMryRW8MZxR5B2h1O8fGRZMQTpWdgLc8PRV8k07CO5fVc1xJppQotaOmYxPg3kaYwaxwz&#10;tTHmoImbYcRdZQ27YV8j5KlrAo2F9II08C6tZEJugz1UQab5rZIq1IRJGKdSCogeN/TD5EeTFaX1&#10;WmppSxW69akUQU5AvJ1uORHqVUz4ywKSEaiWi1bsI6wSQSKNqvFvcJVdG1Z8YRIPTNF1JaDuAVHF&#10;/mpVL+qgLSqoAnl7CB4UpR8HEBS214BFKljN1SVt5PkIGdSi23UWc5ZcuVypOYOu5GmJn6WUmPtO&#10;a1SlQhJ8NLKQWHPhBRAQ1f090LTsu5SHpsfAh1EDX9iHrrpHM+ahS/homKmefICXwEE2U5nPhQ5o&#10;eH8I1T0ERguM2hEpVs4LCopMKsBKrVmsqK0vsWgA9oG2hJhKzTt6QyQHV9lrBfWa8BtCzvYywPTB&#10;b3zjyaef/bmf/okDB/comHjdQj4QbFfufr6n3zl16kQ8Gh5K0l/RxoYIbzSQkcIf2pNVBWEyH25q&#10;fnZheTGXXVtamAPTptHBwtL6+nI+M7+UmZlfX8yUVvPiLilCFl9SYKybZGAuJsEUx0YWRbhue219&#10;VZlJGxCqVJD4OS6fpU9QSa/GDKAYqlIG0spqUim1itLQrCXRopx2iCfCMJuoCTFKUm95RVppFBXB&#10;BkI2Y1St0fiXSTkqO23TIZFpLarGsUZfWDu1CVDNTKOKX1rIZgiWfb56hIMSErMa8L6SXSN4NudQ&#10;/Uasgh0AGY9DdjaSTCXTo8mRTbC9mVvkiObkGQlcSX4Dc2oCHAIhbheag/YmfLgn6ummwl2gXwiB&#10;tQptGBoMHtKUEUhv0DMshStfmjaGULRoxaUuOqKAojT5BEHQNj1G5Fk3xoC4kF7WqFd4I1QBUVve&#10;rFENx+KiZiok5zTUUddsIkjECs2L5tPaFzFhcFSjdNqF+kICwUgpmuukjw9F/SlIpKl0eniIaMtR&#10;Bc0VEicpHKcgYQTSCdMOaMRA0bt6LYmRpg5fmEeYEVw8kLiTUhuNiptCYC/94jxTZF40NmPTWHca&#10;fbw9aIaDiDPglGFMlmbQJGKcrbIoB4zfU9EB9GS+UCdFL7NUmRXyKfuuAj+VD6NyNHlBuRVSZUBo&#10;0IcprNbYLRtgxYnUr3i0KeY3QfsRGwbQzsuodq4RMFjMJeQbspM4SDQRCqX9/jQnsqluZVZKpdf1&#10;Zi693vpTxI7mPWdPn/7rL//N1LHTv/hzPzcyTPz7Hbj+TsidhLslPudQaLCZ988//yUqEd5/9/fR&#10;Dkl+HV6u2UYCsGotDxRJ0TkVaSSBgFJpi0PyTD5m1//lv/hzyohVhIvgiSlGoithnjFZRw0xksRa&#10;wzkJv3rzyDZjToqVArV0EIGTCeouKUSRssRkOcFTMKZaFw5ES8PHSPxCQRMpqs3OFVGkRXoYkDOF&#10;J6ORZuosI9prLBqh6kOgLB9oVGelRjhpHJOjx15kwM7+/QfpaKXaY7gvagsq8iX2SWl2dVSkrVtB&#10;3QagMTPiq8uIP6ZveMhNoaYpWcpn6RhLl2jL7rj40bg4oGYoFbaXMYyVAgXYJdl59QvrMsGNaLQO&#10;76WoicKQXVgZ7kJttPH045DKQ3yZakhkQzhTMUa44xpE8VKETMoMOrgeFB07JRdFeWICHwmYRJWn&#10;bEqNGpsg+Wr5YJkeN7bGEtRkRfydEovHbbMXoifYLFRxV1WGC56ltjS6cUKsKBeRJtoG6RSrzXpf&#10;8RVDkTQwJiBOklQk9e19UIn4DAFjEBMDqq2oXUw+Wqei+cAVBNGqzN40VlQG3NknVJkaqIm0Y7UJ&#10;FjSJTIPfEBRZ1ZgxSqaa5ZBxckpZ+2uBOvFQswJL2QaRw1sLws6kuEgkxSYaLVsCLTJijvKysv8c&#10;paDMj9qWoQbK+WqjJFoMlyDyqwaeWxZOOojd4Za4FjULJSmhnKIS5taLTqGHGoSpf2kVdFnuh3oS&#10;whTTKMYARwPFwQe9TlOMZK7ncseOHf7zv/wLpOgXP/FJptC5maGDx3lO+MY/GJivNbIWlq/2sI5M&#10;1TvuuOPQoUPulchldGiI/Ub5MXIgR1v09Wx+db2wusZ9rSyTTqNauzE2lGRGN5rcYhfiE0GdbcZs&#10;cL5Vjqv2fNobxehKe1izMVwDdg76msZ0IioMpTOAxNrHYzcNTRUU3KmDlQhVQn0LPNeDDDZrDi5k&#10;nYbVghvZxmRYklOoNyssAhVYCCWEFg5ZqA+xGpNG65Ta6TNHZ87OWLJY2TJgbqtUg+JZ9aoNCw9s&#10;mtiVXIvrPcJOc1LIutDyEU6+erhrcFMvnatb54z6SH5hPys4KSvrTNpurOfr64VGvtwuFWrVYgk+&#10;PzKTB75vtHMFIYjKUIT8RYqmSo1CvpKjo1KRyg71S+cNMHlU7IEgY2ERQSNscOpJbEJhcOMBlY3H&#10;/yJehZGKPGg4jNikBnOKwS45JiGkCUQEKaZGgQw40jYDGYoRa2bzHNQ3wxrd2BAxOf4cd/UoZ1no&#10;dduidU+jheOuDm3YUrkMCmlUuS/ynKj5TBHFelRoGuMhH0nVh3n34KY6ARYl45mIqyN+m4TE5Bzb&#10;q1HndFPX0CWBIRp9CWJtkTwuhrh8vRZRguIUTWhgltrHWgchMc+sLZE8fqpyxP/FGyUdDjuxxKzO&#10;qs3Gs2Y3+Fw6lEIoSCpBWCQfpu5CCt34aqPi9M2gnFlLuQuiq2MPLDFu+kJkTteKzx4guMwPILGi&#10;1sVqloPRAf7tW9PX9NWdBV7MLP3VV774R3/8+asPXPETP/qjalJkzSidbOtq1O//XGWyu04jltqf&#10;7N+NcEDvRuzDTUF6Oew/+ZM/fdNNN4jA5rrndz2T27eSPBgZHjtL6mxp8YWnnzl95NjU1BSJZoI3&#10;zkmhXOPMUaZKv9UIdDIUcyDqWMRya4SRCp/kOHBkxZC3Yj8N09Sit/CLnTcFd1Xd+Ywaja+E4FqZ&#10;snhy1BHxXg/lBKpF0Xwy8jI67DbKlwhR/LlUnJ1AOJ1jb8ZPNSQWL7AuNA9DDGoYG075/Pzs7Ow8&#10;1bPmBipX6rpEYQYrBOWcDjVk0IlHjScSo+Buwlq5CII/MksIIjdlM8P5NMWDIrw1aD2rfjVWrqN+&#10;pkZHVyf5rh/YoVamxxBAlyAjvlYdEomxVXOlY8rV4Q5hgkkFM5vJrlZEFGojMR0Cwjj0GFsrCYEO&#10;izIQw67e4KzHrPYdgrXwJhEuFfsgegLtGIxkwwnZRCaTUiXLshrtH9qbKsoMtiTXKEYn0oYpQ/It&#10;WQELnFdpfZQ/VEdUPRPEVUomQ/FUIDoUjA+FoiM4gCrppMhIZCV6HvNC/GcS+7SdspmzRvrCyZWD&#10;DGAh8IHISLxTrZWsN93upSnIJmI5VWEgTptANPGeMAPqxE9/PGtTrT6Nmk1JJAIXSWQqvtVoFGgQ&#10;vGsOkrRPs1nM5QtZ/pdRdxI0vnL/0g9qL+sFWgtgKeiIg3iTXQiE01QKkPmkWo/KY9YrHhniY0lB&#10;YkUcZGuREdcpJoCxgSlmIXJXZwHVJmMaa818qSi2AKNoxAXj9MPFalResy6NN4MUnZo59cUv/vVa&#10;pnj3ez/8/nvebw2P9HB0An4R+sdH2iwnfZ/9OPG+WLYH9hyeymqhsLC2ZkqnNTd72u+hVeR6jW7k&#10;tBY1GEyTD0Hdo9EPvP/D3/f3fuST//J3fuk3/s1P/fKv3XrXe29+yy3X33DtysoSANPExM7JbTu3&#10;7D1w7Y037T94GQN3+WJhXOxUr++dDp92TtfF8ek1JMDCqScu7Nq4ZhUa6CF0VIOqhIWqHbNjm1st&#10;g7hJ/KdmNstnoreEHHUtSNdXKhXouKxngY1QMxxySj3IfKhwRdUQMaoadL6DxXI9t0q7dQUalqwR&#10;bu5AKfV8xYZbQSt9lNAgHCIx6tD9xHD43WX4qk1EAkcY2abbipr7tjtEnCh6tVlVXCYqXhi6bqCD&#10;/gv52wwHIsmDgSUn6wYN4osZJQ6HnHMuirVsnLG73Sk3trlIYEhPEsOdZmgwZCACCBErBcfimStv&#10;b0X4wjbVAoGOtJV8iaw7IQMcW1kWlfgr0FVApdQnzeBoI11S/r6aazULYrxqNJgNLKDTaxMGIJSP&#10;qhwWhf4cCbHf7GwLAA1RmJUYpVdULJEEdSTYtpkQGlep3SCOJQ4XA4+GipRm4ydQmChOqIhtws3F&#10;VtcoDh5QybxUnstN0egFIWLqDKljY/0hrLMAsCWybiWmziZ42kxaoZyGi7T8NJEJyEs3HguCGqDy&#10;GNW5kp/OFGfXc8uF5tpa5WyhNkspM0cKl8eRXNhsSIhstvi/9OphcrkqXWJcMnXAFEwA9OJoYBi4&#10;TQ1w16AIbVk0PkyOiVLFZGqUwmEojuDMbU9Z8Dt+O2DHT/3cz1TL+Txlx0sL+Wo1Fh2/47a3WH/6&#10;Sz9kirud4yde+ZP/8Wdwqn/mJ396966tG8NxmetBx9ZeM/3XW5uGkONX/vlf/EUxm7ti/4ETJ1/5&#10;rX/xb2ExozTwOAEcljNrZ2dncksLS9Mnpk88X69mmTNAse4khLsh2jrSO+EKCs0eefTBYr48PL5p&#10;eHQIFcuNI8dzc3PjY2Nbt+/gPLqypmQikS3kp0+enhwb57YM0Jf3OD01jacFerZ3yzYSSvhA6oku&#10;E+KrVmqnT59BF2/ZsjnBkWJkn0IhLTkukpsxZDZb0z/QtlDIyhS4tvDQVNkUjYkhh3vLK/bs2n3F&#10;FVcPjwwV8nlc4JGRyex6TnKigkWVeatBqlK5UkEQAjGilhuTFg3FwvirVIqALwD1cIVBolZuUwRn&#10;XQc2kWYSHBJsHvYeaxml8gnqbiIZobkrRjNKC1pla7lcnCZB0ZoZxYBOFGgkNTQqWr7aFXAXdYQS&#10;3qYCZrWCkz0Mce6ExgGVRPhvEsooS2wIZhHOkBo+wuQwyB+B4KrkNuoPeoCMcG3YK5kC9TUqlGjb&#10;RlMnmALC+anokDNAXzrOEapODQ7V+Rh8jiJkMcxKdA2DzOtQffkvLWbscPVIHV6V9BRMC/KOVput&#10;5ULS5VXYVES5KqK+uXEMbj0tkQUlCfog/fd146bPRVOjRZFNtLWZVZoMjSxrmoN0n8B55wXT0Y0X&#10;E6Iw51r92NgRCMSsbiLJhM0IO5ivrsxmjjO+kg9Zzs+s5KaT8dGd264IBVN5kJX1VbnaNYYYgFzQ&#10;fZeur4L0OQ/MQY+EkxAIlHvQgsK0wer46fVtxc9qtGEzGu0R6Mwvnpqaf6ZUXQC5hEYFrw7XkG0G&#10;iwxBkhJTpOujp9K3yXmrurPVOnzkxS9/5b6rrrr5J376pzXz71IPW0KjbL8W3VWQt/3gdk4vzP3Z&#10;n/3R89/6JsPNCYF+9//+Dzv3Hvj+H/7711z/xutuejN4rqHc3lvf+e4f/gc/eecHfvDY2eU//qO/&#10;/Mr/+uq/+3e/+88/87l/9eu/8a8+9RkCzvU1mpxbu/+A//T06cWVRXiagmIEezheorF6WSB6sMrF&#10;sPy3bTihKnvGFaUSURE/KhgjfFIVaanMo9cWCruCXNcdAcOiIeoG4Ht4oNk7e25ulWw7CXYwV4JU&#10;Sb+hO9u3/7+M/Xmwpdl13Qfeeb7fncc3v3w5Z1XWXChUYQYIECIoiSJtyLLFlkjQBAGiaUrdalGy&#10;OtpuhcLRtiLsjh7CLVl/tNomTUm0AMEUCAIooKasuTKzch7e/O48z3P/1rmJIiyPLzKArJfv3fvd&#10;7ztnn73XXnutlWeefvripYt0upiQ4TnxUiCHxhZUZZ1qMk1ZM1PIMjMEFXQsnEzX0tXn0NDci9J4&#10;crwhvCdo6l4ajaFoogszUjWsrLfZAGqVdbtLTmu9Vuu16iSbxAcjbywzHkIPDD9NhODYGrYYjcJG&#10;knO2xxVTb3OiyvGb5jtbWsnMgF0JWW8+QfEMY0dyDNk/myWA5AyhUfR6M5KiNlqQ+TBxU8EslF9I&#10;glhFibzhjDk46DHjOhJ8lrgcMtja5NRI7FOBUVK6Q2iNbrl4M0alR3eHx8GG14j6Tx+ZZGgFWoID&#10;qDwnGvIElIvw42IoszfUUFAPEjqw2Iv9MXOLYs8v+8oOMD4iguQDghre1nSA2QYGKjFfpONQjCVr&#10;D4gxgndAFqLOjxm04Q+rXRI5ousii0O0GXMaE/jUymHGrwdHqwP6VmnudSaF7qDR7HVYXarz4V/o&#10;o/EBSSH0AbgesHkVRFIBBBVSKOMewhpQ0o/Kba/JH31HznqajwSxaw3Lte4JMijl6sHu7m0E/Dy+&#10;kAPUnbLGizgnqUN/yJnEs2Chczv+505yNjn54bvvvvWHv/8vnn762b/0S39OLZKf/rRBJB99Lb/3&#10;vzDH+rPgHK8gAenFHIXFf/qP//G1N69Ew27cFHjSdAs+9alPKVqaHSgyA/C1x7e1vsENoJ1AdwG/&#10;n3q51D4pjdv9QaNL4Cf6FQ8efPDWazevvvHaD743btT3du8+vHeXIE62rLUrhHc5AvmIi2rC+aM+&#10;8GDACaAMGY/5IcPjGhKSSZ2Zl9bDV84/Qx0dBa+uJmUJ9AT4cQ8NNlJZDk2KMUmOmLpVy1pUVro5&#10;yE6JjIwJJ5XjHJk+it/5nH3IeBopBsm2qnFjqqleGKrdZrCEMtjgbXL5Y6Uyt+K3PK1eH3cFdd8E&#10;F6iajcfSKDRzgIS9rhAjeiwc9a009cVPGIMUJs2aR8VKFQiIlnm7R1XKGDdbXfoqbqe4Axyvbudw&#10;vtAJ01SwBJsDpVUvl9xCDHDivIgrlJTsPrnEqXlGj5aWEbmGdp5ATe0viV4i/OSA+RWPhFMRPyB4&#10;EFc6unrYOsBqK446VcbamBX3OamP4CD7faEIFbXBszT+wk2QLS21H+AZnQ8PGxCqCSWoqDiSWSNI&#10;qT1B+OJmGpt0AQLEGqGX3EkBciq31ShZoptDWiK09JRssFHFlRBNiEEAw4jQsSc5TcVozb8bcVmB&#10;mVR8YP462A2VzNQvkkpBlxUyhbQtoOKZwXSVHE6KRJJqojwxpdw6OGjd3a3cO64dF+p1lDnzubO+&#10;0Aq8GcO6kaTHI/oTbFxxoGG4cFU9aPlOlyS3eHztThPtU8SsiQmEDcBRQGiVitLurZ+0r984+tG1&#10;/R+89/B7jdnuImrve2jMtMmGVP2JkI3YsJB7Y8eh+QFxp//HXyBOzUHv+6+8/J3v/vEv//K/9dJL&#10;Hxcx4qdfYnKY3N1kQf/rTbWPfkZQnG3BB7h///7//R/+g+O9W/GkdXrn/MWLl779nf+O0w+lx49+&#10;2GikCXiQXrqAJVlZJhPZzmBpsg1xbAoCQeJMij5Cj7vV4NsOTaypVcqKIdta2mKqdFsexDK+k2y7&#10;+AlmZgAEa0n8InNGNJuDotasHJ4cFmHgtBokbRowkSSQIT1p83OoDshpE4kYKTGZLPtKE76mN8r3&#10;rXA0FIjyWYwKgbRDOJwo24+P9o6O965fv16tlQkAjUZVAK+Y0EJ6DVAHc05QECNwfFjRdA0tivUK&#10;o5borrOL2WQ36kN+pAWI3wDVnPMyWqHpOOuj5TJGEYO95/T0jBWpei8j0gI9IzNhPrNRsnvFgxkv&#10;mZxi98tXzViNIQ/NlCuHlQPEnMgi97Flj0L4xEJD6WNwyrnAZBaO5knlGKZACh7B786n5DemogTh&#10;1jViK6gTVl56duoN/pf31VoCLwh5vJSi3ECvm+F4TWirqkZjm42js9YQT8Qs0JEL+VwtJU37gYez&#10;nQajjmb94S8of+EesMZlzEIyrKaDcnWalR3+8MNKFwwDmUaDApx6WZIAEBTBAhYEqOIV5xRRYpWD&#10;wFeTfBwgDYm13etj1m25WnqDFsNUDI0CTMgEBZgWOTTDPu4j1jYqH3X2Trr7lUm5Pu9Sg/YnTQr2&#10;TDwJ8ZyNx7sY5ynWIUYZCiCm+0MnZyCLCHG24PkKnOfjGuCDWEsHVxmKnDZ7tZP6jWL1emt61J0f&#10;F/sHQ0fVby2680ZzVCFt0VlDKOKwUqfUgegfIxHuQOhRl+jRmWywcfCK/eOjP/rnf/jG62/+1r//&#10;rccfe+yntuyPSMyGJ2TO8J9W4suT/X8yNfjZk59I22g2/+Cf/eH/87/4T7vVRjIRW13ZpI3MLObb&#10;b7+7ubm5FAlYfolHJWKgZrmFljscO9un1tfXk6vx1ce3Mxc2cmdWNs6dY4g3d2o9vZ6JbeYi62n+&#10;N7meiyRTViIpCBao1igZqHVkNF71JSkQcYhJljlakQznW+yppY8S9x6ljmwmn0ikyKiWvyFwSYpr&#10;4u0gEy1dLjakDm3zhCnzJIa2/IJWLZ89GaHSnJ7QrR7Cx+Ap7e8d9PpN4oywtNGQvRAMuSIRdygE&#10;UszkwgQhI15bYKBnDjMP6FFuD6w8CFhzmx8SSTgArRncTEi1et3SBpJ/n1qlUqrywWzHXdg0v0k4&#10;lkHzEWQ4mQjBQlVasU5dKXE3qSrpvFI3QE3VSJebniSbHEkmTFvJ2znPkDUzshC8jprbOvqMDoMa&#10;t5rPNgFU7B61cJcCSbLzCvqFJrHXNYyizrnHYSToYLd7+WSolEu5jT8ES4A1Pr9csXhN4jCnJowa&#10;Vj+PCstJkygpzTFaFNDA1Ddl1Q9q3V6p1y5ToUym0n4mvxVNRSCoGVBQwwH9SaBO+RwRpDQAKeRE&#10;5x5oogYcBCjOcTEXrmjXhByhzQCs0lflP0nVNCCJPAlJ3XBErwUlJjIiWgg8KP0waQ80P7Cc3gju&#10;1p071/b3bjSqR5DdCE/oCzUaRd0RVsuSPjCzdfqt3rCz0BPTNMUSzEYEocdkcB/wAl6w0grlLGqn&#10;KGFXUdar04Ob9ACRLOVcEhlUkkdcJgaVW8e9wRFyI/2hZn5+Om5p/sJq+dnNufxXXhEh9AcPHrzw&#10;wgv5fOZ/y4n9KEz8rwFwvDLdJM40ZrMpZhjwhskEA5SrZIDp3LlzP3sxmm4UXCLV2+WFITlM/oYF&#10;EjlzJBqhc44CMa+JuSE5Ey8lQgEkCAGT8rVEnPjfCD1K7cRvk7awSRakCmRq5iUxmsktXxBuYTLJ&#10;VWkQ3XwtNZiWJLnldyiVl/q7yyiwFPH46L14taUcr5Q9BOahra1f5k6KW2bEkpfVu9Y7GzqANbs+&#10;Dm/NRuULTWX+k3+FV8c3IPDw6XBxWwoM8vePguwypVpO0T6Kj2YzfaSCrJ8UYdvM8ZiW2zJN+uiH&#10;/+ylZLn9qDJbpm5Lqqh+xShI85elPJMYcCpxDePI6B8bzMKA1eaWLK9qyUIxqoR/hgKJRCLgUUyv&#10;RwWa3kWX99Gr6R1194wG/lIvWTqNSpLNzxoAynQTycnZ3txhiS6orl6Oe+qCPlqTesym3F+mZh99&#10;3uUPLD+F2unm66Nnap678n2JDRA5zESgtE9++spyTdUmJWYYeTPNlE8QkEfCh8OMi9LUqjm3OCL4&#10;Aelbm7l3PhLlGz/ws8+L9zXKVrpKvm+ghD/7MorOZioX+Rjz9dHt5YeUZTBRyERzs2lcqKbO3/kb&#10;v8uRjr1a6aTSGk4SqdUXnn+SlIxQRiEKtEDX/vV3YK3/yS/+wi9/7lOfNsrEjx7Sz2745d9/9jtC&#10;3c13lo9Z/UnhbaYxbv60ep1XX3/9n/7Tf+JbjHKp1JOPPRZPpbGM/vSnP/knf/K9aq3y5S//PBXY&#10;weGDWk1uXoRluuWF48Layvp6LmuqL8q1SRRZiQjqLZGN0xeBU9nPD4olWuixaNJUbfRLpgEamA7H&#10;s098zO4h4sqvk4uhMVQqlwk07BP0X4Fkl9Q4ybl5PckI9uaYF7CbiBd0yLhxrUKjfXx8bJsMIr6I&#10;1PPx3BYFQ71hxAhV+zHXT7idmzNEQgCajOEh8Y88E61pJJH9tJ3hgTuTqejqCsh9NpVO8T/5RCqf&#10;TeDblk2inYHVlpcpM25YxIKzGgYwp8KFghLFdiCZhIwCOAYeDpQXtELk2dzoQRs7MY4g+tTaAWb6&#10;Uj1V6dGB/6PKJpaaFOY4//ll4Fj9mlFqNNmxRmuIV3pewiLNgzPhj0/ISgPfojo2e9lgYlRDshQG&#10;eFYexIeSaaRm2UiGlL3zK6Iq06KWAzEnITmDBkQUViVcrfkrMUE52gnMDFhKhZJ6kjwZ0NRMzwrs&#10;0tIytFDNe5opA1oKQj3NB9F1A/GQdUIKwTceiiRJOfe9UKyy4Ok0q/thfPAUnoysPHvQSC/LWdn4&#10;3ZgQb0pWyhdSL8K74G4sH+xkcNw3Da9RBSiVEEwBLqGdzBFrgpNac6K3a9xfSwuyAUuf0uHWrfca&#10;/WoiklhPbYfcsXx8DRsFwsRA126d375AkXBcKh0Vd6n0IxYzRCLucRNojQI6cJWID3LcgAao8yuP&#10;epIPO3Yxil3SrJHRmhAIW1ePxuVo1tsP7j1oQegcIs3QChpWrPM3f+e32f2FwlGlXGV0KB6Lvfj8&#10;M2oPIwgzGFx5742fvPqTN1576zd/47cvPXbRjKb8D/D45cZeBkVF7J8ZdluW6R/tfDa2spHlIPpi&#10;UWu3Xv7Ry7//+/9VPhp96aVPnD17kbFgaqdY3Lpw/vHf//0/OH/u8WeeeY4gTyuIczgUDNFXL6I1&#10;cVL41IsvphJxzhWoBNlsZm1tdSW3durUDqPl2VzmyhtXGMJCOgcrYH8k1KxVQ76od+574uKTHIlq&#10;x8qfT1puEctCpPno8BBFKJOimikvTVzPVlZX/cEgQDOVOAzUo+ODIrFmMt4/Rj6pxu0JRWI0LWBY&#10;qqstlrBo7hzxMMCXrGsJDWisTeGOrc4TUb+JEpe+C1ov9JGmXdaWwPwRsjWDVrNGl1mSkSBmALKD&#10;Tk/8OpmaEU0wQOGRMxABtsodBNAlZVQRQ4bplbkSVRu7gEyXZiECNFR+VO6RqKWepAQsZafCuclK&#10;FnxAoWa4mCxtElBlgvy/lPRxhuGzKEOlNNHSlrKVDkRJk4ucLecRTlYpJhmFMamVibAi1UslCiID&#10;kJXDPNJ0iDJgpM7UPVHXXSxujb9BgDBCLOLhg3zJVGlp2G2ycVMCqjWrmCBJBQ1ha3Rb3olQhxQo&#10;ZBTMPlryGaY4KsPTkdwl4pAmnZnbi5XivQf3IPDD4keo00wSG/qRkirTPNfeBaUjuLNhSObVKNA2&#10;dzr6QBgQ/ua2ISi9cRU04qrqKZIxS+9O5EplgJq/Z/CdaMVQuhrqEEbYwOLhqSPgHH94/xqgw1r2&#10;3GryQjSwEnBEoFCRxo0Hs4SV214/xZseHp+UaiekNHEr4g0ueuPGaNzSCJDyJyi6MpsU2mA4/qDs&#10;bBPNpFC6yXRJ0YvO5txNpcm9nBUPqo16C+ULzSDP7clkzofl9td/57epDuu1UrlSJpuIWJlPfuxp&#10;Xhxk8tU3Xv+T732/Wq79jd/927nVvPHvFPlr+WfJfln+fbmlHw23GS0axe3luS2AWh315cPjD7e3&#10;Wq9994//++9+5w8/88JLX/zSl5DXpvlSrRUI8c9/7CUKuIsXLl1+8snljD64FLN8rJtKrXZSLp0U&#10;ijReBi1Q9qNGvUgJxkkJw9TrDhtjuulPrryKrKEmzmC8j+ZBvxX0Wp986SVjtKArQC2R/UHiikR+&#10;tVE7ODpMhgKsTMpGcBwaNDS9d3Z2+E96tsBj5XKJtZ7P51PJBJAh4hPUxuwmri0SibJ6DQFeq5T3&#10;V16qmQP1M6FnSvjbpBjEd7S4OWyojUXHksCIK4gcrVbqAr18lj7uUOp1oTyzgP0y5hKXdYFM9ExH&#10;lxWJLKOsfVX4EjGUQ6JDtfTkYPnKNmi5SVC8kymD2uPkNEYmWZZpbF0nHB6SUsNskS2xknjTzWPd&#10;KEU00uP8F3KUJgIAtGvCilMXeQgB6jrPjRCLEDc+ibEON2ILHNpSB9CUtiSMTSJgtqK4jRoGARwx&#10;8oPGO1yZqLGU45p1psqtwriic94bIrcGVXmFMdUxZ6/hDj1KMTRZD0lPXEv10+lq62dE46H6gSXD&#10;vaebUa62/WpuOWmBcLV8EHIDhQxdG4uUPpuBdjXApFQcVE9/p3Wn/FyBTNiYzkvhropu0vbXR+Jq&#10;ZLvAeI9UwNjXkifQ7JK4UcAastHTZK7dVq8fJ5LZVGLds2Ckn9DqV8mAL6V9EooktlZ34MgcFg9P&#10;KgdSqA/xqVm2Bzxxm4NP4VN1In0hI9suJUqjOC33BSM2ojug/ivxHTqC1+EFYenWx3QzpGcHM86L&#10;4HkqHsw6f/f/8DeZEqLDXK2UaQ7G4qkXnn0G24aX//R7f/rDl7/8pb/w1a/+uwHZJPMITS9cH0Fp&#10;m0atzUH2Ebyu+MwjhSCkoUKm8lVRaPyd229CgcSnTGkHDWYjH/+rX/33PvYxCn6oK9nN7QyVA7nk&#10;E08802ojdRZTuvlRTUKwHU8andZxqYDyxp//0pcfu/B4Np9LZ1ai0SQHPse+nonRqn39h98b96Fz&#10;cty54+HEpdOXzp89+1EZZo4OFZNsyGAkVCxwnh/FLQpdiZZwGDP3iNJDKh3ndoIa4A3KBa+vb5I8&#10;s44ox/aPDgnvVMfcaop2kWrZONrPE51kKKjJHVCZJM0E7D34d2MrBEmUENvnbCMwo5Ri2FroEIjI&#10;Ibr9fEQmjVwjIao/ZmNPxPM2MxZaQ8vMyEy76u4b/x0BUE4j9U56yV5nV6CMpuWlXFyhFQePEbED&#10;+QFtKMmvm5IWyheZtRA0o/Gr6TCJHKkO0hyYpiDQdlY3iW0urhjlL51cuAAygyL0GLI1/6r5XrdR&#10;TuHiuAtwe7RnuQlmSF4CSUvDAlPd81MaCjFS1mMdkQoDklkXrUH+rDhDGtudpcSDfk4XqM0oDM0+&#10;NHbIOmBE5lZtaviq2n/cVdr31FkYH4j8K8tjF5Qh9VaYhQgFabiphMCknV8S10foqxqmpkpnVwNn&#10;S7SXbaSbxm43NT8Rh0F7nZkiwkh7Tz1SlvJUTXoJRUvikbSGX1PeLqlKG4WTYTDBiFMFHo1ngp6E&#10;dGrg2tHy9Di7sw5wfTSUXs2uTmauw+JBpVyg44fJfL15tF96UKwW6aFgK6SpWPJ8BTgdm4KLkY3Q&#10;h9NgqhaGYpBmH3l7Wpy9GqHfhXDkYNbVaDwxiN1Oz/Ibv/s7AzilxWKl0qA5F4/Gz53f+fZ3/uVb&#10;773/a3/96088dRnOndGfNxNsJjireyjFVPOf5tBebnUZbetfuRQlXKLcmvF1qWFJ20F/5w8bIhr1&#10;x/Hog90FDcCIlvOX7VNnN9c3SR6/+fVfvXv9vWpx796td9576+X337/y4Y0PUR32Ba3jcql0cJxJ&#10;p+OWZcSdRBdzGWteE3NQJKaMbj1+7jH8QRg0ozgJhEIkbuYCzdVpKWu1UjKC+B2fHJVPCvEIKTpH&#10;KrMQCBiyCdxrqxvm7B1CU02l0hyHJ8cFcZN7nZNijQkKUHRKA0olCg2pOkoTinuj/FC5lt5Ee9vY&#10;s0zVXXY5ybm0XyhVDRdA7DGxVaQVxighzwdoHhEbcjOOSb2IqMtiqXhpF8v3Cyr2SPLPylTVzhZP&#10;jsIMR05J1uqENWGUQCD4SfWkvJu4MMP6okvEsax9xHrVQaBmg4FNuBkaXZYEq3FBE0uDfMM8OtFR&#10;BGkv0312lkaehN4JQCKQKMtjU0ynauVrQWhqQ6rDyomFw3E+C7nT2S/naQMA6vDW51bIUb9LNkzs&#10;aN7TaKotAR2FMwH42slKAYxauxHP03EhCQ5h0yLdgOHReQfDlGOTaXiItjRH1kUQE+uXtr2ZXIAL&#10;oxcjEJG48H7GYlWYHjwAZj6W7lYsJzAynZV0yIgLDpKnrqLAqDOY94acxDJMZeGqV4sjPKRlYqo8&#10;U6md5KZIWmCGyI0DXdAXYdRUHkvKgeREBX9/PIPrs4hZiWwsD71m//Dg6vV3wYkOyw9KtcNirTmc&#10;uFrjbno9NnH2GURgd2juUQmD8fPhj2BPde5pE/VdtNCKtG84CCuNxtBWt7m6XieHepsTiLYGaa3z&#10;67/9jd6gU2rWGtUqWCUKsgf7+w/vHPyd3/u7uZU0Z7jyFMX3RypxS6255Wz9R3+Wp80jZrvWFEWd&#10;2qpmD/9PttP15M3mXH6pqtP4nsvzz/7oX3A4/eZvfevJ5z9x6uwT5y49tbK2GYtnjWGYs3B8TJp9&#10;fP/2zQ8/uHPvdvV4f9Qt3Lp25dU3fnDr1vvok6+t70ymnnh61euPZPOrGEi1SkUko/zwgR8hCLpb&#10;SoIcC9jANMYblUKMcWXgHK3tAPGdOQEmFFkUxDh/gP7HolUpVltNFt7dg+Nuu4VCSywehBVF8wYu&#10;KVxWhVVtGNIto2BqPhlJrtSVjDOfhhqxcMSryOujmOQYo4pmVRsJEVJQg9ITV0RalQoKDWdTzyt3&#10;UrZsgpPybJa+8RjWqLsOOlmUqEhlaEX9Hc3NAgEyO6P0VBkqiTYHkJzF+DmWK89DmJxeR/KVbHQz&#10;OsLSMYWvylUxPxRllA9qy4t/YrgWiizCPiVjZ+ArFer6Ix8D4A1tYFHGlX+pOuSOUEfilrxEYXUs&#10;aJ1o4SyPCPYbTEOh6CwAYfSmGcAPAt6hFGs+PDxdI/8k86flrdAEp4mYDCJxWW5XwGjpUY9p8UMd&#10;EUnH4eixKyV6LmlAPojCmNIMCC0iXwCagWZxiJtMWHfa0LXJRRh3X8oqOprt8mBU7AwKA84P+GTk&#10;c5h0MN/KoAyTTIzs08k0lpC6Z1TwQHfcBJNE4BqFRCNnhj64RJ2Fj8ASSobhCnQgzUWCqWwiS69t&#10;d+/+62++Aizf7VfRFyYDxuuO1GDm6E0daOR3GMeKhVNIx5kMT7HR9MQn3Uml66iM3K2pc9hnBmTe&#10;Wbhp0S+gEmQsV9q7iIZiUKWIac5v/ge/g24a5Kmjkz0yVlJA5pr/3n/4d4OMGOux/5T68qjM0vJd&#10;PrOP/piwrnNezm2qFjgHwGbhdjd44MsH8NFx+r/wF7PM5v/ov/x/PXb6XCgcaA3nL197+Affu/LD&#10;tz98eFwZOPyxWKRwfEimzSE4mrtbQ0dydeWlFz+9c/7xU6cvPP30x/H87PYw4hPzWlNobuj+MWiQ&#10;PtTQOk18eQinPGhWD/JvhNiQFSgUi/VyIcZ5Dm0N8wpRwarZbIokiPVM75kwBxSGtpzgR/uiXG6C&#10;YiARlUolWCrRWKZcr2CEDmuYcxgokbczrS5+T5Is2uFgNboiKU9DlTMZF+uArbIQe8QYr0SjMVYG&#10;RQKll5rjIlPr16GGm9OLXSCIULPYKkShsIyMUKRAAE2zdPp0y8V8MieSJl9UrqN2zu03bmBq+NNr&#10;YQ2Jb6OSlNqKnEK1pQNquNpBPCwj/8szl/OdsjNjzGkAVK0vjWop1X6UjKsuUW3Ad8g5lb6ikU1Z&#10;rJahZm+pZTVzrhRDB6d2MOe2kcAS3i7aCpl1X+LjUoMx02DAJEhcInjNHKGM5UR0kOS2wQpMJDLG&#10;35rvpYxfppJSq1HioPkZI5KtbEnK2q22XLQIn8LbJaTL9jbjijKF1z3kAmQ3wYNTEF26viP5HkCg&#10;13gb0JLnucMP1AwoHR8yW5/TE2I4zi21/BnYF7grGLxG4HE+1kioFEeXXUJxEzjR9TjVUxC9bhrx&#10;N3Lh48Wk7LJFA+GVeHyVO7G3t7t7eJ9fCMSYC1JLWCin0wXTDcGk0uGDRr2Aggd6ACG/nwSE4Cw+&#10;mHNeGh73FjWnewRkjCIBVldudi38BnJDp3stuZKMb4WDq/FI3Pn1b30TwcLCCbTYGkl9Orf5d3/v&#10;bzHRI/dNwTE6jgVb/bRTauKcgbN++uej/+SuA0SBZy75C9L60UKn57xshC5l1Qx48DNffL9Q3G/W&#10;jvgQB/u7N2/c+vKf/8q5S09446lib/GwOsI+LB2NbGydIi/D1BUrxeeffOpLn/7Upz/+HIKB9+7c&#10;Pr5zc+/2+9VSwYrlyhUU2hkB17Am3UOK52Kx3OkhjdsdMoDZbxVKlaOTQr/bCweD8Wh0/+iIRCZu&#10;oRkuSQSAN/L+bDYtURDQYXwoQfk0LOAOCqt3HZ2cCCOxTROxCKbdkTjCPdZgSqDsUQIAzomoZURg&#10;aXQJ2RHEzEtpZohjvNtrwZOR6rPmRkU05le0j2czeoc0Y0mTTdbqEndteRCoBSYUTFQ2JuiVoCMb&#10;ojl5QhMpInwuYoa2tBnvIgeQf5akz1RoaZ+4vaB6LGf9jH4UfFhQCwkqn1pTlVJGAMMfsb35D0hg&#10;IGnmtzkJl3PP2ugGEJc/JCFdiunTGfUrHihsAK8LwxCRiwgD2uok7zpelVnL+lFlCbWArkhiW8hJ&#10;DTTzLhxRxAHagzQQBVhy4RhiIRKk0SB9al2gqnt+FB9yhVrBTpzEbFUNjeju6labCRIs6JUjqPiH&#10;7oK5rdLTHlURmAm5CQCcEQiQtZE4/xqvodmpiTFgXrJrQiJEVgZ6+sMuH1cMfGGN1AIUhn5JdLYH&#10;MZ8VcYaYPWcmrdGutCDkyD92JOhw6fpMWJdwJU1LCcCZUV453xorSd5rRKU6mfin85Qvkg6HEwSw&#10;h4cPcALDxjYQ9fjC6uVqQMDsK+Q5mTqGYdwelfDeiFlJF0RqQ+3oj2vsc7tzKJ1RU99BtCX/ESVa&#10;OZ8jEdmJebf83mTQGXV+/T/4FiuvjtrScbE792yduvSxpx7XJLk5ypeHtsFVDeJmsi3TS9T3KUvM&#10;EngEvysW6ElMOl0UkYytpOKtKib1drRbSBqVon+0zYmU3/vuP2ekIxLHt8zxj/4//5iF8sUv/UKt&#10;evzyt//bU7HQX/r007/wsUvPXNhaTwTarSoik7AMf+Ov//rG6jqn6ApmyNvnNi5cPHvhibXts1Ct&#10;rl1/NxMPuCf1vVtXr779FjQmut+lcoGJqFqjkUok7DRgRmO0hdQYj1qURvVaNRHV4AxLij3MqlxZ&#10;TesYdKJZNmy3m4yCquNtWrlIzNEJg/8JqkZKjDUI/eN2Z9Ad4GE4gXIGzYqVQx0INiQqypyGvbi2&#10;/KtI0gaM0KgyL6GOE0ZOfoIOq1RKv0x/qMhUP0mIphaHMY2YaXiWuQ5peJiK2sgYqD5XjrvEviXc&#10;wimi3pT5tiTPxL41yTOfWWelMS7StjHuIkqtYXgj+UrGbxoG4vFSxpPFGNYnj0wHI7tapYEBxPS8&#10;9atm5kT/pYrXAO9LOHwpimv+SWW/xtVF5DJ0GhN4BMFphw5VcgukUGbD0cchK539dkv+eRqyUhqm&#10;8od9sqzehbGT4IiPzr7WPByk3B7THQyV8PmoomlPkJiKvqIN5/C2UcmQdoVsKdng4jdIfKoHYsn5&#10;rJ4e1na8u9wjaSjyQUA+FiSBXCnlvix9jOQBso/yX3K5cA+XLB36euj84lk3QrMDzS04grOQ3yI5&#10;IjCA8LMkZK2m6kUOLwY60ii8EsaFv933FOtsfR+sD9R5oPPsHe82p01/ED9mGgFDlqLsotBvdzgR&#10;XIdXTf84Fc2s506HXfFliUvkLHeL1UFxwkSf8E4uHI3ZOR1BuJUiaWEl6gy4xn7CoxNdgm/+1te7&#10;vV65VqtUmtymdCL/3HOPcfYbVEfn9nL6T41UU5Dr0lVW6mkL0TBsJz4RP8bDdzrGzmnX1mUIou4J&#10;hrnXyy1tXoNXkb/4T9twQph/+P3vfOmzn7PJ9o3Jy95PXvnRme2NjWyUaYbLzz6fXVlnEIJ6TtN/&#10;01mhXi2US+Vi6aXnXwBZUcVpcjYD72nYjrV1+9a1nbNnUvnNM+cuPH5xx2ubXvnJy91OA/4Kq8qK&#10;pxnRjwYtrxXhwIBq8uBgd9ztQmilZ4Y4cbVUIy7sbJ8BtoWoGWKi10pCSWM6hVORt3j44D5dtyYt&#10;dJ2YAjY5EljhnVaLutiDCdZACNHJyQGf08yEu09tbqRjCSuSiEbCSK0gXoY5MAU0qWwU+ZUgbB2+&#10;I7cXMd08CJvj4E7+FhRObTRhoYjnM7l0Mp2KxmHLMBjCQKgkBFlVHvFFYdQEfZiWgtg5OQ+oDBGz&#10;YdMzZ+pHcYAfc6EBpeEPHDShpLBjjGMMrumG7MOZBaLkc0Mwt4AueUGcXpgigBHNLDMf3uu3/EhZ&#10;ukOafuWb/AXNA38kHODsgu3Jj2H/Bawq7JOrANMgL9C4tM1oT7FpcDCUPwjfpJThKRCmaXeRhwQp&#10;Z6hzqTJmExGT/LCCeBvONGOPzKLx2il6JMWg/1Slo2hlsABDB5IChL5nACLWSW9CyEBPz4d8YKvV&#10;hugKFK/6SXW+uPE0H9DIQtyR+w6DhfsP5Ujy8fhn6oZh5sOQF+rubtUeiMU6XL3ZkOJ5NGnFQz5N&#10;z01UC4AhcIOb3SYSUOaucTd8RFedGBLAVipjpOcF3lOaGI9re2nQOmKaxeuE7gT/iYi1d3ivN+2w&#10;Pbq9BtA5KiCMHZhP7aw3itwneDpc52pmy7kI0D/nY09ds1LjcGBnkgi/HRF+2IJi6ZG5Ec7Eyu55&#10;eRq0aWUgOHb+5je/Cd4OHa5SrYHLnzt99tJjZ3VpBkZbckHVu/uzglxtPMN+MnHbaEaYDT9tVCrA&#10;npxfdIIGTSQTWpBRjYiyabbomFLJb+RyJcFx+/23dza2g7EYvCr+fXdv7/aNu88+8+Lm6fPOUEyN&#10;kKVMv+pSNWbKzfrJyUmzUnvxxRc5YZcRZBksl6GEV35w9/ZKNi0ikt07cVuTSK5i998rQ4Mcjklr&#10;JyMx0d3wuvQwAhFr7+AAhjBDBbTHKRGPDvfJxI5PDilkCoVSsVDjthwXCuUyXunVwkmZo5t8k+xA&#10;7cu5GMFk+mO8cbpIrGpUFZ8DUPn79x6wclot7ApdseQKi05aw8xAOGGw+KkrHj44APFP0BeMpAI+&#10;y0O9h4U4A2pkjVCxwuxna+nRyT/5fNbWqTOpTB4DE1Y/ZPdUNGV+2Btm7D6C7ESQYXvWTTyew/8g&#10;rrUbSycz0XACVybIdTFYdpGYBXgYDiXS6WA4GoklcGYLWBaWzuFInJjm9WJmHvH7ow5psFkmMliY&#10;dYJxICWBrorbg9CB/rjlfEwG5JeuErue+UcyRqoADzvaokkMsKfBMR3UCLPzF3jb5CIB/knfp38Y&#10;wkc5iJ4hjx7Qgs3O0NqCkOKLeH2MzTPwR0ktx2XFKFeYZwW3hJ+H9+52Q21EUADx2CA+WTYug7e2&#10;Y3GFOLeLJIumZLPR5VTsdYf1BpKyY+4o1Z+qZIh3UqSGT15ktdBww2aTlSADXDwwweEFiXvIb3Rm&#10;uTzSyxMDdIrKVmtcm46LKcu5GACASVcazIwjvI80CG35xYhYx7IjaRZrR2I+7EgqOqLNAGqb5otI&#10;ntyTSr/aHDQYiUnHc0iGcPI+ONirVI6Zf+wPcdoxJun0aEQZIXFoM5lBMsgByc0h8rdGLQgWfXvn&#10;qHRnPGvM4AHOJ4R2mb1IJd7g/fRvAQ0lJeBvY9Xn7tuv3rrWbNav3r6JRvqwOSDuXb54Jhb1H+3u&#10;E5TTaxtAROsrm/5wnPDP+Ash3sXcvHY/q11+nYAQ+JzcvnGz3ui9+NJLcNcCIYwOSneuvJpfPxVe&#10;PbMQ3stGFDlcRI9RD8Y/4ze1WjMeSwWIBaZ6/8/+4T8gHfq9v/33lCouq0JJqZmRMqqQ4fDW4f7b&#10;b7559/79v/M3/o/JaOx/jOTTVHv9J3+6vb3eHdo+2D2eOaLnHn/MGQ8x2IU3CoH//gfXjq+8ej7M&#10;6Wx3RzKp1fwbV15B6f0ip/+FCxBaX3v9R7jSSlLWwEsCpSAUKjn2qeQRVOxA2qtSKchcRSQoogv1&#10;s4pWI9+DZiP5LXZi0nzU52UZSsGH7WF8xQySxOSYPB7ICWdTADpxxXgbKduYXNlwl8mWjTaQACYR&#10;uMYDgi+n93Jmi+KDPaQozLlhECPhU/R7zXSHxHahdbn9PBzCGtge77IkdS8/BLmaQQFoEgholsGx&#10;Pgo1mSH38XlGxumdlbMUa4SIqkoAHEvC7Errlr7itCTQgTR2M2pYGmhGjTzTb1DRIWal+Hx6Ncnf&#10;AiWrz8K/y1qAS/UigwkRgLRAkhfSr518TEsAAP/0SURBVGFIRgC/GQrU5UoEXmxzIejK30jqRUoz&#10;eSZnkekIin5jxAXwd5FVNqB5NJlA8PLGh+9xAdlUMpqI4c/OdEDYB9Vi3OgXS/0KISPkjxCsy7Vj&#10;xA1gxdMRv3z5JeykAt5kNBo/PNrv9EoLZ3foYkK5Nm4dZPytcqHcmSVEQBvbk7HNaCwnqsVgEEIN&#10;whF2YD8leAKNh6ndranyCU72U3cwIibXXNZ7UDW7qIZ98vLnN3NnkYJ75ZUfX73xFlz0/rhot3wa&#10;tcc/zw5oh7C/ff3UNnpxJwdF06r3dIcTf4gSzd6sV3nh1e0co/tgdBBGyVeo42n0d0kwOh3mEPOZ&#10;PLeREOP82re+ThAolo5r1TIA5KjTLRzvwuW2uYIWFBQrHokmVtbXIBCg9d3tgcYzNTSCP1coHB7e&#10;v10rFjqtBiEAzmwylbCsJCqCsViU+D13+eK5tV6ridgwcYlr0fRHu85TwdTn+ltvZElhGSyB68al&#10;jDvvXnnr/JkLZ89fVA3Pmb8YovJHrkGhS1UFfaXR650cHSP6+Itf/oo6JP9Gx84+bTRLzB3yNJst&#10;Zg9RR3I889iZtM9tyTrbAdcosbaSv/RYpdMv7O67bQNfwLl/UqR9kctmweQeHh0Ujo6QXVJtqXKu&#10;SVGPWBdKcxRXcgqAsSBZlNEMz7ReA2gtwwKKyGAbXjJ0cUQ0AbBVoOHTxLbXzoelpX4ZiF6nXRsM&#10;0OwBioOj2V9IsazL7cS3RU+WMr3V0KDRqIeY8KDbBEaCns3UKtAgxu5gREBNch5jjFGUmBldT0Br&#10;SnLeE1o6BBz2iSZ3tOeY6aQVLPhMTSk6sDr1VLeyUZiFEf4PfYYt5KT7IxiMU5gTiYKZsIQAB8Pg&#10;0n2G7yVpDBB5TQSpc6DlhrMptDonAnwqKwKihBHOSL9RiHeRGTN65pPnDRUE6jQaRqXKoKgQk135&#10;Hie9gFr9TW9PFAC0VntQmsQjYHvq+KUDrurzKQxGUELAky7DxrA+GSilJgcw7+EA12102w00hTrt&#10;JlahbCFuyub2ViKRgXhysn+P8h0WCx1LZstazHVMR8iz2X2wQinfEftBcrHe6ZeH03q9X2726qn0&#10;Zr3EpKqdTIaOFyUY3JXeHB3MYQUiernQov4FnPOFldkN21xnf9RuVsutRg0FBBSyOk1jRzdrz9yd&#10;zrjS7JQgLPuTMSpGSlAVz3jUtsbnti+Gg3F6JXfu3D04eACywAeBvUEqYfp9fRiPQQu5fRvCYCLf&#10;k+Ha0BcbdptttB05R9jOoUiQGwoZhLttdAEN/10SKirewohyu3FnHNmv7d6ulUu3P7x689bNRnec&#10;y6185bOfEajj8WQyGcpGngEzN61WkyYMc7csvHLpcNzDOUiMBZ4kJn68Cc+C4Qo0/RgdY4yManO5&#10;DwFHS/v3TgonjKkgboSuF2QNbnrpcC+V2wgl86btKXbNR5W8OclxjJYHoJS6daS5GUN6WCq/9vpr&#10;hweHf//v/Uckcz+7z0XIXUzu3LrO+cb19CT6L+k1rNFiCUhFNuRQeRmmuQv96fVrH5ZLTfZSa/+a&#10;bdDkMzz/sY/FotH33n/nwZ2r8lVhQNwwY5n44V0gvZmRKnhF9kYX2vyI5Y1wAz/G9HsqHRvCr0bY&#10;hacSCqH3vCRo8xhQegDKQDNRfSlQUcz6TEOcfzWysaqqlucj1RsVgIySjDQRWx4xEXk++Dy1Sp2X&#10;ovSiAxTzh6TlatQpMqnU8hVAvnmmSFxwqTTUTNK0QIAd5In5HHBlMYfBRDkPQc/ni06jzpfI3tMh&#10;OxCKPipRRJd4PE4yD1VMLSrR0IAbNKos1idDUU73YIJbuRQPRfPSNJhYfqwTQ3ExTiwsNXZPu82l&#10;EgQJEVQhwJ3kRUCzgOx4tgvJnzsbLQS51RlYinkvR/3IgZZrQDnRZEqyLWQSkMnloh4QNYtkQRJ8&#10;KkdJgQTrSyFbZ7vSbYMVqTsVjLzw6U9vbp852D/+03/9XbTuQfjEuhmR39L4dK6sBymDvG45ukvw&#10;ajbv0fiwwvVuHbmc557+ud2bbVbf008/f+XKFVo8Tn8vlEd+f9qtlfv9MgJVqbUtpNFb1QaToWTw&#10;ItySTCMhMcZrLoB+L1fqDzv8eW/P2VOO74qkVze9SrznlM6DYr1yWP7f/XvfTKc2QZx+/Mr333v/&#10;Cs+0P6w6wxgiS0W7161lU2EqJLgBxmIHpQCCc3DcnS56k3a/6g7KkhaPhkiCQEvY1o4A2BgN7O0u&#10;gVI+a/FECLC1WK7br+/dKp6U0Ga+e+sO8W1re+fnv/D5WCicjCd4hL1BgwE3zhOI4gR8ZOoajVqj&#10;VpG+B6snYNmdPAwklkUIiUYlRokUEsMwyHiKW6G6XPCs+QuZLsbrkBQfpabUf4Dc5ICIpTdrh83j&#10;PWawWZrRVDSdXVN3x2YLRMKacF64WT23D09ev/JG4fjkP/5bf5sjajmLZzJbRQKW91tXXs/lTwFW&#10;yqBDK5W1QvkZUZoqwtKiUW8Uisc3b99p2sLRrfPHu/fuvPa9U/n0i5/5fH/QwoCx16x4fdreRBl2&#10;GXkNqTjjoOoOGowAPI+yKxIOgVxDradIzmZzXEaXHHE6iMSSHo32PtLGlivZgj6KWZ0uZyIR9/pI&#10;rtyd/lR8SHJ1zSVgkzjBWV2Ukj5NIA5kMjelTZx1LFsCQr9Vb7VrrHQ+cjQe40F0wAC6bUmtzbWd&#10;CCpYwbNPKARQa2e988yodHB4IUAFrTg4FSUfeTRlNGcYKlpqYA86cg50Oa1ohEPNHwAkjNDvBuVT&#10;ki8F5w6PgHuojIWtRUahtN8eiMQ1xT2b6z47pXbCj0kI2ekiC+3WGwQBs2Hn/C5Ckbr7pvZA84iT&#10;igchySTjMWT66mLqEBipVIlh0q9Upaa+M8GDCBUI0R1G4UsmCTQAWUJLHSMziCcKMzA/ybF54hNy&#10;hGQqt75zPp7IoyP0+is/4FYYhpzR1iEN8U6iuUgGysNsjNIyYDrQV3s+DkZDEy7T7tjZerayCz3O&#10;u7Gxde/ug2rpIaTYUAxuHBV0r9UpOKOu9OoWmBNyO6rwFh4+LzfHOyJ02IO2MC7TsSAzQuN+cIiu&#10;CzQMOk8uT8zpoRqXHUWnfFLbq33t1/5mOrkJH+RPf/yd2/c/YHyp3asNZ2O2EGgJTbiVfIoRdvzL&#10;SONbwz5q83xqzySAPC740cw3d4cDi2k7mnBYpErGijecSA3mgVIVeog8Ff2oUFrxWrNt/+DurZPS&#10;4b37t+5ff0Buf/nshV/55V8KBXyi7ML0Iynqgp4XSIpMMar+p04CTfXa1jYvT4L5gZOjm/Nf6WEq&#10;5IqFnSGxI7S/NVol5E3IPMib1oq6c4hqaBMLjDRD/Eg7soijlu0Pf///9+aVK7QqlDz6nMpXkeB3&#10;erYuXP785z7v9MdfvfLG/u7Dz7z0VC4SDANPh2g6Um3LmwL++J/86OXnn/uEprJdcE7wFZqhD2FI&#10;72oRsLxYhWzg1374Q58VA8EIRnPf+Wf/3ydOb3/h85+/d/8+CAVKoatr3NwOW51NBUWJv7COwTMo&#10;d1l/jZY4FMlYGKW85VQgc+9LGbBWv5eMRLlFyzH1R2rKEwzNNYuMMw75DowpisCVzW0rHKdVyyvv&#10;7t3jJD9zekcz6pDVjL8inmi8/syOJIUEEkh/qpWSJBqxYcdBCdpwKNgY9oqVsnuE8oo0f5UjLO0H&#10;p0YaCDkZcdUc3I2gFZEKKnsdpVzoMWbIVElBs+JgLsoIabR6IwDTAPCYO0BXQOOfqGJNh+QmXuoe&#10;GcWBG6rC4laQgctAiTWHwTujUuhtQJQwfBxp0YwnHC9mUATOiSQdP5KvkVqDMKYp4q/yfhcEINs2&#10;WrBDvUHf7kR1h+2ukQgZThjRC48/TAgCe+O6FdHl3qwjX+w4iW1KRp7kRSOhktlzBXGSSOb44CC7&#10;V6++M+kODFQyVe+G2+uZ85RDmE+Yr4FDM+SNUctpsYJsJIPb+UvtIvFmFvBFwacxnKMgmhAnF9in&#10;zNvdAu4cvpjFEhft+tEYnCbLwCpj83gE95oFZYsL3ZiptRh6+niH8AR94UwokSMzBQ47uPfhoNT9&#10;1jf+Lyv5LVChP/3J9x6cXNdAux2hLrb2JJuMrMUTTidWsL1YOgY94ahSGtH7U6ZL+aWMWDLesPpn&#10;0xDHEFnCqIt8Q251pYYIP3MslEKDBUnK2vqKGmHf/N//1mjYLZZKZXK54SgeDqSiXsxp251quXJQ&#10;qRakyIGV9rA7IPgRveXaHiy3q06flV67kMutJqI+DGACPqdfa0IeNnRtZfhrtjoiHXBBid5iWhgd&#10;ZJYk6Z9ET0yHjRbdrbv3sVWiZNzY3KK0o5/x3Esv/tpvfOMvfvXf+fN/6d/97Bd/YQNYPmR1pjMi&#10;Aho6qVAA7vvegzvX3nv//p1bnVqNMySdX6vU+2fOnBHLFAMPqU2E1cNfpoJzO6ULNXd572BrZycU&#10;zza80ZsHR7Xje9srybX11f3DQ/KUkEXPSGkRxw4MJJIUOHZyurE71lY3M6kMvFty8XgyZsiZGueC&#10;KivOo8OFbIkam3L9NvrfxgkTChQpvcT9OOv6/dsPbkcTERgy9FrpwXC2X7t5NZ1OQNOHkC89R0x2&#10;5DEgciUNc0RDNOgCe3xhwwWNlgllPBABcDkvrXlNIGKYM4DT8LzGffwJ6V1pJtzof5r/0wi4+KIa&#10;R8M7UXEBQE2oGwN2pqWtbIxnB5ZN81eKqHIrodPGyDsSNHQVkRmWgHiIRpjEYuXnqcb4WF1isXCR&#10;ecHCxRXgJGPra7RAvWRTiQud05QPjT4BkpwxbpiwKJtKuEb1utSm3aGgeMgCGhyEGTFFZBnMSwVo&#10;bNKXk2aMcbKBX6xReenhQjBXj1rHvIEMZb9hn1NHBiNh1DqYDGvXa61GnZsAuRNhDjp5EWruADMP&#10;fChpyxOMp25J74w9AzrpSFbNiV2OGLccyJOAhL+Nj0FGcWGBfbhBNnfcS++CPWAsOfBFspEJAmyJ&#10;OjlaxP0xH60BshDBmpQ/yAFIZK9TRXOsEo6GgeUPdu8W9/fqjfaXv/AXgv5Yu9XZO74/srdYqggZ&#10;yXxmOgn7o7lEYtCqEUp4Il5XGN9ccRNEbOGOTwh6tA4Wg0795AiNHMw3EPQDyPR5Akj5E+sR0aay&#10;knuqmdUTDoddA01p6J/ERLwFQCbJT5BDhJAwdGB2i3CB3J0pv9DBQO5v5nbd3t29/MQn/ZHMnK6s&#10;W34XPO9ogJbLcnxY1j9m3lg2HD95Z69cGyy8YeZzLQ8NEI0r/NmX3Xbz1u1QJIQSGGBXNBHGqapX&#10;r8AXYRIbiS06tfSoeJQgMIWDI2CV3/rN3/j4C8/SZz5/9szHXvzs6pmLybVNjgIIHmTpQJ3NZkOG&#10;eU5kiR6x69l42JVwC+hkbp++UHb4Pzwqv/39fxWbj+OxKBgPVDxtPz+tlHapeMCZx5OhAmCYu16v&#10;MedQKhVqjTIAHPVcLOLXYBKvLesCQAR4EcR8QEpNUan2VgZDni9ZLig0UjaZTV+98tqF8xfYfsfH&#10;R4GgjyGku3ev9gdt9iKUnRCdbbbFAowP7ybG0escRHhCeiE5IErp8SolpoCSIwJgu8YVO4OeXE5Y&#10;3dOxV+NKcEN5UJqsYvSKqTRTTwnFXnrPwEEbjAZsOWOiovFcEacYijHjW2xUWuJQPQTaIfQOnk9a&#10;sJjQuTJEHHA+VebGjBChYvFxPJqTUezgTcUrFcoHOdzAE0tDEiNuLYaYGX3RKUwNb4djQrqhjF3i&#10;TDLw5syXDL6mXrleX4CinEsmfrLH7S6fiO7az2rgEiAMR5ApIDk4iWYpsQjBw5jN07MI4dNAU84X&#10;RK6cA3mpZ0e7H3JoCGBRrux0SjRiRgwd2IYi6YG4gGbR+6QHwlhcdwZUGbXizXaX16ZPTGh0+bGb&#10;nYKZc6YxKkuLmp6D+mr08ObOTDDpGHoA91SDAGJg8uH10twaqRmiOVm6XQyYoRlV3Hs4wbZ56PjF&#10;P/dvU/dhzfLweK87bojIFEDRWOkK5PlcMoWxAnRdSu8JhkJkAm6bHz1mMjpp0nrInEaYA9SriELT&#10;+oI8BDoJ77twVJr2dYtcQVYvCCjPz+385re+BiEUkcNSuSFDHxlnLcBm3EEcJNg4QVyjoRxRfx4X&#10;9rH2QJjl4d69S+cupjLrM2ewMXb2Z44+pjaQhGx26hXl9sh6QeXXDJejQcbsDLG7eGwE7Rg6+f9D&#10;4iugys07d8BhI4EgFwfeS3F/8/33jx7ebtdKPCrbdNDsd4CFgSkOjk469doT585OR9SWQ4IVeRg1&#10;l0sPtUnFhZpatVhGkI0wxrr7M6wOdcDJcO/+w8tPPnvQ7r/6wbV3X/7XwUFNDAmPH9EeqSPCYIM7&#10;NKXgxEMjjmg26RrtglL5RARYtDna1ALSHgZlNF7ckhIU+1uSooj1wGM1qkHgVS6vmNZgakBQ8G97&#10;jRt3bxF5VnKrBEYapWTSHNs//vGfnt45x4IjFtAaIf/cfXAbiV7GY3b3HzBviyGGRFeYdVtaOsl/&#10;QYx3mvg8bclDUHd2aQRyt2HAz6RIZoTJuCoNkLKtKKo1uKlxdw1OasZP2PbShgtumlhrpqDSbAqK&#10;ZVI8ZcBUM7ASrZfSIoRqkCFAXTB+8heoKoQI5clCEWTryWYGJSbVdtOnUOItBjsJOoYluidEENFF&#10;VE1gbgBri31OA4d/WioUyLnb6J8zrIljnRp/sFMoveHVMp3DfjTyGCi2mGE7If1cAgg+DB0FQUB6&#10;0AQVI5LGmAesKCuXJKytDlFPRvK2sY/evMbxzfiMBmZkvaLmotBC1k8A2TbmC0gvc8lcv4EijWh4&#10;ADQ8eW6yEaL2OGH3eqhQwJ/F0iG2I0QHUgEmlYtvZAIJeCrNPucqqgcBr+DxaWvUrfUrU/swFI3C&#10;0Gnja9XuhmPJRGL9hWc/hel9q9G9d3R7bO/INy4Q5BpAXOEtZFMpAjLxD66DVPQNnZnxMJIlJU1u&#10;V3H3sHR8AiTqFteaRFKDD1Qx0JAp98KRSNBrxzjMuM94nV//rW8g9VyA5F1vUN5w7sMGW050A/PA&#10;KiDZZhU2203u897ePiERW43V/IbdE585IzYvHV3N6UnMFKaC08Gr++wzDm0eTXVuv3XcD3hs8Whg&#10;Pe5MaJMLQlmaqS6PWo6BV37y48rRfqNepoJFQCkWz/gi1tUPrtVLZfFOet0Fknl+MiUH+5zu/Ze/&#10;9Is+K4GvCWYKYmgA4M/mlWq9Uis1m9wv6GQW46WcrnzmRrPC2Eur3b5z5zaQ1NQb+A//43/QLxZn&#10;9Uo6muDMb1PZ9Jk5ZCJpUK936k3m8ae4ozRag1KlUSocafYRlXLTIsbl03SDmDEYgFyYAVRjVyrR&#10;aM1fSdZrNOTsGtEg6qI6Oig1ioreTncik+q1QdTqrH8e+b27d5m9hw1J9tHCNK9Xb3WK+HkMZ5wQ&#10;8HNKoKfsHVFgoVgMEC1nWMaFwQt5HYckajkkXxAgaZhheGp6k8ZXHW9wdagA7OnBqqBjX5PDkdCK&#10;vWrEX3SEMzgpEwXUyMUY17WLrQnVRNYxiDRSC2u4EkI27n7K5sTDhQukZcOAzZDygXghCrsGAcil&#10;saygoFRyYGixbHbRZWXxJwtBU6SRFtCEIrvROK3RZqTIEYldAh2AcBQ+dNhJBKFIKR00OpK01shR&#10;gX+g50q9lFY7HFvuuLIFM8pDO8IJwW8GFwo9+EkoHIITQFSrVUroocpRAVdhWp40AxmfM/Qjrlne&#10;G0oN5NYsW6ZmRzvfOcun16qVdqVYODzao4GHFi5QnThJ/Lpf/iYjcCcpvEwLuw8aJ8ewaoJux0o0&#10;HXJHQp4AvTHM5IkexLKea8h8WyDuZ6/CfUIzArKULxxYXdvOr26d2kLmzF9vVJrVY597lhB7ySJv&#10;pwcOwSOfj4MElxt1ijD6duNxr1mrdLrNZMTPrMJoMKsXK9irsPAQEZQartEXZKGSiBD90omoFQt7&#10;whSJmm9z/vo3f51GJHukXq4hKJ1Mpc9dOkMkguFDSwWLvvF0sLt7q1wskMbRrSlVao8//dTa2s5w&#10;6idhQQX81e/9pLZbxAMeMXjWPhwbQCR2cd/muF0cQJZchW0FLcr4oBovYs0bjh9ZGNrfvXX3sFTB&#10;Nocz+PDkANsuoc0un5XfSG9fmHiDK2cejyZW8ZoCEDs8OkRPaWtzs0m50+70Jw7wo1a7X2nglQSS&#10;68TKrNnpHVeruwd0VRgVr3eG48M9ROWKDJHevnXz6rV3240aS4K4yknBKSnN/hErCKyM9amcUkMd&#10;6uzM6AZxPJvBUjv6p4AulHDUsGpy9caFo+MZZUUowkdig5mTyeSRCl6UwBAwafg26XfCW2a6CeV5&#10;nEuZ3sCjiWfLe9OAlPp0o9ZsFnr9GqgV2E61QyutKNXqmfg3yrrl9qqGFBmBnJIgDEPbZmjcyEsa&#10;scMxJzBVBtkEM2D6GHLe1WAWQchosw8BX8Sz56Moj5UWCL9Ig15AgyYRdOSSkbNNgfPUFmRiTFCD&#10;oHcju8iAc5scmv2OdL0o4lB+mWHRMWNAMV6EEk/cc2lCaDwadhg5gE73IYm7Ub4USieJDJaAPoKZ&#10;xZNcrX6X69HYvZj5Avw0dUUuazQm6b1CRpAjvdHiVgdNqt4akSEK4mYsIW2hQpMwisXeCMQFKkgo&#10;IYRLHiQ1SID2PtbnZvjVjNCpaFEGp6k6iQhN+7QkZyEohJFMm0S43ZLgD0QAeAeqy0Ae5z50LaaY&#10;HBM2R/XycfW4MOt3LTHyHEmHJ4QXGGMdfOzJAK1eiJSBsAOO9WomRbpN91vMBI8rhnipBQE6sZHb&#10;IQtr1mvTdjUZmmLazMBZwO8slgo0yqIJP/GrWS+jHz2aNO3uMdE/FgpmUrF6pXHv1v1Oo8FpglIJ&#10;oLrSS6edvkjWisa8gZTPtxaPb8bjqCxBrycESjeq3em0O+2TQtk28WydvXjp/HmIz41O/f7ujXv3&#10;7+0ePLz1cC8eSV+7cUDKAqR0XGjMF4FsbCWXjn3/j/7bRrnywvMfnw67j1/It9s9xMaLTaRmXaUu&#10;e4Oai3XOeCDzX9JOomSlnYz9HOOzg4W9MVr8zb/1dxLxKBm4lUzWKEEZZWKFLpzf/Vf/ikbRyuo6&#10;LyjNA6eMOPYO95nriicSrHGgGAd4r4yBFJ45+WGioLJWLezXCge1UklYYqV2fAR016BwgVTEeZhO&#10;pR8e7Gs2YkwGCIgliwiOR6mrcJQhg6+BKpQHMGjA1Ztd3yFu0cUfOsekP4z1I4YDvott49HRIdKQ&#10;YDucB3BXxB6TpC9xAykbMZypzdGHcVozZxh9/FEkGUPqo4ut3aDqCTj8EdS0HRU821vU/3TjySPw&#10;GSP97wG0IBvXgZHb77Iy8NoCrYBc3R23NMcO7i4PI7y4utBRdVgxIm8mj9hB/J7OXd1qTlqSeRJs&#10;yOMSemFtS6eOUps5XfwhjNcJrRICgcIvTwhxcvIQKpGJDNskrsKWJAmzQxSvkGowlSl4G2TR6KWK&#10;2yL1FRBD3TKjy0TZzu4TZUOSyRyyDMiPh/yFTBvfZUncyeSEgTO13zUB8WhUQmUOuYkOfWoDafMD&#10;kAFOiK0qkSsunsOdwDJGbEPKPQov4PZyzGlR3NGJQiM4HI0zaEs6gVKubdLz2fpJ/yLhdVkAV+IJ&#10;arBEFYJkFM2XEaZV3EBlxjmAfpyMZSHrQFM5tXUekv1i1PY5R2EaVILhaOwtKkUmHg+bjTqfgrib&#10;QaA/ZsXRkyD9GXblwTEeAyUg+YeuAQkql6+gTVoooINIi32zN+QKr2S2ASjr9TIQK7NXeOsi5Fys&#10;lqjeR9it9Ia0U8lo/K5FLmml8mn5LNlBoMJIjL/9/s0R9HU68sHASiZ2bn0zbaWSNIvTGyGXj4C5&#10;lVuFreEBomWAgVgvS0cz7bScW4FYAkydNPrHy/6QLIc4xoslM7fMhAAN2i7k1gwKjEk/nSfzW3Hg&#10;Pn6YcH3t6m1MF+SeNx4RZdiW77//PrKq1MBGMrXXbKLoxkxbn3T14e4uzXNsFdDSuHfvXrVardVr&#10;N2/efOvNN434dpfvoBTVaDSMFIBUsngXLoPvIL1Cx4JfvHP79muvvfb6669fu379zp079XoDNG5r&#10;a+vSpUvPPffcZz/zGWyVP/3pT3/xi1/83Gc/98QTT6hSNcamPGWNV0p8Rf9jutm6cBpFmgSQ459O&#10;S/n7GotvAhCAh8Z++Di9HokukYIdtyR+foQsSr/LpNASKhkOiUixeIx/RYyZwt7MWgIL6S8aHeeF&#10;+v2lMPgjxYVHaioSheGlwD55NVYj704YFJoIikNSQE5kdIVN3SuJaP4ulXEtYX3pAozOk/YV+bbR&#10;5zaa8zIuVH0BXG/u5/KW6jtCHJbztFKcM6+mu66iwPyu8fgZLkWIjfK5JsmXwk78PD9gHGP5ec3P&#10;G9lr3ZyPfl33k6PQvJRgDPOpH/EfjDaWpC9+eidVJ5nWl8bhzDc1Z7FkGZm3WdokcD30Pllm3Bmu&#10;X5/F/Ay/wkpmoWYzmVA4/JEm9/IV/o0vxRaj/61CgbFy6K9+QdWAIDLwMbQxo1CAFJ+yPD4Crw9G&#10;yx99X8wGfS2X1lKom7cw5spIg+lr+Y5LwTJlfKZL/dFl8Hd+hlY/gsaiD02ZU8ZznBoSC6wBcZz7&#10;yVXp4w6Ya3bSW+UT8R3egotMJJLJRBLuyZLRwL3F3od1wgtKPw+twQ8efIgryOHDB9ev3W0zMufx&#10;NCgYOk26CFbER9uVS3nj1bcCvhiROZa0iKSbp5/4f/zf/gtN7dts/9f/5D/3+LLPPPvieFD7+EuX&#10;K3UoZx5AOPlmUcO1To4ffjDszfK5fDCxxkutxFNBP7IBNmiKJyfFH//o+w8f3HjxmScz2TTTE+Fw&#10;QA9pbO+22qdOnZJ8mn3e70nYNB6PQcR784038ELd3tzY3t6Gv4V4E30ef5ABjAA0MnFwRJ6RSL2e&#10;hAF+KWWQjoAawu2j4Xx0cHxcODH6vIxCSEF3CZ0tQzv0KDJSMyxtjAe0mtq5jQDKHjI3lXD+ZNSR&#10;8S3b0+d0ZTJ5JNdo33PicKrR/WWTCnuyMXcVZYyyOa36k/6Vjcze3sNcLicFiDHtgCYcDJYmnCDX&#10;YFraO6ZHjr4VeJ5XBO65D59W/I8asIQ7jKOAFYbifhTAe/DMBho19sy8y2tmfeAPzXXCNRY3FJoe&#10;BzU72aDZMv5yOalKOCtjVoSQzu5DdYCtyb+yaNgUJE3gZJJ3Go2tMM0kJqWQUpMbkM55I0Fgdw5g&#10;gNtm7rSVJYghp0vvjG9zlRI0Xv4Iqb8Ytx5vKAyTjx+TBLLUXQYkOixIVjwJf7lZlQYDVS9glpSn&#10;ASyV9GsPoJBJl1uDYnAKQca9ksgSKgHnVpnShAynD3VNoveEiF6nRWahBzcbZZNMHA9djmkwlh9j&#10;tCEYygN6uZh0xfhZfjF3rqTfyMNppsBO7mgcO5wTzwRCi/xy5tTnp8qFBvtpI33WB5I8afa79UCY&#10;7NwNK+3w5OF+q+SOeyKxCIyEbq8DQY1LOhtby5I02Fyk/NyM+qC73yklz6wkMnm0/mAH8KZEJ/FB&#10;pRwZiAfyj289756Fdu9ea+7fjPu1n9/fu/n+4X0YnERsgte406bdEIwEc9kwq6vnDPWYXVyM84lY&#10;ud6pQP+ZzoLT4VoiuJZOAxL1elBu++P+vEI70DHDOBZrEcYhC9Wy/YOb73Nm3rl7/dbNO4BP+czq&#10;M889o6F/8GrH7OHuPe4pc7y24eLUzhnMzK7fun3h4pM///kvBIzqmGZ2TajiQTFcfvUOZGCoWEC9&#10;IKWtwsmHgzYD25QQ8KNDq/mdXCpNqYW4IidKqVi8eevaZz77iZWVnIq9Yf+Da2/TrjcReVE8ug/R&#10;FEF02HsXH3uC03jv6BAJ2ma9vrW5tbO5TQao0T9pncpVjzpNfWNjyIA+chFP1eNdyOEgrIRzCGcE&#10;32gkzdZ4/c0rCN+yBT5yWVieD+ZYMzwP1MLMFBw8DfLeYHQRzQVS2RRHE4k4nFlIjpAVeCmOaDW2&#10;6MJCo6VDpATYAA8LsFZGkRfekHMOShIgAdW4HoY/HNqkhcB9mEnEUsl4No2IQIDF2EV/myQb6yg6&#10;gjMfkzETMEegZVbXoKlDXzLJziGhzA0hQYFIYyIk7dR9gYCXjjHjzUDuAuVp6MjRWEo/Sn5BoqGn&#10;c35z/EJepnOsXhg9EdAzBr0x2SZdd4xhp/N9dpr2J0NFzD9ojGzW67cxZQPoDtHp5rDis9qkM61Z&#10;HTrJFA5Ilcpz2QOPF+UMBK/1RlKPZZ9CAqV+YA34mr0WeTYkOXa4cU5mGxkYzoXqGqNDyKHLwtXv&#10;i2PLRrt6eaCLSON2KYShkWkogzD26LnCS4dpTnj22McXLjy5kkzbJxqOGs9sJKT03LF7VC01m+oE&#10;hjuo4R2wd838sMLoDrAAhqL5DIuLFuZTfHBaWjFrAwgO4l0utZZEWg4GO0x4jIz8s2L1yO5Z1Ied&#10;RDZJeQnooYbpUHnrVnglaw/ywMlpKP72K0eFUd2JdPPOjqyJuVk0awh+c1coFibupcIrFzafnc/8&#10;B3duHNx529Y+Ih85qBfL044vFqVqI9Jx20d9Dd6xFplgDmdSc1+IwtDHqGzAQ4wiq0K3NOJyr0QD&#10;c49kS+/vHYWCsUqlRtHKVM1GamU9lytXK/a3b12vN8o3b31w98YdUjYQxwcP76xv5NB4vf7Bh4l4&#10;WorCwDo418MbRt7UG3zqqecYvTl3+aknLm5BdCekEXtAs2/tHu4fVHjkP/dzP8e84En97q27b8TD&#10;kUqxxtNyOYOp5AoNw1IRIfY2cHHp5FjCIqOeyXeI2ri1utPrKTyg0H6tl1osMfcCoD158fJjf/GX&#10;/iJ2xa9e+Um7Vt3ZPg0nW+wxlxP55nQ6y60cYDpWrzMLwEby2hfddpOzKL+6GUukEUOlG8cJfLj/&#10;cPfBAwmQwKIJxURfN1qA9E0Mc1a8Em4B9S3/uaSPUMI7Q/ZgzJlZB93wcWcBr+aAaaOp1+lPxGLd&#10;foMWFk1+0U6N0KoxLHGQOTG/7QxTQkVkRt3vcx4WC2WiashNOwDnhhnME3wF4SGvRy0//C/bjI9D&#10;BweuH8UuKB5AXW1Ywx2yJ8UEZhWd2NabkWtBzbTLObGDNAZFehczg9TGFwmDEMy6c5q3Mnhlyo1C&#10;ThnpDG4uXqca8DLdA84Y8g4aihzmdPVWsiuRaJTRLjlAqu6VQSKZOrIM7VGj3qmBQHHlUuGC+4FJ&#10;EFAZSLQyeyJQGGIEzBNaQzR7iT1KBKbzKNJ5blc4Epjapz225pQC2LOWXyNl6DCAQgk3mBGlOuPq&#10;zIPqlqRMuS1xfybuStIj1nAOwCP0atcMpi87Gw2vpTYLi1LMdFuPAO21zROeMI6xhPMRw5+TBbfU&#10;JfvRkRjyaOyA4DE+IKFoZF90KBieJW3xWWUuxmdp1mJAFmIpdzedPNUr90lnMvENC5mQXgVX9pa9&#10;6Q57TrqHsusTxmqDWQYpjWFFxlOY6cy4Y0Fa5oRyugKDwYOT23cb+0O/7dTpS8jAgX0MKqVJs0Wm&#10;nYznUGLMpM9dfuzTtonvwa1rr//kXxZOPiAiRjLRjn0K87IznjIwi/TatNMmUSKOTJ1jZo+d/hBl&#10;lRmRkuEHS6LTHnjn460kjlo6oe48KHgDYTK/RrVFjFtfYUI50Bx07e/feIc6AHkGRlmod4h5IabO&#10;wuRFrmxs4/T5x7gptPtEVgH3Iox3u+xJRqmuXr8BnslpwD9FEomH9x/EozEaN9C/OogoFY7mnla5&#10;UmSYZDBssCauXr2RjqZAqY6OKxcvXkzkovVWk4OIsQqSBTZYMhmP5uMzz7xaa/frLUBX6H7ItMRD&#10;2c996QvPP/c8Zfz7195B8+f845cl2g4y3B/sH+y6eYAkdg77Wn4FuI64yAbmJE9GYhzuQIFER6nI&#10;UBaSwmu2aVAqHPtD/nq9LWDE0NB5EstqUDxTWWlpjJL9SpZFzpbKITvxSO7KHwogSgz6zUKEWCKp&#10;RdtMplEM5NFGsOMY5Udg27iVoCLepc6LBqLIYjSrtYHJtRhv4cgPgNzQ6LGhDJ+x8bSYXwhJ1Mby&#10;Bft9CJWAlzNsG6tYBfgY4x2QJ+GBznbWGYJn5HhCUOK4YmScOWCWMM+FIAf5UWvZTWIPKoTAL4Kh&#10;UjYHCvUtwrOuNIGG+JlIYpHhjeisN4ZXDSyZg+Qn5RTbqNPC+FCWEnQTGA+PRhceO8MbzASFQz4Z&#10;B05HEX9EG3zYEw8POQ0nsuQqU9lE9cVAxS6IHa33RpdmfzxuybrR5aBaTLIXocVBBfSHgBvgFzL4&#10;TbsjEKFkcRVaFaJu2BX1zz2AGbQBmIN+/OnLxNB3rr9TLFXEix/OpVQcdE8h3fNROOvgq9Htgfzp&#10;WISjWfciyHB8WK6pvDYMJkkFjCA+y4RQiR/XJsNpgfXzqq1CODzoVLnV7ToIaGh7+xn4Zq4JJ0EC&#10;Kx/HoAae23UNEskgPIiha0BWwzNtlpuOiZ8+ayyYlLUj8tkUA3jPwo+2Le7v7zb6J3bLTyKROnMa&#10;+Yleu9rvdKEoxTxxUsLs6sVPfvGrsJABlb77x/+0VLtBO/BjLz55UDgZz90d1A39Ae6tKqhBDzoL&#10;g3V+mCWhICto7PMAI0DFpjYCYqHxvLESG9XqfJBKo7eg7YK3Rb/j99oTOYt9wh/7tQ+vVNrNW7dv&#10;3L52BxpWKp9Mb6Qa1UY0kLIsxBfyghnEQMYnOCzJn/EYBQaWNZTC/ZPCnbu3upC2qpV6s7S1sfbh&#10;9dv9NrC2jXoSZhshcCWfkC3FZPzaa1fHzUE0FAc8vnT50mjRpYDL5VLdzhDxFMTtye09zkWziR2s&#10;befUmdWV7XZnHAzECBzJTDqbzaJRM+13Sa84hBFFd3hDdM4++OBquVyVQ5SUmTR4bLyNGC2YkvAg&#10;+4i8D7tXGkTyS6AvMmNM6cGDe/Anj/b3addy9ootRvotFyBwaWM5ZvpJfJM6NBoJba+nIzFxyNUu&#10;xqtoPoF0AewB1MQcrnzRNOdpZJLlJ2D01xD0RC7EA+o7QwzF72YoqM/YnKiybtd6fr0GV56pk9F4&#10;Z2PdO7KxJ3l/L4MF3O+5myBFZlqsVVCWBtPjyKVhhY270wjXcsVRxIzJbGn2+Lyo01Ewg7D1WwN6&#10;CvSIUTaE8zaGFUCnFeYr6bANRQWfhTQqPUJERmU6xzAQs1XG11fGSGp4q/E8JFSJOMHsgOwTKcJI&#10;hUcTi2wh7mWiS7D9mB+ErkUmBqFYc7IUA5DD2VPCssnQ8FpmuwNJj+uTOQLL9qAjAjeaETzIHhov&#10;lxmgAh5VvXpdGtpxkIKMnSN4r6P20DhOi5f29Cc+B+Lwox/+MWpvzEnZh13elcFIinxx9kWjZufa&#10;2eQkzMj8uqmUGCHBB1iHOYANZQPyE+DMovMaQTg5Z0iPwTFreIDNJz3n+O69B936YLoIXXzsec/c&#10;Sy+YVjddSnu/WO/sUzwApmDhiMBDNG1PhCPHB2izcoi6o378VexU97DsNLrj1X+CIk1cU8Yo9qon&#10;o7ATBAmkR7aWExehtlbtnLvw/NMf+8rM7n//gzf+xbf/q+msuMbXVrJO0esJEZ85gQig0LsG7Voi&#10;EgR1jC0CXNiQrMcKIOUHpWk0aMKirDWaQP6lYo3DgDkEyUhSRCPrZJ/mMrGRDQ8wh/3mrfdK9er1&#10;Gx/cvnWLY8QddO6c2zlz+hLVWbPWoZHLxibdZ3oE+JsBpvxKgvTWzAo7Vnby+DKTKe89PGJINpGM&#10;HD485j384SDIE5iflWYa2XC5YMjXxtxHK5CC5hyIB5nyhI1Pj9brDFrMq0shDLpfDAEmft6cw8Tf&#10;cSazevHceShiIDDjfrvbrKEQmoiInhtLIKMUg6Z25a03d3ePWFUkF2y5TCbJlAhYKX8PW4CRpDRL&#10;GWBBmgbslVPaK6/+8Mc//rEZhpMHq3yy0BQxjgFq9qj/yjNz57PplQRjC0xNCW7V9L0oR10yT3hg&#10;Okg0eSLxMi7ADw1IPJkpWkuS3FrYuNBYJJGJp/YPjgSsjxhulzEPb3PcrKJMySEZRz3S5RqM2ogn&#10;0bDlhof84U6ty5GN9hgiKqCKchSZzBlJd3vleQpTJDB3JkLBrc1VVeOdPqxOMmGm30x17RhBk5Fo&#10;KrWAHDwNgqIRT6oJ5L8J07yIQdPhpZN6eDRDITl0ce8McVmeMiRUNO7JbyimyY25MEaT0QOXHIQR&#10;rkMgcYlV0vsilSe6ic8iz3Yx4KmFOaLnIkxSYQam6vdB54JlM2XvcbtUO9O2U50jIhLtC4pnab0a&#10;3y9JWbjmkTAmGlEmqDHJRdgLGZYFd0MaWIYDZIYaDeUOAUwQGqgAEekvQ17V8MFYypjw6rgsngjs&#10;/8HYON9w5gVZX2PnoOECB1xU5+3D3f05RtKL8M6Fj09b42yChRrDzc/WO7JJimpIJJWohn/mieBi&#10;P712/S4naMgTP5XdNLHGqA2IEUAuh2udnWb6IhKtzfuNEZMZdCnqxKaoLVQv1AGUnnrqU0+9+BWa&#10;Oe9ee+0Hf/IHAV9bDEt7b4EYVzTHBLddRjCzRqXIUNVKyMeAcWCCCpJ7DvaOJGnQ55qBwrTsFlJt&#10;7qNCnZuqlWDTKaLGxABpqe7Gzkpzypjg3P7BtdfhmHzwwQcc6Wpd2+aMl9P/2ljLIRRw7fZdfjkW&#10;jzCgBJkUAVwmYM+cXUPQqVAqreTT+NhiDktNxekBAocoVzJuQQupNavQ1XhOtWofuEdTytyqLmw0&#10;BGfddAXclrfZONm7cy8Vz65fOMXZVTkuW0H45nLBXBK74iH/hQtnILygo/bSJz5Rbw3eu3qNscov&#10;fuaTheN9wkU0nqSMRhKByQHm/kl1CGls5nqzQY1Ur5bpFGWTdDFD7Q6yMQ3yjr3Dg3dff53VC4Mf&#10;GAVPW1a/RNiM6SbsVXJPCpBENJZMZywQvKB33i077W0SBUkxhPxyQRjiJs5CcrOwSPHZNlTCQo3U&#10;F1LogNbKRpLogpFbDfiCJegQYprJ6ZV1XOy3Ks0Gj5bGjyGQQAmBSNoxJBaJLUX8gK4acZ87gHaG&#10;UAXCbguJYc1mSowWwtrizOoaG4q3oIdMc7avOVxIkerzgNvxsrJW8AWBTzjoCEroGLMHSMWhTXF5&#10;+AgLJ6dal1AsmeFYg8IaBqc41IiKqGyAU9B37LDWRXokumEszzEO2YrPAUArxzIiNHeNBAL9/06P&#10;fMcbihjFUUydA9JEE192PumMOKKW2hIqqk3zadnnYyLXhgobqb2x65UHOEONysFIGKSsKjIupRUF&#10;u5BWKF8AN+jMCJBXkiWpHDgXdAEsknoY0M6ZxoRlcETbgYqX+SpjriqNWjM1zOwZ+Qvn+cCHC/vi&#10;7vFDPO3YTQ5fZOfCJ5vHTZ59JJzfffDQPSg5Fw1AUUi2XMAi4h07Rp12fW+/0ugKgMh5ock4fEqb&#10;pl7s7hDSioS9idwg4h+4vU245jpfxpyRjlEvMJ61ceKYe5549pPPf/yXcO549/3X3n/vu3EvvdXF&#10;SaXQIV6ErK2dU0zvcHuP94+BOvJOR2zQDk6mfil2eQiELF16mKVOu4/GSS69X2pC/VajDlIhhWqv&#10;r86HfR7PBNq0O9HYeuvqjzlCr167dfvObYAf8lz80xH/AgYqHNYgudH73blweb7otgbNVHq1ctTG&#10;f7HVa9NtYCpGNHlk/ZKkf1NYooBbkThQwZDJ/kAkeHbrUvGoytlltPrGnVF70J8cHVbX1zfUeAbY&#10;mahMlf3kgEk6BygLqeQFRACsnDzl3IuXX3mZ2aw/9wu/QpJ878Hh22+/GQn4P/7C0++++24dEf0y&#10;OtiLL3zuc+j/kHT88IffhxjIquGHs5nsk5cv5zNrHFvlysn9u3eo26ulIlIzuw/3asj9qlsDZ1Ew&#10;u8bIN8/E8vl2fdc1asUTclPy2SgBaHSBVnfxt48lIeCjMSbCGJM/ZN/qB7mkw7GYI/8JfMdelY0Z&#10;uX0w4iczIMDL/xs2qPyShM+jXaxTZjKsVESNmzod8VSUHphGHjWzS9cBiNjBTAvihKb5KdY9HFGG&#10;u4LusKR42FMMAwT9vF46YJEZ04MDZCefQGqCYCEehDFXqZQbAAEsXw1q/zSdIZ4qjTWaiKaVK6qu&#10;vsMOQ3xengOyE2R8gk2O+BBT1STwLF351Kj/tpQAM05fKnblISjhKqMEKnxnsQCvRSLDxkEueSho&#10;5pDA2LIu08iAhSoDQ/hwxiueECU31OXtUcAyzX/iqT4FqgM4rSODLIcJA8pTf7k0nstlqjMvHr4x&#10;SRAV0UHWy+NAUwGFhjGHKOLrNHWwkdXPMYwC5YYCXax5Xb4xNjbMFwmcHJaLoHHJXCacyGZPPVPa&#10;L8JOQ0Tk4OFDT7/gnbUXiz7TYczZ+jbXaN+dHJRZ7cSK4NQeY2gQBw44cIsx8B+XmT51rpuM18CG&#10;0Q4E5wFuhxzP9B2NFnAlUXqt0xvPnd15nhGBt955/c69H4QWDV6kix7rgLH+YGotFU9b77z/zsFe&#10;cSW/vonc0XwWWkwsSFODCdREgLqxzX2/3d9tNVIrKYo7M8nnYAKFugwRD3y1KZCxDJLHRtDn/Na3&#10;fq3d4uSr0jGiAvQjeADDyum4f+8AUSySgVqth34SPQyHY1ip7WFUggKS0z2lFwumn0bHHEk/6Lnu&#10;0FruTCbGmGpa40+kLj3H22/fYAlzxSh69scNIAMmBlGufOzCY8Ax2ZU8Y1rMD1QQh4Vr5nLAOZkt&#10;EMHYOj6pPXn50o/orj98QOvV6Q1s75xCjbF4UsgkcbEIv/7ay2+8+Ua5WqxWSwAE53e2kRgsVQvR&#10;WPillz7xxS98ZXv7LBIvt+/euf7+Wx++faV8coysT7laZi1iHBLPZkh0IRkkcxup9W0yAoROsQXx&#10;h10Wo/tw4Biwdc0TMV8kZI+loiRRLnIaeKluqOY9PCw5opEDkIYHB9poyPNFKBZ1apjJ7EiZ9ZoB&#10;3QCT6rCffa4x3psTtL00VA1rlXqZCRX5YklFZBTwBlFzYWiP8UkUI4jNbD6QXdA+CzImE/YQBZi5&#10;ABckLWZojOAyZkRskYuEcHVhWhFCZ2fcq0E8QP2QFkgLwm0fjoz8mBF5l0IprWYHGxGgubOYQydo&#10;S69HM6NuYwUJW1MGCyiKQCIwU3GSrAMCcHqgCtmCfpk9oIOkH0BoWU7QMm5ganzEDeGdJNw+ZIsj&#10;GQU9WPOrcoZTSJjiaT0ExiG8oCordV4X5zlAhJ3BLGMqxcZe0D2j4lYtxG9K9UpJB++DVt0Qniyl&#10;ASqtdJZRM4cn2OE1kScUt04in8rJxUclOAaIV4LEYeChwMH+1t2BQkTrDhFqyGbgf03CLOJdFE7q&#10;rY3JtZnHW5D1zlxIHoMxwcP2eCJ4eLlnXR/Ee2lycTJAcGI6ceJWaS8JS/ZKFLEEH/WuE91aXGrp&#10;D/jzK02PC09TtHtwUXFhuUl8gtaq8TBLDzMUzURXolYGsKN0vIv0h8829jg8YX8kFkrkk6mQ02s5&#10;XNc+uAE9X85XaENFAkyrejj8IMFJktAP7F4Zz5ETn3LILijcGGt2RELuM6fXMyvJZD7rj0Rk1uSY&#10;SKvwa1/7FVbM/sEe0xTGIaNHggqSTDA4s3kms5aIg8cl/QwTIDvKgDKTt2Tw6XyS1bZz6lxybWNt&#10;dS2YBODkPAg47Z5cbvNjH/vkztlLFy6ee/GFzz395CfCwaTPFS0X6yQ09UofF9P3372+uXYaZ/Wj&#10;492HDx7igSHj7OloH7m2g4PdD68F0HKLRt9/953d/d31M9tImp4+e6pwVGOnnz+9TmPw/Xfe7CLk&#10;ZtSVt05tr6yugXJzEiQSmxx4D+89uHHr2v1718skD4UCFPKB4GlA1+nUO0OjeHUNaReOCzuLzEJb&#10;NUhaQsO55VkMAozAgQCPhgGOARRN42FvNIJSq1xOSA0xVAYBQY/RGAWKLCqPJDRRk3ZCILRJeR5M&#10;ea4kKbwuibQcOQj5vBkCPIEQSTzyx75QxB2A5RxHhDUTtLBlpmElW19jbkh60OxM+hNnBAFl9As4&#10;weYzVLukfCWEkLGNUdRjz4bdzC46Jy10G6G94H7ZgJE6nHcp3ERuY9oMsWRRe8V4pYcOL2Dh0rah&#10;hz/TNBg4HvkOnHJ+gmQK7RYJPQOZZFeYhMARfmYFnWQWEl2XigAZivrhOgSVCDGzTBVuOnxG4psC&#10;Dd6Scn6qZwlCqrdGgS7ym9S4xLfrtpBlwTBh2JmpMYMEYI/NS3uMth86ecoBRIlXt07mSbAyaJKT&#10;CQDCARsTtxjzpdilw8Y0KNIOHgewO/pxdHrADHsLe18oqEKEjnpDYgNbQHSW6SoyWReeeGjOQjTS&#10;gK2dTAPtb4b4pe5K1Uk6Gc9u8GmYomff0GUN26AeAFvaIWVF/f6Iw0NdGnIEEmiv+/DcCmUj5H9I&#10;bsWDVsruongMLcJWn8pgPkDFlv8Gz6QTCDtRNgg679UnSYTTYU+SycLK0REGSnFSC2cAcixYPlxu&#10;5n4RkKs1B7iUkIzwacgLWD9uX8A+wXXD1ZktBh4fp9bIZ7VlT0eo1lxaAiuCGN0AzWoy8c+S5OND&#10;QXX+9V/7y9RIhyfHzLvDpXSGfVY0jAyy3xUMxYhXFJWMY0hJLxVJ5tc2eXxYfz/5xCcS6Q1HIIKI&#10;cDK/bgXXM5l1Bl8JzrC44c/fvXfjxvXr16+++96VV378g399/b03GUfrMCtbL/dHDL9VstlYf8pA&#10;eLN0VIrBRJmNJLvR6VDe8OE/+fEXBt3Wvd2HY7ctmcmu5bbW17cQw6hVa+fPnHZNR++9dwUCCCDX&#10;pz71hWdf+CxVJKxqhPsPDo4YU6k3ixM4BsT2PllKm7E6kBN0MFinw9mIwyaWogUInME9nwY8E+xk&#10;XSiLOKd0KkgyyTU5csUpZ4NJY09WXOpQcW6w1+F14QeguWdtaZYmB6OoYM45a4epbhhWzHNBSAMP&#10;l36+bHvY9fTVOeI13cVhz0YJyUYnaLlcRF2Ei8HkORJJDdiZTDW3uiB2cjiYTDl6GSEamNHrhZt9&#10;oxR3bKEhQJ7ml6cnyLrMRsBVJZ1GosU+0bisl52hIndpQgHcLAANyQqKYI4lZvo5jqShQf/KGGzp&#10;MGLUn6nLUBDr3W57QD+O7YI6n3/c82v6hTAHjrgYSEFhBApPKo+eDooNIAFsdbHeqMvlaErHh5Mf&#10;RwTwm75zMQS7UjnBiUnfXpLmKuBljy4LP9F0wdpxWWHDsWRFw+M6tSWV55JUyKDZATKvXiKb2kw/&#10;kwD4hAhK44jniXIa+1Uq4vzhjiujNxPwfAihb5p8Ux8FNQmqEWYr6TYAVcj7BDE8knAPAiwWrG8y&#10;ID4T+xxTB++47Z73JdaPwAEhA+clG7eI+Mr6QE2MGXSujjoFGANyE/qASA+hH8UIxwIrJC9P2+Mg&#10;yrFkiH40LmG02LuLRDAXtJLcHcbRYU0EpGSAnhZjEGQK4Pqg3o06aAdTNhzTEtqwI9kfc3gDDMkr&#10;5hG7vA1aI15Z6NHmkbeKDUgI1Sk/K0UyJ9yEQQ8hcRsEzTfe+ONGp/b2u1cLx+XhZBzJhqKp2M7m&#10;eY9v8nD3HcAqfmHr1EXGgiED0AN76+1XWBAoIqM5CeUDnjbxuLS3S6ihlUnlieQNroQnBeqN4OF+&#10;udWsonnOczy1uRaISjyAYyyfW6U4p7qG3Cb+8sLfrDVBzs+ePd1uABxM/upXv/r+21fA1hiZshKJ&#10;L3z+52Ox+L27e6hDnttecYw7r/z45c5g+sJnvoCzZBET81IR5vjGSvbb3/ueaNu4djEq1i4zBMD9&#10;y2+sMJLLUx8DYWPAhk5XKioEHievUduPdAAlMjQKLx2pEZU52RQnXgJTdMAbJkQ8cLyCgJScXoqs&#10;ZgBG8u8+D07TKK5xpvh9DtpOoJSUqmwzThvKVHgMbHgpYzl8UtKCdjICHpthe255kKrQUoZKz1wa&#10;uxfptCFT/HZWOr0RJy0SeldkDD7gJ/gBDhf6Ah3mT+W4hNuBMly2KSJh/dEMNAgEyS3xhgVMD56C&#10;3NOMXRh33tjdsrvczPPNnGM2tfphajQS9kCp1XMzSkyczAGYZ9J45cXkYg6jvgW8xN6m5Y3zGzkv&#10;5B8UViSrqK3Mxdoy4RjbF1lHyMQKpQyok+eb+TORvT0cLvBaJvDheGXGg7gJ1Pxo+2tiglquRRJJ&#10;TxRhDHrCAXYFv6KRNaNyKcSBreJyIiTJ6089EJnVSwDc44t6WHw6PMexQzcyhKxSnZcT3DOIcRqX&#10;Ul9A/AiG9pDlkIUYkZetI1iaaCj2vQRSCQx8brcVC2Q3qs1OLOiHcVotF/39BoRA6fTNmCrnDd3C&#10;HBw+EiZ6pC3kZeWx68RQwAzZE+4RzBz35JNHJJDOd989b3rqlE8QV4Lg6Y7goDPdPPvc2umnSWU+&#10;eO0nvaPb/rlZnzDaNHBE28JDP7/YrR8B40kCwo3uazQYzLotR6PHLBTPhGH9om04jfr5iM1aC2I9&#10;dyImHQee5syPcEkiUj4ons6eunDqcftb7/wQpRTEXg8PjsnrYvmoOwg+Ybt/+24ywzGj8QbJLKPn&#10;6nK1W+RNE+SBgiFCGgFr3GxT69lCuHTQLmGkdDSJx3zgE95gdO/O3sHhMWgdo7sUBSu57NkLp9R0&#10;WfgKxZN8Prq3+xDA48KlJ2rFKtDi9sUzFMDUTa2T2m/8O7/69puvffrjLwSsMOcnSA/1PA+exI89&#10;yeMfNuuvvvIqdCqXFWaclqQ07HV85ctf+m/++R8eFQ6kdUUL2W2jvQduSb+LNoPI312o8h7sE7Cy&#10;YkBfxra4iMzcqUCURres9qS1Mq60W5VRj5/h7aSDZwfH5oEJ2wX71XyY38dj1yAKtCqbndcCHUAY&#10;PJYIgWxruBIdfJtMBhAOZBKKT00UAyjuw0hDbc7tSoZidAnlo4SlJ5Ry4Z8IGAE90cWipyzTAONF&#10;IfoOUz8k02D4tUabuS+NdxLNfV54frJgHs3pC6SjlmcyatH6JJiB/BiHDotMj3zPzEtofEWKGPpP&#10;hEq099RDxgKFSCKhWVakIEkzGsGJhLAKe47seeRQK5uuCprJxBFEq9UlxnrBkP+8duobKiCW2WLZ&#10;rtM4DfA9WCCbl0JOc+/GI9r0nNTaHE6oazxoGAIYGBkcDaIzkCx5JrnHM2egkWHm52WgDpMIcQvw&#10;Rxefl9dRL4YTHt0BCIYGnxdfgbTJOO7Cy6L20DYQkVkCG5oCIC8wepUUs+w37XxU4vS8fRQW/Ke5&#10;9ZAyEEKO26NZthufhSQaerJrWEYZmQ4rVSEqQARIo09Msr+AENHsVpm/kBQPRjleoBLpuFBY6GZj&#10;qcg+Jx8ed4/H1YFjZDn9Ycg9rClH8KmXvpjZuggv9PZbV3oHN11MQrDUGAmUXif0Bmd/uij2WqPA&#10;zBsPOf1eZqc9c2eSPmIHexWZycpKwDv15IOU/ai+eSlwmOnocj95UlTfjsxqatgdPvXY41/9a99y&#10;fuMbv4rGYx2uVr3MLB5sDrcfkdNBLORNZDKRaIhFCy8LUaf8+mkCGPWcD7tGBpkljsMRSATj+JBv&#10;BbhoJATP02vBttXM4zgaj154bHtzJ5XfwKowAE19fXvj5Zf/pNusbm7ngNASkRhHTNAFzLZO2gwN&#10;v3JU7VQ6Lzz3fLNZRS7CyNIxUOGCzYrJKb2R7/yLP1pPx5GjK5Vrj104yx5DpHXYKJB6Pfnks/sH&#10;x7D2+8Mm6xOST2Ylzq2W4gxxiD0zd8ARkI4EiKPbHwkE1iLJhC90Lr9G9y0Jg5iJV06NwYQTmljP&#10;aSddc5YUzrTKl5WpWwBhrNvZHFGBMGjFZIHEGGaIMamie8RLpU3N4d/XXBiIHD4rLCFNQ47kHETu&#10;R5dH1NshaiHGTpVliYOrY8ITS9HQC1tM8quRgeulaPn+VnfUhCc8ZGbfDHbDinZz07yTLofzFGgT&#10;8XlycrAoKl0W0SOOD7UtA3MSiGLdSD6WpUniAr9EgCLzLQQZn6tjRA6N4SK/KGUJQC1UUGQgyfa2&#10;DZkBYr0C2hAqGDXi8/iUR2oARAeg1w9URhuFNIq2BW8hzQ3AljklhCbLhbqDTUCw5UJIoiklpDFK&#10;Rw19S/H62IvCwCEcSFIK4B2VbFUsKN/SkOZfEenmUsiL+M0xkYoX5dCUzJ1e21w4KbnYRNLPU5dX&#10;E/H8oCTjvUAm9KKC2tKkMxzdRvpa6bo8cPgwER8MR4I6TqXQkMNxtz9GQ9IbYCAKuX4gOmwz0YS0&#10;APVULhArqWNJ5BBSZ6wX/WcZ2untxh0UdJnBVhYjHwpJsEMebGPMdFAtEhK83BTIoUhD9/vUoQFE&#10;mtu944cf1sv71IWUitrk7GKHszEcnvSayFm4ghGOVQqzFmMrTeyPYU3REAUqJvEDUZHI9WyEVuXI&#10;Z/OMGAFvDyeQ+jh68e2a2nrtaXZl+4kXPmm/feNHpcLJu2+/uXd0TBPY6R940Z1OyOELv53BEFsF&#10;JMumVng9GMld//AdZmgI6NFgRANf4+4cIjv2sfCpe+MO41bcNo8jLOZmD2ohJoRQWkIab7XRRlq4&#10;Qx++fz9ipUGXGI4nf4s5E51aHxkZ5BY4EJiWqFabyVjmF3/xy1c/vIZO6cnRXrfReuZjLzCd1p72&#10;vSF/4cHR55/9ONqPP/rRDz7xwnPxKNrSy7Nl4QvF/tm3v3tycjgYV+UOEPCE054+or2CddQyZuBr&#10;SMd3OluLpzktNxLZdDhI7k6C3CeFhYbmdNYKTVr3asAQuBH1i4WqCON32nxkGD7BuQPvNwYnWGcy&#10;3LM72e0sHpkcopAllxXs9VgAgjRGk/6C81TSl3SHqOrhTGm4kh1neWOGqyrxZk3f2B24DQWc4ooR&#10;jNXpgjAIqmR0QoqVAn0I4gIpiE4hhwP/JISxOpMuG0UKiZB4AOTn82qpTN7tnHlQgDCEHFaFRDCC&#10;aE66XHS6WXoMgZBeS6Xb46C+kPwzaqoA5ZzVkorRxC4ng9k86BjMEfSDdwSUiIoFdQypHcxF3B/0&#10;+qCD6th5lLDLDEOZA3kslHh5uxhogLulvalnQB+Orr/Y6WAQVLbKuKmfqVoIdBKMtC0QpaFZPscw&#10;KEiJp5qV9EQnzUS3kDyu38PIjJ6cRjeNEJ8EI4wBGKFEhe2I/pakF9R9lNYjh7ZMATnuyXE4fdhH&#10;yuPICOg2Qtvzqr0nQ0k+aDDEqBwDce3RgIKUtKGKsGH7CAYiXF2E0bS9OMjJNeDQGxfcj0ZlRYFQ&#10;S1D0IhqUJBWsq3mPTTutTXv71QrCrCvhGKM/dRhgvtBnX/z5TGylXeldf/uNVuG+cAzYb+JaSzy0&#10;jYFnf0TuFMhYsBE79a5zArWYeSONsEtAykwtk/n0YCsiwWCfY8gnL9jRFKoFarOoEEO+LJabTz3z&#10;9Df/T/+R87d/41cYCS/jQ1VrgcPB3Q2mk1Z2ZYyTTLsFQVgms/YgTEakfx88uE+9IKNU2U/ZYm6r&#10;Vmh0J45ANEF2Peg15aWIix2KZdL9W8RZQNhYdHWm0FLHHmDqwK7Ab6H6CJAhrSD7zuVzjiCrzgnM&#10;5ZccnTMY8q2u5JlhbFcL4qGwrFMJToPbu/cI0GfPnMYgq1Wt/vCHP0C2oF6u2AcDECk6MK6A9dbb&#10;r6PptL6R2citJlED5izmGB+DFYWZwg8ic+7wbSRzj21sr1hR+ixy45yQA8Ni5wl5sQ/gfN5a33jh&#10;+WfPnzm1nc+C/ENAQ54v4fIkPL50KLS5kskgBEn4p0cIlU0iCC4ASZkaiUYGY8QNy4bcmDqTOt9F&#10;p5AhB28M1x/OUjpJ/BztMy4eG7B5f4B/PdQVzgT0zMDTBwNyWXpCsuBj6XB2xWi4Qe2T6CqqIfS6&#10;QHswoupykO2cO1fvdGuzwQJQ1x+AtwnVDvkT4EyxQsiiaS8pYnmEXbPlBIQbdBFDY7ruU2KH7IjB&#10;4yDbGPYYu9ceoCpATIUpFM45+LUcRH3y8qAMu/wBgYwDyVpP7T4ob8MZREIJPAJ8tYHCB/Dl0eig&#10;68U8v62jSkLKwoRTQEtCKmJrkrRglI+b4SHLhooLWOGeSXaMfQ6oz2df9vxlYyERSbQwgCqFawLx&#10;aejI5QnJiEk2JLB7qP19AjXBvxkQ4F7HYvRfSJ24D9JTkSAsXCiIcRRXfmfc70SaFg03j0VjkVCj&#10;IYW5LZ5ZwfJW0z+9Dkq3sNbKxaqIf2rgo00BCAtORqyULY+pdMjg4eaOwAFJtEjAZMnjc9GSsxE1&#10;JVZF0hBAvguecDDA5dPAdcfyMcbFT+9cDntzNEFLh/vMvYL6SOFEYws9JOptnOwYw8/H4UisW++M&#10;mkOL2SBOBWU+PC7ph7DX2GOcI/CtufVEYQRPcpYn7Oz5AP5QA2k0mGHbSKcuf+Jz6MP91V63X66U&#10;acrAOgzlEuFUaELTA5PRarUN3wVqBU5wqJZRaxYaTOTQexj20a4nI54UjwqtgWf7/OMkHtwHxrNl&#10;bko/Bi0Z5DvxJYAppYDKk3ZB0Nd9cNoSCavRKhKXeDbxdJpSjiEfbInWN049/viTUNmR5uekGXTr&#10;/rCfMpfMCoz+2ltXkbWi+3j19rv/73/0jw/2CjcfHBwcl67euYfmRTSRdAaDb914B1mNjUwOaw2d&#10;0IPJajydj2ftM4qsOZJ8NPqf3LlAf4Ykh49CVCKI+sPgZ9Me+sQz187axvnz5zm16FB3mphHFONW&#10;4tTGRipJw9wbiaj66yFM2cDlh/SNtjCmHG0GSBB/KkEU7vfDiSjWgkyKWkRNFGx9NB29wHwIAK/n&#10;1jLJNBxJMNmBpoBzyCBwx9hObtFD8HJIBjkOnA7Yj9wsddpghnmCPSmjseLB/xRKGGnWiOpoXJfY&#10;Myxo0lZpsU06A7AfkGK/slIKBOzUJeVKE4CyxYCIJL+PjMrZBwSFpemvnpHcyrkEDmAkXjmdZb7L&#10;75EX036jJQgWRBGqjjsIlyfAY6ZsI6hAzzLzUx4Utsh4yZcZktU2MsIN/kUY2I8XYWcTBhdQxiRJ&#10;i11MawHwjhkZxQSaE4IXDbdN2m9UElIBkHL9oC3eHgedZGmWeq9yaqR3zf2hikZDRur6chuX8SAF&#10;hhjtcGHISgQpkAUy60ctwvnamTEl6JuxCEYctORMXbheyI7zKSWAgSgfpTHddQakeD9oVViGIQ/Z&#10;77Z4LZA62o8qLIDtZGVD3DC+Wk62t510Sh1yTTqAvJP1qFxms1NvtupNdiwTH7mVNMJgEZejWe+c&#10;OfM0PfBus7n/8D4ic4j8SwCIBJCDzYirAQCrmwpZoFpfoDswHUO8CLmYkhxYzl7S28+H57mILekd&#10;ZgPDfLi3HZ+shYdns56dlCcbmudDk7O50E4ueH5nLXnxaedv/bVfHvZbk2H/pNIic3A6BrSn+kP8&#10;omo83Y45iinvwGNqB8UxKtd+bCucZLqYI5CsNdFqBoJAMm1AviRT+L4oZlou0rTFPcfttMJh9ZVk&#10;NeJG5oYjicAG6ipBSslzOYrlEu72mXwumUit5bZJn1odJvgcKHENHDMWsjMEpdjdanVXV3JT9/za&#10;/Vs4EyNClEong9Eo6/GpJx/Lb6zttg7bvfpmOjPvDnFiOzg8IkEjNSDaVktNJBihEsm4N+CplAu0&#10;HgHLYGaQPvbstkK7i6U8MyHJbAYadrWGzFzv+s1bMDIicR+2oqWSqP4cQSfkME0N4VAKMw4tbSSG&#10;z8LhgdNe7TfglDNVOoLI3uzDjhPBjDqZnjVpEN6ZnUa7hlJQCYSPtcX0JzUd3H2kuyjsRQMDGcdA&#10;QkLZnH5MywSBzhu2aWPSY0KLDSaJVICvGRCUhKuhPYFth/1BF2TVObIP4JIWPBESZOJ+D1uK0YIK&#10;RmFW6a1YulLIEdxFAwxSUISRO81vQdhUJsKxJ1Y/GujqTDNXg4p9AKId7QkEcMgC6EGryYwYLkUM&#10;hZEDFJkDTvKNcnsf2YcYsICFcDRJU488kk+qNhtephzUmojHU4CERRCjsDnpqfH+Ru4B4I3pgYFM&#10;NKXHhnYlFJRoIGAF/EzIkIaLqYCDhyyMpeguHXcNqxClyEy4EA3Y9BgEoFiB4os3MF09zR5yYrOK&#10;yTgCth7Cwd0u1EsKaAQ3FWSm04BXHt4kHHBtCI4SdwX5G43UXMDWSrrpbDOSWkIYFRCoDFAsPFNO&#10;iEAmv4nrD0ynUIS5Xuw3ZswiBGhv28aITllBlTrRYGhn6/RWetsKJPA2DvlSqdwmHXt0zhonB/5J&#10;bWcllIp64sFZNuIPOSfZiONUPpIMLsKLXibgw7AgE7Sth907q5GtrH817trKBE5vJCk7V7KBnVzs&#10;4pncqe3MBqoWHNOJQCYVzFgkxfHVlWw0vepevWy//vp/jUHEu+9fv39QIKwGEu6Jc+oJeS+c2i4X&#10;wbQqxEUGIhHnxCdUapw+P2QyxIQhJTCvi6yGnWAKncABtYCixke37KBUFxEJ/6DFTLrsgnWFkeJt&#10;H3QFyUWh4+CTSWuIktUTiMChCgcTIWQSWiBMrvsPboeDGVIv1EH3i7VWv49ABF9krozDIKZ53CgC&#10;cjROmjiZI8aAOP5f/MovRlPhP/j272P+EQQ0Y7fJgxAW7WwFAqBrcb9YMlHMv5nMbq5m2u1KJBEj&#10;o2vBM8eAq98my6bUYYHGwji8oHfrH7bAvWgXjeEuMRxVPDnhuLFW07jz2FgcXcG2KKizjPz+cCyW&#10;rDWqlFLA2rR2eB1o4WRyXLyK3gaDKOAiEP5gcSB6w1SF5+jkGKUXrxVCBgR2nccxi1qBpYQZmiEs&#10;LAhtHYiSPj8W3rQAIlYCXh4EabHEoLIDm/sh4UEa4lTGQA8MakyNQBuMit9SDj+u9zoA0aR1qqXF&#10;h0UZDpYW8UDdJmzQGVvwWSGYZNTPNE0MBRi9XFArKmN8moRRq+knkJzRJZlQs8oDXj8DM7wfsIRg&#10;D6m1uUFr2Gx8ZJ43vzVG+IUd4fZSgkgPl+Y5EDseIxyLg74fcwuu20zFqz3GaSifIL/MdznXRBCQ&#10;rJLG2qChy4SOxg9lJX5Vuu1CuThMCEh0SYz3qxoGxrCS6/Igzoy4vTR2JVljOvF0TG0dIVY2HEe6&#10;zQaBFE2IIKyYUELe874oNwgTYnXyMIfBpwCTdHeQ9YnqPec++AvUFSIL0AByGsILOGGHI84kTyii&#10;AwA5EzQEnDL2BS7EGRwK6hRB4mCCgT/agzAuCXYQ0pEeC4ViyJw6/EFMl3avf5BwDTPBpQhGh1yA&#10;6YkwBKAAoUoaKlRYMtcIoJLoQy4FgsygWWdiCpQQZi/FQsA+J33CcnYppk0eRhUBgsCjpCPhiG6H&#10;Pvurzm997ZeIe4Uy6qnjkQF/uWJAgEq1wqtwwJA/MXfErYqEY9kc0WgGpB5DcC8U2NzaomHGKA4d&#10;BtIZDH6CAQsgDUoIOrQoidJgQ6qXQgPdHEo8FroAV1Tkpn1mLaYQ6ekMhqJ8bGI9M661UrnaQnpq&#10;vn+MK7ODRefxEKQ1KTMGJp926qjTTFpj4X9oVeKXHUaa7uLj5zC0/96Pv0eDBgpjZyCo2+5nGjCB&#10;UdzWWo4TsNzA3G9M4ziTiKDG0od90kNfaShhYPQFOCN4LTRRAPMWznw6dWrj1MYK9kq0D2c+bFLR&#10;ZpR/iB2iKuUbwgudVo9JApgkICiUnAj3w8Gm/pIEkn1RKZdxXwEVwaXB1VvAjE/GYulUXHUd02G8&#10;5XyOIFQ8HLQNRlh+U0yDUJPrSggGFA86CFbKHgvLAYhcpNbz7tgzZKAcJFrqRkAbOmetmLQdaAeo&#10;WcSkF0kSnttcEICXjYXF+jL6cCSZWF3J2xtSJikMIvkU6RaKRKFANMIskAML9Fg8RR4cTaQHNAL8&#10;Pmp2roUTNRZMRINxzjhiNzQMsDe2GekbcJQOSraaxKdn6tSxzvqcgbJXheoHe1KqydA2pZTgYfbB&#10;QuJbPFam7rgeyRwz7MmaMeWz2DLisUA/oEwcsVuErlHvU6qyhEdDwKkuv03+JG0CUmSmurkVao+L&#10;ws+5SV2jwQQOZwK8JhA4lLlXEobl+dCQgAnIYF2IcTUMFxjbo5FnJna4G/QiWOz0JRAxYm+TN0M4&#10;ItB43HMGusiE+vRL1LOhHtfwGS7KdE0kjD3qcmHSemQ/k64b8Vtyh+ki0Bs5pEzFTXLj6oR2w6ha&#10;LXLIId8Qj6aoFVhGvAgp1nDq6pM1u0NIGDOmBw4Fc4PaDOYFEuCeQGjj4sd82TPMy3bFt4CpEatg&#10;44F9gMbsHYiBTLn1RmyckD9BvHC+aEmF3ukMhfybl+zXf/xfNnqDa7cO7zw85Ga+9NS56sF9pN2w&#10;56MRzHKEgE0yQ9vHZQVB8aGt0jfIruRwMlfogoqAdJCIW2NKJaQwqh08+pBykKc94IR89mTHJqNv&#10;bhegldG9lAkiNbLkxaS+Dmzrw0aWaXPCUa3XBtoB8NfPy+Xb2WOyb6pARQyLRSO1Gvloh6CP/GgO&#10;ulzKun3zgxlymWN7yA4xjgkpwFUKpdBW2tqKW+TJRPel+GEcFkCtloHGl0kD24CoDxFpYsoCWKzb&#10;J8ZZAXQ8QBDJxHzDCZw5PtwEdUo0vgi4yFTAwoQfure7CwrNTvbBOg4HAa6pFdV0payfT9uUZH2g&#10;GpB2BxJf9GzOXzxPKwqJS2pcthbPhCeBWjbVB8U5ZyBnEzAPiY8ArrnDohmL8WO7ypZnZI2uGqtR&#10;ReR8SkUatSII7MFj0JGFP24PjWrkmeyoEbANudUrSVLFEE4dKDVMFsKpaBbg6KL5fHasR1MlorJM&#10;R/wTFTmAFkMXkK4YZUDPg94IFaKG9WgwulGKCXL3xBuzLwgsQMN6CTDOMLcHkXkbKQk9Z8ZKobUx&#10;v0lSA20Br3T1CGCXa0AHOjaFwZRf5I1BvVU3GIU5FjKCefTgZK0BdUduhtB4CdUTKhMjUAff3U2T&#10;UFMzIvPAvYZ3JxtX0kTWpLJ3NQUJb1K8lWeD5mG05IxOkRwg5dmEcqHoPYZRQ8awtKOH/iuTLLr3&#10;rAW9vlQw5ScEEUKK/ZpllObmBPY0ryE5UNzLOBMJAYapr3Ffkb2gyyFB7Idia3OG4HfxEtj5Gf1G&#10;GyWOlYjQgugPqRECbJz1U2c48bjnKNUWDh4wzyZ9BDezpfAnJj7gdWOzY7zfaYK6Tz3+NGNnGMMd&#10;nZw0qkX4+51WBUFqt33kx1oaHrSyMUzOkG+YMm5DAHywXwjHVzNnH0t+8i9Qn38Fc5lSpdVoo8ew&#10;OLWeg7FBy478nE6gzHVM64J0in4o3TLjViPeErWVGb2iTOWwJrEwhAzOa9mXG91OuI4c6kYAmHun&#10;kTVljhJq4ngxcVuaujwA5Kogbs4GMENhl6FKPwT3wYiLn+Q+ky5C8DIahwPeheg2AsOHWAYvB1qk&#10;04kvmoRbOSBAhECBhB+zp8BmBfBx5oo7JuMwqMNMIUt1mIMMtT3U3ZCs5GOCvPKoaEuw44hCxB0m&#10;xlB2Rf6V/gwHCEMd8iTQsliw6AJBnAaJ9CxpTxjsHdRwLkkZ4Uh2BlYU1JcXkYzGWbHyAPcyh0uM&#10;YJYOPUZOdE1sVCtlTi6OFNNU53OxLAA8SB2lyM0P43wliNjDyuBKgMMlrartAV9qNOR/oWZxOEh1&#10;dUZ5z86RohRXkoojow8lieVLixsxG4ZnRhAHCBZhi/NT+JA05zWPqyYJJxX5JAwAoc0D3MKCjCto&#10;DJ15HMpaeYcPWfYaRpeu1lzWIRISs7gGo8hujKjhsUFZVVuOqlhalPJUFLy/dFVkkxEiZfvK9ngk&#10;gDq3Cc4coz+vhrhigUszsEQcI1/HgcDUoKp3jZZrPo7tJElTMybICtILG9lZLcWlsqAm6WT/zkmm&#10;lJyFxO1lx2ogSnLg+kMaol64knoJv/PDRBJtafNFicKriCMISUw4vV6TNyQS8S2CB9oGystkJslw&#10;oMxB+VI/n+UKtxV9Z8IoGZbcZDiVJXVNIJcmtxJ4Cl3kDCxelTNDzOgJoIDUeMwThA7ILoZ8qcSN&#10;u6R7y68Hwu3+GP0lLMox1eSeMgpuChOawcxGzXzkH3wgQrD4iFwe+p/kZVYglgqsnbFfe/2foESB&#10;qFOxIkx3PRXYjIW63TrnTLGFtoOoP3xUij10kugrMuISAFbhbWRUwdwlk9MQxr2kZPzr3O3NZ3Mn&#10;+4f1eomPyEYx89Kkw4gxwkLADBti9aLTbAEwguCStMByVR9UnhhuRv4puoiFXioRB4OsLci6VFYH&#10;zZrITDZVpGzFdpseJA9DER1HNDm1EmW4ItYALmAEQS80Iv4ywjsq7EKc08/oKKuZiTCVvjMs7PHU&#10;C3FWdO3DSNSbt2iDEQGcCE7h6sL6YOVx7KdTKVY1HFqeBqRJ9gkgTTaWBBtW/c8GY6eF/EMnBRzd&#10;E2aPkVvD87LNaBu5Bjgu6lxwJ5PxGDedGym7W2FMGrRmrqxSr0A1BZkma6e40KNjZJrSlHSbhzwl&#10;rvN5w72xjJn4FqMUbE9ewXjCqouBUazE59WHVi+Zgx07Dc47Qhj5Oe65rUbT5Q2nc4n19c333nsP&#10;qQsdO2RK2hEoEzPmGwaXlkBQo+b1BmnXkbxIzFjeBMCIIuRpGEVj42jOAS+xceSSKD2DyZBHT2Bi&#10;3pgIhPwDr8w7st7hz0B90bQ46QQ8I4A0OoIU2G5fLJkky4ZMpqW1cLTAIUZ9jmS5tM1gasR7gIcU&#10;w3qsnMg6qAnzwg6oZcz8ulTYpc1KhFLXl9s5mwuTB+IBgNfQh5m5JRhBCOQXsaICN2WCgClL4GAd&#10;PNCZtDuFAhDv2Ksso2WY6FKK04WY8mEhf5Gm+SnGocvwOvK59CLYj27VDNsCyLYYmDFYA7DHk/NR&#10;KkpsU4Pvmpbj2BzplQlf6pLQV1Miy1gb0wDyWOI2jmlsTcZmWplHTkgYy3mDRIs7MmzjPq5uBFEW&#10;HmsojipAMGj16oPmuBJnfFBHwgwlFcBDSlFkNNQ+HLV5ZDQZofgSiMbwcz2RlcufcH7z136lP5rS&#10;8MTnBLk1ZPjoJZC2E411g+nVy7+TU5bi09Vst9jwgM9owceAdLtIJsEUzKj/WKu5Rl0yXdTYQZCZ&#10;1auelKgU8eygg0XqiUklAYrCA2NfzSDYbdRm3TaqKZJjBrWDwwlmFAzG+WzUyx5ISiAzlrveqjBX&#10;w7nt9tPJlkQp5znhkmDJTCecKqoZiluphiMLSBfeYUOXCLY1mR03SGxNCknDbJapptOOBQXtGhZK&#10;B52Q6TAZSvjcvm5/0ISFSITrtouVar/bZ1CEVTYgl5YdAa6SHXlMSDxR2s3kz0wTaFLaY+dkpBqn&#10;ZywvKaA1ihH9yJgOCyqZOLBQ8VIo4uUGOkUrjoYl7gQw/ItHZWNZhf9xm2NjBsJDxIR0Rks9xFg+&#10;iDDaDwzQkX3CO9DJY2ipGqgAekEJgR9kz9EU4ADq9ZtsFB42o5+w6qgtAaM1PjqbVSuMcY7PnrlQ&#10;qZ6wsiNWlBWLDCNjeIzQ0guXIju2m32M5qZevysdSxBPRSXzhzCfhiwgM3Yj+k8qr1JYZSiT+bN2&#10;lwKKzh/7Uc6nMkAjtSZSRuiZ8mQ4HDmFEMwM8zggO5EyMPNGvqrmmbJlkC3E0pnaF7cS2Th6s2Mm&#10;ZI1yLfwyaVkLspgC0tB6kKGncnqhd2CVXVgZbEsfM9t8ak5KahANYHM0q1qAty+cXWLdpJRK1jXj&#10;Ip0iGc3I5kUME8MZ0OChhvEoD3mI2v4O5t/APVj85A2c5+pzAejT3Ruw8RwyQhNICYrBbKxAQDY0&#10;K5ObCWyoztqQjp1gVdXamNBJeJBECe4zg2EsPUpqiGz0so3r5hTPWbatdGjY8NIIx8iEQQtz0EIB&#10;XI4q0QUktBEh1L/gpSl4pXIJD8Q+XDgHU4hPSCp4RvNArQYGBdkKiqHXj+HcX//1v1LpwC6r4/7D&#10;m3GmyAMAQ0W4vhKpZ+LBTmnPzmkuiF6hzViaPnUWj2yPG5FG5mQZT+vXqtBqisdF9gn8OxryqCF5&#10;554ki9YBeKNZT6pKnwOlQ1e7XCCOrYQCq9kcxz3qVMnsFikRLdpUdjWdy0qZFHXi4aAxGoFXkyVT&#10;3ojsSKSi5wTzQTiumxnPRrMB0ENWjFQTHEBSSg1cIWSH1FCUaTvOemzmZd0nfWNESOj2UQITa8mT&#10;/F4UeCGK4mjeHQ8YASw30GnkztooNhmm5pljUVFCEQInSg0xE83kJMdhoEHoDsPPNNTstNDAeBAX&#10;DbiiFjRFlz+MQqkoH/Z8KilkG4BBUQh1V8oEB0ZWbWVHoBeSoJ4T3+GUisDlVtVK5cKMGqQ6uWNg&#10;6uRnLQKvADiw2+BBkSxrHAQyl9uFWu5Qc518AvoXvo2N9UQqH0mxSSFvAokDzkGMYyQba5eO/JGJ&#10;3kMmBWDWxqEkgJYB7ffGoBKMzZA+t3lfHjmDictGNsudeoQUN4y5CcPuU7qkEPt1bixNGgRHA14x&#10;tjacE0iMRIXOMStoeQIBdiPRhEYDhz+YAT0QJtO4COx/qqUTtoeMGo1Yh+S+qBVpcyTxIQupxkK0&#10;Upq79h6CZLKpgHQKjrPogSYyZQbPD3os4XXcw+ZxJnKNvDT0AeUvIcMVoC05jBC+qHmgjcA+UTXP&#10;Swovk2qVi2HMpfMDj5EOnxSC1KCTcK6HPGE0gmBBcU0Ek0slyqncBqjlzK1rKNdB17nd7TagNBP7&#10;gP/IPrCtVnlMCUBxLa8bEHcTVzTzovtPAcLakdofVKNOGxMhxsAIa6YEUXoPU1GESBJG2BFwAY0n&#10;HggF/jPqbPBfVOOI8EnB1tjcqn/CmB/tLAl/kVa6nSHh8E63FY06A2G8eC/Bk/nab3y1WW/TZi3R&#10;jrfZ11ayfBg6BJBGubCeSNmQl5ivc21k89lIhKGEFPiPH30o4NS5CxCKCN1vWgjcp7LR5MpTFx9/&#10;8dL5cyvpuNeVCPgubG1Yi/mpZOJcOuZsFXeQZEJ2YT7N+nwxaDmL+Wo8dmElkQ+EyG+h8eM8xJ7O&#10;p+OFk+NyE3YM+hb6AKQ/4PzOaT9BrSsnM8fG+jZzGhbDHjxa9Mc8Xt4emQeQBA4iqlH8TTkrxSFR&#10;vNQjpdQT1i09Fi8znMhG02LowDlmhpF9rGHsBeuirUkBO4YsowE0VJnWsAfA+yG3UTHDt6H5J7Ys&#10;0JR4Y17CKSqfwLSk0mCZEKYxTOIc9sP3cqHsLHQAEgEJLfQtSjgsXWjUq+qBIDDqUzCTOEDCl8IU&#10;UyU6OXl8kjL3BMOpbK5RqRlppwmlJYg2pAtGIqUeQZLdb9BRIYSyQEgcZKmHhhg7WHLubvoPnF+Q&#10;a/gBCP899H2JGoQ6Y7wiSjpDFgP5JUnWNuBNxkIG+7QFQSXk4uQA+mch0SVA1pfThFOb8COlV2nL&#10;EViZfaOARxuIF5liAxjlcKDvwilgmuUMsxNQeeV0KslKBo7joARUMJm2mvVsIW4Bn4kugabaxWYl&#10;KZFirbaOh6OJmRYpMgv6oGGjcRJ6Y51Ks44xjdj7Rs1OpHLJzWt2nb1u7Cwl24tQnKI8sjKgsDoN&#10;WGDUzjD1OLxNIa90Cp8dBkmXZYRdnXXEQrGpM35vJIxYdvE4KM41iUz419gs16ERQFppktUSGKXL&#10;40AmsFN/SHqT2ypQQdM1sqnW3WAlysqeGUhJjpo+P4kgmZ3gKp0gU5QtiEkqyzWxS7uOlU5Ja/xl&#10;2P3G0kp6l5rdkVAO64kViJU0VblocphSLSakaZyFlG+oSDA7k9s+6/zGt36Ncx+xN9SdKf7JkYww&#10;hZ8ikxFY+qsMcqFOgd931OsM26YrKFbYp2BWmkaSigHyM9NNDFHsg7XVfALmhHu2vZlEQHn34ZGk&#10;C7RhlHBB+04GY9NBxzFcbGQzG/DCwqGrH1yvFht+VFKGnV/9C3/+4O798HxquezFQo1WMbeYW6cp&#10;cHB72K9hTFc4jkfoitLLgTqbXVlF+A1RVZJXQhMHNnonfETKsV61tWA6bThG+5sf5tQAOUM1foio&#10;RYxsFCCcc3Ik5onDSVxlzJY0pFXv2Mc0DkH5ZSsPxjhklWtilbAsETU68LBEiDP0hYTMO1xkl5rL&#10;YiiZeAff2+Pj+Kg02pVajXzhzNmzjRZu0cxhjFGfxa5RFHPo014vAvr0JsVcdNg4XYUFisPpBfOj&#10;LqbA4TCq1mt7ewd0FYnU5UqFpAtAjwXNJC6FRr0NF5m1J0NiuidAv7S1VTsINlocnZTUwASvM3YC&#10;UEoBB0HP8Kskahi9ihlvSuImVMpN7kPaKkU2VjJJEmUS9xwzm/G4Q4eJnBO3ODNWNI9F49xsKdv4&#10;3I8/dnF9+/QBEP2AoS4/JyDkBVaw3LVoyxNnCSJwSNV/V3bAxQqCMJP9qnnQnyWbYN5m3K9SqSOv&#10;MQS+pUMK7CsqKUQdqn6aL1EfdBl1EYFiGEOXTZ9tgfADgzXGCIMBAbcf+gBn/5BiC5nAmTS+KIfI&#10;mKUQyfsBp8OJUBwk5zWGcFQVzCCz6sGjepwM2POiyqvBDY2VDMm9aejyv3KUZ9qZfBXeOQTRdn3c&#10;bvI4OX6URtL6o6wAjtKUjXzvVRUwZy9DDc3hUCxz5AeYYNAMutB/zib4kWQcZuiFq5GCD7Gb6yCb&#10;BrumnJXNNlcPLM9GksyJlhn4JtuOdEpEReAK/Qx5iA9fb9pRei1xJr2krLJ2xR3JG8idetz567/+&#10;V9A0rxeK6KizGRNBb9TvXktFC8cnJLoMda2srPIBk7EIKyzgAitrDhrlFO5Ozlm9U1U4ofbFR48V&#10;b+YK7tzZe/vtO6ikhwL+fC7BEUm+DvWNTiMFDIq2VjyRQvspsyK1BuRHhYWQQYQ208nm0QHTYJVS&#10;RePiNhfc8TXLWg1bj6+tncvkAnTe5XfnoBVjhaJgTczYYRnAIFKAHeKwnzl16rVXrxT2j+DrW8E4&#10;/SMmzyYsO1Q+1WpjWhHir2Ig94PjuVgroSU0xTuQEgvGGj8JPxJUg94V2DHSqhbXZTHqyBgZgyPC&#10;u3VKGMdwMFFpsZMJDxVJbbZ6rWoMsbRSmEsSZ8gXJprefLhbL5cJFjDPpOfAbvM4GTwWW47CkTNW&#10;Q6RKSqmzBDfCjeljgcSohhrwElhjDI7vzlzQrWKxCLEdTWi8WyOprLGScJJnYDjHXgVLINFD9hM+&#10;LFyrUvGEGoSdTB6LQT3+5sDWqHeGfY4wLZqA5+rNGzTblnwVjj2In51Bl7KHPVAvn6A/pebTDKOy&#10;GM5/IUa72XO+AB0ATl5yScprRoPfefct8hhEeFnmkjWRFsyIhENWxMAutK4hm3AqG8NzshSIfNQp&#10;xhRDByFlF1mMmkxSuYOCxIdg3VJwyaZ9OayixpW0FlDqwLXLy5YGSo/BQPMGGPsnUsJbAC30gSfJ&#10;Jn7IoSwawYJAw5ZRTKPLLkl5VffsAhMT4Nwy+iKBS+BgCOUU4To1eQyEQLI1IgXbUcC/qEIaSRN9&#10;m3E39rH+i4qdKpwbrjE/zHo7vAZvoMaTTmPyB+ozwDyWIFcHmV50Vrp7ugd61qQezCIwvsyviNsu&#10;L1BUoqSIDygwmmKUIKQZlEJzvWr7IYmhnpVaDTjkcnwD3QFWsE7o7mtalo6VhGeF0kgkk8kmBZq1&#10;7bP2t9771ycnJ/fv3D7c3Zt28ZQKJr1ubGUOdvcGE35pkkgmJGR/cMBw1/nNNYYt0AvnWtrz8YPD&#10;MvZMHBonjYY7iO1E7mjvhJu+ls3n0qnC0R76nK1eg5UHPgwthASmWqpCNKEcW01HQGMIXwy0ATiH&#10;g0xBj9Fpbbfh1gar42Esmyd+xSKRbqXUqJRZr5Ve17+2Vhl3+a1FqwlSBDwOBg/ogiYZWQ3Gid/+&#10;zvca4IrI7XMEBMFlQKlA0klh1XeV6BqUex9j1QP5eRMXdToA/mETYOF6y5g6SzHiR9Y1LGEoGzsP&#10;rDFIECERUh0kS2Q0DMnVB7yaqWMlO0FazVWBLMJpI8IyZGgGDRZse85zDjPmS5nODocsVozQFYo6&#10;X5hYjb4N3UDuT4PGZrcVDMcAdkmP6COAMpKoswllZUm6zDE3GLqCMpAjMGxubJCk0YAgq6RtztmI&#10;XyyHBFgXUB3rgx+WrPIMwBLhA5YgeSNlxDSTQvk6SXedsvlf/tH3WcO4qGjOm7JVY90ecosF6t8y&#10;0gyp3cicIcR1Nh0rWlNShB438uAsblYo+4QulWavQ0EEP8gFoDaTrJM5AtaDHlOA8iJeSLuaJ6M3&#10;AwTPvgY6U4MQlIRdDnaPOP+QuSkl00zFoFKPNQo3iRqeE1cFi3QyOcOY26DJ4vHiSkHpYpRjpG4i&#10;xS3qdHo5dLoXI0ntm1RXw256H+PuDgNfQZoWF7UpjwzVE6cGWQkN/aa6lbKUYngUVzazd0FQ2Opq&#10;nomXpw6rLloAn7ohpuUmxSzl0wvNBaoQMc6zKs4VpDYvnOXH9/YPidVMMyKlB7RMJqkmxtJQhbJk&#10;DNXKkP8E/c+BOjlLOIrI3ZmSBevVqJVEziFKk5wI9jc+2bJulGKX1ILnMDQoKtURUKoiEJFTXvPA&#10;nBAO25nnP2N/8+1vF4uF2zduHu0dcCydXY9g6EpnyxW0wC4hHJErqqXhdbFksQGSJwv0Pfx6g9r/&#10;sCM80XDbPqm2B5c2dw73S6s75+yTAZuXhObh3Tu0n7KJjByLej0UV2Gv8jqMemGYSjuHjgv7PKp5&#10;D0zBe+osMH6HwHjQq2QTjt/UPkDkjtbCeALwTph3+MPVGrTkBZq0KEYwcqt4z+iMJErCZIPcRA5F&#10;PisPBuCbZJhsD/kIvgOgxzPQtqRDq4PdxfwLt1v6MJQGyvJQER4LdhKrx4WtGNFXojKSx1B/ks1g&#10;VNxt9UqVcBJHPQ7kz+MnHoP7MDqpMg2hKOkpToEx2jhSwm4IylyBg0YG6ZgodRrQbKGZsITbgxE+&#10;GRzUkWBEA5h0tns4xy/tyGm/+Nj/fCjpfDgcnL3ILJs17Di1vsKu5vzgB86c2agcnbAEubesMzBy&#10;wHJyBOaPjg6LoBx8YjWfKXgBAgToAIsqz9dBNPMgwU/YYqMHg1HOat4OHr4kntSkBfcKwdxAkV49&#10;JzhT06GQbHpNlBwGbiBIAwtKmQC4i0aXlJT5GogiKEfmaShIFxCrI4nMMXrIhRDpmm2tK9jq0Boo&#10;cbl14BnaUWNJwS9lIZbC7Mi38X2/V2rfnKbsVGOdsxSK0XnMjTW3h6cDD1cudHwsQjNLgk8K+Z64&#10;rI9jkl8AbjjU2IsCtxEfqeQkRAuoJaybS1swas7GJTjyC6AdRAf1hlHX0SFupGyoRtUtJkyoaYKe&#10;pYRx1PGnrJNwPT8jqS/sRi4/w5TTweEhDUUaWRroDofogPIhTLOdeyJtN8ollqgSl+kMVhX3VFJA&#10;5EtOJ509TdQzJkw6yjnP+W2mG2TnCiU1Gmm3amgFYNwNNswDYu/zsixRfoULUIngCa09/pz9ylv/&#10;Xb0kK+LDvV1qOWrjsM+WDvrAbCH/EEFBKdAHgVuOjgVCm8RpOoqtdjeYyebySS6/0q/f2r/HkXX5&#10;7OMABrAp8SqWdSvHqcsDbQtGFI8F9gvj5fgWxBNRnEPr3SaaENg8oAZLy4WpJw50DFABs9HiB/Cm&#10;8EZdgBoDNQf4JfIDnswzsQS3TGQm1Lyoz9gz41mlzRg2qZaTFgw2JrQ0OAd0HAFt2WcYIUClxiuD&#10;FQlWzW2i/Iwns4YaOSLP4Wzn+aiNT9dtOmSETXQIupOYqrJeTCCPRbNwxrh3rUY1Ercwm2o2OIFq&#10;8AHIODhvD/ZPWHFsMNRRoEA06nX4eae3T2H/BIAuvMUMLXrDUoxm4B/BLPE0aSfBlyZhhF8Q8lMF&#10;ahCAMsRv0fyERkwHtnx4zJPnJoDYsRzxD6AiIOug781+yudXWAVMFmAVWD7Z77Qw60Zw1pPJbXeb&#10;LVTu9wqFTmuezkZjkSCvXmkMSD8MHwOWvXoBklfVd9hFM5p12qha9vzX1FCmGWwOEX15fIwbK6Eg&#10;g+IWG6oYwWIw6pLcEmIoJ7XIhAmD3Y3YipQ4xBXWv9a0WiR+MflV9rs6/RbbjM1sdBuWHA2R8EHq&#10;mPDjsZJ8yiRH34eGIsYkR6B06EhloGVRz8D9ZzMjIKFf5PiCh6sRHcBQVRrLzhgNDW4dGYofciHX&#10;RUnVpZKLJiK5TALZG9zsNOizjMuwm5S00SxAHtuNZC5HLaRhF/0N+cACdflE+pd+GCAP4ztAYjrM&#10;UYQzkVdccrnNIDFEt5Um/ozWtSW5Dgx5uDgUXiRzjWEm0zVtkDqxg6j34L8hJYb1ghzKwfSMqUSI&#10;R2907CcTVpqIA4bSh7gfcYAIscxxglGLIWASanA5wA12OEcLa5Z3JwWUaQJHlzdw+eOfd37tr/2y&#10;ZtNKh/VKnY7lej4J6ToTjzjnA9RQTS/Lll3N8DErrSoJHukEIQBE8ahaAHS5d3C3US6Vey3uKfzw&#10;UbPpJ1ObdtCpoGFlmIWSEyKoR60Q6WoqnSESMczx7ofXX371dXg4zA6u4ZoMTJvIhWL5Ie2rhbNL&#10;Ow3OyRweCuONzPFYK8nUzsYmbWd0ndG0BKEmBHLn1lYSIS+0s2A2GWVmEpSCkzETizInR6sKSgOV&#10;NU6pnM6cPerbzxbxZAQWC+sW+gTDCOI9yh60y5iV5FyNj4eDzU8LxzFjKZPL0Y1nhVA7wI0BvUNs&#10;xciKudEqLtdrJ8UKMZe1DpKibrvMALhV8s9Wz5MXhIiCxD7OK8gMorZLICM5SkZQPCFxYE2S5y5L&#10;c3mkw06g7pN2HZJpnGMe6B+wsFNxohM036SfmgTPalJPSQ2TXfux1QToAuAiC2GJRMNxXpHfZQPR&#10;zGZVoD2M5jANJcIMqVMihgOym6F2ygP2OuIoMv12OGNhT4gmilRnOEg0a2lROYsp40DkH1sn8FyO&#10;E2493oZ8RmBjgFFtLNiBwsMxbCHxVK3BWSKiPuo2DKx6TPNf3ntiiUnKlRFLyXUgOMvrKYuBlA4T&#10;zsycO2Em0cfkt8dsSjqcqpfR/RozGxtnJCwS4jOwy+BpSdqDeRu6ahjCMR8mVEqNZdJ8ygEiC6Nv&#10;3AfRaui2ADXihwdPlkb4dM78KZtBEYF1QXrOa+DhE2Agy9BYhSYsaPfxWYAhQA5ExNBoopiO9GoN&#10;z19K+BK3Uo7L/pLnLwoz8tmFuw7vlbAjmRxeAbvIIF7P9Kyp/Fi3UHYZWyBF8PMIZdPB8LWfW6UB&#10;Wslqi7OBf5/mAxwommn/kwPCdeSz4rcXYE6RV7MtOOdontHxZbcTpQI4i9tsjEkTkeRNocFRx9qp&#10;M/Y3f/xP9u7fwzjp+KRKXFmNBPIp0TTb3RbDF1dv3CbJ4SQaOcfFZhmNJ1Se7e02sEIsn2vg3DSQ&#10;m2+TCiHoi0x9k3ZXo8PzaToGIyLYHrfDvtDUpEbQHc9tnYK6cm//qGO34UIu+y6g5dk8A8vUsVhb&#10;y1GW8gnTmSh3qcXbOWaJaIJhsHa3x+bLpFdQz8W/HKifp9JoQFpvnzu3s7e/16qU0IBDgxrFZaR/&#10;gHLgadfKFR40z4SKOhomwaatJgKzmhOAFyNUmUKc5JJYpRcNdAQqS5+IHF7WA+JSeMJJmydYq9QJ&#10;x2x4kiyQP5fDD9ojRzZ4FvSL50hBQ69Eb5vaSM5i3HFgYB4nVTXKjXwo0cuoBcn3jXcHSxcuPW/O&#10;Y+bowsUZWTb1TcjC5frVr2OwRLOJvYeCp9+JFTyCNkyLZtfzqfwqR8f+w71GvcRfYhBaCBWmLGK3&#10;UamSZUItgCIj7cT2uAS3H2+KTjcWJisW9Z3oSFYl2tVScELj3hPSdU6jSMwvDMzpatPUbQ/Q5ecI&#10;RbpP9HGyhECY4R8SFs55oxLNydTlVnLc8cTp+irKKKH0VWpVbjaYca1WYRY9mZAdNTFdQRCFTKlO&#10;SaVKNTMtZvnGsAUsCJxYX5n8WgRfzQLCdDDEF2nXuz3xWCKcsLiXnMEIuLermH0LJiC9EqnaNQ2E&#10;fRNs6tiXXg9dUdF6RVlisJSnNcZtQio6FB6sx04HtTnKBUpRYRkyjxAT17ydGjxSgxLAovNTppbk&#10;K3hUSfaDa+QmMfOvsT+mWWU3x0kBkCaGt+Ql1HTnnAaNI2z53VQrdKfQkVXVPcY9zh0Pe0aNpohu&#10;5FBuD0GftSh0wOfpdnrMOcqgyr5IRWIaD4EbI/dn8iJUNNlpjPEsQii7kNrgQtsdqm1Bm54BDEnY&#10;eUByqPmhgZraZurw+p75zJecv/FX/lynWq03KySFhI40TEGa7aMh6RxweL3fhCzYBxuE5AwhxGFP&#10;W9B78EaC90x7FjCxJ18+ylYuwHChKFIUMtEnjcizLhWJDhsNdjOrmm5qYzw8oLLttkgYKE+jXk86&#10;FsaVDNJCudZgp1AXIVVJNURwZWSZZgRcvxY0PBqYAfLFGW12M15JrjKtlOvxhIXqIw9FfduwRaOf&#10;5LnXbqifYptB8vYvhlHPIuDF9oBZUeoD+WhjJ8uLhb3OEA4jArRdQlyHPG3hLlQ7XXgjIh0qraQT&#10;IjlRm6QFOt2WuGBGsVD4kwcrHI2VaSYbNgHzIIJGGGwCA+d28wShTmndsHJRqQNtVSdYiwWNDTIS&#10;jjRBuZp2oHzmkuUC6WvTzeH0Q+CSxNPnp+Mj5Ak1Xtmtc5bZNVlEKEB1k8xLtbeI/OIZSGxNip0c&#10;SCSQcF9g6Qv7HQ4wupY9K3Ps8m53cmoAIcjVlcMIBMuU2kRP+Bc+buOC6QZFGQ40Bg84nUNge0x7&#10;dSDewRgD1abpPDK68mC8qmiYmUJciQ3M1qJtIVI6eTgnNysCNSibfUgPBdE4oZcSF4U6RqqoZpta&#10;BLKzY2JVEjWaABFVC6KLBt14HXXIVUECOtIE5ITSM8TmddgBU2excyICj9DVg1rHZyEDQlidYoJ9&#10;JwdjGbXxCsYpVU4saOoKhdeoiYZP+EnAcs5ZUPGB6DIC5fWApPUonyzNCPNQGc4nHdfSA/+bYh9E&#10;3ulhi9OAl+CElG4EyS3n8CGcq0nOQ4dKqZYPQY1UnX4Ae1EzkmQUfCTT/bdjOgW9FjyTU28wAz2F&#10;RDUPyuxRNlzcQXM+oRYqiQ4iIMcJlwQCQlbAUgCRYtZ3OuoSHWjaQBElAjBWQD9EX7P52ulzzr/8&#10;C89CH2XehY7aY6c3nn/2sSHDVvUm2SOMeSsVWVnN4/ZydnWVwoJDL5ei64uGkntnY+P8udP39w8y&#10;m6skg5BGtza3GG5czWd9gdDlZy4XSsfn1jYTWEV6vKl0uj1fPKSmbbXO5nJJl3ctkwBI28qnnnps&#10;EwYZyREqJvSxWvhIaQfZoH9CR+HDgHKyKIG6SXn7jWY0jN0JU82M4fZJctUVEVXAFYlGTOvDgZgb&#10;3mV4TuDLwSwvuZhFRQ28xF0ZstSYG3HQNoNVC2wD94VibDidV5DnE0lGHN9YIldq4EpInjZh5XpJ&#10;iCGKMX9CwQPFzOOB1ZyOR5M4qCSw6QZQY+9wgDKEg1aBiJQc19xuHlA8mTDjTOjyQftFyafOUQBM&#10;Ta1N15aDgaYk1I3xfAwW5UWaAPraCGKjj08CnLq2moGhBDGFiREXRbvT0wIadNhzW6e2Tp8NMPkM&#10;XNTrRxLIXbqBjpVhqH5bMLCvhIOzFxjZ6QVKoQXCUQUCC6+OM0rqlhRFZFKMmoo1iAiRWsrgluDT&#10;bep84fxtgjipMD9Me4Z7SyNYhHaDDAvvQVFqAr9NBG+kKZhG5CxkxxgRd/xbZvIamqowMiwWwGuO&#10;R4FdEp+TiSbrXMAkpDV4oepQ01kynTe6WmQc2vuim0jejV1jiMAjWEY4xiHNQaBSr4xkHLhf4hNS&#10;gODIQeTRz4MgFowQgGKZCGUk6yTZ5t2IT0rpDPmK7dfoYL4CfZZpxKGUrIHF1NAbqIMqIh1yvBrQ&#10;4ElxGIvmQk0ny1UicFADWxqz4GCQriZ1vDTKuftUMFL4FDFBwleMvgAScwYQOIBfwBbaTbx4pHHJ&#10;cpRCKLFFzel+u87dDKpiogdBVwiLCzwPxwBd6uiQdKHG6ZKFn2AcQpi6BwRLUDLxPBS6OZCES89g&#10;bXPP5PUzt5++cMn5ja9+BpLZsFFGHRrR22jIFYnFAA8RGsF3Gl4A7aCVbJZzh9OBSteKhJmQ3W+U&#10;UT1gfPak3SJJvfPwoUVF7vFCn63CwV2MEY7AFM7rj5Q7vQfVcmMyriJTMxlc3FmLANFRrIf9+dUV&#10;Hg4qjviR4IK0uZbHhy/D5IfHHqZ2A9nG9SFEbt+NWzR+uP020CA+DDu5WKkcFYpkRwiMy7NeSddM&#10;ugP+kJA7inoHnj5uhFBICmGXSxjdjgQV/ddwNLUyYdrSH5s5/VPEz8JxFMuI4JDFxXlSuqa4ydal&#10;J8yDEukNzzBNzonszHFqAGQmFkbGE12Qj7w7ePdwhN8i0RAgg/YzzvWBoHhs5HFsOvYkAJUOcHju&#10;PAGaRmM2JUxY6ccI4zUPHVth6ggmvdy2brvDZqCrwXHtRwfWF6zVqmJlNAugSpXi4bDZQm2Mu8dP&#10;0jdnyUkBlaTC424PmhomUZnOE2MPcZ4AUM8l2ozwjDlXoAczbyCkmtObm4NEA2dxBwcxI9EOy0WV&#10;JHWb0GB5pEksSOrdsnDj3NEECENHChpsB8pjsi+lk3rXMcVwNJ5mLZPaAKtjnomlFJFAKBUMbR21&#10;LHDKZtphSHeTnIr5JtoHHFXmgZQZcOjinEGPXabTZMUsel6NmW/yBpgnPC/eWrxqbjGnmo1xfjbq&#10;DNCWkEqKjm8f6QXXo5k8Cb6SLhBBaDrSHCVHh3IoMR1ROKgmCK06/zRgRkhYAAlzLMM5AVcfK63j&#10;mDZhHXgcghNOBCwzqGSwm8iBLKo/tpqUM7hQCRvOYAKCBBtoTdAAmQgPH6IV7bolzdDYWpF2Y+eF&#10;wJvNO6X3OAX8xN2BFATpNAIhC5BcQaAG5gy4ZqkDqoE8tWRYkOIQ6prVd+TCxVVgq+vQZ9ezjOEU&#10;b5057/zaL13iBgzs3rEbO9RhPBrvNBDBC5w5dQbiBwsWomouvw7GSWAMxGScwkxHqV5e3zz14e3b&#10;wZUM84qVYjOdzgOZ1YboOXVJhx4Ujpyp1HG7sVer9mRf5XGDBI66PBCmG2LxKCdZSeJmk4etGtwl&#10;EfSR718A1OWisSybjMOKrsmg16FnclwsQldz+AJAM0yFYI4FQzSRkOZxhmo+ggpPCt0JRMs0tyit&#10;YR8JEd6EcAqBJ0JIKfCMOSRNTk7HgPF4Dg0YoQ4fLjoWD5JMkb3AzDiRDK6Z20PpjjsL29pD0PRG&#10;LJhYrC2tfLFmQ+TkWHxx+PRIjCWDKJ4D/VxoDWwJ0mEAKlA3GZAtfQvZEBT8SlXow5tOD2vMi38D&#10;IZ7mNv9L9B1BLjBSBiAFcOdkk0BinERhO5dl6zSqJ6gaoNwnPEgToHYhkj5vv1ZiFAZyWzKXhs+P&#10;uksPMBSEBgSIeBcIEAUYgIHbxBKk5qaRBGJCvw3khOAPQYVdJ+sJqIOSZLDhaykWqTSZREnnUGHR&#10;0JJA4abVaUq6X/EITUBpaYAd0uFhWtTsJW1yo4isI79D77Q/BElGYoLZBk3NarbVITTSQoORqgj/&#10;VlFHOQ8JQMloklYiqr7o65noj2KEDMWocKArkkBo81NfKOZqcJTD2fyR9kcLD6cOYnLMTTH8QttZ&#10;7jawzuWeoF7fglkNzlihkRNISkiuhyV0ZixilMRo9kRQgKmBxKNjw/I9jcCK/65BeMl1SEiaDpIc&#10;6aQzLR1qeaszk8Abmo9uvrwMY0LsJ0PXjefd1OjRQlD0AmWl2lZNw8EPD9aUM9wNVO3J6viwlC0K&#10;gRLR4Bwxo3m8qYj5mqkQVc5UWWx8+eANQa9gLmt6V2xb0zmHG8vPGTMOd2Zz2/mX/+q/Df9v0Kls&#10;rq8izQDzhHbkGBSrCXrT9TD/6HEfV8p3rt8Ezqv2mvdOdiGAMmYWz+aYtaARoHkdhXb1LuHT8lyR&#10;becxQGwCK+FGwJUggK5GI+dzGZ/NDWGGEr3lcJ10uuVWOR2kjl/E/NCzZONERIcfhWIcy7jZafpR&#10;hQ7QzwTMEEuA4zGTy2XzK1kc0uJIQWDnhfE1DEtKa01NwkgjhxSvA9EvJkMdeEOF0RcBqgUPk1Yk&#10;SBg72EvbAzDNiWALFASoY5yEbGoyfR3CsTgrkGgPUAdfBVaQS+NidOCIlWRXAw4iKF3S8dCo+TQa&#10;DRHhCfPsKqnYUvjZZ902mlSQz9EIUDFfqZaAvom44pVPmLeBbMfeYCKaBM/ebbUgI7A8OFpUgLpd&#10;EAaQHiaRABZMU+Pg30fZputgkJWZgqCIFHzGgIOdDouGw41DGuhcLQNObfT4qAx5BvC6J9NUPuvw&#10;q3tOy5aaHVk7c64Kc0LctAehlVFFX6DRwPyMRIPwS0BjEYObAXmTeZBq0J4Q15Szh1Ft+RBDmCFq&#10;edwMtGZXs5FMro4hWA8VAwcZWrfJXG/l8GA/HsV+B79Piy1AZQGrR++Lim44ihUvIRl4nroP2UA2&#10;lFcyUAInVSQY1hgwu10rS+bVsH60RwROK2MmqLI/BFUwlqU8HPxd6TLIiYTYLXII+jMo5yq8mFvN&#10;5qAfEaBwpysu/EazIFQHcmNlt9NWBU+TkhXtRjhi2ntcFmGF9IwnySgJ78p7S76ah0XvnRRPG18O&#10;UiQBVBwSuqGJshyQ5xVNQ9dYQdDCYLUIjGD+R1xqFHQJ5XJlH2GgzBuKmsInJCSIvCo2lAoFxRG9&#10;+NKZCbtItG70PghnKQIxhWrEs3QRktAyLH+yJHES1A4ENc3jn/17v/lvkRPFIjHaOEd75Z2dM8zL&#10;0ccXa68zBErtNpq4vT+sFguteo3DdO7E1bBZxRSRDTbDSrXW6AUTye3TO8D2TL14yD1oF2HpNnac&#10;29o5fLhHI5Utt5rIoEvbZP51OkM7p9qso154+cJT29s7pApIPac3tmut7uFx9eD4ZHNtg+FEqnLs&#10;P7ml8WgC36VJr0Feks3meCwEP/ZSOAprDZ7ECBU6xPVI4jJJnGc0lcjcCPcugCpRIIwlmpEtoSk4&#10;R2VV9iMUmOO+3x9i+I1MlSOSLICJC7gREJyCTJ1pz/lJAdEPCsXSVAKyziKDJNHS/o/QRSaf0uiJ&#10;ix+TkwSJLXUTs73UhPxDvdUCGTJzkXMc5nGV4Kmw5Ynh+c3taDwlJhkzfwOECZETDAPZADqLk+ty&#10;gdRzohBliFRIIFJdSxCWVabTVVpNwrom03g8kd3acfqCkGd5a/TeaLNnNy6Ek6uHqNlJFLFvpEeH&#10;4uV7fE3agPjNUcpJIp3yEIWykFycceRr1lmWUHVJXqCSUB5Bqid7kpC9BvVkXMx2oGcInGZYLogT&#10;0P4ivQlQ0gJDgO3RCJRjExqJ4SA2uul09uyZs6RdwHfkvfV2h4FuWKsU0nTzoTBqp4nKpvTS8Lsx&#10;8eVxYN/Na3N6qDnE0uVS2e+6M1q46qqzUclelWCQYjA11muxo4LhpJj9izkq4z4G5jxh6H3sMnSW&#10;Yf6pf7eE82T7LLyTrWRa1BKHECZnd1ETavrfdN39cCDlCsyhrQ0nyYAAK8qY0wqm0KFJPs5hLYEk&#10;idUseEZUGKLKSIWKIlqpAgkmt5IgIoFeKeqT98j/F5iYZcMtNpZ1mg3UXuUcVo5JLQCxT/ve7gtL&#10;do8kQSRWspAAR71GsyXMMs2trzL0Th6jwSctDCA5dqU8Lq1khgyaV4YDGM/knb/76z/XbzVptt74&#10;8EYyYY26xcL+PrpakVy62G004KnWy7y3FUlJc88mQxnUfRj6bVKAoRBE3rZYRDKpt997h/oDTCNC&#10;0SLbTIG69Eh30qmn1jYf39zaf3jvuFxktYSRh/X7NzZOkaAQgjrASMno7u4uYwDghRErBlxaPDkI&#10;Sc/Ilcit0A4BtSG80jSGx8TwZr0OgD9HI8HwsqiCcJzVm4Idcqj6EVMksHp8JKdQSsAvgKY1kYJO&#10;CgNerSbzLvVKRV5R5IMyAmfyBFUDbgoKXgMdNmqSUsVhXcgsmF/TjpjwSpEPpvwIrBEKJTgoVqdM&#10;CUCjNRgy0KiI7xxFwP7qxSoTCVgx44mayqRya9FkAncDCBYw3qrVSqvbpk3DYsa0gwcNBsaSlow2&#10;Y1iovIlBQlmozn42E5ejkcaGZIcmKvp0nkrGwcpVkwKeGUETOhT+WCoYTzJLTnmFeAVjAkobI5FW&#10;s1uvV7XoILfZQYyUfmiejsFy6sAZXQMfnFz5VZDLk/qKXwY2CioDz48Ek7WpwtDoxsgMSWYR4n0T&#10;HO1EICnT0aMxGSv4XiRMbB0Tl/gEjVqjowmxqRELGLDjmGzXkibTHaCvyJiakXgEY5ZVrIkoqN9h&#10;+mJ4UOReEm4G9w8y0BAS3g4YRdBitA/Vm5Dfslgp+N0uLOkOczAZ7lmve1I4vL/3QADglLFCVoEL&#10;7IFOJsA+pRPFvnR2gCQFR6rjL11eRLbYSbQH2D2RGPxZcm0J3qtJRsoAIiDNG5VvXDAg+bAPk0Ci&#10;F4LDlBbw6UVh5+dZCFQuWF/DVDfUeeMULf1YMCNYiWrRI8Hg95KWen0RmYnB4FdjQo10M+Gvpr+G&#10;4XhqpP0c98huaYxXw2jMtbJIuchyrVNvtXn2FLoEEVz59JH5pxhsH0wmpTmVTqWdnzyf4BcIeLlk&#10;7sPr19haO2dWyoVjPlm73z6h5IEOR6UL58sGv45yxoavLRNx1CKwuXm+7Iaj4yLjtJStnBY7Zy5N&#10;hk3SiHqtNe/2Mz4KLcgJk+v391dX1p4B+rPZ0+FINuxL0BGFMUknrdl5bOci425I9uc3N8EINndO&#10;AS5IJgFYcjYjx+MO0n31B0K0LzRNLkUkl7STcCYJh4G4yEdo1MYz2ePj4067yzowtZFkTyRdzjpy&#10;O4EYY7l1ljk7n92oLvlsUSxVW60mMZcEVZqoMMh9UkoB7mLzA3qry4koMEtbsupQF0TD0Ma2OTB+&#10;DYvqgvLvWFQLH3KswCdGXoxw73WzHiDt0ihtNMu8C+c0sAuKqtD8qeR0uiLogUVaH4MA9Bm9cNBB&#10;hQGdA6EwMoeZXIYXzyaiDElxxNHN5RmyCrlwrCyDsYTKYMwMpbwiMSZ40Ga8tz9GDRNkAjBCIBBq&#10;ltJXkOuL5gjmJPc8Nw3bw8tmILzX45iULhg+990uaTSrDGCRtiFZtVpcaEVoWJ6p7AU8HDYZ6leA&#10;IGxsVLpZM7JMlwAqDS9gM+bTpBXN0lRpSmmhstyJ9EU8GaOMgsxqtHdZ88AB0hqSW6tDjosEF1Yj&#10;8ZygIxdu5gp5F5e0DAF6tZgRIOEQkacxQwH4xesLi9B4LO32uxKpGI8c4FETzDw/xp+zSQb0YvGs&#10;mWwWlYcXpKUsewax6NQ41biIqRZItykFZbsm8woZRmuuwZC9pF3g44B3ABDJck97XzGNRy46mtAZ&#10;qmchJrypGnUoZIw6lMeAxER/KnCeI3eJo0YECo0cAFswpa4SnTaCXLPlwDCFlyxVXQAYVsUAoTSi&#10;ASM45D7YrahTOmw3JPUlGUA/OmOEbzo3EH8gH2jkXdp2QB1a7TK8kXyOI5SK2f/RP/z3k8k4MqaM&#10;j6ai8ZP9/cuPn6W+2t/fR+/uZuGY02zAZwbHBO0I+JPJFPsdmJ3DJREHIR93RgPGqFiI5OocyC88&#10;+diDu/d6jVbME+Ij1NqdarfFcXFqfRuaSzqgYExtjN4lLFQunZSHippZRGY5ErlVJI5YkbWTo4cP&#10;9yDaXbhwCTMSLcsRXLs6+5Qbj/B+q10DFwOoFS+FZmqzbUVjPguJxVixWKaMRngKojL4PLcVz9Z+&#10;q83ZDidJi3WMuQKLXIwFKSujNKRwq5yQSCxRlCkTPDTEieuhLhOIvQFBfGnxJ2Kzn9FRyKPsmRBz&#10;o+RtIWp4fBdGI5/LanV7H7z7FsfRykqOi8OQAMjDwkGW/yD2ww4xpgQczKQXtsmQ/cnrA7yxpg0J&#10;gxRDcm+5fJpBV05pFkqrWiejgM4MnZ7IzbPnXZDSoGCGogNbWbMThKnxEMKO2C+iwS1AOY0P4ZSg&#10;VTwpAPjEIuFOs8F3SIW081SfU6Y6i+Xqkhmio146vBq09AcDtJxw3RzPmTKsCqUHPRY6xeTZRAQa&#10;Q/4JwlW0rIP9I7OCxc7kreFWcQfU2YKrr6lQfaEti+uG2G1qOGtmW2ezhEGlGcc+AVGiGicL44zV&#10;xTATSCI3GzC2DSSgm68JY75jznxZPmqMT9izlrPUgvgxqDu8BA9LdTdQGYpPtPgCKAKQ9UBjHfF+&#10;oCog2QR2aPmPKKu0FUH81J1jlLArKFXcoQDEA5YoP6N0SZo6wOHLbYkQgC6bOpsUT9RIt4us3cyQ&#10;mE4Fmdh8SLpEQw7GDo8HngXpGxucJqBMmjgPqN/ZsaMBK2NpCMm3oTqSOlI3GxY2x5BUsUUQQKxE&#10;MKdKHG6LJkG0Gvl94XKaXpB2j7Si1FaxT2V5JBKUksztszv2V/77/4wXLLRKkISu3bgGLrDNJGoq&#10;xWPFpjObTVAHfudH3wcooQDtQBoBNls4UH3GfCOW22h1O+PuKLOSkPLRxLaeTE1HkN8ltZmPJA73&#10;D4hAmXiKZZFMpqNw1dzQv4PHzZo/FOFArJ8UcvlcJGCRpPncs1KhmFvdZt0AG5YLJ8Wjw0Q6RVSn&#10;XONxEvs5x8Q/GY3gxgn7RHg1EMA1EbRI1sJ96ZyVak3aLZSF4G0c/diz8cCbGlkY7O4XyOdJuSHG&#10;aE6IOO30DTRckWS8jdeLx6KIJpQPjuPZLGxZAA/SL10P9xUsUczUfiqZMUYuKgI02CDXPhHCAVe4&#10;19xG+Mva0wEf6S+kdLFAdOhBDJW4AGcIkD6PRSJ5yHwDnjOvFk8aF+GRwDTHIpVKUamzC8ioacj0&#10;+01VhHZZU6PZYNSOUcQSH4ZJm3qlKTK2EEAbjDEelHQZAFnkKkGGrsYx0XCCoJZ0DiFCM7IiAgVz&#10;q+z1gD8qsVrkX4wmr9EoMac/mgCS63JYNMM8DPZ32E4M7UhFCaEY5Nw0fkqaQ7M3zELE5YLDsVKs&#10;9lrN1dVVbyhA8xA8R3qrNOnMMAmetlyXLxIhmVzOGsHg5MERUikolvU2fRK1rDl85SsEkEShIk4Y&#10;mQgfeDmkYY5NOC0eEnSuRzp2TvujdQKchuGf+QqFgG/Ixcn6vaDwXAcTf2TbfEBCihr63AcJkeo1&#10;NRLH7BVKL6bBPkKq2eEGNeSo4KGRvcHo5eObcAN7UsQttd5AugXviVLNHKRUZ+3QDYhTUk6EeWp4&#10;OpIOIYkz57TiHNemoSYeGYzaQYdNSnTTrE4wKFvY4bDTbxJ3LHwptaEBZhEFNZg8J7vPg5n3UiST&#10;WTDCHvbYbE8igWoBrg6xV0zunOT8/iYTCb3uE88+6fz7/8n/eeG1vffhB43u4Pmnnzt7ehvRg1eu&#10;3Qyns8FYuN6qFRt1kjGScCsZY/w/Go7Nhx2uNBzL8NjpZADpgauDzqeSSaRZaPM1O51iuUI2iGLF&#10;he0ttqKFDxlIWRCNJGl6Ckvv9lOZ1STVFfUxzBgmNBmb7uCUNm91u/H8RiiVSGeSMiF2QcYYoY5A&#10;Kd7td3VaCSbRODIpJKYBq1uPH5fb6HlJxNPmwtvEaAUyZOZhnLZGfTgYF0o4ocBeEXGQyZaLF84x&#10;tZyIRjLpBKOk5G1KY+nOoOHfrHAview6ImcDtbvVt5222k3RJr3B5Eqe4gyeKZtX88jzWZguvd1e&#10;qZQxAOCkAEdAxteozor/ABphwGDBuCwrIJou4u99lLbVCGaxWPE4ORNvwzEIxsncCLUOWxJcfAiP&#10;mLSchUVTVEPRsBbVSeJlxcoWfWTGRBAn48pangY+JRy/K78RTU1ypFc7hDl6vzq3+aeANxKjZYWC&#10;BUsPWgNHH4ka1TjRk8gOm5PUiMOlCjTTrDOMSKIB/4KueDCCk4F0UqPRJI0/ajeKWysdJQTQRoD7&#10;b8QMabLgtQIOT8x08tnoAMeTcXcwBFYqZxrWZgjhLx8XH6SFwPCWpkqNqNqcmkCTfCFaOEwZG8SR&#10;Tgf/TCsR5EvlumK9HG5IgzXiIk8W6m4ObYBxorB6LmxRJuVZ+OwJVppMUCMER3GrKDfk9ghhk89B&#10;YgK2p9amPDPMz1KrkB+q5PK5SdSRrpDjKqe6KFDgZ7hzUTdGMKLBd0YT3ixkFgoKOvpoOtKhSzb1&#10;abrAQB2sUq2opHXZ0oQhyB1cNnmJpusYBzDVDQARIcLsD4vbQY5OrzjMbzG26fZJMmMCrWYCq5/Z&#10;DSQWeAv2MEricIMglpWglg4HohEDnUIwNIq3YZpS0hd2cA2MLHMcIaLgYOjqw+sfQn07c/o0946l&#10;RzAGlyaocClEMAK5ugLkWkv7ddamKIWiN6sVZLJEviPmMOmQpJSMnpkZWjQnA8K9Cq78nSyOpWPI&#10;LYxFtEhoeZxG1lCGp4lEYpkgER01WG6zxeMxFhjYFssRzpUeoQdQKWKalMzJ9sgngZB11CuU0dRD&#10;iJO7BtdFFywCNkKcUkGscAHG0ZI451i+EW9KvNcYFRiPHys/nZ8MNkiEilkr81n4ILwyVwtTfXmp&#10;ZGJcDxdfqSD3qfGyZZLMD/C/UmMxN80ktzoxTLloJA7Ml+kaKeEymax4ZqxDpamcXYagpoMFVJ+E&#10;01iskMgsE0suxpAYF8zS8KEkR4tqZa+vjSfrJSKOtGe5Hr5fLJX4X6V1BqLgykmJ9f1CkTvGr0t8&#10;r0/tJ38yvnhZI4+hbgMxGIq6kS03/gXixoxRdFfsMN7m1WpVw4GSNtIX8IeWjXl9LhuQkhfUgJoJ&#10;kBKZomI0D8jIPRg7dw4DIDFlq7r5yxtoQAyk64XELdeAeKpGgZX7IFFqSHMwDeA5UttCMiE3Ntm7&#10;GZwT4rdcn2qe6SMIvOMtlgrQUD/MzL5cYoXjaVrGtLpl06GfV0lrvh49AvMs+FFqe7I5Kkrzn1CQ&#10;JYPP3zXtRznhwGUgJC0M4HqN7pCC0DuD9cAZ1+UDLXcHH0GTjk3UY9g7+hBK7s1YuyaE5TiqCwN2&#10;WT4v/kKXiAtcbhO5JEg6xjwP7ip9HbWbZETB4uGDSvjSgAg6dZihcgKF0EFOcF08neXTdMZDo9v7&#10;R/F46ujo8O133mF0CONFREL80bUylmkOb3dkg3+GfBhDcFi2TN0MPDcHE0eDLlunjww6dCZAHRx9&#10;0yGr06i12sL8YzAnqGGmg0q7jhot7Q1GAPeqLVR30JgsdEcdh7sznuYhdiDMwKMF8vHHEaasjub1&#10;4fT6zbs3PrgJoR7PiQcPd2ksAS0yGBiGX4UjDWf7eGTIVRCMbOVSqdeokUvxTY5ZekIcd9SiPCYt&#10;d5tLDAbRjEcbmxvReJwnBjWAhIta1O0Prm+sA/CsQgzN5lhxyXgK6J57JKMOaMJ2NzkaoQyUmEdm&#10;pMS6SOJyvXTQWDEg0Mw2Eh+hZgTAC92oC6LKxqDLIykCPWjDayHx476zXEjwabaRTeZXM4FAlOZH&#10;r9GkdMSwBACZ5AWOJFW3hDGYcxAw4MaDjW6zBqXHAJSLWqPJ4iBwqRzpw81EbUIuPawExVwTbuxq&#10;LNllkkaiOOhwPoKVcCNYbG2U5NnSCGo64Hsxce1aX18n7tCqYMw2m0sLY5qRxvpyKyskoMVj9KFb&#10;gADdZo0TKJlO8UBpCx0f7rcrzWqhPBuh54sicwRNI70pECk5OKXRBNEl2HiLCO4wYT9rlNxfE9Ty&#10;2vMzT8d7aAQVr0gANjtFhGfOmIA6kHwUut9sFAAUI+xOrY6wv8B4NAL4SEt9ObWNYczw4MUmFIuG&#10;iUSGbWG+ahKWXhzprv5JQ6u0TyRY74aPAvcmROrEmFVInm0WzkukyVGFaqeGocBEJaaFWQj7moVi&#10;ul5+KyTBVwiLkIXtaJmAzbNUID7YQ2EMNpXG87glxeX1RkkULSw0uSTZO6vTrflLEXSlS8LNJzzx&#10;8aiu6dUsJB0bicYJmDSaQBa1CCcMQUjeImIBTBApeWhjgGG6aIL3+oMQqn1WWNqWAvspIudBH5Cw&#10;xgeJ2RwEBk9FXjXn/Pu/97tPntm03NP60SH91Fg0GQTk9Hk/+OCNhzdvMu5IHSX/gPHsyQvPuB3e&#10;QqHYHbaQ5wJf0myo/EBc7Xqb3m2bzMFlH7Q6T26ewc/kpF4SjxGl48mC5hm9OowUQGBi8SQme3BE&#10;DIkW8SIiLzR1uNjj24X967sHTHoCHwBuxf2IfhF7bQwM01pBWX2EPFenwXdSiSQAL58ZwS6sGYFP&#10;4P3SnAPhYhuTexGGLMb45lOsqlhZyWQsl4pZFl0wd7/blKrHYpbM5om7BCOZdrNrJvClUckHb5L6&#10;gbqtUhGbyOQz4OOyoYZrHoLyns+NxBeUE41la8QY8A+QnwcGGAZzFCIXK5DiUwKBssVlCIwnCvRq&#10;jkEzXs1oqRooHjsjU+l8Hq9GCp9EEqatMgu4nELR0H/h2S7EIZdIfiSSW12DxiNtPkY+GVlc0utJ&#10;U9XsGVd0XKOLPFeavZiickEMJZkkPkAxZHtJNBZLUEFN4oSQBdLDQ66DwXXJJyhfaMrbWsIefdYh&#10;xTZdNSov8kNyY240o6GElmKpWK9DkOmwN214hgNqemQYAOjECk1lsHFCEzKUkCse4DzavGwYYybq&#10;VOwUr3vc5wo5HUGxjfeDOhz8gwRZDCIo/Rgl80jEkcvLMYYsXUcTIYjzHE9P6SLDBKJdx8iQ5JlQ&#10;ftAghDa82nXGWlqes8RZuA28HZ9Kul3Gk4GnSS6v8vkRiY15IHXCTbLIVcEChpREkk/yTr3JiYBJ&#10;A4OUIw51ZUlOZziCBsKU0kCFgPSlbFFiXTy5srZOjcqEFVfNouLx4H4bD0fg+BjSGv0aZEtddM/l&#10;c6wBGGgCFKNUzIKNpFPeJ9V3MOiE+5CG98XaYwKXqSHKKzix8IjGlC1S+CMG8RIc8oqNuhBS5hbS&#10;rrUCItma0HSwGCy66iWayfsPdpHoweUdVb07d+8+KJ8YCwop6YGmoCIC/Hbt6oeQIGqVCh0XyHJj&#10;u4PNzF4VEY0qwLjjuqa2uNf6hc98fDJqHx7XXNSCiIcSqWaTVCLFrgvQ2GWjsmTUTcEMRTTFk4Oj&#10;yqj/8vvv0qxnsmUlkVyNWgxADBttDykPhTH0c9h15Ku93oNbt5hMsGLRWgUhnGNKSKzbjwk/7LRu&#10;v9ps8wRQaGfZQDkmkgQjsSHy9x5POpdBVhwyCUIG/3+a/vNH2j29E/s6x+qqrq6uzuHJz0lzzpww&#10;gTMkhxTJTVwupV15La0WtiXLkGy9MAQbhgEbMGDY0CsD/hsMGH5j2JJtyVjtilrtLsnhBM7J4clP&#10;51Chq7urc/Dnez/rQ+7s8JzndFfd9y9c1/f6hoNWY2Zm2uZ3ah+29sIt6Hd8nnHu9WBqU9Vhzy+R&#10;PdpIJkfiHgBRxxSaaUw9xyYX7AZPqe21bc0/MoylmfgU2uOIKxKLXKksePIUHvakv6P3T7ZaMY0h&#10;rsoEmP+WJyYD48Ih2DezuFghNoxwO2ZGtxLbLo8Ftxg1IC3H00nHiwmryInAuGPV+53tVoY3qm6v&#10;YrSElcyvQrZF1eFweHikJJmaqXsLaS+UJ4PxY3d/oR28SaaxOJxH4B/zer69GKymMrt0uOC7/rHD&#10;7sXmzm7J+Go4cxYurpFnKb4gtJ1jjDiYEgyh8LyzBmT1XBWUgUnQthMHy1D1Uq3UnZvRuOmVxhGT&#10;9DCEV0UTUoScMCnPFCNcw24G0UXVbn0kRc+i7OMJrj8ecYHZ1La6M9N+9O/EmctjKYgzqt/JalWK&#10;TG7UaCaduLfdQ+CIaVgKE5tAHp92BSvW/Zq62RGQbxBVaUxjUgu8cYBNOYGQymCokDA7qUN5dwWH&#10;JaVqNlR2iFtLmoScsIXU0M+XusSUgnfQcJzj/LPiP71pgdJOaacQRrPKkgMKz0/Jky6wapxuI90J&#10;vKdY8LMCNPhqhcUNnNdoP+ijLLiodRhw+lH6V1eI31loedGKq+X5pYXpGZmQGfLWIqDss/Zn5qen&#10;5paS1ffRh0uXqONR8liu+DFjbPXbcMZbEq6muUJhfjCuGbZ6XfXmny1LvntKCFIrTTFdtRBTHgNN&#10;LkQxV6bHhjqtzouXr++vrpiBOknb0Xhe73QOuNocnZztXZx0rm7x0tf3Gicc784FgwoaRok8pf1f&#10;mZq6dIfYyojtbwrevr7J+hwcMv315RVUrdE5i0NW7w0OxhVRWdxKEtXgWoAUAtv0EdSsKK7o19EK&#10;y89LQ8o7bdLZ5oqbn5mxHAuRXzafzRBTB5SMcWLYW24wzIZVRDiu3YOOabNFYW7kBfCEVPTWpqaW&#10;791ZWL1rWRduJNRON8JbYJ3hSI2M+cOHhw1h6QjEIEzCX6W1t2UGYyFB5jSth5ji+nwJlp0DdxBS&#10;BRHk/m7j+Vdf9XTbicKOc9ZNCXGINsb1m2ZPbQEgjmHO2fFheDkEa50DBYP5vfm5on12Ybo+XcG7&#10;wW81rXSTZxaFLced2nDk8kT5Y/nGP68y6WbhTWWze3CunYhYY9xSmBb0Go+VcF+BU2NT1RKdE17Q&#10;wND58bk2pzLJSgdANcTL2V2nlkw4PM98Vp/Nvc0XL3/9q09frW8AlyanxLRQ6MUR2R6Oe5SqUvsD&#10;JgDOmV+Gl1qkH2VspLryrrzfAF3+NqDeZzMdisNSen0ca2MUqPxpfHoS9mU3xcu14HIXkQtOioKS&#10;nKE0Xk4CRDkj8juJnWMRhzI4VsIXcoHH+CWcezHmmjI9URTmIVEUvu4JM9Bcv3GhixEFqaNGA1JT&#10;GEeFeR5jvXD15Gp4LDpux0AyGwuCWza1AtONzOo3H9zN6/tQ+BgZAErjQUFHw7ZHZw9njPFQ2mzg&#10;RarwzN50g1jdJ3TiGoQk4kVakFHlmy8IkxpQEkM0JXWW4XX1GRHd4d3aFMoJWSNoZKWR/h+8txTx&#10;7sn13FR1YXUOSWRnZwde4oFhoMT0PoFSTlMDkoHp+dlW19JlnkylenMIpB0eAur5aKD1WtkmLyn2&#10;Nra2I468OJuQWdPXv3vYYELAtHK+ttQOsV2c3a3M757Ts93d/Z2jA0QHbIblan2yMoUiqYeXT6D9&#10;Wly9v3T3jkBVKdGNRhtQ1O50m624YR0ddC0y6bG6PjRMcDTVtxcjFYCdAQCBbElp2Gkd7jXa+43u&#10;82dPsK/16efdEyNb2in0uWSq+BydYwMh42tukGbOzb29rEjE+LExqPj2TiNA6MDEQctBcVWyrK0C&#10;iGapQslK1ulSdYSofpF2XC/a3r29JhzDu/djGbU8f7UBQ9NYmvOGTMrBmHDvJFMnthImlxbc4tKy&#10;iq69u9nZ2UQvc/NypmTFxkHIbdY+6DjyQkvHb70dNFQ7FtiqhgJznV6Nl2vGUirSw4MjQsxHbz3y&#10;e8HATJFYNcSDFUX0ODiWk0UgR0bCpxftVqex1/JICSM1Z0EBSc17+46PTqG/YWOFoWYU4qg6QGGw&#10;+CIVDL2fyw1HTY8hraZqGQs4F8BoBD/9oNBBHLWp+blZAZfK1zeHYKgJ14Ni8qjGcw+jD9E+nJ+P&#10;K4eFW0fnysib6muyVDV0pEGI0De7KGQUlETpijZMsrRdjLazBRpyPaZwMBYYPm5C4d3qzONP0qMC&#10;tCVjPxEHiiLMNd5+8atFvIuwPUPTSElSEWRAnbYWZh4eYgEiBtSw+QvDxvRSNDDqa1dISKoOLjdY&#10;YS0Yjlom630xHQLiDmEcmPXF68pPLAJlmYDT5JPWaLXQY4kyhpBxgcUuuSivYrgU9zoXohHt0QGN&#10;yY2TAEUSD8UD1/KMIg45HaIaZBFHgeVOUsCVpucXYLkH6AEcsawupzvViYwd9ClE2VD7M2nv/8lP&#10;Pka4na7WmFwu31v9/POvXIn+gcA0YV0d3gD9OmdHuIiRMXbQx5cnamj0Quem3+4JmEUngRAk4B7j&#10;6rbf8ipAqoeXNxvHHYyaRNYODP30w493X7/0T62DpAFdXzaMhU1Qca39ynb7priEv/vuCWMZehIY&#10;JLTZM2ruC2bH5kVXQp8amqxRb1WBYoo33glcIrVm+NKQhYXF5UfvvH1y3ru5sesXHB51cUsdf+h0&#10;hs2rKw9ZAIMGgKi3w1FZP9Og7DYPO+eto4QBOEsZwBzs7jd39xNP4i/b6DJVlshpKIvpdb0uHnrS&#10;CXx+eiCzG3yiR9I6TmCAnF+vb25DWqPodkxMVLY2d1vb+5YJSYXxihd34KbKGiJ5VLrjeFUyqxsc&#10;cnOeHh5Qy8tskU6oXErwEJcv7iuSzJO1OGIpIvfs7FEVbZ+cdCxQZGhkoE6rsScq6/Ro8PZKDBOx&#10;a4N29epqc2Nze3cn5KzERTuvh3XkCO1oZDZYofp2VkYfnU0Q5tzN9MxckPhj4HnyT50X+gWPgZuN&#10;A1rLot+Ke0HiUEdcAJjVbphsgfhTIQiEJ4hC6AJxEiJ1ejfcrHPZFqg4yt0brxXnYm1GbkxteLwC&#10;mChIIVBAlgOjLHc0oBk480Ydkx4VNB6xGb3EFR/3EKVdgZGnmtXmAhJzu/oPzbZfUJj9514PkdXQ&#10;BVMT/TN3fKRyocnlkWAoZSya7NSwxsIejxIu0SsJ4yxkX3Zy4VHndxo3OaMLMM8PiFFNHEMSBhHw&#10;/A3SHluNKzEM1lGyaCM3K4IZE6mAaRApu7MCoFV8Ej3bv7bQKOoUJFvYQWIqM0A1lzSiV5SpIUCh&#10;wr/d8JEO9PVWpiqc59w1yJ82/8AEjgD29OVoPLsVIDm2NWW6Qp8ghtHR/fT0v//WrEirqnPr+mpu&#10;fvbF02cy6McnK6fNo5NWM6pHxM+bnqnZ+WNf8BZgyHM30ULsMSq8HeS4hUB202ofHB1fNI5cKVd4&#10;Zv7wtso79p3McU12RzefrHFRsszM9rQpAGkNXinWDcXj6O1dmJvb2Njk2aVr4m6XIjWK1y1FntM7&#10;aMu53iEh24ib/iGOpkmLG55v9iC+f3kChubqcz+Hye7bAoLKkysP7itRV5amV+8sYP7p2KGp7tPs&#10;gr1mkUeeZCKvga3y2utXzl3Hs/fH6xMBfGZ6KuKqSS41SYY3Tda0RAd9LLwd+eSMdCB19Nlpq9lS&#10;iCkK1FBxW8BtzoiO1XmUJA5P74YMK8YEcRAfTRTcpYkG84UM2PSUSWjLgRbyNFcjZ/He3p6Rtw+J&#10;8x6KZu+NnjmZk45z8eZIr1CRBIdda2FOrnqPzq7XX27ubTfW119bPvJRSNBiUZMpQHKi3B7ePK64&#10;I3+yXitVZ21vqGNiobFlL26ITdR66cP9DlLzy2NLplIt17CRy7zSAcY6Q/bYbr5CXmXtFn6NBkoi&#10;XVxeA4DnKG3shQKpDuvJ1CKppSFNO+ciGtBHigQfTiASxkgkPUOFtNfXSe5FKspi+hUUJ2eEu1dX&#10;4saJBjMHU4ZSMV5O85w/HP2sE0F/rD2PxaJ+GhwgiGIYGcF00JbX9Q94d145KUT2awweUh7bX56O&#10;TY6uEof2QAdm3WAB2KFUJ69S6IY1EhEUbqKSX4mm1yM2SGR6QicgGw4OLzsfRp6vMgGWE03tQDFg&#10;zx/Tk8dUAvAWeZDJfzD4QYgRRIBSIqfL7a3Cm6I5fGUpKzRBas/kkoSLY3I0Ol7pXgJECfKmuCeF&#10;HgqXgpLAciLNHuHxZEGo7aIFCFHH6rzp/4Pff8s+VcWXq1WX2kGjMbs4hTO0t7nRcxY60tjgWG1y&#10;yrdp7O+wc413xtjoq5cvYiR2e/P0m2831zcMxoVmOUgvj8R63wBY00D3a/2GfeZZ+o2b685+a2qi&#10;Ht5BnPV6VLyYMZ5mkamUp2dcJ8JqYboyU2OEmAQpZ/aLlxte6qYMpv193XdiRk9OMuIq1NdKRzDB&#10;KSs7bo0912vrr9fXd11Efp0iZ3lxVnjjUfsADUedEUqJapUFwcmxe2N370CZBoAYGR+5c+duiNmD&#10;vbgDj955a7Lkzi6PVyfvv/Pu9EJdiJkBd+T84Czr4QycoVM4o91lVS2eSbXBk0RhFaZ1IpmQRvJS&#10;JmIMlWl45sYuJV9+NLxxuzrKE/8bWEQ/DGWls0E1F3/rmVlYGVvwip1g3gI4iOgXleRsfXPDaNNi&#10;F9tojuIROArRJ3XmKkZvxF41MiqyfvvqszW4mmrLr0vC+sCgH40pY3YXsnrY3nGo5A6SqNMxeuHp&#10;aDTwfVkiaGPikdMrOYx6xHIxZSoGNiGE5jINkopHcFDMQ4rEa5O205PG7rYOgbLEdVcYocAaYfjn&#10;/osJQvIQE3F1hRUiRg2V6JSYh1gF9Yy0Q9eZPZbYinTbRYxD/L/yMG81DEVa8C1+qTFQRhcZR2Tw&#10;CZ5KMwi0U68PCasATXsy8YN0JoRoXESY5jQpXJ2inx4zIQOkGk2HXZ/r1b8i0KJIPc+kJbhYdClU&#10;in6L726E73qIanVggL18jLGwoZN0l4/oFC9YPNHRJdABLA2gg52NlHrYt7FJQT3vuVVLov+E5+oC&#10;CARIYm5IpRDyU3LhTc0sYHDrRCDU46Iyx6NcVl+77XOmcDEI7hd/e7y92DEo9vgguNXSlJsgnrqB&#10;3KCMG8ssYigmfJqb0/5/8Dv3RwYrH/zod7559dJZMlEarc/UNJHLNa6M9A+XFH1OZVhzY6Nxfihw&#10;Tbx7n1YP+rTxfMu2RX7XJzJfMA2cnpwRvtw3PnQs10QU6m2Prdt/cipNe4ZuRIrf6ZmDyOFqXhSQ&#10;Fa8IfdG5c9NzeHFr+b569Xq/cbi1vb+1uw1XU9C6jGhOEqXYO/pyfafwE1XEDiJ785ByYKnD6rVy&#10;WBFyxAeG6tNVOcQLMzPY9exD+BR4mKH0tUUOgsc6hTjU2xWTnJvK61paEN4iL2VAEsr5YVhiHKxi&#10;P9w9dJTs7uzMLiyQuPKHz0TqAuUXmFnmvuxNhclUntjY2jdIUtiPV0vEubrZxKH39qDiQrYQrpD5&#10;1WDF/cc06qy5tx372RSNqdBH9X6m08eC7rpW+1hp1NgSPFPYoWV0rP4jp/HbEfIRBNrUQypt5uHD&#10;JbJ09B9lrYZ4sjKNUocagSVq3uLCsWPRPBjekrAP9OAyK6RjmBEXQZond2ux9on8rWoLrVabiwfL&#10;JYXp4NRk6fDwADNHYWQCWuhwEIeStu2hpwROy46FFv8zE8100UkKgSlejydbjpUVd0qVSiLtPHJt&#10;qaEUf4Eg7QHMfWkXG9oZr8Dr7nH79uxcW0C5FR+bN/VwBhmG/JobrBoTcZdzBOxclgJracfDgSMR&#10;kamCjJKbLew1Jynptjfh1EhKmZ/5ryE6BG2f1F3lxkJpyWcG9hbkdt1qoC+E6PjPAuqpylOWZICX&#10;YX1EY/kE45gniTvSfoG+C06P6V2QYc/TieEIcKgFCo+pHDazvzAxManMMUZSnydqGmM1SlmTOuwr&#10;/YMHoc7RjSLomTHaWPF/8pSUGfCD8HeFCFeYwDqt/U3NhwpG/BUQRmVraOiFmFdqYUTmeOXJKYHA&#10;mf071f/Rn/4uJoH6enJuziE90XtBstPZ3wTnktu6WYg8SpXxVusQmY6Q1xkL1zfxjNnn6VFMuWxX&#10;xZ9AhdMbRK3OBRT50BzZWXJCp9o6jNIlwE/7uNvhskYX0GnuOWVNJRw1xofs4TxNPsf7x0dorpRJ&#10;9+7e1Ra+/85jhQq41n9ndzy/MDXLR5bcBQ2dOzx3lKTKXaDN4cPqbPiFeFCWoMeqddrYeN06bmtO&#10;aOTpMP19b8ReXF5e5BRnczj/pKChEi4vLqjqtO4kMXE4s35xE2+vpqbL5nOFBnZia3dfB1iemfGU&#10;C8qXe+PcoeOa3NltOpJr9fr4ZBW8+WL9dUxjONJ2JJMNlMtV7Ep3for+uMqK0kjL9yaMjU4OKzMy&#10;9vBe2AxLDY9ZijUtVoiLcYDf3htU4vbRgSpp+7gjj/fktlfkOGrxGS/u1NsABpWqE+GNUWLOkBBN&#10;okLVLFyep+WWDauc9O+dYqiGV3VDl04UaGuKXrikm4caKEFj2I8VgJ3bOehjmhBb0+vRymC1Vjo6&#10;aCHpQeClArjbQWLYO7ExKaJRkMUevvVoaq7uzo9CdEII5BKZ2iTGNPevI4mVXIOO41qdZif72M4t&#10;WolLFaUiS4vu0iscozS7sWMHGSY5SafAjwbcHZadaazyXx2Ywj5pgz77cVtxFOJdVlRhdxXTZVF4&#10;CdhRe7iKz7qHbC6STeFUcC7YFRcntqGDXoVvDBm5lxsSGBY1ZJx1vKUi/yCMhnhaxq/Ceg+r8g39&#10;rJBdBEMwo9T4czyhTcvQzu0apxh9iSb0GLrmnkehuL48UkbwDXN4eOXHQtoI14xaVbhuMppzNf/p&#10;aXGO8G3QYtAFaFa9sXyLZNP23fq0SUw+O3HA+sSOe4dWiE1APn/4+jwtpkZQ5nzfSBJCEew/+tGD&#10;9ZPT9dbRXqf77BVf/w1GqE571iC1yekDNwJnsatezJsH8zO+XMwWevruLa9sbG8bKXoR6UKF13JN&#10;tOcuT6XW3HavSr3jBgCkwdfRPiYLzuEwNT2djOijbuT9pHZxJFBuoceft467z19sOHbL1TIeulrx&#10;hx9+QigiV5fJiKJodHwimEfPzZFO8qwbPfkFl+U2ocHW5v5UbWHl3luzsyuvXr7UQWxu7CRx8rpf&#10;tDBSC2Gq1EaxYbpGOw1wXDM5HwoNS/03Ml4nbhZd0jM4PrVwB5+kX7M/zWdGAmNlbvVupTKz09hl&#10;dAFftERgN44BfBIpUbjJW1sbh+2ONcYkg0MGe2ybFJjvu1gxY6VJjz/JMhhEzgWGBbmebYFJl7B+&#10;x/WmYNIVU98DvwAFBOBWioETYwZpkfsHHeReOpxDHkzEJ3a2lNOziyZypc/M5caaiPoQSncc4wb4&#10;9vlR1jra1oDPcJgUihjRxawAhcZgOkiwatkrKFAmeJbHkkjtG6E3DRyBaK1NwgpdBMcvqL1wrldP&#10;XxbursO4EjyzgIVOJDf14fGhX6dBQ2VHzpYCenDEjsQwr08C9CBvbPpTXA9EfWNnbzN+LVdqF0hy&#10;COXMc3g+s5SlWh8ajlHHMXWKyzE0scIsOW1dkasRmXpyiGKu7lbnwJf9ENMufzOOoGrtEeCbl3N1&#10;4mkk04OdpO76TchaZKAsIeBi3GTPuul5c0jpuLutRtNOthPxThHhckfzU1BeSezKvOmm1eQUYvIr&#10;Hif1fCAJgDZ8JQycVMfplT3BfJK40uTPZFRN6+7LQ8jjOqdpdcwVrvqmzF69mx/3Dp/f/5n4t9T+&#10;l6IT+mRLJgJ5cCQw3mUfBqTWRX1ksGQL6gARlVXq+q8UuPHCTNHjHFJSjs/UuR5oao+OT+FuyZT+&#10;t352//iIi2f5zITs4rQ+J6hvEqLGU1fUjhWFwuTRqDxLg8lwjYy5v6c2P/eLX/3GW4MlBZi8DN9Q&#10;mZJk21j0JRUSainJSyXRwe24up4YUyOXXBZiOeegW7WqezdQjmuh5xYma2G5A+7M1uAZW7u7EeIi&#10;qA3dnrSOxguLJT2VNic2kzd4RUMYGlgPyhPTjEnHQ1WiExWKQrHPZM7fmZjk64DJloSCt9++D7Ll&#10;yuyMZKQwPVmNgXkBA7sEMn7yfgqTLY2u94ccRLBhDHTNC+HUZdoJpcRaHBsHd5N9qKw8cwWk4Hfr&#10;EOXqBFJj5H/VP1YaxqUJYTYOLRPBI6ymITwc0QIhVmYJ90Z3b4Xp6sGbqpuUNNFmJEUk+C+MqtC9&#10;HxJaWjhmyMih/YPSO0WvnroeT444wXGxE8BjWhPfQL2epRR3Su9exSHsJaedO6IwoshqdEopogG8&#10;8a6K/VOh/U4DURgfmtCep596w7LDNSlo7r2xljoyIoyq2UJiNKAKzSYvYHRYsat4crZerS8gryWK&#10;sntYGDKoJWEZp7dxt2UIjUzDAIN9XVj+iVL2HrHOkqbgEV4Z34RlD1KyxK/OrWUf27wpRLfo0t+M&#10;xh01Z15K4PRwb6CcCqW4cWULR6Di7NaoQxETu5Uvnb0TR2aeJBlrD8TqE4smsed6K58/wJJXcJmv&#10;DXeLE0Xi2/SGiS7NMXB20e0ctpt47d3QQG0rimNIeyb2Bcs+PUjBAQj5OmP1mISFj2PAEE5oAtZR&#10;giNJggikknVG2Jww6Qzkw56KMV2ahFB/ihKhyD5F6Yz9UZD81CiZNWS6BlOjBNWa+FtFXxexWpgA&#10;Dgw+UqPjqn92OrCcxNNqOP6Dv/vDs+Mz9/j44KDFLg25Pl5Rv+3vNfxbepbMd4ZHzFTMtQd7sNRu&#10;hZuC654/edVunw0NT3BAt5bvLC03G4cCFDwwDYR3jItv4fAZEOKBfOcaZS4Q96yePoZVfrWeH+zr&#10;nLXrtBmgr7vL06r9xZkZ1T4JjzYDUWSn2fH23TbnHSqM3Xp92sDW+fzk2UsX8lx91uVOydfe3ebw&#10;4DG468ymihlpz3vfe+uk28E6lJimm9ja2Mpp2juwtbOj7wwJgjeO+N5AUnHl8dCPTy42Xm4R+vhR&#10;2+ubmnOgNxoaZihQurW3v72xw8sB+8WNut86ZNLCOS1Sl8sbk9ykddxeM6JizBq9sJAWY+yzE8Cx&#10;2xpGaBCQgDFQrZNg1EStHBYnJ6fYRWtZJt2fVLcm483Wvs/mzWcGCnfS8FwleyziB5dG13rqY5UY&#10;r5G+K65ZE0MkVpnXgl4VnCC3jMpjwcEdfMj/F/MXPkejY2iqjjMfwwFiT6omscExQTN+u7l2rw6P&#10;EaKNmpPE0zjjLnNq+3F8giq58H8Yn6hx7KR+t/n4f1L70xw7pXx3p3BkIVRd0oqDXiMyoNY2PcFT&#10;57BE+7bQ68H55bvzSyul6VlLaExW32V4WSiVIRExNokRJosDCHPBgAUKxAIuJX8ONFslwckFIc6j&#10;sdoTOQSVKCV62f0LjEAuyjYYSNSD8NssfURoR2V8V+1BTQPgE781MPgN3nhfDGnimGu34qJBlLk8&#10;e34ahwAS2vhoFiAymEZGs7ditri+qhtwyvIp06vnQ2LmZGqfqD1vvUh98juBRMD/kNqHRvzalLTZ&#10;zBHi6GIGBqxYW/rCEwyGg048PJGjyKh8UEJGYtb9AepM89mjg2ZahihcQ8gJDhuGUYyrncOWvVP5&#10;zIC32zTx178kS/Qf/o0f/IO//2/+7Pd+uPbyZbMjlDCy9d/5wfvjwz0qdjVk3Oj1ebSjwT5inVGd&#10;rkI9d1vte3fvd1pRYiLjpUG4vQaVT40NPrq74J5DfUPlB4j4jQ4+BikA4OX6NDQqFRsp2G0POVPq&#10;S7c80f/AdbUUTUtUO33+kabyYn17d5HlwnTdpMTvBku+ibxoNnYBBI8f311enqOKzdi0B6h+srqy&#10;Ikaqy9pOcnf3aGZmyjR4f7/51VfPtrZ10bnqTI9aKP4Dw+1mt7nXPpZSIyVuj2Pd8UJ9bmd9e21z&#10;Y6I2iZSLTGWU02ruQ09N4w/caT0eYhddtaJInZ6zjeJ9QggJK7m1RrnpqgWUS7gKA7AQFZbKF78F&#10;cOA4z32I9anTCq57U62UvJy4O9qHgp+KPLO4hfWF0J5+rO8ynPfpGQveYKhgCl+NECSNl4gt6zKI&#10;yv2VwT4MJfvcDeej1OuzQraoA9JiXF3GbiVmSkPsR3jXTlQkVhmb8fxC3PNicUIVqgj9Ni/fqGuO&#10;LYZJFoa9nIqwNLqwsgLK0w2v3n8MM4ilJhSYbNJ4PH6DWdx2dYrqnrimhBjb08O4u0glUxUzQAwn&#10;HExpIyIj16aF1YF6xpU1xFhbm+vbG2tQAyeFvaq3yNVbpMSoOmQ5JflXq0BhTuE9AHIrZmrE+Vh1&#10;SWWKaWqc3mIKoJs79XWiogsyEYJcnMEwbDLZ4dDgZpT95kxPhImRZpzdMoDvHwvnJ6yVEE5tIXqr&#10;mE+YYUpQK/437y5XsF+UKX0P/vmo4Vy3cxS5SGGIP1mdVa7rLGJXE5jgxsMFUTqMVFeRpqUwGS4a&#10;ek80mtNAVLExcIhfWBnFBjY6jRoak/YNvABcCUDox+L/xO+Zq0tiKNA9UqY5FtOInDqWMsDB6sMZ&#10;gCYqIGndIqvu7f0//5/+Z/O12b/3x38qA/c/+z/8715sNTCbVgEn7QNOHLnMVTwQJ8eIm5ljB2u6&#10;avnbJ0/pJZaWVlSAyGcKG39scnhgtlbZNcK+wMgfp9QXEqxojn+KcTQZ6AC7LG5Eox9+/91nX30Z&#10;XWofBx8oAQvkyDa8WtlJc6KFDJMPu/t7W0roZruhILPEE4d8Q/R6gtxvS/hwDx7f96Jr9VltIMP9&#10;7edPBnvN3gYIwr1jVbq3oo3NEUFnYw329yB/w8AVcvStLoXO7gEiCjwUcVin5tKbn1/84IefmMTs&#10;bbxG5Hj16qWlatG7l1zIrgHeqUDdGAObaeGuD94et4+8552dzQIi8lKZTxvxYx27U1Fpy4TAXI9T&#10;SeqVw5PBxuDK6mBUzN0CoOMJcUVQPKpvc80qHh11Sp8IGPv6sfoC0R927NL2wUEYmZGIxj3CxeG2&#10;gKj75JVybWt7w8a2DWBsBhDHB8fDFTb2RhWE5SduWaOBm+tuMOXTU6NNHOHLk4OJUhULDWpni/pU&#10;HpcdnkPiJB4aQt0UDPQbrFmdibQME2U2KeELJ0DuysgdZQiSTm+SIYXF51kVXAHuNEpKVgpncdTX&#10;dMAOYNe37Ggmk88QLN3UDdHv2EAbu8HIG+Uag1vZckiTF1+nCEmJBBXnJRF6gla01uiGGgw275Zy&#10;QR9wcIbIZh9kfeEpJRpcNVMIgfVTgPHYOyt71c8eqZCN20HGmAXdyA7N0YTje+aJejeWS3jyWlQe&#10;z+aIKcNt1Jxo2WYSI4fHHTfG4CfHHRe1m8lxiceSwQjUQEkfO00DSK74o84NTpXagcvg9bHcMff3&#10;C707T9/cE3McLBhqrSlEsdVDsVem65C9ynjv98acoyDFom5wSehFrtMhnJ+C0yEcZkpvAlJ9m0B3&#10;46NOAmCcf5rnQyH7xz+8K/n8N18/3Ts6/em/8btvrS7svXxu6W/s7Sskc7Kzaj4+IQdzEXgtndNT&#10;DRoxrXNQjAFgChvPySfdDkFEbHiz07L+ovwb6p0aHn+8sgw/DCoamBOtA4Xg9IAi7fIsRt1jOLCX&#10;FBSj/bd4nIVJG7uyw/3dHUIRiZ+el5fD1gLK0GXQg3FIAa77QmgToriw8Nmnn//0j/7BOz/6g8mZ&#10;+m8+/ZU4mxiJDQzYk4TD4KKIhMcHS/whB2gnY7lLmAyEwCSjzJipT7tpp2s1u4/fwOxszS20ujjr&#10;3rlzZ8Winpd2eHUuYp5GxdlSZTjjyBjqAzZMVmdK1emXz56jIUn2Qm6TazlRmWYBCYvwfziPyqPV&#10;EEngCsIl8YTUHqT1aK3lqdjp394uaEPsVH/LlTI2Nrs0MyfRhmv1tDDLCf/mcO8NvQ6cEmeq8Eb3&#10;x8ahTSo/H0bZj/xkJ7ubDZAVSkUeFJ6cOCEc8kPrWApObGgxiqGk8druAE1si4TOFx0pzj95S6yy&#10;7A9CPRRs4Ee3m6ArNhKF75hVlWFcDpYQWnwwu9QHxiWyUTmeQVbDrwTpueMUvRlruSmsTVhtbKT9&#10;Lvs6VbG+Mc1LJN8m/G6fWE6UufEqk7supuQjFQ4+BeE0h6PRv4mVfxQmSUbYMZFx+gB3lS5WWyoW&#10;dMls11BN7BEhmebmkZcTiqpZUrBEpBgI2E8tcW4NL7FQtobOFokapCO7RiFj3E9/gm9LP5uWZXC4&#10;5NxytxbQXRoIzYgxkieTqjits3yZVCBJIMNvhbMn4DGlAixFRQKoLy6nfD5PJf5XbpsERSVnRiGn&#10;LYiKIX4VmtkkWmn2IQeZPFxcmYYmjRcQJLAJC0iDoYPi7qxcOjO7DVso9N1gBqgeSdSi9E1SWZGv&#10;3P8//Ed/tLWx7ZNp0L5b2zm+vLn/9oPn335La0nsd3UWIt1PfvITLtwNEQyn5+rvl6/XdSs0e25I&#10;hQEOgpfBHGq8/7bd2AzJhMOGoYXzvL9/YXkehySaQD1QRqmDdVuiTFI/iBKT00pZgpvtl7k8+nvq&#10;k2MztYn6dG1xYfbB6kpp4EYiKhL7dLU0OzVDKWEIHCnu9aWrUWQsftuLJ98++fbrP/v//pf18iju&#10;DWFxJNo3l9r+MmLg6DAmoKsVPcTnuXNnNTPnqDhRzpDeWLD0IcVoQp075fKkB1UaHnr69efffvrp&#10;FYaaMGDdznWflgWGY1DhKlhYfjBcm9vab7589mJnaw8PbH5+hXvD19+8CMKJnt07eIIqcdHbaLdt&#10;NqUg2AxYZZ+QLegvla+NRtPITZt76FeAzs9wEHoJeM3JTg+AfTvMpGZXFzQj27tsd8Ww3MzP1apm&#10;2cj/PRcxVkJf5Z/GazscENMaxEV5j4CRmEIWMd0SEdhn83WiNjiLd4EFC+J3MJDbeOXCrogUKxgN&#10;0DOLQ8d6Ua7UkASKhW6Upcf2HocwtMiewN7WfOZeqs+oNYfwjuxOP8xVBQBzDmhV/J7TAztWIRd9&#10;W6H2RkHPDKLbYkYE0rve294zvJOJp4J14btTi7gDn9TaLZy7kwAfSWilPleanDBediIZbeUi1b+a&#10;p9s4Ol7ecrSTFpcyW/U8PpEE5bFY9hPgpKcOk0b3PHR6dOK4sWhVSn5NmFyqpoTf5RLVwhclRkId&#10;33DawVNptkNx1UnFzT3+M661Ij/RTWOgHcs6P0Ivljk+i/VrdZnDMbTc4dG4m0DL+lXsFk8cm6FM&#10;pt4A1kDr/hOsnInVaRIYEqvCE6nwxgeqJy8g7B6TJbysqJuxP/ctJ1OevswmKPVNdvzFa8C9OjLh&#10;M4Uv4JMVXtTGRWBftPqoa+/OuDBuKY+2X69tPX/J5EuCK6uc/VfrGfr1D+kLX66vtzpH8fxPQ5Ns&#10;eRzmKBSZQB47qvusPt7g2i29qkctbRPuDw7yXXab7SJGJ+4uw2OVYmgnx+Osl6n4IIcDANwtfQ1+&#10;zp2VhXurS74N5uiPf/u35xa4vpj4XnWPzo3GzL2/e/INTqt5JrNRoA7uytdPX+63D7CBnj39hi7i&#10;sEUiNlybLjX2d5FA+Glj2YpoMbaYnaWOHFP5u5gsXDMMV7qhYbLxJJNdXkyh2uDk9JspnK9tbGWs&#10;ErrwLfSun7CjMn0izeJMiKeIj1FNIFe23/zq18xVomROtDUuQB/xWRRi17f7rQ4MEv0es1CLNyIZ&#10;7sSE47pec9EzHgoiFtuQ0TGOjhvr62Qpq3dX3QEzczMBIBh1zEz5M629nVcvX0O73Uu12qQbyb1M&#10;NydLOVTJASkuVyz6vAsmQe32vtqnoGgTnJ3i8CeUN6LJPt5G2udkqTEUUnUnCcG0KzbFlmeyv1XC&#10;Gda4vQcMsTklF+232j0+4fqC1POEHagyp8dOWQXzGz+tYgAmzQAwnLDheGx22NV3XHTB4DhNFMcQ&#10;glalNuO3bGytQ6gcq0UZggSSLAhjP1+hUCtbzkihZzccYIDdDMImZmbf/3i0XDs/2k/iQf548t0K&#10;E6FEWTm/XIpG1s7QNOn5TlGVGYRHvaaqQLkHw45wUHORRmEeXnqMn4LFFxfsddQr0QuHluOJZWfn&#10;r9jLF66VUahHK2bZv4nWcabonlXyOXYK8zDTiujqMoOIu5NbG8Q3WkrUprgb9ccN/9KsXmeiClfD&#10;4fzUpjtV/By5xj6a1ma8Vr/tHztCbYUPaP4S25QLtZ+4mLmdS/XqismSc0QFEYOKmBRb6lm6MUdQ&#10;/Bc9QyYhiRcwmBvNfPSt33o0gEPnSGQ8RDh5erpJ9oniP3Bzf/keCMgLPlECpcfPSeF+k5DO2oNr&#10;eDgiGnBHkOux97ZlE0aP5A/mqFW3A46cxzUp5MMDE6PORiMhHdrlwvTsJz94V6tM5DW3uPCzP/qj&#10;x2+/u7W5Rl5KTz46VklLc3Bkif93f/7XjvR7DwQbTFer40fJD+JPdwi737GZL4goHKW9U9XqbKX0&#10;t37/95fceIwLx0pTtdrS0nwwr5jgx7jMSbMPSTvmtQRNIUU+U9gDDUbKXFBuZ5eXSuWaP/Crv/pU&#10;c0CV04JZnt20jvQpFS9FakTz4ID83uR4a313Y3MjNg+sWDJ/4m108vTJl8zm5udm4H8CW13Ojx+s&#10;DpVH6eWUwjxnyjPT81Ipl1ehU/Y2kMlF+vLlM4sE70dJP3/nXqU27d8Ot+o6ffL6q7UYpF7j0ujA&#10;L1+/2iWGQ1GTi6B4pkiZX1mWjWOdxY4aXIbkn83P6HJci4twqhp3mAa4Ldo1Oz9E7tBYY5hiYRSW&#10;aswh224qp1VawEjcMH0LV/oMexF7WMcF3i2sn24i1roRbzwIFS4Ie46TxIS5Tv0ngGBu9R6cOTSX&#10;SwUn4jYjlknIPhC4VEEpKCsoMU3UyEk/B5rgSha9hLrXKUfqkZJb5LC1fHmmmPahzrpH/n56glBT&#10;XMIuXsSICNRCgH/DJE6SeaBibaa3HCl/ROPuCyjXuYJY8R7/89iKRRZaBJsG3nZiwkV908By2THR&#10;Kwc3YmCcwZphOLB7nMVjblijgAvpl3Qp0ZQZ/CVd8TynDzGcr+vFkfM5xoGajgpljuLELmXXYtu7&#10;EzRY/ijYPrmRZKoDABEn7O1ohTSz29hpHraP6FGieTGQSr5DKHvc8jSd6AIqY8dITPhdRuZXMbeB&#10;ASfFOnmeI2MQA92pE4SqXHlNGtT7n/yPf7a/vzs0hqbWZ+Phfp52ufXiN4+etVs76xv+5Zk6Nfy1&#10;qanFzggHQxdNyiR0fGR8cpTa/BC61ug0WFBmaJohM7nSsO0dPsOwDLDwMcZce0Olb5++vnt/kbfq&#10;THVapYcP5AYy5ncz7OzvuVHXXm9xY4xn2/B4y7e9vF5amqzXa66c3bUt6//R2496zAav+/aard2t&#10;nTsrK0ZFlr8GHuxHaQCZ4d9KJKpQ4hrRPTk8PjvZ2t0BWExIm+DJPaQV98uHVu49ePbkqam/njMS&#10;iNG+L58831jfiV22IscDHhmarbGO74dgpwbjo+BRDmpfOUOMv/fxh0Ap4NXL59848iRDrdx/oEB5&#10;9fLV67UNUJgpluYIIoK05s3Mzq1AZz2jenXy6bNvaIfrM5WDZotAeH5+1h3y4J3v1WeXNaMm9nsb&#10;r6LDbbd3dreX5meVf6rgzumlEt5GenT/AaSQrITkTfduaJGWsb9Hvy6OAiMyCQGOXCC2RXB14Vco&#10;M5SyPn9im4u/QjQZzbTG1880OM0qk4N4++lfCnW3JTGOvZPQP8+jpyC0k0whruqBrUGbHAczdhEp&#10;HLSpQISg3L55CIhXMcYUNsTpKRt+fHtzHQeX1w1TGtiqX0qF7hZX2nhfBZWh0IclY+fS3a3fTBqw&#10;iddY2vjCCC2LPnM2t1lxhQXXDOZcdM85pApbPqjYUORrb0ItiuEeUbeDaDTDe8hByj1lLf51tKkh&#10;4RWO0YUcPZE4CnwnihmSCiVfNklrIyaURcS9e2KMT6bDTsnkxIjdJ0LxOB23fGstTTR5/q3Lk1Yx&#10;W/ct+tsI133UZZwhk3ZqhcMndF4Su5ASG7u78eAfHm4bBSG0oJlM2SW9Sl1Yuuu6g4MSwx+96i6T&#10;KxNYOsDwMBSHhL2RPGNRyfQBEU7m2WIQu6HjIMgG56b/wXx89GuVifbeere1K+bMOaFiAzyBfYh9&#10;fNCp6thl/3Hn8GxYBVQary/Ud1qd05Pr1cXldx8/WlpZNM31hZGOGW5BOd55/9Hs/ITkYFy/1dU7&#10;G2vb+nmqmlbriJclfItU6+Dw5J13P1x+8LjZZuR4hYLE3A0UyXzt/v17Tl43v11kjMk/D0kjqOHN&#10;xcLKXH1mduXeHTS4YymMzkgS3db28WH73Jw85jbGgIM4sbofrEfwgsmgDgc7eKJcjUxqTL4jT7th&#10;Bfn+9pbt82Rjk5a7cdjmZnOAFRotaujG7FWc2d63mBiNKDiGgcNCvba8NIeRVJueuXP3zn6roeQN&#10;u9vsot9jLMcJaKDXyeI2RCaHLVpmHNbdLFP1mSI6prS1sQG2xM8zToOlkTpglVenBIqUhaK6pfa2&#10;XlvqqjLgJu4rrGtrWxJGH9vP1dW7OEZkLRNjkmTPD3Z2I/7r7RdNaSbe2WnqheNahwVlCDY5pY6l&#10;hRW0YrZqqs9k1m8ucBo2MsQYxraFE1YsjZXT0k7ln4xlvlvYjIG8vAacUN8Qc16ZGS3MRNkkF5XL&#10;vW63FNSPRNbKJwEsHMSFsmNSDvG7AuKP0EfFjIU5A8KmUty9R/cVyj5iej+nGegCaDMbKRjVzXkE&#10;qWODF1fHSvfQVyK78v8g5uEYBbG/VqckXasIRCpSi0JEsjtDm0jLXajYNARFBHMYJLDwtDGF624x&#10;kI/2RD9pM0ZPWkTq5I8hcXOLcYsWTBr3eyGGi/kMsajy1o5H5YnTCxyF6e0Y1TA+/BsV3phBi7I8&#10;oW5iBbgX0yahZCC6DVjP7AM5VaXvDyDfn8hKn6LbasVdf8CPj0rSQitPjquAJgz6SljP+kHvcJjg&#10;x/Ns7u3C5GoLsx6rMgbYgvlgpTM1KCAL1Do6PKLHcG0k7tyoHuAp0Jr/4//y3za8Bx4uVmt/8IPv&#10;iyf78pvfGJxwmKEam57y+/x5zDUt04Ucqh/96L3Xa0+MlZempusu2nrd5tx8/krDPF0TMqSBPNre&#10;2e+0j8ujFvOkxFI2agTFCteRCdYopGbZFzPTM9svN14+fdrYafB6BoQ4n9w2xBhOlhU60umpzmEL&#10;l7yi5quWZ2dn1nbXSCZdW5uvNl4+f6G80/XhxOXEDfczmh4kaplQgPzwBoJeeOnpxIpG8QRo1Gg3&#10;BZ2bxq5t7tL5NPSSh8wbCnHO0b6xoWRxC/fDD9//W3/3jxQ45Dg+rkt8RvxwACW92QXtHc33N99+&#10;s9vc43dY0S8Njzf3G8Glry6YSmGp+0p3V+80mvuul7n5aVp2dZomx2F+eHDIIvDdDz+I0pGJ/zWF&#10;vCT12Z7eeCOdnnRCnzRLMSAZHdrd3cxoMDSDGEULWsAUD8FzqL+bMNITdC4gpu+odTexdoGhZZMY&#10;F1pIdFsgEOr1jaFDqMdTnCqNf9KmJh3BoBXXwDhjdFT8Fup1UbAMJVgtrdoN0MPnL7zuOF8mO9hR&#10;VURGRgRuDgJJst00yZa+XafhMcC04ALUZ+ZTG6vUsDAScDVkhF4xMtSIJuQsVNXLU2OV7a323g7D&#10;o3DLu8cZ6Zegbu6LDHv8EN80ApG0zckqdPpEW6YJBwBdhmBncBZCWjgzLH7PDpqNyLiLkOk3+LvP&#10;D862uc3n9ja3C3/lBGWFd1ZYRWtpinwLtLJYGCXmUEdTWAYUxrIhyYAE9A4Ysh6a+alyn2knRRUI&#10;JqT4wyOaXT+jwPnj3pNUx8AgTpfgeGnvWXRBy8KOyynjboiSTmldGaMCKE6ym8K+clhpQOEfHYt8&#10;i/K4wRnxT3wlJ0Zml5bIxlVPaVC80hFnrhlHPmdo9aNjcSg7d7FFWgyXcNKZQPX/u3/ySdlF39tv&#10;h6jcPvjo+9/7+Aev1zaNRlUwIqsz3WXOFIp8aZ7Z1MocKwQ1hzNHFWTaySrNgIHouj5TT3RrlNbp&#10;6man6RnOqU1B7U7GJHVgdTKWwEcaGGAA3GkyEdXHZv0kwtKpxTUdXDTKjrLqmFS1siUrtEc3Bwdt&#10;QGUGHGlB2K1dLCwuakfV1+YHsZpWtBBInZy4e2WVJDs6jagHnjBt2yxGyhIqMwFiyWKGp15hpHM2&#10;MzuTfNKYDZ8amFuOJOzOL+CNs5MRjlPXsN2f8VugR14P7o1Nt2hkiEXbPa6T9F5etRqNWDKR1Zt8&#10;YKwlcTSVJLKQSpujXm4elkln9qmZX0lzkajp0VFrknkwhRPefr4+xcZEqbBGtSySbYSJaxVGijdT&#10;y2KFb6O1Sqo9hVfHFtpv9xNiC1OA1HayagGfJ91s5HzJgJDHVsyQ4vEcyVThgpxZZ+ypEHgEDx8l&#10;jTfWiUg7cW9C3zCe9PXjJkJ3Xhr3B8Kiu8Bvk0yL29Z+MyErJOhBnBN2BJsKWQsI3s8gH0JmA8d8&#10;goF0+ByF5w6MSsgZlOyCAt9VDC4YMcvXG1hvTgs1ZeGqFIs2M+fEFeKKht/+JpU9RFFfJ/V3PlIm&#10;53m/fvq5ILfjfJo04ZRJUZv7k+Gl8BqNn9dhnLflTynXU4fl1PBJ0tun//Bf30zmii7diimMDAvR&#10;TUKUikF93CLTGrxh1gZuxIvtWjO+m9+YRj0puSk4MtMqHN4C+mooCgPSmFwF8H/DO47fRMh24UQ7&#10;6QtgPgGx4UtBudA+MjTMtNTdbMvHgjaPwWvN4kdkfeMMHeg9oY5ZNqNvAqp9RCsgjlp/+lsPfva7&#10;P/ne996CdRmF/MWffw5T+sf/8E9srmanw0rOFEdFgVnzYOXu3Gytvbun88N1evzwfqu5/eMf/5AR&#10;aue4af2Xh4AT+gGOgkNLs3XIA1FbRmAOM/XS4FiRbdp1FPJZQiaFeEfwgd4aczuKvLFXL9dbrU7k&#10;TTfyw5Zev3jpShHAXq3XosVj8Ng+uroZZBacLdvTwynVtpqdmYuCoW9UkVOarPiSDtPWkdn5FcMR&#10;E+1m65BplMcoASIKL799t6nC45qCWnv/7hLBFsAfs42GDzGerNWr41HtRduQ4AaEPI/dytLU6NPj&#10;EGbZlsUY7WoLDs+utrZ2vWwDS3xVlBKzKxBHYatwu7A4X69Q0JosxIDGIjJP0q0dssBucYa7Mr/i&#10;Nm0Ns0DFJH/59NnJEVEQIxcxDSIWQa3mIaN5rQaTwtL6h2josZ7sV420QUpSMDCCjjuCi92CgW0C&#10;O4Zr0j5MDhENqzOCWZs7yfZs7gswzSCnddDB2I89dm/vzl5re7tpzGPPGxcxjPcLQe8JftH+SUrt&#10;dtuNff3bKegPLW8IkR+RriA4+TO9A6xGjGId22heGLu2WX3hDtkAi3pmCY4XHFtXqC9pewwMioii&#10;jJ+k8x8sOa8tBS6Vk0TstJK+kxKCHYeGQtFjnZjdoKaqMYpTxUEPxI6hIYbZ4JB0+gHrPsN62L25&#10;iCsLbwTjgEKBIBSrP7FnFGPBADzzk+MTySKHTt9Wy80flijjo3QJYG5Hamp9fxIIZrd6OlH/xX/2&#10;OlnECWVGa7NXi4MyTLVrdArWicQGmihbNnRUrzs4WfLbbXjbUSXuk8QkT55MCD5WdOHlakGpKAsT&#10;eS2tazFm1USvLnVV2CDikw4/kYwxZx+dGCxhky1d3CDeJT464v9CuhyjH0ygwsSukEuAHaLp13j1&#10;/6N/+Lf+8s9/sba2LvCWDHPp4cq7P/rJn/3855c9g3u8e7f2T9Dah3o6Z6cP3ntnulR+uLhUK08L&#10;5FOhzGKVnl28Xn99/8499x5/L+YNS3eZOk/hw2MSeAXI3SEZjJWWZmecRsi8yZTzjQb6LHNy+OZ+&#10;U/XnimAg7+i0fNGduS3s72x++ukXGh4dM2nYG8NecHCMolN5IzD0Yr8m7GqwP9m6RTa9Zorf6S6l&#10;KMHd+W378DDGo/a8wEK00HL5nXcf3bm3sLAwu7m1DqLyX3hFEFoDdhNhw5R7YvSttx8DZbk0hrGn&#10;UR8f9C8U6Wj95tteH4b27vbmkydPHceHZ4juDeXRdFU63Qb5rSovcQInZ5KbJmuTrd29bnu/22ld&#10;HXbGODcM9U5Xh6ulUUIEZfD4mKN6sFqvuBcO2u2NV2vYdZQaakJwhs9gXSnHeB3oUHK027I3183G&#10;npCNO0v3uJa7+QwdUcrCKlHEql7P4hcSAm0UCgyegOxJMVFsp/qN3NJ3VYmcFuj7JdM4j4iG5OmL&#10;l1RZtempCEmuQouYm5nNJaL3KWQnqTxxSPhpOE9hk2mAwgZzESpdzRQxoSoc8nGEnOLlGu4zbVEA&#10;Dh/t5lpnBsyzHgocMC2xk9CYMOxUCzZDbjsrdY8frm0Hvr8ZFCYaPYRF2xvsUsDycV8M9Bd+meO5&#10;8M9O3qg+Oa5xgpaKQfA1FxC13ZGyJvB4/CSiutdaePjaJSsTMhgrd758CdtllVRogsTXqtVD6okX&#10;XSJWk4meqjrjc6NK8bLX/kxCY9Vfw+Wq54Uc7SuBI5iUBy5Ialo2YSbvEarajjFZ8ZFS1ODqh28K&#10;Cu3NL8VxiP2e2irfCwoQnx9YEdJbrAbfqPEdr6OucX6ECif2HBZGkb6WFChPCgndvs7EU2EQGgLk&#10;Is7R/T2l07V2ix0yE//Nze3Nw+NfPn82vXRvsV67PTlbqDL1HVXQtA6OHEiCFFChXCzHRy1EDiew&#10;jzVZYVaipZFkAGO7P1zilMxskG+Ou/YSbcZn0XTtNXY3N+FeN3/8t//ug0ePKrXK1gaf/63f+e2f&#10;qcS//Oo7OPEPf/TRk6ffTi/MaMKefPOkVJm67BnoXrGkJmYVPxDdBQ8Fj0ZdKt9GlW6Ud9A+WVvb&#10;EnRjXskySqtCyG8OqgJDDo0GGcVxdAgZ/N1337F/XDgoUhb2b/32jxcWF4j37919iOViMA2sZTTH&#10;bRcZp15bwJ1ZWV61A2YEhkFTdYA8oI615Ld2MFGs2lRxeX57yFmdOpXly/TsvGmQxjI89vg5nGu9&#10;mFj6pQwQOdYhTwcjMckFlCXZcdzBjzh9dnzyzefOtbO4j/RfL8wtakGtSh2X1jbT/P6+uWRJLMlm&#10;slrk80zNMH1xB8QmydKHCSGu6+vQ8OhG5LCaFKKaOVxZ8lnZmaaHGmPwaxYTL3Tb6d7dewp49+/9&#10;h/eNQowlFxfmbDVsl3yJCLOSTO7fdbcbkR912gixl93Dm/MTp05a0+TYmrizAO3Hn7Ul4o6Fdnp2&#10;jmjselXL5mEk5AcRNczvdqPVjY7e8AzKEvWlzQfKYRovrcRonqG8PqJI3XCOJ+/ILLWxu5dNn6Ew&#10;Wsdl8kuTaRU7L/10EYwbrbmHkExaqRfMCkxY6zNM1WkIxiaqE9NEUOBPoOH1RIpEzZn6b3isWu4b&#10;LoX0G/1sQcUJUSfCEuevHRTDiZDoC7F5hP1gphi+FgVFwAO4exdaGX5LNGkojoWYL+UDdmARoBJf&#10;GmxOyL52T1WgIDwUMuf7yOWgXwnUH0AezBkzSXaJgitJieInUJAC7f9eNn7hx2VsHj8c9Caazrym&#10;GMAHaoRZhJ4bw9xCp9g3Pmxm0f/Hf+vd9x+tfPzRY3UkdPR8aOjRw8ez1s7x3vA1I5HKVHnCfto7&#10;bM6tLB7tNK4Rvo6PMEvPOsde7vllF71KvWCtzC8sOYJffvfdF599KW+D23O1opbuFU3pWNfvWXOT&#10;5elyvS4QG1bXPjj8+JMfrT56Bzlkb2/34YOH0zOzFvnmq1eGyUtLi4JcAMWiwilNXFyzi3MYB0KM&#10;l1bua4Ag4Zt7LTJqm6Fcqw+Vxyr1aU5x1Pdum5uz85/85Kc6c84wlcnS6r0VghBV/cbG1uLsktvm&#10;jZ0Biqm5C4whfi+JZIse2Pj9xbfPnRULRgOINTc984srjLWMPA29pmZm9GDKKVUCax5PG71J04tw&#10;Pe0jTM1YORywhZwbSituq1N1VqvVqdnp6UmVdvLMbnpAE0Ds/f3GSbs9NSkLxDo+Wd9rpiu7vaqD&#10;J07aC7NTsP3ZxZlC2HRtJFE15GMjcHZcgc0P96prbCT/9+brzdpE+Ln0FqQgCmRdnKMnF1QcUQek&#10;BuDzquRDLoluSDUb58Ak2w0Sk5y4tFKCiawuj0xNDk7WxTyEQp/RQ7yQy+SxdrKEvBSUcbbTIKJ/&#10;9WzvH40L4qv4wFJfk6xmWhf73WxvTnvpvXVwIWMql1VrtK7oNMkFju7C6eVxHJxI1EWwTEGmAbPL&#10;uPRpY2xZZZRHjVKdcPhTKTrq+9xy2lt7VCdb6GqTXpTNnkYbByhcN4NsqZJEuQRfpbIbikonrX1e&#10;u4tO/GMS4wK/OVaDxEd7Hok+ewgIg/l8eLPgbsF9Z0bN3gzkDqabz1z4fRWukBfnwvJwwBAnb87M&#10;CCHr5vbZs9HMRgZLqZYP5V6PVHGopAIo8hgVV4bcY0RvqIfsmNAMRA31M16PCEL+dCmwlpPCD0ql&#10;GX+AFAvu6pvTqDGlJSDAhjeYaztKuvjzeMKu9JQ1hS3V9UhfYsj6f+/dKfKlk9bxWHUW23RlrjqN&#10;FXnW+e43X6bqzqsasEubXXu8wY1WSOBv/fZPOcYPjCqxrkYnS7XZhfHJiada6/0G2v833zydnV1Y&#10;WVioSVDuHTpAHRU0kCNl6KNPPjg8PqBPePbdt92Dg3vLq0jcDuzPP/+Sa4Gkha+++koB2RVc4Pw4&#10;kal2tqET6J6tb23X5+YU9y/XtrZ3DwySXGONgyPkLP9VBcNcsjRVObxsMGuYr05NuYhGxxYWq4GF&#10;FXXQndhOgYVViRcRS/CQZHLQN6ggaO7vWUC6WsBJ+0Cbhg1+Pj1HoG6FDLSEMU/NCdU9uQrLbX19&#10;W/O1tdNwLYJettZeHDZ2EqpqoN7DivcWgmiqZNnJ+AViGWiHLMUVZ3xEr2w+PF+EwKQYHx7jXEui&#10;v7R4R7ceED7yPqg0jsII0m5YX1eaK9AhfYXVqSBwJmkp969Pu6wc7ZbG9q6dFAw1BA5e7hzx068W&#10;yFGSvU2LD9pdB42ZYlZ4vEBM7Pz2UddbGj+EMYacYmv6Lod6ukwGuNbGEun6oomWsLFJyzBejtBV&#10;i5Qj4voWrhHeTbChYUNTAyQdqBmSmz0BZGNlnmUB6Qei3Mrw1tKP+XgvCpV/BTHbYdc3MlR4IcTP&#10;ws5xiCC5n56L3zNHclXDqyXIDAWPLPyh4uo3IhppyOL2o4K38/9KfJEBVUpl3W5sJxLnkp4uHJbb&#10;mwAyRErj43YsciGvz4SeOzTLhouO1AD5qaqFc0FPbZI8NFfxoFDe9Z1dtqVxZ9Wd2EhuyZwEmQeS&#10;g9l+sIwQeOJ6coanPjRW9pkxcAtuO+po+qZCvZOcmZ6MJihtqcpdHN6Diimc2cIuMwF78ZbHtwsS&#10;4O5WUxTswMwXIqFPElzobViEeNMskmixTEZxwibg3O5111Jhu8v/O7kHMTNJO+RIchpf9//JJyvV&#10;UmD6hVo1PyDBa30menPT04bsP/zhD1ArMD0a3YZf528OnV9PTk5pzHR+5OZL9x6DIH/1y19MYEwM&#10;m9Je1Odn5ufnEnZ2SYBlWMJ3smeM/teB3dcL+gCy4ihOTMC2Z52GXz/9UmfeaJIld9ITEkUlacF+&#10;hIfn5rmzugrFqk5ABG4Q1vHeJ2VEY5w1m1kuPf2Ls9OAbjARN4hrsx7z4pOb49bRytwddF0IXENf&#10;0j5k9bK+toah7lISq9czVhXVtrP9khchhHu3cdjY27MvPKSuvliafFwMPDCF8FjnYH9/48Vxaw/T&#10;+NRBRc7K8XCHbH/NnBj2rL8jO1G0u1Ukq5qNA2bCdkjmHv5214Jy+MvNAMmRx9hcRC/3Hj6q1auy&#10;KkYmxmCFqgMFg7odNqOoMB512LOkjDY+C7/vsNk42GWb24bnwPVY1DK2p48Nv41ekt3F+aW73aPh&#10;mzM2rP8c9bccnY3moXtb+JEwIDdqHFOomtmhOshabfdGQkdyevagYxhN7Le7pODqWclYU6NjVydH&#10;UxX1vyn4aJQDOWaj6GZNbKEb70/Vpu1TIzcOs3r30zNHHDnTIPa+B5IgMfqly4uZ+TogTE3jTjJi&#10;zMyAv3aWR5JMODmgOigailgEALIWOiNRA4GDo9jOK08KJD6mv7FNzoWVPImCuXx+LcQmpnJEZrD5&#10;oOGQHfVItCs3N2Tv2E2wfNtEMSMHSdpIEhEKJ7niWHwTQ8g+fJyDCdx+o2Wfq1lhxFm+9pCI+8Ry&#10;MCnDDFOoOq9p2pCuoraBOA1HXooaWkRFhBvA0f0UqT5YuUvcFe7HYfjBmjwcjw5v1whAk8uQC0vE&#10;eOf0BJE8sHLo7kFWYgYWYNAEr3c0kEnhL1+QWgunzP4Ipd1MhYI23XjGATHwdw3HvUNx70P2/4Of&#10;vcuGrHd4kFgkKRO3KPLVz774YuAsR++L199tba0xFzu4PEG1uTs5z0DUN//uybPN5v4Pf+uHP/9X&#10;fw7mHRu42Xj63WFjv6Ea75wamb7Y2M0ReHv56PG9RORpqGLPdkkhg0BuAe81Ozvtxov1NV/VhVNw&#10;nCyYwbnFeXMe9QoQ5cP339/ffvXoLjLrxFQ567gyPPjowSoOj086WS2tLs176eUxlN5L14Lq9+Hd&#10;x76dL26W1Wjt/Zf/7/+P6uDliw3mdBILPIjZ2Vlb6NWLV+qqtY2Xzt36XE2+hC56YXnJcaCN03Rg&#10;Z3uDe0qGw2SJNXc2N1+v7e7g5q6LFdvfa/KuQFnE7kX9rc0tngf/m1LZxYNwbFSVa9O5n9FgJmdn&#10;yVUsYnDa7MJiYYB1MV2bsVOmpwiWZ/k2RHsJzNeIk4vFD65verZ+7623CWDXnj4zxPaeyWmxrdF7&#10;kKOd9uA0zHY3zfBEZb/R4kSm2YEtK5C5AdSr8zEgOjvRi0tZGHM/cCMeDNVHuxEFRYZQyAEHzlJN&#10;JiPckEn7R5rtY5cb6iJ9VLwdLKqhfoAF5EguHwApYEHPjSlEnOhSfozPLcx6HXGPDFmtd+31JsQ5&#10;wRVpBCzShMY669PbRA7do01XqSgGso/jjYkiMoQwqOpBh41dnYINgTzWiLmLXBnkq8SifrUTKR5Y&#10;attBTLYMvvxhNoTJ7YmdSsD4eDjZhLHAj6zDNstENcT4qDhRDtRxbm+8CXvVnjfFDjrel0LX+KBL&#10;7X3AUOkSN0sVXRjMhGOemhiYh4c7Wi4Gb8E4dSgxmkscuL5ENlBiycVp6jcTNX3Tw3smNBk74daZ&#10;wl76lCcJ61gTfXWQKBG3MVDUWN5h5FSJMYzNCUN01WnxgB9FmnY0LrHcVHQo6sLfU8mbyfPPs1+0&#10;XcyGPZb8UnUUTnvho1Pk3MSmpv9//e//DZ2/fcglVW7u7v5+z1jP8lzdzpqu81fsIlHzYOzwJAHo&#10;89+J3Pdmrbl9M0ZXrG8572xv7ayt8UxzGGPnIQFFiuTSwQxsH2xurMUn9Ox0ZnYuvosHnS+/W5ew&#10;hEeIx6cIKvz2B2ZqU3eX5tPTXMedqjIh/+RIVBUOVmUyjismIGiEP/3pj7V8iCgy6LBOkBPWX6zB&#10;N+CavsLe1u7Dhw/lGWKP01yITazPzP3pv/X37z184Mw1prn/YHWqMrq7DdNuzs1OMxLSVwlaIynF&#10;r2FEAfdZXFpReyYLGVJ3esJwNjPBAV4RhNN91elptvC+yFtvv/v82Xfs7dE1rqEoSdeM/WLRhV6S&#10;ayqwrq+PFXWmDckh7h5P1+eKQJ9AsCptjbSJkRrDNMl08eWTVyMxPGMATLoQhlPjINZYRD94IMeH&#10;HXHjMA4F/Nz8XHVuhpUF48aNrUZrt3V61DWMFCOrC7C2jaapKlgRuqD8YqWdSTcCwgB5bU///taO&#10;ChJoBOahojunKDgNngjqSxs8KEmum4u2CHuKp6op+tFJsy0+pYgfuLm699ajueU5DCotWxIvAe8X&#10;p5vPn4PWI4Vt7Uuq8txASrr1WKNn4g0n0vJqUU8TYOBSoqoiLE/gcZwFsScCTxYsORLaiFWi7bxw&#10;osXdIXEgwzd9EDo1H1AQXxNoX4i8DVzCro/XoxYtrixXQCRUJedGaCimuqp7VkQhakC70S5150PD&#10;Dx69BeN02NlQQQdzddqzOVmAhypnH8lGi0tkJtNF+HGfFKrwi4tcVhRD/2Kc5XXpB80md4/CzjON&#10;h+9ccAIC+joS4t4IhMfJTuesIef8GWhUwYYRpUpxHRBUxljOcBgU6EsV9udKQslfIYkYQKAK6hFU&#10;yIZbIIMQmfzAGLza+5ZW4XCVoa+3VxwSosQVhZ5Kf/+/9TfeE0/ojtXvlMdzXvYP03WyyiI5PKwt&#10;MKGY29ravz25cHqxMKZE2evsHfacra/vQSr2NxqNnfb5ETzcdCxDEdaoLS4zHecM35g+MDj8X7rA&#10;t9+9bDTbgheX5qela01Xaot3V7w+Nc2DlTndFOLX2+8+FA713vc+/sO/+ye/8yd/PDO38l//0392&#10;2KSEi2fbux98eDM89le//mzz9Q5g6cGjx6uPHrzz3vcWl5dePnumFvj4o4+949cbG63u6eLyPKM7&#10;9bPDi1+5ocDsTM3dwDfimycvBbebjkzy/UmGiZgxy5vf5Nji0iLj9Ey5+5k0UpSEuMJtYb/R4Qjn&#10;4l1ZWgJrr6yu4ucCWidqNexRdb4+pXN47Abpvx26e2/19cvn5lZAf15dWLdbO+j3XKHLyL+HB52t&#10;dU9NgNWJ677V3C0XYqB33393HEa5NG98f6RObR2vr29wrYI6U+ycniVqS5itn0b4HFmUPQSZm1qE&#10;xwC1LNLB0erW3r7+WWzL9uZmaaJcB/7f9BsNm7MSBdvL3OwhgasPHj58/LhSn+Ftsd9oQm9ViI4s&#10;FayOyXsGbbrm9BDoqqVqlTZWGYcQ3O6YwbXWNzbW1ndMPf/yz3/uGYOC1DvbW1utxjFTHiDOyr0V&#10;IguWNaGbBd0sektxBVycdHxyvmBQDh1Or+eXdB0YBNnfWCLXwDZXLLa29yICSDpScICAcyaC8bu0&#10;H2MplxhTuQimoTaOxx47yZIDBWNFXX3YPhyOoSFOnmy988P91tk5wiVVA0zPkB5+EQut3b393c0d&#10;lESUXLaFAJrUSTEtTL8MUeL6eHTODWWA2gLsYhBWSHL75T3D5MXFKFQCsA/hR/VOSFMY7DNcdLJR&#10;rCVBNWUpxh47ZGHPkcyrA/TdjrYieH7c7WWE40BAIpjgnlaZdMpIO1UpYQv6k6FQFpYqcR+I30UP&#10;4CpsI7eOEapjyF3v8HxzXh4exukivk/HJgXhGSC6qjR6Lvv/zZ8tEuOKVir4Qtfvvf/9iZn6S6j0&#10;5t7687XvvfvIYlUrMRvV3uGg9F13d5s7R5fnOzvxL3v58kVje4erSufolCMq3pXDAO013I7hMc8d&#10;IAMmtA3SyvXE+5nNB7i48Dw4fevhvR/+8JP9zQ2X3MzMrJPlqMOE++if/9P/TtTP+NjAUWtbOw1d&#10;JscpnAN7CBuj5+QxxOC5PjfG1Xl+oV6vfvj9d7wfInmoxNTE+OLsbLu5t7W27n1s77e29xhDNSnA&#10;GZJSWaqcXb/vvP89iq5DI8X9Rl1aMybj+ARwB6vm9Pi4Uq+XlLxM29hIT00ctQ6ciy5hUnb1po93&#10;d2WFvx2WpYrTa6pp0FMY9fpEEfmdcCAYqNRKGhOiY6WwoCEUAIMob2Jpfun7n3yCGLu8cufeB+8T&#10;yyZDo9NirzQxWddtfvrlZwZCOgiqj829vZ7BHrTiGlb99DyDyil1xeIMxAsnCCDCmJ/0AfNPNesK&#10;4XIxt/pg6dFDZQTc2DRN+kli+pInZL4zdO+tD0xulMqNxt5hp4WThyMUtjiOehj5IT5kY8bc9kpd&#10;UwQ4qpPPEXgyPx9knrPT2t+zGx/cv1dMtk2U6dhRpQeqCzXuMSGrZbR2Vog/iwDAfhtp8FCUXwQn&#10;mZnr29FdU1gW9sgWif8BkOjAkaCTMOFkQtcnicnWAzCmEY5vREoipKtzFkqJWnNAeMiIaAlIMsaK&#10;1BUU21/i4pP0xiiaxkasZBuE97ZaxdDZ2Ig0QmtTBMlqaIfSx5O7KCQCaYV8DCXaP9hjLzY+NAbP&#10;yjFQOGpqEIiviuglN0LsMQdE1UDL7frCfBnQGy3sEMVbjnswj+4ggh9U+giEUHjO0SWaew1BXtc3&#10;6rZDo1DDSFN6LDhNAW8os4EwdnUZSY2xrR0fRDJQr3HJG4ZK5v8KRyUX3JKgzygllvNqAsR+BR3F&#10;FVgwn/m2/48/mlMLjIxWLEozpenFFROb79ZekpBQtEwszXfAJpPVJ41mwcAAyfaZiq3v0G/cbu/t&#10;ccK47eXjoQwZnKqUsbSGhsbsdgvLg1OdRXcdt80BVWJGCTik5fG7K9NjfReP7q1aQCtvP97c3UJn&#10;woaClG9ubQGlJqcqD5dnWjv7QjXnFlZWH9xRzWQ2d3J8//6D97//Pt+V8XFx84hPJ3tr32Zs2jNa&#10;v/uw2XCrNJxqpdLU2nZzbacD2FSEO547B0dRFKDQtg/UadP1mtvb01d7AJ8TS1opM5DNRLJQPRU5&#10;mvHQ81Ycxt2jltUghhFNxPkiclPDD9Lcaza4xRpqLCwtOsTpWdzZWg+rb5w141DhEumAvToZGi1p&#10;dtWjlCRzSLtVAS6jlcXF3sESxaYqzSM16vdrNzY3hVX7d8n++D21msfVyfrsnXs2dv3Oo4npBd1Y&#10;5DMG2Qbax6hMPBROIKieJ7zbWNi6ZhElMd67sMrjY4HWqu/vhzMN8+0AJ4YEenAIJaecg2+FKZpM&#10;Fwg0oECOX0xY42afWECa6NhCUblHccwCDefsgnUvMaIDPS8X89COIpaKIaz7TekZC60buyhMDtK9&#10;jK4GHA3Af96Dyms0Os2zqVLkHioUNw8xuT00nP+KhpnuPqri0GKiM4nXMr4NA1Nt/bXAbAMUBSEc&#10;4bDRykwuzDU6Ua8Q/HTMA87sLwSS5KIWliYZ2eFPs4iz0xTXTjRbFn9suOC74sCj6yDlpjINV0IS&#10;ABBE+tTFsQg6bnhoqEDzbHfngT+bbRS0xCmjvk/Gm8Mi+PcVcZKS4USuBrV2hmExFFZ7x+PwKsr5&#10;00O5PRq+wPhn7B1O9R35AkmAzZESjn4okP6tMBYDzUfx7m9EiwtOZ/gXz90wgu3vUPDN1H1LTyue&#10;85nGRtXvjujt/1/8D/7QAbW0OvfLX//1xc1oeWoaM6C5tzNXHZHtcV6ujNSmWn3XT1+91J6K8N2n&#10;TBwbfr2/k2TfNi9rlfJ5ZWRgRVlcHUmJ4DHG6PRWtTzGtbbveqw0UJ0cYcb08O7c3TsSUGmzqlPz&#10;C19/+aXT96RzogAfnxiTOLO/u3fv4cMHd1ZRw1wav/jlL3m8kJd5VwbRswu1lTvzr1++/uxXv376&#10;1RM3Ngnv0++ef/2bb7799ulf/PxXf/HP//LDDz8p16rgRicKNttBu8kmPEk6bqQBdOuyVnl7b1cJ&#10;5VQ6aB5sARd2m4uLc5SPvTc84V52Gvskf7aZ6wQKZxkxz/j2229VhN4Q+bfFhzG5u7vz+vXa7Pwi&#10;mAqi0w1oPxav++tLj8UYXvNlaWNbUXODvo4Fb7fbZsSWWpTVl8BIlPKO2Inj9k5IK8NDl6eSbZr4&#10;7/qzSnWaN8pB2z0dBuvC3dV3v/9RvykFEsvYSJd3/N42Ge/00gqTMxFQ4YjIkcoBhyVQV8SqoaXM&#10;9uYuEK/CHZGDP6PU3vpkDa5hrqmV5rsMIoJipslMnh8XNOrVUGhShXFw5Lrdf1saGyAj58PnjuRn&#10;ydCD3ppQrTpVAZWrbTNJYsaWYPIkhU7NlC3r+Fb4UbpnW9gwvXusiLVpG612DsJDhrYHmSsrXLk/&#10;+mQZJ6UCR3+KaTtJtvRJ+8RxMIgk74IaZmtjBJGsa0zs83NMb/eri1lBW6L8Y0pJfY0KBpbs8fcx&#10;CjPqh3cEu9JKdY4KA7NsHsekA6gwpgrDJOz2HHK9EZ0iLfbeaNxKg0MoxZiYr+V/mXQxtC6NdAb6&#10;juUWO+4SfxLxhBfk9NfQZ5Kfx2x8T3N6gQrZJ+xVwZKhgYS4nrFBlSwMMiikRWJwnrBO42uhPaog&#10;fiSqrPNzN4zr36qxqJQWGImGtjj+5nbmtUr6JP2RQcJWWDcWfl631rxGJgwZ1jsZNeb1qfKQfFzv&#10;f/rjlScb24v33hHhgg9pBr7f3GJXNDez9E/+4tcrH76POfWXn/2Ks9FZ15DQkrlqnZzA5687F4ul&#10;qcerdx/evetLOcWV4umxULUqo6uLM289usN0ATkFR356svLo8aOFxZlRBMGZabOIk6Oz5Xv3ZpeX&#10;XTIXWQHQSCgX4czI/v4mCi0GIPRFIblj6rYjhqRlHr23vgXdfef7n1Dv+DrNnTaiMhfR+tz0wsqS&#10;EdGW2W9v/z/5J38mfsRh4kpUg/DfUEIpclg08Iqpzy/Wq1Oulw66daHgU89H1nLTR2EXH5Xbnu9e&#10;rPGQB1bRh8Q0xmaJj33/wtKSvvf1q1ciRKslfWxXZyLFAVMOz5ZniKVsqgQjHZ0YqU9l7ema6FkL&#10;gIfWN5n2kqGoNUBrVY5fV6dbu1vKQu/w269/c+ZIaLfB4eVKdaQ8qJjTHL797jtFFzDU2lvrx77Z&#10;XN9afzFVm1PTj5Srz549PWoeqeXMaAJR9/a0d3efPfv21fOnCmM0GfMy6BUpnC9nwYTeEuLk6ebO&#10;rgK6OldXjaAquAY434xPTlpVqr8TX+TU6TCyt73OYiBsDGDGydVeg1edwJBo4DiDHWYKgI9n41+R&#10;Z6NIK2ChT2Jc4lrhrxTlcfhzjhR+6GHK9l6GNGI1mZ7adGmXBjnGXlJsxYLS5ZupxaiLlVGXKtyr&#10;Jzjkr+nMwA6K4z0AOwkp6QpK49zBEpzaY/7cwz2K1QIbecxruzbyKNvaGDn/Vk9veaY+TF2vHi4i&#10;HmBgMcZTavg70KxQHolEoaE6i2FFCguqaUiGkQwm5tAIzpidedDsvH72Tbd9VC1NoAIlfYxTUr9h&#10;PiiCzudUCCcSzAjigeRs5X20VOcDF7edNsMFU//M2FJKRFd7ZbOa81Vr02iNyPlqjS4NpQkfAzP6&#10;zszYLn0nX0+BobsubGHjchMjoJgv9ijlAYKRAxlJ4MPF34dXT5H6ZnqlQvno47m3fvajbfGorqHd&#10;3Tt3F/orPUMTff/sL/9i7v4j+fbb6683N55trr90fh3sYCMmxLY6WF4YneRzUB6v+A0zlUpdVllp&#10;YrfZmC5X799bWVmYPdqLZffF8WnvUP/DRw/Bsy9fPGcvXClPAT9/9YvfrG00KmMTlBUMOfb3O0+/&#10;eRIO8hVb1VMtKK31Z7/6S8KN+29//4x/U8Ydnd/63T9aevAQxeyLT39F0fjy9cbTZ88uutePHr49&#10;t1BvNnfZOe3t7K6sLgO6tUsRknObmay8897D+w/umFxai8sLi/zgquhiV2oNr2/stsCBI5AahAgc&#10;7uwgxTdVS/xRUJc39nZkBRTperePH9+DhCc0Ymi43WEv0371ci1dZW9ENZAQu7xoxkxf4MRiwy1r&#10;NNvbKOF6L3CHa5MVVbINrOi2LSf4ePYhgcS6bHJ6DlErEHfvAGi2Ol5euicfJhVcIZE+RyKGzKdm&#10;I+spjyu7bi+OYMT6PGAbPsbedguDFUnB/wkdHOHo1qfPgvlHwSYTihpPDT5Rm6/W55EYMCMm/aHR&#10;oS+//ip0lliaJZlI1W0ag9JXDHZu1OVYgBS0RqU72xvo5upnvq5ip+PsdZVmGHKnFlZclyYmYVAx&#10;nPcFETLAAnCi4vEW0YTu4BhNq25DPFGDjA3XJkVTDRh+6Ibcw/GZOr3AxbDSVGHYZnbo7MIcWY8W&#10;LMFp/EuCHaDT2jKA91sZUWJ2koIiR70fEnlkLqUYhKxoAyk9vTAzskgtzRISlZA3a3tk/lQY04SC&#10;ru4vLCYihjnLbA/BJinI4JNbV/EwW1vT3XExhNdXpZ7+pfmp8eEg2y5YwIBSTalNUSRQPN5NuVTx&#10;p0d0MQzFzfOcea4uii1iYKynsGJ8B8iXYoL/VYzPmv5oBmLxhI0DvG+h1TUxZaXtdFbU+CqK8mh7&#10;Cvmaz12ENHadldEy3PQpHF0b1ogCwn3psxsx9v/H/9l/uHXaEgC1e3BgeT14575T9/n+7vydWKNU&#10;WYRPlecXF548+cKHWZhZ2t7Yvo/bqepISz46Xavg9ibXJE4dgz/40Y8ff/C4Xi1j0ULPqjM1Kbk/&#10;+cnPOPf+9a8+f/DexzOLC0yVpAgeHBxp75Hfvvj0Sat10ule/Oxv/J0jLcrI0FfffAMIg9gv3Hk4&#10;CGerz1JxgfHfeeu9iWp1a2vnL/75v6QjR8J89NYjVx8GqSvFUIDSbGFp5emLpz/+wUdOPjwcs341&#10;9tLstPrn07/+9IvPPnP516a8JlkOjKwGlu+scrYDrEcyIXjk9Hy/0zHznJ+dq83ULIFWByV2TMEP&#10;RoXimTMnaOryUpECymy3qVbtzAxBoCKhWCeMq1dxeXdlEa5rup62V15fRFfF8A19rXv6xnOW0GW8&#10;bKA5D6LV6XCBUGDHTl3g7HFn6f6d46N4ZvPqskT0hmRKAXhVh8m56z08OWvt7B7u7p+AK7d2c5/7&#10;FnE375ueW13Ven+eAABxQElEQVRYurO7v9M55ijcP+Su4tNWcM5tHwpAS/3wuH2wtav/hEa4N+A6&#10;dqPKOU7McpEg9Xgp+vzJ6bc++KQ6XVd5zxtjrCziOQDYWHApnSTAjeUO75+aQiefIk9W2RNVKJgv&#10;j6w0eKdUH94NV0pVnH5QIA9jIF+RT4prY9gfB/UMt4qwlMABMWzWmtp9b3KRiDfGBUhqg4fHSwaX&#10;sA/PyAjWZMHMTxyc4jceV1G+j2h0rYeM4sCBMdNOaIS7TlePBK+jBVJpf1nQHe7JWopKHB/3qAtF&#10;MXVSAI2ZU4dYjcvAtTEgYpKas2kRgEdxA13dvWSW5fJYf5//jZ4/WRr2dh7yBSYtBhcKoRlHJIs6&#10;j/MTeCGFCWJYRoBR5wwQn3XgwAkyGHSNjJUn8EoT6UHHjrxgv8XjRH8wME3OaFYHdfd0wtmDz1D4&#10;49gDgiFt4UBcOZRNZXokbenGYiVWUGskXqfa6v+Tf/QBcvzs6PSj+flnmxsnE2NHfTeNVuvZ6w3k&#10;fmbqBvP77X2VInN6Xsof3X93Hks9KE9pHtJ7yMvoHCROgbC73WE0ipKdyLTDDlADbLR6976h1/r6&#10;emWKT8Pg2XH76gJJQPKZ9vCAhY8JwvJK/ff/5p/MvPX42ee/vmTDuN16+933ajNzcJOV1SWP0CB+&#10;YX5htDSxv7/XbrZkffX1XN69s3By1AQu4smfdA1arxHj9nd2hJ58+MG768++QzoGbb394F59GuHv&#10;dmGhfv/Oivb/wf1H6nywqEkEgAavMyVb2BqSG0RYREa0p31ptRwlLpPZmRliJlQniAnykp8PTN6j&#10;TTF2oyIsYnScqsmqj9VRXrv+AwJvmKrKRsZT9cAHIKh4Y+jAK4x4lhbIcevLd0+M+p59J62P05qz&#10;4LBz4FJy67SaDYia/hYeThLjIfiRYo5Vg7JL1aBuAkNX58LXT54lAB7QPjahfPjeRx89eOvdT7/6&#10;hl13+GuDo8ftRsJWLeK+gUbjAHPGjWq5U7zhOGHLTc/Oue1DOz09SqM7RQbT6YIOY9UAWGULWgLp&#10;rT975v6pycyarupFR0vjZ0nk1SZelCfkWnLvO2ZrCdkuT06x741LW7/bGM7XW54Ya+/vxyHDGBnY&#10;GUgXSEJRKy2SLAcVpfBzKQJcgyz1UWU5JmIf6naNu2HE84WstwhFQwhBlPZvBb0/t9IJ17mExwTX&#10;ENGfSwCCfxELJQRxlT+j1AMnrkmhGt81GjW7LWfOR/LZPW5sbh82Oqp8PUdM15QbyZRNsrHqSRnC&#10;AERdxoYJd9AScdwG2NPI8gAhoQfSJX4P/5Axo8czZrv6IY3NDRBUwrAQ+QYYy4cAnnbGy4hPzUBt&#10;foWOB5PSSYq9wxkx1pUJnNEDGn34pQl4LrwpvGM5AmeRlCdjChYY49lEx4cJVHCML09A7GmxenBj&#10;ecs7u4qj5/f/5C0gCKNgHJfm7lbn4vDwqruL/9bb9/jxexAaP+Cv/uq/PT/o3pm/9/WXzzxXvZk+&#10;lOOF5ChjO/UJK88Hjx8PlUs/+vFPX7/YdN+RVeXTYC3SHF2czczNLd9daR93JifKf/Gv/qU6dKxi&#10;vdBrTHz40Q9mZledteh06s9qfbrET7w2JbdoZmYG//TLT3+9MD/vSN3c2XH/75mzr7989PgtyTwW&#10;jCNubXNd7yulG5kXFGJ5zFRqWl8TffNeGC/Ypl6foTcGYO7tbk/O1b7+8jsvw1Yl1FnfWIuPD3pZ&#10;5zBYVFQIPLfP3RkumSJJpzf/SGz92QUika0t/tUcJ8a/TP9IAPr776+u1usVDjswZkQwXtSsnYC7&#10;G1s73o3o804X8pVzEItmf+PVuLj56dlRZtjjE8+ePHn19NvdzdeuILJHv29na6egOvYcdY64iJAi&#10;2ndoqlzbR7nTDw06BVSGTKbQoswgSLsJellpObne/d4HIPGzo5Y9v7Ic83zmJ4rWq4FRE1o9KiCw&#10;sU9Z29ITzswu23L8BbrXsspH3MbeXaVcDresp8fA3yoy7Hr6VMjVy5n7D/rGKkeNve1nzwwsQQlC&#10;zHnqxjT6qo/YyA+itXJXiQ4uV6YE+hmOeaSOJwPhQ3TcVkcrGRFVodkExLuf0RaSKGXedgn8ubYd&#10;jPJtA52nqjWD7MJvFX4OFgXl2KB61P1mw3AEkKWn9f2BZ7oS20HNkHB0UnNNca5NNYfPcO3a56o0&#10;OkHSPYwRoACAC/l1hQSgN6jd4Eh5ukb15DnHatW+8o/NJI4PudDEFzJQbsYfhaUFuRg4HvSIQ+iE&#10;CgwBouqDYSpQ0vzDYaJuFds1VpmMKjHztvAGClEckk3Md1DnM7vLousJB5Y/ZBHIMtArNejiGkrK&#10;4bd7BHVCbmVqTyIN0LjqKtzgSaGu6xkL0m4C5N0waBIRtXvAOozQf8PblwnW/8f/4IfS9vZ2tp68&#10;eHb37ZW9zvrr7VfErcDy2Vw+JUPdZ198Ptw/NjW5uP7kZW2sdLeWe8U2cAAzVPMh767c4XRzfnL1&#10;z//5v2CKurI6X0Ganxjeff0E9CIMEpKA0yXhmi7a0ShhEyNNBScp4KDd+vSvf7O5sa1pX1laPOkg&#10;1zfW17a9oauz1l/9y39lEtGyRTqHa6+e7u/sGq79zT/5e9WZ6uTMzGdffHV4cFKfmjMLxH4wxX3w&#10;cBX/5+uvP3+9vb+8cndMLPrgwC9/8amYmpevN1U4ass/++d/LjRmslRFP/jiq68REJTOOFqqN/iu&#10;m9uU353Cz0XnBfjUZ+u6bci5uXmTUv7KYSJdnMYOcLh/tj5lnB7h0VB/p92KPokVG8Fm/E27zGqs&#10;VXgepwg9KbcfVfw733t/buWBI+ykuX3O72Bvxyo3IjJ0/fKrrwFx+HWZwpC17XZY9IbeKENzqH+G&#10;S5cLCw3x8hSFxR85PTgAQWMEKdZoNuYX55zuEPvf/PpzF1rcYPoua+Xy8eX53p7xoRq8YkEQaZxd&#10;X66znt/fF/jeRfsgRwMUu/MdKijDjX2cK4wA35cgS5HPUH96+c7s/NL62tb+7oaBryVrw/DDbuu7&#10;Ls+xK8r6lOFBKh37KlkhiJB7+xh7zWZibUFr/K3iEDkR1EBTaid0pUbIBQDgY7Vy0hGMJ3+mc9J3&#10;jmQVFmHiUCIIvT3c3yds1fYc4jCjPG7vbW1tar6wsGU8zS8tgcmsaZhgdiCSKRSfpLfIILdrDT7Q&#10;7ZxEftFxA4ph0njuKjTXsx3cnFyfWInGd+v2EkXA9j4/5DVGO3SLkEAKdOY5xOTHIcCyOtd44TzB&#10;uymUWCe01s+JBLXXnyH3AIaa2230FVQABQWRXvJMhQVN1eV0ILWFxObPK11izueocS8mZdmYM93K&#10;BUMB0U6OLy7OIne0j6qNON4CJkPpUUegw5JOFEpZQl6/Px4jxfguEfFGdhJTIiEc7P+3//EPjLkZ&#10;QznoyrWZv/iLL5A0EsF1KSBh8eKw+1//V/+k/3qsPr3aaTRPGu2lWnWhWj7pHG9sbu11L/jWhcZ0&#10;evzNV8+EDlr9CmPpINXxCgRnrX308L0PB8YGd0jc9xTbvQxrTdQJOde2mgtLdydGJw73m6/WtpQZ&#10;cooNuTz5ofGxzZ1tXryf/uYrlUuv11WamJtfMC156/23fZ8PPvhhbW6OSmF/fceJzkCKgqUI9Oqx&#10;0wBmbfuK7+rmxqv1Bm2Zxoa2DLFGPpezjmHn/n77rQePEcDXNrYjSLztOSAvNHyC8BprdDs5K1ka&#10;aX6o/wr3JUWkTt7dwotPy2UfJq4HspIUXcXmQKflnyYlJrwim6B3aGpyGpIf49+La3tmkbB7cV4m&#10;FI4DjOJwbz/Hx9goEx74RO8FAYROZ4Y+LbYm12iSMnxGsPIma9OaZ/1aZOpnx4Bw2Hh4T5QVZ2e7&#10;W82YqPfdfv+jD7hBCjiyzhtS5bCDz8VIzetdcQp8jNlpKRc9mP7eQVzgg1vd1qfrquZEkA33igHQ&#10;Yxoo3FJoK261dsfMYbWKA8cMlxrtTVXoudg8Vf4EkNm9rfk1OSuNO3VNKis01SZZGR5y15Ja1+5o&#10;Na/6h19v7UODOs39Dqpt92h7e/v0FJ6oeS/Z/GpVnDDmjzEDB3YY3xd6LURilJkQU277UgHVpzSl&#10;JleKGoOAu3fv1KfKynxkOdRTcTfovCPJLQshlCIrqVaxZIp9hRmDc1eBwE5Hb9I5OtrZbe97TOnw&#10;T9EBMLSi8BlmpTjY2D+g4EwUpB3oZ18mwhWp1Hwf231/v6VGjo9tgbRBK+L1kOlA6mfUJgQM4x5+&#10;QTcxnLgipowuxxkBooizO6cemSQouWeDQrkmpk3+oCfOmmhs6TT8CaUZBiomHKRNuc6UJkYcGQgq&#10;KkMOdBBA/lzXqDE9PJrj0guVjBkW0kDGOjkFElORZdLb/+OfLTWam8/Xn4Jr+f5U52qHZy1U8Fs0&#10;jMOzP/un/w0YcqJv4u2H9z/99a9+77c/MTRotvZOLq9L9arnINDv3ur95YWpk8MWM29BKuxcdzfW&#10;O+3mp59//bPf+4PG3sZXX3zBSPSDDz+B0hLXuz42NneJAd57773S5Mizl0/GmaVNlhPKE8qBiOzR&#10;bgtVM+HH7paFuTk6Dfc5M8I/+MM/mL2zxDrQaf/f/rN/5tqcGBs47uyFT3Fz/e3T5xjsf/nnf2HU&#10;cXk+YKyBqDvcd/nwzp2lhZnVlYVW9+SbJ8/Nnvjbnl8eoO4qjrxFxZiF72kjdyRy++Y2KbjHsayw&#10;oq1DRT72uAfmIDD5Ud4l7yKFEeio/+H9RyR2MDwOBgInjUrMqE1+sH2iUU0WwqV/HUEqMfXREvXp&#10;SmIJFAr6RdeQ/+DAN5W+45SWshee/5WoNi0hLncUSw5Q41UNO91M5FUxCb90c16cHG5vbg0MOQzN&#10;DeEXDZZ7cHIZYbYLq1aH1sJMbXSwB72hPsVk6nasPObEcZ5qSp34QOQijPjIUXVxqgKwndtfP3vx&#10;9JuXapnVe1zwZ9bWX7Q5jXS7HZa4Bw1jkYOObvcYUOLU9ujQ4+wfivqDgxMgUvSzrJSvQkx09Kys&#10;oDjfdRsPQd0M4lXq/mKM58y4uBoeNf2ozIiaqs3wYfDtvMwotGlCevmfaUN1xaHITJQnlU1hJ1Zr&#10;U9iHk7iCk3ajaxdjlphE9pGO+uT0BowzPhpF8PHBicPOKWYnxQZPqhGBUcE+axhSnJ48e/ICFGNW&#10;JUCWIIIHnH7B8DGCsOhPT7tGt6buoYnEyo5cOrRBGe/kG602AT+BnXXoli/iMQtDKCLUU3F0QBAx&#10;Sd3Q4owZ/Q/3Vbyj25vJetVAzWBCWeUY9Xl82ajHDQvVG4UrhXvYlE+fHj2LlXB2FN0RNVsghSQ0&#10;xiBA80grY6n1XbHGgeM4bnQMkWInVlkXk7s9bpB/8++88/TbZ629w8cPPjzvv4CCS7aDSBm6OtIZ&#10;gGmkRH7Mzc2ENqmar9dRWBcXVj7+8MOLw+Pt9b2vvnvaOjieXJ4dEDTSO9ptH47jyg/2zC/fn5mp&#10;tfZ3P/ytnz546509aBl99EHH+XugNLWl+QRW60zGgZa2VnWyhFj2yU9/9vVX3xJpABXL5XFF1Ec/&#10;+BE+acR611eP7t797ttPHVe//PkvQDTdo87KyjLtukXmmP/wRz/e3NqG89dn51zbHBlcD9rLADFJ&#10;0+rBmVBEap8WZuAA1Sdfv3A/eCAR6CaZ6OQQaDQ6fnzRs9c6PusZccDSwBkHx1d4SJo0NX5oa7Yu&#10;rSIAVUONFRdirBAJbHmTmGFWUCNhcQ+EJGsWakJWwQgtYd+MT1QrINhMQfv01V0iApclErWjHfHA&#10;SbO5ZaJHmHu8v9dpHhx5W9r+2pQjAUcm8mFXEqGkXA1jUI9of0fuJdXvsMbGVbm2vmGVxaWA6kUW&#10;zdgQZ3hDIR3r1JSGWdopjvON7jQq7qSauLYH9jZ3T4sSxnj06auNPRLJBEX2fu+d9+jjHXfNgw64&#10;QMLpcQqQiSgsYmXQ62KPSZpwm2kWoD3dixuozfg4l2eFvPneWbtNhEN1Fv1VXFMvDOpPlZRMFZIk&#10;G1NQ+Nv1ZG0iqpvMyw7OTwiW1FKHrgp7y2kXvxXpcWTzJN/8J8Kdy4zTucfABAChSjBIdAMenVmq&#10;kuGxDaCzByxJmAGHkTpWdljG8PL2wi/SW5nkoSHnjj6/NMLYbTfVtlMzxMQ1RxEJeVarzv+oY1IH&#10;L5J/RsTv4bMxq1aqRX72oVsEi989DQM3rcY25L6MYWWo6DFrvSTsOijiJxNy7rA5YcaN6PcH+9ei&#10;E0PxI2lxeg/u7ewoEPosQ7h8RO1JhguXp7CwEZLrgC8CGHlRJt8aNF/AX8zO0T4S9Y7ik4We/4fg&#10;hKlTOEmG0qnxHer/3vdrR7vt+1PLUGLOK5G5UecBV3z0k4u7U3Oz5QrWYr1WvT09+uqvvnTS5UeP&#10;D2zuHhg3br582jfeu3x/aaE++/zrV1DZUJoGBNFLWRrvnl+uKASevx4qT3YN9Az9x0udy44yZLyv&#10;78nXX21t7qpp0VkBjNpR/4qJyOvnT+dnFpTBKFzvvv0Ab8QhWZ0o7e9tvnr5Eku3XpsxTsR2W1pY&#10;kdPpDTnPRCDO1asec6k07dtvb78SutyyzhgejTE7H071DGQaK5WlZPT1fffNC8PX+sw0ek+RwhcX&#10;0OWZ6cf3lwCsdHXlWuXdxw8YjFmPauaQD3tZ5NLC5+wz5Zqaqjlc3QytdludqpIXMEq0b/zmjAEz&#10;qaxQj20MjN2RUWhl2XRcTz89O0sE2EDLi+vAFRZLu7HHmEHYLbb80Gj//bcfNTjONJury/Ou/Vpt&#10;yjzOEBUzRFdpzLazscusxmsmwsH+wniJYZgIEVIrm+riSmUNyk5swKCs9WTIqhem5+ZcNjRFMXIY&#10;GAJqdjoZV01Uxo2ILZSG8LMbRr2TKwsz91aWwXIo2AcHKKWc+dG1ZZVG/zk+PlivlpiCBoYbGZid&#10;qlG+sgDgkgZMcnGqdE+OzxB+jXqi9ouHkpoXafiEMWC5WvcBVA7OTVeitsXYEqgVi6mu98UgCDh1&#10;Hs+EUNTs2G5eIp8cVPtmS7vN/CMs18uel2uv1l6/9qXN9OpzM0YqhuNcSrSv9x/ce/DgwfRMnW7O&#10;HgcsmkeQhfgwll8RlpRDGUIk7n0xoZUDun0zf41R0mBvnSNjZoST5UoUuJidQ/6Aq1uH7IKR33ql&#10;JPHSwSUMZ7SubFG9fbiDWkYt/+Z9WFQ1juAj4yc6IBw+VQd/BEN5vB8TsJNjDlyqBuKiLLFkQ0ZF&#10;6TjTuwSJdWEUGeYmOWokEEyrpQULLcSbjWjXyWX5Ux/ImYpVKcjj4A3vEE0hz7AIfutfXKF0uP74&#10;/Y8UzfAN5Rg/tcI+VSjJ4Pfffr/wlAtf+NWL51OT9ZHREgN+VB4a3bnpyXi/Tlc//uSTxi5P8wN9&#10;qy4Nuh/3uYGBSrUK9WmyHD2/UPX5SZHQXGELDR5omy+uR0YiRwnvUGxTq/XBhx9+990Tg+i33n7H&#10;r8RxXFyaBcM7wd2Ns3MzwCeGMq4msJ8eL0SowjHWFEdB7X8EMG3vNZs7jMTcBFnx8ei67ZmoJCFI&#10;p+8ukI6q0y7yW5Mf4iZwis7PzdG3FKU1/lwFID1egdpXFQ0Kxwy4JMTkL2R+7vcSc8KWcVq6PTTT&#10;9+/f96+39vZAdH6jTe/gCBqX8Q054ZlJFnss5Wjh6AI2FuVwHD50ka/8+tVr3TKUlEXH0uqyU4Dc&#10;xEeyHDi9kK8UdBSJIkG/0dQUjd2Trp/vByaG7/S00WzFSViAMYJl9KRxKaEwjeg30QCJ5lT0ttst&#10;HMtkJ/NjU3Dj/ITPMxABjm6Nx034BeA1Tvu+47laQ89p+UZp0jtAgm5/2tIelLMjoSIBjxO85QTx&#10;n7Du4BUjwz4StO/wiBdJUsThTN6Uj8sc2m/yQxxzvgJqp98S/mksYKJs0w6BkpJ+ccPx9hTIp0fw&#10;2H343JiFtMN15ZyFFOLPEPmz9yxNFMbb52frr9ckdtEz210IaUXNAth54xyXKJTwbAt/fF9f9xT8&#10;PG1QsCpVg/Ig25NYwtYshdmn/Cx07M4u2rhcpwHew7wxRU+FHao7h1xNjmu9p08klr3lkaa98kfV&#10;LNg46AtJs4rzQyyZyW/iSxOcvFC/u4EDm4eBy8bbSDJJcRlsFR4YsX8uPK1NCDIYyguLByYAPt7Q&#10;HggAwroKvI4Ye6K/iHGlz5iT0pdGTPi//O//07cWVph0meEwSSd710L7StWx0k33+sH08tefffno&#10;/l3+KRd0fIdnPDuwsmZKtfnZKnOoudkZKbIHjcMv/vqrCkpNbXJ8rlZeqo8uL15VJp91Dj99/fz4&#10;+rx91rWcXj3BeLtxru0eng6UZ1CepsrTn/zgBxa9oUB5qrKzva19W75/h+/J7Nwsz8aZes2tM1lf&#10;ePeTH9bvPP75Z596+EFG7Gx2lCen2/v7X3/z5NXLje2tPejLwWEHDIuq+O2rLa5i7FZZtWIjuHgM&#10;D7wzFFillD62FVK6qL0AmDDNx48f4Yt99cVvUK4Qn6YqVVeTWt2dbzNOjJWdwRrvEySziPidv0de&#10;FdITFrRcx9V794yjRipjCnLROR6sgqw+t2x/woDVTkN606GBxs7WYZtcvN177rY7HRwteyHd06Pv&#10;nj+tVGv3H9x1terB2RXdvbOMViDnExYUkrOYdK3qTc/uzv5R+1B8oOL5DHonS2eaN5tqdpBfkQNI&#10;YNxQqWI5Qd2lJtOqJbAxgAJQoOXNlicncb39i4a8Sw/uGIBFIAVLQxyvVOv1WcT7aK77R5S9tKhW&#10;FZPH0bHo2yuVUbEZOb/AA8yMzRp4KvPNBXchWMOFcF0jJ7g9aB9jIJyc95xeyTmVUnQci3UGmTh5&#10;qXHNIjP4IYsvtN/Y5BIaRP9WwovpHy/ykujPBvAIp2pVsrZC6O1iouIImK+1B0bJt3Nreae2hz6O&#10;XfbuXmdovIoQGf0Guyr0powu6O0gfELG+xSsmuRksPUPKfTJXmdRqRfmgeQglNABTk/n5mZlpyTw&#10;5SLnIwTHJvNS6OB5cifrZnxsYX6Rok6tNDExxUwtiv3BPgeO4HDmEWMGmSlrQvpxRLsVfC8bcnxy&#10;RJ689Fy6RRM8qziaIQh+uH8B66AcBHBa+jjpAKGNiS12fVfhLRPjeVEtZcQ8glSxNic4Tt0j9KpL&#10;3H7a+AyJdA1jk1AAVX4ESMns7Ov/9/+933OYd24u/7uf//ytR++RL533X44Iez65/nu//Xd2n2z9&#10;+KMfn9x2HaSP7z1cmZlVY9y/e6c2v4C1qEp497238F1+8dXnnYmRi6nhnvrYSWm4OzT87f7W56+I&#10;X558796sBL2F8ugnb721AF7v76sPT4qfQWM+7us5uTzdevVi49Xr0XEg5z7a3PT0DKNd6Cf+KfIZ&#10;AI+g8fXrrYNm++l3X/ffnBlfvfrui0tRBxOlzz7/ukOPmMBiPpgDHOPsX2shur+clNdztSljk5mp&#10;KqNUmqraTP31q5eNvaC+GK/uOhMga9QyX5zncmF19T59saYOIv2CUZVLw6Y4Ij68Aue0ntwo0vnA&#10;bViXcffu/d39LbUZrgdkzgqQfYVQAFPUTfBvL9sTFeK2yUp1CqQmNqdw7e+rlsruDC0SIok5UKfZ&#10;VuAuz81ATcQ/CiJE1kgboI0+OgTmosToFtxvlMAZtBTEUQ0zEz2SD0JgtT2J/kVcWOOsHiPDHhGx&#10;s274BBFcW3bldsvVdaEsMvLJheIqBz43juAFp9guScA8QpohSlFhqkObzSbdndaRZg7URPj8xnDO&#10;xY/kQXauEPORRPeYDSkXLGVTMTz3lBLK7KnywsLi6sqiSmeVdGm+zsRS5V7MIyN0h1dIB1DxcZUh&#10;VbKZXZ4qA8XkYaOhcBUswbUmKSWDyRtxGVzfnPkAtk/UJhCIGHZOJL95YNjO94RxmWfnpuYY1Tty&#10;RlyGYDO2oJf6Pig0vg/gU51lxOyyTmzA+Eh1pg7QsZL9M6yIzuGJ72XcbY8Voz804o5fN86rYHLK&#10;4eMAVSmEQnJzS4cTFwAhs0bj1zxqj93NRiGezSGvmKTFOg1T5hgHxAOrj3mbaJ04+Rhx2K9EgPHh&#10;uDTjiYAb5BYXapCB4mIEyiPyKXr77skRMjTEBPxGJx04KYmRyZvyfYrsHAkiRFJFXOqlrpk1Bdq2&#10;/BKFFJO8k/7/+H/+H3z9en3jsHU+2Pu6s1daKu8cN/yzgdOb3//ej49OWhJbb0d6DrsswT3lwb9+&#10;9fU25dbCknL6xXdPVPoXN91h+iTDx2pJIdVqHply31JD7exfdM9frG99u7n/V18//Sd//vPnKaep&#10;It18cs3pOw7xK9uGp2et/dOj1unF1NKSeSwnvfAgzzQ8rbFKCXCwuf6CH0P3oHlDf3nQ9BUNRLZ3&#10;92P2xRXotkeyHLgBWHdndW6S3frclND0pVmw+pjHzUrRgGRmbvYv//Ivd7abmD26WU8nEhoHpSvo&#10;8vLtd9617ZpH3QQElUa395tFEMK1Xb10Z/XtDz9wrq3v7GyubTjmJ8ZG/ubf+ltuwK+++g6wACKR&#10;ryQC7ToeoaKLJE2mOj+REmmR3dzsbW9x2soEXb9u9GQhjMsqMxS5NvD1hxUjF+Yxl/0GckZN5Bz+&#10;CXcK7KjCp+cCFCVaSOdplK7LAUGruamVgrokmONyv8kGn50Wuc5EnF4H0DrRKkpIuAZVLsOEbWOP&#10;FD4JrixVTEB9fcXFrRa0XqslOCAUlzINg4BngRM8LY6P3ek+psBDJ07sHZq7kqR6sF/rMzNxeEA1&#10;EV2uj9YgnomLbu3uNo0o/Z5iG47Fyml4qDLNcHbQ2ecv0LXOJdaOAPxWa6x/2BhJw+BPx5Wxr0d2&#10;dDIzlAn9Pa1G2xfQijI8ix9H3OLNfC6go84vx46pEgKy4tRhZH9G1o4I4FjCBRgY1bgdto73drcA&#10;kDZ5go7o20dR4tk2FJElzmwjUhL4qx70eWICo1AbG89yqjrHX067g3Z2fT0Yc9JkGccCqXHAg/rM&#10;ASSwL0S066ujw65yJem9WhjZqXGPuWg19zASi+gU8sSko4JcfevEhGtMLq+9YkJG6EURw3fDItip&#10;ZXvoY+AvRH3erJkpZk0eDKwedEF6gCdsyhbvqvBuPPyodWJ5I+xUfYBwkSk6jq1fDQEML/G9twZO&#10;jjaazT11nYzUvbMGQpeDY3qMXf/0hYnixLjB3MbWGqbfemd373D/rbcfmZ9Ml8fnlmee7268OjjY&#10;i3He9e9+8P136jPtb7+b9pRbrYGLHrPOyrhDYLSGGHveqc3MqPzW1za/+frrlZWVzz/9hWVO/TQ3&#10;v8wpDWNgcmjo/fvLY33X33z1RQwz9ZXREV1Olcf4iqtJTTV4jrcubjpnyqHbymQNrEL/YPlqqHDS&#10;RgduJscH7i/yvJpYmK61GvtffvMdU7T1jVfbWxtIDiBoW1rt4Bmenl22Ox0XlO5we3c3mS1Cfwfp&#10;PllWKk0tXnZo/e+//5jlyL/6F/9i7eVLZimAHV9XqMvz777uvb0ghNG+qTLHFeb6vJFy+C3NzAXx&#10;QJvtvXj69vTeuXsXDaBatfEGCprdG+sSMGxGbWLVDY3YNlntZtbsB/Z3Dl88f+0MGiuNBmcGzjvj&#10;k4ApkTu2wkXVkn/XCmnSPwyPO5jMpguu6KHGPkSjwLveei/cpQCewN0tiyyxoT1mdRF1I0Trn3nR&#10;DlEVn0osQswmbsW9H9ebKrMrE1WtNyonjMZPyHVXGlSpZPEpmyw+vwXiSMHWPbaDOWoIZnALgQVw&#10;T+IMqwp1F6e1z18JM6LeHhhFeFE1sOCxQaD57mRfQbskRBHu1eAMsrWtP/eKkycHZhjqQfYuUsTi&#10;MqV7tXlCEQ39sxcVzZ/DzQC70NvAHT1f5jHhNwrbANAUHlhJXFRko6pn2BYiBIgafdu5z1yZ0QPr&#10;SzWbRqCryWQbng2WqtzHV4NFB6axSPpT4uAQHD1DlwY0zljbEEnPryOK/SLatXS00hhOBzkz2NGi&#10;MWTQ8kueJtilQoltMn6S+jFGsQorSp4gtYLS93Y7nlGiBxPJTgfrBJHzS3AAShyMX+LYOJ4AvCnm&#10;dJe5+R1/SjI1RyQ5sY3m6m32lSit/p997F2Man2oV5VcHUlJ/VdD+qj+/o1vN1sHioheuaSvd3c7&#10;5yfbx/uXN2dL0/V45A30vGyuvSYNxSzy685uXnz34vX2bnluGkA8vrgwNj8jo+Ssd2C3022dXjEw&#10;Z5/V3NjRS/BxR8Ha6ezuHzf/+G//KXb3gdRUTdDF9dv377T2ZYNecduwyZWFPJssnoSr6GquLp+9&#10;Wu/6JlEQ9eJkW7LOaU5ChUnOVRVsOjTy7PnO0+drf/Hrz/7Jf/tLvrLJsFYnk47dKjgnPYjQS9od&#10;q2R+edGWBk4WRJgzFzURHtzD+3MonJ2IJRqigQNm7zaatGVG4rWFerk+SZNkA1dGRjVhqlZAkTfK&#10;Zy6JVpemvsOgYzuZKCp6iqK8LHE1HYPuxgYElJC0Pff7oIalO4Zqk+OArcwVT742kypqzUp1frpS&#10;GpZ2LHSgQsqGvvb102fQdUZDcRe9wQa13C5iIjU8hlFDgWsx650RT4F0TGe1QsERrASAItkUJNPA&#10;GoFuatIGcKJ5LBVid6Zavcmo8GqMJ1QPpCkjg7f1GkBrimuNIxfD0f0cPgvDjMi3Y9ep/2R8qDg4&#10;PT2WTevMNPSNRRnuqklsSKtJR5ao09zeM1XVZGQT9w4JrrEV4j/cN0wOvy8ZeG/XSao4YUJmum0u&#10;H2n3iS+l1iZ2kTMHysKoiRWHY2RgZCLhsNxm4kNzZh1D4GLoctlNhZthNqe2CI3jcJn2PpWCSzvj&#10;sZseQLILn2UIUGBouGQJKQ5KqkFHgTXhpY3LERpVqNsmeu7jditBWpfS6S/EhFI+bm3vYS28CZab&#10;nJxx7/qi7Iqw6kn58ayBehwHgfc+rmmLuknKXJDEsH7jamcYYRN7CPHEVFS4XZRZ9qlTcHCgPosw&#10;Ownfpo7l786/z7gst/hYvPQUZb7VlYRT43eKozh14UAkBTmCdIdijCDzGDLvePSD2RYyxVn/afvU&#10;GXN5e3I9aAsrEa8mp2dL1Zk2cTheD3hl5KbZbd2fW3COGr+WZ6u0T/Va/c7inRwTo+P3H9033ND6&#10;6B8d8zrb2tjw9Nhwd78N97xTqS1Xx4f6zn7w4ffe+959ZUp5eml+8c5p4+Dq8GTgggE3k1a7LNna&#10;+weHirJWypYeHsEmTFubG53mIfbu97//vvxwGIPRDqklkDXyZ3HZPTcY7ge7G+SiZgeP33m7e3G+&#10;uHynXK7JRFiZnytSky+APkedvVYnFnnoGuxx4kB4fQ79wiq1aklSj0+uZ+YWpKsm/G904vS6e8tx&#10;eXVxbGZq6p1HPfPTx9zOZypOfUSnRw8eKP1dIoU7wkWREB7ZYHmy9Pa777/3wfenZ9k/Sc9KooB1&#10;qXwYqowlEWlkdHd3171ATut2YTWzs7eHpkKc5yI13sdCQx3ERXCZuMn5j6A9meVUE5eZSAM/1s3m&#10;6nDou7NSRVNHJcIFqGTpxGs85S52ObPoHmP/XnN8GxU0BUdQhbhEkqrUo4k6oDKyJ4ygigQkpV6i&#10;DuDQMTBHXp4gowzxDNFF11CwEmI8Spx/0mn714mlTlH74VghjUV7bd2bHHEftGNjDAE/57jfbPt2&#10;5kgQ3SQrhtFZ1g7ttam5sUvga+cusQyWstzN84ZmZvjcTW9v7wJTTEXhyFYyBpCTOQmIAfc0DglU&#10;KwLSe43mLXAp2g6UwvwZNY6dwxlujj4lP9kVfH2qP8eQ5GuhZOxG2oA0jvFKvSpbw3nN0eGyc3BM&#10;9gsLM6lKFjJwS1yE+dFZF8/BvEXAAnAu+RWoSFjtplmekvYnloRlj4kvleN7fGIEaTosfXnvguLU&#10;Pn6gR4JpFz8v/z/9Sa+BjwNLz2AfY65oxU3iQrVClB1zcA9ANHRSkUzFuzJ2En6OT6cpT9N/HofM&#10;Ccmz12QCIekJ7XHiZXt/+NvLkPmHi8sP7jw4uT3pCACYKPMVGB6oHJ72pYdAUBnVDXaaF4cdyXxG&#10;o7hFPT2N9olaoufg5nBja+Ky1wNr7x+23O6txtqzdYfMvdrsydb+7PDIwdbOcGxzqCMdJMjeJ5//&#10;8vO788t4iQdF8qg53ORo3+J01QH/7dP13VQIQKhz14uqr63SS4sR93ypyQ5CL3dvfx0ykoazv19a&#10;7GkakvB55asurqwWWsNb1QJE3aJUxCfw9raHiMyMsVwqq6xChL6KGxLXcb/LKa9pr5kU9vW4b/U8&#10;KjLPzgRpsD5zOjV1JnGhNGGAjm1EXcCbPtP40dLs7HSj03j23XfuZ5IpV0g6KiEet0Qf4/4k7/f2&#10;3i4hKRoXWpT57PbaRmtv/7gtK3ZQX6eiEwsvVtmkZ3F5hf29FTkleqWnZ2+vdXrasdkyMhU/MDxs&#10;V7i0xcXxwTFcdGCfWXXqPEYUfewTL5AaDBeKdx8FK6ls4TwBQGj6O4Dc1PyFlFFDbRfAKdVRKFkC&#10;w+Bx7WZbY65MN7CB2BnvpAWMmizKDD+uMEG2kBDHLrunB3IAkmsa3vUlO6C1jd2DFtJ9k0BotM+F&#10;kXF+ugcJhAxGa/WJ6bqXst/IvoI2ffLD9yfKw+dXXYI2Y3jR31PTU34N4VN5ChFGji1T8fbu1r75&#10;Oq9K6ra01SqR0djgZzRAEldcc+P4MOrbOPDruQusOWRT79DhezQuhgmrB9Z/YzTdp7JSetiGTXDC&#10;7g7Ak+tKpKbVSc55ClQfGxIR5f8VYxmxevFXpXrl2G1DkfpZjeWJCU/X3/EXb6/vnitHdijXHI0Z&#10;1Y+UlAxxxQ4LH/udPZ5WKiVJwMYw/LVUNzEdHEXBwskRq9m+olKPG3UPL7BcyBGl9DeajchUYtsu&#10;h1cNh94jFmEwKW7SZiZ6nCNmS2jIxi2l8qQ/jBo8WiFuHdbmsfPq/+RHVeeCIlP6Vru5TYbjA4Fa&#10;/Rx1JHEi6oeoWaT3OKJv4z2e3rv//qkOWbDpuLc2PVwZ99j2Dw9Ijy4OWzOjI//b//R/9Xu//bu7&#10;X3354ssvLs2JuzdYUvJQUcffefzWTHXq8f07L7/8/Pxg/8HiDGuCBkug4UEHFzIfLSwroolxnkoH&#10;lmmzfWA9xdC/r9/TUsrt7O61O8cLs0sqSQxrKxZpCDGaksVaH6uMYrzt7zY3NnaqE5iVSaJvbu8n&#10;3uzM8tq+tzw/VWHt3hDrgBxz5+7iux+8p8ErAaBwXCvj3prLCBoAIjpW3s3MHI+Vz+MLrVkddtPF&#10;gIYTkL7p9qaxvn74cg0fHuhFfxZGQ2zhZHmF7cB4VIIixSqahvXKp9V2gVxmJBLvP3SLI9WDVfr6&#10;1QtXEWpQyR0R1G20e3hepDXuZ88oSaOL6IktceyAsNeYkN5qAbz6XBrJvu5jC+5OKY+VUNFw6h0i&#10;ub26vCRQyZkHc4CouJqwV7rH5DFxCTXvdhVJg7GciBWIwNy6zK8MqMB8+tykWSf9xw1522530bbc&#10;3hYyEqiCIuZ5+hRMBRN2USf69ZQYI6VSNQFA0XzEHh1j1yMly3T7qN+t0el6vXC+H+HUIRPSnkAC&#10;VwdNi/eR8l3hDaFisyXMzPQWRoPlhAc5LGPK5Az3Ia91qlgSOGY2u6vb/yRDLu10ThcTeC292zyh&#10;xXmUWxgoZFSIg5gzBhbgH03BuTyJfvMIEjhSTZ4IrdGJGkIV1j6wTAA47ZsJeqadw3KOzqEk1icG&#10;WiTwk1OhAzppbMVGk5RAdYGp5ebK78enPj11KE9WuTir2MhUna2XRUxy0hfxGu1K3zyt8SHXRRQD&#10;FzkVw2DQTaapJ+J0nUpyLFwEhO7x3TcVjmFHZrqJfNcY4vCxzOuSZ56dNzvHMYcssbEaP/F6M7Qh&#10;zerr/70/egwwQGXl1KGXMY+jK5C9enN2OyEUcrhfvcYr9f7yykGr89Pf+8M7jx5i5Nh7H3zw/uxy&#10;XYXhdMWNGR3onx4vvz23/O/+w/+RN9LYaxmGuzlQNUYHr1cQjiYwK0bf/fCHB8cHs2GhHR4127ru&#10;o4OTQycuv46R8qq4QqylcsVT2Wu2RVXO1WeWZSzXMUzS1t2/t/T2e4+nyCUGeiGxhHvaQ5ekFsV7&#10;nZ+fHh9AYB5aWVp5ubZh9gJ/9lCm5wVTkyoNvffRh19882L9FTPf9sq9hx999H1lJwYUAaYRwPRC&#10;Xbyx2ZKy6ODoBMP3vDJ5JFbBEqSgHAkWANII7QKl1tEnHaHDO0+6QAisUNBomOL+gTujRXT6GOPE&#10;LzCk7rBY4MDXiDHFVCnqffUNizXO6rOTk++8/46KNP0hI4oOtnkO78nJ8YWlhSlw4wgyFtMiogu3&#10;V8/4aJUWmQsOk52wKSM/vm11DhBrjWuAMEGjAJl9qUp0pxovpgUJMLKcE3ig9hYA6IQhwgdXJxmB&#10;rllL6e1zPNJMxhBjcBhNzp+7QgRX8JzylcXEilSLUU+chWBrJycmbObYfoJhsiJpbHxgFoFWw0/O&#10;iJGB9XHTk45Abd17OzHYa1EZL8X9weEVq0mHp+GDRR/NmHlEKKKcKeKiA7SITLuHmpRgcKJil+uu&#10;5buFVQZwiazUG6GiTnyOI9DfQZ5TpSdet9uFoYR3M9Ajt9Mdjl/syFEUaIP5y/Azj7WVTXndQ3n5&#10;+Wfftfbb8lbajR2QBjqzBbz1en1vZ5soJ5f6xYl0nvriQrvBr10WeIyfWwdd5MXIk9hlFZP8PPzL&#10;S8iVVRORuCIoGSFcbhD74iDj7C1urqDorj8MC88hJrnmsQNcrYYmScX0bFCaSx0fJhhiosRw8GpE&#10;HxOUynR7hw7229Pr3mM4BuXbuWYHamjaM6SnKXhVTD5UcIbOI/1/409+qqo5vr0+Qj4uDTNrRpxQ&#10;q82Vq3MGwTOYYfujlbH+idE//Ht/989//ouvvngqI1Uaw+svXj799fMvf/lt67Up2ulN+6QyUv3x&#10;T376Z//sz/76F7/68z/75ya0tMUlJwXiuuAP+UTHwImDz7/42jRrv3UM2zk+O5K+7LAQp4IOPlOr&#10;X51dP/nmKa6btntlfiXO+gO8nNqpCq6vmruciJswktV7i+++9/brze3dnW1DBauQt+B335rzHUj2&#10;3WsfVsrVxeVle8WByiNiVmTUdHV3i35mrFqfiRKiViVW0SZuv3rl3yDxffnyleWTuILyRM/YcLu3&#10;r4tvYFjn6C8KLX/F0Mcuvzjb+urrm/XNCnsDlh1XvfOzyyE7Zc6EZzTOLRzMHP+YkUGz+sI5LGvS&#10;sAQ2m8AjjnQ3189fvaYks3CROBwf6I/ZlISZxxLCU4MKd3U04zcrMoExRMjIb7pu45O9xp5dFB9y&#10;rUIMCygxqAHIV8KPBvpRXxUTOEUbFj2GZIZqBYnL/KSHP1FMWgdHyOMgaQkIJn0cYzJ3BH700Nyx&#10;8Q9k73vY1Av4mY3DbqJR8UkAAL3q8B4zN6Up4Nr97L+quyU02JaKwjtMPxfnOyxNPT5b9gKnLVMn&#10;m5MvCHQQdKZbTkp8f+/4RGxLIEnxe1QBFCU9zoKBleK22PvDCEXIdvS7LjTYikOh8GzNkRMWnVPN&#10;8MIXK1hm1sAmg7/tPZNdhCoeb3G8OEsOsTdxzsssuS+omZkVgJl4gT5/tkYe+OOf/gjvEYDjTqIO&#10;cZqoDXxIaQ4uYFE8YoKP2sf+tQlUqkoF/OkbZSaf73Nz0DhQa9MgJ4vWFBAUf22/qoZ1OynCHWHM&#10;OJQlQD5/Cg83RtS+D6he9rOJjbx1rmEg9HDfSW6r7iAP35x8cmIKelrG3K5OMfnwexUlCEqW59Tk&#10;GElYqRyWFB9h8As/oqNGx0HJDDil0L/3H/2dXcZDbJx7SFNHkSIH+ycGLgfurtxfXF34qy9+IS/m&#10;YuDmrXc/eolK/PnLobPe8Z5hdd1EH8Mf5og9JUXs6eXAVe/q8uyDperextPWYfOMNc/YgI5LwdNs&#10;dMz/9cMORLJUrnVUVXv7hOgqFlyC836JAFl3o2dmhrut9a1N1Pu5qap6Qz4aquNBp6klkxZmuWPB&#10;4bNTQTdaZ7JfpAMIKUWqZfPikI6/mvIauI24glEd7xoMgwxTfIZWZHDXNABohYbCQGBCsaOzSznL&#10;KFARAE+MdThfV8dgPhfSpAqL/FRImQThLbENJHy8PRduurlBTTLMZPP2Vnds4ORFmfoEX1a8mlHj&#10;FRwfVmUVspRutQx2AfpGp1mQXETLFRtMEgMoPjvvMtnYKnl7T/mVEGxtJEDJUkHRKugZTuZ48jsO&#10;Li5bzUPyYiJazK7CUC05KXy3ebe7pvJXrBxiPaRkc50qdCERyGMuGLWfGy/zSobv9krgPC//hr7S&#10;L3oT/Mr0xt0SDtEQq0aOTjry3larafC1dPfe4sqim5+QxRXHT9cx4yYdGh7H3sh5qN49Yy7UFlSF&#10;EgsppL02zmW+gzpOHGHqzODJP/IBfB7FubJ8dIozZyiqHBSSr0q5VzBMszUyVDOZ0wVQYrJ1kiad&#10;a9wjpy9UTmKP2K6Om+wVP+Di+vXLrb3kbVoQMZSG2Ds2MmbXVfcMqWD4ut26RS+u6FV48UoV4eT2&#10;R3/7b41NlmgEnUOI8E7z/nhc4hR3nr9cbze7GzBjtQnyVokPdtKHEWg1ZD44TTQGB1nZTZ+CyHET&#10;pZ1uRvABrZClFWPa21tlQSwtnNqj44kqB25DQnr6kpTse7rktXQKHxeGb6W1iLPlsDqfTGJIgKGW&#10;XtE+UnXqodelq+HSCFud4Og+akbnW+hGLRanhBkbfETJRYfV/9M/fPvrzz8Tk6Qu1sXhoGkbK7xK&#10;58f+/K//inLLe3n87rtffv31+revIIEKSP29gieVKDVYHGd6Srl8BtisrL/aOujwAAnmpNM8ODve&#10;6h6ucWAiX+qRE45eLFfD401oLvLzwfGpXSEgzVC/d3T46asXKF19pyda6Nrc9DmNUFeBZ14aJWPG&#10;kje638mYk173EYc4q7d2th38YCglCuKfZswSePzwrlkCV7JxqsveK2Llxs7e6dGRkVGtOkWtmDDh&#10;swuO7tgEDx+/rWc4Pj8RMXdSHmoxzOSnx+MHQXR0sHJzfcgX1aAAxRjMutO8dTpsrpVRM46YPcAR&#10;zrNDbO+eCzC8xhUlvsS5d+BSxjBnaz5wvHtGyMdkDEq37O97+Wr9sNm0u1zDyyvLhuZw2pODlg/l&#10;8zA/KiPUGSID3piZYaqWZS0Sxo5joqytbSKxFOyrrtIjUX5A8HSDdgWZGnbJiHMNAQg3Jqm6mCDm&#10;PjFnvRwTa0nHQoCtq49pklYwsKzSGcxJQ+nMIm4BxD5+5z6SH78T1+mwzt6v6Ot58PgREdny6oq1&#10;DteDRTg4yjIoy6jPQxIkvvfhB1Sq8mdj0xYpl5u9B6HM+ob/wQqyqd1aUKLQv7kyXOHvMUTBNfSA&#10;k2gXl/dedairHIKo0dZGUu9doXykJo90IJHpscWJabp2JQ7GEXbdaIZdnP71jfWtTz/97OjMkxlo&#10;kuEcHU6MEtiQEsHCR3ki/dUvPjeD8EBQqsU0lcujS3eXkI79cr+XURd6GrwLktImwk328RU+5Whp&#10;gBXY8sqiF2p1qJ3sKcwFcImhGBcXKjlltoTcadPQibKBHzoSwwV3SQw1rXArWa/iyh4YPTrS42ie&#10;we/mI24LTIqcu76KBjNxA52uEd75Kc5j6BquZ4qBMwMLyPXFIVqRLib+EmgD3nimLfHJJ3pOAmvA&#10;I1deX3UGKWNYU9r/7/6HfwfUfnB+/PDtR69e7qCZs75zvDY7h9989vXsnRWvcL/VVP+NQGymRg3O&#10;S7UpwIVO1MjUPebyNJdOrvX42Le7W98ZlJ4e7RwfbElBabc3W+3t9n7r9Bh91Bz86Pa87QIc6D0Z&#10;79XCCiKbnK+dMW8+7/SUB3c0gWKiR4aOiG8NwU5v7t59HNpmacJz1Nwq2xrtbeGqbe75N1e4X77e&#10;bLUyJjVpaOit995hKT1Zg04ly9lhsbgou7Mr/jDH7nGnVp+iAWEGCrTzY9c2XssSIR/sXJ4dlUbh&#10;2idMLQOsqASTOgIBWqhUl+u1p1/85os//6vGq9cjKHxSWRvt6sikgIeeiz4Xg7egbQ3wk6JxoLaw&#10;8NPf+X3qZJ2Vu3pyekbfhluBKXjobXUxOme8G+2u/p2gy9nMZU/NQ3KsujFYlh6zuLj06NFbz1+v&#10;MR5lg8DIDY250W5IGS80Gf2I0BSj6l2E1jPQmsgXy2d0GIWuAOaKLiONRB/bg3hV9g+yl4gtWrKA&#10;nenu1EznIuQq0VTVH7z/wfMXLxJ8YwrQOtza2QK5XeoBGdNeYoNC99M5J+n55rLZaDuA0ApyOcF8&#10;OSUdH2+Cm9c3kp4WTVgK2thwKWD8lsEwRgy9DdmgmM9f7dBDprYdH6nNVA2NPITCLQNANRLk9/zY&#10;PFvBAgZR0jLI9EzMEZJYQpfOWyfzUJqwpCAqSHS8P//L31DxqfJLpdHJam22Xk1W/OkRj92QgpyM&#10;bWcjmrCZ+UR11hmMAjSJfBJdirtxaBzvTE42rtFZWtlDflvmUgJ85jCu5us4eksrqzQ+Tm1HTaB7&#10;TQ2jnACayTxDMo0o/CZUP9gGsM8836cLa6IEV/QcEoGKVYeoigkCT+B6j9hQAtvSR0d1a7US2p7s&#10;cPZqtOdnMKahCWU0eWRWHAs0qrH4xCszlWh+nJsn40OFef5G9LoRySaAJfnTDmhaU5XTYP/Hf3Dv&#10;5dZT9gjzS3d/+evPK0Tk4P9b4Sen73/40ZnLKnhJf4WFDTOTCzPNYXmAziQOMfLSlu8/nF6qv9h6&#10;uXvWeb2/hSc9wxYM8NQ7YrJ0g1B9O3CvPvvu6oO+s4OBmzPvtX/45uLWXPiWJSckunHW2bs4PMIY&#10;hymP9QsnBUp4nd2js+0teSyniOaMxY/PLjgdxE9YWHTcI+O5Z7yrOCGLmChPUIPcubPgRiI71skv&#10;zktxIhi8YVgwjhJ7c1UtjUlT4q3F6sr/wkN+8luftI+kt/W3Bm6PfJhe41wleixBcr9dX+jGvnvy&#10;7TdPvvZy3ltc+t6D+8OnRoBDwGEgc6vZqZQnLk5Ox6sVrQJXWUCSAcn3P/iR/vb5s6+mKhVnql+q&#10;IPfyvFzvzcrh+6wa4pVQuA4VyeF0DFEFmhDfntycK160B/tbm2qs+nzVzTdZpTbpOWy3qUdcYv2o&#10;aw7ZC/LDG1nL+cgI0wbTkYKMQer45oFvKJPVbZFj+CsdXyrNQuQY21UEcQtUscWzJeMoXkD377FV&#10;gfaqSZRI3Cf2m9szs6AM1tiTNsnaa3a7e59/9lXcyYdL5CIa7zjTBDS6ZDHENpuqZIzyF9iIr4Z6&#10;FkPS+BaGWNqWXnWy1z7pGR1YmK2YjU9OGD5PDsdH9BKboLmX+cKR8K1YKUdqFjGx3vfmGmMHwGEw&#10;ZIiQQFllYeJcIsyCmnQOBLyPLcxNeybcNEmHOcgTsrFxtsetutl51hROxZHaJIFlxa3gIuWVYHMq&#10;BNMgDPZzTzNjEzEJmiui7KcYWbAMcAhYFeFZ6Ox0RNducpNOireMLMxAjQt8W70JihyB7AEzwCMI&#10;sQ9vdNV0SqhYteAorogx4CSkG6VQCEdOLniESzw9SHLMQzRghpPuMgk4zmVqIsNXDbxYPTcBMZFj&#10;zujQYz11PXDLaDP2yqN4M0K/uKLAY8WTH+g1Hx10+Qf1/xv/vR+bBX3662/u3nnw7POvuVZ2xYd3&#10;jkd7hl+/eH2CJnc7vL/bHekvCVTruRxcvfPgs1/8Zo9p1Na2UGr4DTSvR9U+Ubr/zqPJ6bJORYTH&#10;cGlQJdxbGq4uzXauTvdPDm9onZYWBmrlCyycEXVOHwI4EeWb0ycU3Mveh3fvvXr9CkMG0eJ2uGdw&#10;YqBxebx7evLd/taL9t7e2WlDQkBw60hxFChx25YNNjVJpYDB5i+dLZSSpIdkdaQ8HN8RPqmzdYj4&#10;YSImzU5M33LEZQRyenTRO3TG1HV8Qv3nsVjZ4bomqqbf42vvbL9+9dw8gnmRKppFNJo4qANGZcCo&#10;KHWxJkxPenx9BirDb2hn7+DLL7/Y2Vx/cOdOr3oqYqwhwjIthqPYuwvAFLrSv0aMUD5JR7zi16/W&#10;KfAKy0RvUy+GiQVbvvBdYhvU22fqZoHzhLe8nrzcPOKeopG5vhoTF3XeM0sAFMWMUMbwPVXL5qJH&#10;3RZMGMGFFyKsKGGiOrqSUFRDIfaf/Vp/eQxWFwKPvo6H/8T4qGmwj+uv+YVZbZ6ZmUWv/OWBKcaF&#10;3vfRW/d8KDC8we+sXLrLS7GQr9e3Xq7tIO6Z/4MYM/vCHbJ9k3Lag0/v0PFamLABkysGz85Rt+2B&#10;+DGAx81YHgl+6Winy4EH9hCXyGSVDV5hG3louoNSpWYc5cq1LVQrOq8itRx9E2X1qjzBrywPTmXM&#10;II5ZpEJ9tl4jqfRq1Famg3C+k2T4NdinQwsHMDRjbwOlHoa5uEK51+iYhgTdLMywOQIjx3De7cKq&#10;OAmjk/GTvoSuXYxVZ6vzq04ynJLw7RIY4ciGEznyEqqZmODT7tLyNKsr7aNdZmXFEQAfKfy2SmR9&#10;AJjEndKexPHCaM3reGNJpiljp3XQQdciuWeJw71CVxJzqFYL2UPLc6xfG4G9S/dSll72eJOI6fgD&#10;tocjgKc9s3pwoMqvf3Lm5vm3T5eXltu7zYOWmb/kvd7hnl6xk6cdqsuL2+NL6oW5peVmp7n+4vVv&#10;f/jDZ8+/0SjedG/au60ptK/hkfZm46KFwzjePzY2UDaVqXDBH1moXvKxLY/2OlTLY7wRITfQ/uQA&#10;UYihXoSz/MYb38wHpHUzMz3ZJlNR3V13XUTZhzwEoFOx0u6rDQxVhwaqlHeQk/g8iR9P4tz0VG1v&#10;t+EDZ0J/jU4RApDbrzw6+S//5V++eLZG6236vt/gZSKiOmrj+JggJ7nCqDuHh52W6tkwQXSI3qyC&#10;8OJ0d2OTmkafNtk7OM1cXybuUN8+IQBdD6IFw/ZxKnFj8G5hkkR42Lutork+r5qwIGoqmsSPVSSH&#10;x1cMYYpk26Hv/QHQORzBcRz5ekDxKs9evNzc2T8776E2U2YjimHscJRgEgMBTGDoSN9ItUS+6HLW&#10;hB8hohNgwZc1IDFa8UlPQALb2/uvXklozxWtsEST4/HDQSX5iqj59iUtHuc624GDvCevyFa5sMFh&#10;FlAyor82aMRRf+vd997/5LfWXwI79w+Ok7je2uNeECmMpTazMOd/oOAHnYZ+woJzDH34o4//xt/8&#10;w3sPlpdW50HEaGf//5Bw3WavwoFMtTB7gMwOzk9NBjQ4j33rwODE7UBfS3PXariEeG8pal9vbPm3&#10;3NQMJO69/ZhhDzdvdAKHTuFf32cVx4SuN4NMCKOvqRcDXiE/x3ITxcf3D19MVZlwaIbLMWnjKKOZ&#10;iWweJGHf236JLTGBw1xiKZsUCSEqtiZxha6he3aLaEJrEb9nzTWZhgPrZsAxOVEdnZplleyHJ9SV&#10;bOG0G0uC3l4vaHG+XhobObs8m5DbF4v6XtbEJKR+r/ZbL+PAL94sK4YxiINJoVlgqI3uGJCSBXJ5&#10;UxnXZJhugFCw98kUrdm+eHv6VuhDQnJC0A84jCaYr5IIOtVGoueDv3X2TrtN9Yz5af/3PlmYnKwR&#10;OWMUb73e2nyx92BllQ4O91wxShjofER1efDozp23lx68s8I9/cnXT/nC2AbjQ6UHj+4b/u88Xe89&#10;uhy76j3ba7mmca+lC6PW913RTZkpAT0Klw2LxN9NfoRm1pADukiFRTVbRNte9hEi4rT0ntzODZRZ&#10;/g2fD02b6Z9dTatW4F7nV1LqtENGW9It1Dympqq64+MjRZwe0VXvQQAtilzBC8SXJ8+/m5qdsc94&#10;VOI4ecg6FvcEVgcJ72x97v1PPvluc71bRGpCsAsFf7AiPyPesoeHasZatULdJD9YH+fpcz6Zqc8U&#10;SCpb3yT+6Q/1Zc+ev2qxPL+4WV59YEGonYiF0klCQBW5hafEmyDHfAVUzZt+xff2bvPPf/np2t5B&#10;+/S6c34mZNxIJdFuxwd8DzEzvTWcvuU7y8ZJjb22apqUxVLXAVJfJsyumK+M0DwqdsRUwsZUQ/5P&#10;br7gbLMqZG1pOKOlvlERh/j2mltdAvqnIw8lVgdFu3fO41XV5y5PEvP21tMnT1+8fqldx95XX5bN&#10;97Q2cYE2oOIM3dnaYGJzAazSsVOoT02Xn3xrYQwQ/wJKiVCQGoqgZeFNQvKm8WSU7syZOQ4bFoHO&#10;iXy7Z1d2Vkh3w+YOBqaO9CGFezQzGWZqzQbn6rPKvtfra4gIu0A+PDYcL6kJ/Cw80vA/Izp0CsH0&#10;yH6SPUSawqTITNkJjlKNODo0bNBx3XsJfmTS6I8aPlMeJNnwX1vKs5dxESLCKXCOjOw4BXH4cRx4&#10;SgT5rtMkLZwchr0/UoqQ6Lav2WoknpWhIEDu8jQCARU5ux4nK6I9eU+i7GHQbnJGQ6Osdd3bwCw/&#10;BDinjHVlQuCGlenUA6UKrK176vK4MDkLwSEHxAUW/cTkpK+LRByHvxFAe9nk5umLLd4L590DnmRk&#10;+InJ9EVHUDAPILO4fQnY6qIkd/vf/91725sb7fUdsOrf/9M/+Q/+o//+x7/13r1HyxMzFe483aOm&#10;9EKX6e76xsPlu++89fbhyf4YbtK1O9ZJ0zc9Mw74Zjs6XyktzVb4Gk2r6FSWRHUb2/NQkZPzhd4h&#10;qQjjp93lkdGl0ZGfvf2ukK5f/9lfnO8fHj7fmjUMvriYuOSyPdjd45V9eXN4RYxSByTe9rIc+0/+&#10;p/+TQZqqvuvtjR1DJEdDQ3RMZDrRp2QJDg+99dYduHBTLdA3fP/+iuVuss6gRjn34MHqy1fbqh08&#10;IfdoEtcurjSfuiKaue+99/6nT74zWUa15fGlOqI4pma82N052G+plqAoye+TW2rmpBKdGLtSpV3c&#10;LswtU1/kKrOZhkfkz0SM0DdIEwrIiI/NrWkB1OnclPu7755KJ6+wSbb78R9z9svAAwl31zjstVra&#10;DDMZWVO1DA8Hp2emRCfhjV6dHdsVyFCFjPkaOJOKFEJ9dW7/KvMgfRansY1+YDLKNoNWtW1Wf/BR&#10;3n4QQlvCFNqfC8LM86fgn2CuWrxDwzip7otwXYbG7VsYgZWeq55tW2lM4AS0Fj+kwLa1snyZORNC&#10;q4wFeTwlkwzc9c7jR65mUxgWgAhne3s7EIZRM74RMdJV5Qj3hlfrO5A5PTbGJcBf4aJ7cgC220ff&#10;fPvy2dq6WiZ1UArUC6G6kvb4rwFtWrtcBfDmOMu0EP4S0qKsdbvJMnSV2JBHLJCjWVOnaOVdvwW4&#10;ZsznbDWLdfoPCR3z6AybGVpq35z3BhoWlSdm9mDwCge0D2GvOEIu8xhfn54rGMfK+vNeBXWiIhPd&#10;HB0Y4drZcRP2GvvBVAmX5lBcN4iZMmWAQV4gIOkfcQaIdgCBjpchSwwmj6LGTaDIPu2ngjegw4pj&#10;AOk1kjZAANWaWFvOMDVDVHqDJs7qi3TfqgD/62uhk7mTXJeDA1fzIIexUaj1lawxw1cTYLyVGCCY&#10;/Q14D27E/pUF37ztiR0fXPz6L37zu7//O7/57sv60irnp3uPHvzuzz5+6/1Hz7/+atLI8rTni59/&#10;Vh7jnnc1UB6sLZSq9bFHK8urlemVKmXV5An0eaxnCuR9ffXu0t2ZyboW9/qkw4MhcLzuehv57Jzu&#10;Z1ZA9/Tk+w/u/eCdt9+5u/I+l9aZ2e7BvlmxGb6iShkpQhTwoByQUTKBhN3bN704+/O/+vUVQqJR&#10;/Pn55n6zPjM/0H/xzqO5V8+/azQODcYZudv+DoAy4GiqEkdC7I5jcLFLbtSUTnWEB0+pEo+OxGn0&#10;bW2vK7GwPqaGhheIuRrHw51TtUPz6ISGjimNNgZqOFqfHKlPjtXHM8+BgR91YxQU1FSxfQ4q8L+a&#10;X+09rNSUAyLlKMHfbzb2XfjuJbnoND7mF/qHJ692CQQAcDz8VxYX760sDfRdztZn7t57APeaqqAX&#10;xvMsOdME25fXGy83G1tI8th0HPwvO6dnGq+kGsUuvsgUpqAcHBJ15a5x++mJJJvkqjdChQ+d0hqz&#10;LszkCeOtYLjH/CiWv5wo1f8DY+5PMxt0Fa6SGuOUCIMy27kOAzWQYZJprYDB73bC+jmJTLb26Rb8&#10;HEUdS3kNGpPPZpt6P77E5zyHLVMN6dAxUw1D4FEGMnLx2kmEiDZ+EB/+25cbBhGffPzx8qqUL2Y1&#10;Rh2CxLUIzrErKJR8jp29BgA//k19/bsNUd2JP5Xa0Do67ThekoJM0BpxjWeFVur/tyvVAzrjzALy&#10;8XKGeXXcWVmM2IGFjA+3xoREx1xWx+Oz6taBoi+eiO6QrCLL5aaKFa/viUXXIE2/PE9bTlmMoOSc&#10;LNQ8cXQEParbzIO0xHEh6eslvyHO8weMEaCfwErgpp4lYWT2rpZ1sA+FDnsXXIHLGO8zj8rfMvAg&#10;fjWHsVhs9xF+BDGL1Tjkg+AvQQN6MnjjMDlfnxMakVbYiEo2EXeW/SNrBsaRwd01iCTnXn9pCqnh&#10;XEHD18Od9ovf/Pzh2w//n/+3/4fB98XR2Up16ezg8uf/zb9iPg/6FiSMPTTQvR0700eVMii/paNy&#10;P1wLRDM95G62Mn//26cbX79YB4+rd95++JCXIOq4cqomrG2y/uDeI7WcoYRT9sm3ayur980hNTb3&#10;7t0V8bGyPCM/NcVuVPySts8mhdT2K9SPNzd3fv3LLx4/eLQw67prLtSM2CeRCBuNHbJLOhcGhkbE&#10;pamZrQ1FqDiXOh7XwdHByp1VcV8eaITft+LQLV3U4Js4R+FCKC+PTzQn47B0xs2cgMZ6ndYkPUze&#10;0NoZhsD+WI4hBbgzXOr/r//in12dDrCDUuVy8yvCw9HQQj3HePV4wU6WpO0BVmE8rl+IwzbY36Fw&#10;ctpot9Y2qSSA51ccLdmIY0LCgs2tkN9cTDxdDGbxtMxU4jQov/3q0j+PU7AgoVgHuA/TetqtGjTL&#10;CGLlCZvhM0s0A/d9DVgk2KO4ZLx+Y1rR1GVE8g6mTiNn+GVsr5QJAinvqXsc8OTl2nqz0wELcXdj&#10;cNHYRWjaDzXIvEOaXPe84mMyPPOx+DrdXAWnYpjuxxKujk3wysN5uLNUxV/kpVCEmkGz/WKJdBin&#10;yN61xdWlyIczIOivlIdWFqrvPX5Ax+IKsojBzcaEITKFHNQvqdOlGvbNxcV4tWpeEEYUvAvfYVTT&#10;5NRFgHHogAC4QnDgTw6hlhvKZnqBBrO1JbnllLVxwh51bUPj5Onuas/EQdk94GkEDzyKDRt8dmiQ&#10;Zu4IKRC/Q9fWf2VP+gNaAzZ13EFtYSCan4X1CM4gLgDyOEnMvh1MBuI3l4e4rUTlEeWjS45Njo5z&#10;lVIjZoyiNIckKAYmzMvgO0WkrCSP48TMqB31yvoqt5ojSu3j8flmKil80UQaZjdnjKlziVtGUERz&#10;IcpORBQmFsfdZ0838HKWlomFIhf3BNQa8Z9hmjZRYqU3jVkxf0fg18zRwdHy3PKrL54cbrRffmtk&#10;tiWXxb8B7MEXnxgavTM/f2dx1k643G8MmIm3meeeS14eOh/rO7t+8e035ydsqHHaF1L8Sbof6PUT&#10;tlimXF1sNnZhS/6Oew+2CYwQTzG7ekdK+VdfP9GyPnh499GD+76L0BFUApPIkBfIZU/UWv2/+/s/&#10;/MmPP1IGLsOC52Z8qsnK9Cm/HcaZrsezvqmpuZcvXuK4z83WbcvGUfetB+/+i3/166191G0YTNyw&#10;gcCsNEE4LjNMCG7icPNzm/7gcGuz4dhi3OvLHnLOjzBK5eNdy/FA9hhTiO9++2Lswvhx2Bc57J7s&#10;yTboH/H5481c4AV6R38+NMKBCCRcJHh7Sj42b8JODBhAA09Ex5oVRIAxaCLgSHJkYj1aW4cQ4cPD&#10;LabExwSqSRb1BMx0oJXOeMNadUjhBWa0lDJHRa74E5apBkqGD6I5x2UzcfsDIwAweCrn3HeOHQSp&#10;R9l+k5jWTwp2goYDJjTW57eh0iE33tjaPXA/hp9jvok5ewv5R03loITI5ca04FxK6h5Fst6S+BfV&#10;yZHE4zP/aRskP50GK9oVhX1STJ0zPdEj7LInmDQTKKUKuElmVsibIxk6aQtA80ki8PwCLklejOos&#10;Q91gHDYgdRPZ0rVtjolkZjYt95okUD4HdNFWtycHpOUduFTBjras4u35i5cCX9h7eEiio70dqYZ0&#10;t/R6KDaNvYZNBUAFRiYIUZVyqqm+kXDpVJ2eBsiNSXIwUt9r7Pj8MOFQf9RAV6fwLnWd8w6NJgnN&#10;7ANv7G0i1ivFs+flLI2uyTYGTMl2vDo3aJioTuTkA8X2WNIH+iAChVfrr0+5Wd9e0vDoMwKc4ZiG&#10;/3NO82+ImAh0fUqWgjdgfBGGnH4RAU93VnRpBSIXW4vRx4/m45vF3iusuBDc5Qv3v/32/NjA8NXZ&#10;ERb6u4/uH+x2Xn+78W/+w79/cNa6PurWKWIxtNsNx8oRmOemV2U8M60T4QY49HB51sEo6k3nOsgM&#10;erjv7mrdJHOS29eUQeUIGM8tIbeUTEidKfQnHKxwrPlnJFPO6WYqW51ZfvDuh//Gn/5dKtvVlZVL&#10;p+tBZG5xIBzqX2GcZrWN8NOZMOFYX1tT9zoL6U+Mag2ca/eWTi869anB9d3dg6NLPbM7DJEQmtDc&#10;3fv1b7548uy5UxRVRC8wN1fv44mFWT0s40RI8xjdI+m4p0pepdpfvhtZ6PrGHumSZ5lMTJg8f/hT&#10;trqnw9e9QjbH0QhUtmDEqC5Vp6qwxDakpLe0XfoQe9hQz/XjR3dRjJWC1cnhmRrVqnveJcTRBWnv&#10;PsW7k9CGMa9GRlJGksBYZ52EeElZmtN4TVfLfJDiRRXaCOwW7zo/A7Klvo2D8mH7TYrJnu795qaG&#10;6zzqcFTKgU1sCSJT6NM1l0vAQbnQYCctDNPbSJQOO+ZE16KRjIrh8d0QVMBqxmyUMt5RYkC70NPh&#10;CfQYW9deJuClelRFOo6XFvQ6/chZbjMEgPLElNrHdJLIBfDp7HOxxOqouJrAVCBBVbfNUwSf648H&#10;CXg53iTeaAiGS2SWTR1XV0S+3uuj41NnsW+hdJX1bJOr7GKSW/x1RtZ3cmzUF0PkwG9FDGt6eMue&#10;UDdi7NkpOAMQcUwj5WJQB8frGN9+qL8c15y8X3dpEq1BeY58/raGBbioup9+ZLIJaD8po4MIFdXU&#10;PqmzIu6V7qFEO5QkvTCkaYU4A9Mrqi1NnGLZf0IcdAhm5InEGB7j9oF/oUjRkrTb8cbkTYLchtaq&#10;XBTQFstWGt6ocWLzrMn1EJEIeqVOs7q6ZkQJHWlbaiYqflABuFNWJOsFkyexz0NjkckHqR2xEIdL&#10;0TL3L62WHPbiO2dVuQm/MoLvGatO3Lt/5/LgFJLiD+n5tX8uq/PuKZ/ru3dXuTgda+jPGU0an6g+&#10;oogwHC5mJVT1kw76+/fvWX3NBnXaTCZoSXUU+dKKD1hpMvBCgiWcWLWdxgFexNrLp16naJ75em1n&#10;e8cFqCyJQXJkt7Gkd0wqHNzHCawLQk+qhiTXJ2WjRY4+OgyWIn72FgtayKU0WaNgk0y3HFNEq9LO&#10;ZIHqPbnd4CKuQHAU5aafE7u9PjreSfoQRpFcDay700IfyNzFBRsuc7RN10Q1F4dniA1eJ3pSrIt6&#10;ezk+JXzXxV+QM99EYVoKHhSWyXTN053iFeG+goqAprSe8ULhf3AsKJfRH1xLgMEQXU2qNAMs2IS2&#10;UTZ4lZi0cN/v7ZmcmpL3gMuf6rFoQ3R9nqR/hU2KLgCzCj021qgXbOpGPT2DCQ9E9URXiezgTImh&#10;t3I3ud+hMVoQXi5+qHlP6E9HJAAk9rFD8kCKqvFGE+l6xL3y9UNI6+1RLxY/48Zv8T9gIX8MO2h+&#10;fhHJXxFnK7iNFauJRnQ6RdSRv5RF/lEEGHEm9tX1HUQ1QUldWYpMnbctW9jFc8Qsuczh3jEakKyo&#10;13R6mhLk0WVJxEIx+ELWtEtPcZIzNwM0bDuTF5IHMCECWVH5n1/G0LqAzRiphCGYlIWCmJJgtjhP&#10;54AoXrPipUh15bsIyYrbLDzSs9U9F+qB/Aq/3N3sRNIBq1l8Hws1qcdWphGCaVkmIz3eEhNhgCZE&#10;EEwAVAt60gtsKyf6FWuqMG/2IT2WMHbCbAvu6epm0EZICmjgKFqIbS9C1EsZP+iqj0/ZIEw3TCUn&#10;e85/bZ3W3FzcpRHGPM54hlD9eCur9+/de7Q6FVF/X2180r+Jd3X3rUeBz04vjGJ8CM2zKub+ynxp&#10;soTqtpuctLiyEx7xjXa6OBpFZZye9f07//jfefD47se/9SPjVsYUE+M8G/JekayAlL/1ox8dHnS8&#10;JtYLgiAlYP7yF5+XIL3HDYyBL4TgHDIhbLR3dmzKu/dW1zc3WwIhVJAJ9s0mLyzctFhMbY8hlp24&#10;w+CnKD27gCUuCZyMfbjJ5Dps3/YndbNec4YW4AaY5vJCqIia16sZr7A06PMximCjeKHYz8p6jMJQ&#10;xHmVHXUb63s3x0rSGytuwlrfb/VfiL8Kx5Hdnyc8NTVdnyV1H6wM3tamStXxvlq99N5b72zsbg/1&#10;KqTxIm4WFgpn4oG+h+99sPrgIbsFmKj8idXV5fvvvrOxs3lMeT7KTOraBe60ZdIgncqWhruUh0cm&#10;p8exDJD8zJzUR/EkDtQkrf1i8e7qO9/7/tzS4pOnr4Cs48N8b5nW2YmuGdBB1wmh/Zks19jS8LqK&#10;zqEgkOXd2zCoO+MVMrS2cOiRHvYCmxs7jjCHoOaSyEjoMXotFK1z1G230/vAmynb3Ej6Bd5VR8qB&#10;q6vtnV3wBVqbA8u0v1abN+sLr3Bg3Fljsg18LwQn8dJX8rsnC1gBP0PuspnJaJzh9Pu9GBYuZ48/&#10;ZNXw0q77PGxIWJEWmOICDq1P0QHFsL8HcqZM4cOveL6mt/DPbvrHyIpfb65rQAy6/YvNQwy1s9CN&#10;4rwDm7GUTqXZKQav+pRoA9H64uoWbu3lqamYe1WmgYrHzcak7dQ/wNnPt0blp3pwCEoKiuLwVOkJ&#10;24tNdeTsMV/PIWLrolt2sZ/CcD03PU1sBhG6gwRNGjNO45Awn9izJynZ8fDmpsnv18RkCB9n2+uQ&#10;UP1AbC+XnLdW6JWCKloaw7AbkpZSiZ3P8QH+P/O2HhcDKYSNpV4/79p9uC9yXa77/94//sOZ2fKY&#10;/8YoamBseX7pcHdroVwRLv3ok48PjP1G+1nLbR402lfnu9dn+9cXr49PNo67jasbA+WT0sRZudKr&#10;aJapsLzw0x99eGA4ma7lFMa2tbkHqtP2mcHyVhiZKBOQRiTccwtDdanyvv7xj380MMrZA8v8EDjY&#10;bh8YzGqJmMAokz776y/pPLGk3dsuoIcP79Tqs3rh+tycwZnzimAQDWJyuDQyOFqbXCWyhMA9erDq&#10;yZphHDRPVFzpKmX9TADDE4enhnNxJTBaKOfFudww7ZCmN+1gL93dNWaZgtxutxaR7QAmeKGwYG+A&#10;2tjlM1ubdXdrBXTy1ixUdgQBhlBHPSev55Dd780PPvmeosDuVM3iTx3sN+6uLN72j9IwIcbvvFoX&#10;+KCTlhN0xD7x+mp0YKx9CONHOI4efGK8f3F+ugylnwxd34rmlXB7dh6aGM02M5MKR3rrLXTMF0+e&#10;upNqM1PLKyuYLcIPLBwOUvhliRVk7zYwRL0stz7qbmXkTdKgYHhqeUvcu2iDzW5wGuXvzAs+jZKL&#10;7MxZyFnxsme3JXeQsDSOl6vL3LMqLMpVns5cfWCiAGfuIil4evJV3F2zs1NBhkllOaQZ+GpdTo9f&#10;Pn/O3+II/kC0dX71+edP/Nm4eao9xJNT7SPb3YqQVuo6Esl8UtRgQii6wQmphuwlKIUNn3Y9uI3m&#10;1O2V/USVgclvezhTypMitJqtI4NqJKKjU751TmT9JUnJVrDLnpujQzU6kk0BTOqMby/6RguDWqBp&#10;QgAVG5f2s5OLa7uDxbzPinC1xlo2vC7Nrot5uDRKwZx4RGeo0TU6UNwxKYsPAYUncC/zRbBMuWps&#10;aQzFEXBMFd7uHJ7psqPkdw8hJrP6NUun5Iobiy/v5yPxjGMCcK7LEMfRmxwY5WJi9lAROH/7QNfA&#10;UeHDRw64DAUMdWJnM66acc+VauN8fDkmJ+jzgx8vLY0Pla8v2HmJ8qKM0625SZo7ux7a8r07IInN&#10;3dfx4+zrrfaNTw4M1YoCa2piDD2WjN+bdF+jhh7rPi/P1168+OXPf7W2vpkNwKFyFP/S7NfQVAqJ&#10;ViNuRO7bCBYldY2MzM7Ufv93f/j9H31Yr5TFbFM7adrBhLoh5BaaxcdvvTVdmbC2VJ6Gld++WPdu&#10;8aWMGfR8s7VqrVJZWRR2Mi9QTGzZH/zB7wo5Z6WBWD01NeGTT1Y8agdmSNF1QQRAr74TSr7uaYII&#10;3DJz9ToWjzhwZsa4oYfmxTI3y8O3pf6+ynDPKH3qIDGk24Oy1ToxNw/e0818KtyThChkzJIgvJy3&#10;XknP1QkaP4nnDVwZBf39Dz+AHn/917/57Je/wJZWXwBcnz57trm2aQYhzp1SfWZeFsKYYtGuoiPw&#10;ckuVceSzze0GdxZeD+QsRBrWXMz9uK4OjuyaOLViuWPKpVv2tCenp6gVlG3KFotyZm5qeW7KQpxf&#10;WuSB6aUEfiv8ZyJd7+kx7jY2t3o0kJ6ScXNapAE65nJMkTv8+zpecZGbHi4S8xnr0hIgs+O0r6fT&#10;+iqtD8/wtKLpa7b3WVYoPJUTzPaOjo8a7YPXr7ZbRxe7ktvAkOVpgyD1CMDdvak3B2S4h+HtCl9b&#10;JXs3bNhMCjzesXHsum4UGioa86r6XMZnOuEYU+cvp2RxMcbpPbEuPTfqFIiCVWQAn1DC216mUu4C&#10;hQJC/hEVGIQlFjRchuw1kwP4weDUxKRVkmD2mMm4WdyW4yzOw9EOmKAdy7TF1eU/kqrgzEmFmDzd&#10;1IB8UbJCTsSWWL+Jne/vZ8yTseKJgGp+hCX3sePRQRGCuvBGjAOeEzHGNfMGN/p7hHR8MYKhhYaE&#10;ZTReCeCThHNcetTeYqSu4NGd9WBKXQQnFizmjIomsuSDO0Y1uOWpiX4Ul4ERlUv/772H3UJ83+sw&#10;Q2h//fT5nTtzv/WTDxbr4xdHR6Ku3QiOHnZVvUdng1cDvDPGeq/vzNZbGy9tx6GzvgEsY7Xb0alB&#10;zUV/fAXFXlRLiFzsTsSweGqZXipKQ90b5Kunb+WvbOAPSJes1keB9+r12vD4xB/97T+YrY1//3uP&#10;Hz1+aAQ3N1P+rR98yBbELoLxAu0b+1sVYSODvcdoJKNA1ERme7m//usvd7cPHKyl0tTr1+tkYZO1&#10;2hW4SAXRjazFgtMWyhN6571Hrcb2P/un/0KVp7ap16feevv+8ZGZUwbNVLYJi58YYZh4LP6uNNy5&#10;Ehs+ILl2OD7fl4fNxmkq5yx12l/ALBIRZl+Piiw48yVX6aWFJaymdE5GIzcn+BlzU7VOY48znIK4&#10;Am8mZQLEjwzBnr1dsNne7ub6xka31THO0SbxSTJpp8KwbLe3GuM6dR1/X09V9sp03QmB+2Am9Cag&#10;p5BAvClybwRLSy+0cjFU5uoL6Cnu+82NLdoeEfKb23vdA2QEVFm3KOAjPgdRXeloxBfHc1QTe6rL&#10;Q+yFHXEPSKBRdfLO6pIWFe8QEKYh3t7Zc5FmmMd9Qe3Yc/ny+dOnX39bE8hTJb3A1zjC9Nrb23zy&#10;EsdSJWjwbh8NeqfAPnDbFGHJtOwDRHK91204LxG1xfnBREoNZBeR06Tbox8cLPyJkwU6xnw23EIe&#10;xiSbOLApxIPfgCpJ/UHTiEkJHOLFMMkPbjLGq1eok7dVzq0JpeoDHPvxRkyypeC4VZFA9SrAmFYH&#10;ROeSS3ChEjrjQqND+613qB/rCZoRYDUujsHikv2gtVATOm1s1EQoFIM6k0+aHbk6mkxng3meXsOB&#10;FapG37Af53YK8EHy1nN1nJRwDLijnGzuQp/Wtzo5TbZUnsdV2DI8QqNdV1qFvwgyiS9Q1KeoNTkz&#10;1J409A47q6bk3BwwA3b4YtFY8oFHwUK9//L/+r/5+ruvWptbvprxtq8dGc8eKvvLufvvPjk4UedU&#10;Htzj8DfYvjx4vbG6sqoq29hYo5irlkpsa5bmlzvApP6e0WpZNpPlY/Qx3L2U6f0GVDB1iOaWVQiS&#10;I++rePmEjm/arUIzDbsSAgtHuWX5eMin8AcfvfdP/qv/+v3338d0IpD48OMfEdPL/fIy2Or+1S//&#10;+snXr9m/1WpsT0N2Ng96+/0PxK1b7Fsba4Rc4XEj1CbA9lLLzdsco1Oq3t2Hd1vtvf/7f/5f3PaV&#10;Hjx8i9fz0UHHeQGlA7sijDGy/qaxj+Xcm+xTuP3Ay/WNk4PzKSd7jNCv2YX5m74CgH2sb1iJazyc&#10;7LGeYQc1NZXlVKtOzNLzKGP6RldX74/wu5Q6nAqXmW4wRYAN2XPAHgV6r/cyFCZp5yBzvo78s0sN&#10;6+xcPTYgeBrlCUyUk9ZR6gnQAY/BsTEQDoYW9yK+IOZiSdQlA+xPWC/zs9EBAoErDEyQr3j5uKbZ&#10;yUjaYUhnkvdGnwyppnhPCzNIYpzprl0lOnrE1MyNcXOLgaLjcLuWa9MHR8e//PSrzd22OtPpsLIy&#10;G6h62JvjvtQVG+4ENx4XyRC+fdpUGW99cHjHjmPIeXF83HbneGXgJLLyyqQozT5KD/Pd+OFYKXGA&#10;8l2x3DIp8jfBXIoYGIHOOXR9nricpaXQJseGFFTAuI6e+XwTU1tvODLsBlO4VyZqM1qGbvNga3uN&#10;EUE87PRuCpgkqHF3AarGZQyUrsvl1k1EY0P4rUVy+BlQOVENoCwI3XUIEeovG7NIbuodumWyZm2b&#10;IA6dXXaSdqwVuuzb3Fo3ukxbVMS5zUxxRo6/fcBD/bpctJifud1i9+7A5DlkVwvwirHMaEw+fT5+&#10;F3JxhgbHpufnfGsTWnMTZxW6GxNE3035oBNUtAO5jS4tkvPDkxev1vTCkipml2aRahCZr3t0EKwU&#10;YpuV3fc3P54FhtlmM/P1u2/dffnieWvnYGKyCsD47Z/97jcvXjpnCUB++49+58vn36wuzIdC5dA5&#10;u7h796GYQT6QnrtRvclg/A6ECl7ejM1WBQM0dhsg0bDQk2lsk4SvjHbhBEtwH24UgYUbeHzC2BAR&#10;qo/89LZXb7n27Bm0td3sNPaPUNq13OQEEtR+9ZvP9vdaasXVu4sfvv+gPluDJWII+rG80mE/f/3t&#10;E2dvDAyvRfnqywJkhrudqsrGV4uf/+bXv/7okx+Ggjw43DYzPiI875EVZ9VINWoctF+1G8dkqJh0&#10;PnPO7MHLg4tSz7BEEpRbBxK5iKYL4/g4rMPBafNb482BXine03UGAxWH28cffc/7vuEqdtCq0PoJ&#10;3hzrQ3tq7O0cd5req/XDe0TLwKrOo/D6xT8q9YYjmHAU9HbVe9eaVdtM7+J2lNk+PjoRVquO8uuv&#10;viCm0ERqbdl1tLvdzd0d8/x06643ceuIjxWp01N2uIS1hCUoAW4U//CnuLaYwxv+h3k6zivqRgZI&#10;uszenolRJgoRAumzVK0VJkSiG6g9GQGXhx49eLi4slSpTUxbIQMDdk9T4Pl4dWjM2MRimDIQceWq&#10;csYQLWBCSEdxWvXSRJLZqZmPe6oosdFjJgw03I9g6TF0tjBUsDS/CSLK9wjRgagrOZZR1Q5mfl44&#10;4QgnTOPX3+sXnmxvrEO20EU0GiaUNIJHciblwJ8AU3BLh+jMXTauUY/dv0wxUIRHWJujTmMy2K21&#10;bcZUNI5mnuEgxOjuPCdxbH8Zf8ScSxsbT+gU7dl15FSxVY/JtO+V2yuy/oyriVPKstydKoWMewIU&#10;gtTg5o+aaHjQfHpzv/3Lz55Q4RoUWxv+pHIwo7g0R4D34bnlBackpII3kkmi51G05CRQlD4qYrVc&#10;giBMluiRdPA+iLdkaVyZF8beXiVyJIHTAsI381P7P7nrolci6Vra7R3uEheFsHGQVWnn4AS5NyL4&#10;vt7vXq3/9Hd/ur2/A4uivxZz6EdFYKloPEfQ1ybg7XGWHHTn8CKevruy8epVldymDw4H7TrtGbhd&#10;e73ZO1r50W//cHauMlubJhG3J2EoxBb+9bnahBpGPZzrwPZCMroUk4qFOSxGwMDpxavXz55t72+3&#10;P/v0Mzvys88+v7u67GAuT/Sb21fqlY8//ujRo7uCvPbbCPC3s1NTTh2IA7M0cBeW9NZO54OPf6D8&#10;3N3bVL9grxX0ApfD9e7mdouF3fkNMrwdRK13iJh62OWnMaGo7RkQmI24YUv+4IMPyFwYDy1wCrb1&#10;omIcrE9PTlcnZmYq05XRufqkdcbdFeik4lqZn+Qes/bq9WG78+LlGqyHR71qzNU+ItI8KOM1sazC&#10;1kg6ZDM32s2tcLFx9OR4vQxUqxgJVaa6EsJcBDG91CP29B9fsoFM6kCG+e4ybOl+LahKxOOUQ63b&#10;HZyYrNfnZ3HMFD5ocuxl7ENGzt6dLgbfzu8giU8AkZ2XMF1maiW9K1WW3kHuaC7Wft5Pl7jVvubE&#10;KK50fWlRwmVleXHhnbceLK/MGVPzv7YJQZniKrBF4s45BEWPVXyPK1HcAjCLTwVfNJp75LnBIUNZ&#10;dn+ZIzJOvE0MmL0EAytM1FiXHoH/NMake6DQ1LoDvYlxhpaikQRIujnsXh6dXJ1c3TD8JoaXWOa0&#10;NUMGa8n5gAhhpitc68uLK/ce7G03FSOlWiliHI2RVLz/X0t39pTmGYUBnB2JwCc7aFySTJpOajNp&#10;0l723+91Z3rVtNEYUHFBcEFFRfo7TO+MFwa+5bznPOdZWh0c8iCl/e/OSqNiy5UCCVoNarzQgLz3&#10;SxCAy/KTycwRy21XGbAcpQbVQhsercSU9cnNKPRQIr+jlQZTajs0L0D9ICz6/E7y61tIXu5mlj4b&#10;+SPqSJjla4WceNH8Rq1I2ddoGdFuoplAqs3kuEa73DyTw9DDtuBhqtexh0zn5ibzKHyKV+S9xB7B&#10;P54iOj3FnMyZGkIGoMPPn7sSeuDJ7QYv3jigFC0meypwbD6lAedXXv74WpiZKru+vf2t3999+4Nt&#10;MFhVhUHtdOEnkysScmcZNAYzTKfB1h/EfydKwiKBGvZuOr5gf4JDXOLAsdVbf/tus9Koftn/GytM&#10;5uELQSC1qmxl3EWBJTpPmnu0VGc1n8/9f79yIHi4neBxKrRrtVp/cPicLu1ZXp1eDoYT1gU6+YNB&#10;H/3vt8+/5lOz0dmQhxz6wJe9IU4YipEe0kPKHtyNt1Z3JviSt/PQdU2RkgJbzjbr0hqqKDLXouAe&#10;MoXHzHw6T0qr795sETlLhmBWeDu+MDnTmIZQAGCy4Kyw2mzU1PJ4GB8eBv0D7hfCZNe77W6zZlXA&#10;dK23sSFTpdVpcg+E/wfgxxclFqqhpopbDO+OrYnj03e8ix6PFjbsWjhSNJ0Zy0xlg4g5LaITXH8w&#10;R9g/OhWNAuTgi3n/eLBaSQouGVNvXGCGKs9P1aTHScWZqQ1Zq5UjAAzjeWkNl4+lK9pVmMPD/SXF&#10;6PiwPgjYLfPth4+HhzLqHRSOjKQqPRGzJDZVDkOfUBMdlJ1HjW5BsXDLhR+EFXT2iSQkpiaZsIC9&#10;iCiLnZJDwcewvVKJgAgx4Wsuw0oJOJuXP4FvAlRiW2OxFkqE7HwtQS8Fc8Qa02mEi2uuAWV5oCPw&#10;W92QX10uPU4vfFnKcV9KOVFcLOw//vJh/+s32ZCSIbVKf/z5l1OFSp82dufVloecaG2ZMxe7HJ1d&#10;oPYLLakJ/s7oF6tYL/KKJ2UugGUyxnRgyz3FzwcNgts1ab6aXdeNaJT0wtXDCTGdxXowRDVkAvOY&#10;3Jn8RrZkCPJdLYsE/OWXjQprXzXOUkNpIk91B4FKFeBZroTSjIoOM7IODHVd5pkURSlHNSBC5T5z&#10;P7tyXpjacFsBun5WYgnafBjJLTQUdJV6w2BWFTVBi+zvn3ph9jsz5d6zP9WvNbo9qA8Nu1X5Xfq2&#10;2igzm0CDHu73a82e73b0/fD88EzhJODb2OytVrQu4YaC3KD4dJp1LCU7RfyawdHR5GRqf1MqV1uC&#10;KRlWeTSKWXg+BXfazJrOjk5PrSXdwNHZBNl4rbuBBwDJ5k6QVFd+2v0IHHQ1PKMgd3IoDZtbw7w1&#10;WSvrQIxCGDp8W4VfEawMD073D4ZwsQ+fdpVz19EpCOW3GtPdyIO6GA5QrMieHREnJwOcGK/Hertj&#10;1OERYMh/ni3edDffb+50SuVNrA/5wBpkOSRoldHFhRuTAdKDjnJTKJCNWGSEJZuOOizahZxZxd/f&#10;t7ptegkDs9V0Ekkv4J9H8LTX4H5hbYYR6O7nQr7OSmXYp/MKCw1oL9DbAxua8XxSrwlGTJqdF612&#10;NRHTyWFqbJ11fSO+5AKoT/Oh0Q0eCNrsClQpkuFBa5wzb3kqm0T1yrnn3varRnudwC54yCmAVik0&#10;D+NzO55rEzm+GsSI6UkhXUykKlfwN6m2z+QPHp9IZo4Fd2QYMDCK0AWnh0UAQVRsoq/hyUBctoEh&#10;KQUQLgc7F4JwyQvj/4nuwuiEyMbzHH6G1wEk0JLEuZwtBZU7yFsltjmY6zFCvtxO6p3R+Yllqy7U&#10;BvP0fMT0wQWvVCMkiwLUwf+cKSx1K6YzyVP4FES118RCKBKaRIgfRZOj4vJ8vPM64u133+9s9doo&#10;lTIvRsPTAMZSmUBSc9m9vX8ku+eL/KQ2sJrivbM5M2+GwlvhJVUvXo7HM1A0oS/JY77Im9c6I5bn&#10;4BZFcUk+NSUVVxPgk8u3DEXO4M7nFiqUWsonDzyyYt21XOTjfeU1y/U1YnWh2JWkTq9SBDLF3wrq&#10;kbCrXFJv4RbJ+vE7qJ5RJyJANLqBv8Y2xyVU2Nwbrb/z8oqo+PGe0NQuRsV3DHj7DCn/AdQx53qQ&#10;ivyHAAAAAElFTkSuQmCCUEsBAi0AFAAGAAgAAAAhABEPwAsVAQAARwIAABMAAAAAAAAAAAAAAAAA&#10;AAAAAFtDb250ZW50X1R5cGVzXS54bWxQSwECLQAUAAYACAAAACEAOP0h/9YAAACUAQAACwAAAAAA&#10;AAAAAAAAAABGAQAAX3JlbHMvLnJlbHNQSwECLQAUAAYACAAAACEAIAKhr84JAAC4JgAADgAAAAAA&#10;AAAAAAAAAABFAgAAZHJzL2Uyb0RvYy54bWxQSwECLQAUAAYACAAAACEArppwatcAAACtAgAAGQAA&#10;AAAAAAAAAAAAAAA/DAAAZHJzL19yZWxzL2Uyb0RvYy54bWwucmVsc1BLAQItABQABgAIAAAAIQDG&#10;ZYmG4QAAAAsBAAAPAAAAAAAAAAAAAAAAAE0NAABkcnMvZG93bnJldi54bWxQSwECLQAUAAYACAAA&#10;ACEA4COkACBDAABUHAEAFAAAAAAAAAAAAAAAAABbDgAAZHJzL21lZGlhL2ltYWdlNC5lbWZQSwEC&#10;LQAUAAYACAAAACEAYcaOEakZAAD8VAAAFAAAAAAAAAAAAAAAAACtUQAAZHJzL21lZGlhL2ltYWdl&#10;Mi5lbWZQSwECLQAKAAAAAAAAACEAR9gE1GPOAABjzgAAFAAAAAAAAAAAAAAAAACIawAAZHJzL21l&#10;ZGlhL2ltYWdlMS5wbmdQSwECLQAKAAAAAAAAACEAarxFLlxxAgBccQIAFAAAAAAAAAAAAAAAAAAd&#10;OgEAZHJzL21lZGlhL2ltYWdlMy5wbmdQSwUGAAAAAAkACQBCAgAAq6sDAAAA&#10;">
                      <v:group id="Group 126" o:spid="_x0000_s1179" style="position:absolute;width:75863;height:38096" coordsize="75863,38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PvTwgAAANwAAAAPAAAAZHJzL2Rvd25yZXYueG1sRE9Ni8Iw&#10;EL0L/ocwgjdNqyhSjSKyu+xBBOvC4m1oxrbYTEqTbeu/3wiCt3m8z9nselOJlhpXWlYQTyMQxJnV&#10;JecKfi6fkxUI55E1VpZJwYMc7LbDwQYTbTs+U5v6XIQQdgkqKLyvEyldVpBBN7U1ceButjHoA2xy&#10;qRvsQrip5CyKltJgyaGhwJoOBWX39M8o+Oqw28/jj/Z4vx0e18vi9HuMSanxqN+vQXjq/Vv8cn/r&#10;MH+2hOcz4QK5/QcAAP//AwBQSwECLQAUAAYACAAAACEA2+H2y+4AAACFAQAAEwAAAAAAAAAAAAAA&#10;AAAAAAAAW0NvbnRlbnRfVHlwZXNdLnhtbFBLAQItABQABgAIAAAAIQBa9CxbvwAAABUBAAALAAAA&#10;AAAAAAAAAAAAAB8BAABfcmVscy8ucmVsc1BLAQItABQABgAIAAAAIQDg1PvTwgAAANwAAAAPAAAA&#10;AAAAAAAAAAAAAAcCAABkcnMvZG93bnJldi54bWxQSwUGAAAAAAMAAwC3AAAA9gIAAAAA&#10;">
                        <v:group id="Group 111232" o:spid="_x0000_s1180" style="position:absolute;width:75863;height:26066" coordsize="75865,26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2KFxAAAAN8AAAAPAAAAZHJzL2Rvd25yZXYueG1sRE9da8Iw&#10;FH0f+B/CFfY201QcUo0isskeZDAdDN8uzbUtNjeliW3992Yg+Hg438v1YGvRUesrxxrUJAFBnDtT&#10;caHh9/j5NgfhA7LB2jFpuJGH9Wr0ssTMuJ5/qDuEQsQQ9hlqKENoMil9XpJFP3ENceTOrrUYImwL&#10;aVrsY7itZZok79JixbGhxIa2JeWXw9Vq2PXYb6bqo9tfztvb6Tj7/tsr0vp1PGwWIAIN4Sl+uL9M&#10;nK9UOk3h/08EIFd3AAAA//8DAFBLAQItABQABgAIAAAAIQDb4fbL7gAAAIUBAAATAAAAAAAAAAAA&#10;AAAAAAAAAABbQ29udGVudF9UeXBlc10ueG1sUEsBAi0AFAAGAAgAAAAhAFr0LFu/AAAAFQEAAAsA&#10;AAAAAAAAAAAAAAAAHwEAAF9yZWxzLy5yZWxzUEsBAi0AFAAGAAgAAAAhAMNTYoXEAAAA3wAAAA8A&#10;AAAAAAAAAAAAAAAABwIAAGRycy9kb3ducmV2LnhtbFBLBQYAAAAAAwADALcAAAD4AgAAAAA=&#10;">
                          <v:group id="Group 111234" o:spid="_x0000_s1181" style="position:absolute;width:46325;height:21907" coordorigin="1905" coordsize="46329,21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l9qxAAAAN8AAAAPAAAAZHJzL2Rvd25yZXYueG1sRE9da8Iw&#10;FH0f+B/CFfY206gbUo0i4oYPIkwF8e3SXNtic1OarK3/fhkIezyc78Wqt5VoqfGlYw1qlIAgzpwp&#10;OddwPn2+zUD4gGywckwaHuRhtRy8LDA1ruNvao8hFzGEfYoaihDqVEqfFWTRj1xNHLmbayyGCJtc&#10;mga7GG4rOU6SD2mx5NhQYE2bgrL78cdq+OqwW0/Utt3fb5vH9fR+uOwVaf067NdzEIH68C9+uncm&#10;zldqPJnC358IQC5/AQAA//8DAFBLAQItABQABgAIAAAAIQDb4fbL7gAAAIUBAAATAAAAAAAAAAAA&#10;AAAAAAAAAABbQ29udGVudF9UeXBlc10ueG1sUEsBAi0AFAAGAAgAAAAhAFr0LFu/AAAAFQEAAAsA&#10;AAAAAAAAAAAAAAAAHwEAAF9yZWxzLy5yZWxzUEsBAi0AFAAGAAgAAAAhACP2X2rEAAAA3wAAAA8A&#10;AAAAAAAAAAAAAAAABwIAAGRycy9kb3ducmV2LnhtbFBLBQYAAAAAAwADALcAAAD4AgAAAAA=&#10;">
                            <v:group id="Group 111235" o:spid="_x0000_s1182" style="position:absolute;left:1905;top:2667;width:40361;height:19240" coordorigin="1714,1714" coordsize="40361,1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vrxwwAAAN8AAAAPAAAAZHJzL2Rvd25yZXYueG1sRE9da8Iw&#10;FH0f7D+EO/BtplEcozOKyBQfRJgOxLdLc22LzU1pYlv/vREEHw/nezrvbSVaanzpWIMaJiCIM2dK&#10;zjX8H1af3yB8QDZYOSYNN/Iwn72/TTE1ruM/avchFzGEfYoaihDqVEqfFWTRD11NHLmzayyGCJtc&#10;mga7GG4rOUqSL2mx5NhQYE3LgrLL/mo1rDvsFmP1224v5+XtdJjsjltFWg8++sUPiEB9eImf7o2J&#10;85UajSfw+BMByNkdAAD//wMAUEsBAi0AFAAGAAgAAAAhANvh9svuAAAAhQEAABMAAAAAAAAAAAAA&#10;AAAAAAAAAFtDb250ZW50X1R5cGVzXS54bWxQSwECLQAUAAYACAAAACEAWvQsW78AAAAVAQAACwAA&#10;AAAAAAAAAAAAAAAfAQAAX3JlbHMvLnJlbHNQSwECLQAUAAYACAAAACEATLr68cMAAADfAAAADwAA&#10;AAAAAAAAAAAAAAAHAgAAZHJzL2Rvd25yZXYueG1sUEsFBgAAAAADAAMAtwAAAPcCAAAAAA==&#10;">
                              <v:shape id="Picture 111236" o:spid="_x0000_s1183" type="#_x0000_t75" style="position:absolute;left:1714;top:6381;width:9144;height:9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BlsxAAAAN8AAAAPAAAAZHJzL2Rvd25yZXYueG1sRE/LisIw&#10;FN0L/kO4A7PTtB0oWo0yCAPCjAsfC5eX5tpUm5tOE7X+vREGZnk47/myt424UedrxwrScQKCuHS6&#10;5krBYf81moDwAVlj45gUPMjDcjEczLHQ7s5buu1CJWII+wIVmBDaQkpfGrLox64ljtzJdRZDhF0l&#10;dYf3GG4bmSVJLi3WHBsMtrQyVF52V6tgMjX95frr831eHRt3Xm9+su+NUu9v/ecMRKA+/Iv/3Gsd&#10;56dp9pHD608EIBdPAAAA//8DAFBLAQItABQABgAIAAAAIQDb4fbL7gAAAIUBAAATAAAAAAAAAAAA&#10;AAAAAAAAAABbQ29udGVudF9UeXBlc10ueG1sUEsBAi0AFAAGAAgAAAAhAFr0LFu/AAAAFQEAAAsA&#10;AAAAAAAAAAAAAAAAHwEAAF9yZWxzLy5yZWxzUEsBAi0AFAAGAAgAAAAhAPloGWzEAAAA3wAAAA8A&#10;AAAAAAAAAAAAAAAABwIAAGRycy9kb3ducmV2LnhtbFBLBQYAAAAAAwADALcAAAD4AgAAAAA=&#10;">
                                <v:imagedata r:id="rId103" o:title="" cropleft="11300f"/>
                                <v:path arrowok="t"/>
                              </v:shape>
                              <v:group id="Group 111239" o:spid="_x0000_s1184" style="position:absolute;left:5429;top:1714;width:36647;height:19241" coordorigin="6023,1714" coordsize="36648,1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D0xAAAAN8AAAAPAAAAZHJzL2Rvd25yZXYueG1sRE9da8Iw&#10;FH0f+B/CFfY20yiOWY0i4oYPIkwF8e3SXNtic1OarK3/fhkIezyc78Wqt5VoqfGlYw1qlIAgzpwp&#10;OddwPn2+fYDwAdlg5Zg0PMjDajl4WWBqXMff1B5DLmII+xQ1FCHUqZQ+K8iiH7maOHI311gMETa5&#10;NA12MdxWcpwk79JiybGhwJo2BWX344/V8NVht56obbu/3zaP62l6uOwVaf067NdzEIH68C9+uncm&#10;zldqPJnB358IQC5/AQAA//8DAFBLAQItABQABgAIAAAAIQDb4fbL7gAAAIUBAAATAAAAAAAAAAAA&#10;AAAAAAAAAABbQ29udGVudF9UeXBlc10ueG1sUEsBAi0AFAAGAAgAAAAhAFr0LFu/AAAAFQEAAAsA&#10;AAAAAAAAAAAAAAAAHwEAAF9yZWxzLy5yZWxzUEsBAi0AFAAGAAgAAAAhAM338PTEAAAA3wAAAA8A&#10;AAAAAAAAAAAAAAAABwIAAGRycy9kb3ducmV2LnhtbFBLBQYAAAAAAwADALcAAAD4AgAAAAA=&#10;">
                                <v:shape id="Picture 111240" o:spid="_x0000_s1185" type="#_x0000_t75" style="position:absolute;left:6023;top:2381;width:12779;height:15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W+fxAAAAN8AAAAPAAAAZHJzL2Rvd25yZXYueG1sRE9La8JA&#10;EL4X/A/LFLzVTUSkpK7S+kClh1LbHnobsmM2mJ0N2VXjv3cOhR4/vvds0ftGXaiLdWAD+SgDRVwG&#10;W3Nl4Ptr8/QMKiZki01gMnCjCIv54GGGhQ1X/qTLIVVKQjgWaMCl1BZax9KRxzgKLbFwx9B5TAK7&#10;StsOrxLuGz3Osqn2WLM0OGxp6ag8Hc7ewO/pp3nP3Zr3bx+retuHyRFXwZjhY//6AipRn/7Ff+6d&#10;lfl5Pp7IA/kjAPT8DgAA//8DAFBLAQItABQABgAIAAAAIQDb4fbL7gAAAIUBAAATAAAAAAAAAAAA&#10;AAAAAAAAAABbQ29udGVudF9UeXBlc10ueG1sUEsBAi0AFAAGAAgAAAAhAFr0LFu/AAAAFQEAAAsA&#10;AAAAAAAAAAAAAAAAHwEAAF9yZWxzLy5yZWxzUEsBAi0AFAAGAAgAAAAhAJ7Rb5/EAAAA3wAAAA8A&#10;AAAAAAAAAAAAAAAABwIAAGRycy9kb3ducmV2LnhtbFBLBQYAAAAAAwADALcAAAD4AgAAAAA=&#10;" fillcolor="#5b9bd5 [3204]" strokecolor="black [3213]">
                                  <v:imagedata r:id="rId104" o:title="" croptop="4760f" cropbottom="6514f" cropleft="8229f" cropright="32681f" chromakey="black" gain="39322f" blacklevel="-13107f" recolortarget="black"/>
                                  <v:shadow color="#e7e6e6 [3214]"/>
                                </v:shape>
                                <v:shape id="Picture 111241" o:spid="_x0000_s1186" type="#_x0000_t75" style="position:absolute;left:17335;top:1714;width:25336;height:19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RRnxAAAAN8AAAAPAAAAZHJzL2Rvd25yZXYueG1sRE9da8Iw&#10;FH0f+B/CFXybaYvMUo1lKyjDgW5OfL42d21Zc1OaTLt/vwjCHg/ne5kPphUX6l1jWUE8jUAQl1Y3&#10;XCk4fq4fUxDOI2tsLZOCX3KQr0YPS8y0vfIHXQ6+EiGEXYYKau+7TEpX1mTQTW1HHLgv2xv0AfaV&#10;1D1eQ7hpZRJFT9Jgw6Ghxo6Kmsrvw49RoJP36Gzftilutmk7L3b7k3uRSk3Gw/MChKfB/4vv7lcd&#10;5sdxMovh9icAkKs/AAAA//8DAFBLAQItABQABgAIAAAAIQDb4fbL7gAAAIUBAAATAAAAAAAAAAAA&#10;AAAAAAAAAABbQ29udGVudF9UeXBlc10ueG1sUEsBAi0AFAAGAAgAAAAhAFr0LFu/AAAAFQEAAAsA&#10;AAAAAAAAAAAAAAAAHwEAAF9yZWxzLy5yZWxzUEsBAi0AFAAGAAgAAAAhABXVFGfEAAAA3wAAAA8A&#10;AAAAAAAAAAAAAAAABwIAAGRycy9kb3ducmV2LnhtbFBLBQYAAAAAAwADALcAAAD4AgAAAAA=&#10;">
                                  <v:imagedata r:id="rId105" o:title=""/>
                                  <v:path arrowok="t"/>
                                </v:shape>
                              </v:group>
                            </v:group>
                            <v:shape id="Circular Arrow 111242" o:spid="_x0000_s1187" style="position:absolute;left:41719;width:6515;height:5467;visibility:visible;mso-wrap-style:square;v-text-anchor:middle" coordsize="651510,546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0RIwwAAAN8AAAAPAAAAZHJzL2Rvd25yZXYueG1sRE9da8Iw&#10;FH0X/A/hCnvTtGXI6EyLygZ7mthue7401zbY3NQm0+7fm8Fgj4fzvSkn24srjd44VpCuEhDEjdOG&#10;WwUf9evyCYQPyBp7x6TghzyUxXy2wVy7Gx/pWoVWxBD2OSroQhhyKX3TkUW/cgNx5E5utBgiHFup&#10;R7zFcNvLLEnW0qLh2NDhQPuOmnP1bRW8VIev9efO1DI71ua9pwuew0Wph8W0fQYRaAr/4j/3m47z&#10;0zR7zOD3TwQgizsAAAD//wMAUEsBAi0AFAAGAAgAAAAhANvh9svuAAAAhQEAABMAAAAAAAAAAAAA&#10;AAAAAAAAAFtDb250ZW50X1R5cGVzXS54bWxQSwECLQAUAAYACAAAACEAWvQsW78AAAAVAQAACwAA&#10;AAAAAAAAAAAAAAAfAQAAX3JlbHMvLnJlbHNQSwECLQAUAAYACAAAACEA23NESMMAAADfAAAADwAA&#10;AAAAAAAAAAAAAAAHAgAAZHJzL2Rvd25yZXYueG1sUEsFBgAAAAADAAMAtwAAAPcCAAAAAA==&#10;" path="m49417,273368v,-110671,99751,-204747,234756,-221401c404274,37152,522228,87642,574837,176384r47908,-1246l591962,266443,503968,178227r47716,-1241c499953,100220,392662,58063,284607,72044,160539,88097,69400,173356,69401,273367r-19984,1xe" fillcolor="black [3200]" strokecolor="black [1600]" strokeweight="1pt">
                              <v:stroke joinstyle="miter"/>
                              <v:path arrowok="t" o:connecttype="custom" o:connectlocs="49417,273368;284173,51967;574837,176384;622745,175138;591962,266443;503968,178227;551684,176986;284607,72044;69401,273367;49417,273368" o:connectangles="0,0,0,0,0,0,0,0,0,0"/>
                            </v:shape>
                          </v:group>
                          <v:shape id="Picture 111243" o:spid="_x0000_s1188" type="#_x0000_t75" style="position:absolute;left:40164;top:715;width:35701;height:25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2jEwwAAAN8AAAAPAAAAZHJzL2Rvd25yZXYueG1sRE9NS8NA&#10;EL0L/odlBG92kypFY7elSAVPFqMXb2N2TEKys+nupE3/vVsQeny87+V6cr06UIitZwP5LANFXHnb&#10;cm3g6/P17hFUFGSLvWcycKII69X11RIL64/8QYdSapVCOBZooBEZCq1j1ZDDOPMDceJ+fXAoCYZa&#10;24DHFO56Pc+yhXbYcmpocKCXhqquHJ2Bdx+28mPHLo572W3p6bTovktjbm+mzTMooUku4n/3m03z&#10;83z+cA/nPwmAXv0BAAD//wMAUEsBAi0AFAAGAAgAAAAhANvh9svuAAAAhQEAABMAAAAAAAAAAAAA&#10;AAAAAAAAAFtDb250ZW50X1R5cGVzXS54bWxQSwECLQAUAAYACAAAACEAWvQsW78AAAAVAQAACwAA&#10;AAAAAAAAAAAAAAAfAQAAX3JlbHMvLnJlbHNQSwECLQAUAAYACAAAACEAJVNoxMMAAADfAAAADwAA&#10;AAAAAAAAAAAAAAAHAgAAZHJzL2Rvd25yZXYueG1sUEsFBgAAAAADAAMAtwAAAPcCAAAAAA==&#10;">
                            <v:imagedata r:id="rId106" o:title=""/>
                            <v:path arrowok="t"/>
                          </v:shape>
                        </v:group>
                        <v:shape id="Text Box 111244" o:spid="_x0000_s1189" type="#_x0000_t202" style="position:absolute;left:15626;top:27454;width:49622;height:10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m2exAAAAN8AAAAPAAAAZHJzL2Rvd25yZXYueG1sRE9da8Iw&#10;FH0X/A/hDvamaUVEO6OIKAwGY7U+7PGuubbB5qY2Ubt/vwwEHw/ne7nubSNu1HnjWEE6TkAQl04b&#10;rhQci/1oDsIHZI2NY1LwSx7Wq+FgiZl2d87pdgiViCHsM1RQh9BmUvqyJot+7FriyJ1cZzFE2FVS&#10;d3iP4baRkySZSYuGY0ONLW1rKs+Hq1Ww+eZ8Zy6fP1/5KTdFsUj4Y3ZW6vWl37yBCNSHp/jhftdx&#10;fppOplP4/xMByNUfAAAA//8DAFBLAQItABQABgAIAAAAIQDb4fbL7gAAAIUBAAATAAAAAAAAAAAA&#10;AAAAAAAAAABbQ29udGVudF9UeXBlc10ueG1sUEsBAi0AFAAGAAgAAAAhAFr0LFu/AAAAFQEAAAsA&#10;AAAAAAAAAAAAAAAAHwEAAF9yZWxzLy5yZWxzUEsBAi0AFAAGAAgAAAAhAB3SbZ7EAAAA3wAAAA8A&#10;AAAAAAAAAAAAAAAABwIAAGRycy9kb3ducmV2LnhtbFBLBQYAAAAAAwADALcAAAD4AgAAAAA=&#10;" filled="f" stroked="f">
                          <v:textbox inset="0,0,0,0">
                            <w:txbxContent>
                              <w:p w:rsidR="00675B45" w:rsidRPr="009C4C2C" w:rsidRDefault="00675B45" w:rsidP="009C4C2C">
                                <w:pPr>
                                  <w:pStyle w:val="FIGCAPTIOIN"/>
                                  <w:rPr>
                                    <w:b/>
                                    <w:bCs/>
                                  </w:rPr>
                                </w:pPr>
                                <w:bookmarkStart w:id="98" w:name="_Toc470387470"/>
                                <w:bookmarkStart w:id="99" w:name="_Toc457062721"/>
                                <w:r w:rsidRPr="009C4C2C">
                                  <w:rPr>
                                    <w:b/>
                                    <w:bCs/>
                                  </w:rPr>
                                  <w:t xml:space="preserve">Figure </w:t>
                                </w:r>
                                <w:r w:rsidRPr="009C4C2C">
                                  <w:rPr>
                                    <w:b/>
                                    <w:bCs/>
                                  </w:rPr>
                                  <w:fldChar w:fldCharType="begin"/>
                                </w:r>
                                <w:r w:rsidRPr="009C4C2C">
                                  <w:rPr>
                                    <w:b/>
                                    <w:bCs/>
                                  </w:rPr>
                                  <w:instrText xml:space="preserve"> SEQ Figure \* ARABIC </w:instrText>
                                </w:r>
                                <w:r w:rsidRPr="009C4C2C">
                                  <w:rPr>
                                    <w:b/>
                                    <w:bCs/>
                                  </w:rPr>
                                  <w:fldChar w:fldCharType="separate"/>
                                </w:r>
                                <w:r>
                                  <w:rPr>
                                    <w:b/>
                                    <w:bCs/>
                                    <w:noProof/>
                                  </w:rPr>
                                  <w:t>13</w:t>
                                </w:r>
                                <w:r w:rsidRPr="009C4C2C">
                                  <w:rPr>
                                    <w:b/>
                                    <w:bCs/>
                                  </w:rPr>
                                  <w:fldChar w:fldCharType="end"/>
                                </w:r>
                                <w:r>
                                  <w:rPr>
                                    <w:b/>
                                    <w:bCs/>
                                  </w:rPr>
                                  <w:t xml:space="preserve">: </w:t>
                                </w:r>
                                <w:r w:rsidRPr="006E7A3E">
                                  <w:t>Ground Effect</w:t>
                                </w:r>
                                <w:bookmarkEnd w:id="98"/>
                              </w:p>
                              <w:p w:rsidR="00675B45" w:rsidRDefault="00675B45" w:rsidP="006E7A3E">
                                <w:pPr>
                                  <w:pStyle w:val="FIGCAPTIOIN"/>
                                  <w:ind w:left="1134"/>
                                </w:pPr>
                                <w:r w:rsidRPr="005B0371">
                                  <w:t>(a) View from the sensor of an empty space in the greenhouse</w:t>
                                </w:r>
                                <w:r>
                                  <w:t>.</w:t>
                                </w:r>
                              </w:p>
                              <w:p w:rsidR="00675B45" w:rsidRPr="00B62A66" w:rsidRDefault="00675B45" w:rsidP="006E7A3E">
                                <w:pPr>
                                  <w:pStyle w:val="FIGCAPTIOIN"/>
                                  <w:ind w:left="1134" w:hanging="1134"/>
                                  <w:rPr>
                                    <w:rFonts w:asciiTheme="minorBidi" w:hAnsiTheme="minorBidi"/>
                                    <w:noProof/>
                                  </w:rPr>
                                </w:pPr>
                                <w:r>
                                  <w:tab/>
                                </w:r>
                                <w:r w:rsidRPr="005B0371">
                                  <w:rPr>
                                    <w:noProof/>
                                  </w:rPr>
                                  <w:t>(b) Ground mean spectrogram</w:t>
                                </w:r>
                                <w:bookmarkEnd w:id="99"/>
                              </w:p>
                            </w:txbxContent>
                          </v:textbox>
                        </v:shape>
                      </v:group>
                      <v:shape id="_x0000_s1190" type="#_x0000_t202" style="position:absolute;left:17558;top:23321;width:11484;height:3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VsPwwAAAN8AAAAPAAAAZHJzL2Rvd25yZXYueG1sRE/JasMw&#10;EL0H+g9iCr2EWnbI0rqWQ1NoyTXLB0ys8UKtkbEUL39fFQo9Pt6e7SfTioF611hWkEQxCOLC6oYr&#10;BdfL5/MLCOeRNbaWScFMDvb5wyLDVNuRTzScfSVCCLsUFdTed6mUrqjJoItsRxy40vYGfYB9JXWP&#10;Ywg3rVzF8VYabDg01NjRR03F9/luFJTHcbl5HW9f/ro7rbcHbHY3Oyv19Di9v4HwNPl/8Z/7qMP8&#10;JFmtN/D7JwCQ+Q8AAAD//wMAUEsBAi0AFAAGAAgAAAAhANvh9svuAAAAhQEAABMAAAAAAAAAAAAA&#10;AAAAAAAAAFtDb250ZW50X1R5cGVzXS54bWxQSwECLQAUAAYACAAAACEAWvQsW78AAAAVAQAACwAA&#10;AAAAAAAAAAAAAAAfAQAAX3JlbHMvLnJlbHNQSwECLQAUAAYACAAAACEAguVbD8MAAADfAAAADwAA&#10;AAAAAAAAAAAAAAAHAgAAZHJzL2Rvd25yZXYueG1sUEsFBgAAAAADAAMAtwAAAPcCAAAAAA==&#10;" stroked="f">
                        <v:textbox>
                          <w:txbxContent>
                            <w:p w:rsidR="00675B45" w:rsidRDefault="00675B45" w:rsidP="006E7A3E">
                              <w:pPr>
                                <w:pStyle w:val="FIgureInnerTitles"/>
                              </w:pPr>
                              <w:r>
                                <w:t>(a)</w:t>
                              </w:r>
                            </w:p>
                          </w:txbxContent>
                        </v:textbox>
                      </v:shape>
                      <v:shape id="_x0000_s1191" type="#_x0000_t202" style="position:absolute;left:46324;top:23497;width:5033;height:3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8V4wgAAAN8AAAAPAAAAZHJzL2Rvd25yZXYueG1sRE/LisIw&#10;FN0P+A/hCm4GTStO1WoUFUbc+viAa3Nti81NaaKtf28GhFkeznu57kwlntS40rKCeBSBIM6sLjlX&#10;cDn/DmcgnEfWWFkmBS9ysF71vpaYatvykZ4nn4sQwi5FBYX3dSqlywoy6Ea2Jg7czTYGfYBNLnWD&#10;bQg3lRxHUSINlhwaCqxpV1B2Pz2Mgtuh/f6Zt9e9v0yPk2SL5fRqX0oN+t1mAcJT5//FH/dBh/lx&#10;PJ4k8PcnAJCrNwAAAP//AwBQSwECLQAUAAYACAAAACEA2+H2y+4AAACFAQAAEwAAAAAAAAAAAAAA&#10;AAAAAAAAW0NvbnRlbnRfVHlwZXNdLnhtbFBLAQItABQABgAIAAAAIQBa9CxbvwAAABUBAAALAAAA&#10;AAAAAAAAAAAAAB8BAABfcmVscy8ucmVsc1BLAQItABQABgAIAAAAIQByN8V4wgAAAN8AAAAPAAAA&#10;AAAAAAAAAAAAAAcCAABkcnMvZG93bnJldi54bWxQSwUGAAAAAAMAAwC3AAAA9gIAAAAA&#10;" stroked="f">
                        <v:textbox>
                          <w:txbxContent>
                            <w:p w:rsidR="00675B45" w:rsidRDefault="00675B45" w:rsidP="006E7A3E">
                              <w:pPr>
                                <w:pStyle w:val="FIgureInnerTitles"/>
                              </w:pPr>
                              <w:r>
                                <w:t>(b)</w:t>
                              </w:r>
                            </w:p>
                          </w:txbxContent>
                        </v:textbox>
                      </v:shape>
                    </v:group>
                  </w:pict>
                </mc:Fallback>
              </mc:AlternateContent>
            </w:r>
          </w:p>
        </w:tc>
      </w:tr>
    </w:tbl>
    <w:p w:rsidR="0058513F" w:rsidRDefault="007941DE">
      <w:r>
        <w:t xml:space="preserve">The source of these returns could be only the ground, which comply with the cone shaped main lobe broadcasting characteristics of the speaker. Therefore, the ground signature should be considered in any implementation of the sensor system. The ground echo was cleaned from the next spectrograms assuming that the sensing system remains at the same height and orientation to the ground. </w:t>
      </w:r>
    </w:p>
    <w:p w:rsidR="00EC2C10" w:rsidRDefault="007941DE">
      <w:pPr>
        <w:pStyle w:val="Heading3"/>
      </w:pPr>
      <w:bookmarkStart w:id="100" w:name="_Toc469494675"/>
      <w:bookmarkStart w:id="101" w:name="_Toc469575402"/>
      <w:r w:rsidRPr="006E7A3E">
        <w:t>4.1.3</w:t>
      </w:r>
      <w:r w:rsidRPr="006E7A3E">
        <w:rPr>
          <w:rFonts w:eastAsia="Arial"/>
        </w:rPr>
        <w:t xml:space="preserve"> </w:t>
      </w:r>
      <w:r w:rsidRPr="006E7A3E">
        <w:t>Detection of crop rows</w:t>
      </w:r>
      <w:bookmarkEnd w:id="100"/>
      <w:bookmarkEnd w:id="101"/>
    </w:p>
    <w:p w:rsidR="00EC2C37" w:rsidRDefault="00EC2C10" w:rsidP="006E7A3E">
      <w:r>
        <w:t>Fig.(</w:t>
      </w:r>
      <w:r>
        <w:rPr>
          <w:rFonts w:ascii="Cambria Math" w:eastAsia="Cambria Math" w:hAnsi="Cambria Math" w:cs="Cambria Math"/>
        </w:rPr>
        <w:t>14𝑎)</w:t>
      </w:r>
      <w:r>
        <w:t xml:space="preserve"> shows two parallel pepper garden beds, each garden bed consisting of two pepper rows. The mean echo spectrogram of the </w:t>
      </w:r>
      <w:r w:rsidRPr="00945CF1">
        <w:t>ensonification</w:t>
      </w:r>
      <w:r>
        <w:t xml:space="preserve">s taken from a distance of </w:t>
      </w:r>
      <w:r>
        <w:rPr>
          <w:rFonts w:ascii="Cambria Math" w:eastAsia="Cambria Math" w:hAnsi="Cambria Math" w:cs="Cambria Math"/>
        </w:rPr>
        <w:t>0.</w:t>
      </w:r>
      <w:r w:rsidR="00AC49BE">
        <w:rPr>
          <w:rFonts w:ascii="Cambria Math" w:eastAsia="Cambria Math" w:hAnsi="Cambria Math" w:cs="Cambria Math"/>
        </w:rPr>
        <w:t>5[</w:t>
      </w:r>
      <w:r>
        <w:rPr>
          <w:rFonts w:ascii="Cambria Math" w:eastAsia="Cambria Math" w:hAnsi="Cambria Math" w:cs="Cambria Math"/>
        </w:rPr>
        <w:t>𝑚]</w:t>
      </w:r>
      <w:r>
        <w:t xml:space="preserve"> from the first row is shown in Fig.(</w:t>
      </w:r>
      <w:r>
        <w:rPr>
          <w:rFonts w:ascii="Cambria Math" w:eastAsia="Cambria Math" w:hAnsi="Cambria Math" w:cs="Cambria Math"/>
        </w:rPr>
        <w:t>14𝑏)</w:t>
      </w:r>
      <w:r>
        <w:t xml:space="preserve">, with the correlation sum at </w:t>
      </w:r>
      <w:r w:rsidR="00F74CF2">
        <w:t>40[</w:t>
      </w:r>
      <w:r>
        <w:rPr>
          <w:rFonts w:ascii="Cambria Math" w:eastAsia="Cambria Math" w:hAnsi="Cambria Math" w:cs="Cambria Math"/>
        </w:rPr>
        <w:t>𝑘𝐻𝑧]</w:t>
      </w:r>
      <w:r>
        <w:t xml:space="preserve"> to </w:t>
      </w:r>
      <w:r w:rsidR="00F74CF2">
        <w:t>60[</w:t>
      </w:r>
      <w:r>
        <w:rPr>
          <w:rFonts w:ascii="Cambria Math" w:eastAsia="Cambria Math" w:hAnsi="Cambria Math" w:cs="Cambria Math"/>
        </w:rPr>
        <w:t>𝑘𝐻𝑧]</w:t>
      </w:r>
      <w:r>
        <w:t xml:space="preserve"> </w:t>
      </w:r>
      <w:r w:rsidRPr="00945CF1">
        <w:t>representing the echo's strength for each distance from the sensor.</w:t>
      </w:r>
      <w:r>
        <w:t xml:space="preserve"> The correlation sum is calculated according to the methodology presented in </w:t>
      </w:r>
      <w:r w:rsidR="00625C29">
        <w:t>Sec.(</w:t>
      </w:r>
      <w:r>
        <w:rPr>
          <w:rFonts w:ascii="Cambria Math" w:eastAsia="Cambria Math" w:hAnsi="Cambria Math" w:cs="Cambria Math"/>
        </w:rPr>
        <w:t>3.3)</w:t>
      </w:r>
      <w:r>
        <w:t>. The four peaks in the correlation sum curve in Fig.(</w:t>
      </w:r>
      <w:r>
        <w:rPr>
          <w:rFonts w:ascii="Cambria Math" w:eastAsia="Cambria Math" w:hAnsi="Cambria Math" w:cs="Cambria Math"/>
        </w:rPr>
        <w:t>14𝑏)</w:t>
      </w:r>
      <w:r>
        <w:t xml:space="preserve"> represent the two plant rows (separated into two garden beds) and are detectable by either thresholding or searching the local maxima of the plot. The second garden bed in each row is higher than the first as the amplitude values are normalized per frequency and in summing the correlation the error is accumulating.  </w:t>
      </w:r>
    </w:p>
    <w:p w:rsidR="009F21B9" w:rsidRDefault="007941DE" w:rsidP="006E7A3E">
      <w:r>
        <w:lastRenderedPageBreak/>
        <w:t>The ability to detect and determine the distance to objects occluded by foliage (in this case, the second pepper garden bed) in the greenhouse environment is a unique feature of spectrum based ultrasonic sensing.</w:t>
      </w:r>
    </w:p>
    <w:tbl>
      <w:tblPr>
        <w:tblStyle w:val="TableGrid0"/>
        <w:tblW w:w="0" w:type="auto"/>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7"/>
      </w:tblGrid>
      <w:tr w:rsidR="004443E6" w:rsidTr="006E7A3E">
        <w:trPr>
          <w:trHeight w:val="6835"/>
        </w:trPr>
        <w:tc>
          <w:tcPr>
            <w:tcW w:w="10336" w:type="dxa"/>
          </w:tcPr>
          <w:p w:rsidR="004443E6" w:rsidRDefault="004443E6">
            <w:pPr>
              <w:ind w:left="0" w:firstLine="0"/>
              <w:rPr>
                <w:sz w:val="22"/>
              </w:rPr>
            </w:pPr>
            <w:r>
              <w:rPr>
                <w:noProof/>
                <w:szCs w:val="24"/>
              </w:rPr>
              <mc:AlternateContent>
                <mc:Choice Requires="wpg">
                  <w:drawing>
                    <wp:anchor distT="0" distB="0" distL="114300" distR="114300" simplePos="0" relativeHeight="251515904" behindDoc="0" locked="0" layoutInCell="1" allowOverlap="1" wp14:anchorId="27B0BFBA" wp14:editId="422F1C21">
                      <wp:simplePos x="0" y="0"/>
                      <wp:positionH relativeFrom="column">
                        <wp:posOffset>-66675</wp:posOffset>
                      </wp:positionH>
                      <wp:positionV relativeFrom="paragraph">
                        <wp:posOffset>327025</wp:posOffset>
                      </wp:positionV>
                      <wp:extent cx="7482205" cy="3484880"/>
                      <wp:effectExtent l="0" t="0" r="0" b="1270"/>
                      <wp:wrapTopAndBottom/>
                      <wp:docPr id="111248" name="Group 111248"/>
                      <wp:cNvGraphicFramePr/>
                      <a:graphic xmlns:a="http://schemas.openxmlformats.org/drawingml/2006/main">
                        <a:graphicData uri="http://schemas.microsoft.com/office/word/2010/wordprocessingGroup">
                          <wpg:wgp>
                            <wpg:cNvGrpSpPr/>
                            <wpg:grpSpPr>
                              <a:xfrm>
                                <a:off x="0" y="0"/>
                                <a:ext cx="7482205" cy="3484880"/>
                                <a:chOff x="0" y="0"/>
                                <a:chExt cx="7482254" cy="3486153"/>
                              </a:xfrm>
                            </wpg:grpSpPr>
                            <wpg:grpSp>
                              <wpg:cNvPr id="111249" name="Group 111249"/>
                              <wpg:cNvGrpSpPr/>
                              <wpg:grpSpPr>
                                <a:xfrm>
                                  <a:off x="0" y="0"/>
                                  <a:ext cx="7482254" cy="3486153"/>
                                  <a:chOff x="0" y="0"/>
                                  <a:chExt cx="7482254" cy="3486153"/>
                                </a:xfrm>
                              </wpg:grpSpPr>
                              <wpg:grpSp>
                                <wpg:cNvPr id="111250" name="Group 111250"/>
                                <wpg:cNvGrpSpPr/>
                                <wpg:grpSpPr>
                                  <a:xfrm>
                                    <a:off x="0" y="0"/>
                                    <a:ext cx="7482254" cy="2567867"/>
                                    <a:chOff x="238123" y="0"/>
                                    <a:chExt cx="7482256" cy="2567867"/>
                                  </a:xfrm>
                                </wpg:grpSpPr>
                                <wpg:grpSp>
                                  <wpg:cNvPr id="111251" name="Group 111251"/>
                                  <wpg:cNvGrpSpPr/>
                                  <wpg:grpSpPr>
                                    <a:xfrm>
                                      <a:off x="564270" y="0"/>
                                      <a:ext cx="7156109" cy="2567867"/>
                                      <a:chOff x="773820" y="0"/>
                                      <a:chExt cx="7156109" cy="2567867"/>
                                    </a:xfrm>
                                  </wpg:grpSpPr>
                                  <wpg:grpSp>
                                    <wpg:cNvPr id="111252" name="Group 111252"/>
                                    <wpg:cNvGrpSpPr/>
                                    <wpg:grpSpPr>
                                      <a:xfrm>
                                        <a:off x="773820" y="0"/>
                                        <a:ext cx="3868665" cy="2181225"/>
                                        <a:chOff x="764295" y="0"/>
                                        <a:chExt cx="3868665" cy="2181225"/>
                                      </a:xfrm>
                                    </wpg:grpSpPr>
                                    <pic:pic xmlns:pic="http://schemas.openxmlformats.org/drawingml/2006/picture">
                                      <pic:nvPicPr>
                                        <pic:cNvPr id="111253" name="Picture 111253"/>
                                        <pic:cNvPicPr>
                                          <a:picLocks noChangeAspect="1" noChangeArrowheads="1"/>
                                        </pic:cNvPicPr>
                                      </pic:nvPicPr>
                                      <pic:blipFill rotWithShape="1">
                                        <a:blip r:embed="rId100" cstate="print">
                                          <a:clrChange>
                                            <a:clrFrom>
                                              <a:srgbClr val="000000"/>
                                            </a:clrFrom>
                                            <a:clrTo>
                                              <a:srgbClr val="000000">
                                                <a:alpha val="0"/>
                                              </a:srgbClr>
                                            </a:clrTo>
                                          </a:clrChange>
                                          <a:duotone>
                                            <a:prstClr val="black"/>
                                            <a:schemeClr val="tx1">
                                              <a:lumMod val="95000"/>
                                              <a:lumOff val="5000"/>
                                              <a:tint val="45000"/>
                                              <a:satMod val="400000"/>
                                            </a:schemeClr>
                                          </a:duotone>
                                          <a:lum bright="-40000" contrast="-40000"/>
                                          <a:extLst>
                                            <a:ext uri="{28A0092B-C50C-407E-A947-70E740481C1C}">
                                              <a14:useLocalDpi xmlns:a14="http://schemas.microsoft.com/office/drawing/2010/main"/>
                                            </a:ext>
                                          </a:extLst>
                                        </a:blip>
                                        <a:srcRect l="12557" t="7263" r="49867" b="9939"/>
                                        <a:stretch/>
                                      </pic:blipFill>
                                      <pic:spPr bwMode="auto">
                                        <a:xfrm>
                                          <a:off x="764295" y="447675"/>
                                          <a:ext cx="1277865" cy="156497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11254" name="Picture 10" descr="photo (5)"/>
                                        <pic:cNvPicPr>
                                          <a:picLocks noChangeAspect="1"/>
                                        </pic:cNvPicPr>
                                      </pic:nvPicPr>
                                      <pic:blipFill rotWithShape="1">
                                        <a:blip r:embed="rId107">
                                          <a:extLst>
                                            <a:ext uri="{28A0092B-C50C-407E-A947-70E740481C1C}">
                                              <a14:useLocalDpi xmlns:a14="http://schemas.microsoft.com/office/drawing/2010/main"/>
                                            </a:ext>
                                          </a:extLst>
                                        </a:blip>
                                        <a:srcRect l="7816" r="6514"/>
                                        <a:stretch/>
                                      </pic:blipFill>
                                      <pic:spPr bwMode="auto">
                                        <a:xfrm>
                                          <a:off x="1899285" y="257175"/>
                                          <a:ext cx="2129790" cy="1924050"/>
                                        </a:xfrm>
                                        <a:prstGeom prst="rect">
                                          <a:avLst/>
                                        </a:prstGeom>
                                        <a:gradFill flip="none" rotWithShape="1">
                                          <a:gsLst>
                                            <a:gs pos="32000">
                                              <a:schemeClr val="accent1">
                                                <a:tint val="66000"/>
                                                <a:satMod val="160000"/>
                                              </a:schemeClr>
                                            </a:gs>
                                            <a:gs pos="100000">
                                              <a:schemeClr val="accent1">
                                                <a:tint val="23500"/>
                                                <a:satMod val="160000"/>
                                              </a:schemeClr>
                                            </a:gs>
                                          </a:gsLst>
                                          <a:lin ang="0" scaled="1"/>
                                          <a:tileRect/>
                                        </a:gradFill>
                                        <a:extLst/>
                                      </pic:spPr>
                                    </pic:pic>
                                    <wps:wsp>
                                      <wps:cNvPr id="111255" name="Circular Arrow 111255"/>
                                      <wps:cNvSpPr/>
                                      <wps:spPr>
                                        <a:xfrm>
                                          <a:off x="3981450" y="0"/>
                                          <a:ext cx="651510" cy="546735"/>
                                        </a:xfrm>
                                        <a:prstGeom prst="circularArrow">
                                          <a:avLst>
                                            <a:gd name="adj1" fmla="val 3655"/>
                                            <a:gd name="adj2" fmla="val 1239154"/>
                                            <a:gd name="adj3" fmla="val 20271450"/>
                                            <a:gd name="adj4" fmla="val 10800000"/>
                                            <a:gd name="adj5" fmla="val 10866"/>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pic:pic xmlns:pic="http://schemas.openxmlformats.org/drawingml/2006/picture">
                                    <pic:nvPicPr>
                                      <pic:cNvPr id="111256" name="Picture 111256"/>
                                      <pic:cNvPicPr>
                                        <a:picLocks noChangeAspect="1"/>
                                      </pic:cNvPicPr>
                                    </pic:nvPicPr>
                                    <pic:blipFill>
                                      <a:blip r:embed="rId108">
                                        <a:extLst>
                                          <a:ext uri="{28A0092B-C50C-407E-A947-70E740481C1C}">
                                            <a14:useLocalDpi xmlns:a14="http://schemas.microsoft.com/office/drawing/2010/main"/>
                                          </a:ext>
                                        </a:extLst>
                                      </a:blip>
                                      <a:srcRect/>
                                      <a:stretch>
                                        <a:fillRect/>
                                      </a:stretch>
                                    </pic:blipFill>
                                    <pic:spPr bwMode="auto">
                                      <a:xfrm>
                                        <a:off x="4029075" y="95250"/>
                                        <a:ext cx="3900854" cy="2472617"/>
                                      </a:xfrm>
                                      <a:prstGeom prst="rect">
                                        <a:avLst/>
                                      </a:prstGeom>
                                      <a:noFill/>
                                      <a:ln>
                                        <a:noFill/>
                                      </a:ln>
                                    </pic:spPr>
                                  </pic:pic>
                                </wpg:grpSp>
                                <pic:pic xmlns:pic="http://schemas.openxmlformats.org/drawingml/2006/picture">
                                  <pic:nvPicPr>
                                    <pic:cNvPr id="111257" name="Picture 111257"/>
                                    <pic:cNvPicPr>
                                      <a:picLocks noChangeAspect="1"/>
                                    </pic:cNvPicPr>
                                  </pic:nvPicPr>
                                  <pic:blipFill rotWithShape="1">
                                    <a:blip r:embed="rId99" cstate="print">
                                      <a:extLst>
                                        <a:ext uri="{28A0092B-C50C-407E-A947-70E740481C1C}">
                                          <a14:useLocalDpi xmlns:a14="http://schemas.microsoft.com/office/drawing/2010/main"/>
                                        </a:ext>
                                      </a:extLst>
                                    </a:blip>
                                    <a:srcRect l="21552"/>
                                    <a:stretch/>
                                  </pic:blipFill>
                                  <pic:spPr bwMode="auto">
                                    <a:xfrm>
                                      <a:off x="238123" y="819150"/>
                                      <a:ext cx="866775" cy="981075"/>
                                    </a:xfrm>
                                    <a:prstGeom prst="rect">
                                      <a:avLst/>
                                    </a:prstGeom>
                                    <a:ln>
                                      <a:noFill/>
                                    </a:ln>
                                    <a:extLst>
                                      <a:ext uri="{53640926-AAD7-44D8-BBD7-CCE9431645EC}">
                                        <a14:shadowObscured xmlns:a14="http://schemas.microsoft.com/office/drawing/2010/main"/>
                                      </a:ext>
                                    </a:extLst>
                                  </pic:spPr>
                                </pic:pic>
                              </wpg:grpSp>
                              <wps:wsp>
                                <wps:cNvPr id="111258" name="Text Box 111258"/>
                                <wps:cNvSpPr txBox="1"/>
                                <wps:spPr>
                                  <a:xfrm>
                                    <a:off x="1850198" y="2766435"/>
                                    <a:ext cx="5047013" cy="719718"/>
                                  </a:xfrm>
                                  <a:prstGeom prst="rect">
                                    <a:avLst/>
                                  </a:prstGeom>
                                  <a:solidFill>
                                    <a:prstClr val="white"/>
                                  </a:solidFill>
                                  <a:ln>
                                    <a:noFill/>
                                  </a:ln>
                                  <a:effectLst/>
                                </wps:spPr>
                                <wps:txbx>
                                  <w:txbxContent>
                                    <w:p w:rsidR="00675B45" w:rsidRPr="006E7A3E" w:rsidRDefault="00675B45">
                                      <w:pPr>
                                        <w:pStyle w:val="FIGCAPTIOIN"/>
                                      </w:pPr>
                                      <w:bookmarkStart w:id="102" w:name="_Toc470387471"/>
                                      <w:bookmarkStart w:id="103" w:name="_Toc457062722"/>
                                      <w:r w:rsidRPr="00A90D82">
                                        <w:rPr>
                                          <w:b/>
                                          <w:bCs/>
                                        </w:rPr>
                                        <w:t xml:space="preserve">Figure </w:t>
                                      </w:r>
                                      <w:r w:rsidRPr="00A90D82">
                                        <w:rPr>
                                          <w:b/>
                                          <w:bCs/>
                                        </w:rPr>
                                        <w:fldChar w:fldCharType="begin"/>
                                      </w:r>
                                      <w:r w:rsidRPr="00A90D82">
                                        <w:rPr>
                                          <w:b/>
                                          <w:bCs/>
                                        </w:rPr>
                                        <w:instrText xml:space="preserve"> SEQ Figure \* ARABIC </w:instrText>
                                      </w:r>
                                      <w:r w:rsidRPr="00A90D82">
                                        <w:rPr>
                                          <w:b/>
                                          <w:bCs/>
                                        </w:rPr>
                                        <w:fldChar w:fldCharType="separate"/>
                                      </w:r>
                                      <w:r>
                                        <w:rPr>
                                          <w:b/>
                                          <w:bCs/>
                                          <w:noProof/>
                                        </w:rPr>
                                        <w:t>14</w:t>
                                      </w:r>
                                      <w:r w:rsidRPr="00A90D82">
                                        <w:rPr>
                                          <w:b/>
                                          <w:bCs/>
                                        </w:rPr>
                                        <w:fldChar w:fldCharType="end"/>
                                      </w:r>
                                      <w:r>
                                        <w:rPr>
                                          <w:b/>
                                          <w:bCs/>
                                        </w:rPr>
                                        <w:t xml:space="preserve">: </w:t>
                                      </w:r>
                                      <w:r>
                                        <w:t>Detection of crop rows</w:t>
                                      </w:r>
                                      <w:bookmarkEnd w:id="102"/>
                                      <w:r>
                                        <w:t xml:space="preserve"> </w:t>
                                      </w:r>
                                    </w:p>
                                    <w:p w:rsidR="00675B45" w:rsidRPr="006E7A3E" w:rsidRDefault="00675B45" w:rsidP="006E7A3E">
                                      <w:pPr>
                                        <w:pStyle w:val="FIGCAPTIOIN"/>
                                        <w:numPr>
                                          <w:ilvl w:val="0"/>
                                          <w:numId w:val="46"/>
                                        </w:numPr>
                                      </w:pPr>
                                      <w:r w:rsidRPr="006E7A3E">
                                        <w:t xml:space="preserve">Side view of two pepper plant rows. </w:t>
                                      </w:r>
                                    </w:p>
                                    <w:p w:rsidR="00675B45" w:rsidRPr="006E7A3E" w:rsidRDefault="00675B45" w:rsidP="006E7A3E">
                                      <w:pPr>
                                        <w:pStyle w:val="FIGCAPTIOIN"/>
                                        <w:numPr>
                                          <w:ilvl w:val="0"/>
                                          <w:numId w:val="46"/>
                                        </w:numPr>
                                      </w:pPr>
                                      <w:r w:rsidRPr="006E7A3E">
                                        <w:t>Mean spectrogram and 40 [kHz] to 60 [kHz] correlation sum.</w:t>
                                      </w:r>
                                      <w:bookmarkEnd w:id="103"/>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grpSp>
                            <wps:wsp>
                              <wps:cNvPr id="111259" name="Text Box 2"/>
                              <wps:cNvSpPr txBox="1">
                                <a:spLocks noChangeArrowheads="1"/>
                              </wps:cNvSpPr>
                              <wps:spPr bwMode="auto">
                                <a:xfrm>
                                  <a:off x="1604012" y="2321221"/>
                                  <a:ext cx="1148317" cy="382772"/>
                                </a:xfrm>
                                <a:prstGeom prst="rect">
                                  <a:avLst/>
                                </a:prstGeom>
                                <a:solidFill>
                                  <a:srgbClr val="FFFFFF"/>
                                </a:solidFill>
                                <a:ln w="9525">
                                  <a:noFill/>
                                  <a:miter lim="800000"/>
                                  <a:headEnd/>
                                  <a:tailEnd/>
                                </a:ln>
                              </wps:spPr>
                              <wps:txbx>
                                <w:txbxContent>
                                  <w:p w:rsidR="00675B45" w:rsidRDefault="00675B45" w:rsidP="006E7A3E">
                                    <w:pPr>
                                      <w:pStyle w:val="FIgureInnerTitles"/>
                                    </w:pPr>
                                    <w:r>
                                      <w:t>(a)</w:t>
                                    </w:r>
                                  </w:p>
                                </w:txbxContent>
                              </wps:txbx>
                              <wps:bodyPr rot="0" vert="horz" wrap="square" lIns="91440" tIns="45720" rIns="91440" bIns="45720" anchor="t" anchorCtr="0">
                                <a:noAutofit/>
                              </wps:bodyPr>
                            </wps:wsp>
                            <wps:wsp>
                              <wps:cNvPr id="111260" name="Text Box 2"/>
                              <wps:cNvSpPr txBox="1">
                                <a:spLocks noChangeArrowheads="1"/>
                              </wps:cNvSpPr>
                              <wps:spPr bwMode="auto">
                                <a:xfrm>
                                  <a:off x="4383271" y="2384352"/>
                                  <a:ext cx="522103" cy="382270"/>
                                </a:xfrm>
                                <a:prstGeom prst="rect">
                                  <a:avLst/>
                                </a:prstGeom>
                                <a:solidFill>
                                  <a:srgbClr val="FFFFFF"/>
                                </a:solidFill>
                                <a:ln w="9525">
                                  <a:noFill/>
                                  <a:miter lim="800000"/>
                                  <a:headEnd/>
                                  <a:tailEnd/>
                                </a:ln>
                              </wps:spPr>
                              <wps:txbx>
                                <w:txbxContent>
                                  <w:p w:rsidR="00675B45" w:rsidRDefault="00675B45" w:rsidP="006E7A3E">
                                    <w:pPr>
                                      <w:pStyle w:val="FIgureInnerTitles"/>
                                    </w:pPr>
                                    <w: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7B0BFBA" id="Group 111248" o:spid="_x0000_s1192" style="position:absolute;left:0;text-align:left;margin-left:-5.25pt;margin-top:25.75pt;width:589.15pt;height:274.4pt;z-index:251515904;mso-position-horizontal-relative:text;mso-position-vertical-relative:text;mso-width-relative:margin;mso-height-relative:margin" coordsize="74822,34861"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30CwQGCgAAbScAAA4AAABkcnMvZTJvRG9jLnhtbNxa&#10;WY/byBF+D5D/QOhp8yAPmzcFjxcaHcYCznqwduBniqQkxhTJNKnROEH+e76qbh46Zm3Lx64zwMw0&#10;m33V/VU1n//8uMuNh1TWWVncjsQzc2SkRVwmWbG5Hf3j7XIcjIy6iYokyssivR19SOvRzy/++pfn&#10;h2qSWuW2zJNUGlikqCeH6na0bZpqcnNTx9t0F9XPyiot8HJdyl3U4FFubhIZHbD6Lr+xTNO7OZQy&#10;qWQZp3WN3rl6OXrB66/Xady8Xq/rtDHy2xHO1vBfyX9X9PfmxfNospFRtc1ifYzoilPsoqzApt1S&#10;86iJjL3MzpbaZbEs63LdPIvL3U25XmdxyjSAGmGeUPNSlvuKadlMDpuqYxNYe8Knq5eNf324l0aW&#10;QHZCWA6kVUQ7yIm3NnQfmHSoNhOMfSmrN9W91B0b9UR0P67ljv6DIuOR2fuhY2/62BgxOn0nsCzT&#10;HRkx3tlO4ASBFkC8hZTO5sXbxXCm63QzPeHaJLqbduMbOl93nO6hO/eQxvACjSGt9tVovHDSaPI9&#10;aXSh6qdyRN+3oNFyPT/wfFp7QKNlB8KyR0avBKfC9JQwB9OvEaYrLhAqriDU9RzLB9f6A3daK1xP&#10;mFAa0trBcQfU+r4dWEeTB9Q+Mf0qaq0L1FpXUHt+4JZaO/ACz9M2aglI0XJPZOuDVSFG9KzqqX1q&#10;+hPUVlk8wa92bGidObaPBwDMavYyHelFdp+0xi6S7/fVGD64ippsleVZ84HjCbwtHap4uM/ie6ke&#10;jn0kPI+2LQyhndlLKn9EU2m0mhsRba/K+H1tFOVsGxWbdFpXCElwtlij7ZKyPGzTKKmpm5za8Sr8&#10;eHSeVZ5VyyzPDVk277Jm+2YbVXDZggMQvdSsQJg7CRMXuKlC0LyM97u0aFRMlWkOrpRFvc2qemTI&#10;SbpbpQgR8pcEB48RzxvsV8msaHjPOJeKPPYBuVzKkoNBLTerWS6Nh4iiL/8wgTCdfhCab0uaeGk0&#10;9Ud5tY30Gnq6HsoBQM+HhqHVHyPZlw0QBy1QybqZtcdY5VH8Xmk0g4y0e9M8Kg7m+93fy0RtGLo4&#10;tRqNbgpSTEvf24AHqs/pO+uo6VZwhmR3O/LJB0fE4sZKZpstdGPMU8DnsmhkVPc97GJhqK/qhsgi&#10;k2WI8R8rmJpmaN2NZ645w3R/MZ6Gjj/2zYXvmE4gZmL2X5KUcCb7OoVKRvm8yrSaoPdMUS7iCY28&#10;FFJhxEPaygdp//PR0EVaSGesZfwbFJ7Ql7Bc12cE5lsebAja6YQUOQwAsTC0OQRjRiPTJt62dtDq&#10;urLEGtjDWB3AXOhftG9KVr8T7DHwT47je772X62HE5aPgKU9HJyzE/qOVqt2IVKYl2m5M6gBtQcF&#10;vFH0APoUze0QIrIoyRpZOnlx1AFOqJ6UoaiazQw7k2FohotgEThjx/IWkOF8Pp4uZ87YWwrfndvz&#10;2WwuWhlusyRJC3YBCjl/gQhZSmWeJbQcPxD07q0iimP4BeWYIJ1+5A1pU3+SVgNoiV4zQ2BK884K&#10;x0sv8MfO0nHHoW8GY1OEd6FnOqEzXx5T9Sor0i9XTOMAnXIRuj5GHhm9kuiAtGiyyxqkJXm2ux0F&#10;nQFHE3LTiyJhUTdRlqv2gBN0+sucmC5d03fsYOz7rj127IU5vguWs/F0JjzPX9zN7hYn8l2wztRf&#10;zgwWSauA9FDuQd2bbXIwkowU3HZDC449yWCTQEH0MzKifIOMLm4kTPUozpiKqcdqstowDoHCd4sr&#10;PvT7DtikSes5pbyI8h4U/sjQ8Zaa+FXGj4bmBVpnHutCaDvJFDHr+wIF5CsKhN+3QAFsTdI6Bpur&#10;LcKT8ZP7N9I+nOxTYQPp6vHwPxc+sFg5ftgg5QcCiQnk47mCo8LXCEgiCEMrUIjZcn34c4Uo2ohk&#10;CSv0Q+gGZRgihMdUuRqM4sqIhIIG+3NjjTh8OyoAhE6tWGGdTa0D0aY2qhII1EZR5aKBt3GA/EcP&#10;ejyPhrM/HIIeQd3cDxqOQc+mphXa7QSN+4z9LBso67P3wyE6QvOsMIDEuURRAwcRruUQQGTlKaEV&#10;sjGu5HQxUelza3unzulQoXZVt6gbT2fO6SKcosrVpaoPw3mYES17knpAh5RHmWUy3ueRNKaUPagM&#10;hLVKT+qKNLV2pb0q6QqNHQYCkHWYxrX6CN13hVZH1/F8m1d+WhtjfRg+C9s/AyWWc6IPHCX/RIRZ&#10;73JU1wChDdtztRVsBkOQ3/ZDUEAIBUoprF3DUQCP/SjLtHwm5GwY3G8/TJjDOD5cDTw9GuZ5tCOo&#10;1USg1YM91JlajnKr+ZBzipEXv6VrlNFQ5VIesFN6lRwk75W91dsoSfsc4rKJ8GLEvTUgWbeuXuA4&#10;7NK66rR6LE1TYLObeNG8+ondaN4ROUc3cZcVpWR5nlCTd3hwrcaDXwN2UHNVJh+A1YEclKVV8TID&#10;mH6FfOY+klAC6BfKxs1r/FnnJeBaqVsjY1vKf1/qp/EwLbwdGQeUbG9H9b/2EaX++S8FjC4UjoNl&#10;G35wXJ9KMnL4ZjV8U+x3s5LyEhSoq5ibNL7J2941sth3sNEp7YpXURFjbw2J1MOswTNeoT4dp9Mp&#10;t1VN4VXxpgJIUUIj/Xn7+C6Slc4oGpjar2Vr6FrVlBz7sSSPopwiy1ln7JN6vmp+w+lwS5c+f1CY&#10;hIB7ApNQiXbZCo+Rzu/WU4h7x8OfBkbE2W9cJ7F/XBwETnaoh30Ce6E2LOr8XHP7ivTcMa3QBASi&#10;+iGlaDqct8HHDk0zaAvoloNageDi8tPh54vTc1aU06De3yj8oGaFwsoFs2JeHtvJVzOrkzxR+b5v&#10;bGd0J3RWj1RwjXSXtOoHqpFZwnU5j+4MsHVrVxja4A4mEEBSJ4aGMj9KESrpABYkk1QR6Mqc48nS&#10;14WCpWt7DgqW3ng6naMs5MyD8d0dWrPZInRs4TnuoitYEmQqD69XdYxae/Ll1RBFJBQDLqwvxX3U&#10;B1Dw/T4gv7uDfUvae1c+KngfkHjoFMgJCN4bzSPe6eSF+pUHOwP6InBRbcOidH3le56j4LyyDbqW&#10;dU3HNwVANaWfvgh9wVtd73CPKmmEZ7oS+2GLuppWs6NRTypPWz4iqfVEUqt5XD3yxbXPEJi6/gjQ&#10;CfSnACeBR8aXaCigicbVILNp8eY3h5h1RRBz+akQk/j8feygu6fv7EBfdV4wAYYs1cld29nFGp1d&#10;W48yJTKZj94noJjhmAKpKRmQjWINaqVQx96AhHACGyhFfdcQ4H6hrYVe6UqPTOPoWmzJP5ct6Kjm&#10;PbiT+MxaNt9YPGlrnQhObO3r5mZtqnVqBcT1T0iJvpuOemTi/L3MH6yjuFiwUQfROhrAx2sYQSGE&#10;nTy01tQ+Hh8r0LcOKhD+/6kofxl0IRz8qVSU0wt808UgRH9/Rh+NDZ855PVfyb34HwAAAP//AwBQ&#10;SwMEFAAGAAgAAAAhAHYezfLXAAAArQIAABkAAABkcnMvX3JlbHMvZTJvRG9jLnhtbC5yZWxzvJLB&#10;asMwDIbvg72D0X1xkpYxRp1eSqHX0T2AsBXHNJaN7Zb17WcYgxW67ZajJPT9H0Kb7YefxYVSdoEV&#10;dE0LglgH49gqeD/un15A5IJscA5MCq6UYTs8PmzeaMZSl/LkYhaVwlnBVEp8lTLriTzmJkTiOhlD&#10;8lhqmayMqE9oSfZt+yzTTwYMN0xxMArSwaxAHK+xJv/PDuPoNO2CPnvicidCOl+zKxCTpaLAk3H4&#10;1Vw15EeQ9x36ZRz6JrL9zaFbxqH76w7rZRzW33eQN082fAIAAP//AwBQSwMEFAAGAAgAAAAhAHci&#10;wWDhAAAACwEAAA8AAABkcnMvZG93bnJldi54bWxMj8FqwzAMhu+DvYPRYLfW9kqykcYppWw7lcHa&#10;wehNjdUkNLZD7Cbp2889rSch9PHr+/PVZFo2UO8bZxXIuQBGtnS6sZWCn/3H7A2YD2g1ts6Sgit5&#10;WBWPDzlm2o32m4ZdqFgMsT5DBXUIXca5L2sy6OeuIxtvJ9cbDHHtK657HGO4afmLECk32Nj4ocaO&#10;NjWV593FKPgccVwv5PuwPZ8218M++frdSlLq+WlaL4EFmsI/DDf9qA5FdDq6i9WetQpmUiQRVZDI&#10;OG+ATF9jmaOCVIgF8CLn9x2KPwAAAP//AwBQSwMECgAAAAAAAAAhAEfYBNRjzgAAY84AABQAAABk&#10;cnMvbWVkaWEvaW1hZ2U0LnBuZ4lQTkcNChoKAAAADUlIRFIAAAD8AAAA4AgGAAABULg7EQAAAAFz&#10;UkdCAK7OHOkAAAAEZ0FNQQAAsY8L/GEFAAAACXBIWXMAACHVAAAh1QEEnLSdAADN+ElEQVR4Xuz9&#10;d1RU2bo2jn5/3nHvGHf87u/37bN3t4kgocg5GABzbrWDOQeUnARRMkXOGQSVnHPOOalIRlERzDmB&#10;SirA5845q0rt3vuc75y97d1td71jPMy1Vq0qatUzn/m+c6653vm/RPZVWl7/FKe4e9KAIqft7VLB&#10;4V/fCrpnwor6eI9K+oHK60BR9wxiiu/C2q/ihuCUX8dS26aacjvnpor6gGLyz4tJGZR7E+b+5bAK&#10;KIc5N58nOPXLmym3UNzUrw4nfSphHlQLE/8q2IQ1wsinDIbcfJx0zYGpS96v+wVMfKtx0qsKJzwr&#10;YeRbA6vgRpz0KMY+m3jss47DCcdMuLkFrhC85cuarXuqlLFXGbnichz3oF+C/OSBNTjBLYbqKiMo&#10;qOuCo6SG2yP3RgRv+XJ248aNpdJy6v4m3mXs6ikMPcpgGVCDQ445WLL6O6hrG0B/5TrcuD2MwNBA&#10;fcFb/zlTU1IykpNRiNTQ1G1+/PwVnr95i4NHDr+jv4ChRwWOufNLI+9q7Dubg2Nmp6CqtQySsgow&#10;sbJCcpgPBB/1PzfDNVpQk5McUZKVHV6iKAU9vRUb6fEDR46ssA6uJldfjePc8o/14JBzAeQ1lkNM&#10;Sh6qmjqoqKxGR0e7EfuwL22nPONHKP9H3StgSL7IEbdy8gvkQUltOdS09Em5FMVl1ejvvxQveMuX&#10;NUNuaaShdxWrhEe4Fay0Dm2HJEcTKtoroKyzAhHRCbh+vWtY8JYva2bctEj6j49ya8gXIBWR/ApU&#10;mku2O0F3xWas2bIHtr5ZGLzV8+t8AXP3pOATXjU4Sq7c0LMGJ71rYR3SAguvIhy2T4GZRx7OBpbj&#10;xo2+ccFbvqxZ+iTI05+dgl79SZ9q2JDGyC6wEvbBlXAMr4XXuWbcHLqO2vqqjKm5mci5uSmCicjZ&#10;2bH9go/5582GmyR+3LMCxr71pEUkvwBpFe1CGuEY0QT3c60ISO7G8PMZtF25jMmZWXwAMINZvHn9&#10;DG9HXzoJPuaft9M+iQtP++bDwpNo/2wyLL2L4RDeiMjkOrx8P4l3M3O48+QZ+ZdgePv+HXr6OuFz&#10;yvR1e3uT0cSHCT3BR/3zVlmWHZ6fn4qUlFgkXoxEduYFVNeUYeBaN27cG8HdZ09x+/59dPX1QkVD&#10;HUv0l2LXrl2YnZvE2Pioj+Bj/nlraSozamwsRWVlLooLU+Dn44DkhFDEXwiBoqIkzCyNoKOjAi1t&#10;VXhxHcEjJJxxdoftju8fCz7iX7OezsaTA31t6O5sQNLFMFyMC8Dw0FW8eDKEJ0/v4tmL+/dfjD65&#10;+/jxQ9y5dxeuHlxIcRSwUsvgn2+eP7fOztZF/b2taG0uQ2yMP5wdjJGbHo2SwuQdj4YHFgpO+19a&#10;WkqQ5SyG5Skb6OmvxtldW7/MF6DW39vEy8m6gNi4QEQEub6PjfQMF7z00dSUOTvUFeVGVVRURnwc&#10;7XYJDn8Z67xcP52ZmYjF4t9CTnqxleDwv8+MT+wLW7RoEcQWzYO0tPSv4/n+K1u06BvZRQslIb5I&#10;DBxpzr//C1Cb/+08npiYBGSkOGcFh0T2J7GSXp5ecfeMQX7HpIF3ereY4PCvZwW9M98V9s00lfRO&#10;ThQPAKV9PGRfeg/3+A6YexZ/2QZGaKbe5ZtyOuZe075f6TWgsBdIaR6DTUgVzHyKYeJVCDPPvEjB&#10;6V/WjD2La03862DsR+I90v8zDyZdsJA6GHmW4LhrLk64ZMPULTdKcPqXNQvvoroTJOql8f4xj3JW&#10;0u7XUeds7LW+iCOnk2DvnPDrdMGtuYlNRt6ks0FwzKOUlVaBtTjkkAWdpSuhqKaFgweN8ODBI3PB&#10;W/51GxgYUCmvqVFT0ln7VtjrZV1wrwqY+dfiO8MI6CxfAQVVbZiY2yI8Ouafd6nBxj+pKMoqh8nJ&#10;KcdpaGo/f/z8BW4/fPj4b2KK7B8fdStl/T0KM/96zONsxvYde8g/14S0vDIiIkP++X++hQYH4tLD&#10;OvKSw2pSi+Dg4LCIHl8gt+oG7WbzO5z8zqZlUBP+JrmK/FNVKGssgbySJurrykfZB31J27TH0s7Y&#10;pwrHSA9HGOtbBLVgPrlyJc3l0Fq+in2Brs5L04K3fFkjPznvmCf9x6S361XN/vl3hwOgumQVtPXW&#10;QllNF739XRgc7DYQvOXLmZlnDu+4oIt1knQyjPzqccw5H3KqK2B22g12fvnoH7yOoaH+L//PzT0T&#10;puk/pl+A/uzGfrUw96vCTos4HHNIh31QOboHBjF4s+dfj+F/aTZeie20T0dBO5kmvrWkb1eH06Sx&#10;ORtaDZeIRvTduo26+qpnU3NzkRSsbzczGSz4iH/eTnBJK0f/uRcd36mAKamAdqENcItug8+FSwhO&#10;u4ShB48xdGfkY9dqcuodnj17eF3wEf+82XsllZ3yzoeJcwZOOKbjdHAt+ccNSCtsxdvJGTx4Popx&#10;3hz7p3OkS/n01TN4nDZHkKNl1OyHyaOCj/nnraIsZ5KG0YmJ55CSGEP6dTG40tmGoeEbGLh16yMW&#10;iItBd/kyrF2/jnSogImZ8ZeCj/jnrbmpZJT051BSkoGSolTWm8lMPYfVq5dAW1sRK1ctJ6UyjEyP&#10;4+HjBzAzt4SC5hKcs93zk+Aj/nnr7mlCf28LOjvqEezvgpvX2/Hs8SAe3r+O5y/ujb98/XD42Yun&#10;7589e4arXZ1QVtFAYFQ8omz2+ws+4p+3ro6Wot7uJiQlhCMq3AMuTuYoLkq+XV2SKiE45X9pqEsn&#10;yMhKQl1TBeZmNgiJikK83b5/Pcrp62mJLC1ORzr5qS9E+iAoyKk1NspjneDlj6amIDegrKw8am/v&#10;kBxhc4T5h3/Zuq/UhVWUZSE1JR7yUhJvBYf/fbbg2//f5IL5pNMoy/nyHuz/ZIvmz69etEgcsrJy&#10;//5/vmDevMh58xaQvpr0O8EhkYlMZL8jK+mf4pR0T+8o6pn0KeiZbCjpmR4q658ZLurmo6BzfDi3&#10;Y/xGVstovndK7x7B274+S2sf187q5BkW9szE5PfMDBV0z0zR+7tlpItdfh2oGORvk+NIb3mN85UP&#10;4BjdAgu/Uph6l8DEo2Da1L3gX4///t3mmzGU6pc1DNeEfnilDcLpYi/ck6/jdEwHXOJ7wE3uQ0Tx&#10;fZyOaoWpfzlMfYth4lNCLroIRh75pNufDTP3PN6vNubwaxm7nexdVEd78nRMw8iXdjOqGYz8Cci+&#10;iX8NbCOaYUmif2Mv0v/l5sPQOYd1QY45peEEiZPNXDJmzzgnZLm4hH8r+Ojfv9G7RxZeRXUmbEiD&#10;3k+tZHeQWD/bo5Rt0x/GIrAeFuTHMHQvwiGHDOy1SYac7g4oaq4kHcGlMFizG65u4WNubsGugo/+&#10;/duJ08EGx+1DbtD79sLb6HzQiy9nwyv04o39KmEeUIfjLgXYeiKadLs3QHOJHhRVl7DxHjrycfiY&#10;ERra2tDU2poZHv47qgHLVq5UWm6w6uDFpNTgWzevX3nx5CFGRoavrl2/5qmYtAarzvTi6V10euHC&#10;u+kfZ1eQWkHHmI44F0BrjSnc/ELZWJPmEgMoa+iwi5dRUIG7lzdiYs8hLSb4y93O+e9arNV+mG9f&#10;BUU5hRfy0srTHBkFnqy0/AxHTgHS0rJYtnxlv5OTU6WbiyucnZ13Hzp6NHaRlMa7k56FjGV2se6V&#10;grkM/AvnV/1qWIY046BTIf4qswly6ssgq6jO5jcsW7EGSlq6kFdSR+zFRMTEBL2Li4u0E3ylf5/t&#10;0uWo2u1c/f3pH9es3KStbKAsI2OwVF7SYL2Ggv4aDSUFwWkfbcs+q8XiHP06W58MVs0p6B3kI+6l&#10;bAoDHeYSDntYBrXgsEsxG2ejOpdV1oSUnAo4Shqk6lP2tZGenYfOzitv+/vbLQT/4vdtu47YfmvM&#10;zUk85lEyQy+cXqhwXI/O5WDbXqTaBzYQOZRCc70Nm1KhqrMSKtr6UNTSh4rGciiT2lBcVoue3svo&#10;H+jov3atQ1vwL37fZsgtiDzGLeId9ajEYfdyhkOEebpPp3Mc86khrq6VDe/uP50BSXk9aCxdA41l&#10;65BdUg1dg404aOoCO4+L6O3vwa2h/uFfZezx1zAz16RIM5ckNqBq6F3LhhaP0RrASn4toJMpLAIb&#10;2VDjDybRWPmTHZZuNMKmvY4wcUqEjU8xTvnlo+/6Ndy42Xv/1q3+LYKP/32bJTfxoJVn0hM2qiio&#10;9sJhbTrEyeBdBeugBjajzNqvDNY+5bAm0Z5tQCnsAytwJqgSzqGV6Ll2E3fuDOPatd66hoYqRcG/&#10;+P0aDXZOcMvq2EV68CcLUdB9OnWGuTqfWtiGNuMUHecNrmVzeOhYr3NkPTzOtcHz/CWEJHeh4VIH&#10;Ll1pRfdAD51WMzM9N8ubmOXxpmZneLNz07w5AWZ441Nv371uff/muarga/w25uCfJG7tnVdn6k0u&#10;1oeEteRiabAj9PPmfjUw863GqaB6OIbXwzOmCQHx7biYO4CUki4MPZ3Gk7dTeDr6Du9n+ePNM/jw&#10;ceyZjr6SHwEvXj3H7Ts3cH/4+rOKvFRTwb//7e2sb6Kxd2T+3dDzBQiIKYBbYCqcfBPh4J0I96AM&#10;eIRkwS8yG2FxOcgvqcKj56/ZxY5Nz+Dd1CfQ/cmZD3g7MY3nr9/g5egYm2gpIy+H/UcOYP2G1di+&#10;fSsSL0aPz85MjE7NTb6amBsve/fulbzgq/w2VldXZFJbmz9WU1OEsvJM5BUkIScnAdmZ55FfkID8&#10;3ATEXwhFenI0CnIvoigvCR6eTpCUkYa0ggICwkKIy1PDYlkZLJBYCDklRWjq6mDl2jVYt3k9zro4&#10;IDE1A4VlVXjwcgwNVeXv6qsrIhorK8UFX+G3s/aWKqO2S/WjV67U4erVBrS3V6OhoQTVlTk4F+2H&#10;QH9nXIgLQnpKJJLiQ9gP0EXOKyvLQU1VLprIuR3kPY8fDuLR/ZuYmHiN2dn3pNLzQO+DvOdNobSs&#10;goXCRtansVNvJeLt9vz7Q+F/ZN3dTdt6uxvvXutvZ/cWuq7Wo7w0AzERPggPcUNGagS6OmrQ39NI&#10;XqtFTU1+/7171+rv3rlWcf/ONZ979wa3vHjxwKC+vmLb9u1baqSkxeYWic3D/Hl/hbqGMlw83aCp&#10;oQtVVV3EJqVis7YeEs7s+31cPDVy0THkB+BdJexnpschOTEScdH+iIzygY+bFRwdTiA5JWIqKz06&#10;PyUl4j+9paCtrbBGQ0OxUlpWCnIKHCipKEJNQx2hIVG8oLBweFgdQqjdQR3B6b8P6+tuiezvbuLV&#10;VhWiMC8VuVnJuBgXgZAAN4QEORUGBp79H31hVSX5LepKnJOqqqont2zZtvXs2bPzBC/9/qy8MOtQ&#10;VWn2SEbqRfzlf//fWLDwG8gsXgR5jtyovPTi32Z22r/TpCTm7xKf9+1jentnodgCSEuIgyMjO8r5&#10;LeYG/ha2cP7CmEULJHgLFiyChJgkHQ8YlV78J7l4sYULIxcuXMjmQoovovMhZSEnI1MtTX4FwSki&#10;E5nIRCYykf1RrKBnXFv4SLBwKnhm21v9rJb3KoJT/jhW0Pnh2+Je3vLi3imLws7JlILeif7SHt5w&#10;0YDg3nzX9HB2+/vbWc1vr0QUDfs4XrikLHjr12uFfdNKBd2zVkW9vNyivpmBot7J0aLe6ZmSax/4&#10;9+ivAyXdPORfnUJyw0sEZvTDJfbSWzOvkkRzn6KPTyN9NRaYeXNexpWZHwp7Zs/kd83WFnTPvKYT&#10;E+ikhM9Bj+V1jCOu4j6c49phH14Hc98SGHkUwsyj8IapZ+G/7wn5L2EnPIrnxVQ+98/u5N0r7J17&#10;V9jzAQWCB98rbvAffKDI6eAhtvIJTkfUwSKgDGZ+JWxWBr14+kCEKTd/2ISb/3XcpBCaiXfRD34Z&#10;Q/e4ydfhntQPz7SbpLwGlwRSnRN7cTa2A+HF9+GVOgDr0Hpy4RVsZoaRVwFOcvMEKCDMF3x9F2/u&#10;W3qSsDdKH3WgE7/pLAz6zL1pAP+pEwqrsHrYRjTB1L+S3cqmd3QN3fJg7J4HQ5cMnHTNI8znDZ9x&#10;Svh1kgH8WmbsXWhk6lk0SqefUNB0C6YBtfxtP/4UFYvgBpZ6wdi3gmU/oBd+zDGDgU5JMXLNgqlL&#10;5mNX17Cdgo/9OszCs9DIwqdolF40fbxH+LjPYbcSNiGe3sAwDaiHZVADYb0Mx13z2bSUQ3ap2GsZ&#10;h8P2SThqnwwrl9QpN7fgMMHHfh1m5p1nZO5RNGrsQy78s5kYbIaGVzm7c0MfR6G3qY67FeKYSx72&#10;26di5U9O0Fi2FTKKulBWXQ4Ht2g4Ofm3p2QU/OsPWP+7zNoz2cLYM3eMzruhWqcXSh/8oZMT6MXT&#10;2RqmfvRps3p2d/aYawG2G0VCWWsDVLXofBwdNklBQ3sZ7j96+f7+/cdFV3p6/m4SxO/Sjp0OCTVy&#10;jp+i9+X4TzvxJyR9zHBBfhT6A9AMB8akPEqYX/mjPXsGSENXH3LkwukP4B0QjPLqOjRfbkd2Xt4O&#10;wcf/vmxwcFCMJjN58fiehru7y3fScqqdRq4J7ALpxdLJSPTiaXXn/wC06vNnYhlzK7HPIQsc7R+x&#10;dOV6dvF0Tg6dm2N92gFhUefYgzEJ58/9fm5CrFy5cp6+/qr1+vqrTw3eHs6/dXMQI3eHeivr6q9J&#10;SkqRRiuGXSS9eP4PwGdeqH9a0qp/wr0ce23ToKK9ASHRF6C1dAXUtJezhCtScopQ0dSBtZ0tkhIv&#10;IDkq8N9/M8LfeM8is+2r1ivLKXnKyShFyskqRGlo6mRraOoO6RusfvtibAxv3r3HyMOH8A4MeLZI&#10;TAqr955lzLO5d4KMMsKSgv4ANLOIqX8j9tumQkpeG6ExFxnrFBIy8pBRUCY/gjxLbRAXE4woF+vv&#10;BF/p32NhpnuWRlnvg56KIuRllcdlpOR4FAryKvTRCugsW/7Uw9Oz2dnZmT7ZaObk5HRSVla5V2Pd&#10;Cca8kQe/laegF0+f/xIyTx8+o/NxtpvFkxZ+OWSUNMgFq7EHD5for2ITEReIySAiKhxx5yPaY4Pc&#10;/723mx1/XP3dWhUpbNJWAkdCdpim7JHn8NP2aMpKQENWnOvi4iInOJ2ZuOzyMAmNLVPMx9NqT/w8&#10;/SH4z5jy59/Ri2eTE8jF/2RyAdIKOuTitSAurYDFHGUoqetCUUUTUrLKaG1tRl1dZV1lZeG//5az&#10;6TqtTU4712w4uk7bQEZSks3DW6etbLBWQ36J4JSfmbjccpMNu6zeGHuTyI0ENXQq2lFuGXN1wjk5&#10;dI4O/XHMSLXfZR4PCVkNKGosY8zTxo6WtMWXkFFET18v+vouN/f0XJYW/Ivfr63fa6Wz84B1kaV3&#10;+rhwwiGde/f5M7YUJ33rYB3YgoNnskCnq9LnbZW19KC5bDX5IZZAQUUXkjIquHS5AwMDbSPXrl3a&#10;KvgXv2875ZG41Zibc49/8TXk4vk/Ar1o4Q9CJyVZBbdip20m5ktqkQvWY7m9aF4n+iPIqy3B6vU/&#10;oPXyFfT2X5nsv3blyz8F+2uYDTfegDRyw4beNYJ5d6SF96plzxjz5+XVwCKwmUR57dh9OhNisiS4&#10;UV0KVe1VUNNdQdhfC1VNPTi5+eFKZx+u3+jkDQ72fB0PHpzgFpOLLxjmz7akMzAr2OxLuk2P0R+A&#10;Vnur4GY293bJdzZYrKANdd012L7nKHYfMYHW8nWw90lCfVsXbt3q49282fd1XLwJN93AlJsxzCYc&#10;0wvm8p8spz8C/ylz+gNUkK5tE5uOtsMqAeLKm6GjtxFaBhvh5heOvSdcYO1TiPKGbjr1lDd0e+Ar&#10;uXiXZANTt8Rh2soLp57+HPxZ1/TiabBj6FaALccCsXSTKfS/M8N+syCYe+TCLrAM6cWdGLzVP0PY&#10;TxR8/O/bTN3il1p5JNygAxj0Yin7tKRzb2kDSC+czsSk1Z4+bmJGen9Gbvkk2ktkaT1MPQpwyr+E&#10;PfJ/Lr0FN29fI+z39ty40f37H9C08I4Xs/FOyD/pTWJ6xjL/gqnL+zjvlsA8gM67rYMlHdryK2bz&#10;bq19S3E6qAJnQqrYxYdfrMGt20MYvHn9TW/v1a9jzr21Z5KdoUfxO2EVpxC6OQqWxIVcuHUQ9fc1&#10;hOlydtH2wdUf5986h9cx5m/dGUJLawNq6qsudfT0nKM59fj5F4S59fj59Xi8UWcCdcFX+O3M2jvJ&#10;yIhbOkrdGs3XSJk28qlj8T318XSkx8K/FqdCGliOB3rRlG2niFqWw4/me/CJ70BqwVVc6e7A1a7L&#10;GL53F1OzczzeHB/TpJidm2KTjmfnxnnjE69fvp8YdRR8hd/OTnKLjU66F40ylulFkx+AhrssuQXp&#10;4tL4nmbQoUkL7UPq4BzVAreYFnjEtcM34Qr8EtoRn9+Dp2MTqKyvR++1Abx4M8omHH+agDyH2Q8z&#10;GH3zAq9ePnnz6tWz/HejL1cLvsJvZ9beeUaWPvmjxuTC6YV+PrhBM3pQF2fpV43TYY3gRjXA90IT&#10;wlO6kVjUg6pLD/Dk/RwevnqPF+/GMfXhA3gf+Ek3Pp91PTk9gftPHuD+nRuz5XnJpeW5yWqCf//b&#10;GglQDp/xTnxh650PK242TN0zYeyUzhI0mbjm4lRAFc6GNbBUlX6xNYjNaEXnjRGMjs9gYnYW78nV&#10;dQ/ewov379iFCi+YpbCcm8XTly8w8uAOTlkZI/AMzT5ifTnxfIzt5IfJk7MfpndMYvJj1op/uzl6&#10;pyie8UnKi04qQUhcIbjB6XANSMFZr4ukTAM3KAueoZkIjMnB+aQ89F6/hWev3+PVOD9lJp1qPkWu&#10;mE43H5uYxrtJHl6/fcfw5MVL7D98CEsNluHA0f3YvGU9tm5eg/sPH7ylU855c9N3xmfHf1vPUFSU&#10;vbaqLGuwqDgbNJVLRsZFJCXFID4+GknxMchIi0UaQX5+Mvr6OzEw2IOhkUHcvnsH3TcGMTg8jK7B&#10;66She8i2r9++Bd/AADb9XFVTA0v19UjnZx22bt2OjJxcTJNawZubwJv3b9p6e3tXCb7Gb2O1ZXmS&#10;9fXFDTU1BaioyEFRcSpy8hKRnR2P3LwEFJDtC3HBSIwPQ25WHJtunpuVCDlFaYjLyEBeVRn+ocGQ&#10;kJZiF8xRVGBz7/VXrcSGLZuxdtMaFJQUIyO7AKOktly7NYz6qspeH0/P7wVf4bezxsZK8aamsjqa&#10;Q4eivrYQpaWZoMldaD6d1OQoRIR5svn2aUlRSEkMw7nYAGhpKUBVVQbL9TWQkHweS5dosjw7NG+q&#10;nr4uzMxPIi83k+VOffbiOTZs3ApuYDA0NbVng013Z8ZY7v1G8BV+O6MX39ZUVdfR0YjOzkbQBw7I&#10;j4HG+mLyA6TB29MewYHO7EdIS45gF9/cWIIrl2pQWZ6NtpYKtJHznz26iXt3+vF+7Cmp2FP4MEdA&#10;Ln1ydgr3Hz+CvIIqgmJioa+3CsHme3HRbs9v/wRWT0+jeFdXfW1PbzPowwZ9Pc3o6WpktSAkwBX+&#10;PmdQX5OL4VsduDvSjVdPhvD08U08eTiEFy8fElbvvHg59nCEn+To8dOHD+/j+fPnuH/3Hp4+f4a0&#10;rEz2yIm6mg5suV7QWbYGNru2kovf9w+H2P7t1tvdmNjT08IuniZSunKpmiVTigjxgKe7DQZ6G9DT&#10;WYfuq9XouFLzbGSkt+Xeveu1d4cH0h+MXD9+9+7AyhdvHqyor690VFWWfDFv/l+xcNG3kJWRhP5q&#10;A+w9eAha6stgbGOPVSs2w9/sOOJt920T/Pvf1sjFH+rraXlOHzGhaYgz02Nx/kIwzkX6ws/bHqdP&#10;HWXP1xTmXZguKUq5kJ95UfHu3Z6/G6lVV5HcqqWlNLxYWhwynMXgyElBWUMFAUTrulrL4R8ehe+W&#10;r7qb4XoCF20PSQne9tvaQE/ryoG+1hF64fU1xUhLiWZPU0VH+pDGjgsPN3NcjPObzUiNeZicFn5Q&#10;8La/Mx0d5XmamkpOiopyj6VJy6+orABFVRU4u7ghJDgS3t5OCLE79Pt5ro5af3ezwUBP2zDVelF+&#10;GmM+hbTs56L9ER3ujeCAM3dDghyzYqI8bS5GchcI3vYPTV1ObqG6kuxFVQW5F8pKCqPKysovN2/Z&#10;3urrYOv8u3u2hhq7+K6W4cutlSgrzkF+TjJSk+KIazsHOzvjh0EBDmaBgf/9Z2TUFGUUycUfVlFR&#10;Mvruu21Htm3b9tt3Yf8zKynJ0Ou72nyrriofxSTSKyzIxsZ1BpCUnAcFWbFmDUUZGcGpfzwrK0uX&#10;bKkryKwhEd5pO2v2gJEYaa3lZUijJbW4Tlpa+rd/8vHXNKPje9euXKZ2nT4IuHDBPHLx87BYWpJc&#10;vOwf/+JXL1H9Vmz+NzmLFizEwoXzMW/eN5AhsTtHlvPHv3hqYvPnm4mLLXy1cKEYe7iII6Pw57n4&#10;hd8uXEUuemThInHM/3YBFktIQfbPcvHz5s0zmPftt8O06i9YQFM3ypIQVfaylJTU1z+1/P9ki8jF&#10;iy8SGxZbKA5xcUlIii+G7GLOCxkpOTPBKSITmchEJjKRiUxkIhOZyET2Z7eCzvFvC3qnZIo6J3SL&#10;Osd/KOwdtyzomfQp6ZkOL+6Ziiztm4os7pn5iILuqciCToqJyJy295HZ7e+Ds1vfOkUVjhz0Te9d&#10;/m9Z3ktk/zMr7J6WL+ieWVHYO7u7qJdnVdg7E1jcO5lZ0jPVUNQ92VfcNXW/sHfyTX73+GRx3xSv&#10;tH+aV0JQNEDQz+MV9c7w0T3JIxWGl3d5nJfRPDqd3fbuXXjR7cd+qf2dLrFtSZa+5SdN3Yv/+AMO&#10;v0fL7JkUL+6aViZEbyrsmbUh5XlS1hd2zdwg20+K+qZHC3qmJ0sG5lBK18QTQJhHn4I+p0/L0r5Z&#10;FHVPI/vSW6Q1v0Ji3XOE5tyET3IXHKObYBtSDQu/chh7FsHcq2jM1KPokgW3wNHCI/+Pl83h92YW&#10;3uViaZemNqW3TTlnXOGlZndOVxX1zV3K75m9ld8995JsT+X3EhIpqTf4oNsMhGyaiIFCmJuAPr6f&#10;e5WHxIaXSGl8geSG5/BMugrbsDqY+pYyoi39y9g69vSxfXPfMvYYv5l7Ac/cM/+2Gbcg0swz719b&#10;01xk/7UZexVo+2bedk5tm2pKaZ96ntbOQzpBxqUZUk4hrW0Sqa0T7Bh97WL9WyQ2v0NszUv2WlLT&#10;O5yveYWUlnEkN43hfPVzRJc9gmt8JyyDq2EdXAmroAqY+5cKFpIogplvIR+CxSuFsPQs5NH0BXRh&#10;ia8uhcHXZDQtiqln4VGbwJoKU5/KVzahzSz5vUlAI8yDGvmT8gNrYB3WDIvgOrJdx1Iy2IS3sEwE&#10;LBtBeBMsQmphE9EI++g2nIlph01YA4x8ynDSuxhmfmVs1RAjryKc8KA5KgpYZhKaucDILRcnXXPY&#10;SiIn3PNh6pbPo6kbzLiU+GwR8b+W0RVQjL2LjegqKDTlBH30hObboHPyP66EIkhDQbcp6RTGATVs&#10;hZQT3hXsNZqeglYK61B+Wgq6WoqJXyWMPEtZegpK+DFCMl0hlhJOyaYpKk66ZOKEMy2zYeySAxP3&#10;7Bni2++au+bE2bskrBV8TZF9aeMTX8iIt/AtHqVk0ZQblHxKKt0Wpt7gV4Ia/tR9wTEh6LI5dLEE&#10;2jLQVsMiqJblJGFL5bgX4ohTFg47ZuKQQxoO2ifiwOkEhmNnUtjykkKYu+XA3CVl9KxzQpO7a6CN&#10;u3vQb5sy+49qlHiWY8WrqM6cKJ4+hsDSjVBivQnRBPQxBeE2fVyBPZTuwc/EQR9loMfpe2hrQV2D&#10;VTBRPG0RiNpPcItYThZK/MGz6Thgl4S9NvHYcjQAK7bbQFnvIOSW7GNQX3EMpmfjYe2ShLOOiU/c&#10;XYLz3N1D9rm4hHx9Wbp+72bpnSph7JlnZOqZW0986yhd94mmWKGJNeiD9/T5FP4+rQCCTARsfZgy&#10;BuE59Hyai4IqnT61RB/gMfWpYOtD0ZQsR5xysN82GduO+IGjvhkaOqtYkg66XgyFogofUnJKOHbS&#10;CmfPeE6lphfcu33nTuH9R4/s7t9//PXkrPka7JRngpINN8nRxj2pw8o94T1VKX36ihIqBCWW/4AS&#10;n/gjriUsIQE/BQX/OK0cLA9HAIniA5v4Pp7s00REh51y8aN5PH4wCoGc+mpoLF8NraX8zCwsS4Oa&#10;Fim1WZ4eNe2l0FlugO9/2oPeazdwa+TO+O27964P3bkX2t7dIQr2voTtsfSW+O7A6QMEuftMvR4b&#10;OsXPnPQoERDPzytCSeUnWOFXAmHCFf5r/Fbh89bB1L+K5R+ia4LRJ9joUuAHHbKwaq8vlEizvmT1&#10;NpaSR3uZActKo6S2lGWooKCrRtEKERgWBXMre+QUFKOuqRmd/b3Izs9DUEiQlX9o6M9ShIjsF7Z8&#10;+doFy1aulItPTja4fv36wVs3rjsNDg4GvXjyMHjk7m0PAmd3rmu4tJxag7Ss6lNJuSUkyk6AiTd9&#10;1pJPLsWn7Do/TzLFf0zxE4RxAI0RzEn3z4wonyaqOeyUj++tEqCxzhpqy3+A7spN0NZbzZLR6JJS&#10;a8kqqOvoMdXTZl5FXQcbt37P1L9y7QY0trYR8htxMSkRSQkXctOjgvanRPh/meWcvybbpKcipSyn&#10;rKXIUdWTl1E2kJeRN5CXV16hprVk7XKDVTv1DFba6euvPqdnsLqYlK3Xb9++fuPW0JNr12/gwcPH&#10;eP56DC/evMbL169Q39iAtevXYMF8ccyXUMHmo1yWII/ftPPJpER/DloRaMIdui2sHHzl8ysDJZ/6&#10;epqAhz6tfNilELutEiGh/D3LNRdyLgEXUrLw4+79WM6Uv5Ipn64OuJijCGl5flomWtL8VFanT8P2&#10;jD0ioyNw8UIM0s+FIPSs2dexgNY/a+Emu76NMN+9LNBox4EAo50OW5aoxShzFCoUZVV7FORUb8lz&#10;VIY5svLDHI7SsKKC8l1FBVWoEuWoqGqCI6cMnWX6KK2sGvfw8hwjgIOTI06TH9HmlB19KjKboOTQ&#10;scO90tIqr+ZLaWDZdsuPimcBHVEsje7penbHXEoY6cfc+eVxLiWbH/H/kngW3Qc3sQh/l10Wy8by&#10;/0htgLTCMuit+w6rNm77uCCgvAr5vppLmcLllNUhq6jKMjMpqKhDbLEMPH0DEB4TgZBQf0QGeSDS&#10;xRpRTpbLBT/RH9P8DX/4PvDkDhxZq4NVqjLQVVWGkqwcZCWkeRTSYhI8OWkZnoK0NIEsT1FGBkpy&#10;HMjLSLNSQWpx/TL9FSFOTk7Wjo6Ox9xdXHa4uLgYEMgSzD9y5IjCwWOHj8rIqOQvktJ4LKvz48wx&#10;j1wSrRM/T2DE/DafeL7iSQVg5FOl0xbhE/FC0mm3ji6ERlNx0IwUB0lTv/FwOL7lbIS8qj44xKdz&#10;VPj+nGaeolmoKPk6y1dBb9U64uP5zT5HQR3iizkoLilDXn4WcnOzxqorShoqK0tN8vLSJQU/0R/T&#10;9q7UUdsk81fs0OXg9I41cN69DofXasds0lKK5EhIMSjJyDAsUZD6iHVaigHqsuJWK9UV1qzXUpwv&#10;+Lh/aOIKy5QkOPqOYpzlHYs4K96fCaMEEiJ9+H124WANJZd239gSnwTCVS7pa/Rcdg5p2lliCl9+&#10;7iWzgCbWA/j+ZCxb/pOugCmvtgxypPtGk89Jy6uyHGy0AtDUgzT5JI3uaaRPKwPNzVZYWoGrXZ24&#10;fLV1lKC+p+eyUXV19W/3VP4fxTYdsJq3abfVLkJ82oZdVsNO3hcmLHwKmXppIi1KLk24cdyDn2NG&#10;mFrtl6CE0/Po6ycJ8TTbmLlvAyP+kF06/iq+mqVdk1Um3TeNZVCg3TjVJZBX1iGVQQdKpLmn/XlK&#10;OuvXk2OM+JJKRnxf36Vxgq7+/na3vr7LGoKvL7J/1XYesly+86C1vbVnfLUNN/H5cbfSWUYqHayh&#10;5BPlH3YlzTw5RvcpKMn8SsFPMUf39zvTFZBJcx/UDKugNhw4m4M9dmmQWXKMEK9FlK4DZS0DAfTY&#10;+rcs3ezSVYx8moNPSVOf5eETrod7qaMHXd2X0d3d/npgoK2OLgzc19cqWnDoS5mtZ8KKU54J0ce5&#10;ZcMnuOU8pmIa3JFSmD5PqOxjXNLEe9fxKwAJAinoeTQDlYlvPbuzR9f6pS3HNvMELN/mgL8u0mDN&#10;PUu5p7OSgZJPky/SCqCivYLlIqTkU9J37DmO5LRcXO7sQXdfB64NXuFdv9Ex1H/tcvi1a5dFI3lf&#10;ymjqQEPP4kg+8aU8mk3rOE0dSgilaj7oSvw7l59Zj59OkE86rRTCikErCs2iaxXSxkBv3tDF3fdY&#10;nIe0xnaWYpQqWk13FVR01rC0g0tWbMJ3Ow+wPj6tDJq6/ErB9Y+BV+AF4t/7MXC9Hzdu9PBu3eoZ&#10;vnmzJ/KrWRD6azAT72wDOgHC1CN/2JhbxKPNN1u1m5SUWEq0kPTP80nyF7Ym/l2gfFoBzElwdyqM&#10;EE+6drTff9AhG6v3+WCe/GYsktMjiqZN/HpoLl+PfYYWSMougotPMJav/g7L1/4Ee990tvi1tWcq&#10;Gi73obO3Bzdv9fEGCfE0FePQUL+I+C9lNGUkXbHclJs8bOaexjvCJT6dEC5swmmAR5t4VtJAjime&#10;Kr1WoHZ6Dt//01XNKfl0ZXM6JkBv2Oy1S8W6g4FYvtUG8tpboG2wHUtWboXG8s1YsWEfvt9vgd0n&#10;XWDmmggrr0LY+BXDzi8XORXExw/04cbQAO/WUP8IQcyN2wMrBV9bZP+qmbkl6lPiTVySblu4J/No&#10;wlRKMmvqCZlU+bQUkv5pCXt+haC+Xwh6P98yqImN29MlM+jCCXTWzZGzadhpcQHbToRi6zGKYPxw&#10;Mhz7T12EoVM6TNxz+Cu/+5USxRfDxrcAiTmX0Ds4iFtDNP1m/4tbt/rLbt7sPU7KP3Z//t9lFh7x&#10;KpYeiU5WHolXbLwT3tGZNSd8aLJYGrnz8XlULwQlWtiHF65sT/vydBCHEk9H8Cz8q1lqUbqkv4VX&#10;ESE4j5Fs7JYNc0/SpBOybfxKcDqgEnaB5R+X+3cKqUJ0UgN6r9/EzaHrGBq5hqHhgYeDt3rTBwYH&#10;fhR8dZH9q2bBTTaw9k4KtvFMun7Su2SS5YUnxPOJJU06IZmSLawAn5Mu3Kak0xE8mk7VJpgEeoG1&#10;H9Oq2viXwyaAqrkStgEVhGR+aR/Mzy9LU62eCamEQ2gVg2t4NSP+1p0HLOfs7ZEhXLveO97b19nf&#10;3FIfWVtbfaCmoWJNR3e3AcUkZj5ihgCY/Dt84E3o83hvl01Pv1GdnHzzx8+W8N+xU34JkoR4kxPc&#10;kgZDj5IxOjTLInum+E+jcz8jm4D23Y2I0inhQtAbNadCmgj59bANIdvBdbANrIZdUA0j3C6oCqcJ&#10;HENr4BRWC6eIOrhGN8I9ugXcc5fgHtcM34uXcT6rHVf6Bojq+3Dlajta2hvQ0FSPju6u18N3Rh5O&#10;z8yO8GZnhmfmZodp+RFzM8Ozc7zPMC3A+O252embMzNjl3m8N0nvJ98cmZoa+33k7/qtzIabJH6c&#10;W2x0gltUJ0yTy8j1IESTZp+lzKWkC4Zq6WtsIMeDzsLhL49BQW/PWhPfbhfWxFLpUuJtQ2rZ+n8O&#10;4fVwDGskim6AU3gTS6/LjWllKXa5sW3wib+MoNRuBCV3IaXkOlp77mNg6B67PdtyqR3tVy+hZ6Af&#10;9x8/wfTcBwaaepeffndOUNLErHMfQVO1zn2YxgxvHJMTY3j79vX42Njr++MTb8rGxl5avHv36s89&#10;t8/Gv1DcwrvQiIDNweOTSXw3UzR/m47bf7odS+fi1Qq2hcuA1bBJGDSgOxVUz4inGXWdIhrgEtVE&#10;yG2B14V2eJ6/BN+EqwhM6UJYeh9DaHI7qjqe4NLNV7j1ZAqPxybx9O0Yno29w8PnT/HkxXOMvn9H&#10;yJ4F7wMYhGmH+WTzSx7Zmv7AwzhvAqPjY3jxirz36QOMDN98d+fOzf67w9cvvnjx+MSrV8+WvHjx&#10;4lvB5f95zcE/Sfysb+LJM77JtY7+WaNWviQYI/7YmJSm3mUw9yqDqUcRjD1LYOJVyo6ZuJfAlFtK&#10;grRy4q+JX6ezbYlPtw1uwOnQJqLyBpYe3TO6Fv5x9YhIuYTYzCtIyruEsvoeXOqlaZSn8Xb2A8PY&#10;zBwevh5FbeslNHd0oX9ohBDIT68sJJiv8J8TTkErwrvJCbwmleXp8ye4OXILt4dvoKmuFD5Op2a9&#10;7EyfBDhaFwQ6WJ1IiIvWamtrW3zpUqP448eP/3yTO35pZ72TtpzxSYyz90q44eCbDG5YMU57pMHB&#10;Lxtn/PNximzbeqaRMhUn7WNx1PYcTp5NgLlrCizd03DWLw+OAQVwCCwmUXkF3EiA5hNThdD4SiRn&#10;VaGmuQNP3rzF87fjeD0+g7HpWbyb+YAJgknC4hRpmX9ZUlCiPwclfII3g8mZWYZXY29Z8//w6TMU&#10;lZXijJMjPLxoWktHcM/awNHCECb7f4T54R3P4i+e67//+EHLo2fP6ufmpmoJKufmJjPG58Y9x2fG&#10;t72eeP3nnNlr75WkfcYnya6yIqu6uDjrWW5hAVIycxCfmor45DTEXkhCdNxFRMVeQHBENFvGLvLc&#10;eYRHR5HtaFLGktfiEHP+Ai5cTEBCUiKyc7NQWV+Ljt5eDNy8jZEHj/Hg2TPcf/oQdx49wL0nhLTn&#10;z/Hk1Ss8ffmKbdNjj16/wr3nz/D4+Qt27MGTpwz3Hj3G3YcP2Iwimor7iOFxiEkvhqyCPEu9S3OO&#10;U9BstOs3b8Kmzd9hy5Yt+P7775GYlMJiA+r35z5MEdcwTSre+OM3E29KRsdHT3Rd6/rzBnuVlbkK&#10;VRXZp2uq89urqgreVVcXoqIiDyUlWSgsTEVeXhKysi4iM/MC0tMvIDU1juVIT089x/Kp5mZfRE7W&#10;BWSkxLCUwjTBbB45v5S8t7w0A2Ul6SgqSEFtbTHOX4iGockJbNu9A1t37cSmH37CnqNH4OnvD5/Q&#10;EOw+eBAr123EshWrsXTFCmzavh3LVq5kRNN04woqyoxsCu2lS6CrtwSrN64l5+ix9OM+AYHIKypG&#10;Vn4R3hHC30zPYHTiPcbevcazZ49fPXv26HJDdWVwXXX51ubq6j/3PP7GxkLx+vpio7q6orr6+qLR&#10;poZiNBJfSbME19UUoKoih1SCDFYJCvOT+chNQnF+CtumadNjY/wRHuqBc9F+LG16cmIEsjLiGLIz&#10;z5NKEoPzsUH48ceNUFKSBkdeGkoq8lBQloWsnBQcnM4iKDwYGlrqUFZWhLKqAhSV5dh58oqyUFVX&#10;gbauFvRX6GHNutXY8t0GrN+4DmsI6Slpibg5dAP5pLVycnaHj08IwqPiEBRzDvsNTbBi5drZnzZt&#10;ehZkuqvY18Pb0Nfd/Y+b8vV/YjQVfEtTmRHLhd9cMdrWXIXW1mq0tdWwsrm5HA0NJaiuzgdpHVBV&#10;lYfa6jym5Iy0c/DyOA0/HweEhXAJuYG4eD4YKQn8lPEUsTG+DEEBLjh8+Cfs2rUZR4/uxFGyfezI&#10;Dhga7oGTkxVbdMDa8hjO2BrD6YwZ3J1t2PZZOxPYWJ7A2dOWSEiIQU1NCeZ4Y8TzT7LQb2qOdN/I&#10;1vj0FEpKy6GspIHNW3+Ef1gMVm/ajqVay2C+fQuirXch1mbP0VibfaLBHGo02u3oqDfq6Wys6+xs&#10;Rk9nC/p6+OjpamLo7KjD1St1uNxejSZSCdpJZaDk+nmdRYCPI3y9TuNCrD/yss+jiLiGksIkXGmr&#10;Qgc5/+a1ywy3hjrx4MEgnj4dweOnQ3j+8g4ePbmF12OP8WLs0czLN494L14/4r0afcR7PfpohmzP&#10;jr57icmpd+DNTGB6ZophZmYa09OTGJ98T7pvL/GM4MbtIRZ3qKlrQ0FeFRIycuCGhsEtIAx6K9Zi&#10;g+4qcI/vQfzp/Yix3S+a2UPt6tXmhT2dDUe6uxvL+nqaX9IlAOhSANcHLmGgr5WthyBEa3MZ8+mR&#10;oZ4ID+YiJNCZRNPWqK7IxLW+RgzdIAQPXsLdW1dxb6QTjx/04dGDAdy7MzB+507v2/v3B0bv3bs2&#10;SvrXr+7euf7g3p3rPfeGr5fduTOY+OzlwxhCfiRB1PDdofjh4ZvlwyM3b9U3VL0vLMpBaloCQ2CQ&#10;LwID/WFvb4fde3dh3eb1cOK6YO3GDVBW0YC62hK20MTq73YiLC4Jy5athYHKEpzZtwOJZ/ci3n7f&#10;esGli4yQrtXb3ehKSL/S2dX0bqCvjZDexsimifGp4hvri5CSFIn4CyFsWQSaHD8i1B2Bfg6kGTZk&#10;CA9xQ2pSOKkc54nvTyHBXfrLyrKM1rLi5IiKsvRTd+70G927N3jy/t1rRx/cHfzh7t0bS+/d+/u7&#10;b9u2bZPc9sOWfWrKUjmqylJP5OTEZ2VlxSAhOY+QSmIE2cWQ40hBR1eD+X06J/+0gyO0tZZCW2M5&#10;1DSXwMrBCeFxF6C/ZAV+0F2CKOtjSLA/gIun94lu9X5u3R2tm3q6mxJ6ulru9/e2zlDSu6424Ep7&#10;HVvWJYk07RRxccGIjvFDTKQXoiK8ie92AtfZBI5nTsLEdB+S4oOQlR6D3LyL73Kyz18uKkhwzE6L&#10;UhX8m/+2aWjILNFUl3HU1FSq0tBQeiAtIwEpmcWQlBTHYkI6R16WBIiK4JBg0NDYCJ5ePogKj8Xx&#10;I0Y4YWKOc8kpcHc/C7sDW/JjbY+cjrU7tC7Jft9iwceLTGhs9Ye+tsj+7pbhgb4WXtfVerbgUX5u&#10;IovOaWSemhyNhIs0YAtAdLQ/YqP8EBvhhWBfBwQFOk2FhriMxkZ6Pb54we9mfFxAdUpahFtMjPe/&#10;NG9OTU1upbqSnKeqguxldQW5UXVlBaiqKEFFRYX0AFRJqca2N2/ZOhocGHw30Nfnkq+jHbzNDiHM&#10;9vDu4FMHRcmV/iujxJOAjk98TxOvu6MeNZUFKC3KZOTnkqg7M+0CidRjSOQeQkj3Rxxp8qMivN4T&#10;0m8F+TvkBAc7OQYHO+8MDXRaERjo+MUWcKJLiKgpyh1XV+KcU1OSKyPk16qqKNYRwmuVlZXLlJRU&#10;E777bpvDmTOOP/qetdXgWhv9l2uyiOwzI0Qb9HU2R/Z3tQz3dTXyGkgfnhJfXpKL/PxUZGUlITMj&#10;Gfk5qYg/H429e3+AnIzEuIKsRI+dnbHP6dPG/5YZsXQhHS0laXEtJSXxLVu2iG/e/JMoocK/YmVF&#10;GZqXWiq4XZfrO1tqCt7RAZzC3BRUlRchKfkiNm1eh3nf/gXiC7+BjLQ45GUlIScrM8qRWlwvL73Y&#10;SENRUfTky9dqlPzyokxbo+N7qkyO73kmLTmfkP0f+PbbbzF/3jdsBRhxMYp5kJYmkbUshxDPlsEx&#10;+lOsCfJHNiOj/RzjE/uspCXnNc375i+jYosWYNGiRVhAlE6Jp2sfSUqIQUZGCrLSMqOyUlIi4v8o&#10;tmjeXw3E588PFp8375q0lOSEhLg0IV2MQWzhIkguEiOkcyAnJzdKlz/iiIj/49ii+fO3iS34NmXR&#10;IrEHYoskZxaKLfpIvqS4BKQXy0BWlhDPocRzRMT/UYwucbVg3rzI+d/OG14wbyFv4cKFmD9/IRbM&#10;m09UL85WfeLIyI5xpOUaSHNvKicpKRoc+SMYJX7hvAWRgvXNeIsWELUvkCD+XhwSYpKQkpQmxMtN&#10;SS/m3JSVlo3hSHE2Ct4qsq/ZSEBnICYmFikuLj4sJibBkyR+nuwz4unyhsLmXl5WboIjJdfHkeF4&#10;E/K1BW8XmchEJjKRiUxkIhOZyEQmMpGJTGQiE5nIRCYykYlMZCIT2Ze0/O5JsYKe96qF3RNLi/p4&#10;+sXdkwZ8zHwEOccgv2PSILv9nUFO61u97PYx7bCiO6K8tF+bUbLp4sOFXZNrCvomDxf0TDiX9EwH&#10;C5cQ/8fLiE9E5nVM0CXEw7Pa3vlkto5ZRBWMfOed0vvFpl2L7Fewwp5J8aLeabXivqmNhOSjRd1T&#10;DkXdE1FFXRPF5LWO0oGZG8U9vNtl/TPDFEXdn1DQNc1H5/hw7uXxoay2sf6s1rG6uPJ7533TBqxc&#10;LrStNvf5kz+f/nuy/G6I5XXztIp6ZrYQ0o+Rpty5uHsqrrx/rrSkd/IKUfhQcdfUs6LeyfdlvdPT&#10;pQM8XmnfzM/Wji/um+UV9fB4hV0TvPwrEzzS1POyWkcns1rfvvZL6x1yOX+pyin2speVb9lGK4/i&#10;eYJ/LbLfwgp7Pojn9/KWF3bNHizonnHP7+ElFPVNl5MK0FHQMzNc3Md7Udo3+664a2K6pHeOv168&#10;YDnxSgL+8uJzIC0A6OsFndPI65hEessoEqqfIjRnED6pvXCOvTRl5Vf51NqvosHco9DJwq1ANHHj&#10;3225vR/m5/V8kC7s5i0t6Jk9QAj2IWV+ftdsZ0HvzN3intmXBX3T70v6ZoiyCdEClF3jEy4E3a8g&#10;KOmdQc7ld8hofYPkhpc4X/4Qfqk9cL9wCTZBlQTVLIuWuVcJrP3K7pl5FaeaexT9IPg6Ivu1LbV1&#10;Sjb90szazM7Z/cW9HyyKe+e8S/rmsonauwp7eI/zu3jvi0hzXdL/iejPya4Y5IMeo68XMYVPIqt9&#10;DCmNL3C+8gGCsgfhENWMMxH1sPArhaV/GUy8itkK05R4M4/CV2bcwgpTbv5RusS54KuJ7NeygKzb&#10;6mntk8fT2qfDM67OFhb1zzWWDMz1FPbNPSDkvyumZFKiCbHlN/glbdLpMXb8M5UX9QIF3XNIb3vL&#10;CM+98h4Xqh7idEQDLAIqCOHlMPctYaTTkhJv6l0EM59SmHPzR80982tNPApO0gWPBV9PZL+GWfiV&#10;qPhmDRunt09mprVOXMvsmH6WdZU3RogfpyQWd39AXhdQSLaL+kjTTdRcToinJd2nxymKyXYBOTej&#10;fRzxdS8RUXwHbhcvwTasBvaR9bAMrISZH1G1TzFTO4WJVyEjnZYUjHhuXp0ZN89IRPyvaLQ5Nfcp&#10;2xVT+TwpvXXiFsH7tHYe0gnS2iYZsjtmEV//FhmXZ5HQ+B7xjWNIaHqLpKZ3yLzMw7nK50hpGUdq&#10;yztC+CvEVj5FQPZN2Ec3E4WXwSakipXm/oRoH6Js30I+SAWgMPYs4JPuVQRzz0I+8XSFaxHxv54Z&#10;e5SomPqWO/pk3r7kkzU85pV2E26JA3BPGIBX2iB8M2/BI/UG2b4Jp4u98M4YwumYDpyJ64B/9m2c&#10;jSXb564gpOAOIzw4bxgOsZdxOqoFlsHVROF8wk19iwnpJTD25iub4oR7LiP9uGs28/GmHgWMeAsv&#10;keJ/dTP1LFxKmtpgU++SG1bBddPWYc0wC2yASUAjzIPqyXYNbCPbYB3WCMuQRpj418AiuAFWoU3k&#10;WLPgeD2swxtgG9EMx7grOBVOFyOqgxEhmpJt6kuVXoIThNiTXD5OuOfjpGsOjNxyPxJv7F4AM/e8&#10;URNBU+/gkCQi/tcyM88ifTPv0khjr6Lb5j7lPFO/OrZyFAWf+Doc8yKRt3/VR9A14s2DamHsV8n2&#10;6bZFSC0hu56Q38SINwugq1FVwtirFEakq0ZLSjwlWAhK/AnXTBg6Z5HtPBi5kMjePX/UzCO33oyb&#10;Y2TvckH0XP2vZSbexQYEkaaeRcPm3iU8upYMXWGCLkti7FfNSuE2VTuFcQAfJ7wrGOhrtIJYBtcR&#10;0ptYBaDLiLOVqT2KcdKzEIbcfKLsXEY4LanST7pk4gQhneKkSzaMXbKI4nPfmnrkNJ9xTrCwd0mU&#10;FnxNkX1p4xNfQIgvGCbk8076UBXXfSSd7tPyI+nk+Em6sJA/KclrdF9IvE1oM2vurUMbGPF0ZWqq&#10;dqr04+55OOaSQ9SdgyNnUnHcKRNHHVPZAkQnnDM+Em/qljVu75jQecYp0dXdPVRd8DVF9qXtI/G+&#10;RcOWviWMeL7q+UoXrkTBJ7iWvyqFF60M/LVnhDANqGe+/1RYC1O8KXEBwmaeEn7YkRDtnIlD9ik4&#10;YJeEg/aJOGyfBEOHNBg5psPIIRPGThkwcc2etneOH3F1Db/g5ha0SfA1RfalzYIQTxBJunXDVt7F&#10;PLpGnJBsutoEJZltU4LJ/lEuf0Xpz8nnVwzi5wPrYRXcCAvi8818yeuEdEO3go/EHzqdjH3WiThw&#10;Khl7rC5gt/k5HLJNwJHTSThqn4wT5Byq+rPO8S9d3cIrXdzCT3K5oaIlxn4NY8R7FkSSbtSwlVcR&#10;IZ5PpHCJEeEaM3SfLSXOLWcLDdMKQPfpcQq6oqSpH11yrJGtTkGJP8EtIqTzAzlK/EFC/G5C+E/m&#10;0dh8yBMKS/ZDdcVRSGnuhIreYWw7wIWtZybsHRPHXVzCe9xdgz09XAJ1BF9VZF/SLLzzGfFmHgXD&#10;lsTHf044JVZIvHCfrkVzzKOUrSX/iXjiHkhLQckXrjpl5ElaBXc+8Uec+Irfa5OMHWbnoGhwGEpL&#10;voeO/lZwlJdDVmkJW1JcTlEP+4/bw8EpjOfuFniPIC0ts3BfcmaBKJ34lzZbz5QVph65UTS4s/Cg&#10;iie+mRFPFxuiiwvxyaX7QrV/Ir6cHafnUNJpQEdJPxXCX1nypAfx764FxLfnEmRjl0UcVPQPQGPp&#10;JqhrG0BDVx/yKlpQVNGGgrIWIV4NkrJKcHcLBmnq36SlF169PXIv4v6jR7tHRkZE5H9Js/ZMWnPK&#10;MzHOhpt8x9gzZ4ZPNIEPIZVE5fyKQBVfwfw6beKPcksY8cLKQUtKvHlgDevSUfItSXfPxJtUEkL8&#10;Ecdc7DudAo1NtlBesgNaS9ZAVWsJlLWWQVljCSFdg1UABVVNKKppYsWKDUjLLML9J89fPnj4sOPB&#10;w8dht+/cEWXV+JJ2yiNhuzU3Id3KI/GRKTdv1tCjjDTnfDULISSYNfPuZTjsRoI2sk2PC0GJpwM6&#10;dBFhupYs7d4Zkfcccc7DgbM52GF1kfj0H6GquxpaS1dAXUePka6opgMldW2oaOpCTlmdVAhd6K9c&#10;h7DwGNy++wD37j983tHXV05worm5WTSg8yXs+KlQyeN2wSeO2QVXGtpfeEUHVfjEC4nmVwIhaFNP&#10;X6OqF55DSRe2EpR4upAwXVqU4rhLAQ45ZuOAfSa2nQjnryCtvxGaSwwY+aqaeoRsTYHSdSAtrwxT&#10;q1Pw8g2Crb0TmtqvoO3qFbbAYGNrq2tUVJSoX/8lbI+p59LvDtp7bj5k32VoH/Ke3jQREs8P5vhE&#10;02Oftinh/KCPHhcqnr5u7FvBonpKuoVfPQxdi4nic7GDdOFklhtCVW87Wx9eV4+vemX1ZQLF67Km&#10;nhIfGBYFJ1dvmJjboKGlHT3XB9B6+RKCQoIRGBIoau7/J3bjxg3ZmzevaZNy2dMHD3SqGxpUuVyX&#10;ZWvWrzGWkVPPE5db+vC7Q/Yw9soT+PNPUbwwkqfECvdNfGsFr/NbBSH5dFlR2penxJt4kYCQ9Pf3&#10;nMkgxCeBs/Qw1PW2YcmKTVi2Yh10lq9iAZ6a9nLW5HOUNCDNUcIJU0vYO7jj0NGTuHS1G33Xr5EK&#10;0IrE5CQEBgcfDwoKEjX3/5WtWLFC8nximsbFxJStg4ODFgQ+zx4+DHn+6IHfyN3bLhW19Z6r163O&#10;kJBQuC4lq/5+zU+mJBIvYk22UNXUn/Obd1qSSF7Q1AsrxucVhJYm5L1m/rUsyDP1riGBXRH2O+Ri&#10;1V5/KOjuhZb+d1i6ciMhfQWW6K8hQd4q1uzTQI+jpMaI11qqh3Wbt0FGThmJqRloamvFhcQktm5d&#10;yoVIz9SYYF3BJYpMaJRsA4M1S/X1V/6or7/K6EJiqitRefy1a9fqCPH9zx49xLMHD64Njwx3Dt8d&#10;7nL1cBkRl5AeW7xYAcs2HoOFT6FAxXxyhURTYoXE/yPyhS2BcCCHEk8Vf4K8h5K/8WAQVJfugI7B&#10;JqTlFuOHXfugvWwlAw3y1LSXMuJlFFRIc6/EmnwKm9Nn2dIi9mfP4GLCBUo8UqOD9oa4nP5zzcXb&#10;rqU4X0FBQUlZXnmpgqyKvryMvIG8jLKBmpbuSg0NnS1qmtrHSemjpqaTrqe3suZ8Qmrn7Xv3R27c&#10;Gnp9e/gOXrx5i9H342xh3nfj7+Hu4QbJxTRHnSykNTfDwr+YES8klJIsVL1w+6gbIZOUlHxhJRAS&#10;TxccpmMAVPUmvvX895IAT3ejPWQUV5H++xrEJqYjNCoWK9ZuZr6e9uU/Kp6QvZijQPryCmx7/ZZt&#10;sCOkO7k4IzYuihEfesYMUS42CoKf5I9tASY7pU2/X7P0O13VXUpySvaKHJVAORmlSDkZhUg5jlKk&#10;vKxijIaGbqKapm6ZurpOj7q67kM1de03ucVl489fj7G1Vl+8GWXE3338GNeGhtA/NPTYNzDgtYKi&#10;KmRlVTBfcQXpe5d8JJ4SKSRXSLYQnxNOy0/kV7NVpOk9fVP/RnZ8/5ls6BDixaSXQUZFF54BYYg4&#10;d4H5dVXSj6dQ1uBH9NLyqpCS+6T4JforGfH+/r6IjAhGfFQggk6dQMgZ8z828aFme+XCLXZ9F2C0&#10;w8xs+yrfLUvVMhQ5qq0cWeVBRVnl2xxZ+WEOR2lYTlZ+hBy7r0K6RRQKimoQl5DBWWeXqajoc+/c&#10;PbijTk5OrMm0tbMH2S708ffPIcQ3Kigq35OW08TfZPVh6pnLInNKvrGnsBknanct/QX5lGwa1X9S&#10;uxA0RjAPamRBHn3frtO5UFp7CvOkSNeNRPGbf9hN+uxLIauozgI6GtErqmkx8mk/Xl6JQFkNHEUV&#10;rFq3EZHnYhFOSI8KD8A5f3eEutgeiXaxEBP8RH88CzLaIxFmumt3lOVuBBrvxNalalDjyD1QkFEc&#10;U5RTnZJZLM+Tlf4EeRIYyUjLgyOrCFkZBYiLS0JPX3+YkH+F68Wtc3JyLXZz41LSnR0dzx5ydnbe&#10;e/DoUWcFBeXyRVIaj/+3mA5siOKFfXIjD6pmvvKPu1KFV32meL66PyecVhL+uH21oC/fwCrGHvs8&#10;qKy1xTxJonDd1ZBT1SW+XI0oW4V15ajiqY/XW7UOWnor2GAOHbqVlVfDSRNLnLtwEediI2eiQv3u&#10;x8VFJcYFeWwR/ER/TAs+9pNKmOlu2O9ci+26iliqogANeQUoSslMS4st5smIS/I4klI8eRlpnqIM&#10;hwJqCuR1jizIMSjILKZIJwS7ELKNHR0dD7i4uGwm0CAQc3E5LXbwyJFVh44d8f2ruFr3N+Ia7w/Z&#10;n4eRD/HfbKoUP4CjpFKyaWRPy6Nu1N//PfFC0mlQR0fvKOjdugNn8sBZdgLSSqsgpagDBfWlbNBm&#10;MUcZYlLyUFDVZl265SvXk24efyhXTlGDRPWqOHbcGLW1tcjKTOHl5maMVFWVxuTmZv6x14Zz/HGV&#10;osOOtfhOQwZrlWXw/VJ1rFCRhSpHcpgjzoeSrOywPEeWlTryksOasmLQkZdiUF28MIHsH19mYKDt&#10;4OAgScieL/joj3bg+HFJMRn1EwulNSoXKa57ddwpkY3R0748HW6lhNLxeUoyVe+nAE9I/iels0ri&#10;zb/BYx34SfGGbmX4G+dHSCnoQ1ZZl0CbNfFU8eLSpGUioP6eNvkq6jpQVtOGkqoOI373noPo6OhA&#10;bU05r76ufLijoy2yvr7cQPD1/5h2bL3WfEL6d+tlv4HFVgM4714H551r446s1IiSk5CJ5EhIRSrJ&#10;yPDBkYhcoiAVuVZLKVJXcXHYSg1595UaCvtWaMkrCz7uP7VFUprbF8qopUvI6T8yPHtu1sKfEigI&#10;3CjpdFIGidbpTRk6AYOBEH+MEC+cpEFxgpxjSCsIOWYR2MyCO3bcvRx/lf0BCxeTyF15KeTVSKmi&#10;xZp7oer53ThV5utpC0BH8ejr+w4eQ3dPH65cucTruNo2fOVKa1R396UVgq/+x7XvFRdKWKzTNjD/&#10;Tm+7y65139n9uHbNkbVaK46uUjfYpK1sICMpaaAsI0MgabCO7FOs0VTUW6+horlK47+38tPmvdar&#10;xOX0osVkl9/esMdi+qRbJrsrd9yTKJz4dVYS0NuxnxN/lAR4lHx6DiOcNv2UfEK8eQBVfBMj/qhL&#10;If4m8z0WSZG+OiFeUWMZUb0ma+6p6qn6hduUdCFopdi57xD6+gfR1XV1prf38t2BgUtxhPi1gq8u&#10;sn/FNu811xTn6Ltu2GPVtvOg9Usrj1TSJSOKpyr34BNq6FnDSBaSLQQlnR77SDrdJ0GhGSHdKqCZ&#10;NfeHnfIhpryHdeek5AmpxMfL0/F5NVIq6zD1K5BmnpItHLen2xIyiti55zCudHSjp7tjtq/v0uO+&#10;vrbs/v72nd3dbaJn5/9V27LPRnzjLssdOw5aRu3cb3XFmhv/kj7E+JFUomDhtrCJZy0BgVDpwn1W&#10;IUg3kDbzp4LbmL/feyYXK390x/zFSyEtR7ptWnpQ0lzOlE/vztGmX0efBHU65DghnVYIWopLKcHM&#10;2h6Xr/aiu7sTRO2jhPzm/v5Ldn197UqCry+yf8V2H7SW3XHQatfOA9axNp7x10+4508wEknzTgml&#10;aqb7QnULSRYSL3ztoGsxC/yMfethFdIOM59a7D6diR+Mz+P/+laTNPfEj2voQUWbdNsI+Sra+lBf&#10;shLaemvZNp2YoaC+nJEvI68BW3sXNDRfQXdvDyG/fYoQP9Tf33ZuYKBNtNz3l7JTHvEqNh4Jp4ni&#10;20zcs9+yKJ75eaGq+QQLlS4knxIuPH6cdOUMuaRL59fAAjyboGb8ZJuBnyyS8L8XLccCSVXStC9h&#10;xKtp6ROVG0BZh1QCbQN+RdAgpNPWgDT5cqpLYWPrhpbL3bja1YG+vivoH7j0/PqNq4X9167s7+29&#10;9He9FJH9E2bpfUHCyC3L+LhHab2he9koI5M084betaz5pqRS5X/y/fxt6tMpjtHKQPaNvOr4c+yD&#10;WmBJQIPB9QdDMU96NfHzWpBW1CbKNiCkr2SgRNPmn27T47TppyN7mrqrYe/ggfqWK+jsvkpIv4rr&#10;gx1vBge7awYHOw0HB9v/uKN3/06z4SaJH/csNjrGLas7wS0dZQQz4kkzT4g/RiN7UvIJryVk8wO5&#10;I1zSKpBKQUmn76E3Z+hDlzZhl2EZ3Mrm228/GYsl605ATEab9OeJnycqV9VexUDVr7lsNWnu1/PV&#10;r6kPBRVdbN6+E+5ewSirbEBXdy8Gb/Xi2o3e0Rs3euoIjAhED1R+Cfuc+KNupaPMdxOyKfG0GT9M&#10;+uMUR0hLIARf6bRS8FsEWlGMfOqY2q1DL7ExezoecORMNtbsdIG4LL9LR9WtorMK6rproKa7Cms2&#10;/4iVm36Elv56aBDy6V08J24o7F1CkV9ch96+AQxeJ+QP9o7evNkrIv5Lmik3U/w4t9DoBLeozphb&#10;xJp6fjMuJL2ClYdI8EZB96nahapnFYBE8bSi0O6cdUgbG7alkT2dbPmjaSykNbZisTztzi0jQd1q&#10;aC1bD0Xi65Oyi+ARFA39NdtZkLdy0x44B6bA0u0CknOqcbWnH9cI8Tdu9DHib90SEf/FzJQo3sw7&#10;x8jEO6vOzDNnlI7NU0IP0uCNqbr6o9IpKPEHXctYxRCqnh6jJY3qrUNa2Pw7OpR7xLkAO22SIKa+&#10;F3+TNoCs0jI2xZoSL0l8fmFVM3zDzmHfUTM2WeOQhRdsvDNg7ZOLmNQKXO7qw42bAwT9ozdvDxDi&#10;+0XEfyljxHNTjUy4aXVm7imj7GFHQiJVN23GKfFHuTSYo76dkEnIp6/R4ydI806V/rl7oH6eNvV0&#10;fp6ZN6kkZzOx3egcxNR2QFaFkr6REa++dC12HjaBZ2AM9hw1xdZdRjBzughb/yJY+xXAKyIPXf03&#10;cW2wDzdvDYiI/9LGiHdNMjJxSaozc0kcpc+18wM3Sigf/C4d9ef8CkDJp8Qz0oXEk2M0yKPNPR25&#10;o7Nx6HN0x13zsc0kFgY/uUJj9QEo6W5ij1Bpr9gCjWVbsfOgNX48fArHbENh5ZEDS+9CRr5XZBla&#10;OkhTT4i/MdQ7NnR7oGFoaMCEkC96mPJL2C+Jp8+0U/9Nu3NU0ZRsISjZFJ/2BcEdqQwUJ8l7qOKt&#10;gpvZrVn6OJWJVykOnEnDtpMR2HiAi6WbzLB8sxl015/A6h9tscvIGwetw2Hqko5TviU45V8K28Bi&#10;eEdXomNgWEB8z7sbQ33tt2732w0NdcsLvrrI/hWjxJu4JZ40c0uopcQbe/OHbYUEHyJKFjbz9Bgt&#10;hcTTloCeSxVPQe/oUbUL/Tx7nIqmQnHJxQG7FNK9i8BWwzBsNwzHd0eDsNM0mkT+yTByzYKFVwFs&#10;fIphH1QOu6ASOAUWovfmQz7xg32Tt4Z6r98c6gseHOr+Y9+e/XeZuUviQlPXpKNW3KQKC4+kVzRL&#10;FX32na9ofmAnVDp/UIeSzR/I+VzpDD78yRg2oa2MeAv/apj7VsCCxA0m3EL2uPS+UwnsefmDdknY&#10;aR4LY/c8mHvmw5r8X0q6rX8J7AJKYe9dgK7rD3B9aBDDI9dBovong7d68q/f7D04ONgtGsT5Embl&#10;kfSDBX2OzjPhAc1DR4nn++5Pqv44PCsAUzipHBRC4qnizfzrPxJPFW/pX0WCtQriu4tpSjOmbpoD&#10;x5Sby/y5jR8h2r8CdoHlOB1QDvvAClae9srnE3/rJm7fucGa++u3eq9cv9XjfO1aj6rgq4vsXzFL&#10;z/illtxEHxvPhB5Tz5xxOiGD+m5+E85XNt2mpXCMXkj6z0CIp9G8dRDx84H1TPFWAdWMeCvfUtjQ&#10;R618SghI5E73KemEcPvAKtgHV+JscBXOBFcw5TsHFKOmqQfXB2/i7t0R3B65OT04dP026dfH1DRU&#10;bqipqRHdov1X7RQ3QdKKm3jc2DOnjBD/gs2wFRBPh2kpqULiKelC4n+metLM00EbGtRR4ml2DKvA&#10;WtgEkYpAiLfxp814FQneSBlQwbYp6WdCqnA2tJqAlCGVcAiphmNYNbihFWi6MojBodu4c28Et24P&#10;znb3dD6tq6sqa2qpsyPkb2loaVnR0d1tMImZj5ghAMPk3+EDb0KPxxvTmZp6Kye4dJHZeCdtsfFK&#10;TCTE3z/mUTZDI3a+4vmgpFOC/yHxdJrWL4inz8pbE9JP0VRoAXzC7Yj67QIrcTqIqDq4+iPpjuG1&#10;cIqog0tEI4NrZAO8o2rR0nULA7duENJvorevEw31te/rmmpvUfIbm5svTszMRE3NzUVOzc0IwN+e&#10;m5v6BSb4mJkIn5kZ9SXkW87MjG2YnHwjihUI8SttvJJiTnqUjpx0K+OxGzWfNfMflU18OdsXwIjs&#10;s1m2pInnE08TJJAAjxBvG0L8PSHfNrCa4XRgDYnYqwjxhPDgGjiFEcIJXKMb4R7dBPeYdrjHtcDr&#10;wmUEnm9FdWsvuq9dQw8hvaW9Aa3tTWhsbXl//caNp5M83t2Zudlh3uzM8BQBLSlm5khJMDvHE2Ca&#10;YJxhbnZ6aHZ2YmB6eqySEO/xbvKNqIdg451scJJbGmnILRs2ci/n0eDuhMcnVbPgjZT0ZgzbJsfp&#10;ZEwK4RRrOgHDnCieEk/TolDiqeJPk0pAFU79OFX5mZAapnLnyHpCejPcz7XCK64N3hevwOP8Jfhc&#10;uIKolMuM+PbOTlzuuISrXZdxtbeTBXtv3r2fneDNzBDCedNzs7zJuRke3ebNzfGm5qZ5hGyyKcQU&#10;K2fnJnlzs5PThPTxd+9fD799+zKFQLQoAiXekFtMiC8cNuKW8hjhhPifkS1o0ukx1uSTQI+OyQtB&#10;n5q1DOCnRDkd2gS7UNLkE8WfDqvH2bA64rsb4UCO0dIlqgncmFZwY9sYPOJaEZDciaDUXiQU3UJR&#10;7U0M3nmOtqtXUdfUiNYrbejs7UFXXz/GxidAiAfvwxxm8AGzmCMgnp1sfyDbQvCP8EAIByEcE+Nj&#10;eDv2/PXY2Msegsixseei5+5PcIuJ4vnEn3Qv4rEp1lTVhHB684USTo99PE7IZ1OxPfhZsITE00j+&#10;VFA97EIaCeEEwbVwCG+EU2QzXKNa4RbTwhRO4X2+Hb7xl+CbcBWBKV3wS2jFuexuXL75DvdeT+Lx&#10;q3coq65DdX0d+gdJX374Nobv3cf4NA/Tc5RwIdm0BNvnV4I59neGEP723Wu8ef0Mb948wdNnjx8+&#10;f/G4hexHE+IPvXv3SjQKyNKfsRSnRfwUp4xY/gMT1I/Tkk90BZtVy2/m+ccoWFPvSx+erIB1APHr&#10;wQ04E9pImvR60qTzfThVNW3OqQ/3TbiC4JRuhKb1IiarDwnF/bh6exxdw28x/Gwcj96M4unoOzx5&#10;9QoPnjzGy9E3hPApRvA0EfMnosGI51cCEH3PgDT3eP3uDZ6/fIanzx/h3v1h3BsZenx/aLDq3vCg&#10;29MXj7a+ePFCtNghNRtC/BnvnEgHvwyW987Um9+884knETuJ8mk3jxJP95nKuXQsnv+krLlvHfPv&#10;5j6VsAmsY8SfDWsgUXo93Ikv945tgn98C4ITOhBJyE4s7EdCYSdya27i+v0pvJgE7r+ZxLN3s3j4&#10;YgxP3oxhbOoDpgmrQmXTpl1I9ueghPNBzp+ZwuvRV3j47BFG7g7hzshN3B26NlGalzwQ5GgdWp6b&#10;tqk8P10UzQvtjG+ivoN3UqS9V9Jta698npVvJUxI/5smJDb3KoOZZzGMPIrZ2LuZTzlMuaUwcaeL&#10;CJXBihB/Koif2ZKSTv27fXgTUzs3qgG+52oRdKEF5zI7EZfZhpL6flQ1dePe8zG8nuIxjM3M4c30&#10;DJo7utBytZvhxejEPyRZuE2VLmzmJ2d4GH3/Di9fv8Cdh3fx5Nlj9PdcRkHaBZy1ODYedNa6J9DR&#10;yp9gY/KFaLkrV5olnjx5IvbgwYM/9+TNM57xS894JwWe8Uq6ftY/a9LOpwC2BDaeubDk5sLcIxum&#10;LpkwoRmnHVJx7HQSDM+kwNQ5B6ZueTjlV0m6ajWwD6ljPp2CRu2e5+oI6VWISWtGQk4bypq6MPzk&#10;GcZ5YHg3PY1x0nRPEAbHCZuXewfQc+MWnr0dw7upmZ+RTiEkXkj6LGkFJqYm8eLNazx9+QIPnj7E&#10;3Uf34B/gjTOWRiAqR4Cj9ZTPKZM7gWet8hMuRru3tTWZtbc3GU1i0nD2w8SB9zPvN73HexXBT/Hn&#10;MkfvFMUz3ok2Z3wSah18k5+7BOXCyjURjr7ZOENwNjAP1u7JsPVMgw03FYZ2sThmEwtL1xSYOSXi&#10;tHc2HPzz4RRQDIfAUjiHVsIjqgr+56sQl1aFwsoW9N28g+dvx/F6fAajk3N4yyOkzXzAJGGSYopU&#10;AGFJ6sTHbUq0sDmn2zzC+NTsHFH5LF6NvcXrtyQYfPSYJUzyCwpEQJA/TtvbwNfdET7Otji+axvM&#10;Du546+LiPEIIv/Lw4cMG0s2rI6iZm5sonph7d258dtxk/MO4puDn+HPZWZ+EDVT1Z30Sr0QnFL0O&#10;js1DSFwhAmLy4BuZCyffRLj6JcPZJxH2Hufh4E32A9LgHpQBblAWuMGZ8AzOgk9YNgKicxF6LgdR&#10;F7ORnl1C+uDXcOvOAzym/vv1e1YB3kxOE/JnmbKFmCCVYZxgjDT7DBOkRZieZXhPXqck07QupC+P&#10;56/fMOLvPHiImPNxUFRVgYauJrbv+B77Du/Fzt0/YtPmddi8eSN+/OE7HD2wZ+pSe/O7B0+ejs3O&#10;TIySqP/N9NzUs8m5ye6JufeRY+/H/pzdOwf/JHGi+B89I3LPFRZlXy8pKx7PystHUkYG4pPTcD4+&#10;BVHnLiI67iJCo84hNDIGEdHnWfaKsKhohEfHsu3ouPOIO38R8QlJSE1PQ2FpCcti1XPtBobvP8aD&#10;Z8/w8OkT3Ht8H3cfP2T7j1++JE31Kzx58RIPnz8n/v8ZHpCmmx679+QJS+tCCMP9x09w9+ED9v7H&#10;5Jy0rEwoa6pjkaQElNRUsdRgGfRW6TOsXr8OazZsxOYtW7Fu3TrY2tri0bPnxD2QMHBuirQqUyA9&#10;fFK5RntHJ0aD30y++WM/g/9fmU9kHqeoNNukoiKroqIi50VpaTaKijKQn5+OrKwkZGQkID39AtLS&#10;ziM+PhoXL0YhKT4KCReikJxwDmnJscjOvICsjPNITT1Hzj+PktJcNDbVoKv3Ci5dIRWgt4POo8PQ&#10;yCCG75C++YN76L89hL4bN3D99m1cGxnG4N076L11E4O372Dk4UMM3bvHXh8cHmJ9+tLKCiwz0McC&#10;cTHIKytBQUUZGjra7NiyFcuxYs1qGKxcge+//xHbtm2Dje0pEiy+Y65jZo50+mYniCsZx9j718OE&#10;+Kzegd7jfX19f+4uXmVlzpbq6ryk2urc+9XV+TOVlfkoK8sRVIBk5OQkIJOQm5FxkVUASnZGGh/Z&#10;medRkJeI7PQ4JCWEIzU5ClnkeFFeEspK0hmqKnJQmJeKPFKZuJ6u+H7XDmzZ8RN+2Lsfm374CcaW&#10;lvALD4OLpyc2bv2eELkaOnp60F+zBlt/+gkSstJYKCEOGXk5KKurQXc5nb2ry7By/Wpy3gosX2GA&#10;w8ePkf9RyFqrBy9e4T2JDah7GR1/g2cvHhM8HOnt781rqK40r6+q0hBc/p/XamsLVxLE1NYWj9TV&#10;FfFIiaqqPJSXZxP1pqOwKAU5hNzc3ERWCfIIcrIukB85EYX5SWw7NTkaCRfDcD42CMnx4awi5GWT&#10;SpF7kW1nElRWFkJFlQMZjjTEpaSxWJYDOSVF0jyvR0RsDI4Zn4SEtBQhWIG9Li61mJwjw86hUNPS&#10;hKauDtZu3MCa9c3bt0B/tR6OnjyG2IsXWKLE9Kx8pKTnYOTpczx9N4m+W8Po7e9DXU3l4/rqilIf&#10;rpd1Y02FluDS/9xWX19s0NJYGllfXzRcW1vEa6wvRkNtCeprC1FDKkBZWRZRfxqKClII0clEzcko&#10;zk9DPqkIpcXpTPHBga6IjvTBhbgAXDwfTIiOZaAtQkbaOUSEeSEszAcqKtKQk5eCohKHQBbySjJY&#10;s24lYi6cg7mlGeTkZKGgIAcVNWVw5KUhr0j2ybk6S7Shqa2BFasMsH7DamzYsI5tG5kYom+gm6AX&#10;rm5cAi/4+YfgfGIKnLz8sXTlevywcdOE7a7v+309PQO9ud5/Xr/+S2tuLjcg5BPiC4cJ6bzGxlI0&#10;E7Q0lYFWgpqaAkZ+aWkmI7q8NAMlRamkIiQz0n29zyIowEVAfBDx/0FITYxERkoM0lMiEX8hBBGR&#10;3ggJ8cCSJSpQVZWBktJiaGjIYelSVXz/wyaERgTCjXTHdLTVyDF16OqqktcVWKmlpYTlejrYuGkt&#10;rGzMcfqUGS7GReFKRxvp7vHH6qkfr6tvxI6d+0hkvx3ufoH4Yd9h9kTuj6tXjfse/+lqhOUelxjb&#10;vWqCyxYZJZ4qvqWhbLi1qZLX2loNira2GrS0VIBWBOIKQPw/aa5zSSuQi8ryLBQXpiDAzwmeXDtG&#10;PiWeqj0lIYIEfqEkFogg+4GIO+dHFO8JD3c7bNqwHMeP78ahA9/j2JEdOHLoR5ibHEFUlB+io/1h&#10;a2WIM7ZG4LqcgsNpU5y1M4HdqZOwsTSCt7cLCxwf3B0kvfsJzH2gY/mzmJ6bZSN5r16Pkm7cbtKS&#10;qMH2rDN8w6JZVs0NWktAiEfCmX2Itd27XHDZImtvrjZoa6mKbGupHL50pR6XL9fi6tUGdHY2oqOj&#10;Hleu1LEK0NBAumkEjfVFqK7MYWr39rSHn48DAv0dERnuheTECGSkRjHSKRIvBqMg6zyqSItxqa0K&#10;V8ln1deXsviBVp428rntrZWoJ5WqhXz2retX8OrZMO7d6cP9uwN49fweJt+/IERPAR+m6XAOwwfS&#10;LePNTrIbNGOT46S/P4aHj55g5Yp1UFbRhI2TC4JjLkDHYCXWahng1K4tlHRcPL1/q+CyRUbINejo&#10;aIzs6mwZ7ulsQV8PH73dzejpaiJoRCepAJfbqxl5zaT5Lya+PoI03f7eDvD1Oo2wYFdkZ5xDXtZF&#10;EsHHo6muCG3EVQz2t+N6XxsGr13CyAgh8/4NPH1+h+Heg+t4/uo+Xo0+miWYefnmEY+UvJevCd48&#10;nnk99hzvx0cxOfWO3Yyh/fHp6Ul8+DCLd+NvMUrIpvl6X42Nory6CocOH4WCvCqJIZShtGQJ3APD&#10;YWpnjxW6a3GQBITnTx/DOZvdu2LO7v1GcOl/buvqatLv6WyM7O5qvN3T24z+3lYMELIG+lpJBWgm&#10;FaCJgaqVgpIeRYK18GAuAv0c4ONph8qydHReqcbwrQ6M3OrCyO1OPLzXh9dPb+MNUfCTRzfw6MEg&#10;nj8ZwePHI3j58iFevXoy9eTZ3dGnLx48fjH65O7LsYfDL18/HH4x+mjk1eiThy/Hnr5++PA+Hj16&#10;gKdPn+Ih6d8/e/IUDx48IJXmPgZv3kBDSzOCwkKxa99e0Hy9Guq6UFXTwmIlFQTFJMLezQcKHA38&#10;oL8C0Tb7EX9636HE0/v/XFmx/zPr7m5a2tXVGEiIHxzo4ZN+feASrvW3kUrQgu7OBqb6rqv1LKij&#10;gRslPiLUnREfGuSCoRvtuNbXjNs3r+DOzQ7cud1BfHE3Hj8YwIN7fVN3Rrrf3bnTO/bw4Y3R+8PX&#10;39y9M/D87p3rQ/fvXG8myL53bzCOKD6KIPLOnVvnbt++mTk0Mni5vr7qWV19JTIykwlSEBkViuAQ&#10;f3h5ecCYdP+Wr9SDmY0F7J0doUbXvFHWhpqqNsRklBEWlwRHV19oKy/BVt1liHc4jgun91jFn9kt&#10;ujdPra+zSYkQaz/Q09za09M0Rom/RppooeIp6R2Xa4gvrmBdszgShJ2L9EVUuAeCiG8P8j+LK+1l&#10;6O9pRE9nHQZ6m9DfWYuujiriIqreXu2oGbkz0nvlzp3+hnv3rtURkmsI2YX371w7d3/kmt29kWs7&#10;7927vvbBncEVL148MKhtrFxb21BxZPv2TedVlSUHZWQlJsUlFuCbb/8CCcmFWDD/bxBbNI/4cnlo&#10;62rB0tYKTm6u0NJeCjVlHair0ZWv9HAuOQUhERewRncVdusbIMHREAmn95Igb5comxa13t76+T2d&#10;Tbt6u5oyujubHpCmfoaST9VOm3iqdEp6emoMEi6GMuKjw70RHeGJ8BA3eLpbkaj7IAJ8zyKeRPFZ&#10;6TEoLkhEWUnmZGV5xu2y4pSc0uIUt4qyDLN7924YEeIN745c23//zsD6B8M3lO7fv/l3D0ts/WHr&#10;ku3bt3hoqsp0qSpLjcvILIK0lBhIJYCMtATkOPyxgOX6y7B7/z64cD2wfdtPUFfRhRbNrbNsJWKS&#10;EnHshDm2LV+FExtWIOHscSTYHzS8aLtbSvBvREab+86eJr/Orqb+nu6WSUq6UO0UtOtGI/bzF4IR&#10;G+OPmAgfRjxt7r241nCwPwFry8OM+MzkcOTnXKBB3uuS4uSG4vyE09nZscuLi1OlKiszxe/cGRR7&#10;cKv3v5wQ8cMPW5Q01aVPE+KbNTSUXstyJCHLWQyOnBSDcFtJRZGN0/sEBMLXJxAr9ddiqY4+tu/Y&#10;h6CoGJw4YfbqwEq9nljbIzh36sipi2dE3bmfGQnw5Lqvttj2dDe1dXW0vKOKpxF9x6V61oWjN2GS&#10;iW+/eD4EsXGBiIn0QlSEN0LDPODnbQd3R1NYWR8h6rdBemIo8cdxM9mZ5x8UFySk5uSc/yEtLfxb&#10;wb/6b5m2soyYpprMHk1NpYsEfTIykm9k5WQgLb0Y0rKEeLItp8Bht2Y5yorwDwhCSHAkPEgw9/32&#10;HfAJC0fIuSgY7tqE2FOHwwkOxNgeEY3P/9L6O1okB3qbTXq6mxt6uxvHaEDXTfrx7S3VRO2pSEmK&#10;ZOPxifHhuBgbxPfxRPWRUT4I9XeCtxvxs44nERJ4llQMbx5p7scy02O6stKifdLTI5cI/s3/yHR0&#10;FBU1NRUPaWgonieK71NSlnsrLUvIJ8QrKiswKKkoQ15RAd9t3U6IjyCtUNxEQGAYIqMj4GBjCE/z&#10;wz7Btge3RdseEjXv/8h6ehrF+3tajAZ62+r6e5tHqW+ngyvVFfnIzY5n4+4pSVEMVPV0lO1ctB9i&#10;o30QFeKO4AAS3Ye4jkeEc1/ERHvdTYgL6ExJC0+MifI6GBPD/aezWqioyMmpKsgd1tJSzFRVkr2n&#10;riQ7rUqIVlVVhbKyKlRU1KCkpERKlfEzZ848Cw+Luebv5lTpZW0EL6uT5iG2B1eFiLpv/7kJie/t&#10;baob6GsZpYqnY/VlxVnsbhz/pkscU/3F+FBG/PkoP8RFkiAvxIuozeFFeJhrf1iYa/m5aI+L8Rf8&#10;PGOjPQ7ERnj8y3Pb1JXltNQUOWfVFWRr1ZRkH2iqyL3RVJIbJYSPKiqqvlFWVnlCKkL/5q1bS86c&#10;cQj1djht4mF9cl2ozWHRw5L/J/tIfCchvoconjTzTfVlKC/JJoFaMnKyLpJo/SKyM+KZrz8fE4jz&#10;kf6suY8IcH1OFN8SFOQQTog/ERTktCk42Ek7NNThi+SvUVOT/UZNSX6duiLHjRCfraYkV01UX0dU&#10;XkfIryaqz92ydVvQlm3bDInqV3meOSPqp/93jRJPgjmjgZ6mur6u5tHujnp2a7aqvICpvig/DXnZ&#10;KYT4RCTFx+BiXATp1gXBzs74ra2tcVdQgENwkN/ZrQEB9tKCj/yipiEvv4Cofrm6otxuNUU5Q1IR&#10;jFRUlIwo2Vu3fr/nu+++X7Ft27Zf5X//oY12s7o66j8Sf6WtCrXV+Yx44VSs3Jx0Rn56Sjy4XAeo&#10;KMrNSksseEoUWHDqlPEhe3vjxYKP+9VMWVlqnjKJ+LWUlMS3bNkivnXrVrFNm34UJU34Z40+bXKp&#10;tdLwUktldefl2jekRG1lHmnqc5Gbm4q83AwUFebAy8sZSvKLocCRAEdKYkZ6sfhdORmJ86pKcqIU&#10;41+jFRdnzisvzNxdVZ6dfamp4mFVWTYqS7OQk5lECM+Fl7c7GyqVFJsHCfH5kJcVh5y0FI8jIzEs&#10;JyMZJS8j+cdfQ+aPaiUlGXplRVmeNRVZ7bXVha+pbz9/LgIa6qr4//y//1+Yv+BvjHwpiQXgSItD&#10;XkaWJycrQ4iXiCTEi5IOfK1WVJS1kETx3xuf2HvOxHDP9ZV6KuP/8Zf/CwsXLsQ3f/sPLFgwD4sW&#10;fstUL7l4EWSlZXgcWc4wR0YmUkZGRkT812xGRvs5Rif2GhsZ7q1YLD7/xYJv/4L58+djISOdlt9A&#10;XGw+JCTEIL2YNvWywzJSIuL/EGZ6fM8G4+N7zy+WmDcy75v/4ImLizO1L2TEEx+/cAF/zFxE/B/L&#10;Vuuraiya94272Py/dokvmD8uvkiCNfcLxRawCiA2fx5kpKRZU08gaur/KLZihRpx498YEtLLFi2Y&#10;/1xCYjHExCRIcLcIixaJM9VLii8GhyPPfLycDEdE/B/FxBYsWCu2YF4kIf7m/PkLpxYtlCSES4Cq&#10;X3yRGGQkpElzL8vjcETE/6Fs3rx5SuIL5p0RXyhxSXKRxDu6XDlr7heKQWyhOKQkpbF4sTRPVqB4&#10;eRHxfwybP3/+4oXz55su/HZBw6IFEmO0qaekL5hHyJ+/CIslZAikGPEyUlKRMpIi4v8QtvCvC8UX&#10;fLvAaME38+sI2aOLFi0igR3BvPlYtECMNfkykotpVD8iLSkdIy0tvUrwVpF9zfY58fO++XZUbCGf&#10;eOLvmfKJ2mlkPyMrI/tAVko2RUpKarvgrSL7mo0Rv4AQP39B3cL5CwjxpC8/X5xF9VTtNKqXkZKl&#10;eCW7WLZWVlrWkiPJESUQ/NqNBHKMeBLd1y1asHCUkk1Jp76ebkuISbIAjyMjNyknJXeDqD6KVADR&#10;mu9fu1HixRctMhIXF68j26OS4tKgkT0lnvp4Sjxt7gnxIM39M0J8obQ0Z9/ixYqiRYBFJjKRiUxk&#10;IhOZyEQmMpGJTGQiE5nIRCYykYlMZCITmchEJjKRiUxkIhOZyEQmMpGJTGQiE5nIRCYykYnsK7Xc&#10;3vH5RQMTC/O7J8UKeybF/2lcmhTPFCC9/Y1YVvPEwtxL46L55iIT2W9hRVcnFpb2TEkX9LxXLeqZ&#10;WFbUO7WhoHf8R7K9nwj2aEkfz7Coh3eyuIdn9N9BYRfFJENexydkt42fzLk0bpjZ9vZoZuv7/Tkt&#10;b3/IbBtdH1Z4e6lfWp+Sd2qfhOAriUxkIvtXrLzj/TfU2xZ0TckRAatTYRf3TK4r7h7fXtw1caCw&#10;e9K0qHvCoaB30r+wZyK2sHcyvbB7orCkd7qipHu6prh3ura0d7pOiDKCov8MnXwUdk7V5XWO83Fl&#10;vC677X1tTvv7mqz2txXZre8Kc9rep2e3vTuX0TLmfb7s/qnz5fcO+ab3b/ZJ71/iGNfOOZvQJsrI&#10;KjKR/VeW2/thfl7/B8ninmmFgj6eRkEvT6+od2ZDYd/sTyU900dLeqesiHhdiZADS3qmYonoU4nQ&#10;C4u6xmuJZ79U0DnRX9Q9dTu/d/IhEf/zou7JV0T8b0r6p0eL+6ZGS0lJtymKBgToJfu9s6xk6J5k&#10;KOyaYCCfOZp3eWI0p/X9aFb7+zdE9K8Inmc0jz3IaH47RITeHV5wu8EvrTfXK6U3xvn8JReXuLZj&#10;VoFVG60DylTNfapFyymITGTUSvogUdg3rURC7mX5XTMbC3tndxf0zJ4s7OXZFfbNcIv6ZoJJGUf2&#10;M4gYS4iYG0u6J68S0V8r6p4eLuyZeljcNfWsfGDudVHn+FtSThDvPF3cP4viazMouw6UDMyh9NoH&#10;lPTOoHwAqLgGdpweK71GziPn0tfKej+gqHsGxT10n7yn7wPbLuicRlb7O6Q1v0Fa42vEVz3B+fL7&#10;DJEFI1PEo7/3Se5+7ZPa/9Ax9vI1q4DqRiu/ijRrvwovS4/8Y+aeRatMPYtEKyyI7M9n+d0Qo967&#10;sJu3NL9nZkth9+yhop7ZUwU9Mz6FPTOxhd1z2UTwleRYKxF/Nzk+SEQ/Qrz9w4K+6edFfdOjhf28&#10;9+TYZNHADK+of26GCloo6lIiaIoyKurPUE4EXjH4abuSgPTXSQNA3tM3i8KuKSL2aeRfnQDpryP3&#10;ygSyL71HetMbJFQ/RVzZPUQXDSMi/xb803rhGN0Ep5hmOEQ1wzakFkTksPSvgKVP2Xtrv7KnROwD&#10;ZtzCCjPPknBLboGJGbdorYV7gYzgZxCZyP44RkexM1umZLIuT6vkXuXpZHbx9InnXEuwjYiZ9Ldn&#10;LQu6ZzyZwHtm88ixBlJ253bMDJHw/VFRz8xLIvaxkv658aLeuamivlkmbCrWfyTmz0HFLBS3EMJj&#10;wnNK+sHETVHQOcmQ1T6GlMYXSKx7iviax4gpvYfQvFsIzLgGr8QuuJ1vh2tcGxF3NWyCKom4y4jI&#10;y2HuWwYzn1IYuuXhJLcAph5FMHMvnDD3KHxG0GfmUVho4VHobe5ZuM/CrUDbzCVXNLovsq/ffLKG&#10;F/pl3VFJb51cldE+vSvtEs8kq2PWMevqjE/21Zmwwr652KKBueTinrn84r65WrLdkXN15mZOB+9R&#10;Tsf065wrM++L++emiomgKUqIMEuJSP9TUPGSkqKciprixs9FTsUt9PhM5L0AaWiQSTw3FXhG6xtW&#10;UpHHVdyHV3In/DMG4JfeD6fYNpj7l8PCrxzWgVUEFQKBl5BjpQxmPsUw9ixiojfyyGf7dNucW8gj&#10;Qn9jxs0bMuUW1Jhx88PNPfINLbgFehbe+WKCn0xkIvv6zNynaKG5d4m6f8bwltT2SeO0tkmf1Lap&#10;pPT26YrMK7OXMq7M9hHB3yQYISJ/QAT/lHjtV6SP/Lage26yuA/I65whITlQSEVJ9otJSUGPUWEL&#10;IdynpfAc4XlCCAVOPze/aw4kwkD2lSmkt71HSvMYLtQ8xfnqJ4gtv4eQ3EEi8D44x7XC5XwbrIIq&#10;YBNSA8vASiJ2IuqAMubJqcj5Yi756NlNvAph6l1EBF/AtmlJ9ynMufk8glFTbv6wOTevzoxbEEnE&#10;b2TCzTcw5RaKC346kYns6zI6EEU82qrYiufHz1U+90lvn8xMbZ9qTW+duJXdOf00vXVqjJQTGVd4&#10;0zlX5njZnXMzBT1zs3ldxNP2ALmdsyAeHqRfD3qMlrn0NeKJczqBrKuzIO9FZscMcslr5P3kPR+Q&#10;3TH78Xy6nXVlBjlX59h27tUZJnT6uelt4wypLe8QW/kEQblDCMgehGt8B85ENcA+sh524bU4FVoN&#10;6+BKJngqdFPfYpj4EPGS0tyPhOi+hQwW/sU/8+5CgdPtj/Ak53kU8Mw9Cj4J3jNPJHiRfd1m4Vsu&#10;Y+ZVtNbMu9TEL+N2eEzF84pzlc+uRZc/f0rwngCRpU8ZokooHjPEVDxjiK54wXC+dhQhhQ8RnH8f&#10;ESVPEFP5EnE1bxgiyHuDyPHAvHsIKriL4ELilQvuIazoAaLKniC8+CECc0dYGVtFPrOcfL4AUaXk&#10;tZwhuFzsxOmoVoIW2EY0wYp4cBM/0u8msAqqYiKnnpwK3cyPeHJy3NS3lAne2JvvxYXiFnpyWlLQ&#10;MP6Eey4D7b8beZCGQSh4z8JRM4+CYQsvgeA9RYIX2VdqZj5l8y38S7RNvQv3mfmWetsE1RXaBNf2&#10;WQXXPbMOqp6wDGqAZUgjLIKbSNkMq7B22EV24GxsJ6zDmhlsI9tYaRPeAqvQJvJaB9s+FdH68Tj9&#10;DLp9OvoSO5/izLkr7Hyb8CbYx7ST85sZzsZehtPFDnim9MMtoRvOF67CgRyzj27FmZg2nApvxElv&#10;4r1Jv9zIp4QI+nNxl7CS4iQRrJEXDdWLmIBpaeJVzLbZwJxrDozd8xiM3HJx3DUbx1yy2Gsn3PPZ&#10;oJ2pGwnpmYfPG7ZgIf3nHj5TJHiRfV1GB56MvUv0SDhvaOZbFm7qXVJj5lsyZOpT/sbcp5xn5l8P&#10;i8BGmAc1wiywAaYB9R9h4l8DI9+qjzANqiPHa8l2BREi8byBpA8dQt4fXEfeX0teq2ag+8JjFPQ8&#10;Cgt6SyysHtbhDQy2RPzUo1OhU69OhW4dSj4vqAbGvuUMVPgm3mUMxl6lMPIswUmPYhi6F+KERwEM&#10;ufkfBUxBt4X7VPAMblk44ZoJQ2dSumQLXieNhRsRvUsez9yd9uHzhk0+Cj6HCD7bwMEhSSR4kX1d&#10;RsNSE+9iA2PvYiNSRpp4F9WR/vwwwaipVynPxLcaxn61DEa+VOBEbH7VTOy0FIIK/qRP5UfQfXoO&#10;bQAo2PkBJAQPJNsEdPvz97AGg5wnbAQoLEmjYBPWyIR/ikQB1qEk2iDHzEijYeJXSURORO9VxgR+&#10;glvEBE69Oi0ZmMBzcJx4cKHwKZjIXTI/4gQV+mc4SURvRM4xcs6GhXs+z8Ijd8zMNXfEhJvTYOaW&#10;E2PGzTVxcEla6eCQICn4GUUmsq/DPgm+kAi+4OeC9yziGXnzxUghFP7nIv8l6HGh0P+uUfAnJRU6&#10;KU/6VeGEd8VHsX/+XrNA6v2JpycCp0KnoMIXCt6cRANU8EKPLoRQ7FTgx0iIfpQI1tCZenEidFIe&#10;c8xgXpwKnnry487pfwdDF8E55HVjEt6buGbOmLnnvzPzyL1v7pbVbuaanXjGKcnurFPSFnf3CNFa&#10;TiL7uuwfC76ACd7St4RHhfVJjHUMdJuKlR7ne2i6T7dpI/ApAuCfy48M6GufXv90jJZC0OP0PbS7&#10;QAXP79+3wDa8FTahzbCi3QPi+U39SQPhU/4xlKdipx6eeu9jLkTYBMddaZ88l/XJqdAPn03GQftE&#10;HDqThCMOKWz/yJlkHHNIhaFDGk44pn/ESScieKcMmDhnwtwtmyBn0twp7YWlU9q1s04JpWedEoNc&#10;3MOPubhE6Lm4BImeqhPZ12NU8BZE8BaehUakjLQggjf3KRomGDX3LuIZ+/BFzffGfNEKYexDhOrN&#10;F/vngv8oYMHrxz0rcJRbxkC3hecKhf+z95BjVPB0vMAikHj5ECJ6InZaUu9OBW9OogNTH9LgCPrr&#10;J5nYC5jQjxCxHnLIwMGz6Th8Jh37bZOx3yYJB+2ScOBUMvbZxDPstb6Iw3aJOGqfzARv6MQX+8/L&#10;TBbWm7gS0bukvbd0Snlk75jQedYpLtvVNZzr7h64x8MlUMvFJVQ0405kX4f9TPCeBXzBexYOm1MP&#10;71XE+vAmviSMJ+L9KGwv4mGJkCno9glP0iAQCI/Tc9n55NhxbjmOuROxu5XiiHspE/0xD3KM4PP3&#10;CEH/l6kf6RIQUMFbBZNQnoidllak729BugNU7J/33Y+55BFvzh+Uo2E8X/RpOHo2BQds44noE7GX&#10;iHwPEfluy/P40TgcPxgGYeWPjjD4/iyWbT0Drc220NvuiK1HArHTOILhOGkMLLl5MCX9fCuXdJ69&#10;Y/yYvfO5u65u4a3ubsEJLm5hdu4uwd8R4SsKfk6Riez3bX8neK+iOnrPmQme9OFNiYcXCphCKMxf&#10;iv6XEDYCQhh6VBDvTsVORV/C8PeCJ90HAhpVUNDGxjygDqeI4ClsguthGUAaAyL4kx4lMHQnnp1A&#10;KHjq4Q8Tr0w9/IEzaQQZROjJ2GkRj91WF7Buvxc01ptAd70RtNccgvryHZDX2gxZ9Q1YrLwKkkor&#10;IaO8EtKK+lgsrwclza3Y/JM1TOzCcMY9Hmed46bOOES8cnULvenuElTl7hoc6eYWYurmFrzO3T1I&#10;1J8X2e/fbLhJ4vSespl3npEZ6cObe+cJBF/ABG/yMxHyBX/Si4TlntRD80H3+WIVip//OhU5hdCj&#10;U7FT0Rt6kdcIhO/99P5P/4uKnfbV6QAdFfqpkAZYB9WxcJ56dyr0E1x6+60IR12IZyeiP+JEBc/3&#10;8AdPp7KwfbdpFFb9dAbyS3aCo7ERyjoboKy9Gmq6qxjkVHUhr6zDIKekzaCoog1VjeWQU9SCsroe&#10;dPU3wdLOA8Szzzg6BIy7ugQ+dXUJHkhOL6xIyyyMScsotEvPLNo5fO/e8jt37ogenRXZ79dOcRMk&#10;iehXmnjmmph45MXQW0/GnrkjBGNE9ETw5T8ToxAnvUlITQfMfMo/emQK9ppA8LS/foxb+TPBC0VP&#10;S2GDIRS+8LOZ2ElIT8VO++x0sI6N2BPRU/ELQ3sjz1K+h3cl/XcCKngK6uF/sryAVXv9sXqnO5SX&#10;HYCCxiZoL9kA3WVroL1sJVQ0daGstQzyajpQUteFgqo2OAqqROQa4ChpsH0FVU3yGjmupIY1G7fh&#10;wAFjWFg4IDUtf/ze/ccvHzx6MfLg4cMr9+8/Lnrw4FHU/UeP7B4+fLLj1p07Opd6ekT36EX2+zML&#10;90SOlXvixlNeSadOeSQlWHOT2k55Jt0/5Zn4ztQ7b4Z6UypIQw/iVQk+F+c/EivdFoKF8Z/14YX9&#10;d6Hn//xc4WcJBc9APDwVPJ3tZ01Ahc/uw/vXsteNyPnH3YoJCnHgbBbz9Iccc7DLJgk/mUZCZcVB&#10;cDS3QEl7PdSXroXWklXQWqoPdR09qBKxq2guZWJXVNP6GZQ1dKCmvZScs4QJXkldi4hfAzpLDfDd&#10;9l2IjU3CvYfP8ODh44mhkTuvbo/cG7l99177rbt304fu3HO7fef+7o7ubq1Lvb2iwTyR/X7smF3o&#10;/BN2gVrH7IP2Gp4O8Tp2OiTfyj2p18TxwjNzt8QJOuWU9ZUFYhcKVSjOT8f5DcHfH/8keir4w260&#10;784/zu+//1z0VOyfRwvGdHINFX1gI6yCm9kgHgXt19NzqVc3dC1kQqcz6/afzsAmw0jWX//e0B8y&#10;WlugoLmaiV1Tbw00lxgQ6EFDly96ZfVlROA6Am9Ohc2HssYSBjlldSb+Ves34bChEY4amuCnXfvh&#10;7OaFlksduHbzNq709fGu9vaOXe7suHO5q7P5clfHRQKbhpaWjZkFBXKCn1pkIvvtbY+Jt+I+M48t&#10;+8y8Tu0x87i419Szea+px5195l5jx85e4NH55ayfTMR7nEvC549CFQ7MCQXOF/bn4ue/h/+acNBO&#10;uP0J/PcLxf7LCIHOAaD9eCp265AW5tkpLPzqQccWjjrl4bhLAQ6TMP6gQxbz7Gv2+0N782morDoG&#10;5aXbob1iC5as2gxdg/XEu69ggqclFb0K6acrqlJhazIIhS+vosUgISNP9jXhFxyOqLh4BARHwdjs&#10;FCxt7FFUVom6plbUN7fgcncnmi61oamtFSVlxYiJiUJgSMjRoKCg5f5hYaLQXmS/rt26dWv+wMDA&#10;wmvXri2iJd2/fv36N/S1qqqqb7lcrqSbm5vm5oNntinprrVRWrLunMKSdbUKumtvrt9l/XKvuceU&#10;lU8We4KM3f4i4uOL83Oxfy7cXwqaL/jPX6MlHdSjA3/0/fzzPzUQnwtdCDoaT/vq7AEeAurZmeh9&#10;amHqRRoDgsNOudhtn469ZzOx93Q6tp6IBGfZMcgv2Q11ve+xdM1WLFu1BUtXrsdSg7XQWb6C9eFZ&#10;WK+px0RPQ3sK6tWpx6fil1VUhzRHCavWboKLhw/OOLvD6pQDw0kTS8TFJ6H18lV0dPfgxu0h3BoZ&#10;RkNLK2LOxyEyOgrnYyJJAxG8k4hewzc8/FtGjMhE9q/Y+bS0bxMS0iUTEtKUbty4sZRg/a1bgz8M&#10;3bi2f3Bw8AgR+bEnjx4dffbgwYGnjx7trqyv/7GqtuGnqtr6/W4ebuZr1q3xkeaopcnIqjZLy6oP&#10;ScmpvpRU0J1cv8calt7p7LlxNpNN4HmFwhUKnu5TLy705EIB02jglxGBUOyf39oTvv5L8M8ngiZh&#10;vflng3e0pII39Saf40nOIQ3FIcc87Dubg/2O2dhmHIdlP7hAfulBKC35Eer6W6FLxL5kxSbo6K+B&#10;rt5q1odftmIdC+81dIinJ6DiV9OmwtdlIb28Ch24U4OsvApU1HWwYu0GHDc2w9GTpmR7I5bqrYKR&#10;mSXx7m1E7MMktL+BgRuDyCsqRkpGJhKTk5CcdBEJ58+dio0K33w+KkpBQJnIRPZ/Nn39dWL6+mtl&#10;9fRWqRLoLl+xZqWBwapNFxNTdsYnphwnntxu+N59n1s3rp27NTiYfvPm9cLbt4fLnz9+UPXiycOK&#10;F48eljx7+DDv9p3bmcN3hzNGRoZyKmtry925Lm0rViy7Lim5+LGEhMKYpLQiFkqrQ++7Ezh6NpYl&#10;jKCCF3pcvqj5IqUlHYyjoIIXipV/jlD4/MZA2CB8LmhhIyCEsBERvi48TvvydMSeCp0Jnj4440XO&#10;55L/71pEPDwdqMvDDxbxWLnLG+przKCydDfUlmyBtv5m7DtuDiePAJjanIHBmg3Mwy8h4qfenh/i&#10;E+EL+vR0oE44Ki8pq8BK2ofnKKkSr6/G+vTS8sos1FfV0oWDizvOXbhIvP1FnE+IR1hEOJJTU5CU&#10;kozEhPNIvhARnRodZJEaHbgxLVZ0n/5PZcpSyvPU5eQWKssoiylJK4lTSAtKLS0tcQ2NZRJqaksk&#10;NTU1pVesWCGvr79aQ19/lQER9tblBqsO6hmstiBwJvAjr0XqGayKv5CUmnUxKbVs6M795utDQz3E&#10;ww/dvHkTxLvj9u0RPHjwCI+fPmEYuTuMR48fPb49cvvRoxdPH1fV1D53dXd5rb9i2XsJCQksXCAB&#10;SUl5SHK0obFqD3ZZBMPCp5A/T10Qcn8uVgphA/C5mOn250IXNgrChuHz83/53s/BF33t34megkYJ&#10;9H1H3YpxxLmAjdLvO5WClT+6Q05nP7sFp6hOxKy3DsEx8TifnImoC8k468LFhu++/yh46vFpeE8F&#10;Tz08HZXnC5wveCk5JbYto6BMQnwVUqowwS/mKLL9vYeOwtbBAZanbGBubYXTZ+wRHhmB6OhIxJ6L&#10;QOrFGGTGhYEI3jjM5dTqcBdraUF1ENkfyYy/X7HIYttqzjYddS1VRcVVyhyFbSpyins0FJSOKMqp&#10;GSpwVE/KSysZcQjkOXwoyasYkddMNDR0LdS1dOzUNXXdCIJV1bXiVTW081U1dOrUNLWvqKnrDKip&#10;aw3p66+8dzEh9fHj5y9eEO8+OnTn7vi1m7dYiPns1Wu8m5zCLICJmQ+YnJsjmMHLt6MYG3//9uXo&#10;2Nuquvr33v5+Ez/t3gUFRWWIiUsxwf9toRwWKq/CugNOLOcbvQ//qY/9yQtTwf0jUX8u7n907HPR&#10;/xKfC57ipBc//KchvBm7N0/78PUw8WuAsW89+z5HiJeng3f7bVOxdLM9JJS/h7TCSgIdqC9ZDUfP&#10;AITGXGSCDwqPxvYde5jgqcCp0D+Jnd6m44f0VORU1JKySsybS8rKE/ErMrHT12QVVdkxvVVrYWFr&#10;i9MOZ4m3dwbX0x2RkeGIjgpFXEwo0uKjkREbitAzZghzsd4W6XJKSVBFRPa1WqjZTskw0x3KkWY7&#10;lwQZ7Vzrb7Tze/Ntqw5+t1TNYutSVVdVReVQNQXlRHVFxTx5OdUygmp5WeVajqxiHYdDQEs+6uU4&#10;Sg0KCirN8vLK7QoKql3qGjrX1UgFJCU0SGVUVdN8p6KqNSmjoDq9TH81iHfH9VvDqK5v4OUVFfEK&#10;i0qQkZWJhKREnIuLRezFeFxITGKIi09AXCI5Hh/f5Rvo1+UTGNDvHRhw+9CRw4/l5FXfiInJQkZO&#10;Hd9IqGKe/Eqs2HWa9KELWEhvSB9SEYT1rD9PwmmhKOnkGtpfP+ZeguOupHQpYbfg+IIvEUAoenou&#10;bSxow8Hvw/8j8MX+edjPvzdvHtDAHqqhJb1VR//XD1ap2GWXhb2nM6G81hp/kdoAMVl9LJYjnlpt&#10;KTZ8vxsWdo6wd/HEjr2H2aCcjIIaETYVN70Hr8NABc+/JffJw1PRU/An5KiBQ7y6HAnvZYnHF5eS&#10;xer1m3DW2QWk4URQGBF2aDB8/TwQHu6PmAh/xAaSbZdTROw25uFO1uuCHS1Euey/Vgs12ysXarZn&#10;RbTl7r3hZrutw812IMJ8N4JMdsF8+6oiIvY6bSXFK+qKStcV5ZTvKsoqP1GQUnwpL6v6Rl5OeVRO&#10;VnFUjqPAh6w8gzxHcYx4+7eyMkrvyDlQJBVPifQb5YhnkSEVUFpKDpISMhBbtBjLluu/X6K/6rW7&#10;F/epu5fnQw8vz7tcD+6wJQktbU7ZwcHRGU7OrgzOzmTbyYGWvk5OTu4EHr4BAcGHjh5NPHTscDlt&#10;XEj34t63UhpvFspo4S+Ll0J7swksBYN2NJzmC7CChddswMyDCv5T35t5bjfSOLjxRf2PPfwnsfPx&#10;c4/+OYSfK+zLU+8uTLNFxU5BG4eDToXY71iEPfY5UNtoj/+Q3YxvJJdBRnE55NX1oKi1HCrEg3NU&#10;tIiXVmGj73QUXjib7vMReip4OqhH+/kausuhRPrpsirqbBCPTsiRV1KHogp5L2kAFopL44dd+xAc&#10;Ec368ZGxUYiKDkNoGIkogrwRFexJBZ91zt/NNcbXdWdcgLt6uIutaLT+a7QI413yYaY7N4SZ7jKP&#10;tjqAcPO9CDLbgzP7NmP7UhXoKkhDR0UJ6orK75RJP1CRhIYKMsRTyCiACJ2VMsRDyMhwwOHIk2N8&#10;KBJRC0HfR49xOBzB6+RcGTkCWUiKS0BWRva6nr5+61K9lSVnnV3TiZgvECFHEYQIhO3q5uJyyt3F&#10;xZBgB9lfR7CUQNPJyV7XxcVl7cEjR/YfPHrUiQg/ngi+gWBokZTaq/89X31KZcV+GLtn4KhrFvPw&#10;x+hjqET8J1jSCZpphh/iUzHSknpy6tn5wv652I+60f2fe/fPBS/06kKhC0UuHNWng3T0KToqcsug&#10;Jr6nJ6E99fz7zuZhx6kMrDkYAo6eCf4mvQHiHAPIq+qTvjyBJn0IZjlklbWZZ6eC54fqNERX/ejd&#10;KWh/Xn/1Rqxct4WE6+vYIJ/2Mhry0wZBh027pZCRo4KXZbfn0jOykJqehhjSZ487HzVzLjbibUZG&#10;0t2M9OTmvLzMOAKL8+cj18bGhov671+rBZz8QdVl76YfAw1/AilxYKUW1iiKYzlHDOs0FLFhiSb0&#10;1RSgLicFOQnZMbnFsqOyEtKjHEkpUi7+CHmO7KiC7N9DiSM5qsKRhKqsJPsMDTlZBi0FOVYqyCyu&#10;JUjSlJXwXL7cwIQIfCcR8EaClUTQy0mpQ6Dm7uguz3XgSnqc9Zgn+Oof7cCJA/MOHjumcujYsa1E&#10;9HaysirxfxXTaFkgpX7nP+arji3W+o53yP48SxRJJ7+wZ+KJ0CmY2Nn9c4FgvfihPRUzPyzn31v/&#10;XPR8/FL0/PcLhf652FlDQp+vJyWdZENvz1kHNsEmqJkJnoIK/hAdtCNdie0nYyGhfgDfSK+HtKIB&#10;68PLaxAvT8DErqTFxL6YQ0fZ+f3zRYvlIC6t8LEBoJ6fhvm0T89m5Gkvgxrx8spq2lBQ1iAennp3&#10;dSb4xaTRPnL0JKpr6nD16lW0tDagsqKYV11RPFpZUTpcW1tZX1dXGVVfW2FUU1GyIicnR5Qo42s1&#10;x+9XSx1fq7XiwErNY9uUxbCGswBr5BbhR10l7FiihCMrNXF0rQ6OGGg0bdRSauAslq0nqFPlSNVx&#10;xD9BUVaWDw6/VOGI1+koSv0M67SUsEpTAUsUJKEhK5GlKSseQ0oXLY74UU0ZsXVrNOVUVqxYsUjw&#10;1f5Htn6v2XxxueVaC2U09y6UVvdaKKORL8HR710gv+7ZIvm1Ewdso1nedno7jIbyVNhUhJ8LlR4T&#10;PidPRUwFzx6aYY/B8pNe0OfgGYinP0pETx+oOU4bB8F7hYkzaMk+36uGwZA2CoLPph7eMqiFwTyg&#10;ifXl6bmHXWgCjApsP3EO/7fkd/ib5CqIySxhgueoLIG82jJSkn47CeFliaCliJenoheCCp4Kn27T&#10;22607049P20caBhPw3z+tFtd1iAIJ+XQ7sHOPQdRXl2HjqtduHLlEi5faeVdutQ22nG1bfjKlba6&#10;jo62yI6OdqP6+nKDxsZK0Yy7r9k2aUhJfKckpr1VSXzLT7qcI+YbtOC6dz28D2+G8651Z07vWG3j&#10;vHudxbE1WiZH12obHV6habRJW8mIs1jaiCO++COUpKU/ggjeaInS4o9Yq6lktERh8UldRSnDtdoK&#10;h9dpKe4mxzav11Zatk5TWX6TjvLfee7/qW3cacHZtNtqo7icno04Ry9ejKPfKiarf09MTv/tHiPv&#10;mTPBJSyPO8sQK8h8IxQqG7BjIH139sir0NsTb04E/1Honwn+l6JnwqfCFgj8H4J8Jm0QqNAtAptJ&#10;ON/Itml2HCp4ei/+u2OR+MvirfiLmAEWSOpisZwWOMpLIae6FArqS4nwlzDBSxOx0tCeCpaCencq&#10;dlpSoQuPC/v4NOQXCp6WFPQ8GhHs2n8YqZk56OntR2d3Fzo7L/M6rraO9XZ1jPT0XGro7b0cMzBw&#10;yYRsr6ytLRMlvPwj2I86UvOs1uosttyyQv70jrXKFC471ii47F4ra0sigVM7V0geXqUhQYQvTrFF&#10;i7QQAhCRf8RyJWnxNeTYP8I6bWWx1epyC7+EwH9pG/fYLNq823rZxj1WR4l3DyRCLxWT0xvYtMvi&#10;2c791uOOAWkwdk1lizWwxBMk7KYi5ItVWPKPCY9TMVNR/58gPFcofir6k961n7w7AXvdo/yj4JmX&#10;928iHr+eCZ6NG7gW4ZBdOr7l/IhvFq+GhKwexGWIF5anoTwJ7YnYqejpwJ0cFTGdP6+kDSmOGmTk&#10;NdhxCvqoLIVwYI+K/fPRfGEDIIwO6IM0OQXF6OruR3dvDymvzHR3XX7X3d1+v7+/rX1goD2xv/+S&#10;Hdnecu3aZdHEG5H9PmzLLkv5DXssNmzcZWkmLqcfKiGrX7hpj1XHzoOWI9bc+JenuPHvLbxz2aIO&#10;tG8uFLhQqJ/ETo9V/Z2whaL+HPR9nwv+82NCGHKrWURwjN4V8KuHGRG8VXAr6ce3CkRfy0bpDzsW&#10;4phDLjTXWmO+9Abm4RdIqoKjSPrf6npQ0daHspbeR9BBPAo2j55ATpU+G68HNXpPnkBRg3YFdFjD&#10;QPG5d6eCF5dSYhGBoYkVyqvq0dnVh6ud3ejtuYru7suTfX2XXhDPfp2IvYyIPpjgeH9/u0F/f4vI&#10;y4vs92E/HrGQ2XHARu+nA9a7dxy0tttxwCpi5wHrImvPhE4i+nvW3MRRY8+CaTogJ/TOTMw0sYVA&#10;rELh030q1MOun86l+FzY/0jgwteFOORajAPOhewzjHzq2IQbC+LhrUMvwTKwlUUbh10KseNUGnZY&#10;J2HT4RDMl/8e/3ueJhG8OsSk1UgYTzy0JhW8AQPdpmLnC3wFawxoqbV8DXT010Fbby00lq74KHya&#10;JENRgzYS5DPUl7FMODQqkJBWxkkTa+QVlqGh+QouX+0lIX0niIcHEft4X1/bk4GBth4i9HwifJ+B&#10;gcsHiadfOjjYLlpxVmS/H9t90Fp250Ebg50HrQ+d8kj0tPFMzGGi90h8dNIt5/1RbvEMFScTsrAP&#10;T/ap0IWDbdTTH3H7bHBO0BBQCIVNG4R/JPLPcdSDnEfnzLvRUfwaNruOefmgNliHEAQ2sXCePjyz&#10;xz4LOyyTobbGEv/fv2rgb4tUMV9ChfXlaT+eClZFmwp8BXtKTk1LH6o6BkzsaktXQ2P5WqgvWwMV&#10;Xdow8CMB6v2F3QFFjWVQUiMl8fjyyktgsHorHJy9UVbZgMaWDrR3dJGwnqDnCnp62kC8/LuB6x0P&#10;iHe/QhqAdLLt1D945QcifBXBTy0ykf0+zNY9WeaUV8JaG494c2uPhNhTnomNxtzsO8c8SsZOcEt5&#10;7NYbFS8doGOoIWF3NRPo5/il0Pl9frpPG4baj8d/+T76WcLPpDjhQafY1jIPz2baBTbDkoT2bLad&#10;exl2ns7C7tPZ2GGWCO2NtviLmB7mS2oRD6/B+vHUyyuo0wk4ROw6Kz8raSPw9xBGA9SzM6GTiICG&#10;+HSCDm0o6Gubtu6B5f+/vfdwqypL1337P7j3ec7Z3V0qSXIwAGIOYLZMZVVX6LKqrKhiKAUkCCqS&#10;QXIGQXKQnDMsoogiGYmSFCMKiwwL9L3fGIuFVHXvc5+97z3d3lvr6+ftMedck4VV1m+83zfmGHMY&#10;X0NyWi6q7jWg+n4t7j+4h4bme2hpfYDmtnuzD9sfvGltre142NmUz1L7loe1P7V01G5pbX0gu/Cv&#10;WhrS+PcHe7GliV24/iWHCMNLDuH+P9vlCn6xy+0h2IUEmIjD68hgJHdnI/MEIwOUXTvpRK0LQfqb&#10;x2vvxev8RaALuYMzMdDF38m+m+6l75QM4LEBOsmjOLbHnRG5OwOetSzFZ08MDpwKhv6XLtj7d3u+&#10;Wk5OdStkldbxwTtFDfZIjlL7DfrQ3rwL2hvEL7Bk4DPnZw7OxMAWu774c+b87GdYZ8HAZy/FYAN6&#10;m7fvw8+njWBj74qQsFgUllThfn0TH7hrbK5Da3s9HnbUiVofPhC2dTQ86uxsKiHw/dvbG0+3tdXv&#10;6OiQvu9OGh9QSID/xS7D8KRdziLwJ21zhaft80UcYgL7JIEm1oIbL6ThEklAljj1T9RR/Ej3MImP&#10;38POQJeIgS/RaRe2JJZtQnGHave7MPGpIdDvEugLwHtW8Nl47NHcceMYHPrBDRv2nMZflbZDXnUT&#10;FAl4NlLPwGauzkHevAfam3ZjjZ7Y6dkimy07D2H7nsPQ33cUm3YexAb9AzzNX7PRYDG9ZzW81tpN&#10;uHzVEc5ugbC284S7dyiy88rwoKGV0vlmNLc2ob2jGQS1qK2tUdje3tBDwAs6Oxv96ZohnetLgZfG&#10;BxUM+FN2WQvAp/ufsssk4DN7TtlkksNn/4PDi4/FKb0YYjHUP9jmLSgf31PNzsSOJcBLOgaJlsLP&#10;v5NAZmIdymkXtomkGHwTAp/V8GyaLZtjzyYAfW+Vju8tU/CjJaX3vwbD4JgJVLT3QUVrK38ezybg&#10;MOgZ3Dobd0N30x6utesJeKrd2Wuwrrt4wckrEGdMrmDH/mNYv/0Av5+9JENv625s3nkYuw9/AxuX&#10;UFx1DsXFK3644hSCuNQiVNytQ0NLK1rbWtD2sAkEuai9vUnY1dW4AHyzFHhpfJjB9j0/S8Cfccgw&#10;POOQ7n+GgD9jl95z3j5NSNCLWN3MBu0kgP5IsDMxUNm5BHDW/meSfM7Af58B/Nbp2Wfi9P63wLP3&#10;2zEx4NkqOjZa/+P1bO7y315OwNEzwdDebwz5tcewQm0nZNW3QVGL0nad7VhP7s60bssebNjG3lG/&#10;k8+3P21shfzyGiRkFsDNPxRGljY49tWP5PpHOfQbDA7i2HdGMLELhaVrAsxvJOGScwJMHaMQkVSC&#10;snvNqKlrRH1jHdram9HZ1Szq6GgWdnW3LAJP8Bt2d7dIgZfGhxXn+OYU8frnHRIMSf5n7RIE5+xu&#10;95y3ixcS9CK+EQQ5O3Pv76yz8c3VLGpz+LkYWgLYvgQ/2RWLxd1cLLHzi4E/cT33N9BLancGO+9M&#10;6DNJmcCyiVPOJTjrVs5XzBn73OEbTvJXXpHLswU2p2yyyeWTcNwsFkcMA7DuoDlUN/+Iv6odIPD1&#10;qZZnq+i2QI+cncG+Wf8Itu4+Co1126FN9fr1G7644uhJLh8MB49AfPPTWQ78roNf4eAXp3HG0g+m&#10;BLmJUzJMXNJh5JQKI8dYuAenobiqAbWNbWh62IqOzlZ0P2oVdXS2iB3+UauAzgn4Finw0vjwQgx8&#10;tP4Zu1jDs3YxBHwsAR/dc84mWnjeLoFq+GyCUJyuLwLOgF0YhecDc3wCDsG6IHYuuW8p+Kxl1xjo&#10;DGgm8fgAiX8n/Rzdw1o2diB5NMcG79govXjfO/FONeddCvhbdr+3SuTQf34xHHu+dYHu3l+xevsJ&#10;aG38BJrrmLsf5LvJMG00+Bjrd+znNf367QfxyZencOmKC0ysnPHF9+dw6KvTOH7GBhetQ3HJMZGA&#10;TyfYM2HqlgMztyyYu6bCwS8LGcWNuPOgFY2tlNJ3tKCrZwF45vCPWkvJ4QMWHN6AjqULaaTx4QQH&#10;3jpa//z1KEOS/1nrKME5m8ie89aRwnM2sSK2gSObGy9JwRmsYmAFi8fiUft/1GLn8LtjsdjxEhHk&#10;S4Fno/YcePcyPljHVsyxtJ65PFs5x4DnO9LYZ+GEZQLffebIST8c/NENB044YtsnF7Fm+3Go6h2F&#10;2oYj0N72OekzLt0dX2L97u+w9eOf8fFXxtj/xUV8ecoGJ839cfZaOM7bxMHYgVzdMQNGzmLgTd2z&#10;cNk9E67BxUgpaML9pk40d7Rx4Nu7Wua6eprHKJ3vb+tqruzqag7petRygVx+b1tPo3SprDQ+nPhf&#10;AX/eOkp02iFjyQw7MbBLQWf1/A8M1AWgl2pp+r5U/NpihiCerCMBXnLOHr+x+fMS0E287/CWvb6a&#10;bVDBNppk0J91zMEZh2z8cpXSe5NwfPHrTRw77YfDP7vj6C8eOPazB/52yhNHfnDB4R8ccfCEPY78&#10;6IRPfnLl1781CcLJK5E4dTUGZ20Scc42CcZOmbjkks1l5pqLSzeycMktExcdk2DtmYWI5Go8eNhL&#10;Dv8QD6mGp7R+vqOjdbKru/lZR3dzfWd3c1Jnd4tNR0fLl+3tzes6Oxv+X18XIQ1p/LfignW4/AXr&#10;iO2/2kadPH890vecdWTxebvobiP7qBEj+1jRWefsxWWsHMwl0ErS9fcj8WJJIGetRAzu3z6j/x3g&#10;dP9vtAR4tjkFE4OebSfNd6Uhd+d7x7NXa9tnwNAmDYbXkzn4bK94tl30Z2cD8emZIBw96YPPzwXh&#10;szMB+NTQH1+cD+abT562TsJZ21ScsUvGGRt2nEyOngETBjjJ3D13UWbk8hauWbC6kYGIpHto6hxE&#10;Y1sbB76tsxld3U2zC2l9bye5fEdXc/jDriazju6mox0dzdL320njw4jz1tErLthEbThvF/ntRbtI&#10;54v2kRlGthEtRrZRry7YR02z5bKGLmxBSwkfPWd1N0vBFyfWsHqdxMBdWn8vXQm3FG4mdm2pJPf/&#10;RtTJiFfNlfFRejHsVQQ+q+ffA3/hBqX2JCMC/yK5/Xn7dA4xh//KbfxkGYeTV+Pxs1Us14+Xo/GD&#10;RRQ/ZpBfcEyHsUsWubrY0U3dCG73PJi75cHCPX9RzOmveBbgEnUOvpECNHY8RX0LpfTd7eh89JDS&#10;+ib0DrTNtHc2DLd3NHY/7GwSPOxqDKbrFzq6G/eXlpZKd5qVxocRxg7hakZ2Ufsv2kZfMLKLDL5g&#10;FyUwcYroNnKIGL7gmDbD1sZzl1+YeCMGXiKJa4vBlkDP2qVaCvuiiy/RUtj5Nfpd7Hfy99u5l0O8&#10;Z3y5eKPJhZSe71TjWshl4loA4xv5uEgZCZOxSw4uOmXhV4c0DrWkNaLPTG5IwBbDzWThXigWQW3u&#10;8R50Cw/6bEFXvfJh6ZwG37BiVNZ2oPFhJ9jbgzu7OzAw0IfuR+1o72ydbu9ufdXW0dxKsGe3dTS5&#10;trY2/1BaWrRV+mIMaXww8atDxGpy96MX7aLMTBwjwk0coiqNnCJ6z9mlCk875c5KXnrBBu7+M+CX&#10;SgK95HEbE7v+e9CZll5nkHMtvAJL/AZbAQddLAHfQpoBz1pjd/Y6LDp2ySPgc8VyJbcm1zdxySe4&#10;qQZ3zeMtP6br7FwCPIObA06gM132KoSldyGsFmTpVcB12TMf132LYO9TgKDocpTfJVd/1E/1ew+6&#10;2PZTjzrR3dNF6phr7Wgaa2tvetzUXFdTJiiKa2x+YF1aWvBNcVm+QUlJ/pqioiIV0sry8nKFxsbG&#10;RU2/e/dPNM317r8oYFr+3bthuXfvXkt3tZXGP4aRfcRyAn6dsWPkl8aOUTZGTlFJBH39WYfUZ6cc&#10;cyZP2RXMc5AXRtUlYEskAVfi5BJJ3P33wP/D8YKjszSeib/Q0oU9dycnJ0dnsIsdXgy8EQPdowQm&#10;JAY8c3hTt/wFuMnByfW56BpP0RfANnMX38ddnSC29C4ilcDKp/g3uuItkQBXfUpg7VcKW3+Sdz4C&#10;IktRcb+d0vletHV1orO3C496u9HR1Y7Wh42oqbkzU15VMiwoKemtrCqtKa8SpLJ33gkEhbYlpYWX&#10;SkqLzpdWVRnWNjYaTr+b/08l4hJxvftfavo3mp+fPk06Sfppfn702/l54edzc6MHRKKxrbOz46tY&#10;RyD+W5fGHzoIdhW2cs7YKfqCiUNkyGn7rMqT9rn9p21zx07aZ8+xt9JIptcySP+Zs0sAlhxLxKBn&#10;19jS138m5uYSyFkrOZek9Ax2cVpfymXqVYpLngS/WxEXS+dNCPZLBLOpexHMqRMwo+umDHCShWcR&#10;12UPAtyToPYq4kAzmK/5EtR+AlwjoK/7l5EqcM2vEtb+VbgeWA6boHLYBlfCPrgK7qF3cPP2HRRU&#10;NqC25SEednfzOv5heysfwLt7rwqVd8pAoKO4pHBMUFr4UlBR0lteWdHyoKnx/vOh4arpufmy2bdv&#10;S0kCiWbezi8e/1azpHnBW2r/uSb/mUrezk8WkwpEImGmSDQaT8AHkmzp/BS1BycmRtZOTr6WPj34&#10;I8dFp9iVVLcbGDtFGZ6yzw44bZ9TetIut+e0bbbwjJ14IQ1bGccW0bAlr2IR4Ky2/x3gTL+vy/k9&#10;SyQGnT1Xl2wz9d7Z2a6xTOwNthdcyckJeFPvSoKeOb0YeInMvMtgRs5v5lHMQTf3KOROLnF1iVjK&#10;ztz7ql/JgsSQWwdUENRVsAu6A4ebd+AUeg+OobWwv3kPtiFVYgXfgVv4fXiF1yA4vgold1twt6EZ&#10;dS1NuN9Qi4amB6iuqUTN/Tu4V1uNuw9qUHXvDuqaGtHc9nDm5ZvhyZHxifHJWdEYAT86JZoTzsyL&#10;NY33x0yzmH9/jlmu+X/QzO80vaAprrfz0yOk4dnZkVcE/ABB3jQ7O1pIbfDo6JDJ5OTw4fHxN6sW&#10;/uql8UcMvnLOKVr/F7ssw5N2WXwhDQOeLaQxtMsRMUgX3dueoCbxczb//Xdw/z5FZ9fZvYvpPbVi&#10;6Om+hXp96bFkN1kGOxuk45B7l8PMi8D3LFt0eJbSi6En4MmxL1N6zsTS9KWyok7him8pQV5GgItd&#10;/HpgpRj04BrYh9yF3c1qagn4sBo4h9fiRmQd3KIb4BHbxGG/EVoFt+AipBY2o+x+G+41teJObS3u&#10;1T3g+8UzyGvq7uFe/X0J6Gjt6MTA02cYmyKsQZX13DxvRe/e8u3BmObwjjRP/xNfY+eSz97RNXaV&#10;tRKJz0X8TvHd4uN3b2cwPz/BNSeaxOzMOCanhKThN+MTwz3C8eGqsZHXUWPC15bUfjox8lL6go4/&#10;crxfObcU+Axy+EzxQhr7vMW33vxiS65ut9ABEPDstVRMDHI+ms/WzpPYMYefdQLsXvazrK5f2HeO&#10;rX77Z5tXsvfTsz3m2Eg8q9kveZTC3LvivXwIfu7sxbDwEsDCtwyX/cph5VuOK34sJb/D03ImMeRL&#10;ACewHUMWRCm64627HHiHW/cI9HsEei3cY+rgGdcAL5J37H0kF/eisuUNel6I0P10BI+HxtD6qA8V&#10;d++juKICBSXFKL9ThZoHtahtqEdLexuv79u6uvFqeITv/zcz/5ZL9O63UIvBFmvptaUdAWuZ3oMv&#10;wjwBPieaIrAnMDVJYE++wcTEa4yNMr0affPm5cs3r1/2vHnzom54+Hn+2PjwreHhF1eFwqHjY2Nv&#10;tgiFL6TTfv/I8bNdBgf+NAFP+g3wZx2yRRzeBXAN7cWS1N/8zbIM+AVg+Xvs+UYVkp1m3qfxYvgl&#10;n4s3slgKvMThGfRs8Q6bUceAZ87OHJ4Bf5ncnok5t5WPAFeoA2Bw2wRWc6glYDuEit3blo7tqLWh&#10;1Nwx7D53cObeTJ5xzXCLfAAPBnnsA9xMbUJq+QBy7z1HQc1TlDe8RPeLWTwemcHjNyN4JhzFk6Fh&#10;9D1/ia7+frQ96uILadi+8e3dXeju6yVXH8SL10MYHhuHcGKSnP0dZt8yZ/8t1BK9petLgRd7Nztm&#10;fk4dxdtZQnyOQz8yQXBPT2B0XIhh4RCGXj/Hq6FnePZ0AC9ePhU+e9r35NnT/iY6Lx7obot59eqp&#10;69DQMxMC/+uRkec7qV31+rW0fv/Dh5VrAqX0afrGTqmGJH+S4FeHjB6S8IJDloiByOttRwa2GNz3&#10;kFI6v+ScAcxcXOLk7DNJvS75WXFHIAadbWnFABf/DvEONEznHPPwq3MBjN2ojncXLELPYSc3Z3U4&#10;G0Fnsgkoh2NwJZxuVeFGxF24Rt6Ha0QdidLy6EZ4xTYS0PXwud2AwKRGArsFQYnNCExowK3kWsTn&#10;NeFO6xAa+8bQ+WwKva9n8WwMGBwWYeDVOJ4LJ/FCOIahiXEMT81iTPQWk6Tx2VkCWkRAz/NUnUni&#10;4OL0XQLvf03c4d+KIJqfxezcDAf8zdgwXo0M4dnQUzzq7UT/4x709lHZ0N8909fbOfy4p+3R4+62&#10;yryUmGiSTX5K7A+5qdF7+7oeaj9//lw6D0Aa78PKNUrB3ClJ/7JTsiHJ39wpRWDpHNlz2SVFeNEh&#10;Q8SclqXZ7Nk4m33HJuSwhSxMbEsq5sZnHXIJXrYnXY74fAFcpsVtq+zoc1t2fz7OU9ZwgWr8izdK&#10;FqCWTKwRiCfW3Cji1xfdnZycydKnjMPOHpXZBwjgEFgKp+ByON8sg1tYFbyj78E/9h6C4x8gPKUR&#10;4ckPEJv+ALez7yO16AEK7raisqEbTT0v8eTNNIZngKHJd3g9/RZvZuapnaXzaXQPkosPPEdb7wAe&#10;9vTzNL7v+SsIJ+cwRRSTcf+3oGZuvlTsZ8Xfw9J++m7RLCZmpjE+OcZBfzn8Cn2D/egb6EXXo3b0&#10;9Hbg8eMuPOpoQF21YD4vOXbS2cr4udsV4waPK8apHlbGzp5XjH8MDw/aFRUaoBUW5i+z8NcsDWmI&#10;w9wpXN7KKWa7pUvUSUvnKJ/LztFFl50iuyycokbMXVJmzVyyYOqcBRPSRZdMXHCi1oFa+wxq0/lM&#10;NqZzdik4Y/NbLU55tU7F6WspvD1zPQ1nbTK5LpKTX3Ir/k3qzkUpu4VvBddlStnFYs5Odbm/APYc&#10;9BK43xLAJ7IC/tE1CIqrRUgiKaEaESllSMq7g+qGDjR09KGz/wX6ng1jmIAVzsxhhMAWzs5gfI6c&#10;mujlEgFCAv/Rk5coqqxGWU0t7je3oqG9k4DvxaPBZxgen8IE5egcVCJYArIEXCbJtaX6PeisGp9n&#10;WQFBPkOQj05O4M2oEEPC19zJn756hoFnj9FP6XrP417+yC8tNQHeN2zhbmcJV8uLsD7/07yTxbkp&#10;gv2Vu9XFh26WRgXuVkbBBL0lXfs+MizwaE1N1V6Swd27lfrV1RU7Hj97th2Y2vru3eTGd+9mdWbe&#10;jWlMY3rl5LtJ6a63f5SwtI9YbuEYrWflGP13cnY7S6eoJCunyDoL56hBC+eI8WseaTB1iIeFczLM&#10;HVN4a2afwFtTpxT+sohLzgS3TRx+vR6D89bRi+3Zq9H4zjgQP5iE4EfTW/jpUjjOXI2nz29TG4tT&#10;llE4T8eXnDJgfiMbl91yYemeByuPfFz2KIClZ6G4VvctxTXfMqrVy97DHlYMn7B8hMaX4FZsPsJv&#10;FyCz8C4BPoCXY+SUVDu/mRBhZGoeozPvQJc42BNE4PSCZom+GbqPiZ0z9x4npx+dEpFmKZWeJAjH&#10;6bp4TJzdI7mfuTyd/gbypdD/M/efpaKdjdhPzor4CP6b0TE+uPf42XNe/z979ZKvt88vLkJCSjJi&#10;42NwK/wmrliZw8zoLJyumcPDxgI+NubwvGoCZ7NzcLe6MOFodu6lo9mZLjqvcb9ilBseGny7proy&#10;rLq6PPjJ06cBJP+Zt1P+b9/O+L59O+1Jcpl/N2M9NT9lPD0/8cPk3ORhgn7j9LtppYX/LKTx/+ew&#10;uhGhaOUUsd3COfLEZaco+8vOUbfJ7at5au8U9cbJPw03grJwyTYcV53jYO+ZAhvPZFx1S4K1Vyqu&#10;0bm5YyxMbCNh4RTHj5nY8SW7KFy4Fo5fSaw1somi67dhTjJziKOOIxFWLvRdrqlc19zSYE2dDNN1&#10;z3TY+WTB3jcbjv7Z/M/gcTMb3reyEBiVjZDodMSn5qOmoR0tHb2U/r4gQCcoFZ7A69FpvB4naAl6&#10;VnszZ2f1N3P1SQKWSQI+A5qJ1eZMksE2yfWJeeowRPOLP8uucfDpZ5eK/Qz72SnRHIeaiYHPIJ+Y&#10;ofqfIB8Zpz+bcBRPX77ievlmGI/6+1AoKIG5lSWOfHoM23ftwL5D+2HrZAcXjxuwc7gOB0cb/Hr+&#10;NI4c3IsjB3Zh386tOLh3J44d2ou/f/oxvjp2YMLa+tpwRWXFi5q75YNPXr7qfzL4pHd+bqZnQY9I&#10;3VNvJzvn56daZ95O3598O1koejsTTa3DxPzEz9Nz4ztHZ0ala/n/CGHuHClr4RSha+kUedTSOfoi&#10;S+/J7bNiUrLq45KynsSlZI0mZuQhLiUHYfHp5KrpBFwqgiOTERCWAL/QeHgERMMzMAZuPhFw94/C&#10;Da9QuHiHws41ALY3/GHvFszl4h2GGz7hcPMLh6vfLTqWiM59w+jnSfSZp38kvIOi4HszBn4hsQii&#10;3xF8Kw63IuIRHZeEjNwC5BYJcOd+HWobW9Da2UMp8DNK31+j9ylLjYfxbGgYz9+8wYvhYbwcGeF6&#10;JaT0eXQUr8fG8GZ8HMMTE1wMxqVi19j9Lyjdfk1p98uxUX7MfmZoRPwdkuMXr+l3kJ4PvSanHuJ6&#10;PsSAfo3+wSfk4k/58cj4GIH+gj/O8wrww89nTkNVUwNyiiuhrK4GNS1N6G1ej207t2OrwTZs3rGF&#10;t/p7DGBAgO87sB8fHzqI/R8fwKEjh3H06FEcPnwQHx/Ygy8+/wwE/Xzlnaq5x4NP5kTzs6K5+Wmq&#10;HKgLmp8SkcvPTr+dmp7BNHVaky8m3862EexFo1PDQaOTIxdHJ0Y/HpsZ01j4T0Iaf4SwcIxSsnKO&#10;3HrZKfqbrKyk6/n5yXFZWYl3C/IT++l8NCs7eTYrOxUpaYlITonH7YRoUgzi4qO4YmIjEBl1iys8&#10;IgRh4cFcobcCERIaiFthwbzlx6TQkACE3Ayglp0HIexWMMLpnkj62ehosaJYGxPKFRN7i35fJNIz&#10;EpCTl4kCQSFKywWoa67nj8nYxJeHnR38MVlXXzceDfTwUe2ex4/Q29+N7v5H3FF7ngzg0eN+dD1h&#10;eszVOziIgefP8fjFCy52PEiQDlCq3ffiOXqfP0M3wds/+JxLcu/gq1e87X/2bEGD6Hsqhpyl6oP0&#10;s+w5fUZONuydnTjUMgryUFBWwkoVZaxdpwu9TRt5u37zJmzcuoVri/5Wrq36O7B9pwGH/cDBj7Fn&#10;734cPHiYdJBgP4zPPvsMl8xMkZWdi45HfbxU4Y8C383h7btZ8eSct5OUlUyBHJ7BPjQxN9ElnBBW&#10;EPBRwinhVdKXDa0N61taWqQDfX+0SEtLk8nKSlhfmJf098L8ZNuSwtQkAr++uCjtWUlRymR+fuo8&#10;CTk5ScjOTkRm5m2kp8chNTUGKSnRSEqKRGJiGBISCM7boYiPD+GKjWUAByMqKogrOiIQsVHBiIkM&#10;4oqLvonbcTeRQPcm3hYrJSkMSQn0HbFB9Fkwb5nYtdTkCGSmxSEvJwH050RRURpKSjJQVpaLiop8&#10;3t69W4I7d4pwp5o6hfoaFJXk487dKpRUCJCZn4v0glyk5OYgs6gQeaXluJ2eiYjbiUjJyUNKVhbS&#10;cnKQmJWJ2xnpSExPR0xiIsJjKMO4nYT45DRExdN5bCxik5IQERfHj6MTEuAfEgLL69dw/IcT0N2w&#10;nsMtu1IBKhrq0FyzGqu012KNrg7/jGndxg1cDPTtu/WxiZx9M8G+cftm7CU319+9i7cHjx6BqZkF&#10;HJ1ccNnyCs4bGSO7sBBD45PiMgVsrIJKj7lZTM2MY3aers+MYnRKiJGp4dcTc+M90/PjNXSe0tTS&#10;5F5eXHBWUJh3sLSgYG1xcbH0Of0fNYpyUlVKClL3FuYlXygpSg0pKUmvLCpK7y8sTB0jqOaKi9NR&#10;XJxJkGWgoCAFeXlJ1AEkIDsnnpwmDhmZMUhNj0JyagQSk8O5kpKoXegImBKpM2BQJyRSm3QLSckE&#10;d3Io0lLCkJ4aTm0EB57dFxdDnUSEHyLDfXkbHemH2Eh/JMQGI4W+K51+JjONdQARyGA/m3wLafT7&#10;WKeQnhLDOyGWFTi72EB3/Rqoa6pwd5VXUYGMoiJklZQgr6zGpaKlBe0NG7Bjzx44uLogKCyUygwv&#10;nDx3BhprV9PPqUJeSZkAVuStnCKDWRF/XbEcH8msoGuKWC4nu5imq6/S4nAzyLXWruHthi2bybkN&#10;sHm72L03b9+GTQQ3S+FZ+r5znwH2Hz6APR/vxbHP/4Yr163h6Uv/zAnJyMorRCaVM2mZeRBU38Or&#10;iSm8JA2OjGNwmMoL4Zi4RJkQ4tXr52hqaR4pKyzob2xprC0rLkgvLcr3KisuvFBanP9JWVGuXmlp&#10;nnQDzD96FBUlrywryzYoLc0yrCzPDiDIS0tLM3tIQoEgU1RemoWykmyUFmdBUJSJEnLX4sJUFBH8&#10;BRL4s2+T+8eR+8cgLS2aII7iSksh+KjNSKHjJAIyWXwuViQy6f6MtChkZRCo5OQhwW7w83HAzSBX&#10;fswUEebNFRsdsJgNMCUn3uKdRCp1MKxNiL/JOwv2nQz6a9cuYdUqRaipK0BNQxmq6ioEvwbUVqlD&#10;Q4u0RhOaqzSgpK5MdfI+2Ls4wDfID+4+HvjlzEmsXrsKK5UUsGoNQUzgslaNXFtZVYlLRU2Rfw/7&#10;Dq3VmvzztTprsG69LjZt2QiDXfrQ37mD0vO92Lt/D9eBg/vxxVef4+jfPuF1+q49+jA8exIxcZEo&#10;KS1GfWMDCouL4OsXhIDAECqHIhEaGoOIyDg+lsEyk8KqauQIKpFXdgc3I+PhFxQCJzv7GRc7+2En&#10;B8dHLg4O5c4OjuHO9o5WLnaOX95wdNzk5OQknWYrDXGUl2coVFbm6VdV5BpWlef4V1TkChjwZWWZ&#10;wpKSTFFFGQFfls1VsUSsIyiltJp1AMz5c3MTOfhZWfEc/oyMWAL5vTLTo5FN17MzYznkrM3Jok6C&#10;wGeA33C24vL1toe/ryOCAlwQetOdfxZ20wPR5Pi3CWjm9IlUDiRROZB0OxgJcYE89b8V4oHgm27w&#10;93eBk9NVbNumi7VrVaCpqQAtLSVoaCpTB6CM1WtUsYZprRq0dTSgo6sJg93bcMHoHAKD/eDj5wlj&#10;k1+xcdM6aK8liLW1sGEj1d7rya2p3bCR0vN1q+m6Jn2XOrRWqUJTS4Xft3GzHvQ26BD02tizjw28&#10;7cZeag8f2ofPPj2MT48dxudfHMOZc4b0e7xRWVOF569fUBo+RvX2NN6MvKYypBqubh74+RdDnPj+&#10;F/z402l8+fUPcHb3hmdgMC5aWmH/sS+gpbcZamt1sW7d+vnPD+ybNP3i02ee5/5e53n270n+Rl/b&#10;+l04/vcQs7+vDzP+UlqrS+N9sFczLQW+uqJQUFWW21NZliOsKs8XVZbl8Tq5srIAVVWFvE5mLTsv&#10;L88BZQa8nmapP5UBHP58qrNZB8Dcn5UA+bkJHG7WMtAlYq7s4WYNBzszuLpc4WIOH+jvjODAG9zh&#10;GcgRoV6IvEUuH+VL9T+l+RHeiIn0oXTfh1J/L7rHjToHV95JsM7CweEy9uzZhM2bV3Nt2KQFPT11&#10;6OioYNMGTRzYt4V/bmCgh127NuGzzw4QhD/AP9ANKWkxcPdwpM+3YZf+JuzfsxV7d2/EPrqfH+/a&#10;jD07xcdMBtv1sGOrLnbv3kzftQUHD+7C9ye+prrbGJZWprhoZAgvd3uwf49P+tsxPT1C1bcIb0ls&#10;Dr148cw7TM7OLD7HfzX0Bimp6fjqy2+pU9pAnc0WXDK/Aic3L7j4BMLCxhGqa/WwSmcjNm/cho83&#10;bILpV5+CgIev0fGUgItf2QcYffk1Az7Q6DtpvS6N98GAv1tZpH+3otCwurLQv0KQK6guz++pvFMs&#10;rLxTKKqpEeDu3SLU1BRz3btXsijJterqQuoE2OBZNqgMWOwAWAYgzgJSISimTCCPOgECn4ml6Pa2&#10;pnC0N4eLkyXcblwl4C3h42WDAD8nDjyDPSqCanmCmsHOxEBn0LNrkWGe/DjilgfCCPpbwe4IDSL4&#10;g9zpZz3hccMa4dRRsMFGNpAYQp+z6+EkNi4QGxmAmKgARIXR90aIz9l4QBxdY51MCmUReZSdZFOZ&#10;kJMZjQLqwJhYiZJ8m40dRNBn9HnGbaQmRaEwLx2NddV8Wixb2QbM4N27KWrZENs03r6dpFZEeM+S&#10;5viCGQb8LGn67Ryfs8+m3wpHx5GbV4AD+49QlrGesof12LjNAJa2DvC6GQonL3+cvmCKrQZ7YLBj&#10;Nw5v3YmThw7C9sfP4W90HGFm3yDI5Otfw8z+vi/U9Ljqwl+1NKTxpz/VEPC1taX6JMPa2nL/xrpy&#10;AR333LtXLnzwoAoNDypR/6AMDXXlaKyvQFNDJRc7ZtfFKsWD+yW4zzoAgr+a4JeIpf+VlAUImPtz&#10;WCI5TM72FlR7msPN+QpuOFnA/YbVooL8HcWAE5Ts3sSYACTFBnLwiil7YGLfV0XfXV2Ru9iyP0Nz&#10;yx20ttagqekOmptrqEMSoFiQgbKKHLS23UNPTxO6H9Wjq7sOT552YPBZJwZfdOHpy268et2H0fFn&#10;lFo/xsuhXrx41cOPhcJBjIw8wcjoICamhjAjGsGsaAwi0tzcuBjmd+yR2DRmZsf5IzJ2zubgiY8Z&#10;4OTq1LIFM9OzU6QZjE1NYnx6CsNjo3g1/GbxsV5yShquXLXGhvVboayiCTX1VXyQ8eO/fQ4nHz94&#10;BN/CxcvX8OnX32ArdQQ7dHfg4/U7YPjJQbid+xahFj8i3PxbhJt++3mo+bfaC3/V0pDGn/7U2Fiu&#10;0NBQqt9YX2pIsPvX1VUI6utLe+oaKtDYSMAT3C0Ez1I1N1ZyNdE9TI315Rz6hjox/LXk/g/uC3gH&#10;UElpfxlze6r146MDEejrBB8PWy4P1ytwdjCDk70pP2aQ52XHoqo8E9WV2bh/Nx8Pm+l38c6llH5n&#10;OTra7uJR531Kj5vw+lkXXg128HboeTeeE8AvCODnTzvx6sUjPHvShTevBjA0NEDgErRCqpfHXxDM&#10;/WK9fDL7ZuT59Ks3jyffCJ+OD48OjpFGh0efCkfGxBoaeSwk6Efp87Fh4dA4afL16JuZkdFhjI6O&#10;kJOPYXx8lGtsbIxLKBTSZ3RtVHw+Pj6OsYlxvCaoX70ewuPBJ3j6/BmekNhcgru195FTkI8LJsZ8&#10;JF9v/UYO+SotHe7wa9auwzK5ldBYvx7W7l644XcLdu4BuGBxFVv092Kjznbs3mCAzw12wvzrTxFo&#10;fAIBxt86hpp+c1ya1kvjN0GwyzfVlW8nWE821Jf7NDaUFxHoXQT2CAOZgc0gf9hyF23knEwPW6rR&#10;2szgr1oEX3IvA5OdS1y/sjybD7D5etpxebvbwMfzOjzdrlJte427u4OtCXKzYtDZRr+nuRztrXfQ&#10;1V5D53fR2/2AA97TVYv+nno87qvH4EAjwdyMF0/b8PJZO14R8E8GWuefDXbOPX7SPtfX1yJ6/LhN&#10;NDjYxfX0SZdoYKB99nFP63RfX/s4aZjOnw8MPOwdGGhrez7UX0/nd4eEzytfCwfLCO5SkmBBpeza&#10;0Mjzqr6+rvs9vZ0tPb3dvT297S/7+rvH6BxMg0/78fzFEww87sGTwT5+3tJcjztVZVTuVKCyspxK&#10;ozuUcVRTtlHK589fuHQR541/hamVOa472uKc8UXsObCfUng96K7byGFnWr1KB2qaa7GS9PUvZ+Ef&#10;Fg/f0FhctXfDhs27oK25ATt0tuDolm24+Pkh3DT7HpGWxxFu8fXpiMtfG0Rc+lJx4a9bGn/0aGgo&#10;Xt7QUL6+vr7sa2odmurLUxsbyhqbGqqetzRVTjaTy7c2Vy+B/S6HnWmpy7Pj2nvF3OUZ6OWlmQvP&#10;1kP4KDtz9mB/F/h52cPfh8D3sIYb1ew21y4gNNgZGam3UF9bSLBXctAZ9Kxl6n4oVldrlVjt1eju&#10;oPOOe+T4dyY6O+4Nd3Tce9HVdm/w8UBzf++jpt6+voc9YrU9IsC7Ce6O/r7Wlv6+tvsDPQ8F/f3t&#10;af39D8Op9STYbR73PjQb6H14ob+/7ezLN4OGb4RiDQsHz7wWPj3f299lJigrtCstLQwqLc3PEAgK&#10;7h/95HD/sU8Pjhz79PDM7r0GlF5v5CP5mzdvFB9v0IO2ziqoayhDU0MFWpqq5NxK0NRSxRptLaxZ&#10;txY7duvjVwL/iu01/gz+wOFDYth1yNlXr4fOmo281dTUhabOZnz2zU8IiozjciGX37HjAAw26GO3&#10;7hYc27gV1t9TDW/5M8F+HJEWXyPC4viRMLOvpe+3k8b7INiVm+oqdlFdbtjUUO7dWl+Z39BY0dbY&#10;VDlEKf00A55JDHs1d3aJuzNnl0DOgK+iWjk3O56PwEeG+/DHajcDbnDYGfT+3g4I9HOAn7ftIvSO&#10;dsbw9bJGVLgH4mN8kRjPZuP58UduyQk3kZIYgtTkW8hKj0QOZQIFebdRXJg2LihMeSEoTuvMz4u7&#10;m5d3O5eu3ybww8jhgwncAILZn4mA9iV393zc99D5cW/bVQb2QG/bCWqPPulr1x941L6OOgTNwcE2&#10;lYGBFsWBgc6V/f0dCkwDA12KBLgagb6urKzgwLFjh0598skht2PHDmfqaSs3a2srv9DQkJ9SVl4+&#10;r6DwEeTllkFmxV8gI/tXrFSUgZKyHFSUFbjU1ZTIrdWho7uadwzbdmzFzn27cPbCr7hqc51kS2n9&#10;JezavR+bNm6DHrn2hnXbsF5vC9Zv2k7Ab8R588sIjo5CQFgELK7aYfuW3Ti8bR8+3bQNP+7eCV+T&#10;04i6dhphl7/DLdPjuGXx9aEIs680F/6qpSENcdTVlak31lXsb6ovu9BUXxFU11ghIOi76xvKh5sa&#10;KmfF0IvT+N+n8uIBuyKUlqSjMD+Jj8CzGXI3Q9zFE2gCxdAz4IP8nDnwzOV9vWzg6nwZdtcvwPrK&#10;WVw2+wWXjL6HpflpnuqHh7rzEXjWCSQnBCErJZzNrpvLzooaz82IGczPu12fkxmTkZkW6ZWZHmmc&#10;lR5+PCcj5hDBvzs//7ZBXl68PqX2Ox4/frid4N3ypPfhhsG+1rV9fR1q5Pr/pVlnf/vbweWffHJQ&#10;99ixI5+v01G5pqerelt3jVKtrq7qoJ6u8jh7ns+ex6upK0JFdSWUVeS5m/MJOpoq3NVZKzlmz/nZ&#10;JB2dddrYvX8fjEwvwdnNHTYOjjh18iz27vkY63W3YstGA2zetAPrN2zF/sOfwdrpBryDQ+ATeBOn&#10;Tl3AfoP9OEKdwfc79XHt2yPc3aOtfkS05XcINz/xWajpt+vCrKTP4qXxT6KxsUybYP9b44Oqa/W1&#10;Fbcb6qoeNNZWPG2qr5ykOn6egc4AZ6P0LNWvqy3lA3NMVRW5yEiLXpgO688VFuqFkBBPBBP4gUHk&#10;8gEEvL+j2Ol9HeHtacsfxTGHv251GlctDWF5+RSMTX7CufMn4GhvioRof9yO9EZyXACVCKFIS4+Y&#10;Ir3MSA9vyc2KyiLXd81Ii/opOTnUIDk5+H/rHm+6uipqejqq+3R11c4R9D56eqtzdHTVG9etW/1k&#10;ra6GUFVFgRydQNdQhbKyIlQJdgY/O1dRU+atuqYan6G3Rns1n4arvmYV1ujpcuBveHjC5YYb3Fy9&#10;4GTvim++/A47tu7CTv09MNi5F2dNzOAaEARnH18+I/Cn777CiZ36tRZfHM2+9u3hkJumP9oGm/54&#10;JsTsp08jzb/dGn75hHTPO2n858FS++b6yj0E+AVK5UMa6u9UNNZW9lGaP0qAzzHImauzR3R8FP6u&#10;APeqS/gUWzaXPSaKge5HDh/IgWfPwJnYjDn2XJ25O1MAic2I8/N34s/d3Z3MYX/tV9hdO0vQE/BG&#10;J3D+3Nf0H70JIsPcERnlhahY6khiAmaSk0KHCfzuzNRIQVZaRGBKYuj5pPigvfHxvv+S9d3r1ypp&#10;6Gmr7NLW1vhBT2/VdYI+bN26VQUEfZOamsITAlzIpvEqqpLba6gT6KpQpFRehep3yVRcJjYVV0t7&#10;FTTXavFVdQZ7duO04VnY2lG54xsMH+9AakPg6OAKJ2d3uHn7we9WKHyC/OB8wxrWZqdgduIw7I1O&#10;eDj8+oORl+n3n/uYfr/tptnPmmHG30sdXRr/99HcXLmypaHKoKWxypDS94CmpqrSxvqqHnJ0YUtT&#10;pYi5OxNzdva8nc2xz0iN5XPmxXPZA7nYZBYmCfRhNz0prXdDEKX1TGwmHZsVx8TS+wAvcnoHU7g4&#10;mpK7XYaHuxXp8qyfr930TX/HybCQG6MRt268iY3ze5IYG9SSGBdYlBAfGJIQH2QaE+N3NDDQac3C&#10;P8K/JDZuXLOcANdav371Tu11mt/qrNa4SsfheupKpTprNDu1V2kNaWioTqmrE+QaGiQ1rF6thbVr&#10;12LNmjVLpC2ep79qFdeOHTtgbn551tPVa8rHM3DUw93vlZerNzzcPOHpegOutldx3fgUHC78AG/T&#10;7+F56cQvPiYnDvqa/rjOx+Qb6UsspfFfC/ZMvqWhUp8BT27u39RUIWhtrO4h2An4ChEbnKurFfDJ&#10;NPm5iSjITeHz5Jm7s8UvbERevLQ1mC9kYU7PUvzwW158nnsgq+WD3Hg9fyvQBaEBzrjpRym+N9X0&#10;nnbw874+5eVuNeLrY/3C1+d6X4CvXdvNAMe6YH/HKlLhzUCH5Ihbbjfpmk1QgNPPNwPs9wUFOf3b&#10;RqB1dNQ+0lmlumrdKvUDuqs1zuusUvMh+HP1NJSa9TQUnxH4o7oaStN6a7Vm16zWEhHkXFqr1ohW&#10;r9EW6ejqza7V1p2ha5NaWloj2traLw4dPtZnbm7VcvmyVbWnq3Oe+40bcTdsrXxdrEyvOxgbnvc2&#10;PXHcx+S7A95mJzb6GJ9Qc5c+Y5fGfzf+Afg6MfCtjZXC1sYKUSObVUepPFs4U5iXyqeU8mmlBLzE&#10;5dkqtqSEW+I177Hi5a5stRubJiuG3ZVAZ8C7ikfuSQHuDuM+HrYvSd2erlb3fL2sc318rKO8va29&#10;Avxsbbzcr5h4eVw9fTPQ8XhIkP3hmwEO29zdr6xyc7P6IFJXvdVqKrprNPW1tTR+IODtdFZpRFFb&#10;RJ3AA93Vam26Whpd2mu0Hq1du7pHrLU9BPmj1atXd61Zs7Z97VqdBrpWeejo0ewjRz6JOnz0Ew8L&#10;C0sr0mnnK2ZfOF812+Nsabbe+YKhupf5t7ILv1Ya0vh/FovA1xPwDVX+BLmgtf5OD10j4CtFfMYb&#10;AV9RmouSwgxy+DTkZiXyl1NIlsIy+JMTIpCSGE1tFKLCg6gO90dYiA+l9gR+sAcigj0REepNNbzL&#10;tJ+nwxsfN9secvZqD1erRE83KzcvjysXPFwvf+HldXWXh4flOgJfw9vbSpHaD3Z75HWamjJ6azTW&#10;6qzW3EeQf0fAm2ivUrfVWaXuzpyf4PfXXa3lr716tT+BzkXQ+xDo7oePHrMnmR/+5JOTR44c+9vh&#10;w8d2Wlhc1bWwsFBxtzSSOrg0/vdEQUECB549j2+uq+QOT/D3NNdXCpvry0UP2FRZNi+erYsn4Nli&#10;kdysZL44JSMjHllZCUhLi0dqahziYiMQE3kTsVEhBD05f0IMEuMjqGZ3h+HJE/jk8M4Z7TVqb8gN&#10;u8zMzgjMzAxDTE3PmHq6XvnU3d1yvY+r1f9na1IdTU1Fnuqv1dQj599C4G9fp6W2g2UBBLn+0aNH&#10;9Q998smOI0c+3X748KdbDh06pnf48GerDx78VPngwb9JAZfGvyYY8IW5CTvqaktPN9SW+tffLy1p&#10;rC9/xIBvvF8qunengC9aYWvgWUqfm0tpfXYygZ6E5OQYJCREIi4uDCnJ8VzsGgP8p+//jt0Gm/k6&#10;dGVlGSjJy82prJQbV5GXe6K9Su2e9mq1GILd8tKls8cuXToj3QRRGtL4V0RmZqJsTsbtLSX5iT/U&#10;3Ml3rxKk5zbWV7bdvZM/VFOVO11Zmo2ivGQU5CTyVuzuiUhPS0T87ShkZqUiNi4Cly1M+EsfVmuq&#10;QF7mr5BZ9h9QUlgGNWVZaKiuhIaKskhLTXWUjns1VFaWaaooBmmoKZ4jJ2SPu6TvTJeGNP5VkZOT&#10;sCo38/bhkvykS0X5ySHVFbkCAr+zMD95SFAofr0VS+nZYF1WegJP1U+f+gl79+zC6lWakFnxV/yP&#10;//l/4COCXE72IyiulIGqkhwHXZPNOlNhUhZpqKkKST3qykoC+sxfU0XJUFNVUX+1ior08ZI0pPGv&#10;DAZ9SW7yxzlZCedyMhM8czJvZ2RnJdQT5E9ux4aOnj31DXZs1YOSoiyWL/szQb4Mf/7zn/Hn//gf&#10;+Oivf8by5R9BTn455OWWE/TLoEjHygS+ZD65hpq6SENDgwOvpqzMgVdRUTFUVVXVp1YKvDSk8a+O&#10;3Nx4xXOnvt5y5tQ3x8+eOn797C/fxJ09+c3d3dt0+lUUlo/KrfiPWbZIZMXyv2DZsmWQkZGBrMxy&#10;LjnZFQvHBD4BryC/gsOvoCAHJaWVUFZUIodXF6qpMIdXE6gqq0qBl4Y0/t1x/ufjKwx/Oa539vQ3&#10;X3HoT36TsGu7zgOllcuervjo/5xY8dH/nGNQy8vLQ05OjoPOAJelVoaAZ87PwFdgr3SWk4GiogKf&#10;U66ipCxSV1UTqqupc4eXAi8NaXwgsWfbaoU927S3k7P/rKy4wlN+2Ud58iv+0k56LbvsLzMMZAa8&#10;rKwsh5zBLkfXZOVlFqFfKSsDZXJ2AhpqampQVVYRkbtLHV4a0vgQw2DLGs1dW3UOEeSm8ss/Cpdb&#10;vryS0vQ+cnThSnkF0Up5RYJ+pdjlSbLycpCRYx2ADFasoA5g+TL2KI6l8lBTUYe6OtXwlNIzhycJ&#10;1FVV/dWlwEtDGh9GELTLV8r8dZ28zLIv5FesuCYvszyO0vQaeVmFx3KyMmMKCgS8gjKl84qUwq8k&#10;V1cgp5eHgtxKkjxP51mrQvcw4NXUNPignQR4DVV1Al5dCrw0pPGhxMqPPpKVW7Zsk7zs8m8JekcF&#10;eZlUgr6RnP45gT2pIKc0LyensODs5PIEPHN95v5KK8VSVlShdF4NKipqIoJeqK6u0UNuvwi8phR4&#10;aUjjwwn5ZctUye33yyyXMSKXD5WTk69UkFnZLy+rOCYvpzjHAJcl6BnsDHqZ5QQ/SXaFHBQVlAh4&#10;NS6llcoiAl+oxgbtyOFVVTXEDq8oBV4a0vhgQlZWduXy5csNqDY3lF2+PEBmhUyp3HL5HjkZJSFB&#10;L5LU8e+BX4EVy5Zz6Cn9527PwKfUXqSurCJUVVRhwJeqKisHqChRDa+oaqCsrCzdB00a0vgQQvYv&#10;sgoEvL7MMhlDmeXL/WU+WiFYvmxZz/KPlglJItkVMuTmbKBOdkHs8ZwMdQIKPL0Xu7wKG7ybU1dU&#10;GlNRVu1XU1WrJOBDCXgjFUWV/VTHS3dKkYY0PoT4B+BXyHDgycWFcjKyIubicjLk7iuolmcOvyCJ&#10;u1MqDxUlVTZwN6+qojZJekHAN6oqqaYR9E5qymrfUUq/hZiXbmssDWn8u4NSegU5BjxP6WU48PIr&#10;5Cill+XAs1F5BjxL6SWuziQerZcM4C1CD3VljTE1FbUnakrqtQR7Ih3bUT1/XE1RbZPGSg3pix6k&#10;IY1/Z3Dg5eT05WTkDOVlZf0VZOQF8vKshifg5eT483gmMejiUXquxfqdpfVsaq14tF5dVQOr1DXG&#10;tFTVH2uoqtaoq6jHqquqXyHH/0xDWUO6TFYa0vh3hgR4+j9DAtpfQUFBQOqha0ICW6SooEJgK3PI&#10;2eCdJMWXpRRfAr0YfKUFl9eElrLmrJqK6hty+w51ZfV86gQ8CfyfWGovdXlp/PP405/+L30G0zP2&#10;Ww1CAAAAAElFTkSuQmCCUEsDBAoAAAAAAAAAIQDomAT/feQFAH3kBQAUAAAAZHJzL21lZGlhL2lt&#10;YWdlMi5wbmeJUE5HDQoaCgAAAA1JSERSAAABxgAAAVQIAgAAADGuCzYAAAABc1JHQgCuzhzpAAAA&#10;BGdBTUEAALGPC/xhBQAAAAlwSFlzAAAh1QAAIdUBBJy0nQAA/6VJREFUeF6c/YWbHUe6p4v6n7jP&#10;ec7cM7NnZk9vatrNDHZ3G9puM4NMkmXJtiSLmZmlqlKhoKRiZpQKpGJmxsXMvAruGxFVZXX3njkz&#10;V8/ndKxYkcHfG7/IzJX1xJwtpHFEdO6IwbuAGX2LFt+i1b+kzBFexmzBqCO86F5YdkaW3JFlZ2gR&#10;I+BbWvYvi6NnYcmzsKjMHV1YM2c06oouuxeW/JHFpeXl+7WV2RmpxUW5ZeVFrV1tnmiI9K6FBWdk&#10;gTTe6JInQg5kteRdXMbImSMf3VGyXflqzVSkPRi2BUKOUERERkXd7IGoqqErvLRS1eiiqiTJXJEF&#10;ZzhKjMh/YVmUGFmkaBqiIsnQHopMGkyHz13YefLE+gO73t315d7r587eTbx0NzkmK/Vc0nXsVOyl&#10;i8mx525cOh9/+Vpq/Km4C2cTLl26eTUm4/qJG0dPJJ48euMYx3O3z1/LvB6bE5eQmxCXFReXnhCb&#10;lngnPy0u9WZjZweF+mlgZNEVijqDEWdgwe6LOPxRV3DRT93CK5aWV3gxNr57eExUOCqMRtn8ERKL&#10;9IEwOZBPSOYWXF4ORJfcgbA/GvUuRMmZJtMVmCMoLbTsZFijy7bwsiUUtUWiFl+AgQgsL3Gu3u70&#10;0VHBAOHw8iIWWV7i6KF6vqAvvEDAEwiGFhZDC9HIEt8uBxcXXf6wL7zIKIdXzoqKU0IhdyDiCXJu&#10;lCoRE1qKhBeXoqRZWg4tLlO3GYNZ7/A6ggtq1BimAPXnKBNwlicaIU9K4bhAYGnR6febnU6Ty6u3&#10;u6zegGg7gxiMUCW/39veVNdUW9JYW1hXlVdRdLemLKO9obivtaqvqaLtflFVQVpDZdHM+PDy0kIo&#10;LGplcrvIORRejIYjxumpse7Wsc5HeXcTUxPj56envH5faGmBCtMbQeY/He7xuwKB0JJoBUeMfqOf&#10;MQKBhQVfZKXCfMVZ3sUlzxLzeckViTI6mDcUnZjVpOfmkoBk5MNZ7mBQflyKLi5EFyMLS1Fpi1iU&#10;yOUlWiebL4zeU2aw2M+cvnDtSmxSQvLunXsO7z9w4czZxLgbyu6l3i0qKC4pKRsbn15gekSX/eGF&#10;MDMkukBW4cUFl89Lf8pxWQguRqWFGaPIcjS6vMAxLMKR0HJIDNxylBhlfEuVyAEjsEg4GqE/w5EF&#10;MSWkES8yJ43M8O8tvBTCouS/GCTDBaYNpSxFVECN9WoR1HaJanOkIXPz2hnNvD/MuWJGRZYXZN3C&#10;ZEWnRRbCqkQiaQ6ZqMYGqeFClLN8IYqjbmI6kaHIU46CCngD0bHJuZGJabvbR58TSQ7ixEjAF/Zj&#10;gWgwtLhShGzmcmRxObwgutfjj1jsnifm7WGoOu8Ial1hkGryL4FUzOxdwKwBYRZ/WFHVHlpg3uMA&#10;GAF8FU6BIWli3iikMnsIyBh4KpCKKzJXKitK7t1JzslOz83LvN9Qb/P7SKmQioncIgJ/ysgZB1uj&#10;KhwkgfpKMOKxMKBUlFxDKqZqqGrLt6qepCEx0OQo0lNceAEDqWuliNwitDqUV1m9YdfO9Qd2bDqx&#10;971dX36056sjsZeupadcunXjTMLliynXzyZcvn434WLKtXOJly/cvAZSTyecPZN0+nTiqTM3zx5P&#10;OAFSD1w7eOj6kYupl88mn72Sei02LT4lLzWtOOfG3VuD0zP2YEgtJNQBvgDTFUr6o+7QEmBVSM3I&#10;L70Qc6NjYBikspLRTMnHBRBMSljM6YJByvNXkeoNh+ERjbX6g1ZfmPTAA7MHl1kszQxrcNEUCFtC&#10;YbMvwKj5FheAgs7m8EQAnJ+PEo4KqcsufwiaMI7wCyiAUeHewtsFOwTBI0uUCyOIlLN8EUw4fSEX&#10;K4QALi5KPlE5RwUuIZTdH5rSGUGqGjIaxXCrZQYjN1Hc0qKEu4AUMxj6gFS9xW5wuDGQSvNVrXyh&#10;sMfjaqqvra8ofFBRUFuWU1Zwt7o4o+V+UUdDWWd9aVNlQV1ZbmNVqdtmXqaXglGqbfbQo8s4qt/t&#10;GWhr0Y0PPqwqTLp2vra02GTUg1RcUbRxeZm1wezwOYB4KLQGTQIKqXQXVWUZwxQr+Qqj8s4wk20B&#10;d3AEQq5QRGO0ZOYV0jmq6zB1CkfKEjSRPJVgXYRWyqVxb+G9EqmiaNk/czrjkcMnbqWknj55bteO&#10;3Yf3HTpz4mR8TGxyfMKtpOT0e2nFhSXl5ZUTk7O0wc+KFRL5KHZAGYfHzRGeMlgKqX+DTgmmcHAp&#10;qFCrOLsSvyjoST4cBU8j4Uh0Ed2kSKpMZE7N4dpjGYpzJTrhKRyEpwsyBmYBUyy4QLzsim+KECZ4&#10;FwyNjI6DVE8AyUHvRWStxBJOPmS4tEwVRCaiFFGWyIE6iMQLUdobiEC/ZXVUqxS9GoiIBCB7am4e&#10;mJqsrkCEs1YgS4ugsDfkA6YrJF1thWymqBg8dbgDZpvb6vA+MWvzK4OqSqtCUpBq8iBeFi3+qNkX&#10;4ajYagsKYClacVRhgcJvwLqiWJlACohCpUaW8XlqXFFRdjf1ZnZWRnZ2ZtX9WqPLaQsE4RewRv8K&#10;RksxpVDIWd6FZZ/UquSpBKZiKOBTDFXFqRjxbUSwhlpBEJsf7ous+IigUxkK5kaWWBgkX1bK4qjK&#10;Qh9ZvCECpDF5gzqnNzEz84PtX3y4Z/O6XV9sOLD1/a8/f2/r+h0n9++/ePR0wsUziReu3Yu7cPPK&#10;yRtnTyScOXnjdGJe4unE0+dSzt3IvnE9/TokvZp+/fK960diT5y7delMyoWzSRfPxF86de3StoP7&#10;p81mUflVbhIAplZPyOqJ2LzgddEVXPZSschyTnHl+WvxzV0D4uOCMKpNo2gmBjRpOwzC7ZUhM51B&#10;wVPM6PaavH4FLHtg0ewJm7wskIsmf9QSXjIHIyDVFgwLn1+I4v8ml0chlXNVboLRy0uwAALCdNjt&#10;DgtRpoCiuABw4ZpCqvD8ZeGoMN0bAnbLCFjhNwIxLOwqIM6yev1TOoPB5aEJatkTEhUDrMylhSh1&#10;oHQJ95WzQCpQmzfb4KnR4aPHWIrgKfm7fH6TydRYW3u/pBgg1pYWVRXm1JUXtNdXdD2saqkuflCU&#10;U1uUV1dRhkBFlrrpOn/IaHMK12LTY7X2ND0c7mjJv5sSc/H0SH+Pz+uOLIg1QJQbXWJoLE4vUp2Z&#10;LNqITlTQXBQkpTnoU4wacgoJMNEzoQjN4cigwMF5g/nW3Xs2F0oDzai02LLSTfi8gMhfeyzxRKKt&#10;qKQocTVntd6MTs4c2H80P7doz/a9u7btPLjnwMkjJ66ev3gzPvFOys20u/cK8vLLyiomp+bYVsDT&#10;YFSoPEwVZ3Mx01mlAJNQqYqtchFdqQMMFbRaioBUAmvSVRh9JvcN5BOkO1GH4F/UTWhqyZoVpD6O&#10;IWUrOazGq2w5qlphKmdMtFTyjobPanWDo2P+YAB8q1ICCyHFegIKo0hUoVKldpZL+EoHosfdfiav&#10;yFOBcq3zKYKYeb1heHzCYLG6/XQ1jSJSJKZ0zgXBSuSqdimTdRDJEKeQFHN6goSfmDJ74KnGGcKg&#10;KmZwhaEqSEXLCLZ6wwqsBARVBapWkKq8muMa7yRPlYkwkfaQ2GwiJdh0VFRUZKSl52Rl86/+UZPF&#10;40NAoX+F+JVIVYBTmaswEBQQYZMolSmmZKbiCEVQKLaiLuUpnEutLN4IBKHoVcJGFEaZy1CegEq5&#10;siqEl/xLglMrOjfE+hEh5bzTdSMz9e0vP123fdO67Rs3H9712f6tn+/b+t5XH3+0/bMdp/Ycvnr8&#10;4q3LV9JiFDFvltw+m3Q+LjM+KY8PiNbzV9LisKNxp/ddPvLV8R2bD277dPsXb29cf+3mTb3LQylK&#10;kMJKkGqjq91hsyuE2X2IUBEPbQvKH5y9ElfX3E1KaqgqqTqfNYA+pDdQu0qoYvAILHrFkrPkitIc&#10;0XaxsEWWBVV9EaMvgkq1RZetIUFVkSAS4RTOtfuD+D96yhkKKp4K8YXADy/YfEGOTExHIKxIAWoV&#10;5hCwbL1xckmZlY0/SAWmAfRRRNCEKS41hZyI0sD3tN4I9G0UB6ZRXuSGQRmmEOMbjVA6+cMmzsIo&#10;ApjOGe0GuxekotPpH3iKh3h83vHRsfulFZX5BVUFhVUF+RX5WXWl+W115Z11FQ2luRW56SVZGW0P&#10;Hy5EFj3eIPIZIoNUxCD1smrnJ3q7H1WVJVw5n3XvttGgCYVCUnYJt6EhFGeRzVRcwxuVUBXqcpEd&#10;6BLqdWXXL8/iCHzBveir6BKVhKcpqWkWh5Mc+ErkIHgaVhwRFMBXVykjcCa3q/gzxikqPcaWn37A&#10;BkbGQWpxQfmOLbt2bdu9b+feU0dPXjh15lZCUurNWyAVXysqKpqcmvEGyUdAWag4geYF8gSpFOqP&#10;hrH/EKmYHMoVW4mRNJQ8YseOX0ueIqjRaxLWxKsWUQq2ltXauY9/FM1c1b/kRraY4pcEmQC32e4Y&#10;nZxS/Qa1WedIQM7oU6FDRV8tooWhKo2DhKJQgC4vaHiDAYysRN+uXElY2eyTObIXjI5NTWuNJgYC&#10;Y+D4CqQyo1jGiOF01SjOVY2Sc1iQGuA6vQGb02d3+YGpL7jwt0jV2AKYzhEyuCImFyQS23/YytHo&#10;juidIaFYvRElACWtFq0+kglmKTbh6isG4xRz2WByijfs8oZKSivT0jIyMrLS0jOb2jrxTCEhg4ur&#10;+lcQ0BmCF8tr+XNkr6pwoCD4DcdXya74SFYqPUYNzR4+iqwwPqp6EhA8leaUfFHx6kRQRYA0BPjI&#10;iRZ/WOd1lT2q+3Db5g+2fPbuFxve3vTxW198tOX47s/2b/l498bXPn/n9U3vvrPlw492rX9v24fv&#10;bPngs72b1235+KNtG9bv3vzel5+8venDD7asx9Zt3bBx75Yv9u9Y99Xnb65ff7eo2LO4zHoDOlGj&#10;UqUuE7a4oyZn2OgIEbB5hVDFSqofnb4UV/GgFchSq7XeoPl0hckdwFhRWFrErllcv0O8s9KIy9k+&#10;Np4RuldctxG7fpAqLppHTf5FVCp7f6M/BNmtgRC4hKGIPsQjYLX5xOXUFcEYXTS7fXqbx+T0gyE4&#10;DsTZPQiIS3Vmc/vY3XvZVwrpKqYyAaSrwxt0eMMc+Uq6q1jn1bQmgdZqn9DoUKlmSkRWy0s9VF42&#10;YQktjJE5U1+5AdPd6QtNac2zBofO7sPoEFSwuIzl9QcCge52+Flxv6QUoVpTmF+Zl/GwPL+rvqLj&#10;QVlF9p2ynNSS7DTd7FSUnbg/xPrEImG02hYXQZdvrLtzrKO9MO3u2aOHWx7Wu1wOBJG8OCjzDy7S&#10;fDoBkBGzglR6ICJqCFvhPkjlI1+pb5VDUhAEBGdmu+tOWua83kS8Ul6YwiUB/HaNqspppWNHiUfD&#10;ih4jT2n0G4CG7Bx7BoYPHTyen1MMUvfu2Ldvx54zx05du3BJIZWNP0gtLCycmZ2XgBC1UlqSQyAU&#10;tDodoohwEKSqUZNjBKeExFsZqb8moAisXiel5tRN0ko0ebVPBE9BHkZYNXOtXWtXIRVDCa9BimQi&#10;gVCCK1kR4wkE4R0SUk0Aug6JSv1VniLZMotThGqIi87kI41zScyIMDQMAb2tNP5qZYQRrzdbyBzx&#10;u6ZMiVdLnRo7jPrIglb2ECRQOZCAujk8Xhfq1x8Jhhb9gSjGYD8xY/UpA6xaexCDqvNWv9EpqGry&#10;CKRyRLrCWcBqckfYPFq8Qq7CLEmrRcVZBTVg91hYXkNwRxBfdlewqLgiMyM3Oys/IzP3UUsnAg1y&#10;gRUlgdd0pTLCaxzk4xpEBIVFEcJkKSs3owispZcBYlaQyumiJl5Rc9jtCAueclQ1xAiooimFcwlD&#10;H5M7xCk6h0vvdvdOTp6MufrSuvf+8sG7r3zy/kufvvvm5o8/2f3F1hN7tx7btXHfV4jWNz9/H/W6&#10;bsv6bYd2rvti/Zsb1m3au2Pr4X0w9K3PP3lv84ZPt3/1xvqPP966dcOOnY96BlhIKA6MsscXrAyA&#10;1yVICk8N9iBgtXr4atkZWK6qbz9zOaG46iFhB5Cl/iEqL/rB7AkaXX6QqjAHj9R1EvDKR6H+xHUV&#10;wVOoSnOMLrELYUyhqsG/AFh17iCdb/QEQAxIBazIQJDKHgKYKuWLMtVaXDqrW2f1mpxB0Y3+CLsH&#10;EiA/oYzcEYfY5vMR58c5FWfNDp/VFbC5FVKlgF1Z6oV7zOqMo7PzFGfy+BRSlalVgZ2N2C+HhEBj&#10;EiMVcSYyHJ7SzZtcekdQZw/QaUiIYGTZ6/X7PN7mxoaqwqLqwoLaooLKnLSyzNuNpTkd94sfleeU&#10;pCWWZt++X5oX8cNFH6qNRrHx15nMuLPPYmqrqeyoqTl/+PCNq1fn5uacPpfYj0vl4/cv211hvd1F&#10;t+Coaz5PE0CV2vWLqxxhPHDl8pxw6QhADAXCS95AFKeFp9PzOrbeKo2SSIBGMUhxU31cC0ArT8Av&#10;78OIKyoYfSgwEV4Qq9ficltn3+lTl9Lv5u74as/BPYcP7jp46siJuCvXkmJv3EpKvpd6Nzszq7i0&#10;RG8QHFdDE4nSIEFVOszisFOuLxJSJMXWqCpMjtQ3t2JWkaoQo+7zCIkqQUNvKGaps/4GqWvtejy3&#10;lQyl1FXJRHESqXSdy+cHdpOzc/QSX9FdslcFMcXdMKnfqSSRfEt9aJGAKd8vs+kQ6VnhGBFVN1kH&#10;EamyQpmOT89wVDdamVrsoVn2+BajROKpgyhCtG7lcoRqDvkw6FTP6fUhUTkfngaCCxgBgdRps3/K&#10;5Jsx+WbN/nkrPA1pLMF5c0BrDWEGR9TsXjC5FiVhF4EsAYMzJD7CVrfgqdW7xFFw04sJcvFRokrE&#10;E0N6/NDq8BcXV+fllxSXVMLWh81dSFeFM9IgKiWsBQo5ERpi6nSVp0Ke4iNhRU9lfMTWoEl6Tlwz&#10;lRtH4ilCXSO2kX9Q4El9pQqSnFKqdgmPhV9uwt5FKm90BDRWV8fw+PmExNc+/uSPr7/253ffee6d&#10;N19c994b6z98d9N6iPnR1s2fbv3ivc8+eXfDxy+98/ZrH37wxscfv/z++8+/9dZf3nuPwEvvvffx&#10;l1s2bt+dcC8bHBgcYXd4GWhSBEZxmECqPWywhTianVG7d9npX65r6jt7OSm/tB7mPtYc0ViBSCcq&#10;NcQRvIor1+J+oJDhZl8IUBIQ9xVl/3AiRg/oHEE9R3fY6FvQugJ6V0Dn9COHA3KHqzFa0ZVQEtdF&#10;CjEp2bmDVLMrpLcF9DYfAcYOZQ2V2M96glF53ybsDizwEb6wEUZGkYPJ5rc6Qw5PlBwAovgqKq6q&#10;M4mBy/iMZmBiGlSxoWZRhNHsD1hm/KwKUdooHmbwweKI8ASmMnXTmZ1Dk1qtza+302SU5rJAamjR&#10;5wvo5mYfVJVX5uehTx8U5VRkp5ZnprRUZHfdz28svlt0N64s81Zfa8NS2O9ygUtx/x1EavU6EDEz&#10;2NtcUZyXknJ05+762vtOl8fp97IXxlHBj8sRNpg9JpfXCxRWL0HgitANwtJYAq5AALauaEnpvSwG&#10;wjPDS1hOQXFHTz+FqoYoquK0uKvgZigAy8iTEtfoozQgzBJ3AmW2ZE7YHQySj9rFNzS2xF5LSoy5&#10;qZB6aPehcyfOXD1/Mf5azO3klLt3UrMyMssqyu0OF4nlkrYcXVhC0GF2p4ONP/kDC6rxDUmliX2G&#10;JKNCyeOm6qZ20zSEnNdMrpSPbflXLjgKAv69qdzoB0U9OEWP8ZE82YbDUyag6JOoqAnxnEJWsvKi&#10;wiLl0gL6WnUmS4V4QoJlIwLdWMwi/ohYRcRXqzAlQLbD4xNmOz4htg6YXOREMoxIt39lW6BaquJV&#10;BVQ+jCkkxTyBsABxMIoh1EnB8uLxBp+YMHgmjV6FVHUEqcB0xuCd1nsIGJ0LensEIwBhASss0NmC&#10;GAEga/EIqmqsPjBkRAEJtioOCoRBSfwQ1zJafYUltYWFlRUVdWWVdU3tvXaPQC1oUFAjK/yE9Jz4&#10;GDhWaAs71sAKHaAJHFFCElNsVZRRXBYZugX9OaqPxFM9YpRME4+ISaSqlMpUiVCVxGZXBNLZ3cK0&#10;Zj/KkQZCn0mD7V5x2frtu17/5NMX33nv9Y8+euW99z/Y+PmBU6fXffb5My+98sLrb/7ljbdfe2/d&#10;My++/se/vPrsK29i73yycfOOvV/vP5KSnjc2b9FY/CbHgsMniAlGMSVIUabAVFHV5IhY3YukqW/u&#10;P3MpMTO/mhjqT4WpNpWnK2iy3uFXu2C6CPW9RlWTN2hw+6Eq+lSuE2I4OJ1WaECSMyyum3ujGqf4&#10;OG9xI5ahpDe0NK0x2FG+djfaCjJGFgU0DRavzRs1WgMaswAl2w5SMmVhpctPvM/mCju94maUuLIp&#10;nwowOzw6k9tg8VscYTbOCql4DvOYScx0HBid7B0a01odINUVFEiFp7DVx8yOiFuFxAs56Rc3x5nQ&#10;Lm9kTm8dmTayIGmtAYS8wDrmDfs8/v7OztLc7LLszJq87Jr8zJK05NJ7Nx4V32uryKrOTCy6HVeS&#10;nqIZH1oKBzwen3AnqO32T05Osutvqix+WJR3fPv25CvXhgaGjVabmy05OMDZost2a8BodFu9fpAK&#10;lZSbAUToBuOIgacOn0+xjzYqiYrvKYVVVFr1sKWdhhBWDeHIt3JpEQYX2H0rlikM4cMwS10NUDDl&#10;SP5Q2+lHt3KWyKe6pj45IfXciSs7t+zdt/PA4T1Hrp2/dvb4aVRq5r00jI1/dXW12yPYpMQ+i4S4&#10;FhkOGc0mh8dN/hQn8LG631c8Be7wFFP14bgWgKRisyv1KXUgW46KODBxTdmpU5RRCibTi48E1EeS&#10;cTrn0hWcjrFpQJmyoQaUmKozKcmWxKQUN/SXVhceWWciSUa7PF7/7Oz84MDozKwWzIlsWfIlTMkK&#10;mA6NjZtsdjKUmYvilJFAJI6KyblWyZUi5ABRNGeRFcAF9PiFWtU4BZhijLM/EKFQavnEmMYxqXdj&#10;41rnlM49a/TNGQLYvDE4rfVOaTyEdZaI3hrVWiI6G64e0VlCmN4a1pqD80Y/uAEBtY3dlQ/a0VPt&#10;vZNNHSPFlY9yiu5zrHjQ+qhjSGNwY1k5FVA1r7CqpLyuqa3fbA+g/nBOyAW/LK4FjckHudSVRKHI&#10;ZDyeI7fDKmUUk+IxCo7FJtQlbpHzlbpRTozB7iesbvKoHTRMV7mBVASO4iym4KswqrP6VblAjZQY&#10;YSIdniWrY9FoCVM3YVafPD0Egyrqm979eOO6zzat3/QVtu/gsffWffr6W++///GGd9atf/mN955/&#10;6e0XXnvv1Xc+3rr78I2b6VX1rRPzZvKcM7pn9W6DGWguAE1KpCyMQgGrKlfqwQAMpVsaWwdPX0zI&#10;KqjRWQJ0NTGkpEUYraNKGO3C5FLEqqMAGpozu5CfRk9oRcWTsz0Azeet4iLPjMmjc4RMnoU5k3fa&#10;4CRPf1hcN5ya1TmcPp3RxiwBBOxl/KFFk5WZtOR0L07NWQmjPX3BJXAGmJy+iMbghLOoUcVZdyBi&#10;B+Xu4JzOCVIBsU/KSXGfmh1rdNnHLimy3D0w1tE7jPBE83ojCHZx7Zi9vLxZJy+JeMMuXzAQDLPZ&#10;AyJ6k3Nq3jgxb503eZh1VJhsyScUiLps9qba+xV5uaVZGfcLcsvS75TeTcpJuNxUlN6Ql1p2N6Hw&#10;VnxFZlrU7Qm6/V5XMBQSzxKaze6piekFn6cgNbkgJeHY119X5ubPTM1akLHykTIc1e0IOqwBG1PI&#10;L+7XCaEnuQlG1X0z/xJ96wPBCnwcAR+0tXk8fASmRWWV+B6uSxNwXb7lRHW5AHIBU7beoEFmi/cK&#10;QKi9J57PWSQjH+LZyRIpsSVyY3ubn1eSnVG4b8eRLz/btvvrvWeOnr185vLlsxeTYhPysrILc/MK&#10;8wsqKytRcIpQlA5P2SBbrPZ5jY6syEdBB15TBKboRh3Ah4wRGpMYwiTjFIwFYy0GIzExcrEENN8I&#10;OgKkIV6VTph4AioNZ/FRGYuE3mybmtPa3eK+vMp/zRTmFFLVpQNFZFWQYO2yeHIqJ7vgwvkrCfEp&#10;pWVVVptLQZPjvN40NjVrtgupjilxSjWogGoCARql6imvyaIixNBj4iP/UcMAS3tYQVMJUvyCgAoz&#10;VHQlAdI8MTpvH5w2c4Stg5OmsTn7rN47PmsHpgRm9X4CE3OuGR1AEZcCgCmzGZjClzmDb0bHVy4A&#10;IT96RqZMbT0TIACwEoYdQK17aCYm/m7v4ExeQU1B0f3SinqQ2tw+gLTRWjw6q5e9JBCBFABCa/HN&#10;m1xIIQEUZxikqmuLIJXEGrNbYRRuEkNYXFaz+QhAVeIJk0x9yxHjI1nNGZ0SrLIIm3fO7OGIXmO/&#10;DGeFtnVFSIOvciIlSiJHOEVr9BqtQYsjwnHW4JrS2mmUqvPwxNzGL7dv3Pz1hg1fbf5iW15ucVp6&#10;TmJi6o3EO5evJe3ed/zw0Ys3U/Na24fBkN7o1Zt9JlvQbA/Ns4BNm6fnnJDa5hLLAAXJy5RiYVCd&#10;MKmxycqE5o1eOvPYmZh72eUQls6nrzD6BERSSUg6b/FisyY3xGSRQJOyYKBe4T5H2UbRP+TMWWQ4&#10;rXfNGNyzZq+GBtrZlARGZsz0OdAEDDq9xe7wGk12ry/kcgOSRafLD87srrDdGZ2aNc1qrEaL2+2L&#10;evwLHCVS3bTL7o4oyIJUd2AB3UrDaSwNV0j1hRegs9sXhoM2p+jArv5RjdFudvi8LANe1rMIMEV7&#10;EhZD4JCKAJW6wIZuaXBksq1zYGrOPKN36kxep3fJG1gOBJb83pB2erahorIw7W5FbvaDwrwHBdmZ&#10;Ny7nJl5pLc2pTk8pvZOYnxz/qLwMJDhNTigZ8IkrpEaDbW5ydrS3+9bVSxcO7os7dWqoo1Mzp4Vc&#10;QqJKR/V7whajx2bzecUPRlBwIt4bZrcegowAlMzUM2fqFNiEkLS60dnLHX192flFrApCzkiecuQs&#10;JW8xYMqu//HHmEhDa10+5LlQuGRIerJSZxEplZTIij7JziqoKL1/YNexTZ9+tWvrvkO7D589dvbK&#10;uUs345Mz7t5LT72bl5PbWN8QDkdZk1Ru6FOr3TY6NuH1BYjBoAwlqvqoj5QC1EjMR6U6CcAdikY/&#10;KiDyrWKi+opTFKDlKQLBBCDUaoUFDYnkXIGtlYseK4CbnteNTs6APBpMpMpZHZUpmEJVQVJ4Km7u&#10;r+RPMsBHwV5PMCH+5uFDJy5dvF5ZdZ8NOGpAYzCTs8FiB9mUhdF1ylR9yJzaqnVCVYwlRz42oH5z&#10;Ia/bRhaQ+SCVAVE8VfQUT9tKnhJJjNAfvhDMfaJvTNs/rhuY0IvjmG540oi3Y8NjxokZy9SsY2zS&#10;MjRqGJowjc3YJued0/P2GQ3mmJ5nVbFNzlrGp02jkwaMeFwLYYIjTcyYlaFf5vWOjp7RE2eunruU&#10;cOlaSnxy2u17eQ8etrGJm9VZ5g02rdE1q7VxrtbomdPZiZyet8xo8EYHO0eMTEijPk7OmkiDJsKI&#10;0Zs9HMkKz0TvGKxuAmgZjEgy5yicUGumiBmSmd0cUYuTGtO0zjats8waHPMmB0TjODZrHJ3RieJM&#10;Do7oaKrBiRSBESDbyTnDxKyeUjp7Bk+cPHfx0vXLl2JirsfbLM6JsenxidmRkZmxMU19fXtSUsbs&#10;vH1kRDM+adTrnRoy0dmxOY1jasY6NmEcGtOJBpqdlCXqb3IbbR5WGhpFWaOTOlpKfza1DR4+fulu&#10;RjH9CdBZRagzphYkPs7o7aMzhvE5EwEADZimtFYSaKyeSZ153sJy4oN3bN7pRoZsdMbE2jA2bxma&#10;NrC6wFl204OjGrQZ8m1+zmA0WOdmdWaLA4OqLndgft5sMrkcjtDkpH5oaEavt7vFLUe/xe4zWT1T&#10;TJUZi8UecHrCHn8EXJptXqsjODNno6XTs1YHtA2ybwqZrC6HO0AalzfU2TPc8KhjbFIDlKE5ype2&#10;UwdPYJnBFbU1OQxmh93hQSbo9ObWtu6h0ZnhsVl6Rm9ye+QCwMbYY3f3trfXFBUiUbHGsoLStJt3&#10;rpxBpdZm36xIS8qIuZibkjjc2orr2/S2kDfCjhFtrNMYx4aGS3OzT+7bc2LXzuybN/VT01azBUdV&#10;HgvMfM6A3eJ22JHOQoSCVOLtbg8iTkjUaNTsdMJQJSTVD6usTvosMD49k5WXz24Uv4TRZKgAQWKR&#10;ibzirO62c6IgiLzZQgJgx+kElNuTEnCTA5FofOgsHJ2aBBcy0nNzMot2bDuwef2Wg7uPHtx16Nzx&#10;c1fPX467EpN0Iz7tTmphftGjxiZ0KVILYAEy9vsDQ4NwhLJoiISakISUhRHPR2WCwhI9GImVQFa1&#10;4kQCRKrTiedEYognUiGVAPEiH9UKeQ9dFSTTCBwbrY6+oVGTzUmMyladyFkElPFR7ruFWIbv8DQq&#10;fmq1UjEahZj2+SNmkyM2JvHc6UuAta6+aWJyDmVqcbjFrgjwyQtNqp6qLI4UB+6xtQpjdCwklcIU&#10;Yi6xnANKYKp4SocogHJUAQyMKuBK6br4xK3MorT8iqzimtyyB2W1zdUNHfWPevDhhqbexua+5vah&#10;9u6x9u7x5vbhprahps7hjp7x7v6JnoFJZb2DUxy7+sbbuoYRnq2dQ+rb9u6Rlo5BjJ0d1js00dk7&#10;tn33scPHLxw6dv6LbbtjE2/3Do31DY+3dvX1DU/2D8+AXYzNIIlF+r4RTuwZHOcrbGBklpwHR+co&#10;kWRNbf19Q9NDY/N8JNA/NMmJuChZ4XLkTLi5o6erd6R7YKS9a7C9Z6B3YJwj2XYNjZJtW99ga89Q&#10;e/9Qe99Ia+/Aw/bejoHh5q6BhrbOtm6RvrVroKufmo919g21dfcTQ1ZYR/dAS3vPw+aOpuaOmOsJ&#10;iNPUO+l376T3UoORyRa6YHiio2Ogubl7587DfX0TTU09ra39XV0jg4OTEIGq9g1ODQzPdPdOPmrp&#10;be8Z6hkcHRidHhidFP0wMoF2G5vWDo7N0Ks0GXzcb2g/fvpa8u0c+oGY/rGZwQnNwPjs0KR2bFav&#10;lof+sbmuwfGW7mHigenwlIaFhAWDFYI0I5PzLC3TGhOkVl09MWPsHZnpGZ5mXSE9LK6pax2b1CFO&#10;u7v64en01DwU0+pMk1NzJrN9cGh8akoHSQcGaFHX1LTGbHHOa4wgclZjHhnXtHcN64wurcFuc3lR&#10;B6DQYHYNjWi6eiYGh+chLyQV8Ra73iTM6vC2d/XnF5UzXjaw5QqytAj9a/M4PVGWVZaZOa0FyWyx&#10;OpmynV19wyOTc/OGvv6RyUmtVmt1OAJeT8jj8utmNB2ND8tzc3Lv3CrLTq/My8hOib1+8kDq1dMl&#10;d+PuXjtzN/ZCaszVoNVqmdf5nd4IasLtd1ocQ3393a3tZw4f+ez99y4cOdLRUG8zGNxOl5Qqy4g7&#10;PNhpcVlM9khY7G2VKwIXp8uDkCQMQwVeg0F8EkRy5KPZ7pjRaBOTUhwIYqdkr3RjXNfpZWsYgb+E&#10;xXO7oSASFVigT9UFR3yYU0LoSkkWhQBfJMKJlKtIpGDn84ZysgsT4m5t+2rvFxu27t95ePfWPRdO&#10;Xoi5GBN/LU7cnrp1u6K4vLO9a5nSF8T1vsnZufGJKV9AyH7VFoqALITJljAiFF3JR4w6w5VIdJHE&#10;4JLSH9ebBNQpCrVkpXJbC6zxCyMxRoBz1YVgNvidvQNzOqPiHelJTIZURp1FQKWXp0uYqhtlQhoK&#10;uaqaQFbq6SWPO3z5UtzVS7F3bqbVVNdbbW76Siw/Et9o4bXcyJnKUKIqlI+iS1frqZQpSA1Fwgxc&#10;IBgGnRSpbI2nhBVMYSiTE1OQJfDEsbNXD5+6xECcuhh77NRltOTZC7EnTl85dzEOu3gl4XrcrZgb&#10;t6/EpFy4knDh6o0r1xNjbiTHJdyMjU9RgRuJt7CrMQmXr924fC3hakxSbPwtjMDFK7GkuXI9PubG&#10;zYTkuwkp6fnFNUVlD7ILys5dvHbuEgvqtYTkO5yedDMtJTXzckzi1bjk2MSb2JXYhEvXb1y7kRSX&#10;dOdGcmp8yl3s0vWEc5djD584h+3af5T6XItNZqPNdpvirlyNSySXrPy0rNx7adkXrly/cPHadXK/&#10;nXbpWmx8wk3i79zLSs3Ivpuec/NuevKdNI4372Yk3b57KyM7/nZqws3U6/FJ56/ExFCt9OzbaZkY&#10;aUiApdy5dzOVtT8dux4Tj925nVZWWpWfV5yVmXf+3OXEpFtxNxLiEpMSb96JT7r90aeb45NSb93K&#10;oBoxsYk34lMSUm4n3UpNunk3+da9m3fSb9/NvHA55lpcgujDpJv0FbUlTCuuxyXFJdymey5djT97&#10;4frxU5dj4+9Q4KnzVy9ei6Oj1JH+iUm4FZd069a97PiUO3QO8fQYvUeH08Bb9zIxAulZ+RnZBYUl&#10;1Tn5ZfR/UXltbUMLHZuWXXgnPfd2Wk5iyj1Gil46fuJM3A1UDv2Wei8tI/VuWmlZVVp6TnZOYVl5&#10;TW5eMf1ZXFJR39BUU1vf1Nb5oKG5qvYh2Ta19jxqAX0spd1tXb2tHb3V95tLyus4dvUODY5OdPcP&#10;9A6OYAMj4xMz84WlFXRIw6O20YnZyRntwPBEX98Yu/u5OVNP/8jI+Bzh9o6eNlb10aniovKJ8Rnk&#10;c2NDc1tr98y0Vq8xmw12/Zyus7m1rrwiN/VOWmJ8Yfq9kuy0lGsXju384urJvXFnDl49vi894Wpm&#10;SkLY7dTPztqNxoDL5bJYtDOTbY8aKoqK3nz51Tf/8uKV02emRoeM2rlgwLe0tBCJRMJBcdNdO6NB&#10;Vy+hYhbwpUV8zO5web3+YEj8qh2AAkFcUeiXJXGHxGZ3Gk0WOs2H2HR7YRkiMRSCx0AtYrHaOQvv&#10;JR9gJO5TQyh5BGEkcLp8yCI8VkBTalKI4/IFMT4SL9RTREhUl8NbUlhx9syVbVv2bd64bdf2A7u2&#10;7Tl74hxIZeN/J+lWQXZ+WWFpe2sH8NVqjNNsuGwOAXj5oBJ1FnCX6gygEAambHLBKFAV+Aij0cLs&#10;oFlQHU4vtYJfpFencDrpyQ0wKcUtVhSZFTE0jSPJABYMpRWegMAuObAfZwIwGcjnb0jHkcg1zPFx&#10;TZyuXX/AZO1EgKzY67CvoiSzyXX+zNVrl+OR7S3NnezKZcoVWCuMqjxVEWp5IP+V6wnqcQJqGBEv&#10;f6CTGFb6Qa1esFId6QKpTEUaBksOori0LcgeFpsw7AnxO/FAWPwsJ7IoL4FF2JSpX1YF5FsNOPpD&#10;i8GIuhaGel+poqoWtvZRrQZkzZGw+ki1GKTwwrLHv5BbWFVQUltS+SC/pGJ8ek6tVxyd3oA3IO5a&#10;yN+Jr/wAnLK8oQU+EuboCfJxyezw7dh7eNuuA+jc7XsOIfqMRqeBHa7GgtTHjCabKpH2MxW6ewaY&#10;SUxTm92t0RrpDmakGkvK9YvbvuLBaYy9lZuulA9e+ORPUwgQr+YK+zuUAo1lhHAA+pd8RkYnU0Bs&#10;evbDR63d/UN0kWyRMHqDAXvQ2DQ0NslSJgoVi9g3E0h2l1iW+ZKBpx/k8IsL56r3OKrOp+uQfqfO&#10;Xkm6meENiDHyhqIeJpO8HU/YHQgTdvqCmMXpMVgderNtel6HHjTbXXN6k9ZsRg5Mzmp6egcBXlt7&#10;T0dPf//Q+OAY0p6twADW2Tf4sKW9oubBo9aOhqbWltb25pa2hsZHVdW1ZeWVJaXlJaWV+QWlJaVV&#10;hUVlqXczoG12Tp6w/IKsvEKWKNYJVohbLFGprD2pHAmDaRYGsdpdj49NSIxPTmK9YaljKWUJ2Xvw&#10;yLFTZ0+fv3SRFMm3WaKuXrtx9RpJbl+8dO1abOLl63GHj5zYu+/Q/n2HWbFir8cnxqccO3Ly4vkr&#10;t2/ezcnKL8kvzUxNv3b2wp0bcYmXLp3Ytyc55tqVM6e2bvj0k7de2f3lp/u2fnbm4O5DO7fmp9/r&#10;7+xMSUjMz86pr67uaH440NHa1vBg7/btf/7j06+/+PKtpGT9/Mzs5JjZpPW47S6H02N3z07MaKbn&#10;CfuQb16/3x+02RwYuISVDocLRHo8PrGtVoS1O3U6w+3bqU6nexF8eP0R3C8EanD7RZPJgh8yefBJ&#10;4MsGX0wJiVoRiC66XB6PO7AkvVfcU5cKDpiqR3aYEmrihUOLUNJmcVaW1e7dc+SLTTu/+PzrPTsP&#10;Hdxz+Mzxs+iUW4iX2/dK84tz0rPra+qmJ+dsVpfD7sELcA4BjtW7T4os1EPNbZqA76jpWlV5Py42&#10;EfVw/0Gj1eaiaMUj0pMJ0FS6lTBIpTs4qolNPEdJNHEXSE1yPrJ9YR0dHp+iRWuRylMwYjDqgCkf&#10;4aNUo6v6dNVU/ZHtgqd0lG9Bq7E0PGg5e+py3PXkrPSCgf5RmoDf4VbkRj4qQypDcdSZGq4WKjJ8&#10;/MICY8G4wFPl5hADjFIhSVJhEqyCueQh2CrdFrhjCn1PQC7JDkEuCpbVXQE8lVABGk+karMqXhm1&#10;WQM8Ro2ppeoLqs5HTl+pGZMjupyaXoBELauur21oau/uM1ptVIvGiyHklIiwtYIUZZRRAV9QDBKI&#10;OXH6wvZdB/cdPHHo6BmzzWuz+ew2n8Xs1GpMU5PzbFeZPWqnw8ZtcnJ6amqGqUwYT0BfMGOoj+rc&#10;FZO/JmTWY+puLE2AsAyGaIsMK7CKnlkUuyGOwdDi5NT86TMXoUlbZ9/Y9LxIKa58sa3DFiLLSxaX&#10;K6uggGqvPhEtTF1fZ/9CjxHJt6KXVmfqmqkeEDVZWGZzffzUeYQ8c0g8FyIRr+rJuRwxTqHCaqLQ&#10;n6qetI7KUxNyI1L8WE+6K/GcohpIejIRhbLwigkn1hI+yvqsDC5hWYSoJ4mZWGgxWECe7I8YYpon&#10;p5p8cYZ0fDbNzE7clngRyXRiyoaFqMGZyUSUFQhRKKfLlCEo4/YEkH0IIja/LISII5aHyqoHN1NS&#10;0Vnzs5rRgZGxwdGR/mEkGIIfdsRfi9my4bONH7x/ZMeOc0cOf/nZ5pOHj585fGzbZxvff/WVD994&#10;bf2773zyzruxl6/HXI49fvTU0cPHoCritDg748blCxs+/PDPTz/zxsuvnzpx8sTxw7Exl2urigty&#10;MypLy2rKqxNjEx7W1T+4X9Pb09X8qGmgbxDR19vdNzo8NjczPzUxPT+vtVnsgUDIYrKC0fHRifi4&#10;hJmpWa/b57A50bletwePxOx2u9vtjiI0JX+hM7RVsxQjhlMsFhsDjNsgC9QlPMDKHhntg8fS//Qs&#10;PRnwR3yeoNloqyit2f71vs8/+xqVuvPr/QqptBSVClLzMnKy07IGuvu97gA8ddi9YryY+YviSSzm&#10;PCqBSctASBkKCRQvBLahduqd9GtX4+7ey0QxMC4CK5IMzAT47hI3bMR848hsZJphBNb0KVMFXQu/&#10;EGEsCaOTMzMaPQFxs47Zj49LB5dMR1sw31bkyOqUAyDf8JQYlUY9rssUQiPjDhq9BTnl80aHB6aP&#10;Hzl/9dKNksKq8bEZHExc4ly9K6XmOfVZw70qQpUlprR8kYIn4AemtJQZq7pCzFsQhLhc0aciwHRl&#10;3jJzQSqZy94Q12RU5zzBf2KFwdNkdyufUQFZpKLn42EBBYyA+v3DSvixZUQmW1kBGEWxY1oSb83K&#10;ymcH2YhKLa+pm9UaLA6n2WJzez3KORVD//oSjIjhKCrDTAovuX1hNrZItvNX4sYmNShfq9VrNrtN&#10;ZofF6jIYbROTs1PT8xark6VeTb7RsYnZWWLsTFy9wcQSRHGyE9UzkitPtHBkTqj1VtBzFXMKqeor&#10;nB8Tp0s29Q2OsUkvrapr6x4cndLAUxID0xBDsPKyiWjCrRS6QvTeyi9P6LSwegcPH0UHrjwgIooT&#10;011tUlaaL/qNgN3lP33ucvKtdOaQrIzwCmytk9UUYf4RELkxUSTXCJO/ImOE7ZLok7UXZ6xMNXmU&#10;NZR7K5pJ82VDqIBcxuQPzKkYDVQjQpgtpCpCeSlzSySQ73ZboFBR8RWxEwiuXNfnYyAa9AbFjRdO&#10;oejVNJLmIXmXQP62Z+1IbZnB5RU1c/N6dFmUSbC0LKZ2JDrQ09vS0PSIjUDdw7x7GbfiEpKvXd22&#10;8fPrl2LADbUJur3To+MTQyNjA0NGjSEUiIYDi7lZhdevxu3ZvjsrLf3q2dNffPbpls2bbqXcHB+f&#10;RF2Oj49OTo2MjQ5MjA/1d/e0PWotLS6rKCsvLy/F8vLy0tIybt+8g6Wk3IqNvREfn8gxISGJj9ev&#10;x169ev3EiVPHj59MTExOTkxJSbqZmZ51L/VuTk5Oa3MLp7e3t/f09IyMjPX3D05MTFGiMtSu0+4y&#10;6k0YWhXZyyyFCHCOmQzOlAii86V7L4rXzHlDRr2ltKhy29Y9mzZu3/rlrl3b9x3ae+TC6YsJ12/c&#10;uBoLUrPvZZbkF/d29HjsXofNzczDV4Nh6Eze4l6NHNyolbULZjCO8u18YqSYIdHlWzfvxsYkFBWW&#10;tTR3eD1BEvAVo8/JIJ4c1kwMKI4jF0s+MrIcyRNDNk3Naef1JiXiOMopKvORO0U5yYUykz8coH1y&#10;zRaAU5v9Ff6QhrNUPFgEHWy8tDqzh60rfAgvtzZ1nzp+ISXxbnlJNdIqHBLznBNVcZwFghXrMbIl&#10;K3LmW47A1OkV9xupNs2kEkqNYhKjIkaFWeRYSeglJij5M2lZJGiIKkiMzsLyE/QFpctZLhxPmXBL&#10;HFJsVnBO8U4E+cIx+ZCtAMEKDv7e8Pa/NSmCQDhILa14gBWX1Vbfb6RHaCqdrjdbWCRpLcmoEM5G&#10;GHCsOTa7b2oM9BFobHtjU24n3rpbWFmDssZc/qjF6TdYxb1yk9UzrzNPzmjHJuesNrd4GmJpmeEf&#10;Hhmb0WidLg9dpjEYOVI0eUJPsZ2Xr71QKy3FqbCgKhxBnBIjKAZSRVdIY+TFJZHeoYk76bkVtY2d&#10;fSPjMxo1PNBDXD6XOpQuvZN2j9GSTRPdyyxRCRRh146qzykisACIxatLqZ5f3JcWDXf7opeviWuj&#10;sJX+kVNQGGlUQ8ifACbnipguagSVyfSK3d+kUWFlKo2qHqSmdNUVKn8FWY5+UUPxFUem9Wrm4qMY&#10;NZYi1oMlVfTKuQwlY7paihhc9YYOJoZ8EvObcqmhPFckU+fS0cxdt9NTXfWAZZLZjM8vorTpf79/&#10;qKentfFReUF5Z0v37q/3Htl/dOumLy6cOcuUFcsGcxU4IJrJJyK0HrJrfGy6vKw67V7Wti077t26&#10;m3k34+Defb29vepehLgdEQwwvsyayEJYzvYVo5KynivbCCat6kAKopLUCkNlp6VnjoyOM81MZqtW&#10;q5+ZmWMtHxkZ6ezuamxsvF/3oKb2QVl5ZX5BUVZ27s1bd+6k3otPSLoeE5eQBJpjL1y4cPny5YSE&#10;hJSUlLS0tMzM7KysnIKCourq2obGR/0DQ4iDwaGR6Zk5k8Fs0BmR6kW5xV9v2QdSv9y0fe+ugyeP&#10;nL545lLclZjkuMSctIxCSolPRGXbTbZQgC5fDviCHo/H7/cCVqYxe0T2BOgy1bEhttF4QVhA0enw&#10;xscmY7nZBQhzThcdKy8lswCohhPmiItxBFhKrAjXkB3CjlComTmN+sgWRPEaIz0wEqfLjdTKzb3V&#10;awUkozMl0VZmuBJVuANS2mRzjo1Pz2sMoA0pAUy9nlAouFhb03Dm9MWU5NTyshqT0U4TqBgFkCF1&#10;Q34KEq4O5aqrCqEASakblQFA8BTKI6spjjRQS+yP5RVtzseE94r6i4XN4w0yrzhrzZg+Lrf/CWa2&#10;mN+rhX1jEpGyi/7KJE//D5BKk6QvCXlcWFINT6Hq/fomg9lBvdUcdXi8IM/m8pKSycqUVTAVP5pW&#10;F2ioLrSV70OKu3kHquaVVXppLao2umz3RQx2r9bi0ltcWpNjVmOemNZNzxmtDkZBvCaSnAdGRmE3&#10;IGBg5/UGulKQRW1V5AOGa+KUEgVJmWESEwEGWyBVNgcCIuakYGeJb+nsT8surG1o6egdHJ+eE80R&#10;rx0T4n3tUY/m9rbu/j4GT40iRwjCt1B1Ldla78EUcOOV7zP2Mu2oDLpAIvXCZWSYQCo5sPERM0ze&#10;W6AhKwCSptyeIiRAV6hK4G+QSpq1U6SJERdok+I3wEZEriLqW9Uh8FQ9/Y4R4/D5yFOctdpjsg/F&#10;85V0lKiSzEEidaUsMY5yufIv/QdIBbXydDEoqkXC/RaW2D5XlFXOzOqY2cxjgVTg63UNtHc01TU8&#10;fNDU3zP66Sebz5+7cvjgkeTEJMS4ars0kY/yCtwgLT3baLDeu5u5b8/B2zfvZqflwAuAQpdiSBVO&#10;kcpIDJzKYSUr2RbqRhvVnCSGtohKihOFvq6svd87OER7Vc3BgcKNEHfko67AP/YVASUMBT7kz5mA&#10;nc/nc7kcBoNuampqaGioq6unpaWtvr6xorIaCoPg5JRbN+ITb8TGx16Pi79+o7SgbMe2A199sXvb&#10;V7v37T504vApVCoSlY2/Qmpq8s2su2nzU3M2o9VstJgMRszpsPn94le5bre4QMwxKEDpoG/D4XAw&#10;GKSXHHbP9SsJN2KSCrILUetetw/z+QI2m4NVKhQSP2lT122AI2FMEVOsgh7f2NiEeLTAFxAxYUDj&#10;lYATCYCISkwHBOQWXnWjcDd6IRwV65+857HCKck1AAJM+4ZGp2c0JJDKdCkYWMDoR4akqvLBqZPn&#10;79xOv1/b6HL6cCcKICX5MyjKERjNVUcQI6suIMAEiqMgZpcomgpLg60YFSMs7kHJh6hoBcmostdH&#10;2/kkYsSwRiG76LepybknFCzE5TY5v1VhyuRkEq6u1Bk8lZOcBfx/ilRlKs8VW7266vIFs/NKC4qr&#10;yirrHjQ0m6wuekp1JQk4mmx2wMrcxZi4SjaKqSz1qTJPZDExNQ0rqXlA2OYLivdrhKMWd1BndYNU&#10;5Kre5NTobeNT2skZ/SqDolC1f3iEIpjcLo+bACWqhRE/UVRdEaeyUOX8RBKQfq7astIzNApYP2rp&#10;zMotqmts6R0YZXdDpGiOxKVslyCOy+fNKypUHSuEmBxRRleEV8EKVVeGXP4WEHJ5qGQoAlXlzagF&#10;f2j5aox4AMCIIJfDjFGcWPdl13GkhzEyV0VglKiyJbAao9IIpGKiFTJGVU+cK5kO8hTaVGJ6AIOk&#10;4h2pdJfUsHaveImkrPNfIXVNgT6OVMZXGcnEtuDvkEpWf4NUDJeAn1azjd23Rit2jkwYWMQU89gt&#10;vS2tD+/X9Xb0g9T33v1kx/a9hw4cTk1NFfz6pu2y/vJeH5qirb0bUty+de/AvsOJ8SlIvKKCUjyc&#10;abA2GVSV1jpkNSvRFVReTQnFU1FDAnLn29TW3tjcgnOqgYALZCs8TeyUvxl0IEL9+Uo0bZW2iq4E&#10;AKsML4QiQQRjJBKh+fIdA4LCOD6Zc4RHImppeXRgpDivZNf2b5CqVOqNa3E3E1JAanVpeVlRccbd&#10;eynxybFXYq5evnbpwsVL4t+Fq1evJiWJ6xVoYbRzZVVNW0d7T19vZ2fnwMDAxPjMzLTm+rXEuNik&#10;7My8tpZ2RLHd6rBa7VAShgJNlB21oD7ifQguj6ohkB0Znujq7LOY7IJ6oUWPO8A+QygR9BxdLa6m&#10;h2iX3DoIsKpMaDbZwlG/P0gv0OpQcAFocgR2Dqe3s6uvr38YionOkt8G/IwMgUXM5w3fu5t18cK1&#10;9LSc+romq8Up7uD5qY/YpK8ZPc+5ahSoPyYKlTONlECTMEdMQZajzIS1fMlgtBlNdp83hFExMMdM&#10;pBR2a5xrMtvHJ2bYS1FVNv5CVvzNFF+bTAqRa0hdtf8DpFJl5SEubygrtwSVWlX7sP5hq85oU/NP&#10;zVfogPtZna6BsTElBJi1yl3Vxp/ZCltRpilpmWtItXrFS+3Ee1Tly0bNDp/a/mMz8yaQOjGtoVxV&#10;EFv+0ckpm128H9NsdyCNiadcihBPCMr3B+MzfMRnRLkSsqucFf0jWrTCIyH+a+833EvLanzYMjQs&#10;tiLSM4X/KH0qNtHy4mZGTvaaU9ndrtVbVTRK6FO191/pedlj6EHghUQV72FifxGMuryRU2evIFTn&#10;dWa6QmJCXFQiwKaGIqgSDcTIec2HxfBJsjw2poRXkEoO6qO01QTLi75FgTyaT+erxDRf4FIiVVCS&#10;DJeXbUgq+eJkNUYraR5Dqqjn3yGVNH+PVGr790ilaEGXhSWj3lRSVGoyO4RSWEWq3aTvfPiopeHh&#10;1OhMX+/oV1/uvBEnLl/Oz88rpGIyc4E8eEof4SFQlbOPHT317tsfbPj086sXrrW3dgnASTJSqOwT&#10;JUxE763lo+qjKk9LqSQxhGXXLbNUl1fX0My1gcBRqbyCppK9ZMK3CqDqK9E6TL63Xx1VQLnYkvB9&#10;0Xx8T/ob9RHVg1niXOLDCyC1qqIWpG7+fAcb//17Dp89cf7axetJcYmpKXdy0zMri0tBqllvEB26&#10;wGwTNLLb7Xq91u1222y26elZ5GRLa3tZeWVWTnZRSfGdO3fi4uJjYxLOnb20e9ehpMTbmek5LU2t&#10;N5NvxccnZmXlVFRUlVdUNTW3Do+MdXb1TExOG00WfMpitbPNb2BEJmY9Lj+jGPCFXQ6vz8OMWKLo&#10;gC8ocBxEB0ehKuikl4TIhasSuHxLGjqCprGgKJQg/bq7+gf6R5jmuA2DqBYVkOr34QBi4+92BTzu&#10;YNq97EsXr2dl5jfUN+NknAjpFIKBF31Ih2KUKN5Z5sNvxGNtfEsMWISeajsvrqfKa9aKlRyJ9/kj&#10;Vy7HlhRXOh1easVwcgSs1MFscYyMTkIAm92tivhrlbpqIuavF+oVE7JdmGzv/4aRg3Q5nNDpC2UX&#10;lJXXNNTUNze2dMh3wQnXldNUXDamOzliFpdLazbDMr4S3y6IyyjiOSfIu7gMUq8lpuSWVoBUNv5I&#10;VJDqjSy7Q+K96+IFdGYnchWtOqsxqwce3X76Cj9ZRgVPTc+yxtIG9Yye9B8h9xCqCqx4DuwWIkt6&#10;EV8Jr8CppBGJfzIAdGvd/frszJz21o7x8cm5eS1Z0V7pVysApS34WG19g1DH8rGPC1eu3s3IJI3y&#10;NNE/q91LgOUNg1mCqlHx4mdyEA+Q+RcOHzv75da9l68ltHT2ihfRywsCa327UjfxcWXzjqnFcm1A&#10;12JIpgjIUX4UtvrVovqDHwptuLFAKtNLXGMR74QOsAjJMQWpasum6qAy/Hukqv5Uwyraol5huUh/&#10;Po5UcfVcCUBVLinJWcz4haW5mfnS0nKrTbzDRWxrJHmM2rnO5uaaikq9xtzW2rtzx4HUu5kmk2VB&#10;3EIXjFb9r0ZWrT3KT4g9fOj4uvc/fuWl148dOdn0sJV4RhPaChUjJ4MoWlRgZWjWxpFKYiQQfbLy&#10;ANzCxMxsSUWleuxfDr1Yq9S3hIlktVD1EeO7stSJ/MmEBCp/VRANA7hMDCmtVl5Sp0woGnFnWahg&#10;8ZGVenG5uaGpvLRq59f7N23c/tXmHYcPHL945vL1SzFI1Kx7mYW5efC0vLjE7/bg6BAdrqEtTSYT&#10;mSG02K7h/3QykIKJhNl2iyP6WKqwixdiWKju3c182Nhi0FvmZnXDQ+MtrZ0gFQRn5+TdvZceE3sj&#10;5ebtk6fOXL0Ws2fv/gsXLt1JTsXSb6Wn3U6vq67v7xrobOmCs+OjU/OzOosFkgu163J5YKhYlwNh&#10;v1coWXgqRp3dutPrdfsQxajj/t4BkRJSML+XoKdfPBrhZX8eRSG6nH7BU2eAuZuckCoeSs0ubGnu&#10;tFpcNIXhXNG5TDVWr6iQwOSmThciOryE1A0GcEV5QTOkriSInInHOIV4Iicn5o4eOlleUs1UoKww&#10;eYaXTAbr0OBYe0fPvMYAX+g6VZxQqWumnEqZmlLKCCsj/P8PUqX/29x+cce/ur7y/sOG5najzUUv&#10;ibm7CgIx/+S1Kk5x+HyAFcNXVTKlUqHMnazcmORbeWWVIJWPHvWHUgLCxEvaHT7x+06j3WgRVwCm&#10;54zTc/qxyTk0DijEZmbn1SVzpq3ebGGOkjmTW/GUI6bwTbkUyjxj/lENdZ9KmEQqq2ttZdWFM2fv&#10;pCR3d3bNzs7ib+SmOkrBgo/4MwK2vbuH2dLS0ak1mvYfPoLP4DmYLF2kVKZ6XlxCXRZvfVZlIVRt&#10;zsDeA8f3Hjh5I/EOci0tO481BqPCak2ix6it6Oq/Rqoa0/8FUldjvrE1pAq6KXxIpFIfQfnlJfU7&#10;d3cwCEdolBy+/xipxIvOfAypcNMT/Q+QKsD3d0iVEFwaHR6rrKy2O7wuX1DckJBI1c5OgdS2pmbc&#10;6dHDjq1b92Rk5uGrfCu6cXXGgjbf2js+oBCzfmkFqZ+t33T08In+3iF2qbl5RaVlVa1tXQyHGjLR&#10;rtVBkZUU9CQfxUr6hGR81JnM6dk5inS0gqP6Vp4uspJFr+QDT1fZqmCqUipkCxM+uep0NJKPVFh1&#10;AuVyCsYpGPRlUlaWVDTef7hj274vNm/fvnXvMXkh9cr5q2zz8zJzC3Jy01Pv5mRkotYErahSKArL&#10;mM+IQpE57ZK7dbbt+IK62otfCHyvIvXK5RupdzLoIihDDGdJ1aaexEDchRGn3T19OBRhu8NlMJhc&#10;VrdZY+5r7yvNK72VeDv5RgrH61fjzp+9dPVyzNWr12Ni4lJSbmG3b6fm5xciSkryi7vbuvq7+gZ7&#10;BmbGpyeGx2sraspLK/RaA6gFuBQtVKdPXDSAwhzdbq/D4YKnTAc6mpU17noyVM3LLQapPi9dKG4W&#10;0RCFRfiIwHQ63erCAhSjReBPtYtkJA4xd1cL4qOMX4baDqunu6P/1PFzTY1tQV/U6wq6nb6hgdG6&#10;+41jI5PkzNSiGmQlauiPPKE0ESZuPkiXWHNFFcDWpoWwx4n5/2qrSGXSmezutOzCovLa0qq6h62d&#10;7Gd9YeFsjJQqha0fhRKDHyoXHZ+d1Vut6sl2MpFaaTmjoDjpbrra+LvDCwqp6nXLIJXtv8UR1JvF&#10;a+WsroBGb9PoLeNT82hVr09smkAh+x3xUl45e9CqzFdmPyXCJgoSFllAlAWY9FhULOlCMstXIyPT&#10;xAqBf0YXyooK92zfeuLwgeamhyz+uKKAlNQmZKhci6M/vFBefR8iVD9o6OrrT7p1G09THkjR+BKz&#10;lLbTA6o3FB8pEWjSbxir+/pNWz/btD07r3RWZyqtuj86NUtiOoTaEoBE8kQxZIzgmvFRwYujiiHw&#10;OFLX0qhzMaYBJhoCVeXAUcoKUhfFX2z0ob/kVZH/GVJVhqpWDCUNUesTR9HDK0gVMaK9aj8bXnnx&#10;KKeIrySS8FsGqK+nv66uweEOIFCoBjMKCk2Pjzy8f7+3o8ducTfUt+7bd+xG4i3x5PzqM+EqZ/oZ&#10;pCoOqt6GHdt37Pr00w2bNn1x6MBhXOLypesb1m/etXv/lauxzBB6Uw7KSt1UgMES0F95o5JYODla&#10;HPaMnGy3X9ymY41kHDl6An4+MqDUgWTi0dJVV1I9Q27Ek1ihU5mqMwF1LslIg9F8Zin1wZQQVpMK&#10;3CLxINH9yge7tu/b9tVutv/IqLMnzl0+dwWk5qRnF+cXZKWlx8XEoh1gIRxBISJvIalQCXL6sRhY&#10;nS4VxgjQP/gI6AyFl06funT+3LX0jNzunkEikRFyWyK6hWo4nO6R0XHlR4yUuCIhLp5Gl4JLEVfY&#10;NG8a7RsdH5rQzuhmpzWoVLp6fGzaanECMqfLZzTZDEarVmPs6uhte9T+8EFjaUHJ+VPnYq/EXLl0&#10;laE5efzU5YtXkpNvguAbNxLu3k1LS8+sqq5tbHz08OHDlpa2zs7u2Rnd/JzBoLUND0wmxd+Jj71Z&#10;kF/a2tIFeqCtvDKwhLDFXE4fRyU8QYkPbnpDC/LpccJed4BIppfT7gGpnE68xyVg6rL7wr5oR3PX&#10;hdOX2ps6rQb7cN9odVnNwwePjBoTcpWUZBugrBADKTJ/AimkqPo4UtccTDnb2sAzFf4Wmv9rQyng&#10;t8Itlw1Wp0Iqe/+O3kFagRcJT5NlqYIYfJxQAUW49JJ4x8TknNbm9infRpZmFZWC1KKqWrXxdwtX&#10;F0eQCk+hqt0dMcnXswJWs82rNdinZnUgdXJqnv0d6wmr3OTUDLOBCcRUsLs9ynkoVPxhUQgeWRB/&#10;omNBuD2DAFKplShoQbwdWaBWzJ5wSUF+0vWrd5ITHtY90Ok05EBjmZrCdaWQWfOBipoHBos9t7Ak&#10;p6Cwo6dXJeDIV3gRfuj0e6HqKvtWyEL/AC2WIqPNczkm8bU3P9y4ecfolGZ0aq5ncIQFiepxVD32&#10;v0YqpmJkP4t6rtpKmrVz/0Okql2/+OMlUXFUMhYnF60TI7jC6L9HqicU+iuksgT+R0gFtapE4sVX&#10;0mmFXIos9Hb3NTe1u31hFg+FVKTe2FD/owf1kyMTmllDZWU9Ej41LdvjZXaIBMxSOp8cQKpY51Yf&#10;iiAGooDUd999//PPNx89fGxyfGrf3sOfb/zq4KFjMbEJ8BRT56pTOGKihvKpdVEryT6n15OWlWlz&#10;ORUEOYV4wpgKc4SwwnFk/9MnqnMIUz2SqXpyVIlVpDDpd3wU38rHyCCdWIPlMkZKKsMERqVmp2WV&#10;FZbv33OYvb94KHX/sTPHz7Lxv5V4MyM1PT87B6reuXWbico+F/0IhSEjEk3ofCnGGUHVORSh1gxK&#10;JA08ZUqdOX05/sat7JzC4ZFJWsXeFqryLWcNj0/gQUEcY/UuvzgRwcjS5V80zpkGuwYnR6Z0s3pg&#10;ik1OzE5PzcM4kUBc3FwR4EInsokOLMxNzjbVP+rr7LWYrJh2HhDPIUhnZubGxydHR8dbWttb2zoe&#10;1DWUlpZmZmYCWdbFjz/67JOPN+7ecfDwgZOXL8TeTkkvLqqor2tKSrxdkF9SXFSenpZdVFhWW1Pf&#10;3tY90D/CPn14aHx6ck6nMbocXqvZgSE5BT1tbgJQ1ecNOewe4onxe8LI0qAnXFN+//K5qyX5ZbFX&#10;btxMuD01Os2WVvkbMFXXATgXNAPlJ5REhaprtopX4Vdqiitnw5gWa3hdMxXzePzKhFDfMgkkUnVm&#10;+93M/MKyGjb+Te3dLr+QojJ/4c+YKoKi8bq1KkF8VygyazRrrXbh1aGF3KKy22lZhWVVQBkfgnQY&#10;0kkIVW/YFVy0uMPi5aqOoHiFldGut7h0RgdUHZ2YnZic9bjJVVxVGRubsNmdrLG4onhsS7rcikqV&#10;3utlxZW/V0Gogi20sEf+bUGQKpwtvJB6M6UoK6O8KP9RfZ3RqCcSfNAoQYfVq7EcyaSrf6ixpZ2t&#10;T0xCshC5i+LqsHISjcFotNpsHo/WLG49ya7GCUW3C0hFl4sravKKK5NvZ325Zf/mr3bfvJuFUGVi&#10;kEbJWMky8LqCVIxhAtCqMmvdK02N5oqoJAFHPirmqlGm/71ikot46q+oSj+jUuWfaBRdzeiQD52G&#10;K1INTLXFFwlRNPlQFm0hDf0mrktINnEUfSsfrpCFrgCLjyrSHRG3JYkRPSn0kthStLd2sfH0+COs&#10;dgwK84opPDzU1/igbmZqFpFSVnZ/976jaZl5DCEniYLk43FkpUonNzW4AojRxT1793/wwYcbN27a&#10;v/+gVqvfumXn+k83HTp4/EZcsqSDqIBKrKqHUZm1y+5UAO2ZnZ+HSgWmiqdq8guBufpGZ/WV9AUx&#10;pmvdghHAVIeTgNNVDpwrPEiO41qd6WGoh6lOJiXSUu1n2VDnpOfu231oz85D27fu3rPzACo1/nrC&#10;jWtxd5Jvs/EvLy4pKyll489+nz0vWhJT10bIx+ERzywSUMjGKAURKvpwYdnrCx8+dCo56W5OblFv&#10;37C6S+P2h4bGWMgmRW8wjcPil9Zs+UE2W2khVnzh+SktOm5qdGZuUjM/pYFfo8Njs7PzIo2EKXKE&#10;coOs0/4wonV+Vjc3o+VoQnPZXepKK5t6hh7gY+RPQVRSjQj1Z1VAdJ84certtz545+11Kcn3OjsG&#10;Ll+Ky8stBamNDS0wtLCgNCMzN+5GwtkzF0+eOHvwwNEd2/ds3bJj29ad27/ejX29bdehg8fOnDqv&#10;rkgkJdy8lZKaknQbUXzvXnr9g4eN9U3s9Bvrmh9U1V+7GANSr164XlvxwKyzMqvwEL/LR68xUYKe&#10;gAddZncH3H67ySY2/o+bIiym0IAxkGoSrNjK9aC/oir2H0ZiwqulZ+otjozcYiQqSK1taAKpeIic&#10;+t9MNXFkBkumA1ZMXVgEpnZ/cHBympWDbW9KajpglZcOxOVUcXtKstXhF09TgVRvZOXtcDqzU7w8&#10;0GDHpuf0I+Mzs3PydzgRcTVqbHzS5Ra/0oOt6tY55vQFQRVH8eft5JUs/JAYPrrkX2ylRKYFcygv&#10;K7uqpKShpqa1pclutwsQyCcEoIPihaInzURl5xaV7jl4BHUp8pTqEm93+HzwVDjw8rLJ4QBJdALf&#10;8pFMOBGc0dKcgsr45LRzF+KrapvupOdeu5E0Na/nKzp2tQ+FH651I2RcQyrhx74SMFVjSv6qtoSV&#10;G6tz/2dIVX8f0BWJEhDTQyIVJ6R0GqsqTP0pl0wko/8KqeLj/xKpqlxRKCmlwGR7i18xufv7hkEq&#10;qymVYYB8Pk9XZ3tTQ6NOo3fYvSUlNRs3f81i5fYIFbZCT5xWvDpPdILCEydyZDQZ6/l57fT0LK6L&#10;n3+xedvGz7786svtiQm3QInKgVqRXlWPZmICZDITfzhUWFqiNRpwBHEfSYpT4tX1ceUCHL/B6+pa&#10;RffKbvlmpDASKAR/4z4qgdzcKNgJnsoOpDJUAxM786Vl6JmdlrPz671IVHh6YO+Rk0dOxV29AVKT&#10;4hJzM7PKS8se1N6Xrx4Uv30SPBVzT5S49tpTv/xr8KrDKQ54yXVl2eMNnTxx4dbNdJA6ODTOJn1k&#10;dHJiZt7hEVsTTlQwxfAO8ajXsrh3NDM139M5MNQ7opnWzU5px0en0Kc6nUGJWYFUsSlZsjo9ZDU5&#10;NWe1uYKBqN3qwthxw32z2epyMcVguvihvbovL5q/uigKic30C4ZB5LoPPt2wfnPdg+burqGLF2LS&#10;7uWWllRp5o1iL0A6/AIWywumlILXOx1es8k+M61BrlZW1FaU1+TlFiUn3b504erxo6f27Nr/5Zdb&#10;3n77XVbcD9776O0333v7jffff+ejV154bdsX29GnDx80zU7MG+aNmmmt0+IAoGAUhrptLsysM5m0&#10;Rv2cDqQu+yGpvO2gYPr3eBWzfNWUQypbi1T+IwKrk2NlfsgdIt/ilnN6M0itevCouq6p6kEjQBRQ&#10;kDhgzmEqn7XSlY9R+hpVkYdakw2JmnT7Xk5hqVVezBPqSVz6FM9Xyb8zKlSq2RXiKN4lqhevPQWs&#10;WpNjTmsRWnVsmrFk1aXHHU7v9IxGPbHMEDKllC/ZPX40kXwmVKzeYnLDFDgbWnRH5B9ckk+llRaX&#10;VVVUN9TVt7a2OpxupibJaIXZ6WzrZqWeJR8FUPJJy87b+OVWh5eFXEATAyXjs7OqGzkabDZ8Cd+T&#10;HSI6DVzCkYzcwpKK+htJ946evFJ1v9lgde8/coJ1RVw5iS7BepilyKiywhgjgcvIymZcMk70rYpX&#10;ROMo0jz2KK5y8hWkRsWuXyEVnoqN/8IiPHWExF/85yMjopBK59AW6Sr/W0glRlWAb9f6AaRSKEUz&#10;xJQoOhy6gXKfQCo+gGiCqkwY0vt8vva2lt7OLraHPm+Yjf+Bw6eUSsX9FIzInGxVWTRKzK6VOSly&#10;YMQZff6xg964/gu2zHv3HMS78GS2t7J0oeNoIEfxu6CguPhIA5kMZVXVOpOZUtbaThgZS2LSiKLl&#10;VyrMt7RUuoyoxt/wlI/QjVoBX0ylp6PUKRjFkbOqjGqRyhla0Kdo0sy7WejTrV/uAKmHDhw9fuhE&#10;7BXxE4CEmPj0exnFhSXNj5o8Ho+4ISNAKa4b4JLyz/eLNnLEDwLyrR9UG/lZV9/IFls+2uk6fuwc&#10;AhCkdnX3wz5cRp2Cs9DPCnZs9pU+tdvcU+Nz8HRmUqOZNUyOz0yMz4wMT8zN61dJKrqL5siLBnNy&#10;SyF+34lQtVldwM5md1ttDvGAVDjq9ProTxKrsxRJMLpL5CZ+fLWQejdj/YbN23fsHRyYaHrUGXM9&#10;KStTvCnNaLIzuCoZNcQIYyyWxGPEsBKoSPqEMIBmcUVj+f1+uqt/cKC29kFOTt7dO+kx126UFVex&#10;aN1KvFOQXUQMSvZm8p2MtMxbKbcz0tIJ5Gbn3Uy+FXMtNisjm/ATiqdrSF0j2to1VmzNVzHC/6Gp&#10;b1XL1fQVJqaOmCi4KMIqPacIpGIVtfVKdKgJxISTJvxQ+LMsXVWAj5KY4nIeWeFUBaWVh46fTsvO&#10;B6l4KeoVquKKCqnqb2xYPRGHf1H8IQCjS71PGq2q0Qu5Oj2tHxmdmpqWv8FYXmauTE7NMIpynNiX&#10;iOEHRi6/+HufHCEg9RQEWVhCqGJCGocWSVpSWlleVl1f96ijs9fmEn/8jhyVMoLIeosdqvYOjbZ2&#10;9XKEp0XlVdRf5CZpBUemtVrp86IfZnQ6OkFcWpE9qVKy8c8uKKmpa83IKT19Pq6ytskfWb6Xlcea&#10;NG+wiOJC4kkJspJ+uzIKBMiWVggTtP0rpMoY4bQqTMrVE4WfM9ygjRPFgicBp5CqJCpI5UiHr6lU&#10;uosKYITV3/yQxYmhJFuFVDLho2jy/wSp7mCQXT/lqnHH83F1qOFxB2qqHmjmDXSuvPErRgfZdb+2&#10;enp8Yn5W43L6cwvKDx87m55TgJuJq3tK38kHISiLZlIZFiqmpcxWYFG5HCxgg7nh08+/2LQFHpUU&#10;VyhpgwyU6BHVAKY0kxgFyoam5tHJKciijATUnyN5kow0fCR+rVs40jo5NMoXREAZYdl8cQkVhSsl&#10;rTjlm+FjaFYlKkUQTy+ROWiglqzM506eZ+O/e8f+rzZ/vXP7noP7j5w6ehrpCk+TbyRlpmex5Hd1&#10;dYkfnEG0kLpAgT5l7VePmoh1C9VJV0/Oaqof1M3rDTQU7Wqzuo8eObXj64Ns/DMy8wYGR8VKExXN&#10;5ETKh0TqSB/Ca5fTJy5TDoxPjM5Mjs1OT2lGRyYH+kdMZjtFU2fVtOl5zcDIqNgOykfryVCrMQJT&#10;9CNuCFLxQfKEpxREIkyNpqIKJlYgcV1C4Hh8YmbzF9sOHDw2MjxdVlp79Uo8G//qmnqzxUktSUZu&#10;lK5IypGz1iBLgDqo4lSGjLwyghhfwVk+M5UZqjMnL+Sk5wV94rYAlQgCB6+XjanBYJicnB4aGunt&#10;7qurayjML7p9O/UJ39KyMr+Qq8JgK7YGtTWwKtIBLww3WzMmoPD/x8CqTMUIk2dN6YwZ+aWlNQ1Y&#10;Sc0D2CTOlUWoI0X8fYlCNEliYs5gGMy1dfdfiU1IvHV3cGxKcRleIyGFhcXTqe6Q+Mum6k85mZzB&#10;OaNzVvzJAKfO5Aaper19ZlY3Nj4zOTXPuNLXZottdg4dRAli4FkbmTdsiFCUkMWNgJUVoG6QhRIx&#10;qOoLLuQVVhSX1TY2dQ6PTTu8QZAqukKizSX/XqaYtVKlQtg76VnHTp8TshcBuEq0KY2GIiCFkeER&#10;KlV02koHSmXH6ejx4vK6/OKaMxduFJXVj01r+4bHh9k4GSwURxrcT3kgeXKiOouvyJkqqXgBIxkv&#10;ICtxqfqNMEdVZ2UMCs1UaRRS1Q7AFQGpC85wROz95Y7Bt/p3OpXD4Py+lb/oKTZeorj/OVKVq3AW&#10;R8oSe4LwSrbMFuJFzuElfLWh7pFRb/GzcZOvImO8HDb7/apKi87APguVmpFddOT4OZCK2/MtmCBP&#10;WrRStOhPof2VT5IDlVTyBLexWGyfrd+04+vdB/Ydrqm5H5HeRRqqxxGXBqZuf4ApQZ6PmtqGhseV&#10;f3KuEGuyqnylEKA+CmrLKz/YY+PyDU+lWBZ0UBIVwGEyZqXmmGI0Wa3lyarJ4BJPBegZk8F66uiZ&#10;otyS3Tv3fb11594d+w7vO3L2xBm2/Gz8U+KTUU/lpRV4O0JScETmw75OEVx0ezii3nE1OjljtDrg&#10;qRDjEp0GvZUNNUhNvZOVlp7T3tEDkSlXFB2VuEF8RMX7E9hTA8SB3pGRwYnp0fmZSd3Y8NToyBQS&#10;lS2gAhl9aLJZh8ZGzXab4hfnejw+9uBul59V02C0utx+OAhM2UPTcFET6QiMAkZH0T/0lZTzUrNH&#10;lgaHxrZu23Xo0Kn5eWtubvn160n5+eU1tQ1Wm5vxFWMkWayuwCh7fNbxUX2lhmPtjnp0GT0hrpvT&#10;WHqD/9ltnpMnzlWW1YrfDnK6SCSudQSD4nIKplrEUex7guEn1p6MecwEUhXa1mAnlIvEHP72N4ZP&#10;CnvsIRhlhDFOUTCa0OgUUsvvP6xqeOQKyceSZJ6PI1XwV5JUfSVMqaRwlDxhWX1TW3zKnaz84lmd&#10;aWJWa7K70JIAem3jj0pFoppdEajK9t9g94v7VAb5x0gwvc1odI6Pz4+Lu1VzUJUBsFjtGq2e7lC+&#10;pPpdClV0WcS5SlWFJCKhqie4mJ1fAekamrpHJ3VOn/ilE/2AIwk1oX7CIMnFEWtobktJTevsG7Sj&#10;CyT7SDZnMJCADAfHxzmFcylXOSHxAnYL4vYUG/+KmkfnLiXmFtZYXQGzw0PDZ3VGkVjqUMoSxa0i&#10;FXhxoqoq3zI0KnPiyVPhUuVPWJQi3VgUij5iAvwdUsVFD/mTCniKXIV9DIpH/kXotTmK28PTv0Eq&#10;IHgcqaDzf4FUVyiili6wqJDKlrCzpcsuL/EIlSpvExt0+ubGBuO8FqQiue6m5504fYn5gPphWouH&#10;MchTvrqBo5yHAmS4DSOr/lQycx+XI6ve3v71n2zcsWXnoQOHHzU2BeRvkzCqhymhpCRqa2dXX/8w&#10;J3IWQAErhGkyeVI5SKfaQkoiabia/2ooCa8hlaOkp+CpcngMr5Yfxel0jrDVnxUIfMi3XjBbKAIT&#10;dYgu2yzOA7sPlRdVsh5s27Jj3879B/ccOn3sVGJsQsxl+QOq23eLCoqnp2fpE5Wz3e0RClFUW9zc&#10;B17D41N6s42uRquqP2o/O6ebmp43Ge1Xr8Tt33vi9q2MzKx8Gq66RfSMZCI9AD5Ygdjvd3b0ok/H&#10;R6Znx7WjQ9OjQ5Mjw5Nuj7h/5fH6TWbrrFZjczkVEMkBYetyeWwWu8fl97oDgDUgf7zErpFmqj6n&#10;thQg2yt6iXOVkQORorcXlh8+atu2be/x4+c9noWMjKLY2BSQev/BQ1U0SlOdIsZl9WkKke3aGK3C&#10;VDwPKcToN0glhm/pJTHEoQUWmGNHT9fVPqTryY4lamlJiFn6Qz3hS2eKQRGJxfuuVpDqkTdzVVgR&#10;1ru4oC4FrBmYU5oReMnjiuFgmAorsCrnVOZfEr+t5Kvh6dn0vBKQWlnXVPuoRUJQ/PKSPBW+8VI8&#10;ys9mfzVGfYuHi59myiN+DlJvJN/OL6mY05s9wejwxDRbbKePHfoiEtUZWFB/Dt4RFH842uQMo1XN&#10;rtC8yTWtE1pV/OknrUWrtSJUoero2JQPxC0tM/Y6vRH3EeMhvFp4IEJVPJsVCCGQhYaCTQtC+rkD&#10;EbtvIauwOruopr6lr39szr6KVPyHZPizUEnyVdbKE+oetZTXPLC5fVPzbPAFcDE2/tBkTs8cFn8L&#10;l1Ok+wkiKJwxsUoqa2F3QUnt0ZNX07PL1F91Hp2adfqCOrONs8hNKTLlvQpeEqloavnmbHb6q1CD&#10;X48jVchY+VHY/xKpKz/8fQypLvmqedU65pRCqrhLs3Ir5v8AqXJRjGIsqGJ9pXS58WfL31TfDFI9&#10;3lAgLE6BZQN9/e3NTSaNzmN3BwMLKbczDh09k5adLzaUwmGEUShFqw5ZQSozavV5FeEA8gZIX9/A&#10;++9+sOGj9V9u/uphwyMwEY6Kn23KCSCErRJN7d09fUMCKxQBUzgdiYqRjCopF1VzBm8XRJBtp5mK&#10;6bSdlpJM+bDiKab8lqPqQxJwLqdQecVTFUlYyWQCVFssG6HFman5g3sO52UWHD96asuXX+/cumv/&#10;rgPHDx2LvRJz7eJVwHovNS03O89gMFFb8gGXDp/609NCF49NTbNE2FxedmN0V0dP/8DgMC6ALmN9&#10;mJ3R5WQX7th24G5qtrw9NbYmToU+lY9hwVOj0dzV0TsyhCPNjfSP3buZefd2VkVpjd8nfgkKmtn8&#10;OV2ekHzLF2fRtwsLCw7+2ZxUwuvw2YziL9Aonqp3GDL0dAL1pD9VbcVVEflzMrUlJ5JkDFJVbQNI&#10;vXgxNhBYTky8FxOTXFhY2dzSicomjWQlmdCfQa94ucrK430cCVNB9TEsfj0vLLQcUuYN+8EmOYhx&#10;kT9jHR2ZPHXyXEd7j1iL5boiqqF+9CRTMr6MjpjnTICFBYFUxVNcRXiLBCtI9SxEMaUWV5D31xJV&#10;wVSJC0yBVTkw+Sr/ZD6RA36CB47MzGUXlFTU1lfUNpbW1nE6majb+ivIxpPllQRxOZUJtLy0dn1N&#10;wFf+QBN52N4zcJ19TW6h1mTjI+DQ213TGoPZ7fPLF1PBU2dohapWz4L8k85Cq84ZnZMay5zWBlV1&#10;Otv8vHlwaHxoeGJichbvwp2YUnqDSV5OWtGqIMnmC1p9YY6OgKADLYJE4o2CjiA8zS2539I9OjA+&#10;L/6avAQoyKDtdAIBTqe7ieSUwrJK6G9xelCpPUNDqosGxsZI0NjSTracIgZSdhrfgiEFvoLSytzC&#10;qrKqxmOnrqZllVKQwxtkz0S2gJVMSIypcjkXU+dKpKKmYb24IkFBgo+ykgKga1cGVgmrTCFVpWEK&#10;yY/iBWAKqVKrih06Y8F6g7qhztiq5/+/ITUY/J8hVU0hKk9K/FxcDgstjo1MNj9q83mCbo/8s0t4&#10;S3SxvbVtZGBQNzfvcrhdTj/yZP+hk9l5xZwFegAExdHza0hV9eEoqCrf/aqYyFKamnrv8/UbDu/d&#10;Hx8Te7+mNigX1LW6wVNER8/AIEhlPpAzJ0IUAVMZJg2oIg3pSUAPKJ2lRlA5gmoRCYjHS2GE4ik+&#10;D9pUfRQ+ZAJxs1F0kbxquZrnN1dUmZmhUGRqYvZmwq092/bEXoq9nXhzx5bt2zZvObh7//GDh69d&#10;uHT1/MXEuBvp99KysnJ0OgMIkHt8HELMMTJ82NI6OTtH51DbsalZ8aduGptIRveyZoxPzHR29A0O&#10;TOzZeeTOzayiwnJiQBqtxjXoO1gSDkd1WhM8HR4cm53WzExqBvtGayobqsrrUAfTM1pOofPoJaFR&#10;5K+EVb/Z7U6v18/y6LQ4fE6/0O3y7xdglE4b6WS16tBRGD2GCYpLigFWukh0ZnT5bnrO11/vi4+/&#10;7XJFLl68AVJLSmra2/tFQ8Tw0atIHGAakrMRt8IrUR4CpnSFipRXSpke4QiaW/xaKgxPg4viFiu9&#10;TbmMcntb97mzl4YGx5hAxBAlVhQxQ+WAUsrqlTeZ7fITiqRKfYAtZjbs4LjGTY7KAzEVqWgrTbJY&#10;UhUdhxEQ50qwCm+Xlw5gNB44ODZZVFZZWllTUV1Xeb+es0T+ShfLUuAORikKrMr4Ck8jT9KTFXKp&#10;paf/clxydlHFjN7qjYg/UIwsZb8/Z3ZMG6yO4II7sow5Q4v2gPjzyxZvxOJdMLrCOntAa/FNz5ln&#10;Z43T03qNxqKZN46NTo+NTo0MTwT9IUaeVd1gNCstQPfRRy5viE095giE7f4QFQiKObpsdy+k3iss&#10;Kqlr6xwaHpsNiL/yssgagDPj0oQVsBSziDx94fIYZdvF+7c4TszMM3taOrqRqPQMXsRgUJy6Qc+o&#10;03t0BVnlFLIAtVbfbz5w6Fx2biUqVf3NGBzV5vbPaA0qGTnQ5wQw4CVoGF7ChHgPrNwrp5IiPipW&#10;JmIwtSaRhm/VuRgJpOIWgpEhoIdxR7p0VagKsK5IV29AVZsjpTPuGNOLuqlIGAraYCsxtMgVEC9j&#10;h7wKW2LWCulK94boXvKkdE4EjjiY0+Fta+lsa+7y0Tb5NnVBo4XluuoH81NzZqPFoLcE/NGE+Jvb&#10;v96TnpEDd2idKIi6sZBI1QC2KEW4JWubrB4BYigCN46Jiftqw6cHdnx9dP/+no5OaEW5fEsOCGqn&#10;3z8wMtrY3CJzkJ4sj2u8Qy55AmLXR51VnogsArSONCQmIDpWslIlW0tMjEqjsmJDLk8Xy5IXDkhk&#10;M1UET2W3qC6F3uBs3579m9Z/vnfrzkvHz/a3dOSm3j20Y+exPXsvnTgZe/5C3MVLd5KSMu/dzc7O&#10;NpvNAmRu8cZeVT3xl3K6eqc0moHJsbjkxCOnTp04c95scVJiKLzUMyCu0k9Na6YmtXt3Hb2dkllW&#10;WjsyOoV0pWjxUwOmVnBBO2dsedQ1MToHTCfHZrG+3tG2lv7r11Pa2vqCIegpYER/Cs7QFgR+IMoe&#10;PyRfd8K2Q/zcKCiek0fN0OpgRFBSdQW7EQRAaDEQiPoZPjVVOKrxVxsCeiblzr3Pv9iWmVM4r7Oe&#10;vXD98rWkjOyigeGpsJzqcDm0CCjFSHE6/cyJYhrIS+pkpQJr+/0142xxovhWbGWYD7X3Gy9cvEaf&#10;iLkhySDzXMlHQV9lSPWwldtTCo4KYYpf6gjOFO/4iqFFs0gNK573Jj0gxkig8Icp5gqasNiGxFZO&#10;QZOv+kfGi0qrauoaHzQ019Q/FFcPhEAWt5JxTjKRVFrBt8xqJTe+wkRW4rjQMzJ+PfF2VmH5xLxZ&#10;IFVo0kVIqgJj8wa9w2vzRxRYoSpIBazzFq/WGtBZ/VqDc3JG8BSVylGrMY0NT42PTk2MTYufQi8v&#10;z87OG00WsSDTcbIToSoktLiDDn+UgtjyI4dtrmhaRklZWV1rx+DgyLTAEG2RSAWjanlgb66Q2js0&#10;mpFbUN/U6vQG1IVC9lwIBPGHnprbaC8IgDiSOytLKB0IkojJzCu6X99WWlF/7MSVO/fyPAF4J3xM&#10;9ZXWZCU9pSh4UZZyP4w5inmCUczlD9Me1bfgUhl1Vt8CNc7iK2IIiLawAYyIiwAMBB27gtTgCk9h&#10;KwPHqFlWnxL7e6RiRFKlx5FKJVFGSDPmq5iyYmquINUZjDAlqIOoSUi82E2vNdXdb2x61O4PROVr&#10;TcTrmRij+uoHRjYlJvHHPTzu4OVLMSePnykvqxY5y9/XUTFxHRz2CA8Ud37E1Jc7cfIXdaNQpFIw&#10;mnAj/uTBfZdPHo+/cqmytGxiYmp0csZOZ8kNCjP2fkMjrqgYKk5n/6F+ZSTJKHepK63AyfnIMkn8&#10;Gi5Fz6xellVoIIYjYZVgLUbNCiKFbhUJ5aUJFoag/GMKYiEU9YePcGrrV9v27diz/+vdt2LiT+zZ&#10;11lfv3/LlgtHjlw/ffrG+fPJ167eTIhLu3M7NyfL6XQ6nG6VP/WcmtOyLSssrbiVmXYt5caVhJiT&#10;l8539w9RFhx81NI5rzcBcfAxNDh57PC5rPSigvzyuXlxm0FoTRDhDUyPzXa39k8Oz85N6CZGZ0aH&#10;JyrKa8TLSqz+nJwSCqLH4I7wIPl7qsWoeLICfQqUWcbE81h+8aIpjn7xdr2gO+Ch36ie+jtJoquj&#10;4n6kwizAEhmKFUVcKpEBcWv0SsyNQ0dP1TW26IyO0+euXrmenFtQOT6ljcqppQZdni7WM8lTEaNQ&#10;+I39HVLVu1b4ilIUAfLzyy9fvqE3WIU+ZbzEvT4xr8jt7zP8BqnuqLj/gJ94GUhp0IXNsPpKORIz&#10;lQQiPf7DVzjM4rJbxsiHWxWaQaQAHwTkqE4RGUZA6kRhWU3do9aHrd1N7d3s0EU8ckBs/8U9ZUih&#10;RJO8VqtMwHQNrALo0SWQejE2Pru4bGLeKO7vR2QmkWXfIgCNQlWN1YVcNbkDirNWX9Qe4LhosAc1&#10;Zq/O5J3T2admTbMas15v1+rMszO6ifGZ0ZHJ4aFxnzeEbNAbLAy8uguJ4S24mdnts8pLqxQnbn/Z&#10;Q+nZZWUVDwVSx2bUAiAEtV88lqBkoGiLfDzgUVtXQ3N7YVmVmDRow0AU/dg7MLp73+E5vZkT1SIk&#10;fGbl1VxiNwGkoBtIfdTSW1z2AKSm3M5y+VCdbOcFChl1dOK0Rg+8OEXxS4EDD5STe4lkCMCxOS2V&#10;VwuVK8R6KUaHMEdYRgK+Unt8iVRxM1Dt7okU9FxYAqP2YJijCqjIb5Aq9+9gCON0Pgqkci46Tr6f&#10;QSCV4uTGn3YplOA8uBA9toZUThGVD4ontGem5h82NDfUNwfkr8IZCJBqNpoaa+vNOpPN6nKLd7VH&#10;z565dOrE2eqqB4JcsoE0CqRSCvkrYSLcVXYp+Ysi2Ja5BXKvX7ty7tjh62dP30m4MTk6Rgxr3tjk&#10;XGtXX0fvQFn1fSrJiGDkRieTA0ZbiGeYULK0WuUpFsXVq89q7CiRZKu+t0JV0VfyOVbqoDqBjwrH&#10;CqlUWF2hI83a3T+KxrxhcYu5t5ft9lByXPy2jV+mXIs7c+DA3fi45sqKqpzs+HNnb1w4dzchPv1m&#10;cl5GRlFh/szMDLgk597BketxSbHxKYMjk61dvZcSYncd37fv5MHmvg6HzzcwMt7U2mWxe0g5Oad1&#10;uANjY3NHD51NvZVdUlyB1BWNXlpgFdLOaHra+0b7J2fGNP1dg6XFZUUFxVqtngXP44mMjc+4/G6W&#10;BHVtBEShC9xur8vFrPE7fQ6DRTzSy1LBkgZe0dzBhUBI7MfEZICGeAccRVCTCWgLLwn9KgMryxhQ&#10;A3PU8MjxM5euxrNBnNVYT5+7DlILS2rntBYyYeYz6KLbl8T6p3pV4Q/kKfb9DUkfM1bilQcw6G2E&#10;7s2b6QkJd5wu8X5YhVRyk1dsRIYMlhwvOmglhyd0DpfFJ946qpCKKRniCouAEIC4UECoM2KEVAkv&#10;OoiPLAkUogigKrtsVG1YvhEqJG8NBxfxEPF2KE4PL5KY03uGJ/OKK9Wvp+4/aucsYQg03ECyVWww&#10;gwrHwpR0XTO4I64hRJf6xibPXo3JKSkfn9dRENAkc5rLkQz5aPGGDE7flN5iZHjFFQDBUwIWd9To&#10;CLH3h6oTM2b2jgzG7KxRq7XOTGtHR6ZAKmCFqvSd0WTDLFaWVvG0I5Pe6vKaXB6Qavb6KVdjdoPU&#10;0sqHbV3DgxMaUbToPdFwGIryUopPLRL3G5ubO3pYTpgxzBGPP2IwO4bHps+cv6Iz2/EW0gMjHBJX&#10;xIEZTo5S8C6m5xR09ow2tfYdPnox6WYGKpVecrB/lht8JuPA2Bg54OFsqzFOxOfFt/L6AxUApnUt&#10;7TMG2C1UJzy1i2uXYvNOf8JTtelWmlQQISruBIoLODK9mhWKpxzFD38DIRZOVkSTR7x7QdETpawA&#10;ukYZ7G+RKm9PUdW/QSpGHagMkfQPSBU/xRmfHeodvl/d4HL6Wd7EZazF5amJydaHLSat0W4TN7Dx&#10;rlOnL5w8cbamuo5zKYV5IiofCMA18dYSoWuErBAf5Y8OcGkElNdLRcInjx65evZU0vUrtxJvWI0m&#10;8eC6rNXQ+PSd9CzQM6c3WVwutcgZbDan30+YguhwtSdQXU3b1fCpMGWRHiOZQirtxShaAlS8MUD1&#10;AEf5kf2+2JVLzgqHBwSMMBSmMhThj4btXnd4OQqS6hrqAz5/SUHh6aMn923bkXfnzukD+47t2H7z&#10;yuXK7KzsWym5t2+npSQVZkPDQpvNptHq2SNn5haYbe6h0SkyhKEZxbl7Tx0of1RR1Vxb/fDB1l27&#10;tu3cgyo3WB0jkzPMutGx6ZPHLt5OSS8pKjfo9LDE7XKMDQ23PWrtbuttqm+pLKmqqqju6uj0+fBg&#10;daV1wRMIW10Wf0T8IlHIETY3nqDVbvMF3BaXweIx+pcDzpB3XDNr9XmZ6uKuEb0lSQT4lHeIh75F&#10;57BlIUvcSDBOEHZR3gOEsqFFo8W598DxqzFJMLR/aPrcxbirMSmlFQ/U3wrBW+WRPgzAbXp1jadr&#10;tkbAvzOKU4nFo1qUFROTnJaeQ1XEIiHuSYlLEGvzisTK1nJ4wuwJsk1G082ZHWBoUmee0JoITBvs&#10;xGhtXr6y+KO24KI9tMTRGliwBiIcYaWLLaEQqstA0xVeVszFCAM4Nt02/wLnciIx3SPTeaW1JdWN&#10;pTUPqxvaBLJD5CnyUWcJpGLiUdAFpaQkVYVcVQEVieA6fz02u7h0aGpGpATl4SWrL0xucBn6cyRM&#10;DPUfnzPZvFH26WZXxBVctvuWTI7IvMmDTcwYx6b04u1/03qlVaHq2OgUVPV4fAgig8E0N6eZn9dG&#10;5NYDL7V4PXq7E2lm84Zn9PbUrKKC8vrmrqGhSS3tZS2BMoJBUkIqsIrteWS5sKQyJ7+EOc0KbHV4&#10;i0qrRidmu/uGHzZ3aE0OKz67+swWXgp6OOKcBLA76dldfePzeseBI+djE1KdXiSY2Mirb3FgKqaz&#10;WJSSUg9RKn3KrAKOVACkFlffn9IZFTfpNIVR1avg1SZ/fUvNMfKECFDJEQgpoUqjQCrrpfjJr6Sq&#10;1R8Ui25kQe8EdQIr0ERcfCBPeTeMyiu+qBgCpBGk9oecIfFUv4oRAGWwfCFFVeiPxMCjQKpeZ54e&#10;m4KqIFXDdkRcs1wAeb3dPf1dfTaL3PUHxAtjjp84e+VyzKMmcf1ErArqZpdPvBAEAAk1IdUlnSMv&#10;BYhduVu8II5vgvt2bb927vTl0yey7t1x2h1sbeGaRm8pr6kTio2d8rxu3mAeHJvsHRplQ6DqjAFW&#10;8TNPedlOtYswTaZ0mkxxAqZSF6+JUwFHRmT11/TqIwGpRld+KSRTUgfx4wJiZFkMK+uQuA3tCXtK&#10;KkvZQ1stphvXY7Z/uW37pi9zbt9864VnP3r1le3rP939+cbrZ07l3Lr1oLy0s7n5wf0avV4/PDrS&#10;2rny3kK92Vb3qKWhveXguSMvffTyb1789S+f/9X6bZ9t3rGlrKamd3g4s6iwa3iItvT0j5w/dy03&#10;q7iksEI7o3PbPH2dvVs2fXX9Ukx9TUNfZ39/78D42IjP72TiBMM+6szqShdNaScDS16XX7xLz+Kw&#10;u/0+X9g/ODHQ0PlgTD+k92qGtUO38m47FzwhWiS2YcCLtUf0FT3GNGYWBBdC6kooPUCfwDKhEMXf&#10;OxB/sMTvX2R/uWfPsZiYmxqN7eHDrgsXQGpSRXWDzSmealCrmi8ScgfV1dgVnqrlaiX8DUP/yoDj&#10;Gr5BKiRl15+VXSBuYIm36ojHHSRJV66oRlffzU/1MAJPqA0yGELoYZJHwixeOBvSO/xQddbimjLa&#10;x3WWUY1pTGsmMGmwTZscc1a33iWAq05RDGWjLffa4tYQJCUfkMrHxo7+jPzy4qqG8vtNVfWt4mdO&#10;YeKjAB1z+KPs4sW1UVwiJPaqypC68lFT8Rg/8WhAkHrs3MX0/MK+sQmhhVdJCpQ50gQCtAik8tHu&#10;W+gemkKcukPLJmdY/LDKu2R0RvS2wIzeOT5tGJ3UTU5q5+YNWo1JqzH29w2Pj0+Oj06wW6HPrFbr&#10;0NDQyMiIy+Oml1nerW63xekBUhPzxjuZhbkl9x91DA1OaZHGlAh6YBAwBanwVIGVPX5X79Cps5fY&#10;74OMusaW4rJq9AJbsJb2Hl94GaqaHT4ogxsrBgkxJZHE5L6bmd8zMGlzhfcdOnv9xm2rM+TwAqAo&#10;JCJzEpBsfHaWE5mR7KdcvqC4BodoknqTNEATpGosdgAKVelh+g2M0p9rSKWrlSblFKYjG3+7nwTi&#10;LqW4PiNfoQBDGSmBVJ8Qqgzf40hlPYAsVEMhlUiOKkZ9JGfxkEAw4ArjMCIGg/i0GtGtlh90ij8Q&#10;gU8MweTw+MTQWFN9M6udl/YsLPHvYUPj+NCYzyN0q7gwHV46euz0hfNXWlo7qQO1pRQ6kB7AFfVm&#10;i3hwSqg8wVPahRtANKfbhW8GvZ4Du7efP37k+vkzeZlpSL9odFFrtJSU15gdHuqDc6p6KlBqjBbw&#10;CkzJh9wwvqX/aThGMsIUja3oU/m6SKqxhlQCgJKMJSuVPhUPYyrIqmQARf5iQgl5cc0usBAKLgUD&#10;i4HKugq9RYfi0+k0O7dt3fjxhrTkW8f27P7svXe2b9xwaPu2S0cOo1gvnzxx8eTxC2dOJycl1DU8&#10;yC0sGBgZBi5jU9P3Hz7cvGPbc6+/+PNnf/W7V3/7vSe//cvnf3704uGbmbca2pvMHmfnyIAj7GeM&#10;ausfnj1zKTsjv6K4qrOlqzivpCA7//mnXyjILhwfnerp6p8YG/f5mWuO5s7Gitqy7MLcnMIStKfe&#10;aXBFrRV1hbEpl/LKMu1+U+9ox/FLRy4mnknMismourXrzFexGZd1gTnboj24HPIu4gGsGGFUv+w3&#10;xEQQZcpRAk5cDWC7Da7C0VAg5CccDC5PTxu//vpAfHzq7Ky5pOT+yZOXL19LKKusE9fBUQDyORP1&#10;4JQCqGDoKk9VzOMYfdzEffxF8dgG40VZ7PfPn7+enVMoeSpUqqjMygIpL86KP0YnqKqQij2ht7sM&#10;DrdRYgJywTV1lGJToFBRkoAjiK5cFsLTGzG6ghqrZ9pgRdKOa4zwZVpnmdKaJzUmbIqttN4+Z3TO&#10;mV0r+fgidc2dOcWVpfKt/lX1zVZPSJg3oEz5lbqmJgwVjDT2hq2eCDITcwZExYgfmprddejonazc&#10;rqERcABSqU8QlRcWMBWA9oZZqkhM/pzl8C9O62x9o7OEoSpItQWWdfaAwR6c09mHxuZB6tj4zNTk&#10;vFBGk3MDfYM47ez0jN/tCYcCOu18U9PD9vZWt9cVDIdMNrvN5bW5/WPT2rSs4vyyuqbO4eEpHUhl&#10;cQLilOuPLHsDiy5vxB8SAY9/gWNb5wAxDneopPw+Yz80OmN1+Lv7RtW1UY1RPFoLUy5cjQW4LLbo&#10;WVhMVpl5Jb2DU7Na26Fj56/G3jTbA15GJ7BAEpDNnMP5zQ73+IzG6Qt6/BHxW/iIvNIv70R55J+Q&#10;odtNTj+9x8okFjMZyUfC9DOjQ18RVioPNCikMhAwlxXLtyiEPwuV2SMWKjklwnS40eWnCGiikEoF&#10;YCgBciAS4oi3z6wilZxtbp8itYqRZy1YXQGbmxNFMvxBXGILRHvau+HpQFffwwePDHornBUPYESj&#10;leUVqFev22ezu+1uH9rh0OETx4+daW7ppCvkVWlxwQSwondYAgXaxCoidHdIVgkh7/Z6FqJhi0F/&#10;aO9OJCp7/7TbKUG/eMl8cXkVnU+XUj2Mc2UPi5t7rEDkz/bf5HCIRx3kzp2CKE7UXPYAPBVFr4p9&#10;IK1AiSlNCj2JwSFxWsJrSCWSBBxhAUZYphF6DZ76ot72vrauofbOvvbuvnaTWRd37eqWz7+sLSn/&#10;8tP169995+D2r0/s23vx6NGYc2eTY67dSU5ISY7Py8+KibuaXZCTcvfWjdtJ09rZcc30lH6udajj&#10;s32fPfn2b1/e+PzzH/7xqVd+/cnWdUkZSQfPHo65daO2pe521r0zly4cPnIiMz2nrLC0ram5o619&#10;25atF89fKSuu6mjvnZoWL3HvHxk4cHz/2etnimqK7+Sm7zl2/EJcbOtwy76zX7/0wR+ee/sXl5MP&#10;ZZTGfbrtzZfX/enAha8v3Dp67ub+j3a/vOPcp+fvHKzpKalsLx7W9Jh9Bv9ycOXpoAWcF/cFX4Kq&#10;qq8Albj+Jl6eDWAF9rq6hjZv3pmYeM9g8OTnV587FxOflFpeVW+xe/xh8VQ4nc8EkD3/tzz9G4b+&#10;vQmhKsuFnoit02cullfUUiGqIXi6ymhGR4hZKVGVrSAVOrCZ1ZpsWqt4Q6AQLN6gUC7gDKHnExIS&#10;fzN7gmaXoAaMI2xxhy3uoIh3+/Q2j85sN1jdrO12KOaLIKNwYL3ZM4e2nTMMT8+NzepLa+vyiitL&#10;KmsrauvLqh9MawxzerPR5sLNKJGj1elBACqq4vlgHRpSELqMokXpTlEiWYHU5HsZrb0DpBRSNLAI&#10;4qVSFm82gRSKF5KqgsjkY7Cz+9DAVnGfigw9UfUGgKlZw9DwxPDIxPjY9NjI+Nzk7NzUdH93z3B/&#10;3/jwkNfpiAYDkxNjNdWVDx822O12th5mi81gsZM2I6e0pKKxtWdsbNaIHKbJZlcA/QjvAmhqCVB4&#10;6vSEQapiKDG5BeXpWYUGMyv80sDwFEj1BJZNdm9r18DQ+HTdo9bDx07fSs1weUOCjAvLGbnFnb1j&#10;AyOzZy7EXryaqDE4/eFltv+UQm8rMQWYJma10IRdMws150IbTmdbBX/ptJLqRsaLSsJNP8QMLdGx&#10;DC79LJG6QM0R8gEpsSkUpCrpKhAskQpA6Wc2LhxZYmErS6zB6aNoBUdo8jhSqRVkUTEESIN6tbq8&#10;f4NUVgUUusXpZ+7hLkxJuBb0BJrqGpDxfa0dlSVVNk7zBfyBELv1kqJixshhc+r0ZqQoKnXP3kPo&#10;qc6ufvIHeXQIRsPV2oBfUZwy8ErdWBEDwTCbyZmJ8YN7dsZePBd75UJhbpbL4SwpKXN4GCP2CuJe&#10;k2qFWhJonVve0CPS7HTqzDaclxKJx2gIJFVtp12kp3S8Wsiu1cdO1R6fI2FilDJVVOUIQxVzEb+A&#10;mAR8RK4GovDUZ3Iaz18/s3n7xlfffvH1t15+861Xd+/cdSvx5qUzF9av+2jLhs8P79p7fN/+uAsX&#10;0adJcdfvpCSmp91JvXfrsy/Wv/PR2299/HZhbXFSWvKJK6fe+PitdV9+uP/Snl+/9rMfPf/tf3/2&#10;X77/5D//9i8/P3LxwPrtn7636f23Nrz9yvuvv//JukOHj967l15eWlb/oO7yxUsnT56+X9tQXlbT&#10;2zs6pzXlF5d88vn6J1/47Yvv/Tk29UpFU2nHaPfVO3G7z+x66dM/P/n6j9//6rnNB998df1vf/fi&#10;d9/94vmcB7f3XvjizM09H+95edORt7849u6n+974cPvrn2x762LCyb6J3uBy1LcYAanssP3Id/FA&#10;ilhaApFF+Qf1xHOpi/I3/nDt/oOHn322JSHhrte7XFR0n0BmDoB5ZLa5mRV0IKMgJpjUkn9rf8fQ&#10;x03+kU0xXgwcVenrHzl56rz6BQE0F0CXlxEwNhDErYnTNbA+MTIxPTwpXts1Nj03MDI+MDoh3rs1&#10;p8W9R2c1M1rjnMlqsDpNLi9uD3aNNg9HfACAAkQmFkej1WGyunQmq0ZvYZGnYSa722L38RWwZruk&#10;MVqrHjTkFpSWVdUiBDgCUI3BPKczzmp1Y1OzIxOTGq1+YmZ2YlYzqzPN6a0IN4PFK94kbXIjzRye&#10;KIym3IlZ/e5DJy7FJdS3diCuoSe0hY8cCSvBBSAkQSLqo3zjX1BrcaGmkatwVmvxsBKgj4wW5/SM&#10;tq93qKujt793YLh/YKgPgA30dbaN9PeMD/U7zIaQzz062HfndnJJceHc3JzX6x+fmOnqHckuYGlo&#10;gXeDo3N2d4S6sa5YHV4Mt0QtsmaqMIybmtURYC6mZeZlZBd4A1GnJzg2qaFpDU3d7V2DdFdpxYOL&#10;V27UPHgIUu+m55ADw3v7bnZ7z5DO7Dxx5ipIndU64CkUhsUsNlAVaCJmbc7ArMYMRiE47AbohMGu&#10;N7isMbsr69pgqM3LeoPYX+boDCyz2BDG1MsQCABQSWFxb5B+w4gBpvLSiri2Y3SFMbUmsSfQ2X2s&#10;oAqOYIilce0iL1jB2HwQQ56KnswKR0D8UIqPzNoIzPUETVYPKw0BhVSfL2DSGh/erxvv7Wu5/6C6&#10;tNJGz8oXFBmNxrKSUpBqZx6axC8pA8GFr7fvOXP6Ykdnn2BQeIE1HmVNiZAOwFEKkQp/1JNTxOvp&#10;2K0FQ6yae3dsu3jyWGLs1eL8nLr7DxhZlK9QOpElRkrsEsJ0oLjhJtTP6g031gkASoazOqPGaKGZ&#10;tJfq02+qRNKrdYWv8M8QgQXxRJS4kb36lJW6WgpMUc3UnGRe+corVQppSCAu9y6we/AePHHg2Zf/&#10;hD39wlPPvfCnzKx7Rw4dflB1f9sXX3+67pNNn27cu333kX0Hzh09cf3ixfhr1zIz7pLmXsbtI2cO&#10;frhp3Tsb3tp1YufP/vijn/3hJ7965hdPvfy7d756/Zl1T77w2R++/8y3/v0P33rytV98dXDDs289&#10;9cybf/jLe3/+1TO/evHtl0+cOZ2amlpWVqFeqn//QWNdfdO8zppXVH3gxOkDJ4+lFaX9/qVf/ubl&#10;Hz73/q9f//xPL3/6hz+ve+q5D5/dcGD9luMbP9n97sb97366+80Ptrz43paXX9/4/Oub/rz30pbP&#10;D72/Ye/bO05/9uH2V49e3bHn1Bcfb337q/2f51Zmu6Mu/3LAu8jujtUIoLHkiMvKdI5aY0AYAfrt&#10;TlrmgcMniotrFxaW794tSE5OLy19wLLKLGJ/R+8JmMrj2oVUTKFQhclnLeavqCqfD2GAWN5A5sNH&#10;bRcvXQescFyZ+NnCYyZ/VvZXl1OfmNcbNAa91mhi3zs9r5mam4dxczr9rF4/OD7ePTA8PDEN5sZn&#10;5qfmdVqTVW+xg0gm0/j03NDY5Ojk1MNHzdU19zs6u7Hunr7xiSlEX/8woJnAhobHR0bHgWZhaVlG&#10;Tn5xeQWB8oqqoeHR3t7eBw/qi4qKHj161NjYODMzYzAZG5vbOvuG+ofGJ6Z1KMHRifmxsblHLd2o&#10;+pzCcgype/rCtZikO6xKIHJkWj8xb0Ynwsqe4cnBiTl08er1B/O0zqKMj6Mzuv6xGY4tPf0kG5mc&#10;BXMzGv3kxOzExFRbS3t1ZVV1edmD6qr6msrG+9UNVRWP6mr7u9onRwZdNnNvZ9vFC+dYrh82PBod&#10;may933gvI/9BQ3tb13B3/wRAlH+W1YArsrpAUo4sLcoID49NcxybnEu6eZflFK/lY35Ref3DdpPN&#10;D1KvxSbXNbY9aGi9eCV2cGTyzr0svgWUKbcz+gYnINe5SzfOXowbmzJanRGbi6m2bHEEFVXZ3YOn&#10;/qFJuysISc02Lye6fVEMSTupsdU+7LK4UeviBh1qlJ2VerOM1bNAmKPJGTY6WJMECBCqyFi5LIkL&#10;L+qhVKhq8S5orD54anJH9A6xLeBbllhOkeRatLp8MBS4sNWAJnAN7amQykcC4i3DHr9SqRgLBssM&#10;/Yamxpiv0eii2+mam5iqr6gcamtrqqkFqR6XH84Gg+GxkVHGaHZixu302B3ihr/XF966bdeli9f7&#10;B0bBJTqRZZXKUx8BQUpZEAxFCRLGkKhe8YEN+UJXW/uur7ddOHHs9LHDiXGxBoNBrzfa7KhS8ZcU&#10;YuNTWAjxT0wxlApTR7b8fCR/YghTCo2S+7OAuuZAMnUEviQDBJSr0CzdWLzBS76+ZLF3EN0yo9Jg&#10;6taiYId0afAqJe1ScUXRmx+88fRf/vTkc7997e1XCsvyR0eHMzIyYi7Hfrnxqw/f/Wjzhi++3vz1&#10;2eOnzxw7df3ylTspySA1IzP15r3E3Ye//mzHJx988S6s/NnTP/r+b7/9q2d/tpld/xu//vVrP33y&#10;nZ/95o0f/fCZf/nVi//+2xd//Pnedb984ce/f/XXv33+ly+8+ZfjZ07cuZtaVFKYlZNeVlF8PT6m&#10;seVhR1/PvMUYcyuhpK6s4H7u25tfRpD+7o3vv7Thd3945yfPfvT793a8t+nYF1+d+HLH+W27zny1&#10;/+L2xsHqtIqU5z546k/v/PbTPe9dTD2+/9LXe89+9eZnL7y14cUzcYePXdn7zmevfrzl3WMXD9xv&#10;rdTYZ41uQ2Q57PCx5RPPKtFFQjOKh3nDLr8T9XojKfHg0RP19a0uVyQ+/t7du3kgFfCxS2P1Ij37&#10;AzYoHNe4qdi6wsHVX2etxMjNPiYupMqn7ljqGDLWt+qa+itX4yYm58QDDIKaqNGVTJQpmCpTeH0i&#10;KN+ZHY5GxEPE8pcAK9cIxLiKp5GpnxhmOepq+FUMWXMuGzJomJ2dPTU1BRM1Go1L/PM4nLiGx+3x&#10;EXa73S63t66hvqi4tKKqsqSstKqm2mq1zs/NPGxoPHL44KuvvPT5xg25OVmBgA/+1j1s1upMLnfA&#10;YnUx63q6BxHeU9MaJDASr6G5fcuOfZdjEmsaW6Hn6Ixh1uDQWd3zJseM3ooURaewaeWozOLxY+hZ&#10;vd2Fvp7WGNi1jU7NNbV1AvpZrYEt/+zs/MTYZGd7R3NjQ2VpSV1NZVlRfkl+TlFu1v2KivtVlV1t&#10;rY/q6w7u3ffZ+g1bv9p2NzXj9p307LziqtqHnT3DzW29NTUPqWRX98DD5o72rv6h0SkYCkA5Am5q&#10;TqTOaGtq7igsKueo01saH7Yi22fmTYUl1ZWV9Tqd+EPhNPnAwWO5ecXDI5OXLsek3s28kXgLRaw1&#10;2K/EJrGWjE7qICn6HZWKwhVhM1o4iCxFnCIiqAxhAlBVXHbwLoxPG1o7h7RGFzIfBBOD5OdEoEyM&#10;uIbgXyIrvhLfipcVCHkLpvU2H/If+Np9C1Lbilt8BnuQo9bCVyGd1QtQ1CQGPXq2w24fc5EwkRzZ&#10;i7jkn+FDgjq9AYPY33ggDjDFYCjtxRxOH3DkYySyYLNYe9ramh/UdtTV1RYWPiir9rsCLocbpDbU&#10;1T+orjFqdWajxWJ1UpDd4d2ydee5s5cHB8aEAvUG2Hmg8sSTvxHxC0iv32cwmu+lpz2oaxgYHO7t&#10;G5ib16J5vW4fWR3Ys/v4/r2njh5qb25i1s7Pa8nWF1wwmB03km6SAxyk5hyF0hSUjMJQGqt0q7o+&#10;QHEWp1dvcbAVk1QVT8WShvRCqMrrguoZZwJh+Z7QQDAaRNL6Qrl5Rd09A8SwPhBJKfgX7WIZAK84&#10;6MOW5lv3bj/1zJNPPffUlzu+aGp/1DPY3d7eWlVVBU+3bNr2yYefrf/482MHT5w8curM8dPnTp2+&#10;mZhwL+12Rvbd60lXth/auu6Ld1/75C/Pf/Cnf/r5f/3RU99+7aMXSxsKdp/d9p0//NN3//Stn7/8&#10;739855cg9dVP/vTOphdQrD955rvf+cW3Xnnv5bMXL+QX5lXVlRw7v+f513/36rpnv9r36Zf7Pz2f&#10;ePLq3YvJ+fHrd6/76Z+/98WRTz/bv2793g8+3f3RR7s/fn/Hxx/v/WzX+T1bTm79y7rn75XdnbCO&#10;jxiH3/vynT+++dtf/uUHe85/2Tp6//i1/R99ue7UtVMldUXF9QUnY47uOP7V65889+b6P3+89Y29&#10;p786c/3YyNywh2GUV7QxAkA2tOz3L7pOXzp14NiRtq5eZvilq4kxN24XFlbDCnqbBYw+ZDVCosrL&#10;qQKpj/NUfXz8SQBlKgy1JQD5KDRnQWHZ9ZgEZtxfIXVVz2KP7/rhKfufJwIhv0SqMCY5pmjNjkN+&#10;pCWKsKI8RVtMPdOwsBCJREL379ek3r2p0yJi57XaeSdCxOPxer0e3MTn83MQn7wP6uuKS0tAamV1&#10;VUtbs8/rNhp0Rq0G9ZcYd/39t99Y/+mHmRlpoVAIsWC12qkdOKaa6u96ez1B5a/IwL2HjsUk3Gru&#10;GmBfL/etUaPDB0yhKmy1egPqkaAAPct4IChkICQ3Akx0sSPg28iiwWK3OMRbGtUvl1kELCaz2WSY&#10;mhxnp9/d3tLT0T4+PKKd12hn5+amprd9+dU7b719v+aB+IFz9wDb86LSmoHhqf7+8fGJ2eGh8b7+&#10;YeRSS3tPc1v3o5bOhkdtdY0tjU3tHLNyixA+H3+y8a23Pzh56vyjpvac3KKr127E3Lh5v77l0aNO&#10;iNzTO9TdM1hdVVdZcT87q4CPJ06eO3/hakt73/iU9tT5q4eOnwWO0/MWwDqvd0BJ2Ko1OHVGh97k&#10;ZMs/NDoD5YEpehlYo53ZNPcMjrd3j2iMdtKLt3EbXXBTZ3Kb7F6QSgyE1ZochDkSybcGq9vmDvYM&#10;TM7o7SanuAgLWx3+RUgqbzy654xOwuKqgt6iiANA5/UmGOoJhKEnXHD7QyYbmftJIPDHCmd3mR3i&#10;7QRgTzz/sLA8O6d3uvwglZFlrEOBoNNqqasoa31QW19cVJqZCVKDnpDP4w8EQuXFJVVl5UGvz2w0&#10;CY26tDyvMbLxv3zh+sjwJEWgLlHKwJphZULzb2Z68v333nnu2aefe+6Z55577qWXXnr//XVbvtx6&#10;5NBR6LN7+44T+w9cu3Chu70DyDodXvl25GVWwbjElIct7bmFJVSbFuEIsJLMBSWlAgWpai6hvkEt&#10;eCUMVef0ZqVkBW3FfZVF1oyeXvEX8fAa0UxyCIuXKENYPt6IT25qbld/SZAEtEItQrRuemaupvbB&#10;8dOnjp0+3tLZavVYfWE/0nlubi4+PpFd/8ZPNm1c/8XnG74EqScOnzx64Mj502dirly9fSf59t3k&#10;U5eO7j2x68Mv33130+vIz2//5h9/8sfvvvju00+++Mvfv/TzHz/73e8++a1//+O/PPPub0Hqs+/8&#10;4ncvf+/7f/iv3/39f//+b/7p1Q9eOnryRHZ+XmN7zfkbh//4yk9+9vS3fvKn//azZ//HL1/89k+f&#10;+9c/vfurNzb95c3NL55MOPTxznWvrH/5/S0fvbHxvXe2fbTh4Oebj256+t0nn333j5sPfF72sLS2&#10;6/7xmKMffv3Wr176zlNv/uDP7/3qd3/5cVJ6vMFtdi16pyzTpLGEDfc7ij/f8+4fX/vha5/84Z3P&#10;Xli3+c2yunJPVDz/S4f7o9HgcnjOOnErJ/atT159a92b7b29sxojSL0Wczsvr2J4eBqkisVPbdul&#10;3lfgU6a4qXgKyggLaSivABApFaQyUsr4heU7qRnxCTetNhfDJ2xZ/qWZx5CqYPq4PRFeEusoR/ns&#10;wkpA3i5m8yKujst4VDEzJhoWP7+VOlldQViILCyGHjY+yMlOs1oMDrvZbjP5keuSox6Pi//C7F/8&#10;7NqCDQ8byypKS6vKKqrKe/q6/T6Q67QadWbd/FBfd1pqyhuvv/ThuncvXTzvctpBNxZhAnkc0aAv&#10;Eg6SD1xG9qIrDx0/fSU2AaTKu1jiaiB7PW9EPHEJT1Gj82abweGy+8XvQdmgKWOKc2SmsgTRaxzx&#10;ShwesPr88Np54cKlbdu2f/TRRx988ME7b7/5xuuvvvrqyy+//Oprr73xxmtvvvjCS8898+en//jM&#10;X55/+e233j995iJILSiu6OkfSUvPuZeWpdeZA+IP5og9JkMidIp0KlyFhQxffVD3cOPnX77+xjt3&#10;UtMZHlKCYKvNrdEKSS5ESnDBZnVVltcM9I/Mzmg7O3oZzkOHT3T1DjF1rlyPP33ucnVd0+iUBnRi&#10;oxPzI+NzgyPTfYNj/UPjHd0DbZ19d9NzAHpX3yB6mRM7ewYBemtHf3efUNMc2zoHBkcmxyY1fDU1&#10;axidmAW+03N6qE0pE9MarcEqzGQrq67vHhgbmwXX/jmjXW/zjM+JKyrTOhuRw+MaxCxIpQ9hKHvq&#10;yVkNnQmDAKuKMVodCkkAl4+QjuHjKwiCLS0uj41O+30Rs8nBzEOHWs0Wk05bVVRQXZhfkZVedDe1&#10;pbbeY/U47ezY/QmxcaWFRR6bQzMzyzabHFjJvvjy63OnL/X2DIltjd3joE7s+u1ilxTyuZ1WU3db&#10;02cff/Dic08///Qf/vTk73//69/86cmn/vC73z/95J+e+9PT2zZu3r9zd25m1oPauqZHbZlZ+fQ5&#10;+4NPPt343vsfJafc8nj9CnCsENSfAVXTho9RFCXElHBlkcBtWCc48q18A6mJNIxvckrqg7pHkNov&#10;VxF5swVZGiLANDCabOfOX0YuaLRGk9k+o9GzeZrXGObm9WfPXWpqbu3q7gUBqFinz0VgTqft7e3f&#10;sX3P559u/nTdhg2fbPpy89YdW3Ye3nfk/MmzVy5cTLoRn5QYd/NWwhdfb/j9s78CqU++/Ksf/P5f&#10;v/f7f/rXn/+3Xz/748Pn9v70D9//51/84z/+7L/88sWfPPX6L599+1cvrfvdr//yr7948Z9//fJ3&#10;n379N+9/9t6hY8er7tfXtdVvObDxB7//x5/86b/9+sV/euqt77z15R9e2/TUW18+v37fu+zlf/Py&#10;L1/88C/vfbHulY/eefOz9z/b+/krG1749Ss//N1r//7+V3/ZvP+DjNLbe89s/9kz3/35c//6s+f+&#10;4efP/+enXvvXlz/87cB0165juz7fvXHX6d1n4s9XttZ0Tbb1z7duPvDO02/96Pn3fvbMm79Y98U7&#10;I5oxVzgQXF50R/zo1nVfvvqHV3/y2xd+AvQLKku6+ofPXYy7cu1mbkElU1pqSeHgGA7IqP2Nqa8w&#10;wspJVSRAUMbkkTHC2DkhUdmP4qr/O0hduZYq9yWkCANTdVQB4oEpJisJTFdQC1URsIKn8meHrAct&#10;zQ0g1WzS+ryOUNDLMoB0DYUCgFWYVwhVkMrGv7ymAqQCVpDq9thdTqvPaXNZTU6bcXZqtOlR3Yb1&#10;H777zuv7dn/d39Nu0s9ZTVqTfsZm1vg99oDfDZudTue8Rsf+Jj7lTktnv7pbrS4OCkMryR9cyocu&#10;xTsK3OLnHF42mwgH8CokhvxhNYtYQP5wm47D23EA3IBuw3/8gZDT5TGYjJhGp52Z1Q6PTAwOjN5K&#10;uQ1Pn332z7t27mO/lpFdkJ4jrLNvqLi86vSZc0ePHj93/mJJaSW5kTN+iOIggEey74Ons3O6svLq&#10;+oam6po6hofiR0YnkTA6vQWPYsvJMLB29XT1jw5PoCS1GuPQ4DgbWxQx697NO+nHTp5r6exldxlB&#10;/kTE7R2x9DEMgFsa4aa2zqk5raK5OvYMDE/OaOGa2g6zqwUN4gqvzQkQxWsyZsUdQjg7MjE9NDrF&#10;IoH1DozmFpVRXHvfSMfAMAtYa+9AQ2v3w47uRx19dS3tReXVjS0dtfUPG5vbGppaOdbUNTa3d/UO&#10;jgyMjMu/yj7cNzQ6OjlDfeALBWEUoTWyGbDTXqfD19HeC08nxsWfWWR3Pzk6NtzXXV9ZVpWfXZJ+&#10;OyMhvvV+g35GbzFZNXPaMydOZqWl62bmQKp6dfHI6NTX23bHXI2fnJgDqTQNDexwekHwAtPFZfM7&#10;TBG3zTw3vn3T+r/86aknf/Gzp3//+6d+/etf/vRnv/zJL373i9988Ppbv/vFr154+s9bv9oOmh89&#10;bGOXR7a376ShJU1mq93hYqTEVQuLeAGjuoLBOkHfirJQp4siwNHuEn9zHlPXPZDk5dX3ExJvXbh4&#10;rb6hmUGUrz2bY7gR1xwbGltYUycmZ5lg2TkF+CHTAApLZw4VFJayDOOjxAdD4oeVUHVeb3A43f19&#10;w1u+2r7ti+1QdcOnn2/auHnvjn0Hdu+/ev5yzKUryXFxyUk3EpNi3/3o9R//+vu/f/6XP/r9d777&#10;62/9+A/f+daP//O3vvef/+1H//3ffvatb//yn7/103/8z9//v3/x7A++99t//MWz//zLF/7pJ8/8&#10;w7d/95/+7ef/8M6nb5+5cDm3oLTmUd3GnZ/+9oUfPffuz5//6GdPv/fDX7z0L8988Itn3//9z1/4&#10;0c+f/8lvXvzV6xveeOmDl19Z98YHmz/6zYu//uEf/+3FD3/z5/d/+ud3f/LBl89v2v0+mvTHT/3L&#10;t3/9n777u//Pb17+7797+X+8tfEPhbXpP37y3//t5//8nd98+2fP/PLLg1ufe+vpQxf3mEKTyXkX&#10;n3z5By+899u/vPts/3RvYDlo8ZkT0268teHFP77xoydf/d4fXvv5R1+91zPe3z08euHqjavXbxUU&#10;17ClUvIFB1fEVM7+ODH/BqbEgAJMpSRSMoH04lu7w8vYZecUhsXf4PmPN/6PI1XZE+HlcICNyLJ4&#10;dkEdxRvU5AsE1wLqd7hAVuJV5CgGejEE7qlSb097fn66yTQXCrnQ1FRVrQThaAi2oi45RCKRmvu1&#10;JZWlxZWlhWVFHV3t4i9gOa1Bj9PvsnucFiwS9jnspqOH9r7ywtOb1q8rzk9reVjd1FDZ3FjV1Fg1&#10;ONg5PzdpMutm52f2Hz4Sl3SzobkdRQJVkajixnRQ/EZA/iJI2MrTPKtXqdk1gFe2Y2an0+718q2S&#10;ruqyV0C+KGTeYJYDsNKzHOlosCh6P7qMhHn++b+8+OLLd26nMWxA515WXmnV/Z7B0TmdUSAyuhhm&#10;Q8F/q2PDUDk8XnyAyM6uHjRsRWV1WXllfkFRWL4Acmh41OnywZf5Ob3F7KBOrF0uh3ewf2Rmat5o&#10;sNZU1329ffet22mTU/P5ReVHT5y939jMPkhglAmBs6G+5c/5FT0RUFNz8939A+pGB0e92SL/BoaJ&#10;KtEWMTBiBV6CsDaXGzrQRlLK2SavQMkZKdu+3NbdR5/QOXwUp8un+lmWMAJ8FOEo80jsZDE24+DM&#10;7vCwUUJz6fRmDME1PaPBBgZH+wdG+voH5VMVQ12dfY8aWovyy6AqIHvY0NzS1Npw/0F1WXFpblZm&#10;SsLRHV9dPnooM/l2X0tPV2vn8ODI+2+/s+frHUmxNxBi6WnZ6Rk57A8OHzpx/cqNjtYe8TDc2LTe&#10;YJmcnDbp9HaTXjM+9KiqpPdhzWjHw4vHDlw6fnDf1q9eeuZPz/z2d3/87W9//dOf/+T7P3j+qT+9&#10;/uLLm9d/3ljfNNQ/hmR2uvyDQ+OsmjTE6RS3ARgp2Ao7YSU9htBmAeYjPHV6guro8UesrNvhJdYq&#10;jcE8PD7FukLKvPyS2Jjkvt7RyQmN2eQy6O1ajWl+ztDY0PLqK291dw0YDTYWlZbmztaWLnQr/Y/Y&#10;r6quE3eZGdPQEksFhHUxde0O1iH6tqd74Msvvt706VcbPtq48ZPPvtq0+fDeg6ePHj996GjC9eux&#10;ly/fSUm8EXf1rXdf+sHPvv3tn/7TT5769+/95l9A6r/89B++9Z3/5zs//B//9IP/9l+/9w//6dv/&#10;3//6g3/455/+4z//5P/515//X0+9/r3vP/l///yFf/7FM997fd1r0KS4uLrmUcNn2z97ad1zP/nT&#10;v/3u1R/+9pUfANN3vnxzx6ldv3npye/+5t9/99JTb3/21rsb33x/09s//N33Xnz/+eupFz/a+uqr&#10;H/3m6dd/sGHHy0lp5zbufPfDr15jO/9vv/q/vvf7//TvT/0/v3v5e0++9NN//82//uvP//EnT//o&#10;qdd+/9bnb/zqhV+899VbOdVpB87vef+Lt//89jOHzx90Ru31XTUfbXnjD6/+6Nm3f/zHd74H2d/5&#10;8oVNez89ceVUTEry+StxMfF3yqsa53VW+PVX7JNXRRU35QwXPFXTey1efrUSqeJVMpzCbHGePXe5&#10;pLTqr5EqefoNUv/WUKkCmsCUwJo+haEqrD5KkpKhePhWkVgCJKRU6kB/V3Z2qt1mXIgGQCrGekD1&#10;SAYhwqFAOBwMhIJFZaUF4LS6vLyyrKe3g12/12kL+z0um9ntsiFvxSsNlyOwNSv91puvvbDundfu&#10;pMR0tdUP9bV2dzQW5qXn5t6rKC+urq48dORwbELig8YmlzcknqJd/fmNJxgBkZgnFGLSgzO3n/30&#10;Ah2kehAjDGiQqHxrstnlTEURBhEXqG6D1aEz29RVGIVj0uM8wdACquHDDz/+YN1HiUm36Hp22WnZ&#10;+VUPGgdGJ4xWG4Mn3nMuH0X2BgWmKZHSVdjtCYyOTXl9gZLS8qLi0ozMbKVSkSGIYr3BhJvNzujs&#10;Njf7WZvNgV7r6xkEss1N7fv3HUaVUEWEzKlzF6sfNIilQv4cXuFPTQjZRjEnZrW6vqFh2ujyiTvd&#10;uPed9KyhsXHxysiliF/c0hcvjmzr6YlJTBwcH5cPRSuTr/eXD06CZo4gld5QDKXQWZORBPQMKcVD&#10;7CsgFhNCPS1I2wEr84+T5c0W8XJJmkkMX3EU+yK0czjKxGTJNejMM+OzZqONgHZe3HSST6lEPXbL&#10;RF/PxWOHepseasemQo5A/PUb1y5eFa/xdzgDbj/9Q18xIh+sQ6RtObT/WFlJZUtr5+zsvH5+xjA9&#10;NDvwcKSl8EHe9fgTn1feu3A/M3b7xy/FnztYV16UmpJ44dSpd954/emn/vCn3//xT7978unfP/Xe&#10;m+8mxSW3NXe1t/X09gzlF5TQ2yx409Ozk5OTY2MTwyNjDBOKsqOnX2eyzswbxqfmrQ6/0xO22H1u&#10;T3BGo7U6XaMTs3qTfWp6HgWtNVhRr2n3si9fitNqLH7fAkjV62w6rdnjDt6IS4aqHpc/GBAvNLBa&#10;XBXlte30eP8gq29xUTmoVYaWh6RMFfEori8MdkuKK7du2fnF51s/+WjDZx9vAKn7d+4+deTY2SNH&#10;r587fyc+4WbijZTkGy++8uzPfvODP/3l99//5b/97Kkf/v4vv9qy7/N/+s5/+R//9l++99Nv//C3&#10;P/zP3/4v//iD//7fv/9ffvan773w3q9//8p3f/bs//jFn//tl8/8aN2GD44cPZWdXVxRf/+DTR88&#10;9/YfDl3a8cXhT9bv/eDjnR+98tkbn+7a9Ku/PPlvv/73Z99+/r1N70LS37/06x8++Z3UgqSth9a/&#10;/unTr3z4W5C67+QnlxL27zu9+XLykdqO/O/++j+jVX/5/L/+9qXv/+yZ7/z06e9893f//LtXfvHG&#10;xpf+8Mavnnr9lzn3M67euvTZzg3Pvvnc0cvHvty7uaA281TMvmff+umP//gPv3npW0+//93nP/7R&#10;65//4eOv37qcdPlaUvyp81dv3slueNRltnmlF4jZKKaxRBVh5hsfxUSVQke5DB4EBCRPxZVTTHkQ&#10;yVQCjhqt6eSp85VVD5jDTExhauP/ja3Ei4n9DVKXgvijkJwAAdUptvPQnUCUI2ESqyunVJVvcSW0&#10;p/xlgYxZDPX1d6Vn3GEjH4kGiOToD7jDEb9080hY/D00X3AhlM80qa4qKiksLSkYGewJuO0+p9Xv&#10;driEanTLEgVSQV8o6Gluqv8Ypr78PKK1rDhvYnTg9v+Pqf8Aa2pb1z/QdfY+59x9zm6r2EV6L0lI&#10;I703UiD00HvvvfeiYkNQBBRUlF4VQRQQBJHeBVSq9N6rZXlH9Nz/c/N8a66ZEGeSOcf4fe875ij3&#10;7sREhMZGhsXFRkdGhN27dy8/P/9VUyOQPKM/Svz0p9nJyenZ2flPn2bBY3FxeWlpaX5+fm1tbWtn&#10;G5Tco8/HgOxgC/YB+/7vlUPxjI0Ar0AtLqysrmxsgroxOja+82N1XzF8D8Hv/Qrq/4sXdbZ2DuYW&#10;Vjn3H4FT39bZ97igtO5VC7C3MwuL4i4Tx4fgXIEdcKnWdra2Dw8BrYAQBicRmPTevnegmtXU1BYW&#10;FqakpALlDygzOTUL8t7axvr01OLMp2VQUUG1nFuY//btm3hc7PsJoGLi4y52tHUCiFRVVccnXHpa&#10;8+Jngx1A9f6PRefBFnwEUNlgf2Vzd2ld3Fl4am5xEaimw89r24f3HhWBU7x5tLuys7j1Zf3w+97+&#10;98O6Ny2XUlIHPn5YP9hd3lmfW1/a+XK0uLUJZCkoCj9bBrv73k3PLoGDg5hZXal69fJIPBn51/0/&#10;/29y5R9ZCpQ3UCLF3+QHN7/+TGOgaB5+E1NVXMR/xI+0/KPEf/sTXAhQjuY/Tfe0tW2trKzOL05+&#10;mABuHcjvr5+/AW6ODA5cio8Z6ux63zd4tLkXHRoZGRIhntkfHORH8wiQ9sAcpKZn2tk7J128AqgH&#10;kvzX473vB3MDDfdeP/DsynNqfmB6Pwr75Jrp4JOk/pq00day7+LVXo4PD/eTk5M5HC6HzRdw+FwW&#10;GyC1rubl7vbB1OQsgHVHR1dt7cv19fWVlZXFxfm5ubnp6emPHz+Ojn740U1wsq9vtL3rXcPr7vbu&#10;0ebm7retnS/rn79qaWhobq158ep1U2tTw5vm1u72rsFLF68BEf1u4GNP59D70anRkfGh/tFXdc2X&#10;k659GB1fXViZmZ6dHJ9qe9vV1zsELvHw0LuSouL11Q1AW+BX1lY252eXwAFBWp2emgdo7u0ZLi6p&#10;dHP39vDwcHFxcXL4P6RGBocmRkQDpGbdTH2QlZWZcYvLZ9u72OoY8BF4mJyadExSxPjMe2NTfRV1&#10;BU8/dzKLJK0qJQeRxjARwPur4qQQdGUYRUGLBeUZsywdLBOTLj14+Ojpi6dW7mYYNiwoySP8WiDQ&#10;p1b+Nhb+tkR9Kk6XgOJqCe2FPCuejrUuno8j6mKDklyJOqoQ8nlN6gWstgLPFB19zcPUiQMCyEx1&#10;vIQmRUaDJMGzwCGZCmokaTQHpsWDoTiqTFM0w0Qr9KqPY4AtQGrfRP/s9nTbSKOlp9DAgcK1QOP4&#10;igQdeW1riKEb1saPE5zkXNdSczszI/V2TnFpbd/gh4lPc1t7uz+nxxS38v2sI+JliQCsgDD6MUrt&#10;x4C9vePvAEmgFoOiK75b9XNZYvEADfEkD+DNoKACSgJTlZiU/KalA9gFUOpA+QZaAdiTvv5BUM7B&#10;G8SoBYcACAZHE7tywJa9X2ZmJ0Csri0CDooH7e5vifvsiW+XffsTqIpvX0Ct+bkFGhlsASvF9QgU&#10;/B88BZ8CJGfW3fTFhZmjY3FD6k85uH+w9QNK2+ALg/cACDx5Xv287mVZRWl5WdFwf/f22sL+1hqQ&#10;qDs7W7v7e+JuBiCjfDv4+Snf//w882nC1dGOx2aYmxjaWZnrcNlcFl2XxzUy1A8PC8nKvBMbG21i&#10;YmRjY+MKHs4ufj6+Pl7eocEh4aFhEWHhkeERcTGx8bFxl5Iu3rh2/dat1Iw7t0Fk38vKfZj9+NHD&#10;3If3CwvyCvMLysvLq6qqysoqGhoa6+pfvXhZX11Te+3GdV+/gIKCorbW9sH+IVCXKiuf2tk56Ar1&#10;MzKzgbBtamnPfpBXVVM3BJTJ9MwOUCri23Fba+ubwFCD67e5v330p3iUsZiq38R9hoEn/fFBZTk5&#10;OQuLy0D5AlMMrt/h4eH0xNzI8IT4UPOzPX3dBwd7Hz+OVz97MfTufXR0bHF+wcua51VPnsXGJZVW&#10;VgHv+bNAgELws2s9KEM/ywow6YCj8yvr5VU1AL4jHyZbOwZziyqAcr+ces0jyN07zONS6sXH5fm+&#10;YaGXUtNirlx81vgi43FW5OXokU9j1zNvt3R3ie/p/Zhrrr27b3J2ARSFg+9/Lu1ulj5/svVlf//7&#10;563jPQBWQFXwuUDeAsQBsIKi+VMU/ISm+P7s/y1C9X83CsTJXFyCf8gEkGoP9/s6OvraWg821pZn&#10;Zz8MDX8+Erd7gBy+u7032D+QEBPd0fqmt73zYGvH29UzOizqcP8IGCVwHFCsZxdXwHFq6xsdXNyz&#10;cx4ACXkEbJV4qd9Pw8/je3L4QzmYrrvq3dma3VnUpwnYZymGtQ9D/jxaAl8ElF5QeNgsnoG+iYGe&#10;vpAvAFqvp70b1I09oDcnZrq6eurqGn4srySepRUUf/Ht+W9//iijX4FmBP59ZmZtcnrtdUvf9rZ4&#10;LQBAv5nFaVD09/bFC2Vn3rl39GM48tVrqVmZOdtbB1ub+wDWmxu7q8sbzQ0tr56/GuoZeP6k6nJi&#10;0tvXrU2Aw03NoCiCYpz3MPdd39Db121Nda9f1zeVlZQCyL590zY89P5FbVNZ6bPIyERHJzdHZyd3&#10;TzdAVS8Pz59IvRwTn5mSdj/9zv3MTFDU7RysfYN8nj5/oq3DllWSDgzxXVyZfVFXo4mGPci7r6qp&#10;oqKpqIZWVkHLQ4jKqgR5dZK8spYsjKhGZBNsHK0TLyYVFhfUv3mhb8kHJp0jIiakRziHOZh6mRu6&#10;m8C5cLIJkWSEp5tRGCZ0bQuOOlGVaoCnGEI1WRdQbBk14mkI6RxFqO4VYR4Qa49jq6mgz8HJCuo4&#10;aSRNmSxAAIhDqUo4PlJgy0JpK5INIGxzDM1IS8eSC5D6rLn65oNrvZMtAYn2IjeaoRPJxJWO4kqx&#10;LNR0HZEMY3UjB3ZAhO/laylZmQXFRc+7eodvpN0qKC9Y31sXr9Qrnhvsz71D8YLY4AHKGyiToKaA&#10;CgJeB9vP4mau/+syBULsRH/UI1AfwdU8/DFry+vmtviEy4MDo5+PxegU5/Jv4jWVi0vEratAOAA1&#10;Buzj9vYuAPf84tz9h/f6h7p/iYoKun496fatG3fSbz58cLe46DFA3ssX1Y2vXr5paXzb+rqrs3X4&#10;Xf/42MjMp/GV5bmd7bW93Y2d7fXdnfXDg23w9E3Lq7TUa5tri58/73w+3AHfHxTFo6OtAzGddw8P&#10;N48/i2ejKX/2tLruRUll6dOqcqA6vxxsbawuAPu/vrG8ub3xQ1kD1yzuzAB0HqiJ+3tb5cUFJgZC&#10;XR6HRSMDqna0Nvf1dr8Exl+sUrMuX74cHBwcAQgaGpyclPii+llvZ0dX29tXL180vKh92/y6r6sT&#10;PG1+1QDiec3TytKilzVVNU/KS/Jz8x5kF+flluQ/ygVq98EDsL2XkXn3TkZ6alpy0sWkuPggP9+Q&#10;gEAPF1d7Wwc/H/+EuPioqKifSLWxdQwIDM26+yC/oLTqWS2g3r3s+6m3bubmPnjwIAfUn8d5ReVV&#10;FY+LHzx9WQYSaVPrq5b25vzCvNctTUCkl5aX5DzI7urpXFhabH3bvry8DEixOLMkXiI8J7urv7u+&#10;/uXK0jLIa53tXVlZWVFREdXPKl811JWVPgkNi84rKgVqGsjP3UNx4wZwKKA0bO8fgfjZqLq1dwjk&#10;KYApcKadPYNvO/ob33Tu7H9u7eq6ffeOV6CXs5eznpmRpZNjRGKctiGfa8w1sTdyDXS+lHbFLzI4&#10;LD7mVnbWzwaBV2/ezK+uAjgCWTq1MldSU379buqzxueL28sruxuggO1/+dmJT5yxQVn8f+kdfDeQ&#10;9oGMBUVRnFR+TgsCSuGx+MbaHrjCX75tbWy+fzc0OjCwNDW9MD092N27u70DVOrh4TFIsv29fZcT&#10;E+prn0+Mju6srQX5+MVFRYMUL9YCx1+ALQAHAb/3RUOTT0Dw/QePgcnYF8+/sfl9/91ic9RUEWG5&#10;SGa1/Mxq2bnVMsWxXMhwPrfkmu7GTOfxwfaXo93YiFAhV8fC2MxQqAfCwc4RMGtibHp367Cs9Ond&#10;rPudHb0AoOIGC/Arjr+IzZrYuH3f2T0UD5DdOpwem1lf2V5Z3pz4NLMMnNbRHoD1MXgcHtW/rEtJ&#10;STk6FjfER8YmZD/M3T8QzxgpXv9ZfIK+5z/IHRscXpuZHenpvZF0eXzkY19Xd0Nd/djYB5BXGuqa&#10;ttb3xt5PzU3NL88vrC4ugNQM6jRwPjOfFnR1jF1dfe3t3W0cnK2sbS0sLDzc3COCQkDEhYbdvHT5&#10;bmpadmYGUDk1tVXP62twVKwyVEleTc7K3uLZi6e3MtMMTQ2MzQ3V4KooIlxdS0Udq6xJUZOAnFLC&#10;SgHnDiWoIohwexe7uIT4iiflja0vhBYcLZYKxxRr5qnrFedsG2LFsqSLvPV1ndl8WwrPhswwwaM5&#10;ECRDlaSHoJnAkDwpVfIpNcpZZexJKEUSSpKi6MI1sDKqaGk1LTmeMdPJ19Yr1NXG3RJOhqgRVCx8&#10;TLiWRJyOGkGogRNA2cbU5IyL98tyDO2FZp56blGmpl5Mt2hjkScLq6OAE8owzNQFVgSXQNvLN65c&#10;TE5LvfnoSWUTMASJly8ZmgmvpV1c31ndOdwVi9AfQhJUFpB9gY0DBWR97/PP1dvE9xV+LOK/LVZD&#10;B+L1Ine/bG4egu3q2vb+/jeQERvq36TcuNPT/e5YfEPp28b6Lrj001NzuY8KgCRaXdsA/nJzcx0Y&#10;9J39jfrGGhd3m9SM5F+8vJwCAjwCAz3DwvzCQ/yjo0IDfD1CAn3Cgv2iI4KB746LDomPCU2Kj7h+&#10;JSEt5fKdW9fu3btVlP+wrCyvsf55TVXpg+yMrDsp0xMj2xvze5vLxwfrX462v3/d/XK0ebi3uru1&#10;KPZ1a0sFZSVPa2uKyovrG2pHR/v2d1a31hf29zY3t1Z3AXy/AU++8yeQvd+AUDkGSF2Y/9T6+lV8&#10;dMSViwnJSfH21hazU+O7O+AnTcTFxQCktre3AxHx0wd+PRKXObD9fLD/DZwAkJuA3AE7ILkAhyru&#10;pLD/9XDv6+Hut/0d8MrnHaAZVr4f7n0/3P+2v/v9+PCHKT3+fnAo7i32+ctQb9fx1vb3L19KC4uS&#10;EhLXV9fuZ+c4ODj5+Pg1vW6tfFKd+6gQRF19E3ABj/MKgF4ICgoIDQ329w8EjszWwTwwwsPFx9TQ&#10;imVqoxMS7X31RkJZZUFt3bOLyfF+Ad6WdhYuHu5uXp4gK4T4Bwd4+ZmbiIyNDR2d7YKDAtJuXM/N&#10;fjj2YRzIb0cnm+vXLkVHhUVGxAKk3rqd+byu/m1bR1df/7vh0aHR9x8+jo9PfxJ3u5lbBPFpfmn4&#10;/URre8/+0bei0icd3UONzR3be8dzS6vDH95Xvag2t7VkC3ja+noWjnYUPg1OguHYKAMbHYaQYe/l&#10;dCsnfe1gY+zTxPbhbnP7247Bvrd93b0fhlKzb4ckhlN1GDyRjrmzJXgbOJXidXuADfnyY04TcdPV&#10;j7P4Y1ETsVURN86K58QE+yD/i3MmKN8HX4AdA/oW2Pz3g+9W5uYAVjaWlvo6uvZ2dgGVgWZfXlzq&#10;6e68GB/T0/F24v3w4uyMv7dX6s0bR0dHAFmgKG/s7P5obfj+pLrWPzgMIHVtfRuoy6Xp4e/H/R+e&#10;2S9XQncq/9gt/9texf9slvxjqURqvIjyKlv0ZW14c3VpYWYqwMvLRM/A1tzS1tJCyOcJeHxDfRMH&#10;W5eqp7Wg8txKy2x89WZleQN8n4MDUJzE5ehnW01v39DwyEdg2Oen51ZmV8TjuHa3gWYHXwb8us+g&#10;/Pz5raSk5P7DB+DNG1ubweER1XV1X77/eXC0D87B0cHhzOTUlcSLeyur0+9Gbidfj/IPLnqQB0S6&#10;uKCCjPPlz/oXTS1NHVWVz5cX12Y/zQCVD1TU92+fd7Y3Q4IjEhOS76TnODt729g6WVrZWVnZeLp7&#10;hAeHRIWEJUVGpSVfyUxLu3vn1q3bKcUVRaVVJYoaCtJKUiowZR0jQdbDTDdv18iESAt784CoQKBG&#10;lZGK0pALMrDz6iRFCEVZCS2jgVPWIiOBSr18JRmo1LrXz/XNOQw9LQxbGUKSoRlh7YIs2VY0lhXJ&#10;97KjyIuL19MAhh2gUBlzHk6XUyaclkb/WxF3Uhb9G+AphCyFoCqpYqSUEFLyUEk4TsPCwfRm+o1X&#10;LQ31rxviriYQeQSBDdcu0IRlpkU3QYpbAAzJYZeCrT0tbPws0NpqQPYauJDpIihJX0OVchbBlcDo&#10;KgjtmeX1JYtbmzfScm6k5BYWvOjsGZmancl5nGVpb5R4JXptc2n/UNwxUawlgf44+La0tr+8Lh62&#10;vrl3tCoefbe1vLImzo47hwf7X7a3jn7ePJyeXnr/fnpkZLqjYyj5Ulry5ZtvWromxmemp+bHx6ZB&#10;Gevo6Hr4KHdmbnb0w0j186cFhY+6+96Ofhx42/3KN8QlOingl7sZNwJ8XXw8HS4mhHu7Ofh5u/h6&#10;OAX7eXi62IGngT5uoYEeESHeYUGe8dFB0eF+kaGAtl5hgd6Bfq5Bvu6OtiIzI13wJxBJccEpl2Mz&#10;bl2+ffNSTtYNEA/u3bx752p6+vWMrNs376SVVT3JKymob6x99qy0trq0sR644LzKJyV19TXtHS0D&#10;/V2rK/MH+9tAn64vL7xpaqiqKHWysw4PDhgZ7ANIjQgJdHVxCg0Jio6Ovn37dvqdzMTExCsXkzLS&#10;UjJSU+/cvHn39u28+/cf5+SA/fyHOU9Ki55VlBY9fvjiSUV3W8vE8ODESP/HoZ7J4f65sZH58dGJ&#10;d33jg/2fRocXJ8bmxz6OvxucGBoE2/e9PXVVlWB/qKsjK/1OZGhYX09vRXmpp6dnUFDQm9Y2oEwr&#10;KqsfPMyvfQ6UxcT9+w+Blmxva21vaxka7H/54ll9Y/mzF7mhcfYpWSFveiobWsuevsyraSh7Wlvs&#10;G+yZW/Cg5GnJ84a60soKAwMDCoFIxxHpRCIehybg0WwamYzFUvHkYP8AA0NdP39PA30BnUYR6hlH&#10;R1+MiY1na3MMDQ31DPSNjIxEZqbW4GFrY2/v6ODo7OHp7eXtC1yhh6dvUHCEh6cfoPC162nBIZHR&#10;MQmRUTE+Af7Onu4WdjaeQYFRF+OYekyOEZ2so4XlaJIFBAs386evnr7uef2mt7V9sLPwSWlQTIjI&#10;zozAIfFFOva+DhgWlmOsTdGhco35+U8LAVUPvx2LZ2f/ItaPgDsgQBkFLvlnC4DY4wNpCfbF8f1I&#10;vBzWj6FN+5+XFpZH+gcn3o22NzbPT30CKnV/dw/o0O3t7bWV1abGhsTYqNamhokPI3PTE56uTkmJ&#10;seI2ot3tpZXlw+MjcMDDo88lpZV+/sG5D/OBfJuenJ0b7/t+3Pr+udncE/nNyr9vFv/ndtF/fX52&#10;YrVcdjiP3HDfdnt+eHVlc2/vAGQ+ExMTPpfHYtKFugKhjq6AJwTnsvpZ/cyn5Zyc/Pz88pLSJ+D4&#10;C4urQAJvbIpHsoKdymfPgQbf3tzaWlsXT5n05/eljbU9kM6/fxevmvBZ7BuLiktzch+CXzw7PwOI&#10;X1vf+OO2xheQD94NDj+4e7+u+sWT/FI3a/vEsJhnRRXL0/PfxVPEiduo3w+NPimvLsqvyMstmptZ&#10;BJodsPrbn0DY73d1t718WQ+If+3qLU+PAGsrBxtrB5Dm/X0DYiOjkmLirsTFA6Rm3U7NyrydfPWi&#10;p5+7OkJNSVNZBaGsilSBYDSgWAgcq9k+2FH2vJwuYACkqmNUiTwcgYeGM9Sl4eekIGeBSsVS0c4e&#10;TrFxCYXFRdUvq4QibQIHpoA4CyHJEXSQSBaEISKrU2X1nOlCBypDhKIZIBRQZ4AUZRhqKWDOyWud&#10;lUacRLLVVIkysvAzalhZNYy8AkxaGaGQW/Tw3sO7DY31rW1v375tb2l7m5xxBa+DcQq1tA0wZIow&#10;EKqcJl3NytsiMMlfaMdlmGBRPAU16jmcnhKEIQnnyNJMoVoCRbYZCSjZ4qqnKbfuZ90tKyl91dMz&#10;OjAIzm7v3Zw0H3+XuPjwoaGB2dnZyalPE5/mxibnF1cPFlb2fwyNWZ1bWhbfepn6NDkxOzkx//H9&#10;7IfRmampxeXl7Z2dz/v73/d3xe1ZGXfup97MnJ9bEy/v90Xcaf/Lly/9/b2P8x8+fJTj4e0Slxh1&#10;Jyut/ElhY/OLsU9DMReDBcbMXz6M9AAh8urlk76u5q62V411ldXl+dMf+jqaX9Y+KSjJzcy5fTU/&#10;+1Zedmp1WW5FUfaVhLDwYA87cz1bS317C32wtTTm37gUFeTt6Ols7utiHeztEObnHBPimRDhGx7o&#10;6utu7evl6OHpfOdexovGhorqJ3Wvnl+/nhDo7+zjZRcR6hMa5Bka6hsS4hPk7xEVHhAZFhgXGwnE&#10;KQCom5O9lZmJraVZwaMHlqbGAm0WiYg3MTaMjY3Nzs5OTbsNJF5YUCDQ1f6enn5enj5ubu7OTq6A&#10;LrY21qamNuYiazMTSyMDe3ORlbGBrZmhuaGOlYmujamelYmejakBCBdbczc7azszExC2psZOVhZ2&#10;ZiJLI30zfV1rE0Ngi82NjGwsLPk8bTNTE29PLz8/P1NTc0Mjk5up6cD4NzW+6e8f9PMLEA8K0BUY&#10;GugC9FtbGHl4Wjq66rv66Fm7sv0izK7cCryZFX07OzHtboJHoM2zhtKukfbxhYnGt43rG0uz02Nz&#10;4x/HBocGe7u621vL8h7VVz17VlJ+K+WmhYVZQKBPQkxk8qXLkVHxgI+XL1/xBzzwDwCP61evNTU1&#10;tbW+ff78eXXVs/Ly8tLS8nv3cq5eSYlPuHT1ys2gwPDwsJinT54nJiU7u7gZGOkbmhqJrMz0Rca+&#10;YaGhCTFsA7bAQpsjIrGM8UQ+imFAMXMxMXMSCUz4+hYGgdFBvpH+gKcoOlpgruMQ6EjUIVH0qGwj&#10;DtOApW2knXA98WZ66p1M8bQahflF1VW1L2sbqp7UNDQ0tra2tXd09fQCBz8AhLz47vnkDHCxC4tr&#10;c/MrK0vrPe3dba9eP8rKvnP95v3Mu+3Nb74CTh4db2xsTE2OF+U9BkLySlL8rRtXK8sKrc1FCfHR&#10;szPTVVVPenp61jc3gHgEVC0qKgkPj8zPK16cX5qfXRrurvu+VjFQqf2p/MJuza8HT/6xWfz/2S77&#10;x/pT5felgueZ9rsrY8DiLa9sGBiKTERmOkJdPp+rI+CxGExjY5GRoVnrm+6RkcnIyMSSkqrdH11c&#10;K59VT0xOLwEZvLMH4Pqyqan82dPV9aWjY+Ahjw/3xcsUbx7tAk+wtwsyifim8qOC/MfF+V//PO7t&#10;74mKjm9uaTv6fAg0et9Af23ty+jImMxbGTwGr7WuZeb9p/e9I5/eT/y4DXy4tb70orqm403n07Jn&#10;D7If7+4cgZeBRAYebmNrNete5sbGFhDLFxOuODu421s5WlnYOjo6BwWFJMXFX0pIvBgbeyUx8U5a&#10;yt2s9MtXE2naVCQJJaUmJQuRVceoA6QCsNL4dKYem8gmadGxSAoSw0ADpAK/L4+WltQ4pUlS5RjQ&#10;MBSUp7fblSvXgP168eolmU2A4pVgBHk9axbfnAGULKAqwKU6WcohxAi4dQRdUceKbu6q6xfjJAM7&#10;K4uUkEGcV8HLaWkjsBwETY+kxUCgKHC+Me9t15uKZ5VLS0t//vl9e3PvcvJVhj5TlaiiZ6/tHGZB&#10;N8bAmSpoDkyTrhF0yc813NY2yIhsBFXAn1AknNQSqBCNNMkiGFZfjWSADEzwjk5OSLyampFVUFxa&#10;19n5rrTsCSDdleuJ2TkZ4RFBgQE+r5te1T6vFs94PDo+ODg+NDLV8rZndGxydGz8p3Pf3Nrf2jra&#10;3RXb/MMfIzW2t48PDv7c2T5eW929fu32vbsPf3S62N1Y39ne3l1dXX5RV+PoYptXeP/h47v5RQ8W&#10;lme29je6B9sra0tSMi7riti/LM6+n/80Mj7cNfau801DVeOLsrZX1WND7eNDnQMdr97WP617UjDc&#10;9bqn5flId1Pvm9qultrWxqonRTnPn+SBVFv8OONKfEhSlP/Ny1E56ZcfZ6XcvZlY8vB22aM7z4pz&#10;biSGgkhOCImJDrt951ZFdVXp0/Kn1eXR0YG2lnrGBgwzY66xPstIj2VmLPhBOl0rc2ORoR6oQsb6&#10;uvoCbSGPrc2gcJlUGwtTIhbNYTMN9IUAqXfv3n3d/GZnZ2dvd3tva3NtaXF+bgZYqvcjoyODQ709&#10;Xf3dXZ1vW4f6urvettTVPG2qe/6yusLL1d7KXL+1+cX74d7erjcfRvrGPwyOvR/6NPlhanwU7Hwc&#10;HQQxMtAz1Ns59XFkbmq8srTE292trKiw+tlTXx8vgLORkfezs/NAvxQWlb2obRgfn+zrGwApcXTk&#10;HYDiUF8/+NAXL550dDXEXfQtenon+VZozBVPr1DTuGvufpHmlu6c8MsubqEWrsE2XmFOKXcuPn2a&#10;D75he2MT+OYfR4bBztTo8If+gdqnz8RTCnh7g2w+NvLx44fJwIDQlOs3QTUWr6K5d3i0t3+wt3+8&#10;f7Cztb2zsQmM89bG9sba5tiHybGPU+MfxfeR7+c87uzo/Tg2Yedga2Jh1Nr1+nLKJa4e187dLe7a&#10;ZY4hF0mHYTgQlimeKcK5hNnQ9AhCa75/jLedl01QXJCNhw2MACPxySAsvaxU8WpINpKqT2OLAFUZ&#10;Fk7mIZHBkZHhILf5eHl7u3l5uni4OQIv4WpnY29nZ2cP0tv/PZxdXd29PP2Cg8Ld3bzBiXSwtrcz&#10;tbA2FJkK9UDeAr71YXZO3YuX7waH7qTdCvT1s7OwMtLV5bHoLBqZTiaYmRrZ29nwuByQ2549e9rT&#10;1T0xMXE77VZYSGhRQfFHcN0Hhofan35ffNibh50qObdW/s/lwv8+qP5jueR/l5+pDuYLau957C6O&#10;Aqs+MvxR38DE3sEJKH1DQ5AMdUJDQw1AwtEz6ezqv5Fy+3LyjYqqmum5+caW5rmVhe6BnrGZsbKn&#10;pf5h/pmPc0Liw+OvxzwovPuk6unA0GDmg4yklMTRyVFQFsXr7H7+knY7FQhcIFmbmhvj4uIGBkBS&#10;6Wp523g3O+t6yo2YuFggNt++6SgtKO9p7d9fP9pYWvt+fLyyODP6ru91XV1PW1f+w4K7GfcPD4C0&#10;F8+ZtHe8/7KxbmVjHXjVL5+/BweGebp4WYksbC1s3F09goNDYyKACom5HC+eiQq4/ow7aQHBPjgq&#10;FklCKCGUAFKVUIpKCAUVlBKFT8GycQCmOA4eXFO8Ng5J01TWkpWGnmMbk9WxCngW2tjSyN3T7ebN&#10;tJKSsrqmeiwFo4ZWYBsQBeYM4MrhVAiaCTun+usFjV8ZRig0WwlYe3NXoZmTjqmzUAkpe075tCxM&#10;ShEpp45XRtCgCCoMw0QqwGQ18TA8BdvR2zk/P7+wsHQ/OxeN0ZKDKkhonGObUvUcOEwRgWqI4duw&#10;jd30dOy0acY4NE9Vgy4lTzylQjuPEUKoploCJzLdAkUyhOha07zDPa+lp6Wl3y+rqB8enpqYnAXJ&#10;71LyxXfv3u3ubJWX5CfGRTY3vAA2t6OtfbB/uLysqqi4HGQ4kOB/rH3b/rKhub1rcHx6eWZhc3h8&#10;prNvqKt3qKd3aHhkrPVtV3RMYkZm9sjo2OLSCuDv8urK0HD/zfQbcZeiEpKj/EPdA8K8Hhfl3ki/&#10;ARJczKVIz0AXXTPuL6uL45ur06tzH+cmB991vwYYHe5p7n/7cqS7+V3nq+6mZ801hYtjfe+7X00M&#10;tIx2NYwPvZkYbu9rfdH95vlgZ8PrF6Xl+ZmXYvwBQ18/L+luruloejIz0t7VWAG27fWlTc/yaysf&#10;1b94ei8ns/zpk/JnlRWVxYnxwUkxfgUPrvt7WFyO84sIcPZyMncwExpwqQ7W5r6eQGw6AHFqayFy&#10;tLEw1hMwyHhHWys0HApUKqhU4eHhWVlZT6uqNze3v3/7cUdW3LVLvMLt0Y/H/j6gztHh4f7+3s76&#10;2tL68gLI/7tbq00NNb6+rhOTI0dHW1+/7YM4ONz+/qN37ecv4OmhuD/DlwMQC/PTB/tbm6tLbS3N&#10;nq4usZERQDoFBwXExkT9nH+g8kk1yIqtbzo+fBibnp45ONhbXVlamJ9dmJldXVxaXppd25h9975j&#10;4GPr666qrIIrHsEmUVdd/ONMPaP03SP0PaJEDoEGNt761q5CUyuunbWxlamxhcjU3trGTE/fxkRk&#10;wOXZmpsDMPl6+wV4B5obA7NuHxwYkpx4+dqlqxlpd3KzH5YXlZUXl7ysed5YV9/55m1/d8+7viFQ&#10;WHraezvbe4b7R8pKKkuKK968eTs+OXEt5bK1o2nF80IyGwekimuAT8zVSzyRDkGAU8ReIOjBhI4M&#10;kadOSLLfjzmJLfWsBF5hHhYuFppkOKiEVD2G0FZPAaOgRlLTIEFwPDzLkBkcH7y4Nr+zuwF+O/jV&#10;C9Mzc5PTq/PLkx/Hpscnxsc+APE9NQXO3AQAZWd7x5tm8a1tPV19JoXBoTG4ZLoOnc2nAQ/K1KbT&#10;uSw2l6MNws3JWaDN9XF2e3w3x9TAgEbEkfE4Ha42k0oxFRm7Ojp4eriBPOfkaO9s75AYG5OdmRUR&#10;EhwdGp4S55ITozVRSRzPO7lddWKn6te1sv/dqv5t4anycJnx48sW99Pi72XdBdrWBPDIzsHCylKo&#10;xzc20ffx8TIzM7OwtM3MyomJTUy5dedJdU3mfYC1DOBVW3ua69tepN29HhTrf+3u1RvZV91CHdxC&#10;naIvx8yuzyWmxroFOz57XTmx9HFrd+3z8d7ttKSKytzt7eXikvyEhLi8/Ie301OSLscEhPol37hc&#10;UlY4NzcDSkptdf3C9Nrx7rex4Q/Ls7Ptb1pqnz2pKi/pbW9/VlHd8PL19NTiIRC/R+J7gNNzs2C7&#10;f3C0v3ccHhrlbOdkYwacv62jvRNQqdHhESASoqJSrlzKzkzPyrwVHOaPJiGA5VfQVJBUvyALk5GF&#10;SMsDrpHhPwOvTQDmg8gjqGKUpKESCkgpEACIMLyakYWhh5d7RkZWZeXT5/W1eBoOIJWlT2Do46k6&#10;ODWckiZFDSBVQv3fqvjzmlR5kZOALEA7+pqjaRC6DkkJKccyoMlpAtl7TgZ2AbwfQYFCCWoUHlGL&#10;hAbJZnN7A9j++rqm/MICeZiiJPQC1YDIt2JgeZpArnIs6ExTCkobooSX0qDJILmKWrpqBEMYVk/T&#10;zE/f0IOj784gGqqyTBBe4c4Xb16+cy+3qvp1W1vfm9YOYOevXr8G5OTRweHe9trlpMjHD+64OJgX&#10;F+QuL81NTIzNLcwDtyEeJHn8dXPncGF5Y3ZhfWl9d3XnaHZ98/307Pj07Ng4KLyf6uqbAgJDb6Tc&#10;6urur3n+IjIqJvn6taLywvS7t4Ii/CLigqwdTTwCnA3MhfHJcYGRfpmP0w2sdMhc3C9bK5Mg9tY+&#10;zY71AzW6NjMy+6EH0HP6XftY3+v+5uqRjhdrkwMfuusXP3YOtFZPDjYvTvZNDr7pe/t85kNnf1vt&#10;i8qHV+MDnpdk97+pGemsH+l8uTbVNz3UDLYfe+r7W6rAiy2NNfcf3K2qflZcUVL1tOz2zaT0axHh&#10;PlYpib73b8XdvhyakhAU5mHraK4XHeLXVP/i/buBkcG+4f7uwZ4OTxcHS5Ghs4O1FgKGRiGAUAVI&#10;zcnJSbuVnpl1b3R0dG9v709xh6/vX34svv9zB2y//im+xfr1q7hv7N7uxv7eZl9vB3AEIx8Gv/0p&#10;7v71Y5p2ca8eEJ+/HoL9r+IOP1+Apzs43Pn6DZTlvb6uTl9PDytLc5D3Ll9KiomJAhcM2LFn1S+A&#10;UO1o7wGidXl59fPnI/AG8cQFW9sbK6t7u5tLqzPjM+8cvSx1zdmuwVamThxrb15iusfd0hjfOGPn&#10;UF3XcCM7f107X2H8Nb9nz/OLih7evZuZmnIToCEsIMDNwcHBxtrZ2dXLyycp9mJCdHxwYFBQQOCN&#10;5OvuTh72FvZApFiamIMwNTAR6Rub65uYGYpAWBibudo7A/3iYGVnbWZ1/fr1i5cTrO3MrWyN9UQc&#10;ew9TI0sdKo9iZGMRfeUigo5RwMjLYyT0XJlcO5K2FdHa10TbnPmzBQAIVYBUioCOoCJxXKLASgfO&#10;hMPoMFWiKlobzTXXtvGw2jna+Nl57svhnni03dGx+HSKx4iIhy7/uG0jvlUIdr4dH305FIe4q1rt&#10;y7HB4cmh0YXxiZn3HxYnp2YnJkaHBvMe5+rwBV1t7Y/vPwr08C16kFdT+TQxOlrI5ZsZGob6+2+t&#10;rW6vrs5NT02ACz/Uf+Py5bjIsJK8vLbmxuflFVWPLnfmiyZK0QtlkgCpu0//sVfzz6XK/5qtkut4&#10;pJOdYH4vJeZO+q2EhARjkYmDi7MF8EoGOiJTQxs7a3NLCxAmIjNLWztQeaLio60cLZ297cydjA2t&#10;ddxDHDxCHMxc9FxDbP0S3Cy8DYycBUGJfqGXAk1cdU08BHahFnYBZlkPb1RX5cSHiO5c9SoruJOc&#10;HJeYFBsY5m/jZMHkkQPCfICuuZuTVvuyorSkqLKkYnZ8bnF6qTQ/PyMtJcjP/+a1648fZAOw1tW8&#10;7Gzt2lzb3d/7vLd3sLu7+1MogGK6sbYd4BcMSCoyMLG1tvHy8goLC4sMFceluLjbKdce3MvMunvb&#10;xdNJASovoyGjgJCXh8udVTojB5VR01KBEDTUiRoQAhSkSYBUGAkqqX7+jNIJeYQkEKqKCBmSNp5v&#10;wPPx805JSS2vePK84YUaSpXM02Ib4Ik8OJQor6IlLQM9Iw07KYc8oYQ+rUmRYRniYSQlBbikb6Rr&#10;0bNHqih5ui4enLELqqfkYBISKiehBFUVtIIcRFpDC5JwJWF1aw0ovkePC1lcbT1LAx1rgYGjLteC&#10;wbNkkvWwbHMaTgeF5kLxuggERwWUSZEnn2yIwvA1bUPMTbwFQlcawxzqHGoAfN7V9OsZ2Y+e1b4G&#10;lgLQf2Rs+FFe7o/uGV/39lZKi7ML89Krnz5KSgjs7mnsH2ybXZja2tmcXVwaGhmbmJ7fOxRP+rW0&#10;vrW2dzC1vDI8MTW/sr6wsr5zcNw3NOIXGHYt5XbG3QfZDx/nF5c9rXn+qCDfN9g/IDzAK9AzK/fO&#10;i9fPDMz5RU9ynXxtjG2FBtY8upDwy8bS+ObyxNbSxMLk0MRQ2+qnYaAuPw23LX3smR5sHW6vnRx4&#10;fbjyEWyXxroGW6tnRt4ujXcvjfcCxfrpfcfUSFtva018mDtAal9L1dRQy1hf49JY59zo263p/ome&#10;hg8dL4Y76tpfv3j44F5N7fOyitKysry0a7Epif4psR7hHkaXQu1y02Ly05MK0y/dSgqvLHo0Mzm2&#10;vb7y7fhga3URUNXdyc7O0tTTzZGER2uh4UClRkVFAeN/8VKypZVNTExMTU3N7NzC8eefExL+3ywy&#10;xz9nUwdY/f4noCpA5M72ev9AV2PTy0PxCo7iPpTi+DEXzBEggrj2i1eS+fP7N1CGD4/3Pn8Brnqr&#10;q7M9MiJMZGL0/v3IlSuXk5KStrZ2vv35/WVdI0AqUKkTE1MrK2sAqcCKryzPf5qeHOjvbu94PTU/&#10;+qj0bmCsp64Fx8hBILRiily1OSKkR5RxTKqLS6S+U7i+dYDA2oefXZKc8+had2/T6MeBD2Pva6qr&#10;psfH3ra+vnU7xdxSBPRC06vGZ5VPGl/V+/v5JF+63Nzwuq+zt7+rr+NNe3vzWxAvKqvbXrU8KwEn&#10;r6C8sLQ0v7gwN7/4cSGoormPcjLvpbl72ds4iULjvCOT/AUijsBUYGRnHpkcj9Um4HUwcpizztHi&#10;wipwZNr4iTyinHhmTGtPCwcfO2D8MUw8lkVgGWsbO5vAaHAIFQK8vzJeGU7XZOpTQ6L84hMioqKC&#10;gMm6k3rjbmra46y7JQ9zy/MflxflPy0rfl5VWV/7vKm+7s2rV62NjW+aXne+bet8/aa/rfNj/8D7&#10;3r7xwaGxoYGx0Xfzc9OPcnOAr29rfRsdFnXt4hXwQy7FJdiaW/KYbGtTc3CEyffvV+fnV4DMm/j4&#10;5WA39VpyQnREyaOHLXUvNhbmhpoff34XO10KX6+S2Xr6227FPzbK/3ur5p9T5XK9RaYvH4Qfr0/t&#10;ba13dr3VEQqc3d3snO1FZkb6BgJnVwdjkZGZhWncxXj/kIDopOi7uVnNPY2eIc4mjjpsIxIQYlYe&#10;+vp2TFs/odCBqmtD4ZoRdSxZOlYMujEaJ1SnmGmBym9kQXS3J+VeM24sDIjzN/Z0Nr2cHMfX4yJx&#10;EBaf4uxma2jCZ7KxJiY8I32BuZFRUkRChH+IPpcjMhCaG5mYGZsE+XtFRYYAIw/y6K0bt++m38t7&#10;8DgPnM/ioqK8xyDT3Mu67wZ46ehmbCwSz6rl5RUaGhoREgrUenJiXPrNa9lZtzMyb5rbmkipSJ5V&#10;OC0NkRKPPVU+e0HlPBSvoYpRAUiFkTS1mBgkDSULkzutcOqs0qnzqqflYJJwogaRg2PxGN4BPqmp&#10;tyoqn9a9bkBTEWiaugLirCpGUhpyAiBVHSdD4EOlYL8qok6gGEo4DhSgE05Wo+niUVQNOfWzqmhp&#10;Ch+tpiUjqX4SCFhllIy0xnk5mJSshhRbj1XXXBcWHU6m07hCPiiKFp7menYAqSyyHh7Jgmgy1ekm&#10;JIohFqcDp4uwAju6tb8J2UALzdWkGOINXfgsCwzJQFXHBgeS3KWbV7Pu59U1vW3rbvcNdo+IC8h+&#10;dGf/cOfgaHd4tLO4LOtWemxJ2Z2oOHe/YBu/MMeYpJCi8oKmNy31TS1Dox93dg+BsN09PJpbWl7b&#10;3hOPagGC7M/v4Enf4Ki9k2dkzMXxqYXNnWOA4MLSitdvOzJy7g2Pfdg52nvb336/KMfSySgg0sXS&#10;1QDP1tSz5hjYcn9ZXxzb35zdXh6fAQwd6dxa+AhwOfe+c+FDx6d3b9531U30N+3MD4/3NS6Pd/8A&#10;a+f6dN/saNvg2xqA14mB173Nz1KTQl6W57yuznvX9nzgTVVf85P2uuK22rxXFffqSjMbnjxsrK28&#10;k5765MmTqqontdXlj+/duHct7Ha8+40oh3hv4wQ/i+QQhxsR7vH+TjeTE9aWFkG5P9rb3llfnvww&#10;7Ofp7O5k4+PpYmaij4Rp0KjE0NDgO3dux8bGslgsPT09Ozu71LTbXd29i6sbP4fkH34Vd33//KOH&#10;+cFnMSWBDp2ZnSwpLegf6Aak/fJF3MERaNIfbf9A0f7odfX9z89ATH3/c21tbW9v5/Bwf2trY2iw&#10;//q1K3Gx0aWlxVeuXIlLiP80MweMw5OnNc9q61rfdo6+/yhu4fomnudwa3t1fGK4tr780o1IkR3X&#10;wIaF58EgJHklrAyCpsExo4GnKI4qz5oQcMneKczIIczQPljfIVDvefPjwEjHkmeP5lc/dfd2LK/M&#10;T0yPdgy80bPgufnZv2mrHxzsfNX4wsfX/eKl+Ib6l92dXUMDgwN9gyMDw6OD7/s7+qfeT4FtZ0tn&#10;++v2xpevwOvNrxrv3c28lnIxJf2SyEroH+re8Lba0JJv7WZG5pG5JjpxNxJNXIwNXQQ8G6qeE9PM&#10;19AyQOQSZnMpK45vzqIKiUClWrlZaTFweA6JIqTzLQVIFppmRIPSIARdPISsTtDWAkf28XP083Nx&#10;d7F1c7R1tDR3sbJ0sjB3sbFysLawtRDZmJvYmIusTI0BQUz09Iz0hIZCXRMdXUMeX4fB5FFpetps&#10;HW0Wm0Vlc2jaXIarmyMwy/ZAKiZevhx/0cXOwViob6KjZywQRvgHBHp4JkaGX02IS46LuXEx0d/d&#10;JT485GFmen7O3bTryTnXPTvzOdPlKgtlJ3er/tgs+vtO6a+rxf+aKFSuv6VTetO/s77qVW1t8+t6&#10;UzMj4ABc3TyMTPTNLAGdDED2snO2vXTtok+gl7WzhZOX7ZX0xPCLvp7hts6B5jY+Bg4BJnxLPNNE&#10;Q9dWi2eG18BJ0gVIM2dtYD6M3ZhWQYZGTjShjlJBmlXVddJtH+nC65ZxAabpty5ZWpvxdRlunnb2&#10;DtZWliIum8Rl4fFIdRwMwsaTyQgUHYdiU3C6LDaNQLCztQBGSl+oZ2Fifj0x2dPBNcjDM9LfL9zX&#10;28vJwd/T29PFw9XFy8bexdgcnF8Hdw+vwMDAsKDAq5cuXruUmJF2417mrYyMFF19bSmlc6dlT5xX&#10;OntG/tQJ6d/PyJ3UJELl4TJKGEV1nBqShtCia51TPHdK9sQZhRMKcGl1rNJPpNLYlNCosHv3csrK&#10;K1+1NWsSNVXQshfUfpeHn1FAnUPQ1NTwMgi6IpqtRNKFwihy8ggJVayiCkZBk6QuCzkHkHpB8TcY&#10;QfGCyh/nlX5TQEhACAqysLPqWAUkFapFg4NPgeM0mAJa10h7xOUQAg9j4mSgLWJqcVBqRCUEE4rm&#10;wATWTIo+RhkvpUKQxvHhqgR5r2gPfQcdjhlFi6tO1FHXFuG9QjxT0tMfPC5raH6bnnPTK8TGxc/0&#10;RmYsKOd7n9ee1RZcSYsIinZw8TeycefpWhL0rCjW7gYB0d6JVxM+TIxvbm+tr6/v7+8ODw/Nz89v&#10;bGzt7R8fHP+5tfu5pLw6Ou6yt1/4y4a361vHYNv7Y5r5rf0vBaUVMyviPh47X46uZ9zQNqKSeQi6&#10;rhbYcgwJfBHll5W597vrnzYXP06Ndk4Nd2zOfwBInX73FmjS+fftQJYCjG7NDo12vgRU7agvBcQc&#10;73vVWPXoWWFGUfY1EPfTEq9E++ZlXn6ccam6MOPVkwfN1Y/7W572vCoZba/urMsfbKv+MNiZ+zC7&#10;tra2sbGhueF56aNbpXcv3opxfHjVOyvRJcnXOMbDMMnXwt2Udzku4uvRoXhCv4Pdo93NmYkPvh5O&#10;ni527i72Ab4eCJgajYQPCw3MyEiPjo6m0+kMGp3NZuvq6nr7+OXlF/a/G11e3/o5rbq4q7l4JM+P&#10;Ptpfjxub6q5cvVhf/xLwVNztWtx3W8xTEJ9/7Pwp7q4ixuvs/NzOzs7Bwd7u7vboyLuE+FiQCUJC&#10;gtJu34qIilxYXAbnvvxp9fO6V80tbR8+igfvg+NvbKytbYJk92lpc2rjaPrirRBtMxyCpQilKkkj&#10;z6PZSBgVgmBqoDkQLB+C01Hj25FsgoQgrPwEJo40Q2uyrjn9akZCY9vLpa3Z8aV3uZXplj76tr6G&#10;bQMvuvpe9Qy0hEb4XkyOrawq/jA+PDk9Nj8/u7i4OPZhfGJseml2eXVhbXNlC2zHRsYnx6dGBofA&#10;OTc21TG20DGx1H1YkNn9rtXJy9rey0bfSt/Bxyn2RpyFu8gx2FLbgsS2IFKNcCwzqtCOA0ozgYck&#10;6+ABUi1dLdF0LIaFxXHEEw4BjwajQ8n6JJoRGRRxAztdG1eRt7/D6Ifu1dVPS7NTC5Njs2MfBjra&#10;RnrFNwbbml8N9nUufJrcWFlcmpn5ODLc1fa2pfEV4Brw6bUVlQ3PqiuKC54+Ka2oLCx/UgissZWD&#10;2bUbyaFhgRcTk9JT05zs7IFEtTExszERXUtIvBIXfyU+FgTg6aWYKCcri0sxkQ8z7wC5amdpdiXS&#10;rjaDN1ZJmSyHzJQqbFZqrJWpfypUGs4n1Gda+1pQbU11rK1MHRwtDY313Ny9nV089A31nFztHJ3t&#10;hEA22phZ2pmHxARaOoqQZCjHkALEqYE9h6SjCS4Z15KsxVOmG6uQdBXoQjgFVHt9uLZAmcI6Q+Oe&#10;xbPOo7H/y0D9kuqn0pSiWhp+4u0Dk5thnAe3Q3W00UF+ptNjbYlRQVFBAaP9nXNj7zqaXmTduGJr&#10;ZDLS2T3c3TbU2To1/O7T+IeamvLu7jcP7t3taetYnpz70DPQ3dQ01t871P62901zfdWz3OyHbu4+&#10;InM7czsXcxsHF1d3Hx8vgNRrl5NSrlzMun3zQXZ6ZuZNXX22rOqFE1K/AaF6UuaPXyX+JaF0FqjU&#10;8ypnAFI1yTAsGwPFQ3+78JuE8jk5qIw6VhmCV4FgVWgCMolJjEmMzX2Ul19c8uTlc3UsVBZ6QRp2&#10;SknrgipOWgF5QQUrheNqGDuzqfpwDEcNw4ZpsRBKaLkL6mcllAHE/5CHnSNw4EClKiEuwEgKSJqK&#10;PPy8nOY5KY1T0pDTykhphpBw4+5FcxdDZZQckY+19bEUWvMx2mgUC4HnY+EMCJyhjmCqKYEP4iN1&#10;bDh4gZaRvX7irVgoSQUAHUVXgRGUQ2NCk2+k5eSWPK9vDE/w54lwIid6XIpnYfXdpu6a4Bj3izdD&#10;bz1MxGkrE/jKBB1lslDd1EW760Oze5CTh5/L8tr87t6GeLTR2srh/sHnoy/Hh+KufkCT5uYW+/hH&#10;hIbGPy6orKlpHhyeXFrdm5heXljeuvvg8ej41NL21vzG6o3MFBheVZOoQOIi/aNd/aJckBTVX+an&#10;hj6N9U0Mt7/rbhzteT35rh2ozpbnRc3VeRW5qZWP0gAlG6vyXpY/qHycXldx/2nerSeP02pL7pbe&#10;vwHk55vawvbGyssxvtWl2W/qikc6X04ONk8Nvt6eAxR+PtZbN9BaMdJbNzbaCxxoXf2r1tbWN03P&#10;i7JvVD+6kh7rUJzmDyLnstvdJPf0GJcId9NLseHbWxv72xvA+B8fbK8szoQH+fi4O4JIToymkTEU&#10;IiY8LCgr83ZcXAwWgybjcRQCnkEhs5ksIDYio2Iqn1WPfBxbWls//CIeHQFAeXx8uL29eSvtBviH&#10;FRVlh4eHP+kJAgBXPFLtm3gGhB/NBUDk/jk9N7t/eCCeVurz8ezs7KVLl6ampkxMTAKCAsMiwidn&#10;ZpfXN4rLnzx9/vJtZw/4rJWNzYMvh9vi++0rwxODhVW5KTmJlzLCsXx1FFeFIEQqkeTVSKpqJGUl&#10;vDReFwFe16BKYnSUcUJVjhXGyJXBt9DiipBCa4rAgnzxVtjsznBJfYZ1ENfYj2YfKWwbrZpa7h2b&#10;74m+5O8f7V7dVPGo5N7c2tTM4nTfQC/4hps/BoOvLm3OTi/Ozy5NTcyMj0/ezcy6ezczJS3ZytbY&#10;2dM2LfPa+8l+S0fjwEifWzlpXmE+l9Ivm7kac0woZF2kJkOZoo+jGuB1bFh0Y5yuFRtJh9h4Wpg6&#10;mmAYGGASiTwSUKmaNJgmDUo1IIZfC9Q2Z5q6GJg66Vs5G5dV5RWX5T5+lDM5NrK7sTo2MgQwujg7&#10;vbo4t7a6uL2+trW5vrm6trK0vAQy0vzC0tz82sLS6vzi7MTE1OTH0feDza0vK2uLAmN8jGyEtq5W&#10;YTFBl68k9fR2xESE6wn4xkJhsJ93dWVZX2fb5IeR90P9IAa6O9wc7S4nxGampT2vetrf3VWRlznW&#10;kv2xLm6qMWDypdN0tdP7ErOhMlFHiX3hHfdH2fEPH98wsOBp69FE1iYOrh5O7l66hkKekAtgClQ0&#10;2Dq62Sdei/MP97BwNrb1NCXxEVhtCIajgeXDwCkCF46sp4LVlscw1DFERRrprJ72GQHjr4bc/+JR&#10;/qKN+cWW8kt7Fm70vuJ0ocZ4KetBuFpFqpmTUCbaE3892vhKuLu5gHsxPPx6Qvzd1Gt+Lk7OFjYN&#10;T2vaGuprSot7W5v63jaWF+e0tdQ+vpc53NX9tq7xTW19e/0rwNPR7s533Z3jIyNFBcUuzp5Wti6W&#10;di5m1vYubq4AqeHBQZcT425evXQ3PTX3fkZ6+lUqHaOgJnVe7pQGRlVS5TyQqDIqEoqacpJq59Rx&#10;gEcQHAujpKl4WuaUAkxWCS4vrXZeVuMCjqlF5VHwNHxETPSjx/n5xWWlNdUqWLG2lYCckkWeA4Lx&#10;x2IqGLI+HMgCrEAVrwMj62md1zgti5SUUDt1Rul3KfUzF1RPAU0K9KkaVhZOUlZGSl5Q+Q3L1JCF&#10;nVbRkoQQ5BBUZYE5TQMvC96jqiWHpMNAUaToEOUR4ptaGgQlFYyMspY0nKpK1yeCzE0WEIjaeFUt&#10;RUWEDIApkgzRxEL4+voOzh4RsRev30oVWnDwXBWWiQbPAh5yycHYkSMwpTINCBwREcNTQ3OVNGjn&#10;UVw5rrmWU6CxnhVDYERxcjNvaHw2PfUR0GZvaxuIL3Ej4PGfi0vr+Xklnp6BIcHR/f3vjw6+b28f&#10;A+M6MDja2dWXnnW3vqmxtavtfv59z0A3kHo1iSpadCiejSBqo6B4pV+elNx/UVXw+kVpZeHdyvys&#10;l5WPqwoya0tzGp/mttTkg+3caNvc+863L0vH+5vn3rf3t1QBoQq2bS+LAU+B8f/Q//paQuDz8vvd&#10;Lc/G+ho/DbfODL/ZmX/3sefl1GDj++6a8XevP77vfvT4fm19AxCqL2vKsm/G1uRdybnoXHrLpzzd&#10;L/+Gd/5Nv/vJ3vF+Vsnx4Xu72z9VKkDq3vZaXGSwv5cLiAd3bzvameO0YHGxEZkZt+LjYzFaKBwS&#10;ScHhyFgsYOsPxaptbWN3IyX1xcv6gaHBhaVF4MePjg6aGusc7K39/bxycu4tr67s7u/tHOzvHx/t&#10;fRavT7v/57eD73+C7e7x4cHXzzNLCz/G/Hw5+Hw8OTnp7u7u4OCgZ6Dv6e0VEhG+sLIKVCpASNnT&#10;6jftXUOj7wFSd4/2VtdXJmbGOt69ef6m0i/OhWNOJBsiKCI0w5yE5EHl8TLn4WdkUGdZ5gRQM+km&#10;SHWapCZbDqOjyjJD6VhpaYs0SbpqAiucZ7Rp9C1Xt3i+VQTFOARvFcnwjDcKv+J0MT1Q35YWmOBs&#10;62tsYMuNvx5ZWPlocn5iZWP90/zC8srGzxVHVte2P36Y/PBx8uKl5I6u9vLKkpoXT+/cu93S0Xgn&#10;+4ZPkEt4bKCLjyNLyAmMDQbEJPK1OMZEqh4aSVfXNqfr2rE0GYq61kyGAcnaw9za3RLLxKKoKAQV&#10;LrQSALMPFIRTiA3ThEw3InLMaFxTxpWMpOiLIQnJMX39nasr80d728f7O+DyHR6Ac7wNtp+PxdOo&#10;7wNJsLa+vroGqPrty5+7m1t/fv7y+WB/RayuFx6XZhtYCdiGNKElz9hWzzvY7WrqpcHh3tiYiNjI&#10;MFMj/Qd3Mwpy7wMdt7Y4t722DMANdpxtbRNjY7LSbxfk5Y+8G26qq/2+t/p9e2x7pu77zpvvG42v&#10;CkOfP/Ltabr1buBpSWXm3byrRG1NMzsDIwsjG1cXe3dPfRMDoZEum88yszZ19XIxNNW/euuyb6jb&#10;s8ZyK3cTGFkZQVdRxklDaEoQmgrDBE/UgSDp8gQOksXVNOBJZCbRXuQwX2UT6jJwL1Phb9OVxx4p&#10;z+VfmC+UmC5S7b2n0f+I8/IW+dkt4pM7gsIUDwc9eqS3l7ejAyjV5iIDO0vb5PjkW1dS3Gysw308&#10;gjzsgDq5fTUyIdT/cmRkQkhE+pWbGdduPiksaqiuelJSUlladvlisrOTh72Dq4nI0tLKztPTMyDA&#10;LzI0KCku+tbVy9npKbk5t1NTL3H5VHlVSTk1SUcfOwMrIYIEk5A/LashJaV+Hph0BU05BFlTASov&#10;pSIprXbhD8lfz8j9cVr2d44BU9zViYYPi4l6XFj05PnzvCcVFCGLLWLyLOkW3gbgDAAzTjPSwvBV&#10;VMln4GxplLa8ji0dSlNUxEie1/jjV9m/nVX5typWFghSKFERbCWUf1dFS3ONKTwTMmCoIvK8lMYJ&#10;BcQ5KFFOGX0B7AABKwU5KweXktKQkIVJKaMVNCkagKqqWHmaHgHQFkXTlFSVUIQrykKkFTWlVZDy&#10;KpqKGgiof3DYjdQ7mTkP07Jvi+eEJUlqaUth+VJgq22GYRkTdCw5TEOAVCiSrYTmKrDMkSQDVQJf&#10;gSZUZwrh9u6G127Epqdfv30rJSP9zoOch3mPCh89fJyVde9W6h0ba4e46KTr19Iy07OvJN8ICY4A&#10;PtjLxzsyOszTx9XYQp/CwvEMGGpoRRWknDxUUg5yQQ2tAOIXIFFnxvs/DLxpqC7sf/ty5n13V+OT&#10;7qan472vP3S96n9Tszk7vDU30vmqcm6se3Gs60N3/cfOlz+ROtJZPzPSPtD+4lK0z7OSe28bykd7&#10;GybetXwaebMy1QOQOvS2anygbmasfXS06+GjnOoXLyueVL6oLs28FvnswcWCFK8Hl+yeZQdUZAaU&#10;ZgQ/ux8X5W1241IMUDSAdaA2AqTubq1GhfqHBnp4utoU52cnX4xh0Qk3rl/OyrwVHRWG10KS0EgC&#10;XJOCRlG0MICqNAqVTqUxmUw3N7fr168/ePDgSvKly5eSvNycRYZ6Ls72N9NSADG3DvY2DsWxerCz&#10;cXS4eXwEtmugeu9vrx/tAYG/8+Vo6/hg5+hgbn7R19efwWIai0xc3TwiY+M+zS+t7+wXlFaWPql+&#10;09E9Mj4OFPHC6uLG7uan5cnU+1ecgy3MPHUpRki6uRbblsSyJjMsyZpcdVncOQRHiWdLJOprwtnK&#10;CLYahg/jWBIEtgRDOxKaIa2E/QPKOEsylOM7qul6KZtEQE2i0ZZxZIsQJqCqthXCNkjAs8ZxrfA0&#10;fRRFFxN7PeJhyYOeob6FtbWVje25xbXB4fH1rf3pT/NdfYNvO7v63w3nFxYkX71ibil6Wl3q6Gqu&#10;Y8SMSQoT2Rjx9XVC4yLZehwyH2/vbco3o1i46YlcdEAmMHDiYDgQE0cdt0AHj2BXI1sjDayGFhNt&#10;6myMYGhCKKpa2ppa2lCSDpJtSiYJMZcyk1yDHNPuptTWPVvfWP7+51cA0D9/jEEVD0MVT74jXoJf&#10;vNrN7v7S0sr6+ub+7tGPSVLEK+1s72687W42dTBEM2FIFgRgmirEaxszkm8n1r2ujo0LKy56LOCz&#10;OUyKq5Pt9sby1+O9r0f7ANxba6tuTs5JCYlZGZl1dQ2Li8vVVbVLn5aAJVlY/LC1N/bly1RKSkBO&#10;TsLe0aeq+hKfSFdzFz6Nj3BwtjIxFTm6url6egCVKjTS0zPWd3B1DIsOTcu4eSXtkrO3TWiCv5O/&#10;NVkHi2HDlbByDBMqXgeH4sDhVHUMUxPUeTT+vKXeybps+nglarVGfb5EAZB0rfzCasmpD/f+eyTr&#10;P5fLzi6UXpgrkpktVpioUBwoxdVkiOLddasLcj68G8jMSuXwGP4BoZl3cptftr5taP7Q29nf/Px+&#10;SmR5zvV7V+Lf1FQX3HtQmJOfeSsrNSXt9u3bWVlZNjZ2Hu4+drZOttYOVhbWP+74ewSH+IcHB1yM&#10;j7l9LflBZtr9u6mpN5LQGDU1TTkIWoXGJSrD5KSUzp2RPKEIkTmvCPSjkjxURg2tLKMieUHh3Gmp&#10;3/99+n/PKZwESMWzMACyZBb5J1KfNzRUNtSYe1rbBlrYBpm4RlnaBhswTdGaLCkZ9N/JRkoQ1ikt&#10;HWkdByJeT00ed+p35f+URp3A6UIAc2n6WngeTJOsCLywthEZTVMHfl8FJXNe6Q8FuKQcTALIWEn1&#10;k/Lws0iaijJKRgUtD7Qwig4n8fF4rhaeiwIeH7wII6qDfKAMVzolfVJC8bwaQh6O09AioCFwTSyR&#10;ZG5tFRodfjX9GkjG6gQZFFsGzZdEaktiBcpkPSzPjM02piJoahCSPIwux7ZA8W3Rll5UA3s0U0+N&#10;zody+Hi+gKmjwzcwMOJxdfX1DXUFOsZGBhfjE2ysrCNDwwz1DXR5fG02h81iMMRzQRL9g9wFenQc&#10;SYNEh2Kp6po4FVkNCRW4zDm53zUAUpFyvyx+Gl78NDT+rq3pRdHHgeb58Z62upLRrrrpwVaAVEBM&#10;gNSNmXc9b6oBbRc+dn/saRjrqhtsrW59UTQ5+Gas73VXcxVA6tOirNb6MoBU4P2n3jVvzA4sTXT0&#10;vamcHGqYnewcHHx7Lyfzed3L5y9q3jY/z06Nqcm9WJLmW3TDrfpeQNXd4OcPosozwxICLG9di5+b&#10;nTo82Nvd2djZXDncW0+KDQ/wcfbzcsx7mHH3znUjfd61qxfvZKRGRYZqIWA4OBQHg1DQSLIWigAI&#10;i9Mi4bAUMhEEnUahUcl8DpPDoPLYDNGPoU2XryR/mp/b2NtZ3d5c3tle2tkGJF3e3VnY2l7c3gJP&#10;AVUnlxbXDneX97bWD3anP82GhIQBv8/gsN29fSJi4qfnl5Y3tvNLKvKKy1+9fguwNbM4u7K5BCy/&#10;b4S70IblFe8gdGTAucoEY02KGQpnBCeZYpA64r51wOYzzVFIbTFPsQJgnRAorpoq8QJND4ZiysCY&#10;knihAt1ciWWnwHaWFPjJG0cgrOJJxv54po2aVRDN1JeM5EkpEU/BGFLAznhFOQxO9TyufHyv4P7Y&#10;/MTi1uqtrCyA1/nltXfvx6ZmF3oHh6praquf1zzKe9DU8rKo7D6ZhaayQebRQuLQMUlxDB0mggQJ&#10;ivMg8+EeYTbOwWamHnyiEMY1IwutmIFxXt4Rbpau5hpYNeC8gDXjWrAwXDiCqQZnqhCFSJ4VTWDN&#10;tPQ2vV+SXfi04FVLw/jk2Nevn8WdLL5+BiD9GT/brA8Pj7e2dra291dXNgFev30Tz7m7ub2VdT8z&#10;7nIsS4/6E6kMYwKcoc4zYzoH2dt6WDg4WwQGeekKOSSyVlCw96fZ98CsPcrLqn1R1dbeYm9ve+XK&#10;lZs3b7a1ta5trNY8f7G0sL2+dbiwvTq9MTUy23c797qhrTAwPkjfxkBgzhWYUfzDHSytjC0sLJyd&#10;nd09Pfh6AiqLZiAytLSz8vTzSLlzIyIhWNeMS+bjcGyEOl4RSYeo4JTI+iS0NkqdqKqsJQ/0lCJK&#10;lkCT9LQ43ZqL+1QqvVb6r+2Sfx5U/rpV8rf10r9tVP62UvrP7Se/rZX8z075vzfKf50u/PtIsdKb&#10;xyaPUp3LC24NDLX7h7oLDLRzHubX1DTNTi9/fPf+aGNta+59fnp0Tf6NsuyUz2vL2wsrcxNzO1vi&#10;lSZWVtf7ht5dv5FmY+vo5OhubWlna2FjZ2Xt5ekeGhIQGuiXnBh358bVR/fSc7JupqYmYQgaqghZ&#10;KE4F6CZFTRkFDclz0ieklc8Dmw+uOFCmMioS4KmUksRpqRMnJP59RvqPcwqn5SDSZ6XPUNl0/+CQ&#10;7JzcpzXVpbXlVt4Wlj76Zl7aWF1lBFeaoK9GMVLXZJ2nmqgAnuL1FXFCFayuihr1PDBeatQLivhz&#10;wOhgOGpkXSSJD2cIcRgGREL5xGnZ3wB9YHg1LAMJJ0MU4NIXVE8haWoIqiqSqiGvKaWIkCVwsUpI&#10;OQWErBxM8rzyKRnIBShBDU1FSCidVUUpKWrKoUlQDAVBZVHUoBAVDXUYEgHHwnEMrCZJHUZRQLPl&#10;kNrSCI4MxQABNAeBhwFHBroYyGEISYakq2Htq23ghNG11aTrK+mYaoXEuCYkR91Mu/7wUW7W3ex7&#10;9+7dTLkKTHBkRIijg01IsD/QbZcSYkOC/eztzROSwqNjAzx8rLV1cFpkZVX4ORILqkXRuKB8+qTk&#10;P6WUT8qqnZFWOfXLytzIwvTg+4HXbxvLxoaagLrsbCgd7XwxPdQy2d/yabhtZ+Hj8tRQ79sXnz70&#10;zn3sHe9rHO9u6G2qGmp7MdrVACgMkAqMf+G96+315YCnAMfjA43zH9sXxzuH2p996H25PNM3PNR2&#10;Pzezsrqi9e2rttdVGVeD6vKvlN32L07xLEvzqcmJqH0Y+/RuBEDq9YuRszOTu7vikf4/kZpyJREg&#10;1cfT4WF26v07V6OCPcPDAm+l34yLj0IhYRgEFI+EENEwEhoBgohBkrAoMg4NgkrCkglaNCKOTSNz&#10;6BQdbZaFyCguJnZmZu7489fVtY2FFaAuN0DMrq7PrKwvbm4DVi5tbIx/mgO0nd9YX98FSJ0PDg4t&#10;KCokUMhunn5B4dHgr4trm6AylFY8a3nT8e796PTCx/efel0DLRmGWKwQYeQlFDhxeA4MvguFaYsh&#10;iTThfAUEX4FqhhDYExhmSIIeXJ0ir0FWkMdckISfPg/9Qwp5UpkoAWFIoviyOk5oXRdNPU84z0XZ&#10;JoriEMdwjGUZ+aINfVDG3miWlTrPFgFjnaEaq4FS7hRk6hZmY+VpHJ8a3j/VCdTi4/K85c3NscnZ&#10;2bnloXfvAVFftdQ/LMh+0/mqqOIRg08OifHXMeYh8YjYK3EcfTaKAuUYEgxsGCJnltCWbOmrw7bA&#10;86woNCNsQIKbpYcRloNCM+HaIiZFF8c2JotHebPVtPgaZEMEzQjFNsEFJbg/KMkury5f29o8/iLu&#10;+fD9+xcgToFE/f/dAPz85/fvgAu74i6W+xsbWz+neALSdXN7o/FNk4unM51HQZKhKIYGjg8HTo1r&#10;RScb4LimLJGVkKVNYXLpOAra0tHY1E6XbYAXOfANzPnWjuYiS5PEiwkpaVfT0q+9e99ZW/cUlJuV&#10;3a2l/dXcqoeA9VRDEowKperTRA7GdB2SV7Bd1fN8noBmbmESGBjoF+DPEWjT2FSuLk9kaWpuZ27j&#10;bB0Q4S2y10czNPDacAIPjWJA4VQInA7DcJEqGDkZyDk5+AWAWgMRzJr3n205yIn8UwCd26X/s1P2&#10;t9Xi/9x88rfN8r/tPPn7buX/bJf/bbPsXyuFf1949L8ThcoV6SwHW4hnoJBrgmfp4gxMBa1vO58+&#10;ef7u3bvu9taB7o6FiXcP7oQ9K7ry8Hbi9Gj/6vzi8twS0PLgtL3/OHozPfVlXaO3T6CTo6eNpYOb&#10;i6e3p5eHh1tMdPjNa1ezbqfeTbuZe/f2owd3Ll+JhGjJKqEkNKmKwEyA4oFlIGRVzytpyGmgVGEY&#10;DVlVKSUNmQtyp5k8spyyjKqmynm5UyAAXk+eO0Ei00OCo3Pv5z8Fj9pSqgCFYSuiOZJwzjl1+kl1&#10;+mkkVw7JlWeYoeEsORWChDL+PIyucFL5f4H9vwA9Cey/GlFOFScl7iEAPyMLOXNG5l/SKmeklc8q&#10;QWXPyp86r3hGCS4vrymthJQFeQuIVrDDN2VLqJy+oHpWVuOChMoZBZi0pMpZKdVzcKKGBk5FBiIh&#10;pX5OFnqewEYLzbnaeiyYFoynK7S0tYuIi7qUkohnQ3Haqki6LJqtQOBr0vRwWBZSFS2tgj4HJUiq&#10;YSRVtC5QhAi2CI1kSZKEimShosASq2/NFNkKgyP9y58Uv3n7emZ28mlVSXCID1/AdnG1T0iM7u5p&#10;HR7uae9svJud4uppFRbl6RVkS+FoauJltajKXiE24CMkVU+dlvv3SZm/n5X7u4Tiv4BKHZqb7B3o&#10;fNnRVAHU5eJ4e9erkuH251ODzVNDLUClrs2MrEyP9LS+nBjunB/rA9L1XdtzgNQPPY39bbXvuuo7&#10;Xz9NjvXLz7ra3VQ52vlyrLcBBDjU0kTXx76Gka7nS5/6hgZacx5mlFYUAolRXphx+7J/fUFy0U3v&#10;4hTvitt+T++E1uXGv3yUEOdjdu1iOEDq/r547b7Ntfmt9bnb1y+5O1u5OVtlZVwpzLmVfTs5LDww&#10;JfVabFwkDKqGhKphNNWwcHUAVgIKKmarliYZAydi4BS8mK0UvBaTQmSQCVwmzURPLzw4ZHJ8CljS&#10;o+NvG5vi9eYWgThYXv+5FPvq5s7S2ubU3OL2wTGg6sbe3qfZmYiIiLGJj9oCvsjKKiAs7N3HkcX1&#10;1YLC0qLiirb27sHRgeGptvDLLrrWeJxQlWyKtAw10PPgUcy0oFwZli3axIej40yBc2RBJtcSKCLY&#10;svZBIq4lVdeOAWcqqZJk0QIYkq+uzpCFMoFtUYCxz5OMFU28ieYBRAMPFN1CjmGjYBNB/hFU9zgd&#10;kRdR1wnOtlQXOuLwuqr6jkxAQH0n+qOadEMHro2X5czqwruPH9fWtzu6Oq+kXLZ0FDm4WXUNveHq&#10;041shPcLMjB0FIoCj70axTNm4jlILboawwCpbYrSdyAJHcja1ni6SEtoz/SIttezZWtSVHDaSBAc&#10;EwpWGwp4RxTCsToaaD7Q2vI8C4KxA+9x6f2sB/dm5maPPh8DmIonvf36GeyIR1v8mDEEEHRv/3Bn&#10;dx8I1YODA8BdoF7//P5tfnFuYWXZ0c1JYMhHUWBYFhzNUmOY4GnGOLIBBsdH8wwYNA6ByqEgSQiq&#10;DkGTqqRJlcfzIGQ+BsfUcnC3T7yacDU1yS/U1drJ8F7ereXdlem1mcyCdI45U9eey7KkG7sacc21&#10;GXoULZomiYkKi/LWN9Q2NtELDg6OjokT6HIxRDRQqSIrM1MbU2Mbo+A4P4YekcRH4DhQbREVy0Go&#10;4RQATLEcTRWMDJSoaGDHAxERK3IU/LX9HnS68ORWxf+sFfzHdul/r1f8N0Dqetl/rRf/x1bpXzdL&#10;/2s295el/P/ZKPj3VKFqaiSESPk73UCRZYIQmBB0jVk3bl5/+bJ+dW2huaVuc3VpbmL4YVZMad7l&#10;4kdpfx5ufz/+sr25A1T+9s56VXUlOEug0F66lAKQam3lZGNl7+PlDYw/UFLXky/fuXkzI+V6Tnra&#10;/eybScmhEJwsUG1YPgQv1LT0NkLTocowGaBJZVVklKFK52RPS8iekleVUIZIK6rJSylKgddPXTj5&#10;++lfT5w5jcVSI8LjiwvLKitKnlQX4JnqmmQJNeIfUOYpBO+8GuMchC0tdGQJbJl69tokIRoYC8DQ&#10;M6q/yqMl/in1/5GAnNAgyqGYqii6CoKspI6SVoCcB0BX0ZSXVr5wQlIsh4HqBKbe1MkQsBJoVbYh&#10;BZRDVbSstPqZM3K/S6qcATCFYFX0LQU4NgroWTWMvBoWJAlJAgeua842stTRMRLEJV1Mz8ouKCu5&#10;c/8WQRuKAjxlyZIEELoehqqDgxEUYUQ5HFOBaQBXw0j8nPbFzE1AFqojmBc0yKfl0b/SdBFxV4Ie&#10;Fd29dCWmveM1EHz5RQ/sHC1iE8JtHUwTLkYkXg4PCfO4mhJd/7rsQeFNoYjCN8ZTuJpYuirHCM8z&#10;IWMYMEW45FmFf59X+res+gll+NlfFqcGZ8e7e1trelufzYy2zn1o62oqH2yr/tj7ary/CSB1cbJv&#10;9dNwd3PN2EDr8kQfMP59zU8BVWdG3va8qRrsqAUkvRHvn3s7sb+l6n07kLfNH3vqx3rr5t+3fnr3&#10;eqK/cWqkdeRd+92c20+ry2ueV+TlpqVfCawrTAbGv/yWP0BqeVpg7f2YF7nxMV7G15PCqDjd4AAA&#10;//RJREFUx8dGAVJBndzZXPo0OXzr2kUvN1tPN9v0WxcLstOAUP2J1PiEaIiqEgKiioaIqYpDaPyk&#10;6k+wErQ0SVgEUKwAqXQSHmhVFpWkx+N5ubkPDbw7PvwM7KjYhIpX+vux1Mq2ONa2doFfnl9Z3/8s&#10;Xq5q9/BgYfET+LjV9aXcgoeg2rv5OX74NDi/Pp19/17Fk8pXLY1dAy2lz2/b+DLYZuoowQWmNVTb&#10;EcV1xCmST9ItYTahuhZ+fJoIKDslFeI5JEdO2wxNFkLcwk0dAvWwXEWKMZxjQ0JyFemmKIoxjGoC&#10;w+sra3Ik1GgncPrS9uHa1sF0Y28MAKuxn5ZDDMshnG3uS7EMoBi6YdkWmjQTmMCeLPLkc6wwes50&#10;fUd2WX1eTVP16/bX0/NTReUF2noMCg9vZCVwCbBhG5BNHHUsXQ2sPUT61rzEtAihFRtAk8CD4Hhq&#10;nB9IJeqp8+1IAhsKIL59kJlHlAOcqkrgIen6eEN7PrD8EKoCgqWME2hgddUohpr69nRrT0P/cK+K&#10;6icbW5u7wFxsbezsbmxvb+7v74unjAK69esxACtQqXv7x8Dy7+zsiOd1/gZ8/2fgRMBrnX1dDwru&#10;i+wNAFIRdGWCLoJrRcPwNbW0NVEkDTJTC07QJGoTkXQYkqUu7oLG1YCSlEg8nMhBFH05Kjo5DPw6&#10;oQXLPdg+p/je01eVdH0iQYhimZGEzjyeFUeLI54RhqSNUVCXgCEVOFyykbEwKCgoOjaGw2NgSEiW&#10;gAV4ytBhWbpaJqbGEPkoLbYGTR8Doyj+mKMLLal+UoupDiMpIKjKdn4mtr7GaMK/Yt0k+vOQC+Vn&#10;gSwFSN0q+a+Nir8BpG6U//dq4X9sFv/nevFf1wFnS/935dHfP+Yq3YlFU2i/qeN/RTClWHpQgREx&#10;INgnKiZy9OMAsEmfD7cOdpZLH9+pf1bQUl8jnrn767eNtXUg9I+O9wqLCzIy766sbnl6BjrYu5uZ&#10;WltYWDk7O/r6eYaFBibGioeipl+/mp1x615mSkxCIIWPxAk0MQIIUQ9l629u4S7SwKj+++y/TkoB&#10;A37ilMxvUIzSKal/nJf/AyjT387/8fv5U/86/fsfZ0+ekbiAw9EiI+IqyktBbb2bmwrDyUKJEvLo&#10;fykTf4drXwA8RfBUqEY4JAfKs2Tr2HD/Ifnfp5QBTyXFd6ggv4t7m7FV0SwVTbLCWaVfzyr8JqF0&#10;+rzcGQB0SeUL6loqQIcCWUrioxj6eHmEBAg1nJwGQUEReYGuh5NUO31a/ld5TSmWAdXG01xVSw68&#10;rqR14azKv2U0TwMLj6KrgyLt4ucanXAxMye3sbU182E6lqWOYcnBaRfwPCU8V028dgD+nBZTXpMk&#10;jaQqKCMlVLQkkQzxt2KIEBD6ORRbSoN8VmBGKK998G6sIz3ramx80PTMKDA6oRH+mffS7J1N/YKc&#10;nb3NiDR1DFXRwVOYmh1p76WjSZDAMZW0GMpcE+K9whRjOx0tOlRa/ZSk6u8K0NPq6Au/LEwOjA+3&#10;Ap72t9UsjHXMvn/b01w53FkLeAos/Kf3HSufBtfnhrtbnk0MtKxN93/oru+oLwV/mh1tA8IWILW9&#10;vvT25dDslBiA1NG258sfOj50vwBIBTEz3Lw01vm+r2mov+1uzh2QaatrysuK72ZeD6vJvVh5J+TJ&#10;naDSVO+SVP+K9OCKjNA4H1HKpcip8dHDg73Px/vHB5u7W4v3M1I9XKxdnMyASn1W/ODOjYSo6NCb&#10;adeB8UdA1eEaKgCpQKUCpIL4uQPYiv9BVSIGKW4BIGApeAwAK5/NcHV06u8d2N89AHUdIHV9e29t&#10;ex8E4Onqxi5A6vCHcbAFSP0iXv/uaHFpJiIyEBiwgy97UReDjK358VdDYy6F5jzKflJVWdvwfHCs&#10;3S1U38qHZO6NQ+mcNPLVMg8ia/LOa+nJ6rngjDwohi5MCBUkbWUoWexKUCxZNdx5LEeJIlSz9tXW&#10;tsZwbHFAvZp4sozcmTxbnNCJTDRUxQrlMboyJt5kfTeMoQfGxAdLMpM28tJyitRmmKmwrVS5NlC7&#10;YL62lRbdFGEXom8VIACh40C5//RWfUe1s59t0o0oUzs9Kh8PFAqUoAw0lxZTDceFUnThOlZUQ3tW&#10;UJKrgT0LyEyCQMPUjcM2RXCtMSieAkFf3cCZIQSs9DMEVMVxYUQBAqcNB/BVA5paW41ujKYawVkW&#10;GJaZloWnAKjU29mpH6fHJyanAVJ/wFQ8gBL4+p8q9WdvX/H49IPPALPgIf7T188/h1ocfhGvZL7/&#10;de9axiW6LhbDUofTFAi6moCegJugvDL4RCQFiaShIGR1KFUFIFUZf0EZJ40XaFl7WoRdCvaKdBE5&#10;C/E8TQB9noglsNDGcCBUI5ByiFRTLFEPDaq9KlbeyEZXDSmnDpfX5lGEenwfH7/Ei0kMNoVAQ7N1&#10;WCI7U5oOw8bLmmfGRHMgZF2kWOVpQwBYMSwNVYyUKkYSp60OlBfgBQg16C8uur/05WosVZxZK/kv&#10;ANCNor+ulv4XiJ2KvwGYAtG6VvSX7fL/z3Lhfy4//vu7HPmUCBSddRZJl1DBnaLyVXWAUNVnX71+&#10;ua3z9cb2kngNgcOdVy+q+9vftjQ0iqeD/fb96+dvm5vrnz8fDY+OdHR2N71+6+rqa2framRoamxs&#10;DFy/f4B3gL93ZEjgtUuJ926lPr6feffujYgYb74ZFXgXlEANylay9he5RTgASQgc9BmFP84qnkDR&#10;IHg24pTsPySUTgHZeELq9K/nfgfx77O//X7mBJ3NjU+49ORpWePrmrzSexgGuBBSipjfVcmnUDx5&#10;lEAFxYeSDXBEIYFvyVUnql6AnlXGyVP0CTg+HEZXgNJkNUiAX0pymqclVH+TUjstD5WUkD8NXP8Z&#10;uZPA8svBgBOXRzM0ZOFnFNESp5X+CSUr4HkwUD4RwIWQFc8o/vu8yu8KCAlNkqoSWgpYE3At1Aky&#10;AIhUIQJcDmA4HL2dI+MScwtKSp88S7gSD4w/hqXANNLUtcbp25FYxnBV7O8ouhRAKoqmDHKhAuKc&#10;nZ+IKIBpUCVZ5kg0RxrPUzSyY1zPiPYKtDcUaXv52L2oK3/1utbaztzdy9HNx87K0cDQghkQaQek&#10;rqENQWiNYelD1HGn4BSAe1TUFd/k9BiQxfkiBoqqoYQ4D1SqlMqvv8xP9g73vhpof973tnpxvBMg&#10;tbf56fvu+ul3b/rfPJscfrM6M7D+aaCzsexDdx3g40+kTgy8Biq1u+XpaG9Da31J9s3Y7JTowdZn&#10;I29rNiZ7x3teTg+8etdaOTPUtDbVOzXS1tn2KvtBZllF8bPqip9Iff7oUtmtwIrbAQCpBdfFUZTq&#10;D1TqtcSQ8Q/vAFKPDne/Hu/8+XXrYVaqj4e9s6PpnduXassfAxkbHhZ44+ZVAFY0AgJTU0KBAg/T&#10;wGpCwFYLqv5TsWKREBwKikNpErTEDawgqAQMh06xNDXr7uw6OjgESAU1fGvvcGl9a2VzB2AUxObW&#10;HkAqUFn7x5+PxQv9HywvL4ZHBAN/urG3EhrnaWjDsXYzu19wLzMno7iiqKG5fnCss2O0yifBwCmS&#10;aeQN5zgq6HpC9b21tB3hFDNVqjmEYYaGMhSgVCV9R20EXVGLAy6wPJajBq66uSebZQ6nm0FoplAg&#10;TpnmSLopHCNQBNqTagxlWyBophokIyWsnoyOE5JrBxG6IE29SXYhbIa5Eop3Ton4b03WBQjjgqEb&#10;3SKQp22PZttgLP0FYdc8nYJMPcKt7HyMRS46KKYa3QBL1UNyTLFscwyQyUxTJPCeNgG6Zl7abHO0&#10;rj0JFDK6SFPoTCQaqEuh/g2Qqm1BsPE3cg6z0rGiC22YXDOKsRMPrwNHcVQZJlp4XXWcUF3Hjqxj&#10;TXYKMM/Oy5pfXQTWHnBzc1OM1J+tpeA/EACsYCte9uvzn9s7e5vbWwCyP8f+AqEK9vc/H2zsr7+f&#10;HeKZUOl6WiQdTU2GoipBlqyLgpOUyVysKloZSUOoEVQwfPG4bwhdHq+LpBoRhHb8yBvBoVd8zb30&#10;+TYM8ZL0JhSKEA1QqOtA59tSSMZIDB+G4cI0KWpoGgRL07RyMObxGZZWpt7evlEx0VwBg8zEsgRM&#10;bQMuVUB3DnTiWrAohli+NZWsj4QzVUASAmpLResCEDsoBgglLFcVTpfR0ZfyE/1H30OVhbJT2+V/&#10;AxJ1vfAvSwX/sQj0KYBpwV+2SoBW/Qvw/ov5f1kr+nX0kVqIowwWf4ImhALcWLjyyNownh475fbN&#10;0Kiwvnf94HTtbu/lPyx40/i2s613e+NnYvq8srLyY2WB4/X1zaHBUXc3H2srBxNjc5FIBFSqn6+n&#10;v7cHQOrNyxcfZqYX52ffy74RGusmtKYJnWhkU7gaU5phhXeNtbXxE+laM2XhpyUhf5xT/VUaclJO&#10;8xySqiGlduEPmRMnZH49JffbOaWTZ+VP6ejrxSckVVSUNb1+kZl7E8eCAKSq4k8rE09BGJI0EzTH&#10;gkozJNEMKDQ9kjxCWgoiXrmaaULW0obidGFQhhyMLofiKMsjT4NQQkkArSqhfEJa7dx5RYBUGUm1&#10;s6fk/n1K4VdxQwpZHieAggCpGs+DqBOkVLCSGkRZCEkeaNKzyr+BjC6wpNGMtKA08V17TZq0JlUe&#10;SlC1dbePir94515u9ctX0UnR6hggSGUhhPM4jgKWraiidUIR/g849Zw67qwyWgJOUVJEnncIMGWb&#10;4FgmKIYxjG0CJ+moEkFGYEP1TdnXU+ObmqsHhtpLygvsHKwd3W3tXCzMbHURRAUiR5VpAKPrq9EN&#10;VUkCRU3KWRjpvLYxxtheG9DAwIYPJ6spaF6QUvsDUFURAYw/EJ6DzR8Hmj70NCxNdAHjP9BaPdbX&#10;OP+ho6+lauJdy+bc4MbsQH9L5URv3doEQGpdz+sngKef3rcNdb4YG3zd+bryfnri/Vtxo50vhlur&#10;N6f6Pg02AqQONJeB7epkz/LUUE/n63v3M57UPK16Jlap2alRLRW3itOA6w94mhH4+IrHo2R3gNRQ&#10;Z93kuMCRoW7AU6BSvxxtHh+uPsi8GRoI8rFVytWYirzMtCsx/v7u128kR0YEI2BqUFVFpLqKmKQ/&#10;eAriZ7sqQCpGDFYYHg0HAcD6s1FVyOe9bmz6Aoj55TOo5DsHx6uApHuHQK6KlxvZOZj+NLu1B2D7&#10;ZXv/YFs8D8ouqHgfp8bG5z7YA0I58lKzb8yszeXk5eSXFLx+29w70vHk1YOAi6YW/niei7LQC2YT&#10;TbcIY9hGCwx9yBx7NBChEJY8jKnoFG6B0laE0KTQbCVAIhMXBsMURjZU4dujzHyZGF05rFARr6eq&#10;Tj2H1VFCasuiuDIsS020AGyhFJGy0AXtFMUX2MNNPAlcWw2aSIltCSXqKxEMVACOdVzwMO55ookq&#10;1x4r8mLbBQtFbgyBFU7bgqRrxxLY0LiWRI6FlsAOD0gtsMNSjNQBzV2jTAC7AcHJhmokIzWmBZwm&#10;0qSCpwYQmjHCyIVj5WvAEYn7bPHMKWRdOF4HRtCFgl8BY0gBdQzeY+mlk1uZWVVXuQQ86sbOxuY2&#10;8PWHh/s/dKh4NSoQn8H/xev5iBdwOjj8sri08oOzYuP/E6mArV+/f17entE1Z2LZGnR9FFD0QJgo&#10;oM4TuAhxawBZE8FAUvRIWjy4BkNJkSSJ0YWjBZo0Y3zAJQ//S646TgyWFQlCUyQK4DR9LaBkkWwl&#10;GEsWyVfV4mtAKIpIujpQRngG4sbtizQmwczcGBj/yMhIgFS+PsvCTgQnIFBUlHuoC1kPr2vPZprh&#10;ARrksecAVTEcDShJBsNWVkCeVMGdIwjUiDqquvrnA83+Y6xYc67ot6W8XwBSgVBdLvwLiLWivy4/&#10;/mW98L82iv578dFflgv+dybn7wM5Km6iM+qwf0NwsgiahqWbUEdEsXExT8tKTbyamF9auLwiPoEP&#10;7uc9qawdGZlcX9/fFk84/3lpaeXg4ODntCmbm9vu7p5WVjb6+oZAZXt5ePp6egR4eyREhKVduQT8&#10;XP7jjIy7ycGxLlxzPM8Wz7JFKzHOsO1xLBusua8AZHc0X/G02t/USJKK2PPapiQDRwHTmA4yE9uM&#10;RDdAgyBxkZYOFglJiWVlZa8aX6Tdu4KkKStrnVIlndVkSSG58ixzAt2EgGTBSLoEGFkV2HYVrBTd&#10;AEPURZH0UJpMFYoRGmhVFYKEGkFCEvpvFcz5s0r/lIWcAqJYDnpeBnIOWHuAcgWklITaifOQ389p&#10;/BNClVHGixcFwPPVz6r8Qwr6uypOCmhYZYwkSOf6jmzgmSgGCJI+VMcaD7QqkgpzDfCKu3jtx9Cp&#10;puDIUAhWBYqX08BJKsBPycFOqGHOQfGnKXxlZfRJLZYK8BagXDkGmLBFGGNnprYpyiXEkKKjAbJa&#10;SIx7R8+rT7Mjc3MfNzYW3DyceUKurqHAycvW0JIPI8irYy9wzdACSwyScQFBl4CQzgJqk3gaAjMS&#10;nKQICqeqlhyMoAwuqwZOWgF+5hexRO18CYz/u/bajz3177tetteViFtFu+tbnhf0tjyZGGz69O51&#10;V33BwOvimYEGIEWBjJ0aaf30sf1dTx2I3rbqO9cj76fFj/c1vnvzDCB1+WPbx67aoTcVYLv4sWNx&#10;YmCw7+393Lu1DS+ePa8sL865mxLRVpVRejsQGP+qzCCA1IfJboU3/UKcdK7FBwOkHuxv7+6si9dc&#10;OV4veXzPz8sRqNTryVEAqXl3b4aG+t5ISY6KDIGqKwGVCpAKvP9Pnv6Uqzg4VAsOAQHAikfDgFYF&#10;VCXj0DSieI64Z1VPvn0BKunLD6SKYbq5e7Cxsw8UK9BQU9MzQG0BA7u+vbW1t7u7dxAbl/Du/Whl&#10;bUn0Va+AeCdHb4cPM1M5j3MfFRW8evNmYGww/1lWYLItzkCCYadIslAMvO0Q88DXJ8XWJdGI54Ix&#10;8KJK4f59Fv43OF9KhX4CIZDU5AAiKOD05NACKSjrjMAB7RguEHnSMAJZOFsSzRNvFXC/0UzUjdzI&#10;HEu4bbC2jgOa74C0C+MCnhp5YKwC6Hw7TYaZOpwtAVjMs0PTLSEYQ3m8iRLBWMnYh0o0VKSYqDiF&#10;C/l2BJ4NGfh0vK4qTgcUdwhdBMULlTiWSKqxBsArz0YL8FToSOBao3k2KPCKiQeTbYEC0tXEnWMb&#10;YKjFVRXYUIBqA4RFa6tgeGpMUzRKW17bEkPS19Czo128HXUzI2Xw/QggwuraFrD2oP7/1KcgxOuj&#10;/Fjpb3/v+PDgy87uITi9IJ8BU3v8BbxN3DIAFOvRt4OpxfdGtjxrTwNQB4BgQbPUSDpIsgCJZYs7&#10;eyOZKKIOXpOprkSSkcOfV6XKm/oYOEVZ+V52tg01whpA4HwVDaaCMv4CQL86WUqVeEGDJoPmqZIN&#10;UWpEORRDQxklgySq0zgEgFQGk+Lj5Z2UGM8T0JhsHF+fQ+fSeEZcBz9bLW0EELZqdDlliqQ05gxQ&#10;xBxzIlZbXRF1CpBFCXMKRpWi6UPo9H+GW/1lNE95Nv/f4jv7xf/5E6lrYrn61/W8/wBI3Sz6+1Lu&#10;v9YKz849OD30COVrqwiBi29qwykIcxdDqkAr+kownoXCMhD27lbxyXGfFmYeFxbdf5T/fmx6bnFt&#10;dWMX5PiZ2UVA2+XlZWD/Bwb6bG2tLS0tjYxMrK3s3V29/Ly8g319L0ZHAqRm3r766OGt9Myk4Fgn&#10;PTsS3QJOt4FBdS9QbCBUaw2+C0bXlYA1UAS5k2GG5Fjh4EwFkDPwughjdy7fDk8yUNakn4dTZUU2&#10;BvGJcXl5BXV1L5JuRGlS5CBECTXKWRXSaRXyWYIenKSvBc4SiHMqv0uo/4ZgyOvZUUDB0KBII7VV&#10;lSnSQEBIaP6uhDsngzwhBwJxShpy4oTs/5xW+Ndp+V/PKv4uDZU4r3paHiF5TuM3Rfy5C7BfMXwV&#10;TaasDOr33+T/UwL6G5KtgmSrqZFkmSKChbeengMDwVFCaCuYuLNELjwcGx0UG5mWkfMwr7Kh+a2n&#10;vy+SrImkqMtCzigjJdUxshpYGQRRHoqTkIX9G0GVhuAv4LRVtUVYso6GBgHkaRW3YFMqD0bjIuyd&#10;jWtfVoyNDb0fHfw0Pe7u6YKnYAUG2o6eNnQd4o/bYtJabFUkUw7NllMnncHzgOD9A6+tbO8l9I1y&#10;UERISaiclINJgLepoCVUtc7/0vO2BohNIDzHehvGu+sne18NNj8d6agdelvzuubx27qiwdanY93P&#10;O17kdjy//7FTPCUK4C9A6vxk93B/Q1/nc0DVG5eCsm7GTAy8HnhTtT7RszndM/TmyUjb0+G3VXOj&#10;byfftQOVWljyuLL6yYv66uL8rNSLga+Kb5alB5WnB5Td9s+76gmQmn/DJ8rT4Eqcf1fbq43Vha3N&#10;ld2txaWFjwUP0n08bF2dzQFS79++fPdmYkSEX2ratbjYCGUFaYSa8s/4f2AFWxAomDoSqqYFVwf2&#10;H4OAArkKhCoJi2LRyLkP7wPjL+7f81W8muvu4WeA1J/3+je3doZH3u8d7C+vrqxtbW4f7Owf7sUm&#10;xY1MjLzpe+UcrO8dba5rLmh425KZez+/tLSxtbWh7VVIkoeJB5XnoGHsjxX6EoyCmXbxhjG5Pr6p&#10;5l43jM1D6SwHiDz17zDBSaqVItFMnmEFAdSzDQdWHUEVqQocMMYeJOtANkZHGsW7AEBJNlICAZ46&#10;hPH5dki6qRp4g7hZ1p2o76LFsVbTc0bbBLGN3AkuUUII8yzVHGIeyAJIZdpqksxUuA5Ith3UKogR&#10;edtR34XKNEcB1QkgaOBMA0IVzpYGDk6Lr/BTnwI5DJCqY4/TtkIZu1OAgDV0pRi50Y3dGXZBejYB&#10;emTgeozRIIhCGBALBKEGnCVD1FMH/5whQvDNCdaexkDXpN+7190zANTosXiZfiBIxQ2oIH4iFewA&#10;pB7si5G6s7v/oyng29Fn8TLdAKniNsPvR0MfukS2/Iy8K1iOGp6rocXWIPERBA4My4QSuVgIQQ3F&#10;QijjFXA6cC1dKLD5FBGGYYqxCzc09eOidJVVGTJQjjKohMA2ApMI2KpGkQGhSpJVJcgCjwkEBYYO&#10;p2sT2VzxFC0+3p7xcVF6emwTE56DsxUQJiI7EwNbfUAKHUcO0LxIgYYM9izAtxYPSjVEqxPFa9CL&#10;OwxRpVB0Wa72H+EWvwznyi0W/wHU6GbhXzaK/rqQ/8t66X9vFIkXaAFIXS/4+0bB2Yk7v83kSrzL&#10;w3rbq8AxErIQaVUtDVnoeTnoaXWMtCZRAThrjiEp/nqUf6Rf6r1bgVGhdW8aL167Mvbp0zpQql++&#10;9vb3ra6vNLe8MjLWc3VztLAwEwr1TUVW3p5+IQGB4UH+l2OjU5MvipH6OP3OvaTgBBenMCO+I55k&#10;roYzU9bxxrFdEHreRGM/KtVcnQDsiBVaFn9CCvVvGdwfcvjTWkJlkkiFaqqiyTpPEqi7+NhfT7nx&#10;8EFeS8vriMQAVawElCIJo14A151iDDf30XMKszb3NNKx4Wix1aVgv2qQJJhmCJY5EsKQVKFKkYzR&#10;OvYMgFQNiqwqUUoRfVYBdQ7Yfw28rHhWQI2zMrDzUpDzCkiZk0q/aVDkVUgXgEqF0qVViOe0eMrS&#10;iD80GfLgCmoyFNHaGsBjGblwQV4HSEXxlFhmKAMnjsCcH56YkJaV+6igsqt/SM/EQAOjrIKSAUHX&#10;xRPYaEmVMyclf/RqUvm7KuY0ICC4ZDiOEox0Aexg6Ap65hSeAZ7C1GRxcBERARl3UiNCAh8+uGdh&#10;LaKwCAIjroWzqRYDro5VABocSpYH3xD8fBxPiaKngWbJggP6hJubOnEl1U+elP3XKfl/ymmekVL/&#10;XQ0j8cv4cMvkSEvHq9LFj237c4Pr450T3S8P5ofWpnp7msq6XpUMtT2Z7Kttr73fVnPvQ1vFSEfN&#10;yqf+7aXRndUPC596B3tezkx05uVczbgRJZ7Zr7fh07uWr5vj69M93Y2l4AhL79tnRtrb39QVFT+u&#10;flnztLq8svQBQOrryvSKjNDy20FPMoOB68+/4X3vokuYq+6NpMD2Ny+2NxZBrK1MLs6/L36UCZDq&#10;5mIRHeF560rEzYvhUeEAqVeuXk1QU5aBKMr9/yMVpaEK9oFQBTxFQFQBWAFPfzSqQoFcBUIVIPVW&#10;2s393T0glICGAv99+f4d2H9xQ+ruAajto+8/ArMPSvDm3tbW/sbC2nR0YjBw97vfF5PuuHnFGpi7&#10;63mH+2Y9ysnMffiq7e2rjjoLD45dCNvUD2vgixIF423j2f63TQPSTX1vCXneSvr+EMtIHNNBhuOk&#10;iDL4g+8GMfQmmAUwTHxpNAsNliVCz4kIWGYTxNF1RDPMVAhCKbKBNNVI1sQdZ+ZDtvCj00SqBD1F&#10;oB8NXUkAo8YewNPBzX1pQnuUc6QO4Cw4DjD+ogCGeTAbVBsDbxLFQkXbQdPcn862goOyDnw6xRBq&#10;5MrSc6QBMuJ1IFiuKparjGLJgyJi5Exlm2qautMNHIkscxjbQhOpLU3UV7P045l6cpimSKxAFfxD&#10;rhVex46MFSiDAMWLZKBu6ELnmuIc/Myr6589yM//8HESuHsgO8XDpb6KG1MBLwFbfyJ1fW17fU0s&#10;Yzc2t8Wv/Pnl/6lU8f6fhy0ddXpmTJ6IhNNWB0jFakORNDU0TZXAgQO9AMGrKqHlJGFn4Awgt+FC&#10;Ow7NGAdnydFNEVCOtBrrghJVUoOhpE5RUCfJK2hdUMHLKGAklPFS4KkiRlINJwcjqsCJ6hwd2g+V&#10;SvbydAkJ9CHioZbmupHRASxtioWDqYG1HoaLJBvj8PooCFsJpq2mQJBC8qDAz1INkYbObKDWxe1x&#10;BihrC6Ukx/8eypFcyP9t+dFfN/L/spL3y3L+L2tFYraCp2sF/7le+I/Ze/8Yu/Ov4Tu/t+fA7E3P&#10;y2n8XVrjvCJSTkrjlALiLIwkr2fNRNAUiDxNoRXbwtXIJdDeLdjx4q34G3evxV2Nn1+bX9vZeJif&#10;W1hWQKYSqHSSnYM1EKoikZmtjaOvt5+/pydw/QkRoTeTE7LSr93LvnErMxGoJ+CRCUYafFeiRYTA&#10;PJxLs9M0CWDQrDXReopwgbwGR+o8+p9QbQktfQW+M4HnhCebq2npyYM0CSy8q6/Tvez7hYXFTU2v&#10;/CPcoUQ5LY4yywTFtyHyrckCGwbblErXJ5J1tIgCOElXA8NXAoVT35lENoJoMGWwelC2BZFkgEQw&#10;1YA/kIGdldQ4c171JNCkcvALylqyaCaMwEPCaKpa2lAUR12NJKmAOaNCkIDSZHECDWBQICQZKegJ&#10;oH/l0OdUCNKGztqOISIbfwOQ10mGMD17bZ5IJ+rS5RvpD4rKauqbmwgMrAZaAU1WBUKVY0jBUGHn&#10;ZP+4oHhSTv2sPOSkBuYc3wQLFKsG8BzYs0SOqpUz38nLWM+YwuHjHZxMe3paAFKd7KxxWCSZhiXQ&#10;kEKRtp2nhRJSWk7znDLmggpBEkKT0mRKwxmSGK48jquA4cijGXIEbY1zyr8BpCKoquAsKaLOKCBP&#10;/tLZUjnQ8QxI0d7G0qmeF6PNFcNNZYNNpX2vil8/zW56ltP+InfgdWF33cPOmrt9DXlzw817y6Of&#10;t6ePtqcWp3vHRlq2Vt8/Kc4A3v9d9wsgb2dHWr7vTn8/XvjQ/aK9rnC6v2nhY3dby8uHufcqnpU/&#10;eVb2rPJxxrXw4TfFZenBJan+QKgCiZqd5HQnzj7CXe9qvF9bS+3m2vze9tL25szq0oeqsof+3vYu&#10;TqYRoW6pl8OuJwbFxwbevHkxLeUii4aFqykAqv4Eq6aKIqAq2IEqyQOewjVUfghVcaMqiJ9I5TCo&#10;CfGxm+sboMLvHxwBAuwf/5xo9fvq5hZ4ZXxyYm1DvGjr1v5mUUWeb5izpZNe9JXAGznRQclGXnGC&#10;iGueLkGOqdm3H5UWATXxquulvh1exxHKtFKgW8tyXVT1/TR9b+qHZhr7pHJ0fOR1veVNQ2E0m3MU&#10;qzME01NMO1k9N4RztK5jpMDYk+yTaAFlXMDqKOi74Cz9Gdo26tqWygS9szRjGT1HGNdWA6DTKULH&#10;2J2GF6rQTCAmnmSqibK2NUzohNFzQOvaIX0vmrIsoXwnrNCdpOtGNPShcBwQUN4ZmqUq21ZT35nw&#10;89+C/G/qwacZaaG11aiGGE2qIoqprEmTRTBkLb24LmGG+g4kQFU9e3HfLKBV6SKovjMFaFUgbEEY&#10;ujB51gS+DV7XnoTkyCHYQNtqUPUhHBMMX0Qbm/k4v7r6Wby6nXg2b/EDkBLs/2grPfp8fHB4vLYq&#10;nj/6x7p4Bz96AoipCpAK3gb2Dz/vxiSFMXXwOIY6QRvKMSagGRpEHpLGQ/MMycbWOmpoBShBGUZW&#10;1qQqAaoi6CoQqgJGW0WZcBrOkQH4gLIVtHQ0EWx1OdQFSdg5sJVHS8oiJUCtRrLUAVIxLCiw2DQO&#10;jqdD53Aopsa6TnamRKyGva1hUlIEgYzWMeZxjTk0QxKcpYbRhaN0YEgBTEuIwAqRGgxlDZocgqPC&#10;taJh+TCBCUGPd/qa+/+O5ykuF/yxlv834PRX839ZKRDHRsF//ETqSt7/LD/694f0//344FzrfbiN&#10;+XlV9K+nFP8BEoMi+rx4SVGaEkdEZBrhIARZe1+Rvb8pSQdhGyCy8xPZeItMHPTDEgOvpF/KK8u9&#10;nHJZi4D2C/C1sLK0s7MDSLW2tvXx8g7x94kLC44LD8y8dT33fvrde9dvZiRFJfu5RdqaeAscYsw8&#10;rzj6pjg7J1m6JFjYRRnjDDVgXDmQgdTZEorUExBtCYELkWmjxbbToplratCliAJEQHgAQGpRUUlH&#10;R5tfmLsqRkYVJ6WkBRT6BVnUWWWcrDxaGk5VRzE0Lmj8LgP/XQrxLw26BMVEA1wITW0FTW0lsiEK&#10;r4vAC1AQiqomRQ1CVIWS1DQpGooo6TNKv59T+R1wFlwdJax47j459BlZ1Gng/dVI0jC6AlZbHclQ&#10;AucHIFUFK6mIvcAwwXtE25p66Bi7auN0YVRDko65YVB0wu17+UXlz6peVnH0KFCsjCZeVhF+jsRF&#10;aqDlpFXOqMBllDUlZdVOoSlKGloSKIosnCgFIvG6/617CU2tFddSI0Tm3K6exp6+ZhcXKxaL5OJi&#10;I7LQAUQ2tNYROQhlYadloCdlEX+oks6rkE6rUU5DKGdUCSc0qRJq+NMIqrQ69oIs7CyRi9ZiQlB0&#10;FXU8yBl//NLSUNDWWNzZUNz8JLsu/+arwrSm4tst5ZkNJber864/L7zZXHWvtfpe85M7TaU326qy&#10;euoLB948mR5u2Vx89+lj22h/w+rcQFVp5u1rYcM9tWO9deN99Uer779/Xfg03NjzuqSvqWzufXtX&#10;W/3D3KzyqrLKquLK8ofgzXNDL8rvhFSkB5fe8gNIzYp3uBPnCFRqcqxPS2PV1vrcztbczub0+spY&#10;TeVjf09bDxeLyDBXANzkWL+YKL/r1xMybl91c7KEqcgh1BUBQ4FKhSkrgC2QqGKwQlRBAKSiNTV+&#10;UBVK0NKk4LX4HGZoSNDK0vLBkXg+KqBSj8VrfH/d2tvfORB70ompyZ3D3bXt1RevavPLHz4su+MX&#10;61DR9ACAiWen6hTJtgsy8I5yv1uQXVBZ8rT+WUV9IVVPlW2lTDGVJptK0Kxk8KIzXAclvpOSrpuC&#10;vqeiwEWOZStBtThLNjvNtpHUc1WjimQdwtm+lwzjMlxdo0zMvLStfDi2/toccw0t3hmyoQTDVJpv&#10;q4LTPc02VxY6INwjDZxChK6RIrtgobEnFaMrQzNRx+nK43VkhPbooKuW4BW8oaomV1qefEKG8G+A&#10;VJYdFCBV2x7YMRgw8lgdJRN3jq41DZCUb0Ej6SBBsIzxQB+hGAp0fU2vKDOmkabAGgvkqpEzkBjK&#10;ILStUACsLAsUiicvsCfqOJCA0xfYEoDLo5nAaIYQoS2RJIAkpUZU1JTvfxHfgzr+/Ofe/iE4tz9v&#10;TP1Y5OPb4fERQOruzuHO9uH21v7x8RfwAEr2R+9U8BB3CVhZWwwI8+Ib0dAUZTwHgmaowkhKwKqD&#10;V3RFTD0zbWm1c1CioiZZUUVLWhUrq4iQAltVjCSarQDkA15PDdRkNCAgDw6cuxpBRR4lK4+QBh5T&#10;k6KiTpD9MU+HohZNk66Nt7DSMzLS5rEJPDYej1Fh0pEiER+N0SAzsWaORlCSiiZTlWKCIxtj6WYk&#10;qojEtKDpOGoD+69MkFYCspcsp29B5TN/u+n5j/FHsguPf198+F/LjwFS/2Ol4D+W8n5ZffTLet5f&#10;Vx7/50LuX2dz/jqW9bf39yVe56A9XFRoeqrgC4OsRhbCMBw1Gz8zhhGNY8KAkdXZxlTXcFsES5Fs&#10;pEk3QfKsSAIbmlOQeUCcu2eIM4NH5+hwH+bl29o5WZjbGBgYWVmae7u7+Lu7xIb4J0aFZKRdu38v&#10;7V7OzbSs5OA4X+dQe6sAS/d4V6cYRxDWoVaOkfa+yR5WQYZqjAtQjow684Ia67wK4zxBBNd2JJsH&#10;6tiFGVv569t4m4XFRNy996Awv2RgYMAvzBtBgajj5dXwMjKIs4oYaWWcPDi9SDoMUFUKevK82r+U&#10;CWcV8CepJpocGwLLHMexoFAMsXCWhhpRQRouQdDBGLvo69kLdGy4XAuGeClAgvwF6GkQgKoX1E9e&#10;0PhDEvLHWZV/KGlJgFDHSYPLqqIlKYc4Kwk5cUL+f+SRZ+39jX1i7E3c+CwzEpaP4RjqxybfzHxQ&#10;XFxRVd9cQ+FoAilKYCuoY8+TeFB1rBRgqyLsDOCpsqY0ICxUSxpNUsRQFalcqJO3oauv6d1HV/vf&#10;v66svv/uQ0v96zJjU1Zu3q2CortkFhpFUtM1Z4oc+DCyLFlHA8tTgNHOIVhntbgXlDD/UMUD0P8O&#10;p0ky9BBaDFXx7VM2jMDVhFPltRigcJ76ZXyk6eNg3czQq3fNpW3lGa8LUhpyrzUV3Kx9fLWu6GZj&#10;RfqryvSGsjTg01+XpTYUpbyuyHxRfLu5Kud9z/N33eJYmelpqctPueQ/1v/yfVftcEfV/MjrL5uj&#10;s6Ovx/pevKl+MNL1ovPty0d5WWVPS8oqCwrzM9OuhKyNvc695gVgej/J+V6i0+0o65RwK09z+uVY&#10;r1e1xdvrM+urU4Cn6ysfnlfk+rhZuLuYRoe6Xo70vJ4YEBLkeu1abHrqxfBgD6iyNBCqqrJSQJwC&#10;kgKkAu8P2Pr/kAq8/0+qApUKkCrQZgX4+34YFTeYihcu/vJ1c+9w/7N43XlA1aWV5fmVhf3Pe3vH&#10;O286mh08rP1j3VzDzKz8+TpOaENPpNAFKXRkuEe43nmUmVv6uLGj6UlDEVGgSDeRxwrPIAV/aOn9&#10;rqX7G9X0As9egWV9gWZ+GmfwO8HoBMHwFM1Mgm0pZeAC5dtooLlnTT0J9kEcgFRrfx27AL5vvKld&#10;INvUE+cczjL3weg6qCM5f+B0zpP05AydCO6RJg4hRoCq1kF8goESgiMFrBZLBNG1Q1n40SnGyiQj&#10;NQhbSoV2Ro11lmalQTCRBzzVc8WSjVU5lkjg4mnGCIoQgaArU4RoZYykKk5aaMOEkmTQTEWARTNX&#10;DoImg+cpEXWV8AI5oSOOqK/EMocDXWwTpGviyRI6USAMSa4VFlCVLtIEjOZbYRhGmmbO2pl5N56/&#10;qtnc3wdI3drePzr+sr65Abbg9IIsJZ5i8ejw8OjzZ+DtD77ubB8AnP5sbwVI/cFWcUMBuBTZjzIN&#10;zLjWLgYQnCyGoQ54Kp4zjYHQMRIjVRUhraYlIwMVT7gJeKoAl9ZiwOEUJYYBmqijrsVTJOprwhjK&#10;aA5MjaikTlSVQ8pKQc5LqJ2S1DgFfqw6TkYJJQnFKBAZSCMTrshYW2TIMdShYFDyKKSsmpqUiroM&#10;i0/RNeMi6RC6EZ5soCWmqgGOYkIk6mEAqdFcKDg+hKmihJNUR1+goP+a5vm/Axkn5x7+vlHwz6Xc&#10;vwCqLoF49Mvqw7+s5P5l8eFf5+7/9dO9/5jM/mdf5oXn6djEBL5rqKGONR7OkhOP8jBA4HWRQnsB&#10;SZdA1sPr2HC0LSg4oTpBX42grw7nyAKwMkQogSXF1lukrqViZGEUGB5uYe1gZW1vZGRiZWnq7mLv&#10;6+YQHeKXHB+Zdv1S1p3rd7NTUzOuWruZ6doI7QMdjdxMRd6WPDshw1zbyMPMMdwBIJVoDFGmnlVj&#10;SEhq/VuZfk5LD8K2I7NtCdq2RD0npp4Nz9Xb/UbKrbxHhYODgx5+/1+m3gJIjitN19bdHTBIzd3F&#10;zJlZCZXFzMzU1cwstVrMzMzMLIuZGW1LMvN4PLizOwuzw2MP7P5fSjdu/I4TFa1WuVSVlef5njfz&#10;QD9lxygnIqW40HhaFtQqhVGuMSlRq0pCsYRUrdLGRbxiuZ3rLBoLA4l8f8IQIauVFWNEr9epq9hI&#10;FTA01OBKtAX8RbshpAV7NYQIS8ygMEnqFBVsVQUXqQCqymi2xiRQGXiyl0P6RdoanqaCGUqlKVMY&#10;uPV90dbhTKE/PrJgfPfIyLL1O7btPX7x2s0L104AKyk71+gVmoOyUEGPmDgqPRs1cJmx93qFRMPl&#10;ycpkaLXBKXMEUXj0RnUrNsxYsGLCrsMr1m2f0zU2M2/5uEfvXJg+fwDVi/QOdazeFcpbow1WbxY3&#10;BISUj2OOCBBbmcZapjKXSXVjnAk4PxFAKgQpqP1Q6U1BjdbKl1EVo/7lJ09/9+uP/vJvH/7k2cUX&#10;F3d/eHnPkxOb74KfHlhx7fCqGyfW3zq18c6ZzffObnlwZsv1I6vvnNh44/jGa0fX37+w6+HVfc/u&#10;HweS3r20d+2icR89OfP29cOfPT336eMzv//lu7/+6uHPP7717NaRxzeO3r5xcs++zW+dOXbq7OHD&#10;BzdtXj3tdz97un1R9+ophQ3TG7bN71g3rWnphGJv3r5s9uDtq8f+89++/o9ff/0f//b5r3/16f3r&#10;pwCp/T3FWVO71i6asH317JlTB9euXbh5/ZLpE/pCbjOFyMFVoTF5/+V1VWArpH5or6j6ylUtetJh&#10;1ge9rr7e7ufvPgOkQj//7h//Azx9ZamgVL/691//1+9/88fv/vDNv/y4b3z32h0rCt0pa4JI9tga&#10;JnvSQ8bcOGfzSL5/Rt/mfduOnDv+4PnDKw/OpNvt0RbCmhHY89xEjyrdq/aVBP4GobfE9jdyXXmO&#10;I8vxFIUQ520priMjTnearXG5M6325jF/kYw0GeKtxlSHKdiARlqwfK++dcRe7Dc2DzvbJwVcWYUh&#10;JMp2uTKdbjBNZ14baTPbUgh4YqyFDjfh3dMigSZtuM3gadSZMypzVkFEWf5mxF1SM60edeQRfUQa&#10;bDT56010EIGwqfdr4BGCv94nB6SK8HLUyks02hmqJhTRZp0pLgFLjXeYAdxNE8OpXvvL1QnoWLsl&#10;0moCQIOohhv1qXZ7rt07OLX98q1LJ86d+6/f/P73f/jLb3/3B9BS5tj+9e+/+9Of4aj+4U9/BEsF&#10;pP7pj3/9Exzrv//PK6T+7/8yewT9z//8L7D1u799u37r6q7BxgUrp9AujStmcCcsRg8ZTLoyDdFI&#10;1qPAOXKSjRiFGoNISYnlhETvouxhvTdt9Of0tjhCB9WmKA5IpQME+KmUFAkQDk9dJ9cxIxMhwYH4&#10;mD14Iu9vaEoAUrtaEumY2WiQ0EYJQcsJgyrbGIsW/I64wRKjjBEoe7gzbTZGKWA0IMAYxv0lhz5G&#10;aN1yKVLlMvzTvunVn+9h/3J/5a92fx8A+qv9o/71wP8Btv7Hge/9eu/3frnnn3+x54dfbfunTzaX&#10;Pdui2TVTO2d2eubKcf2zmnpnFkLNBnsGSXZ5m8bneqY3Dy/oSXcF4h1ub0kHLdHj0UWVVEhiSqio&#10;gDTUaFcZJdFiNF0stnb0NjS2pVIZQOqE4YE5UyZCW7N0/paNq3bv3rxt54a1m1cmG2LhYqR+oEkf&#10;NHdO64fWM3Oof87w+IVjJyzrSnRbjQkZHhJIbZViW4XMwVa6eUJLha9Zn+pyhwr2oZHBbVt3Xb18&#10;47333hsY3wNqr7XJFQZereJNyOxsVY0YB/DJMZsagoJEzzYncHtez9PV8mmW0iqJtYQMIUpuFANP&#10;QUVJr1pmZDb3F5BVvqLZnqJxrwpzaTR2NVQ+rqaGpSjjI9VivFaAVskIFgimQFMpQquhibEajqpM&#10;iFVBQyx83CkBpC7esmjK/IWLV2/bsuvY/SfvHD6x2x3BCStb5+QCUu1Rjd4jQ81cIToGThg5JtAa&#10;lGJNjYKo07sk1oAKNwsom9ifpG0BJJDW+ZK4M6KK15tyrW57ENVaJJhZHMrZrCGtkq41+mVKfYWM&#10;Ho07apSG0UpDmYIul5Jj1AYW8NQWIgw+zOBDIFRhNj7tEaOWulEfv7j821+9+Pbf3v/q0amHx9a9&#10;f3bruyc2PTm+/u6R1Rf3LrpwYBko6r1zWxm2Hl939dDKm0fW3Dux8eaxteCt8PsHl3Y+urL7zMHl&#10;m5YM3T2/7f757S9uH35+69CX75z9jx89+NGLi18+O//w2sHLFw7s2LX25PljZy8cO7h/w9qlE75+&#10;fmHbwq5VkwvrptZvmNGyZkrDson1Yxu9C6Z23rl2/Fe/+OTf/+3Lf//Xz372zbMXT66MDDYO9dcD&#10;UrevmbVj7ex5s8dtXL9o26Zlk4c7OxqziEwAVMVVzK2qV7en/h9SX1EVGrjqyzFVlNtuS8Sjjx8+&#10;etXPwVR/9+fvoJtDz//33/zXK0X97z//Zv/xPbMWTbX49cYA6W+wBlr17mbU2ahpnBJtmlgcmDm4&#10;ZueGg6ePvfPxu2duHJ23bjDWhsfaMHtOYEnWgocmu9BYuzrcIo13Q3xW2HM8b1FChavceUmwGYUw&#10;Xhj0JLusprjMHJW6swjpZQMcE+20KyuPt+LhRqRxyOlMSXunJ4G2S7dNijZZzBFNoGSWmqugmxmj&#10;KsInBC7bU1Jw20K/NdfvyvS5/U2UvagyJvmmFK9nTizdbzYmJNaMypnDYm12rVtsjmmNQQ3hkmqs&#10;XH1AgVo5GjPLFkUBrMGcyZOmzFF5og3yvtaSlDmyGncBK47z+RpJOiJ15DB/g86aUhtjcmi+AuFK&#10;Y7GStbk/e+D4/sUrl//mv//wxz9994c//vn3f/zDn0BNv/0rIPUPf2EWamQI++0/vv3LP/78p78C&#10;T78FaX15zZW5BPA3Zum/v//P3+YtnpPMBz1Rkz9th2b0UZagIZD2xnL+eMFPWuQqPRcynYpmFqY0&#10;ufQWjzGQdiUaPN6M3hJFSLfCFCHAhigfqjK+Ws1IJKcEXHU5IFWuY8Opb3JrY1lvfUOsqSHa255O&#10;RgyRmMHiVJlciDNkdEUt0JgLuFnTyyHolNYhU1vBdjnwmrQX1boURBAxhDHaLrERo/ZOLvtqL+dX&#10;B6v/ZdcPfrX/e7/cO+pf9v2fX+///r/v+/6vdv3Tz3Z+76c7f/DNzh9+tq3m/irV2nHqoXHBtgn1&#10;mW5/otNmSysCzWTP7GywzQTWD19QosthjCvVTjYZlOJBudotdJeM6V6v3FrjLurgzViC+kQx09LR&#10;3djU3tjQ2t3eNtTXPX/6VEDqqqULt25afeDAjh27N63euDyU9XtS3lhTUmVCBISEj4v1QWOiLVUc&#10;zLROTk9c0TZ1TYe7nhkZ4mvRBtrp3LCnaVrI1YDRYQnlUgwM9+3cufPKpauffvJBU0dOa5HhdhnU&#10;pJfxvJyH1IL+y3QimU4g13PFNCve4XUWzHgIEei5fJIloQW2hEkfJEFCwU+VZiGYbK36DR5e0Toh&#10;UxpKmGIEiD/iUMkMIjHB5SiZiVIyiivR1gJGoWrCY63kdWbWPF4HP/M15WK8ho+WScjqQMG8eMvC&#10;aQsWzVq0fu/BM/cev7Nm0xKTS6V3iVBjjc4lQc183Cai3XK1gQMvIkI4alqqJNkAQZWuinDwCStf&#10;SbMwi0BtAimus0aV/jwRLtGkS6gysmqlrxF2qSuuU+jYiEmAmHgAVnDPl9MH6gToGxKiTE7VwnNe&#10;DdWAYkM6FYBUd4rErJx4o2nUi6env/7o+m9/+vSTO0dfnN3y6OCyZ2+tf3xk9f2jq+4cXXkDHk9v&#10;uP7WOmiQ+kFdbx1eCbS9tn8p/NWVIyvg91eOrj66fc76+b2Xj6x6cGH7o4s73r2+79HFbd+8uPjV&#10;u+e+ee/SB49OXbm4f8euNWcuHT9z/uj+vesWzeoF8wWkrp1WWjuluGJCYdWk+hWTG6Z0xWZPaLl2&#10;cf+//vLTX//q83/7l49+8dMXHz27OXm4ddxgw5zpPTvXzdmycjogddOGxVs3Lp04tn3O1GG7QYsp&#10;RFql2KLDCLUUsj806v/X/p+uGkitUUd53Z7JE6f8+Juf/uVbIOnf/va//wtU/R0zPP27n/7q57/9&#10;y2///Xe/vvHgav+kno7h5guPTqX7w/EeW268KzPWFe6yds1qmrR4wpqdm05fu3Tryc1T1/Z3Tgql&#10;uvBws8bXoG6Z7G6c4Ih1kKFWxFMSB1rl/iZZoFXhyPObp9i9jWIqWl0/3uVtQJO9Rk+DBvexvXmk&#10;cazXkZa1DHtT7XpDkOvJKrunxKJNlCOh7pqUGlnQZo2hxpAKdQrlFjbhlxFeOfARc9YZI/xctwlk&#10;tjTOH223aP1cW1ZuSglc9bJ0r6F/birSrgfH9NST/ka9JYWiHoEppkZdfMortMWZrSOg2WMI5ZaZ&#10;AqgnTTtSmkKfI1jCqSDPGBM7CxpzCjq/DvcLrGkNUBX8FCzVlUHNEQXlFQdzhlxbZNq8yXsOHbhy&#10;9eZ///b3f/vH38FSoURBuYLHP//1b0BXICwT+f/6v9/95e9/+ROzWOpfv/0O2t/gAf7EzBL6y/Ck&#10;sZn6iCtsoF2oO24GgpAOLJIPhtM+d8yKGMVwiqNmIW6Vm320w2+HliiEo0WvOYTgLhHtUytMAsqn&#10;AfBBbxdquTJSqNQJIT9yNaO1dpHBp4FYF0zYGhrjnW3pvvZkLKhzBTQmj9IRIuB1XDETPN8R04H5&#10;AoURq0hBcxV6AV9TCzom1/HgxakwCpZKmAVe4z+9NZ/1+a66b3a+CUj9xe5/+sWe//PLvf/0qz3/&#10;/Ktd3/vl9u99s/V7X2/95xcrRr23bvSVhaI1w2hDkzHU5A43W1x51NeAWLNiS0ZgyYuCLZp0rwmS&#10;UHF8ONBkwH1SV9HSPq0p3Rf1NVm0QZGrgIcarXo/UmjLN7a21JdaSvUtnS0dE4fHTx8/smjWjFVL&#10;F23dtPbgwZ279m5ZuHy2J263hSyITaM0KWoUVUKCz0ZqQBjBFmWmGtzHt2ZkjqLIUmD72sVdCwKN&#10;01ypQdqWk0RaDfDZwUx37dpx8eypn/zk01S9V2PkAn3UpjoxVSnV1QJVRThLQgJVeTWqNyEchFuc&#10;8IZNaZqKarUe8BoeZAV/0W2O6kHwQVdlBgHmhDOWmShVPxhtHJ8uDsVtKRqeKURZddIygaaaoyjn&#10;K8ugKUmWSFPBU4wRqiukWA0QVohWKmmO1iqELIXa+f0zu2ctWcpY6naw1Odbd290BEiDSwlJn6+u&#10;qBa9DjXA4EFJu1JB8fRuDDFLAIL2uJpy8RSGCtzOk1JVcrpOSlcrjVUaW60toSK9fK0TOoWUrXoD&#10;s4rhNDN6EaMLwQxiyqpSU3yNTkA7FHK8TmsSCZEq0OdXa2wb/ag5qFUbeODFzBiAqGrU+2+feufu&#10;4fduH3p6Ydv9oyseH1357K218Hj38LIbhxZfPrj43tkN5/cvPrNnwZWDy24fX3P32KqHJ9fdOLL8&#10;6uGlFw8ufXBx681T6w5umrpocv2VYyvvntn45PK2Zzd2P72y/fnNPT9578LnT0//6P3rNy8f2bZt&#10;1elzR06ePnhg7zpQ0Zsn1kPwXzExu2Zq/fKRPPAU2tyx+RnDzWePb//Nv3316198/OtffvCbX3/6&#10;yYub86b39/fk50zr27Ry1oblM2ZPH7tx05K1q2aPHWicNrmnszWbSXjbmrL9XS2oUoprFK+aFvm/&#10;DcPkWq1Ei4sxTIxr1VpMTVGE2+tq7+xYv3nTlRs3P/3yq//87e++/fvfPvr8w1//5l8/+/qjDdvW&#10;7D68Y/uhTe9++aAwGMv0OyNdem8L6W3RDSxom7ZyMiD10Km3gLyHz2zNdphbxrtyvRZ3Vt083hNq&#10;wdw5hadeGWhW5ocMyR4i0o44C4KmydZgu8yQrOmcE07007FeKtVHxzp0oUYMNDPaQqS7aVdOagxx&#10;U536aBMBqO2blu6ZlumfUYg1m3U+CeEWan0iICPw1JXG9UGxylIeKCJtI35QXbWjRutl4QEWWKqj&#10;IAGk1o9zAmHtORXQNtxqtqQ0rgJBh6TgRMBES0xhCsutMQ0EZ1NQY/KrwVVD9aQ3p4FmS8iyfXZL&#10;Wq521dqzqDmpMsQUREBkSaidKdSXJzEHs1KBI4rNXDx20qyRHXt3njx15k9/+svLxf2YoVHA1lft&#10;z9/+6b9/95tf/euv//znb+EvvvvLt8yy1H/7O/CUmXPx7d++++67P//5j4Nj+zr7m9OliNlDgi3q&#10;PQRuQ8xuOlkMgY1iZimc6NAT7GHSl3T4Et5A3A+0be7PO+KEI4mjTnBwAnVKRRRLSvGllBA1K2Uk&#10;n4tUSHUskC8IdEqCn8r5G5sS3R3ZnvZENEwDHKGv2sM6S4AyenHCptC5VTo3KImAcMgQs0hGsaHD&#10;M2OeKI7Oq6KCKnB8XM+Ou948vVT0yS72F1tHf7Pthz/d/v2f7/r+v+z63i92/NPPt//zz7Z97+vN&#10;//T5+lGfbxj1ZNn3TkyvndPO9/r5/nqLPYsTQT4V4QRbkdywJTVoCLWh3kbEmtP4mg2RNkt+IBxq&#10;9foanZF2f7DVbkgq8QCP9IuccV1jT32hoZTJFpsa2zua24f6+gGpKxfOX7t08d4dW48dPQCWOmnW&#10;WEfYRDg1OHT4AC7QVvPRGo1FBMmduWtv4UiNlYirhgrV2fJcX4s42ou5GmX+FqUlI8GcbIgCPUMd&#10;+w/sPnvq2IcfPk4UPSojR2Phw/+rMLBlNJuPMffrocYQLgUoqidvjrR4XiGVCGpUdgHUey5WBZZq&#10;CNK4C7PEDOaoTudHjBEt8NcSx+NtnuJATKSrgxKo92g1BokQqWPLy9iS0UJVFWBUDMxCqgSqMjFS&#10;CaAEpmuMbBlZpTTUQBVPtYaGp89YvHLrzr0nHr79fO7imbnmkMWHAHnHcP6Zp6pmMGqUai0KysFs&#10;USUFRuOVUBIk1GjcyTH4ZRDSoTwojHWIjQVINYalhojckyVBXGivQmuToCYRVG54BcKqsfn0Slwk&#10;xwRKQijX8gXKainOfrX5K/gpRB84VVLNbl9ap9RXa23sUbcvbL55ej2g8OGZDY/PrHv3/Mav7h74&#10;8Mr2+ydW3jmx4t7pNXdOrnr78pb7Z9ZeObTkxrEVD86ue3F79+NLWy8dWXr9xKqnN3Y+uLzlrd2z&#10;Zw0nr7y14vntvZ89PfrujR1Prmx5dH7Di1t7P3544otn1y6fPbBj65rTp49cOn/85KGtS6Z23X5r&#10;7Y7FPcsnZJZPyi8Ym1kyobRwuDhrsDjQkrp8+uAf/+vHf/jPr/7yux/973e/+PN/fX35zN5k2D51&#10;fF9Xc7GtlB0e6lyxcvaq1bNDEX2mYG/vjtkdKEHIutob7BY9gam0mApDlSSl0eJKg1mrt2koiwQ1&#10;1sWKZosDw3Vy2oiSNGJzGowWXTQeSmXS48dPWAf/rV914ODOI8d2nzh56PTpkzfvXb98/3S2y+cv&#10;ktF2nb2kyo24O2YVJ6+asGn/thMXz9x+dGv3kc1dI9n5a4dW75g1MC0faUKjbSp/Ue6rV8ba8ECD&#10;2poUZHp0rpww1KoMtytD7cpYn7YwwRQfoHLDpuYRx9z1rQNzovM3txUGdfXDxvwAFW7TBBqU+igv&#10;UEJbJ/j7ZiaA17irWm2tcKSYiqoPSCiPQOuATg6PdYMzc/3TM3SARwc5RKBOH+e76lWhNqJtWgiQ&#10;bc/KIGa6Czh0V18DHes0g3WCafpLdKzZ7krpgKcQl8I5g8Et9CaVrqQs3aaPNetAVz1FrS2DFIb8&#10;wGJbRmuMqjC3wJuj4eRzp3TGgNqborqHCyfPH9m7f8+f//gXYOXL7fu/+8ffoUIxuyn++ds/fPOz&#10;rxYtndfd27HvwO6//eNb+OX//O/LBar//ldmANX//O/f//q3v373l9a2xo7ulkjK5wqZvQm7wU2Y&#10;vJTJiWcbIp6oBbcC5oTWKBFrcHnTFtSs8iZcjT35+q5EIG8I1tPw3px5UmHlgYsJtXWgURqzolZV&#10;ySPqJDTHFCSgm5F6RS4X6u2shzLc2ZaMxIwv1xUVkg4N9G2dE5FoOWY/rrVIINnhNgl4sZSoVes4&#10;GiOftEoAvlqnUEqWGy38lLfs6GLppYXfvzRj1K3Zox7PH/XVBpDTH/xky6hvtn//R1v+Cdpna0d9&#10;umbU46X//NYszuxuocX8hjeLQ7RX+9gqT5U1L/c04S+Hash0MbklowUhVThZSicXPoXSxodHc1Lt&#10;yKoC9VozFL+QtqmrVGpuyhcactn67vaOgZ7OqcNDqxcv2LBi2e7NGw/u3bV918bJc8aCN9E+JQgd&#10;YuG+vFHDh3oAQRUxCwmnSKgFZ+fByUP5eHDOWGIyXwENt+hsCQVm4xo8mtau5lmzZsyZM2Xfgc2O&#10;qPHVqCm1RSmlxWJKKNULFSYRiCeUrhplWajBE2pw2dPMVFSRvhb18FwFioWWE17MkbTZE8yGZtYE&#10;pQCJi6DmsBazS0m3EtyfpRqjMoqsYUprVYoxdrVwTAXnNQnCUWp5Ek2NACxVNVqsGU1YmXn6iLkW&#10;aIVa6uD9B3OuvgkjC1ds2L3/recffTAyoz9Rbzf7FJD6KYeKdmMSjMdRVIJgEmYZ5BIhUsNWvClA&#10;ysTacq2VLyYq5HQNCC9AFrOzQVTh2BqCzM39SMnCnNV+hHDIKZcat6lwm8bi12vNamYqgV7OU9Yq&#10;KIGM4Ei0tWo9H+QUOM5VjbFHtLhNBNxHzKxRL+7tv3N+w/XjK++dXvfk/MZ3L2766Oauj27ueOfy&#10;xrunV9w+seLuqVXv39r1/q3dTy5uenhx4/kD8x9d3vre3f2Pr2y7dXrt46s7n1zbdfbA4umDicvH&#10;Vr5zY9e7N3e/fW0bUPW9m7tAV5/dOvLR08vnTuzes3PDudNHr1w4dmzvujVzh64dXrV5XufyKfWz&#10;+xNzxmYXT2xeONI4e2zzpN6WM0d3ffu7n337u2/++vsf//2PP/nTf/7o8un9pUxkZKhvZKh/4vjB&#10;8eN7NmxetGzllK7BWO9wZN6yzkKTKxQ3ZvK+XXvWbdm2YufutXsObNyxZ/WS1TNnLBxX6AxmO50Q&#10;qycuamjtT5Q64h39RW/EZPUQbV355rZ8Q2O+raV1oK+/WMj09rT39DR1dzd3d3Z197Q3defyHYFg&#10;kTJFBeacuDTV3zw9DUjdvH/rxeuXnzx7dPjUnmSjt6E3On3hwLw1Y2Mt2mQHkmjTevPyUAmF5s0p&#10;cz0GR0asD1d7isJEN+ZrluXGG6I9eLKPLAzol+/snbexqThEp3uw1qnWYKvUXRIa4jWWNF8f5diz&#10;klSXrjTkCDdg7oxC5+dCHzCFpGpztSkkg88Fj7aYMt/tiLfqzTGhKSE0J0UgQYFmvG1qONNnjHfS&#10;/gYcdXN0YeZ6qD4qM8SlGicLEmjXpKItRpoDqM4lc4SRUI5INuo8GXmpz55o1QVLpD2pDDbprWnE&#10;kSOghZtsqFMI3dUOYhgnrBEskNXPXDy0aMWcJ08fXL925b//49///pc/fPun3/zv3//yt78y0f/5&#10;i8cd3Q2D47qXrlj40198/dd//Pnv//jL35kRFt8CUqExO1B9+90f//C7UkN+cFzvklULDDbCETSA&#10;M+odSCBuTeS9LtAuu1rrkEGfdKX0aoj/No07YQd7dScNwYLRlcM9BRL3C7VeidIiEGC1WruqYbBe&#10;ahBhLo3CIqZ8WtyiNljQYi7a3pxpb05D9g/HzGpKaPDitBvXGOWgS4BUa5CE3mLwquGw4GaBWseC&#10;R0cI09llzCRuPUulqzGb+QHTD46vwB/tlD/bznuxser5qte/3FT+zZY3vtn2+pfb3nx//fc/XPO9&#10;Fyv+6b2V//xgWfmx+YoJrVyK/CeVoVLlYDkbSLWHRYSFjgJlyVBql0zjlntKNnDSVJ/P02CwJLUS&#10;Y63CyqECYkNIQHrZrgSzE2e2lCyW6hsbWhvqm3s7O8YN9sydMWnlojnrly7ZtXHToX27t2xdOzS5&#10;wxLSQqBRmqplVIUMr0D1HA3NVeq4HNWYcL1ZZWTx1KOlRLXGzJHpKnGH0BRU0AGRxlILxCEtcpla&#10;qtfrSKhBVswUpKgAZo6ZjGEz7iZJr47yErgbAaRysRouVhdq8NkSBkfK4M6ZRLoqrYdPhSTWpC7Y&#10;4LNETUDVl3tHCwRkBTNFyiUHpKr0YinB46orQfSMfq0YZwFShRp2OfuHLHG5WFWrxDkSZblcC++8&#10;Fsq8JSSXkqMxax38QHtlOhc6PG3qyg3b3jpz4dmHLwYntZu8cktI6YrjpgAGNQCcF15QQ/PUOi5k&#10;dpm2tkb8mgSvAaqqDSyloU5KVSj01czFU1M1UBW1sRBrHdirOaRGLHxAqjVMKGg+nHJwmpEOTEkz&#10;Ox4qKYkI4cCLg6LCwdQYBHxNuQCpAKRCxYXSJcGrDF75qE/fPfX0+u4bJ1ffOrkGvPKdy5ufXd36&#10;6f390B6dX3/7xMobJ1YAIgGOb1/d8ejilrun1l4/svLW8TUgttDevbH/xe1Dlw6vnNIXP7V30ZMr&#10;u9+7c/jhxR3w+8eXtr9zfd/jmwcf3Dp6+NCGvfs3nj578PqNU4f3rV69YOjYtrlblwwtm9a6Zk7v&#10;hoXj1s4bu2x6z4yxzRP6mk4e2v6n33zzh//88o+/+eK7P/z4d//+xYMbp/vaS9Mmjj15/NDlyydn&#10;zR5et3HOxh0zZy5pWbSubcqC1OJ13et2Tpy7pOvc1a2P3ju1YNXAjkMLDp1Ze/fdE8++vHLg7KpF&#10;mwcnLCxMWdpY3+c7cmHzR1/fv/n4xLSF3R2DqQtXD/ziX7/8+S+++frrr0+cOPHixbP7927evXP9&#10;5Inj9+7fOnv1eLEzGmswBhswV70i0qNvm5EdWTZux+HdZy5duPf47rZ96/VudaLZAeYfqddbosJM&#10;jz7VQYGuxlvxaBPePM7tzsjNEb4zI7Mk+Mzc/CZVbqwBWrqPKvYbS4Pm9onOeIemacRUHNKl+rTp&#10;fjw3RNlzPDpa466XOdJSX1HTMOgMFDFHQmmJyI1BKViGNaKON5u1Ti7qYAYhW2ISb0FNhYDCcng0&#10;JiTZAVvn9KghJmgYDqR7nFqfQOPiYF5m+wC1k0t4pak2f+fEEsQcKLYADtLGc0alQfi3+h2+PDMg&#10;wZXR5Po9jgyGOHmhRmu0yaYys0m3LFAwQ0TypKlovW320uHjZw7+/g//dfXKhY8+fP7tn//973/9&#10;r+/+8h9//etvf//HX5+/eDyTj2QL8fMXz3z31z8xPGW2SfwTNAapL+M/tP/8j1/H4qHZ86avWLeI&#10;MmlsfhqcUe9QOwP0K6QqaZHKJFCY+aRbgTvlJr8uUgy4Y1adWwPvBHPzvEXKEFNBv8VckOzkwAJA&#10;KuJQKcxSiYEPnqXRy/RmpLkh3dvZ0N/d0NoUN1lVWqPMFtaDKCl0QsQkY1b0cCOIUUg5GSsE9TD5&#10;oV+JQEOYP1qlMoqrojh6Pdel+/6RFca35te8s1P+3nb+8w3Vn2yp+XhT+Ueby59vrHm6rubZWs7j&#10;lXW3FlefnMtZ0s8d6VZT+tdxOweOJB6UkkExGZQCeuiIjgiQzqK7fnx9y9RSy5RM14wc4ZcpbVzM&#10;JWKmVGQ0amsV6I/WImvuaCzWNxTyDaVi02Bvz8i4/gWzpy5fNGfjyuU7Nm06vH/Pth1rW/vyaiNf&#10;bWEpDJVyXSUgVUXVqZjLF5W1stcJp0RG18ETrGHcnaBotxR+w6zdZ6xSAcR1dWJNnUgu1ul0+Vxq&#10;977N8SZ/oMHpzNjoIE24SWPIYAobdH5cbhSWS17HHWpH3ASZQGHgAS6dGcoYVZB+OA8tnpwDFDVY&#10;7w/kHfCVGQJqjYXPRyogLEMmQM1yIClbWY5ZJQqay5KN4SqreHJmypNIWcOTlalJDmUV0XaRySuW&#10;68qrxKOE+Bt6n9SZIA1ecmTG1LVbdp27fP39z95v6EwY3FK9V2KPoJ6UEc4HzCwVY3WoQSBGKvnq&#10;CmsQB6kEUeVrxmAW3ktF5cBLAU8DBUpMjobYoTbWwhGGv9WYeTq3Uu/VYFaZWi+GMizB+GKUB01B&#10;ihWkiElLBhFXWSZQlSsIlgSthhAj0lTUCP+ZdkiNbsWoL96/8Nmz0+/c3Hvn7Po7p9dBon98YeNn&#10;Dw99dHffnTNrrh1bAbR9+/ruF3cOvHNjz72zm+6c2HDj6BpwzHP7lry1bd7lI6vvn9954dDqaf2Z&#10;HWum3D234+m1A7fPbHvnxqFHl/a8uHPs/vXDT+6fOXps2/bda46e2HX2woGd2xdtXz/j6Pa5b+1a&#10;MNDoW7do3LTB+rEdie56fyFqbsz5zhzb9ttff/7f//YpIPX3//nZz756+8GtM31dpQnDPYcP77x5&#10;++yS5ZPmL+tfsm5w+pL6/qmelmFToYvsmeQdmh4dOyM2b11n81hXvsuc6zQ1j/MMzkoNz8uu3T8y&#10;vDDVOzPizSNdU1KzVvVNnN/SMT7WORwttnkvXjv41Y8/+clPfvzRRx/9+Mc//vKLT6A9e/fJv/7b&#10;z3/xH98cOL0t2+7y5jSugrw44u6clZ+4ZPyeowcuX79x99G9dduWQ/dzxFEooQpDhS7AjjTjLcOe&#10;TBf9iqo9UyPJNl2giNgTEldanu0xJTspb4Ms00+meslkOxltRB0pXqxVle8ju6a7M724Pl7VPt3e&#10;NMnkKABV6zx5ZbbbOrKgPtlqciTUzqSGcPFonwjiG+bg2eKII4lobLUqS6UxJrZlZLow15FTOHNq&#10;SHPdM+OuvMaSVBSH/HRECgZBBCRya53UVKcLqVUmfr47Qjpkcool09ZozVxTUJRspVLtekdSDkhN&#10;tFmsMZXaziE9EmYB/74QIBX6htrCcSaYqVO2MNYxlLv35MZvf/9fv/rXn9+9c+Pvf//jt9/+5m9/&#10;+913f/39xUtn4okQ8HTDxpV37t74859+9/e//eUff//2H9/9GVD6P3//B8D0t7/573//t19/+unH&#10;obBvaLivubNImNShtMPsJxUUD5JEvOC1eCkJzgU5VVmFhEsBKd7gpXwpjzVggKynhY4XVjJrETQY&#10;mLnYAY3GLKG9WlvcorLIAKmQ/ZndTUxKq5Nsbcq2NoKlZhrqw4BUVC/BLAp4cUA2gBXUSYqD49So&#10;9Fy9R0U6IPvzzAGNI4p7knqRtkZOCSRalgqtMtNvzupXbp2p3D1LeHS+4NRC8ZlFgjMLuGcW8U4s&#10;FB+dJ35rrvToTNnh2YqNExVLJxoacjIN8brWxpUbag1hZt4a7pHpg7guQJkT1kR3OtGXjHQG4t1u&#10;f6MeFBVxiemgUmGpy/e6m4fDoFcg1PXNhfpSY0Oppb5Q6u1sGz+2Z8GcySuXzGNS/56dJ44d3Ll7&#10;Q7ElBm8ezg25vkKIvSlGx0DwxywiAVrFQyspjxJM35+1OGI6nUuBmvmgWhz1myzF9+CfsPgQ0qRK&#10;plODQ+OmT5uyau2iaKM70emjQzjpIwg3TnlJwq3V2BQsTaWYYEtI3sv7VAI+WlMm/J4Qr9T5JLYU&#10;BtJqjRtpP8Xs/+hQIlaxVFcLKJfr2IBUKF0aI3O7j4+AqFapDDxAHnN7SlElwzhgqRD8nUFC75BS&#10;dqHOIYD3xtO8BsQ3+BXetNEZs0yeM3Pt1h2A1OcfPw+mrBa/ErWwmdWmvWrag6hoAeQMrUkISBVh&#10;VQodm7BLMYugQjAKsj/kfY2ZBd1H7xdTHgG4OTMMwMHXmOoUuhroCxqoETZmEwHahUJw4cira8UV&#10;NaJynrJOTghJG8JsPSAvqxO9wZG9CS5s8aGIng9gpR1yBVEz6qdf3v7lj+99+cHFt28feHRlF3Dz&#10;6ZWdnz098fjKjnsXtjy9vvf5nUPv3Tv67Pah53cOP76658GFXbdObbl7ZufDS/suHl63b9OcYzuX&#10;XT6xdd7kzh1rZ988t/f2hf3Qnt468fjG8dvnD5w7uvPg7vWbNq3YsXvDxatv3b53dsumuf2d0cXT&#10;W0c6w4UgkQtR9XFjIWGMulVxvzYTNb11eP0vf/LOT3704N9++eybr+5//fnDd59e6erIT5zUs3vv&#10;+pPnds5a0DNzcdusZQ3dE12RBnW+V59uJwL1ClOEle4km0ccrRNd4WZNspNonejw1UszPWSsDYHH&#10;gTnRwpC1ONbZOhKsH/CMn190p9SBjLa5J7ptz7qf/fLHX3z15aeff/bzn//0s88/+upHnz1//+0v&#10;f/bZ/pM7822eaIMu0UG2Tg3GOmyTFw3PWTRv07btt+7fXrx6DuWWkV4+7eOrzGX+eiTZQWe6jfCY&#10;aCOCJXWqTZfvNnVPCme7LOaIwJWWWeP8pvHWWLu6NNbkSIncaUm6QwtI9RVkfbPC9UNG3Pdmqk/T&#10;O88ZaZUFGxXwmhD2k+3mYq8rXNQZfGJrWGUOKSG44S6BISg3x1X+Bh3mYVNBnsZZ7a3HAKavHhuG&#10;fZFWmo4KDXFxtMPkLhJEQMSjxkCnxTxinVfhTtN6D5zlglcD92xRGfhpfb9T66xxpdRgxK4USvul&#10;cDb7c0ZgKOWWoFam1FsjCFiqP2PINgW37t54/MSxY8feWjB/yfnz5+/evfvw4eNLl67MmDGrqaW5&#10;vpQ7dvzgr/7lZ7/+l5//8bf/9Zc//P67P/zhuz/9+R/f/fV///b37/7y7R9+9/uHD+/7A+4582cU&#10;mlJmN2X24KhJBgnLEzYCXkmQBZwv0/EQu1TvwwCX5oA+kPZavTQ8B8K4JYroQyp3jgakok4xzcwO&#10;VGI2tVjHV9sU5jhNuVHCqoEk2wiFqTHT2ZqrL4RxSgycAkpCFAV1olxq6OdCrBroA/3cHMTUJq7K&#10;yAFkW8KonK4jnXIZzcwlBd9ByQoj/YbD8EO38Z9DttehJVxlKe+bcddrUdfrCe/ooGmUjxjlUI9K&#10;O0d7zOUUVU5a+MBoeLd6n9IcQkAPAanWpMEYN8S6IsEOr6fZ4mmkZcxGuTKFlcfVlrOQNxTGGnsC&#10;1VrFuElZaMzn8kVAamOpqa+rfXioe+a0YRDVbetWH9m/58jBPes2LA2nHFDj1Sa20lADjFCQVaCo&#10;cpIt1THLI5ijpDdvD9d7ISAbPJBqZVA/eOoyqRacq8bgUrkCpuHxE3bs3Hv54qX3P3pqj5ItI2n4&#10;v4xhEndhmANBrcyAijoFs1YIR1klQOrgEUoRHDQJWa2xci0RTOdVGwOkyijTeXCoVTKKzVWXQWNW&#10;pNZCuRJD9VIZhHIdh6sZXS39PoC1TvpGOfufubKyOuHrMrQO0wvkWI3Jo0SNbJb8B1KiEiJ/uN5q&#10;9mO2oHHWggUbt+26dvPe43cfWbxaUAEJUSbBKyCAwxNemiNXQ3F4ijfkVC1EciXNkpEQ/EfD60Dk&#10;h3pji2pAg8BtgcUaIxu3CZRUdbErRNhkUKTlJFeI1GgtChUtYsuquIoa0Ocq3hsILbX6dKRFyZGW&#10;v2xjZBjLESLAiMFISKsEdHXUjz6/9fVntz5+fuHJ3SOPru1/cGX3/Qu7nt8++vAqk9lfPDzx3sPT&#10;79596+G1w+/cOfH01vGHV448uX783sWDQM8bZ/aePbrlwPZl61dMmzjUtHzhxLXLpm1YOXPJ3OHF&#10;c4bmTO2dPtI1dVz3tJHBxYtn79i96fK107funNu2ZX57yTNlIDW+I9QQpVsylo5651B3tK1gbSna&#10;ixnHnu2Lf/LVk5/+6PFPv374/N3zX3x2/97dkz29xfETunbuXXPo5OaRGY0zl7b2TQ7687JQCfXl&#10;VQOzYp1TfUBPzDcG9ZbponWOvBiaNcMLt2kiLWogbLbX0DDOXhp2ABbbp0S7Z6RX7526bt/0XIcj&#10;1WgvdSSXrp7/5Nnjz7749MGju+9/9Ozrn3xx+8HNCzfO7j62tXdCLtNuCTejxbGOrsnZ6Usm+COB&#10;dCa3fssGT8Sq80j1QaEpLITUXxyw5fss8TZKH+L0z4y6s9J0Ow1UbRv2WcICc5jnzctdGVGiDS0O&#10;6FId2oYBa65Ln+smU+0YWG3vtGjnlBDqesNb4vbMtUfbpdleKtqs8xdJZ1qdbrfQHoGarjQF5Jaw&#10;SqGvBWe0JJBoqyXUZNR6Oa48Gmqm7BllrN3ATARoJOvHetqnhsPtpDUrjbTrfI2kI4fZMlpPPW2I&#10;KIGVGiubdIjAUACptjACNcadUSTbDJaI1J1GfTnC4JdBMITz0pWk3CkyWDAyKHfw4dT0ZchYwQrx&#10;3Oo2Wp0Ol9vv94VTqUyhUJ/PlYKBGKUz6g2meDyaSccnDg/NmDRp9tSpc6dPXzJvweqlyzevXb9v&#10;1+5jhw4fPXJoytQJHr+jUErlG5OkWWNya4GVhE1hceO+uE1Ng0eLNGYZYpcTThXkTTWt8CZcJhcp&#10;RdlSolbvkxuCSldWR/nlxggqImqBv/A0McHV+TEgF+R6VC+zO6m2tkJHS761OZ3NBVCCGWX1agNk&#10;gw8jwKfMIpUBnEWO26UQjWW6WtQqCBUtpEuKWPhiokpBcyA+g/tI0CpSLzCYRLSJb3JIrC41bRFR&#10;ZpbdJ3H4FYEoQpAVVlOdHh/tcwqNJrbeKsTNAtAlCV4FB1zvkQGsdV6VMUpo3DJPo9XXatOnkVr8&#10;h2onGwqe3MKVGdlyE0emZ4ZkQpI1OonGtiZAajHf0NzYNNTfNTKud+6siYsXzNy6dtXJQweOH9q3&#10;devqYNQCusQwQl8NqV+OV0OHV+q4oIq2BO1MmyGSm0N6W1hvD+s0BiilTEARqsegeg6mFzn95ukz&#10;Zh07fhr+e/HBY4Nf1Tk1Z00QgGO1VY7YlYhFzlFXC7FaAQqQYr/aZU+E1tZKXoesA8+3xUhICfA0&#10;xKyK1gcAqRxVBU9TATAFtkqIOo1JrDZIpCQHjjMcVahbYrwGqMpTlQtVVSJVlVhdyZePkSJVWhNf&#10;jJSLsDJLUE26xPDiuFUeyQcBqTv3HXnyzntPn7+tNcrUOhZq5sI5DGYASV+O13Hlo5V4HaKHSF5G&#10;OaUQNeAEVunrwFJBCOCUfrVUo9GngAMF3wWQFw6Uzi4j7XKdUw1HGz4RT1UNQsqSVvKUtbXCMRxp&#10;pc6GQHXnySvZkjJ4rBMxQxQIs0xFcQiLJF50gBeP+tGXjz775O6Lty89uX/6yZ2T964dun/l8IOr&#10;R965f+be9aPXL+y7emHfzSuHrl04ePPS4Yundp89tvP4wc07Ni1Zt3rO6uWz58+dMHawpVSMtLem&#10;Jk/pmTq5Z/LErpnTBxbMH549c2jj2oXb1y0/e+TQ/t07tm3fdP3GhatXT+7avHD1gqHlM9vnjxQn&#10;dUXGNvtGuqNThtJDbYGeVv9Qb27H1iUfvX/n4w9uP3545uGD0x9+fOfqjWNtHbmh8e2bdq7ce2zj&#10;9IV9QzOKuU5L45DLEOQaI/zSWFthrNlVlDqLUkdBQSeEeIDlbUCDrfjYhbkVu8c3DHliTUbIUI0j&#10;nvZpkb5ZxRO39yzfMWPsrOZpS3vGzWwenNra0lvYtGvtph3rNmxbs/fwztMX39p1aPv5W6eWbZoz&#10;MLnYMS4Ub4GK7WseircNNmSKWZKimzuaps4b9hcMVFDgTCtDjdpoK5rp0flLKtJfHWnUBooaT0ae&#10;aCH1nmp7hOdNi4L1MkeSbU+wsl3aRCuS6dB1jvf0TffDz9aYcHhewZdHAiXE3yDsm+OItsnBUm0J&#10;mSOlIb3cRIvRn8VfXrBXEk4BnGShkjnWZk92O4PNRjIkEBlHq+yVxrjQmZHnuq3wlugIr368y9ek&#10;MSa5yV69OS0OttCGmNyRwXz1Om8eZzbhsbE0phrQAUCkMSCMt1A6H8cUEgfzJG7nBHI6QIA9iBp9&#10;Kn+GDmT1lEtIe8S4nWf0y7xxyhGkNbhKhalxklAjGorG1YjC7nTojQaDwYQgCIZq1CoZpcVwtToV&#10;DPmsNo/Z5rU7XRabw2K1m006itAbyFDU19nTbPfqNTqJxUuQdiX0H4MdcUfMEoyvpKWmII06VABW&#10;KSVUUjJ/ymPz6VUkwymQPo2Fj9lFpE9GB9VyPRd6rAhn2stp6VLo9gpcYLJgDQ2pztZCe2s2Xwgp&#10;NGwhUidEWTKKC1lPaeRLqDqpjkW45ND0fo0xiIKT4k4JmBdzxcMkECqqNVq+EmWpMLYG4xF6Me1Q&#10;qI18jUVoDGq0Ti7pERh8mu6REhgWYeAAbUkjFzNxaKcYur2MrDK4xQqyQmvjQq+G+E8FFbqo2lky&#10;GNMoz1DGJV9XWms1Dq6YrkWsAiFezVK+LtJWS3Gu2U1n63PFeuBpS2tzS39P+4ThvjkzJy1dNHvj&#10;ymWA1MP7dgFSHR4StBQxcRjEvLwxhRiFEoKNOeFLN1oSelvCZAzo7BGTO25W4BxI2XKsVqGtBa3D&#10;DTJ/1D1h4uS3Tpy9fPnyO8/vgxsm2iykR0K6FcxMf6sCaFglfr1G/IZSx+er6kQIB9DDVzAgYyoN&#10;UQvVCA4+HHBb2NTQndfoZXx1DTwfwjhULKWeh5glQFVmIhbYsY7FWK1bSThk8ASJFtBWJ9JUgmkC&#10;4HR2CWoAZFdaQ5qXgZ1n8hGdg21zFy7Zs//YO88/vPf4PpwAzNxTXR1hF2stEinOBteGJC57eZVT&#10;SbJUeq4Iq9C5ZOaAhhm6b2BLyEogLHMvziHBLAKgNkf2BmYUABlpu0qB8xCaGW8nwzgShAXorOK9&#10;JlKzoKE6qVYv50oqBfIajrhCpKzhSseQZpkSZyGQb5TlUAlGffb50/c/uPP08ZW7t07evX7yyrn9&#10;188fPnd819H9G/ftWrd5/eJVK2YvXTxt9szhuTPHT588NGmkb/KE/kmTBqZPH54+c/yMWSPzFkxd&#10;sGjqwFDr/IWTIZjPmTfh7Ln9l68cPXFy14O75y6eOHDj/Iljh/ft37fz0uXTN6+ffuvg+s3LJ25f&#10;Prx2TsecsdnJ3dFpA6mJvfFxHZGh9mhXa2zd6hl3bx9/8uTMpUs7n79/6YNPbl6/c6ytO90xkF+5&#10;ae7GvUtnLR+curSzZ0oSqEF62foQFxAWakWY8e39Zn1SYkorjSmVNsh316OeIhpvNdoSqq6JuVyn&#10;J9RsiHdYe6Y3j53VfeDcjiVbZk1Z3Ldg/aRlm2Zt3r/60t0zO49sWbB69ryVM/smdvZO6Bia3t0z&#10;sTQ0tVjqdraO87aNBEt9UaOH1BtpgiIz+USuORJtspABvieH+oqaXJ++ecQGRgxKm2zTWaICQCrt&#10;qzMHWP6sJN2KNg8a6vt1qXYEWqRR6cuIE01I9xRX5ySXJ60yhaSkmx9vofP9dLYPi3eoQ01q1FFr&#10;jsrtSbkzpUCt1UavUOcWgKX6spS/ZIi22px53BhX6GMS1FuHemvgbcTbdMF6rT0lNSfF+jgXjoyn&#10;URYEgg+Ygi2Uv4kCsfUUCUdKpQ/yrRGpJSRDjXXehDZUJOwJmSEgRG11vgzuiCGeOE7aBKRVZPEx&#10;Q6bAZJk5f14JZmUW43GGCW/MarDSGKU1mPRmq0FnwJweM4AVwTQqlYKiCC2m1uGo3WhuyddP6OvP&#10;hiNeixXA6jZZnWYzND2pRTTyQNDZO9AKSDW7CMhWlFVBWuTukMHmp7mKWmYjYr2EjdSojBKhlguW&#10;Gsz4ICLAM01+BAyaCeZuZn8OpYUHpgkRXoCxeEityihi5qcTPDUldrrplsZMe0u+qSGRzvhEsiqO&#10;AnqXmJn+D8ZkFSsMXDFZC+keWIY7ZSoT3xBAXiZZhYisgC6tJLgKjCvRVMnQGtqqZvqzSQKZmlmn&#10;1SuBzO4qUP6ie2TuOACH2igw+lEZxQIXg/on0o7WmOpIG0dKjkEtdXJ9hcJYpbDV2vJaY0at8XIF&#10;xjKlrUZhqRHrK3UBBbwZEVEDL8LcEyPEgYS31NgAllpfKLW3toGlQvCfO2syIHXtiqXnjh85sHvr&#10;2tXzDVal1iSELAxSxgz/onlQmZia4VLQIcwcpw1hnd5Haq1q2oVKkFq+vFyhrVNhtRqcZXJisUxo&#10;6rQZJ06eu3r16t0HV2MNZkhIhFtsCmG0F1XoRQqa2fgEJE6iZQnULDHKFSirxZoagaoc4oIQqYKD&#10;z0eqoVB54rZca1Klk9SKy9nyCkjTXHU5hH14BRHOqpGNrpG/wVIxq6UE81Z3Uo9bmSlJSpINjbRK&#10;mUvARgFuEynpWgVdJaerAIjhjLN3XM+S5Wt27jn86Onzk+dOAeaAm9BkZJ2M4EBDaKHOLtcahOC5&#10;8HvMItJaxYBUDVQ+Ixe+DkgbErwGKrHawKOcckTPEyNVgHLMIKbtGoApkFSkrhVr6uCP8ANkfLak&#10;gievxiAtoTyJmv3/kCpQVKhJHk8GUsxSQyFBqkdBGD/y1q4t21avXDl32eJZc2ePTJs0OHXiAHBz&#10;8uSx0GbNmjRv3rSFC2avWr5ozerlW7dt3Ll724FDe4+9dfjYqSPMtP0Lx89fOjlj9oSFS6dfu3EK&#10;qPrWCaDnofPn9l44u/vk4Y1H963bsW3VoUM7rlw9e/f2+ZOHN+/ZOHv36omrZ7XMHkrNGEgNt4UH&#10;W8N9jaGWrLO10bN06eDxt1Zeurbt2Mmlx04v275/xtL1Q93D8a7h5PSlPYs3TZyxoqdlfKhxnDvc&#10;hNviYn+9Jt5OBJrVtpwk0IyHOyx98xuKw9HCcGji8g5bWhVpMmS7XFMW9/RMrm8fn811RTJtyWJn&#10;cfyscRv3rVm6edaMZeMWrJu6dPOcDXtXzls9fXBG98i8/t4prbFGnymAAkeKnc7GXvfA9FTH+FhT&#10;f1JnRTWoWq6UOdymcMZuiyOWpMqVxsIlihml36r1F5W+vMqbUeo8daYgL99tSjWTobwy167LtOHZ&#10;diLZrKnv0TnjHHeS505ysh0I2Cvl5kCXI5zM8iX5HnO0WV0aNMJLKY3lOq8gWMLDDVqdh61zssEr&#10;rVGlJ6P1FilTTKlysIiAUOWsIYJcKswNlNBcr9lf0LhzSn8jhvqqXfUKTwPTIh2EMSEhgnxbCkl2&#10;2ZPt5nAjSbrYzrja6JFAizUYdB6uM6GkPQJrWAH0NLilJq/c7FWBkDojqD2koZ1Ce0jlSiAGr9zq&#10;x2xeHaFDAaBmi95k1tEGBMNlSpUE06pRVKPVooBUgKbDZEkFIwmfP2CzRlxOq47UaRAaR006gsBU&#10;iEoaCrla2vIOD231UEYXBkjFTVKbl7R4KRkuFKJcmU4kJvgas8ISMpp9hnAuEE57zB7cGtLqfUqj&#10;HwGdBKSiTjHYkNooEmFsiKhgQ9CBBUgdpDZfwNzWnAOq1tfHUhmfDGFLMJ6cEoA0oRbgKQ+zSyBu&#10;Q2MhZUKqVqxjIw6JMYLqAirACuYSgTwqzFwxVakxc3QuhYxgQXYGvULNQr1PrrHWBYrGVEtyaPow&#10;6WS2cSVcCrVZ8GrZN7WxVklVgt3LqDJ4ptxYoXbUMNe+G7T+VsqWVSodlRonC1RXRJZZY4wgA+V1&#10;bg2zH4GdCCVDmVy2vtTYWGrqaG8d6O2A4A+pH6i6csnCXZvW79yybvXq+aDPQnW5GGXubgMsMKNQ&#10;iNQwYmgRGUJaU0xHB0naSyAm5kKhFK0DpMrUVUq0RqqqQHCB22edv2DRwUPHz5w5c/3WeUjctE+o&#10;80hBJEmninRoQAP56ipoAk21FOUKVXViDZu5raSpgeQOv6+VjQaAgv77E/ZQ2vVq6VKGvJpaIVar&#10;tTH7ShmDGCSJWtUYoKoQr8GsklDB7orRoJk6p5J2QSnmACIBfODacMSg/BiD0nSLK17wdw/0LFu5&#10;7uCRM2+/897WXdtUWhHUObmWWXdKQQlA5+VQcUkeXzIGyp5ax4weA1LrPSoxxgxQBRHma8pZsjfh&#10;91qTCAI74BtegSV6Q6phYQYpMJS5wq7lonqJRieCX/JllXWCMcBQvqyaJ60CngoVtWxRuUBeBf+X&#10;WF0pUgFYObhRBLV2VP+43uHJg8MTBgcGu8cPD0ycMHbO7GmzZk5ZtnThzl1bT546dvHi+StXLt24&#10;ce3+vTt3795+8vbTx+8+efvFO++89+7T528/eHr/9oObt+5emb9o+opVcy9cOrr/wIa7d049fXLh&#10;yMF1K5ZN3LRm2oXTO7ZsXX7oyM5LV89cu3bm1NGtezbO3bh4YMXMpgmdvgmdgd5Gb2e9p7shlI0a&#10;mhqdy1cPbN4+aemarrGTQo1d+lwb1dRvb+i1FXvsfdPSgzNzpUFvtFmX67Vke8zFPkesmQw3YKFG&#10;LNRCZAdcI0vb26YVsoPhUAtzhZEOSwwhSd+M3KSFHX2TSzOXTdq4d/31R7d2HN47ce7k/indWw6t&#10;Pnv78Mb9K7YeWT9v7YyeaW3tE0sdk0vunMGdoxOt9lKvN9dmaehxDc/M9kxK59pCGkquVCtUGqWW&#10;VoEF0H4pHRCBNtb3+RqHPAB6T1ZpT0iAp76sCty22GONFLRGL9foY0frsUBWGSsh8UZNqCD1pnnx&#10;Jjkg1Z8VCbU/UOhq5BTLFtU6kyprTNgw6HAkpSCMlIdvjIC9ktkOI26twmzMoo0RwJ9PBEiFII/5&#10;OLqIwNeI4/46d1EFZA+VsEQ7MyLVlpUzeb8Vyw5aY516bwOh9fEtCXWmx909NV3ocboSmnijKV5v&#10;cYQRd0zjz4KcqlrHRvReEXjoq1UmgaQWv9KbIPQuickr9cQxVwLDLTxnkHD7jZReS5I4QaI6CiMI&#10;BYZJaZ0WkAqKSuAYTWCAVEKjcegNHovJoEWsOuLVMowmAnObDQ6zzmM3Mv7YnvcFwF21RgeqIrhG&#10;F+IM0LQVkWOALaWUEIKoOuIWZ9xG2rSJUjSeD9gDpNEHqZBLe1T2OOErGsFVAamoRSrWMvGTj9Zw&#10;4aRHWUqtwGRCG4qJ1qZsqRSPxp0qnA9IhafBk8FSQU4hhwI0NXZmWrrUwAEG0QGU9KmYu/MBBZij&#10;xiOS29ls7HWJroL2KZmZ7+pygapMSdYSVj7l4tljSLEjNzRtHOFE1VapxiZBbWJ4exD5Nfo6kEeI&#10;5JiNKzdXK21ViKsGvi9rWmLNSn1NqLuohtwg01dorGzcJYIKwdxns8qcEXMo5Q/GAqCouVyhubGp&#10;u71toLt98viBBXOnLZw3fc3yxds3rdu+Ze2SpdMVSJ0cr4UUDA1gQVnkzOVmkiOn+S9vT+mgGfyA&#10;VJmKZAbVA3qEsjEIwQaqqlAuWMLceQsAqRcuXLh191Ki0Z5stRr8CpG2Gg6jQicUY3XATa7ypagy&#10;NgfRuFqoqhEoK4UqQG1NOf+1Mu4PxBgbaqE7YhYqWQqtUKBmM7tPI9VwnINFuztrNkdJOLYs1Rhm&#10;fhcClUYWzFqBfQDTQMaCmkBOOS8vPVeAn6rNNYECmWp2JouhsRPGrVyz8cDhk598+tXCxQvUuBhK&#10;4yuplOECuZYP4BMqqoXSSilSy5MzO+wzr/ZyNRZobPlo+I0IrYZyKMNY8J7hOKB6US3/DbZoDMAU&#10;PgthVsBHe2WpWr0Ufs8SlgFDgaov5bQORBXiP09awZW+CY4PJAWwQvAHto4amjg0MmV4/sI5c+fP&#10;2rZ90+kzb126fO7c+VOXLl24fvPavQd3n714/vGnn3z6+WdfffXVl19++fEnn8EfX7aPPvz4g2cv&#10;3n745O7tO1eWr5w3b96kC+cOnDy+7cblgzevHDx1ZOPFM9sP7V2+Z/eyjVuXHXpr39Vbl4GqJ45t&#10;37x62sp5XUuml7rrTR1FY2PakE/QzXlH0K3MZHVD46PDk2KTZiZ7hl3pZqTUSzcNWePN2kgjPjAz&#10;3Ts9HWsxhBqo/IATxM2RUCZajL4cFmmigyXSV6/rn9XUOimf6Q0lOj3GqErr5WldHFNEEmsyzlk9&#10;/sHz+1/87JsPvvzi3Y8/ePz+ozXblw1Ob1u+dc6Lr58eu3Jg86G1U5eP5HrDuYFAtp9ZuTnbbe+e&#10;nKjvsg1MSYydni31+iDohdO+ZC61Zt3qc1eOT57fn2yxe3JaZtNwlxAEM1SvA5e0x8SetAIUNdZI&#10;OOIKjaFSa64jrFxbUJ5ooKFCROqVkXppuk3dNmyCx1BBLkR+QLvlJh+KGIVQmQFtuS67J4OQbp4l&#10;IjdHBMF6pNRnd8flCv0YY1DkTqOOlMZbTzqyaK7fpbJXRlrpQJPWnpVDCzVqXRmVMSaFomLPqF15&#10;TdNIKNvnLAz4DRGlTF8FlSDWaOmckG7oDVNOsT2o1dkl1oAi2WByRlT5Ngfl4tujKvhciJkVLZng&#10;OeAsobzRE8cBr2CvoK7RlG3p8llHjh7Yu2dXKhn3ux37dm+5cPb4nh1b16xaPWfW7EgoHAsF25pK&#10;hXQi4veEvHYzrbWbKIuO2cs26rFPGuy5eOrwjz9778CejefPHlq+YpY3oNdo+SJVFaITuP203obK&#10;MRFmRsTwSy0fDEtrQwxuXSDtjmQ92aagPUKYgipLGMXsIkNQaQohpFPxcnAiW0by6xRlPE0VIy8o&#10;z+nUAU8h+ANSPT6DUssDe9IYpToPojYLeWgFYhUoLTzwUKVF8HIRFo8tQeu8KqmuVm3hkD5ZsMlK&#10;BuRColxuYH6DWLgWnzqWt+gdYsrGwR01toiivj0xNKkb8i9iFYH2aixCkx/BjDwFUaPQ1SEWvkRf&#10;o3HxIFiIDW/IrW+aEnxrWuQqyJ15hTWu5KNv0F4JfCJm7QK7zOwn7SGT3Wdz+lxgqYDUzvaO7vaW&#10;od7OieP6gKfLl8zdAPFxw5rNG1bOmj0sx1i4WQQ5l5kUbxA4gxQoJMRhMHGG7w4Z4dGgVoWSFjFm&#10;h1TL1OCnlaCoEPwpszKc9C9ZuvzwkRNnz569eOUkfDooq0afCuQRknu16E2dTclTjJGggNEqSMQ8&#10;eSVfUQM/cGVlQFU4nixpJUtWrjFIdDY1JANAqkTDrRWUcRU1YpyVbPZlO0PBBoc9qffmrZRbAy4v&#10;IerYyjFAW0dM90r8gYBQKV1xnTOmfYVU6AK+tC5VHx4YHly7bvPRY6c+/eyrceMHhfI6AGidaLQC&#10;F4A1c2VV/5d9gjKgqlBZKVJXAzr5igooBkodn6eqhJLAko3hKMpfcROSPrQq3msAU1Bd+BTwR66s&#10;Al4NM8hfYbSG9yZQlSMuqxO8CSQFP4VHeHEpVqMkWRK0SkHU8RSjobiOunzr8vkr585dOH3z9rWH&#10;D+/fvn3z6dPH0N5//wVw88X77z159x14/OrrH/30pz//4osvfvzjn8DP8MOnn3/y8ccfvvf+u4+f&#10;gL5eXbhw6szpQ9evHDl2eMOx/WvuXDt45cyOM8c3njqx6dyFPWs3Lz196dTFGxcvXT13+OCWlYtG&#10;Vs7tXjS12JHXt+bopqyhIWvsanan4tp8kZo0M71936TZS/PFLhz0LdetbRmx9E4PNo+4Ji4pDS/I&#10;t4wPxFroeIeRDvCsUVm6zezJYMAdX55EbBx/wZDvixT6o76ShfLL/SUDJCnCzQ83GMJF+9CUset3&#10;bF+9ZfOMRbNaB5raxxZzHeHOkeKyzfN7p7RD3k92BMxxjbdEOfPaWLvJmUPiLXSigRqaloqUKEcM&#10;6ZvUMnbq0Kx5c0+eO/X0/Qczlw5DAIcSGsnrXFHEndQSDi7t5blTzF2pYFHjiEsMfgHAFOIz7ZAi&#10;BlY4Tzb1OxKNWKYNGZjuaRzQFbq1yWY022pFjexX2YdySgFhviwVLOrg9Q0BcaSR9GaUILyWsMAR&#10;lwFq9X6RKSLzFYjmCdHOaWl3Acv1O2IdtKdeA4/5Qbu3HnPltXRIqgtK7GkU6k2w0eCr12d6vMzN&#10;FisXs/EjJVtjXwyysyOEk1ZJvGBMAVLDymiBNvoltogy2WyDTgVgVRmYjSdjJWsgrbMF1cwUQKu0&#10;1BS+f//yr/7lZz/78dcThgf279ry4y/f++qzZz/56pNvfvTZv/zsmzs3rj99eO/Lzz788ReffvX5&#10;Rz/64v1TJ/barbiBUmZjnmzEfWzvlie3L71z7+rb96/ev31+25blwZDJaFHjOglukOmMCquHEqt5&#10;UkyCWzG1UQGiag7QJq8ulPWmG4LOMOmI4lq7wBJFHAkSXNIWwwmbjHahckIoI3hcVbWEYANSFRg/&#10;ELA0lVLNDemmppTbq0cokZpmJvMwm3ngNQoD1xxGQVHBT4E+YFKujMWeNBoCKB9jVgx5Nc0BXh8y&#10;PukSqy0sa0xD2IVyopKyc2mo3GGhO61JlhzNvQnCKXKlcV9erzbz3AnKHkRlWuZqIGoTSoy1LOJN&#10;MigWG0ZL6NdtSUmkGfdDamkhcBfPFFRo7TyFvtad0kEiNnpxR9jMl3AZpGYyhUKhr6uzq615wtj+&#10;V0hdsXQeKOqe7Ruhik2ZNgAJVGsVYzahlKyDCAWWCoAA8DHzlEhm6VjUJpHreJD61RQf0TF32HBa&#10;INdUQUN1Yn/UvXLVustXbl66dOXE6cNwSijpWr66gi0vqxEziZ60yBUES6SpZDI1wWVLymoEo8vZ&#10;PwSqgiryVSwQUnBVcFIgFEdayZfXChRsjqSqSjBaoKkGnmZ7Qv4Ga6jJ5au3A1hxp1xrk6oMzPA1&#10;2qMGf6wRv/ZqlT8oRalmtzdDah0c6ONgqf64o3/cwPQZc5YtX33y1Jm2jmaxkg10AzkFpMK/xZVW&#10;SzUcNSbgCcrruG9yJeWvKMkSvwkYhU8BSAW/BrZKcTb8HpoCZy6Rs8RjXhmrBKmFyA8H7RVSQUgB&#10;qbX80fAIr8YSjgaCvxyWUC3HaoGhiJ6jotgQU/jKMXK8etSTZ48ev/vw6bsP79678eD+7c8/++iD&#10;9589efrg/Q+effTJh8DNr77+8osvPvvkk4++/upHv/j5T3/y42++/vqrL+E3n37w4QfPn737+OHD&#10;m7duXVizau7M6QOn3tp+6q2t+3csPbh76ZE9S08cXnvi2Ob9BzYsXb3w2JljF69fvnHr6vHDO2aM&#10;tC2d1j5jKN2appszgFS6JW9orzcXs0S+HmvvN7X3G5IlmSdZ50mzXBmWKVpVP2DomRHsnx3rm5Ns&#10;meS3Z2WunDTWShb7bJ60CizVm9XCcTeF5YGiPlAyBxtsiXavr2h1ZgymKG4IYxH4PnL2cD7qCvsc&#10;IZczYvOlbMGcxRpCvRm9P2vzZW2RBleiFeRX528gQ80Gf4POnkFyPY5SnzPfbvZm1JMWtE6cP9Az&#10;oWfp6pXnL19696PHq7bNy3e7gwXcFpBGciQEZ9wOiip1p2Xpdqp5rAOiui+rQcy1mIVnC2MGrzyY&#10;xfMdxlQznmhSh4uSeKMiWlLYI7xMiylRMsPXYwtoUbNQ51KAaJj8SkcUA7QZA0J42Vynqb7f7kwp&#10;zGGJKSTFHByNta5nWqZrSireagw10+keqz2jRN21lqQM1DXb6wk3W1RAT5fImaFSnd50hyvZxqzG&#10;D1yAHi7WVps8al9Cj4JV0WzaIkjXmz1R1OAWi/E3gaq0TwQN7FvnFRoDcnsEtQZUhEVo82v0dnnf&#10;QNOnnz4Den75yXvTJ/TdunL04/ev/OjzO59/dOfjD+5+8ck79+9c/viDdz548eSTD59/9P7bH378&#10;5PK1Y80tYLSu1lK8pyV7aMe6e1dO3bl04ub5Y2eO7po1bchpJzBcrKWkBos6EDZZHBimUypJhYyQ&#10;qPQyJS0hHajeRfiSDndEb/Eh8JbcKZz2y01RKDPwPlW0S5NoCCAGuUBTC7leiNXKSb4KFyYSnrbm&#10;XEdroaur3u4moC+JEA68oMoogfiptonUNgE0rVuudYEw6k1ByhalMYifVJ2crqtTMAMkcQuPtHDh&#10;yOjDMmbAk77Gl9ch9jqtl5mxZohKwiUaGuFhQW5Q2mo6JibdSRR8X0ZVgH5KjdVCY5XAUGmIqSiv&#10;GLGw9X6xP69ltmlIqwxBOZQHtalOhJfDt0M6ZAaPVkGKq1gV4UQk9/K/ztaWztamkaG+GZNH1qxc&#10;snLZwi3rV2/buHrd6kVD49oIi4T2qAinBLUw0AQRY1KqrIK0K4FcmFWs1PMAK3ItF3xWoWWDqitx&#10;DtCBLx+jIcXugHPpstU3bz48f/7i/kO79XaVFKvWGiUVnB/UCsdU818H6ROqK0SaCr1TiRnENYI3&#10;qnhvqEiR1iiD48ncSFSxwFLhnwA8MfYqruKKa+qElTUgj4ryfHck1ekHpPoaHc6CGfqmCOTdwIWE&#10;IdexcbtUbeQDXmukr8soNpi+JaQt9gQDeZqxiqJZZ0Y0qJqk6GJ9Q0tbazDi9YQsakIgUrNY4nIV&#10;IdZQ0jrBGBZvdC3rdS6fEVVgH3CTuQIgLwdXFSI1gFTEKMat8pdXMMoUOIcZIYCx2JLRwFZAKqgr&#10;HDeBslaoqgML5ogqeRLmKioglS+rVJM8FcFW4iw5VgNlEjMBUplLOmodM1l51OO373/w8bvvf/Du&#10;xx+9uH/v5qOHd95/7x34+e2nDz/+5P0vv/r0R19/Du0n33z105/86EdfffZqZhGQ95OP3/vg/Xff&#10;ffbw0aMbt2+fX7N27oyZ/Qvmj12zaurmdTM2rp2ye+vsfbsWbt4wd9nymTt2bzp++uj5KxfOnT/J&#10;bM/XXZw91DDSGm5Pm7oKtt6So6/Z3dvk6G61jh3vLXWSqQaFP8M3+MdQ3jcN4UpPThRsVOX7TfFO&#10;unVyoHtmrDjW5sxKbClhqp3259QQkP15AoIwOB3YaKLV6sjgnry+OJCINHlebv1mA7Y608ZA1uMI&#10;2b0JF5yptFupc0kQEwd8MNbgKnZHU60uS1TJADqPMavWl+hMj3twdrFnciLVRCdb9E1DoWxHNNeW&#10;W7527fmrVx89v79o3YxSry/fZXVFpcGkirTWhnKoJyP35eT1fcb2EVex1+JJK1BLLXRCrY2rcwvs&#10;YenYGclsO+FNCyL18mBeEqlXhgsaf1pdaHf6kiSoAe1SUQ5m8SSVnqsGaTLVeVKYyljeMOjsmx6f&#10;vKQp0WK0RpWUR6C21EabTD1Ts6CrOr8w2WUNNumgf7rrmXWpIy1mrUdojGhQp1gXUJljaKrdme1y&#10;5To9kZIlDvkrQshxZmUQSKaeKEGb+NEUpbfxozm9Rl+F2zmmkMwKPPWJgN0Gv8wW1dgCCAmR1sA1&#10;2hQdnfkvP3v/0w+e/+SLj5rzoZuXDty5uuvUsRWXz257++HZ95/fvnHl5It377/9+M6H773z/Pmj&#10;Dz55uO/w+rbO1MwZfYvnDhfj7j0blty7dPzO+ePnDu0Eqk4a1xGL2PUGFVCVMshdXoo2KRFSLtII&#10;FaRUSUvFWh5hRwCptqDBHoBjJWKOqleo80nooFJj4Rt8GluIyrfHCasGLBVyvYLiAUHAUlMpHwR/&#10;sNTGxiS8uBRla/Qy1KyEICwiaukgItHXvUr9KgskAMoSpiGWiqDz6DlCbQVH+Rpq5kOSwAx1GlON&#10;LixVutgQ4S0JZhkw1MuW2WuV9jp9UKgP8HQBtjkhRVx11pQ62mggXFzMWoe7uaiHS4QlSidX4xQQ&#10;bjFILmphW6MKU1xCBQW4S4BaeTJdpVA7WqWvg8oq0XJA8bgidjwTy+ez6XS6qb7Y3d422NM5e9qk&#10;RfNnQYPUv2v7hnXrlrR3FyA1I2YhuLDeq4a8z9ywFldINSwAijuup5xyBcVhxjxpuVKkVobWiVW1&#10;AB0ZWsORvIHqpOFEcMnSVVev3j918tz2nVswWqLRCdiSCgAWWNtL0FSypa9DzoVzRqypUVNCyNqQ&#10;/YE+zohZqhWBUxM2FdCqTvQGABd4VMsrB1GVE6JK0Wv+vMWeoux5nT2vD7d5oXpVSb8vIqqUJpZC&#10;z5LpaqGJoLy9XNWfuXhiFiEWvimowp1cZ0yLUjKlWqbSMCP23F5HLBnwRiwyhP3yFhmPtmEILeWJ&#10;yiSKGh6vnC+skKnquNIxUAagybXwxYklWhZQFYjPLBuIMIteqygOfBx4hBTP/IxzQL2hvRreX8sb&#10;A1RlCcrZonKgKvgpSjMjtKRIlQQpl+EVkD4pu1BJVSvIKsLKH/X+ByAOb3/62XsffvjOw3vX4dR/&#10;8vDW48e3nz978t6LtwGvX3z+0U+++fJn33z5k68//+LTD4C2n3zy/KOPn733weN3nt17+PT6zdvn&#10;Ll05Pm/hhIlTOidP7Vi8dGTLljlbtszavGnaujWT1yyffPL4ti1bVpw+d+TGzcu3rl84vHtDKWzL&#10;2omEUR0gJHGLOufRlsJUQ4RoSBOt7eZ0A2Lz15p8kAIqXClxrJmINZORJgq0C845ULB4q75p2BNt&#10;IVxZuSnM9+UROCN1XgHl4YO4maNiV0YFmddXIjqmZXpnNTZPyHbOLIVbrYFGi96vcSdNlhDOxCIj&#10;G4K8N01Atp2zciy0YrfHkVAa/Dzax893eZuGkm0Tsz1T8xD524Z8ELrz3S5fzlLqbdi8Z/fF69ff&#10;fv/pvFVTks0WsM5QWhFMyPxpabwBDeZl0MA9x82KNg7aAgU17qgCm441UpitIlSP5LsN6XbCnRE4&#10;klxrlAOK2jrkCmQ0noSmvtNr8ihBAYwuBOo8ZZOhBq6arrWGVailLliv7Zgc6p2W6JmS9GZxVwrV&#10;mJlFH1JtNn+RNIQkYNbxDquzgFpSalcBhz+684TOJ4OmtoDSstsnJLLdzlC9LtlqhVoCvIZ/Tmvi&#10;E2aeM6S2ueThOGVyivwJ3OyT+DJaKFTePM4sBhhV6jxic0gJGRYaSvNos3z79tWP7t/46MU7L57c&#10;G9/TdO/q0U/eufj4zuGrZ3c+vXfuyb1LZ04ceProJjzn8aO7Dx5dv3Lnrc7B3ITJbe2diQljG5IB&#10;47ZVc+5fPHrz9MEHV048uHZq16al6bhbR8oISmYwq5weEtdJtLRKpmWWrpBTYoVOjJrlgMtA0gZG&#10;Bu9cqa9Wm2tkUAA8EojnlEuhc6rtAZ3yZfCXUwK1XghRDtfJ8vkwILWhPtbYlLC5cKMLAzprzAql&#10;QUy6lfoQykJGC6lqlVUooTn6IIg8LmPmU9Uq9dyX64zwQKDA/iA6UG4R4hUq3TzUKRTgo+mAiPIK&#10;eUQ17pFBRDWHxHJjBe4V+BpoTz1lDMlAYyUUPE2ABzjaIB/Airl5zAwFnxTorHXW0DEOFeEwC0Q5&#10;xRKiTIyPAdrKyDrI7GI1RyQXJLLxbDadyaQai4Xezo7xg32zpk6aN3va0kVzd2xev2PrutWrFxYb&#10;Y2o9n3TKlUYeOCl8fCCdQF4DelXD/6HRrWYm+6vKQcckauZeP8CUI2YuEQJrqvk/BHb7I74lS9YA&#10;Ui9dvLZz11aRrBaAVScsh0zNNEUN7VBUC74HPGWuHqoqeapqSPRsWVUF7w3UqBCjAoGGV877IVdZ&#10;AWyCf7eOX1bHr2CLq0FgywU/gA4YKFkBqe6S2dNg0bqlFZL/8/LadDUPeVOAjdHaRYGcRedWOeOG&#10;TFuYdCp0bqUrSYWKBneCcvj1GKGWSEQURfhDboJWIJQI0QnAK01uZlsdiP8iWRUz4lhYJZbWCCQV&#10;PFmZRAMFYzRXVsZcBFCVizSVAFM5yeapyhU6NnwWKVbJDLcyCtQ6LrOuIJQNSRlj5bzRPFldFXdM&#10;NYe5lgpHEuoQIJUvH/1qoSw5UQm6ozLUwFcmwsogxIx6/8MnL95/9OGHTz/++J3n79x758ntd5/e&#10;eXT/2sWLJx88uPb8+YMP33v8yYdvf/npc2gfvHgE7b33Hr148fDtd28/enL9zoOLV26cPHvx4PCk&#10;tqb26LgJjTNndy9ZPm7z5ukrVoybN7cTjPXIwXXrNy45f+nkjduXAKl7Nq1IuwxRvSZCqVwaYVin&#10;iJlVCZsi61SkfbJMFkkVEW9MSDnKDd66UBF1Z1T1A66mkRBUe1ta48qjxSFvw5DHW1DbU1Ktoy5Q&#10;ICGZkm6+IShFHSxPTuMravQhLuapaxgOdU7PNk9MNk6Kpwc82SFftNUGyTfeYgsU9b4cAe7gyWgh&#10;zs9bPVzf4wePiDXSpqAomCdtYaTQHWoem4Lc4Qd4JVWovSrSYHAlTQNTx+46dOTC1RtP33syc9Fw&#10;omRs6DDnG8h8Ix7OirOtmDPKdcZ5em9l37TgwIxww4DZm5U5EkJvShYuqHIdZKGLBD8F5gZyUkdU&#10;aA3xCp3GmcuaTD5estEYyRu1JmZsHaRavVMByCMdIrBpCTWGcNdFW8jW8YGuSXHAYqiediQ00A+1&#10;Djaz2KWlUuOs9ZRwVxGzZlQQQr31pD2ppv1SKV0JqROUNtKgaxz0GYNwxHi0RwwdmFFOI88VRnET&#10;2+5WAFV1Zr43htFOvjOuhte3xZS0XwyuCsEfaOKK4IRJRJulbh95+q29zx7deu/xvef3b57Zv+3p&#10;1eMfPjj7+Pqht3avenD9xJM7F48f2Hbv1sV7ty/du30Fqu+FqweKbf6BcfmBoVwp54p4ifWLJ988&#10;s/fWmQP3Lhy5c+HosT0bCikfTcm1uJg2qLwBvc4gB6QqtGJAqgQXgFTiVqUzZPTFbQanxuRREy+n&#10;ckHNQGw8MBoQMV/cFC941bRUhLIg5UHEg2yopaSvkNrUkGhqTurNKmasDCFU6aVcVTXlUWksQpmR&#10;rTRyxDTLEED1foRZeZrmSwhmg2itVQhIVZvECr0A/ki4wEDFGo9EZWUW33w180JMMguI+DIkZBEx&#10;UYG5RFRQEWqxqGxszMFRW2s0tlrCz4PvBXVzzBEFM6DCLSCYv6rQ+qpwfy2QWoiWi7XlUrIcs/Bk&#10;JNhfFbBMqhZm6zOZXLpYzDeX6gGpc6ZPAUtdMHv62hVL9u3cunPb+jVrFmSLAZAvW4SABA1UkuJc&#10;wigXSqu5wjF8cbkCqZMi1RDwoYGWCqSjZeoajmA0Szja6NSwRWPAyELx4PxFy0+evHju/OXNWzcQ&#10;RqVGJwIPfamoHPB6QBJL8hqgWYxUSrS1XCUzX5Mtq64Vl1N2TIjw+Rp2rWRMteh14HUV54dgqdWc&#10;MTX8cnhClfiHpijmzFC2NAFIdRQMUJCEunLmsr5DAEiFg1aneI32qJLNvki905Myhgr2aMn5am0X&#10;R5SMp72ZbMJmsyxdunjT1jWAVA3FJ0zMeFJX2GTxUpheodQKNFqhXMmRqdhylAOWLVRUV/F+8Opq&#10;qQStFmgqayQ/ZCYm4FUaI/flxVBGugmLGJAKzxEoq6FBSWaJKuCd82Q1fGkNo6jKGiXOIc0Skaoc&#10;FFWCMRiFL0tOVcMPPPUbAmT0qPfee/D8+b0XL+6///7D+/cv37978cWzu+89v3fx3LErl47fvX3+&#10;kw8eQ/vgnbsPbp17ev/yB+89ePHszgfv3X/+4vb1Wyfv3D9z7uL+dRvnFBt9+ZKrrSPS1RsbHs5O&#10;mVxcsrh3wkh+y4bpu/YsX7lxydkbFy7euHj33o3dm1aGrUTYiGHcCkpUG9QrUw5NzqUseqR5v7SY&#10;xQqNVDynsfnB3YS2qAgkNNFmcOaQlsnReJelYSRYGh+Id5hdeY0nh4KggTqBqUHuU1pZ9jQaaqAt&#10;MZBWniEgBGkdnt/YMimeG+tPD7lzw75kjy3b5wy36FE3y5XRhBooU0Q2bVlXtsNri6KomftqAQVG&#10;Q5xid4KYNL/Tl9Z5UrgpIMHstZawCrOoZi9bcOL81YvXbr394snUWX1OnywQkbe0Gov12kROlmtC&#10;YnmV0VeL2cdYYryxc6Ndk90tw1ZI9+64MFVC883aQgtWbEdzLRpfUmbycqGlm8iJc5PFTr3JJ7AG&#10;FApdnT9jsEXUUP3gXeEOZiEygfY10BlzRBBv0uU6bfkuuyeFgqHDJ9XYKg1Rkbuo9jag/mbMnpc7&#10;80pms5OEMt5synY6VKYq2sujPFxXUpFpN9ljUsLJckZUOocgUbLCWeUI4Vojj7KKTA5JME5idI3R&#10;JbYFZIE06YqqX41nMPoUFp9aZ5XqLaCQCp9Hd3z/lhf3rj4DYp49cmjd4uuHtjw5vx/azRM7H18+&#10;fu3U/v3b19y/ce7WtdPXL586dXrf/sOr6ltd3QOxrq5QPmuJ+rGF07ouHt1088yeO+cPPLry1t6N&#10;S+tTfqNOhSFCi0Xr8+vNFlRLSGVKnlDJkmr5ar1YSYnNbsodtkAXCqasvgQzv4t2M3f/nCEMcG/1&#10;4eG8+9VKKGY/DnYWjJmCEXOpFIfU39qab23PKREe9DcIjPBqfHWNguZDzJTRbDldR/uUoKVAJfgN&#10;JFCE2TBDQDvkagOzSojcKLZFDc60GTQWdyuVzLU/vjmAwnMgq75MP1zUzKz2pjCwlTauKY6GGq3h&#10;BhNiYxbT03mFuJ0DZko4uKSTp3Pz4VylfDx9RKiwVqpNbPjqXy47XwMNUjD0f6GGLdEImQn+hWwm&#10;k2lpKA30dA4P9MyZMnHBjKlb1qzcs33j5s0rl6+cHc244MNGi06zH9MYBGBbapKnBBQqaljs1xRq&#10;llBWLlFWKLEqOVKB4LU6g1iFsNQo1+bUShR1AnGtO+CcMWfuwWMnLt24tnrTKuCp3qMSvdwJSkFx&#10;eOoyvqYcYKTSc0HxZAQHDh1fVVcjKquTVMhwgVjLD+a8mFkO4Zovq4SwXMUezRbWgOgBeevkb0LR&#10;8hYMnqIBFNVdMjpyhNYn0rrFMroODh28Mlc1BrdJMKsY4j/lUQbzVjgIcDABW7hZ7PU5TCZLZ2f3&#10;4cOHt+3cROqVhEmKG0WInm9yawmTWolLlLgM0ylxvZKZBUAIFZQAVB3QDyoNTs3codKUs1VvwKGG&#10;sxqzcl6uA8DsCKCm+CpSgBsUGC2TIVyJhvsSqWPgxHu1+DRfUSXXsrUmEUf2Bkf2mhyv5qlHIyae&#10;kqzlKd6AxpW/Pur+g0vPX9xlwPrunccPr148f+Sdxzc+fPHg3q3zd26cef7kxruPrrx97+L966eu&#10;nj144+Khp/cvPrx3/u3HV569ffX+vTO3bh7bs3v52KFiKETU1zsG+1NdncGOFvf4wUR3m3f6pOLI&#10;2NyUaZ0LVy+4cPfa5Ts3r16/tGvzyrCdfDntkKVXctJusjFKTWh192Tw/gZdMiZN5dFQUu4KC8IF&#10;JJDXQORPdVu8DUS4zQAwLY7zNY5EOqamtC6O0sysSAYHBZCKOXjmuCbZ6fDmCEdCbQ5KIXxhthq9&#10;X9A5Ldk2NZof7490mwJtumgHneyx+JuIrumJSKsh3+v2ZHHKLdGYmY0VMYsAugSkPJWuxhPHXVEM&#10;twnMAVWwoKd9QnNIrfeQE2ZPP3D83I27D+8+vjllepcvqNIbK5sb6a5ua0OzttiMJeuRZBPhyyld&#10;GUnnZHfXVFehl0y3ouGMNJiSAlJ7hx35FmW6UeGNiTFTObRsi65ngmtkbgLif6LJDDR3J7WZNpsr&#10;pTaH5fYECuGR9PLBlI0hgcHP6xiJlPrcQElmOIGLjdirFLYxMssbjoIs3KrND1oyfcZQI2ZPyMC7&#10;fVk00Uw74jLKXQtVKtthDBYwYCvl4FgDMkDqy8lRCFRpo0uOm7h2r5I0ci1uic7CdUeQQJLQu0SE&#10;lctMS3XJ7R7UYJbpaJnHSaycPX7Pytlb5k1YO60vpZdNb4psnNSxaWr3jrnjjq+ds3ne8MIJHZcO&#10;b7l38dC+jQuHe3Nr10xIpcn2Ns/I2FQygvmtkrHt4VN7ll89uvnO6T3X39p96eiuhM+i18oIVGzU&#10;q0MBs82OI4hQomDJNLxXo8oRg9zuN7nDNoMD98Ut0bwNzmnmoqqRZ/eqzQ4laZZFi17EJHMmzJiZ&#10;2XpIibL0JmVjKd7UlIGWL0WFilpAKkrLVaQIBEpOcl/t2w4wdad0IKRam4SZaWoSYBaRxsjM5AGm&#10;SEiO1qWxxACpzAAgZkMqm5xwyC0B7atdkgCs0D+hcZSjoeuKDXW2HOXO0eEmm0JfCw0SvZKqlGBv&#10;QD0jnVxDQGwOS0gvV26pkBmYRaGgi6pN3Jc8rRbhlTKCJUTqML0KkJrOprLZbFtTY393x4SB3sVz&#10;pi2ZNWPT6qXbN69av37x2vULMw1+6PAQaVU0D94tMEisrhQrKvmiMoGwQoNwhZKKWu73ZKoynZGH&#10;6zhqrFYkLuPy3sQpMcTkGtZoSNOz5887ce7MtTu31mxZ6YhQ0BfYiteZ6x5GLm5jZiJJ8BqtRfLy&#10;jdVAqxGP5sirK/lvclW1Slqa7Ui2DhaBtsxIeGEZROY6YaVIxYW/rRB+n61+k/TJzAnMV7IkegIh&#10;OMMLlCHM7DIpY6oRX6geA/LIVr0GTW3mOZPMfs5qA0eoLofvSyaTdHf0T5k84/Lly5u3rXd4aKgZ&#10;KM1Mf4L6AYVWhopVhFyGCqUIT2dDMJMSSiZPWQtNoGYxAz9oPhRL1MoDaJgCUmZmMF0rp1jMfQtS&#10;oCHFKvgmKZlIwXo1fgAaG6oFxgGecmVlInW1Bo4tUceWvg4AlRK1UAZk2hrByz0ImEFU166cuHPr&#10;3NtPbnzw/P6HL+5fv/zWw9vnnz2+/s79K7cuHXv7zoUXjy4/vXP24okdR/esvnf16I0z+08d2gzt&#10;yO5VKxdNGBkoDnalB7uT/Z3xjiZfe8kzZ1LjhmVj1y7sX7uob6gt0NsaGh5qnLVw5sU7N05fufzo&#10;ycN1y+ejomqEX45LKml1XdyDNqboca2OoWZDNiKORMWeqMifUnhT8mgD3jzO0zk5mh9wp3td/kY6&#10;0AR2ydEHJOEGg+HlyvZ6rwizstTGauAdhF9mPHCbFQii83DNISFiqQCt8+Q0XTNiDSP+SJcx029/&#10;tbV92+RYrsfhKxCOJAIvCDylvTKDVwnnjQSv0FqZbb9kzNo2XAlZzUPGAHMJF8+T1fkz7vmrlh05&#10;deHU+cvPPnza0h4LRpDWdksmpWxp1XX3mQMJYTSnLvVY813mQq+FDtUYQtW+vBCSfrxRU+o2tvaZ&#10;gZ6tQwZbuMqfFvvScsxS5k3Jeif7BqaGXTFFrMEYb7R4MpgrrSwNuoMlHbNDVAIl3HygpykkNgVF&#10;qRZLc79fqa/A7Wwx+bqUfp3w1iotb0J+DDSoc316fbjWnhY5ktJISRssILFGAh4jDZg5wHEnJMUu&#10;c7JRZ/YLXTFVomQEL3aEmZtOWiPHGULUVI2KrIzlDa6wRq2rsPgkpI1HO4WOIKp3SK0uDU7xKZ00&#10;5Mb7c+6ZbdElvZmlvanF7cFlbYGV7aFVHeHFzb55je4Z9c7Zzb7NU1t3zOlZN6lpSotvuN1XH8d7&#10;Gp099faOjClhk2Wdyjn9uSXDzQvGNs0eaJo92Bp16kyE3KJTy0Q1XjcNSMUwsRoTKlABZE/GI0xK&#10;V8hq9RrcQXMi7zU4FLiJD7jHDFyLSwFItXgw3KpETArMpkRNzA0WibJKZ5C3NKWApy0tuVx9RKJm&#10;K3CempSAgIBh1UreBMcEgAJJX+4jL0AtzFbVzF1yiwi6nBhh1hvWOmTMDlQelZq5BQTBRWqPUqBU&#10;wAIwOBAr1CKiXEqepgLUVULVcfBygaEaeAocgXNMqC2DGPRyGlU5aeNA4YeQQbp51rhSYhyjslSL&#10;iSoI++BlgFSFvpqPjoZOq6JFL5Gag+APlgpIHerrnjx2YN70iQtnTF63fOGubWs3b16+eu38aNZh&#10;cKnAK6E2AKHA3TC9QIWxQUUl0iotLmTz3mBxf2gE8zMKpMpyqaJCJK2sqXtNp1eqNHwWtzJXSM+Z&#10;N/fk2TPXbt2ctWCaTFsLcU3vkTHXnfAqiAJGnwaoSthkiFEIx5b/ciYVJH2Bpha3adiKmkRzJN0c&#10;jhQ8gFS2aAxfxkyyAoESazls5RhAqoCsUljBypF0TzDVHXDm9M4MzdGUwTHkqt5U6euE2JsifAwf&#10;fUNt4ZjDqILmoCZmopdExfH6fdOmzp4+bfadO3fWrF+hNyNyjKU1CJxhQoLUssWVuFGjoeTglcBT&#10;2q5hTgPm/qTg1WIO1jDlSuihYvE1b6oMECnKZVQF+C98xQqcA+cDIBWamhBBzJehfGivZvcDi8UY&#10;m6usqJOOFqjKob7yFKO58jchuMBZAaeHEK0EsDLLply/evLCuUMP7l167907L965/e6jaw9unH3x&#10;+NrzB1eunN57/fS+5/fOvX3r1L3Lh04dWHf+6OYDmxetXzRx7YKR5bMGx7Unog6kEDZM6st0Ft35&#10;AN6SNLWlLVN64pO6otP7EpO7YwMtoXzSOXHy+Is3b1+6fuv+/fvrls6Ts0ereGPMWp6NFtv0XAtZ&#10;nQ7L2+tJn7POGxLZgvxgFjEG+DofxxqXUkGBI6sxxRXmhNKdJyivEGAaqdcbPdDPOYBUS0iOWur0&#10;XiHh4PizeDCLk/Y6ysEC3fPnEG9G7cmqAUz1A65sn71lYiTaZoy0mqBluhw90zKpdjtDK6cIkMrc&#10;zzXzIUVagmqNvg6zMIssqIwcRhb0Naid7csZbSHLht3bj56+eOHqjUfv3mloCUYSGCC1voQnU7Jc&#10;UVNoJgutdKKRgJIQbsA8Bak5zkp1aBuHTKkWzB7h+bOSeKOqc4I1kBfQnjKdq1LvqXVEhe3jXJYI&#10;H+TaGlUy99njcn2Im2in053WbJcr0GD0FEhjUAJSA3kfMdfYgnKDW4hbWJaQzJ/DKG+dIcgxxbh0&#10;oNqdFfoKEnuSC6acaKYoT02hx1zfZw0U1Ll2vTshTTaRDT2ORAPtjquzLTZvQotbOKiRbXBKbH6V&#10;1siirDxvDPMncFdEZfaKwVIpuxCh2WCCZptSb5KajHKnSdFXcM3qiC4byGwYn987o3X3lNLuSYXj&#10;s9vemtO+b2rj3mmNe6Y37Z3Vsmdm8/ElfYcW922d175uZsvKKaXF47NzemKLhnJzuuLze9KL+gtL&#10;xzYtHtc2o7cUtxM2SuE0og4TGg4YHTbGUuVKjkhWi1ASswcnLWqLR++J2M1OMhC3IjouINUVweHR&#10;aJcGonSi4LaFaOjhSoNYxszu52twrtGibmpKFYvxxuZMKheQajigHtDbX6VCiZbDTDFiZqBzlXoe&#10;wPTVNsigroRdqnMp1DqWWAuxXfFSqRSUR94zpTR9+ZAxoAbrEWurQUu56jJgMVddXiN9nfaobTFS&#10;oKvGPGJPXm+JY1CVmUmrpjrczkONNUaPyByUUS6eO41C5JLQY4QEoKSco3wDgj8oqpSqgEdm6XhN&#10;NaJT5EqZbD6TTqdfIXXKuMGZk8Ytmztj/YoFO7eu2rhpydIV020+HJQcvEmIVfGRCpbsTRBVDcVH&#10;Sb5EXg0BXyCq5PDfNFrkKrRGLCuTqWt4gvIa9utyJRtCNFdQ09RS2rBp4927958+fbx0xVyTR006&#10;BZRLCGCNN9igdwCvgapmP+ZLmVJNARGzYlMlFCRIA3Coq8VlYoKfaYkEs06hopq5PSV4U4FxEVoI&#10;PKqVvcFWjxHi1QozX+uWx9p84KrRFpc/b8KdwNxKnvqNaskoCTFaiL+B2bjmiEZG11lCOGKWQGwH&#10;A21obAaeLl26/PHTR7PnTSX1CsIkhpoK2ijFaio4r4Gc8uUsZoyErIIlfhNkmflmca7Wwix9rTII&#10;4TuFugUVQq5jlugWomOghil0bCXBhfMBeKrA+JBgoBIIFHWQ/ZWEUKCs5Sgq5SQzlBU+L19ZRlgk&#10;QE+gKvyPwFN4BKSKNMzYslE3b505eWr3hYtHHtw7/+Ldm4/vnj//1u67V469fevMlRM7od2/cvjM&#10;0Q1vHVh98tDa43tWnNiz8uz+NZDUtq+YvGRy+3BLpCfnak+axzb6J7YGB4vOCS2BKR2RaV2xSW2h&#10;qd3JCe3xqFs/YcL4G7cfXLp66+b1W9vXrXTpNH4zEnAgDrMcU5erpN/PxLGwV+x2QOQUdo/EPQkN&#10;ZCJ7nNlnSQdSFlcYY3Ko5CChIGXxkt4VUUYzJNiTI/zyMp+dr6LKNXRlMI3HCjT8ngIF8IvDRV28&#10;SZ/rtNX3utrHh3NdzJjTYr831mz2FygI1N4s3jgQbhtOMBOiTRx4VBtY0LwpypckQ3kjBEDEKkJt&#10;YoWBrbGyoTvJKOmS9asv3Lh99dbdB2/fSmSsWqoinlS1tpmyBSTfiCcLqCPATzRQAHRrTEQFaqxJ&#10;ni3BM4RqAwWlNyuLNmpizermcaZiH2kMVRqCVfa4QOsoS7fTzhT8rcEJ4uwXOdNKR0aMeirCLcxN&#10;fH/JYIqpSTffmdQ44xrokPaAEmDnDCtNPhFYOe6o0fvY/qIyXFLpA5XmSJUrzYV/LtaEG/wcaLl2&#10;gy+t8GeUoRwayWOJel260RTOktG8DmzU4pXBC6LGOqAnbmJrdNXw4gaXwBlSw1/pbELcxAVFJcwC&#10;nUFM0kKjQea0KL0mWWvC0pEw9CaN4/OW6Q2O6UXrwjbPyr7IlonFXTNa9s5uP7t2/KGFXYcXdR9f&#10;MXh8xdhjK8fuX9i7d3735qnNa8YXVgxk57RGZjaFRgregZR7qBTx61V6Nd9CKb12MujT2yyYUsmV&#10;Kdggqs6AIZC0GV24J2RT41Jcr9TbNAptLbAe3hiq5zj9iC9MgaXq3RhHWSOnhTxVNTM8U1kFSG1u&#10;TgNS6xuSwahdrGJJUTYz91zNAqSq9WKepkqMs4RYLXRg0qmChAgN8IrbJLRbqaRZoDYKY40pLCc9&#10;opEFbfPWjvekKdBJcwiRki8vBWprXi6rXM1sAojW2GKUMaJF3RKVlUsHlTqPlLm+ZKqzRdRqutqX&#10;xBwxNXyVGkutlC5HbCw4J60RBIKRysjS2nlgamC1dbLXOYpy2oanC8lUJvkq+Pd2toGlzp02Ydn8&#10;6ZvXLAGkrt+wCJDqiegxoxD+F7bqjToFszsIsyAIxgJ0ylV1Cvik/DKFhgsFRqKs4EvGiFW1VXU/&#10;LK/9oUzFpk0amVLU1dO5adOWO7fuvvfi2aw5E20BTGWqfgU4g1/x8iJvHXgG6ZCZA6grRstJdp30&#10;DZ6qXK3jjmaPKuN/v0oyGg6mNagTKZn741zpGBXBVlHMFtBQaVjKco66UqbjIRZpoi0Qa/V6CyZ7&#10;nAB64jYBYmYBUtnK74Oiqoy1iIXrzTArfzMTYVGe3kY3NbfOm794ydLl7z5/p2+wAzco4MV1Vilo&#10;I8ijWMMsOACu+mbNP4tUzEooEm0tFCT4LvhINXy/zHouGBM6gd3gp4wOY2Uamgs4liFsICk80lZ1&#10;rfDNav7rPHk1+ClfVQetTlqm1AklWtBVthCpohwK8FMGo1gVyDWUPa5qDBCWrxwz6tip7eevHLxw&#10;+eCp07vu3D559tSuI3vXHt618valQzcu7Lt+ZvfZYxtPH1m7bsWE1UuHl87tWzKze+nMztVzetfN&#10;618xo3N6b3pie3R6V3Jmd+JVm9GTAJ7OG8oVvUjWoc640LTfPGFk+K1T5/ftO7Z9666pYwcDNiri&#10;pvwOlKb4Ctloo54XDaJmPcdqEXT0hv0JUucQwWlHuUUqcx3pEdABEe7mRhr03jSWajJF85QzIAsl&#10;UG9E7YoitqCatHC1+lpnQGn1SOM5fSxLo4ZqBVlGuZh71qEckWgw5FqsvhQKSIIuUd/ns8VU1oja&#10;HFIWun31vQFmeQg3yIgEFNWTJF1x3OiRMQsvRbWESw5IZRaO84hsSRKzoks2rDl99fr5G9fBUkst&#10;QYws9wYlTS2GXEHrjYjcYRFpq44W8XiTLtpEuNIyd17mzkqDJWWhx5jp0MWb0eZxloGZ/lQ7EmtW&#10;Al7NYRbhqsDdFYDUdLsFeIo6ag1hnj0rIYO13hLiKxHeIu3JkokWsyUit/iloDkIXQMotAflWlMt&#10;YWMhlipTEJRH5s/LXAmu1v79UEHsiPKZX6aUMt3rXeNDnoRC7+aq6DFS7HXcXEeYOcU2NyR9vUMs&#10;RcswQ53JK/WnCJBTX1wLPLX6pY6gCggbSFIgsMGUXmcSm6wKi00JlmoxyjxWVdSF9hY8UEcXDWXm&#10;dAZWDiVn1NtmlezQZjc65zQ7lvWGptebF3Z4N4xkNk/IrR1KLGh1TytY5rV4RpL0vBb/4u7E0r7s&#10;3I7UcN7Xlw+0pdwGTABIJTGosrjLQWKIEJCK4GK9DdVAVyWEDp9JouKJFCyHXwdIVRI1tF1CGvn+&#10;MGF1qUmzjLSrhSgHscgh8cm1bJG8wurAAKmlUrJQH/cETDKEsRIRwpG/vIPBllfUyccAUgGjEoLN&#10;bCtPsIGtkN+Z6K1nNoIHqdE6GJ00hmS0nxmljzv4L6/C88AKeZpy4C9LMbpK/ENmxnreEW10Sw0c&#10;b72Zh1cozGxAEu4QAjWMfplKV6VzCOxRFbOgl08k1ZWJyNGIjZPv8rsTBGBa5xErDTWAVPBfUC2D&#10;jcgUU/l8Np/Ptzc3AVKnDg/NnjJ+ydyp2zev2rtzHSB1xuwhyiLX0Dx4wwK0kqsZDUYpxetkGEug&#10;qBBIKqRKFldYYbAgAmkZwI6Z1S6pKGP9AOQOfrB79TKNqLm1adu2Hdev3nh4987EyX32ICrXV0AD&#10;7qNWjpioAB4BVZkLiGQdRzGGr66AfwLgAjQBT68U/aBC/ANQOTier7Y8YYtf11AcCVrFlTOzp9iK&#10;ylppGUvJbAoAxyfa6LCnCFscsUWZ5fvUxlrQRilRyUdHvxpT5YhRkNahOqJGtS1g7+4fWrho+bz5&#10;C1+8/26xOQtSKdFUwQmAGvhQPEiLspr/pgS+Uy2XIxkNwi7GahQUB6AMVMWsMmaag6acj5ZBdXQn&#10;tSLtaLbih0I1M8NKhQsFcgasOouK/XI51BrBaAgxClLEVdRAYQbVhQ8FSi7G6nROJWmXv1rYBZBa&#10;I36Npy4TqisYpJ68uu/CrcOXbh05dmrrzt3L5s0dXDxv7OolE3dumn9s/5oje1YumtO3aF7vQE98&#10;oC85PJgZ6IqMDKQm9CVHuqMjnWEI+BPaQuOafHMGMrP6UnP6c5M6YrMH8+NbQg601qapzbixmIvy&#10;ed0Od8Djj9lt7qDT5rdSIQcV9pFOh8Zskgb8hNUsC3iJXNqRyTm9AVJnkphcKma1xJe34C0RZtgp&#10;2Fkgr820mPxJjSci90UU4ZQ21Wj2xDFAgyuo8kdQnYlTaLSHU6QEeZMlHcXT/ACaK6r2xhFvRBWI&#10;I2afBIp/qKCPNZi1Vv4rM821e/OdHk8Kh0SmMtQY3FLaKYZG2IVau0htgiTIJVxS2i/1Zg24Xbti&#10;y4bLd++fvnL5/ju3uoZyWn21lh7jC4tbum35ZgNuqTS6eYStNtVqiDWT/oI63ooHi6rGQVux19Q0&#10;ZO+d7Kvv0adaEEBeuCgpdhOWaJ0jwad8lai93J6QBYsE4eHgnhpvURFoUBsjfENIQLj5kUZjvtvl&#10;TmtsIRnUCU9MU9/qsPukcnw04E+pK9O72bS71hbmZlsxo6/MlxFG6zFHREK7GGc3eATFDley3gy5&#10;Xk3VgHgSBh5lEiTzViVWxRZ+T2vkBNJkoskcrzekGkw6O9cZkNu8MoyucfrV0NJFu9Emt9hVRrPM&#10;alF57JpUSN+YNPfkHDO6YsuHC3Pb/RtH8rumNx6a23Fgdtux+V3QjsDPM5uOL+g8NK9t78zG7ZPz&#10;O6YUDsxt3zg+s6IvNr81MLXoGpe0DKUdWZsm79E1JhxeG2qiFFqNwOMk3E6K0Eog+L9CqpoS0nbU&#10;aCdJIyJXcz0BPWUU0RYRpmODorr9qMmuoG1KnRMRa3kqo4QJ9UitXM3y+o2lUhwsNZ0NWNzM2tXQ&#10;w0UoC+IqpEKmt0AKVtcoaZFKLzYHKGY/DxMz1wighlkERp8CIrDSWEW4uIaABCIOIODldpuMtcl1&#10;wF8hW13G0ZSDggULznC9G7VJNHYxF54DMdPEAfiaQ0yOTjbbFHQVWJLWxpzeIKSMAwblIrLCHsN9&#10;WRqQCjwFn4XzH3osyBFt0QJSi0Ugar6jpRmC/6xJIxD8F8+ZtmPL6t3b12zesgyQihslgFTULIQz&#10;VkEzu6ISNpkC5wDauMIxIlkNRkrVhKi87nsvp70zk0TLua9XCd+Ao+SL23A90tPXuX379hvXrj+4&#10;c3NgsBnyPtiMyvx/3Ry180F+CacEaKJzKYCkYGeql4N2xUg5iLyErCbdcHLa2PIyJvULXwcd1hoE&#10;gBuI4XCQayQgdLUcJVSgCksES7Y5mCtvcTXUFShRahNbStVw4TCqxtTJ35AQtYRD1j5cD5aqNkC1&#10;QLr6BpetXLdz775Pvvw4EPNo9XKEFkrQahBSATOdv1aoquFJKzjiMvjI4K3gknAoUIuYKY0ki9lW&#10;AKvia8ZwVa/D4VVS1Vz563xmuetao0P7ciHUKg3F5ysqALJAVUCzUMMGpL5anxCOEldZARXu1aVk&#10;gaYS4sirvbNAXYWqKo7szVEL103auG/RwVMblq2fMmla69o10zeumTEyVD9rcsfEodLS+YPQlswf&#10;HD+uOGFCw6QJpYnDhXF9iXG98enDuUl9qeH24NjmwNTu+IppHYDR7qx9sNHXFDVmvNrWlBWaA+dY&#10;cTGKqFUI4fJG+nqHxnZ3eM24mZJQGMdklFjtSqNBTOuEbgeWitvsFsRl15pNCqtdpbfIzB6l2afQ&#10;muF8rYXITzKpX5drMfvjqmhWS5iqHBFmmQ9bQObwy9w+ucsry9abGjvckGeF2OtC7DWR9nXaxXNF&#10;5CYHhzTWaM11PM1rSro20Wi3hRE4ZfUemS9DghQHcjowCDjRcQtP75LAv0tY+QodnNxgKBy9T+lO&#10;4dnOgMakXrVt0/mbty/evnPnnZt9E0qAHgn6Aw31hjMigTTtjitxa43Zz/dlmQn+rpTUHOaFSxpX&#10;XOhNSaDFGzUmX7XW8kNvkh8tKbxpQagghaiO2l8jPJWhEpbtsmQ6rLEW2pmRJTtoX1FNMZeV5a4U&#10;0jTkd6XUpqDI7Bf6k6jdJyGMtZSZZfKIaAfP4OLaQiJPXBItqsN5eaxek283Uw4WHAHCynZGNJiJ&#10;FcubojmjJ0rAscUorgqrZSjpVAGSXGE0lNWZAlL9Sz+NpAk4qnobX4WXS9WjDTZm7Xq9WeJ0o1aL&#10;wmVHHWYFKGrGi5aC+HCDc0qjazilWzMY3zic3DW5sGdqPTzunVbaM7m4Y2Jm9yT4ubhpfGLNQGjt&#10;YHRFb3BVfxQ0diCKj0uZRjL2jiBd8hCNIXPaRwecuNepi4VssbDFbScBqVI5CwDKrEqFcmQYzxWw&#10;gLjJVJxAxGxxKBG8ljLw9WYRPMKHMrtR1CRT6ZmVpwGaEPwVGnY4am9sTIKlJlJenYVZBxO6B19d&#10;AxoLDsJRVLLkFdB1mZVVDRK1QfZqFxAJUSdAKjRGtsmvBAIqDJWojUnlUqoCgjycG1qbBCK/ysBc&#10;fpXRHD5WZY/pvRmrwa9VGvlCqpaHVzGWylyUZ4GlOmIIlG1oSn014BW1sAmnwJOmCDdzcQlOM39O&#10;j9n4YqIMniCnmGup0L2tbn06F8/lMsV8oautdbC3a+7UScDT5QtmHdyzbc8OZlDqxMm9pEkBiFHR&#10;PAQOhUsB3Z5yqJQEF5KsGhNA5JejPBBSgClfXQWMKOe/Vi0eXSH8YaXoNV/KpjWoewa79+7de/fO&#10;rTs3r/QPNDhjWsRex0F+YIur4y02Y0gBVQSQChjFbZJXjibWVsrIGkTPgd4Eb1tuqDYHUChXLOHo&#10;Gt7rSrQWN4pAk5nJqYqaamEZILVGMqZa8hrpEscaLX3TssagBLXVyehySPrg1wA+aHDkgafwKUwB&#10;DL4XJS01uk1DI5M3bN514sz5T778VGfGIfhLEBakEGamqaqGkVNpeTX3NYaqktHgxYD+V3sxvLoy&#10;zgUhJWoleBUQQIC+IVC/IVQzo3SlGpZUw1FqBcxSfvJyeEGdTQlFV4HzmNQvqYDaUy0cI8bYddIy&#10;OHQKiscMadBUS0l4ZWZIBvN5xWOqeD8YNWd5f/f4VPe49NCEwoTJDfPm9bU3BZoKromD9dBGBoqd&#10;TeGh3uycWb2TJ7VOGGmaMa11ZGxu2oSGudNa5k9pWzi1deGk1qVT2xZNbJ07rmHJ5PYFI81hi9Kg&#10;rrUT/GLEmPJprZS0vpSbOG1WQ2un2+MjNRJCyXKYJA6LOJ00tLT4IiGSprgOszwZMjj0CoNG4LUg&#10;fhfm8+JuL5LKmVF9LWaqxS0so0cEDDV6ha6IMt9q05pqdM46V0zmT6k8EanLJ3R6BQ1tlo6x/kKH&#10;JdNuMvh5Wns15azWu2odfp7Nxwf0qOlqgKbOIZLj1VzFD21BNaRd0sYzecXWgEyGj5YT5WqaWatN&#10;QVZpzVzQWK2JD+SNlkz+nBExqldsXn/o9NkTly4/eO9ex7hCuGhwxFSWkCz8//H0F16SY3meJ5rT&#10;lZkR4WzMkrFYMpmZjJmZnJmZwz3CgzyY0YOZISOZM6uyqKtqmqZ7Znp3qHdm9+w7s/t23/sv3k8R&#10;8/ace+yYmxtKup/7+UoXepzRMpHrYuNljPS0QcruGvek6rZY2RQro5mGNVlFxVEABS3r3Y3zfxVK&#10;K4u9WCinjlc0M5vRyhBG+Hcz4Y54Ax9ezhQGXEJG35j0Tm7mwHadSQ0R6BhaTvryaLqLihTMiRKW&#10;LuOg3q6ApmswwPlV0TwWK2DOsCJds5e6yUzdXuzl+bDGFdEDJcFAHUEDH0A7h+Ldw2lfDHcICOXQ&#10;2CgJ6Crn0oaTWCiLQRoNpG3OoD6cssVzhNtn8IVMLi8SiNiCUTwSI6G183rMECnyKUdXgR8scZM1&#10;52zNcWAkfGgocHjAe2o8dHos8g6duXOT8Z353IXp+IWJ+PmpxMWZ1KXZ7MnR6LGh0MEe30ZdWChy&#10;q3X/SjUwlfcMZ9wlP1kIM5kwG/ZSQYEoZ/3RIEcRBqtVDVQFwyJ51IipYkmfP8T7AgzEebfH6PYg&#10;qQwbjNoFvzGaYtwhDNxTXK7KoQekhiD3eGyZXGBwsNrdXazUkoBUIwG5tV28EEyKd6BKyNBmG28w&#10;cwbQWwOpBqSqLO0mRmFzqt+fEQKvAcZBKwsEwdxqdwL3ZWjCi0Cd5+MYFbDoKbmOlAUKjmCRR1i5&#10;iFRWZnGpUU6OsBJAarjEBPI4EBlICoUJGQAiAFAhBS83OONWKJ60HZ4JWcrqlIg1HxM77kRSvkZ3&#10;RRw61dc/MTK8tjQPlnrqyP6rZ089f3QHqLqzc3ZlbYJxm8VVozkwA3GAPO4WkQpoUIpjNJWITWGw&#10;K+BHgVWpbG2g5B1oUzuySyleWGv3JGhA6tj06IMH9377y6//9Icf+wZzIBnhKoFwzc4kmu3zlEdC&#10;IJKuhAWlO5gAglDtNqcS7ivMH4OlipcifDISmpwAYndqgafQ/rFOE3gfYhNnTdVY5VqbAggFNFda&#10;9kBDle/1ZHtd7hSKeaUo10wFNI6IFTYp7jFAEedOpKVWp4YJ2IUE7woLKxsHd24++u7nX/7NP/+T&#10;P+6xUHo7Jw6NezenlBrFVRD8308WBY6stbS16/8KfOh9X9r3c/pBYwDf2eKQ4oLKRHWI00fZRKG2&#10;UQbSYX4/qzQo/PsOAFCsHAIwhe+sMkugAYbDCQ4YyA1AVTOrNjFiz1wDLj6oMUs6NB9/MDGfW9xb&#10;X9/ft7LeNTKUnBhJz4wV9i50r0zWF0bLi5O12ZHywmR9brK2sjhwcP/k1t6hhenq8mz9+IHJA8v9&#10;B5Z6zuwfv312/cKBKeDp/unO2Z5UPcHlgjgct5uzPetT9YHO5NbBzS++/eGH3/zu2++/OXNsw8Nq&#10;XIwsGTNNTabHxxLlEhvw6BZmyt1lXynExByWCG+KOM3xAFYteyp1jxDQA1WBC8A+f8oKyOND+kDS&#10;Co/404baMB8vmYWwfHwuWu6iyt300la5fyaY66VT3YQ3o3NG5VygPZBUe6NKR0DljqK0VwNUtXHy&#10;gelsoVtwRcTr5hCNwzmQYhMX0CbKHB80+hKY2C/VrwGkhnNkqiGusewMczsP737161++/Pmnv/z7&#10;P/XNlPN9/niD9WYtdEgN7W2mm812Up6k2sx9GM4ZGsPOYEaX78bSdUuh0xrJKRNFPcDUF5NkK+au&#10;YQdwNlnT9U1z46uB3mknWG2uF9If5c9bhbRxdDXXMxs8cX3Km4Eqp870Uv4C4klrIdEPz0WqvQ4Q&#10;9nDKXO/zZsoscDBVoQtdfDBtTJft6RoOcIe8L54lKJFgqSChfMDg8OuLXf5M1c2Ca0As4hWekJFz&#10;qQlOBlsYNgVsbZzrSBXpaMoeiFj8YbPHZ4TmDXgajhKpJBeNkLVyoJBie4v8TLd3fSh8dCZ1biF3&#10;cip2eSF9b7N2Y6Vwfbl4d6N+Z2/t8lzm7EQMYArl/FTq5EjkSL//QLf3YG/wUF9of094reaH4L9Q&#10;DS12JUaKoUqEywaZsAsLODERqX6GJVGGMdlxnZ3UgYhF0kI04fX42UTK6wuSDqc+EsNdggG+JGra&#10;4/abGUFcp89E60BUXVHKEyUpDimWIv29xXo9C0ilXRawVMAoVAlQVKghQNX3s3xaHAhKa9U20EMF&#10;+AiEOwj+JrYDqArIIMVVjLRcyMz4TWCCrjgJnuLLcIRPXOmajxGEz+ROkTZBB8aqJTuMDgXwVE9L&#10;1HgrQBPoCfEfwOGMoSjTYqBb4REwUyBpMM+BkWW7g/A0PdWCeRRgqSjdJg4/dxiyhShYar1WGejv&#10;nR4fW16YPrx/76XTR69fOHvv5rUHt6/duXN5ZW3SFcCFCAVV3UjLUUaOuQxwX25ogUaIZI0gYu/d&#10;HJxUi0sQRm0XEJRXmZ0qEG0+igNSZxanHz999Jtffvzd777r7ktDQ0KHNVZBgvmU0RoLSPVmMLug&#10;1GLNXMgIt4An4CncMVEQqJvJgMKZMMC2AoHVWyRGTIFRWvGkqlXs4CnOqGKWinPU0kqVtQkaDNik&#10;CQhDRZyNaBB2j9jYBAwgp0IStqR43+ZWkT7En3FiLlu8kF7dOHL3/us//e0//M0//h3GWa006grS&#10;tGB1Bkkro4dP6dDsBkt913lLYiTkavMeHd6isbfAThRPqlIysFRxTBrVrsObVCZoCSRGXGKjtYBU&#10;xmWzkGqFYTfm0IGoQqMLrZG48JSxXWOVqS1S4CmkGThmoOll/Ba4hf+KAzFoHVBVZWyHTf3BxGRy&#10;ZjY7N5ufm8pODCWmhzMrk9W9042Nyc5DC4PHNyaPrk2e2Dd7eO/kuWN7zxxdOXFo7uLJ1aP7J49t&#10;Tpw7NH/t+PL1k6tXjixcOTR/49jKzvbKqb0TRxYHz+6fuXp09ebZ/bfO7T93YuPc5bNvvv7q259/&#10;/PaHL29cO9JZ4UcHArPT0ampWKVC7l0tHd7qWprNLoynFvqz8z3Zme7k/FB+aao8Ppyq14VwTIyf&#10;wAs+BH7KWhipN45vnZiDbC7E1K6IzBdTZav2Sg8Xy5n8cW20YE5WMVDURB33ZfWRotGX1jqCEn9K&#10;HynYp9cqiTJT6vVOrzVOXV2r9PvB4CAak54OuIVi59vFyZgLXEjshmkEdntitlCWSFW5YI52R/nb&#10;Tx5+/uPPn/3w/S9//5uuqUKozLiyVlfKzET0EAzDJfGqemWQ86c00Zyhc4jvHnGVuvFkyeCNt3cO&#10;E4mCJltFIilltYeEJ0Sy2u4J5tytkfooObwYWD5UGVyId09GfRmLI6KrjQR6Z4IHzvQPzkbh53iy&#10;Ok9WK6TVwZy+c8SVbWCpko33y8FP4XsCLkmXMpzBEiWS8ytDGROkfn/OlO1kHCG1O6YHDcedHXZH&#10;G+T6ZJlKl6hC3RFL21w+Ncm1O7xKeBNoQkiXXERqjvFBuxIwB8O2YMCGY9JIGHc5DckYE/TZQl4r&#10;a5d0pai5Ts9af+DsYvn63s7rq6W7a9XbK+V767W7a/XbK9V76407q7Vby5Vrc/krM9lLU9kTQ9ET&#10;I7FjQ5FT4+kzk9mTE/nNrvBmd2wi7RpOOgdSnmqYq8RcmQCb9DOVjD8Z5h20iaaNGAH5XWtndADE&#10;eMofiro53so7zR7BmExSgmDgeA1GSFxeoycoriCEkho+RPEBjHIaCVpXKkdHh+uNRq7emXF4MVAY&#10;q0Ocah4wKvaMwaUyVLy2bnXooc5o7WIuFocA4R12l7iOE2BCvELFq6JFF+U3uhOUI0wQHjOIMNwa&#10;OT3mMYVLXjMvLo5tdWsBozqqw+xQKSxNerIDhMtAtxf6A2JfvQCEJ4N46YmT+rJkqMQzYXGuew3R&#10;ZnWq4UGUbbe65O/GOLaQbr0rRJSqqWqjWKuW+3q756Ym15bnjh7cd/HMsZ3zZ+7euHrv5hVA6vhk&#10;D1ihndNDUwFGFso5CAGF1uL9rMxmu5pwGBFMConV6gRNhu+stbkN8FVxnwHcEKyQ4K0rG8vPX774&#10;5puvfvObL8en6qJvCnJHFLG5FWwY6Z5KO+NmMGugkrjaq1OttjUrzLtbNB9AyhYJK3QAVW2ud+cr&#10;za0KfROIs84s1ZikKKZWGDvAUmGDw5aXIB/Cr7Nx4tpQ/qzd6m63eyTi4B2fkosZfVk8UXfA5+rI&#10;PdGyyxWDNEBmatWD22efvfjqL3//jz/88pPOolYiEitt4P0k68HE7lM2OViqTL9HbWqDVsTKaFFC&#10;Atkfc+kQ8v202RAyxPFpoFOQ+sGsKUFvJhUGq1xlaLcQOoNVqrO0ia5qlYL/gniC4IuTwhDiun7A&#10;VgtrgC3Meq2kSxwaQApWm8MIP02ma2mVfdSh3P3B3pX6/FR2Zba4MlveWu46unfo7NbU5cOL17ZX&#10;z+2bPbdv/tzWwrmDK8c2Zk/uXzi4Orky0bV3pu/YxvTJfdOXDi8BOi8enD8w271/srE8kD8403ti&#10;ZXTfVNf20tDFQ4tQDi4NrS2MHDx64MXnb7/56btvvn/79PHZjZXK6ePDh/bXB/tdYyO+feuA1MbS&#10;TGrfQunU+vD5jYnjq8Nbi937lzqXZ8uVMp/J074w6vRrhYjJn8RtjCKW4/cemp5e6UwW7dGMIRjX&#10;9Y76ollzvGhnfTJx5sqkIViwJOok44fWaQ8bkLqiqnDeFCvh4Gu5Tn54LlcbDBd7PELMyAXUhNAO&#10;9KkOCmxACYQVYhCr+UCKgqQMSku6NYBXoHCpJ9w1Wh+aHhtfXBpdmFk/tlIYiAJSfSXCW8SdSZMj&#10;puMiquoQHy+j5R4ikTf0jjgLdRsg1RuThLOycq/FHWmK59XJoj6a0cbySDClStX1E6v+dKexMsiU&#10;+tlgFiV9cmfMEMhhjbHQ4Fx4dCl+/PJUsGBKdGKBMupMKj0ZVaJq6hzlw2k9H1SGszbWq7Zzcisj&#10;hYLzcgvT7Ekg/qwlXiPszhb4gUBV0iNFiY+BtmIvtC6ecUsjaUtnvzcQQxiXxBc1pMqsN2aiXXKK&#10;k8eSOBS3W+/1ooIbxewSs6nF77MkonQ2JV5dzEbJvgy70O1b7fEdHomdmkheXcoDT6/OZq7NZICk&#10;UG4ula/M5K/O5s6NJc+MxC9P586MJc9NZS7M5S/Nl8/OFs7OlI9PFE5MlNe6olMF/0DSVfJTOR8V&#10;c9oSProQc+eT3qCXFlwYx1kYzoTTOhutD8eERMpvNMpxQgOUh28YidjDYVsoYo8mabdfPMVmZ1HW&#10;j2MO1ISL/Ydq9WRvd/49UjEWAYWBig3eAa4BDIIcB7dQ64CqUOffnRCQQ3CGAPuu46GShMPAq4H7&#10;4TyPCYiQpGk/Bj6rxRRGRkf67WyYZEKE1YUAVcFPgY82l3it2RnDQD9BA/VUGwR8CM5gecBTMw/o&#10;lIh5P4EJaYqPY46Y3e7WiSf+OLFfqpFpB3KZKBm0IoDU95ba29O1MDN95ODm6WMHzxw/dPn0iUd3&#10;r9+7ffXKlVNdPTlAGIDMwogznAaznDfJkC4EOAtQ0xuljNtqppQK0x4pshuCP0qr368Qg4FTOxWE&#10;YHCHuLV9q08BWl998dNPX/T0Z4SoHb6hlmgBxINTx2u8kLKZHBIw0/cjqToMv1JZmuXG3eLVJ1sz&#10;4VOJY3AiRr29WWH4WG9tJ3lUnG3P2A6pXGpogUwArRcATop+JDF8pLOKcwAayBY1/mGyk3amEHF2&#10;nqQJJN2ZgJapXUt+XBqMdI2X7W6s2t93/PS11598D0h98vqJ2qiQaJqUSDvwlHJZYXcjmPLdGKcO&#10;aFAtpLgolt0BAFXDTsTd4uTTsMetDrXYRjpVCNFsZWWsDw0kGJxDMQZ9H/yNuNidFgrhNKlNHUBV&#10;I6GG4A/xX2uTwx0zpQWYUm4TvP+7YWMtHeo9Um2zUt+mQSUfHFrr3d4YuHZq8fqZ5ZunV69uL14/&#10;vnLrxN7LBxdPrU+f2Zg/sTZzcG5kc2Zwa37s8Mr00bXpIyuTBxfHFodroLF7JxrzfbmpziSUme70&#10;Qn9+Y6IBt3O92dmezHx/YXOmf3Vu5MChfY9eP/v5Dz/9+JvPbu1srS0Utre6x4b8A72e1aXyzHh8&#10;Yii0OpOdHYxvzcDLszO9qfmR3MJkfmWhGo2ZkqBdWcIbQSGfsl49waoYp351c2xuqTtTIBIpNJWz&#10;ufyKXJVhfQrGq2B8SmdYB9wUB6cnjP60yca3Wrg9dFAeq+LDi9ne6US+1+2OopCFxXGBIms6+LCi&#10;NuR2RtTBtMUVQhnB8G6+7g4D2Ub7UZSWwoHSPZEr9xXgt/z2b/72619++v2/+U2mJ5jo5ENlIlqj&#10;ISJBK+2IKssDbKykB26WGubBcdforC9e0OU7Tb50e20Yy3WjqYrWn5BlqmZAarpiSlS1k2vBbJc9&#10;102GimABUi3+IeGVxypUsV+oj7h6Jn0nr875MmY6IhdyumQX5kzIIkVDqm4BFw5mEPGH+9SusDmc&#10;pe0OhdryERwxjqAOXhIp4VxYY3d3eBJ62id9f/UM2p5UhfBENK6gMpRAMiXc6ZMHE6KSi11Q3Wo7&#10;KRG8aD7Pu52GgM+SSzuBpBytEZxoJIiDqLKEIhWy9eXY1YHw4YnUwdHIVr/33HTi6kLu+nJ+ZyGz&#10;s1SA1A/Z/8J0Gh68tlg8O5E4N5E+PZo4Phw/O5UDRd0eiW8Pp84vNDZ64xt9ybWe9FDW05V05UN0&#10;xGmNCPZMyBHzMTxp5BhRVHFSvNBEsmg86YvGPRaLCjV2cKzG7zUG/WZw1WSa8QatgFQ43EV/CVHg&#10;aAQjjvWqVeIjA9XuRr5aTfKC3c5p2YAVweRgNBpzq43VgNGY6XcI48TJlU2kAuf1gCfIhhCMGJ9W&#10;iFodYQvUT0jNEPmtPKonIDKjFt6IewA0Bh2pMtAqPSnDhHcjWQNGZ8QeLwuBLMNHrGrbHkAkIPXd&#10;dS2lI2o0O8VlUMNlZ6or4M1wVAACL211agC+Jofs3Wglu5VVQoYFpNY7K416FYI/WOqJowfPnTxy&#10;/vRhEFUx9d+8eO7c4UZXRnQrVhyHCp+bbvgSJTfjMenMHTq0zWiWw6azUHKdrVWB7GnTftiu26Wy&#10;tAPddHgbCCb8WG/YtXdz/fWrT3/44Yc//vHn/qFivOjypsh3Q/tb359/hKhuc8rZoIGPmOHriUPy&#10;A+ZWDYC1XWluMbKgtGagrTjm3dKMcSoV2iT2+bd0KNEWyPvQaBlpcZUquCNFmsABYRfAmyNsE8rt&#10;TnYzyS6HIy7OgmR2tkHgc8b0dFA7ttJdH22U+7uPnbr86Onbv/2nf7p045LGJAeQAdFMtF6Pqey8&#10;EUgKgAa4Q2aH/c54LOLAOQo+vQ2CPLSytGCElgOyv5mWYLyS9ugYL+KP02DxBGcSpwXgjBpDC4BV&#10;jbaCuiI2Bfg1FBXa0abcpTaK0mqwK8CF4SPgDd9rrDjUitRCged/cPPc+u0LGwDTnRNL7yL80q1T&#10;GxcPLFw6uHxseXxrenB1pGtluPN/IHV5anm0Z6avCvdPbMztneoFaM715bZme6EcnO9fHChMd6eB&#10;pwfn+s5sTl08tHBma2F6pOvg4f2vvnz77W+++v7nN3dubE2PRk8cGp4Yjs6M5fq6gsPdkZWZ6kRv&#10;fGE0D4w+sjp6emvm6P7xhZlyqcglM0QkacmU6XDKBqIaTmICtKuUPBjG5hYa5RJTLBL5Ah7P2gJx&#10;1BnSgnLiLomFbWN9ynQFxKbZlzTlu3nwNW8GhRTcMx0JFeyQqd8hFasMeIS4DjS2c9RL+zpsfDMg&#10;NZjCDLbW96kBjhILBy6jsbtUfVOldDUFSP3xj3/9/R9+/ed///vyUHRibyXRxTJhtT9vxb0dpLfF&#10;k5AXuszdQwSUWo+91GUTIu2RgjpR1WR7DP6cJN2JhHJqIS4rdZPZTlu8oqmP0r1TPiGly/Zw4SJG&#10;B5Qo0yQkjYBUUNTOMWF6vcxH9WRI7szqvQVDpGqOVNDqMJ2u2YSYEoSUFKA5AQTISa/OnyFZv44P&#10;6V1xo3i5KWeDN6R9ciFuEDvnhsRzAokSFs9bAanhJApbL5axir3B3ArSpfQETGZri8OhTqcZQGos&#10;QsQjVCrOAlIdjLaYE9IJLpfkMhGsM0lO1pzrA8GNvsDBgeDpydjZqfjlufenTRMXppOX5zIXZzKX&#10;ZtPwyLnJ5JmJ1MnR+MHe4NHRxKHByFqnMF/h9w/FZ8vu8aJrrCD0ZZxj9UhX3psOUQVga9QVFkjK&#10;qiUwHY7rMUIHlso6Lcl0AKiKYTqLScpz2oDP5HEbfB40GsVCMYJ1oYQDAW2BeuX0E4AShkUatWR3&#10;PdPTWSgWoxZMDQyFUAwVA6o6REWockBPKNE8z3hRIBEIDoRZvb0VmihoWcUeIH4EF8Sx86QPBfZB&#10;3scFizft9mc9AFYja6CDuMmhQyiVHQK1UwNco9yowS5xhW1CAofjB3OrIT6D5bmTVn+OoIKII2YL&#10;lZyBvDPZCHMRAmWUBkqKMjLMo8EFDbxK7CfPIpV6rtYog6UODvRNjo4c3L9+cnvryoXjV86fvHPj&#10;wt3bF85fOFyshC243OEz0R6DM2QBFBIucbJkLdqs1O6xE2rUIoU/ATEAHfjJwAJx/Bgt15qbMIfC&#10;Sqs4J7V3c+OLz7/99a9/+Ye//8vQSC3fCAtxQuyJ5VRTPj1Q1crLwNbhjitmNpAdQGS1tU2GNoPB&#10;deiakHcL9kEjJLqIvdlEtiP2do2pCT4FTJbxm4yMOBEUSr27SmYUVzSBoI27FCrsV2RAFmvQ9YkY&#10;FdJTAQ3KNVtdLc64lg6pXUm8OFSY2Vg6cfbyyzdf/0//5b+sba3qre+utpmlGqsckArZXG5oQjCp&#10;2tQCEQTaVPHiEpCUereAq10CAmuhVZjLIH4HrA2aSeA+fFVGMKJ2JfCUdloJBkHMEmjDVEiL1iQB&#10;ROoscuDpe7AabEr4U2uR6qziVFUKpFmi3QXHD7xcnJHWLFUamj+4dnJ159TalePLF7eXLhxZvHBw&#10;4fKR5ZN7p7eXx46sjG+vTh1enVyf7h9pZKBM91VnB+rLY70r4317ZwYWRmrLY7XZgfzCcGllvDI7&#10;kJ0fyO6dbmzNdR+Y79leGQTIAnanhxvHTxx+8+Wbt1+9evPpvYe3ty8en95c7jywd+jEoYXD+2aP&#10;bs6dPbJ2HG4PrZzYN79vcbSrGIJcWS37Go3AwnItFDcBUlNFslhzuHzqUNTs9moJorWQp3rqfKNK&#10;Z7OWZFakA0RaSO52ZxvnV9EuSSBu9CVQkFAuqOiaDHmzxkQdr495SwMeFvZTHAnm7UDbZJXwJLT5&#10;HkqHfeBLIbECzng0OksLtHg2l1ZLSB0RLFkPuBN4uOj2xITnn33yu7/515//8PWv//U31aFIbSQw&#10;va8CJpjpckDKdsUUnK+52muPpKX9w9TkvH9iIZhrGP0ZSapHXxgye7IdXdMcG2zNdGLJqimQUXqT&#10;klTD1BjxwFvBm1RG/IRfLp6TEjpKQ8LIcqIx7it0u8Th4WEl6m4mQu2xujXXRyTrxlIv7U2o3TEt&#10;uLndBSFUEsyxYBCOMAoqES7Q7rjFk7JYnRIhacYEsC0lF1R542KviVSRgOwfz9mDCZMQ0AYTFk7Q&#10;UG4NNFoWWyuE/Wza4XMZ4yEiE2ejAQx4ypCqgGAqZpyA1HQYr8aIgQwzmCSGkraVuuvIYOjUWOz0&#10;WOTMePzqQuHKfB4wenE6d3IkcnQgcBKa0rH44aHwgf7Q1kBovcc3V3VMFOmpqnOlPzLZ8I2Wvf0F&#10;oafozSe4aMBeSDtDgi3owh0Eitu1EPPtuJZ1mpweLBITUpkgINXpMAFSGUouOLSA1EDA7PGZWR7B&#10;WHGANiRBwmHESA3nMNaricHeElhqPh8226E2SiDas14rVDyNuR209N10GKpYgXcETO6IHaoi3IqX&#10;L8h21mewchLaq+FCRgjmrjhOByy+rDNaCQJS+ShLeO2AVJTVUQGbO85QfjMEaiAIBG1xcjm8AwIm&#10;4dECVakAPEcXrrB8wmxxKZmw2V/k/UVXsOxFoP5zaoSWQSvOhS3uuI30GmyMeA601lkoVwtgqe+R&#10;urG2uH1g78Wz21cvnrh/+/J7pKaA7JiMdIqTeviTJOnWcNA2CIgG2a0ztphtUsQCGRm1MUqNqUWh&#10;B3lUWCmdlVaYsQ6n10iyBpeb29zc//nbb3/59e///u/+HAw7kiU/MAjCMuj5++kvPEmbngTdlgoJ&#10;q55oB9t4t8Af8LRZamhVWiSk16K1NgOwrEwHHzAUu/xgJxD4QEWhkbA4FRqsFcirNEkAUmpUXAIv&#10;mLG7Uygc7XwC4ePiZK+ET5yHG2X2uJN6R0zHRlEyZB9bnjx/5fr9Ry//5X/9b8fOHM7V4nwA04kd&#10;CWQIobGwBtBktbUF2C1FPoY2A/wXUrw4abTbRLpEh4W9DHvEREnfrRYFiaTDyiogjqC4yukjOQEz&#10;21WQaQxAT5PUaFdDQTE1YlfBLYDVRGgh+hBOE1AVvnm78kNgqMHWYWd0sJsgIqiNzR+cOzB9anP8&#10;8vbCua3Z42tjUCDOH10ZBbZePLR4eHFoZby+tTCwd7rrwOLA4khla34IKLkx2bO9PHJkaQgKvPzI&#10;ct/mdG1xKAtlbbxyaLHv2Nrw1WNLFw7On90/f2ht9tz5k4DUL3749Itvnj95dO7s0dmzRxcvn9o8&#10;fWT99OHNs0c2VqeHNmdHF8f7xnrKk/3VlZn+09vLM+Plhbn6xkb/3GIllrZVu9zr+3uSOZJzKrw+&#10;TTBkqFa4seFQvcLk8hhkf0iv3rg+nLXiznZXQM155JRT4okZwMgAqflurjjA+7JIbdRT6nOCqAJP&#10;wfvCeVumQbuiqkTFHs6bIPjHi0S25uK8RmjidERHpOKuj+WFFBMuOn1pPlaIP37z8rvf/vLVz9/9&#10;8pdv6iMJV0TviGg3jg2WhwSI7UJC7o23p0qabFFTaRhHJ1x7D+UjOaUvI0n0aBpz+OiGp3OGrQxh&#10;5UGyNkT3TblDBYUnK8v10iMr2eKgO9vrSHUxyU7a7mnPdNPja+nKMNRbBARBS+3Sch/r2Q+dSWW+&#10;n6wOsZVBJpRHsp2UP22i/GrCoy72haDqEm6lyiouuQp1IJgjgbagFfAmzrAOvjBsJdgyQkgHDZUn&#10;jMSyeLpAxzM451K7fQZ/2MpwKvGyT5z2u03ZBAdghTsuB4rb5E5O7+ENfjcS8iBZn2Wo4B5MMz0R&#10;63SBWa25jg1Fjg0GgaEQ8y9MZU+NxM+MJcWwPxTaV+cP9vk3uz37ewOrDfd8xTFT5hY63dM113x3&#10;YKY7OF73dWa5fITMJeigxwwfmgrSISfO2PWAVIj5FGOEzO5w2lLpcCTiNiJSr2B3OQw0LQenDoWs&#10;FKMgQPTMYrcYUFQ49KGS0BzCcmh3ZwYstVqOp9JeMQjjYDEaVrBB6INoLPZGBMMSEDMtc4WtGC92&#10;56b9KBTxYrFTSfsN4JhgaqQPEZKkJ8W4YrSOVLBhEoK/yFNGL6R4JkSobRKwVNJnAtZAfpRpd0Py&#10;BXsS11IG1wtATKEg+Nu94vr+fNwuzn6dYekIbubFIbCAVAMlsbw7gUt49JEMD5ba6C6VK/nursbI&#10;QP/c1Pj+9eUjB1ZPHt0Hovr4/tXr106dPrOVLfgh9UOrgDvFc76hDMN6EIxWmuwdWnQPbBO4b2MU&#10;SuRjJbJH7DHKGIALelOrwdySyHAUa+CdzIGtI59/9s3PP/32H//N37i8BDQ5hIDCD4GozgZNZk7s&#10;S0v6xN4I0RILlqq1t9mdUIkEEFWrQ2/AxWviCvNuQCrw1B02JooOBG+FoA2NPUKJI5dge0LqN9E6&#10;AJkKbcIdarGjrlcWrpC+PBYoML4coyc7NPgeSP18XOtM6IiA2urSz++bv3nv0dMXn/xv//1/HZnp&#10;dYWIfHe00JOAz0VIJSGYQH6BqlBk8HvtEjH1E3LxeqZgtjLiCdBU2cd6zdDCQZh7v/oe3Bfnl7Ir&#10;gad2Ui+uAGiWmGxyxCyDjWPCNBD2AalyfSs0AABW0mkBNQYhlWmbOlQfiWddza3i4DRbB/AUNuwH&#10;t0+vXTu6cG7/xKm9Y+f2T+0cW755Ynnn6MKVw7MXD0xcPjR1ZmPw+ErP9lJja6Z0cK6yf6pycm3g&#10;wubo1UMTt47P3Tm58ODsyqPza3C7c2TqzumVO6fXLh2auXFi+dGlg/fPH3h08fj100d3rl9+8/Vn&#10;X/z6q09/ePPk+dULZzfOHV87c3j13KG9xzcWT2wuHlwenxtp7J0b2ZgfO7g6fWhl7NDKyP7F3u29&#10;QxdOzp08OpnPcwNDqZNnl1M5zoK1UawkGjNlsnhvn7/acA2ORD0BTSBiGBwPT8ylclXGGzGkKnSu&#10;7hTXrfQpML7FHVKMzMcTZRvlbc81mFSNFmII4ZYCiRIV0ptB6SAE/D2gtJE8URuIDkwVs51BKmiM&#10;dXqDRR7zGoJ5py/prHSXX376yfe/+c03P3330+++SlU8eluTyvxXwbRldCUbbVj9RVW6oS92GVbX&#10;Y2fPdG/uT52/NjQ87012IZ3zeNcyUZ4016esPVPY8BwbLiiGFrxL25lEtyEzYGvMuOJd9kw/3TsX&#10;aox7+Lg820MNLcZCRSvl0+rIZpsgYcJQG1v5hCJeN4OohkqGXB9VG3XzMQ3jV5CCrNznixXF+aQR&#10;Yg/jU4MCRAviCVbCpXYEDaEsRnsV8NvdUQPjUYXSuD9qYd1qt1/jDxlicbOTV3i9Bo5TRcM4qGjM&#10;b89EmVgQB54ylJ4mdU4e9XvNHkHjZuUJH1qOYN1JajTPLzX8KzXP/i7f2cn06bEY+On5qRSkfnDV&#10;E8Ph4/2BjSq3t+w43BeA5+zt9EDkn6u4hlLkZMU1mGW7kkRvloV3i4EXe8wRjyXstiQ8uBtDfJyd&#10;wvQEgdKshSDNTheVz8SjATdHmQMeksCV/qBN7A3m1jgDZgjvOms75DII9VBprbiGYlCfn2p0pnu6&#10;coDUeMJttirtpMZG6y0YxGFxGmaMVrt8Zl8Yc4esoDC4W++Miavww36HCO+IWEFOIfUTggFQGym4&#10;3QkqmHPzERK0VE+pbW6TgdaYHKKoGjktG8YJj1mHyXQmmRbp0KEScaViUqV7tz4HvA8TQEJF2puy&#10;s2EjH7XzMQpwDO9gIMRePqL9OeQoLcVcOmfA5vBi9a5itVYc6usdHxycHhvaWls4tDF/+vi+ncsn&#10;gKc3r50+c2p/IExjnBYE2SboQAX0oMYelOb0erQFikz3MWRwcX0kXg3BX1wBlFCBZCk0u1FrRyRJ&#10;O70WweM4dOjIV19+96e//Pnf//Pfh+NOaFo09hYFskfUbZcODiHWr8p1sQC7SIkKFRzQBhhpda4r&#10;wvkRjFeaWWWH/kMp+pHa1gx/+hIY+CmCt6NEB7wW2ApUtbLiFDPwTLtLAw2YgWxD6Q491eLLE+Ji&#10;XEGdkZdgPrXFLaVDKkAqFZSLw1U96MqB5Rt3H3z+9Xf/9b//l0w1RHlRwotwYXu6MwAbDT6RD9jk&#10;hhatWQFFYtgFzcC7sC/OXgYFgGvhNKRHXCtFY2mWIx8D0EHYIeOL7a7DjNMGyqG34HKTHVpihQoR&#10;UQtUNVgUerOcdlrhjlLfpjK0awztMtVu2HRSzS6gNmKXiIO1bOKaqR9cPTp7/sD4uX2jV4/M3Du9&#10;dPfU4s3tmWsHx08udR2cLB6cyh9frJ3f6Lt2CBg6evPY1J2T81cPjZ9e6z230bdzaOLGkan7pxYf&#10;X1h7eWX/y2tbj89vnN0cO7EyfPP46sOLB26f2nfp0NqpQxvnL555/sWbz37+6rMfP9m5efLYkcXD&#10;GzMQ84+szpzZWrp55sD1M1tnttcundp/8eTWlVNbV05s3Dq3/8yB6WMbw7cvbu5c3DsylF5a6Tt+&#10;ZsUTtJqwVoLtKNV5j18LYuUJoFOzhUjcHEmY1jbr+w73DoxH8zWu3ONl/RrcJcH4tkDC0Nnv6hvz&#10;1/o4Z1hR6OISJcKfMnMBoIym2OvypIyuhE5u/ADwmqpy+S5PqSccKfLloWi47EjUPHDcQ2tc6E7l&#10;a3lA6q9/9/vvfv72N3/81hslAwkyXmLtfHu6i0r02HxlRbpLNzbvvHRl6OqV4Y19yb5Rqj5KF0ew&#10;rmVqYB9bGDf0r1Dja9zIPFPqt5QH7cMr3sokmexDA3VNuMvYOesZWolM78vMbma6JzyZbtKXMWux&#10;PWZeKnYDyJuFlA6UNtmFudIKZ0KW6rLFqlY2LGcDcqujJZKzg2iXe4VkmfIlTYkyVekXZxSFgx7U&#10;1Q0ZShDn7ADsJoqsM2h0ePS8VwdI9Qa18ZgpGTVHImZBMAT81mLeXc0JpbTT60QTUTYYYuMJJ0Vr&#10;3R4EnhMNIn5OmRKQlFvXkyAG4/hi2bVSdc3nCNFMx2LgqmCsUE6NRk8NhU8MBA/1eI72i538RVGt&#10;C/MVV2fQVA2gowWu7DfmvWjWa+zNufIhIuo250J0XMA8JMLYtBxl5GiLxaLjWCLgdxeyiXjI01nN&#10;eF2YHVM43AZvFPPEMOAIQoqDW/S4FJAqZj1SB1QNBJnOrgwgtVSKhcIcYpSabEp4HCcNqEmGkRqL&#10;XebxWzk3YqFkoDDAMi5sJfyozWsw8SqUU0AYNzuUEIHB2uD9nREckOpJcnTQjrIaoCoCHuSxkH47&#10;5jFZwI9YrdjnhtB1yHbbaUScEp/Ry41NAGXQT2fUBC23K4JASykkcMJrxAWLDlfaeI2RlAgJu5VX&#10;UD4E/gRK8gJWqxerlcLY0ODc5Nj6/MzW2tyRfYsnj+69fH77xs7pG1dPnTqxT/AShBO1OPR6Vokw&#10;SvG0LNiTsRUnVKi5XaL5ECXEazLAOAutkhuaLKRaov5Yot4NXsaJcwAqeSe9vb399Tff/eVv/vzn&#10;v/mdECL5oFEc3cCJS1eBxYN42p0tkYJ4BAZyNlBp+BSAFx+xAmoDaQtEaUBbu/6v4BY+SOyiRMsA&#10;qXBfa22Gnwa6CkiFr8H6DOCtBrLFxHYYOamZl+N+jQrfraObDGwbnzBD2Md9ciqoDBfFlc99KcfM&#10;8vSdB4+/++k3/9v/+1/S9aAjZHUncJB6cU5FnxZgDY0WwNSIoSpUrraKM86ILQelRd+t8g+PAExh&#10;3yGkXG7YLdPvIhyIQt8kVe4CpJosSgMqwRkNwao1SBMg1YSrQeSBpMBTnDVaSb24qJ9JptA0K7Ut&#10;Kl1Lh1y01Pc8BUWFrQ3G+sHFI+MXDo6e3ug9udJ5aX//g5Mzj07O3j0yfmKmeG65cfPg2PML60/O&#10;rz88u3750Mylg5MnVnvP7hu8dnTq+c7+Lx6d+uzBiSdX9106Mr1zbPHKkbkLB2ZOrI0cWRzcmuk5&#10;Mj9w+cjyzQvbF85un7l27vlXn3z12+9+/P03N26eOnN8+fyxtVNb82cOLl46tn7p2OrlU3uvXzp8&#10;7cLhGxe3r58/eH/n2N2r2w9uHNs5v7G9NX4DPuLSxtxSfXG92xVCzVQL7ZGnKpQroBkYjSdzZL7E&#10;hONGf1i//1D/9GLeFzVUut12RxsoqjeO9o9FwVtLDbpz0Dk8EwyktUJMDaIKERgOa1JQiHApU94k&#10;CvoGkM3UeW9CvPAdTENeVrkStmTNEyu5zbQcsmTvUM/nX3/1829/+fl3P/3ub34IZzlnSFynD6gX&#10;LBkb097yOF3oN9cGLcUGCsF/atHbN8FWR9neJXffXj47YchPmboXqc5ZvDpicUabCn220jCW6jfF&#10;e5Bwl742xfUu+iY2E8PLkb5p7/hKItMgcY9Uaf2VkWlnQxoDtcud1sFnZXpJf8HgTMmDZUOkbHZE&#10;lVxExYaV4Kp8WJPvdBS7nWxAGc7ZA2kMJVsAqfC7CLec8shBUYGt3pjFG7O5/KiVbHMIimAUSaVt&#10;4P4Oh1LwouEoUcgLnfVQJs5A9k/GuHTGnS54hIA1kiCSGSKbtOej9kLQWoth3XF8puTa6A4eGoye&#10;HE+8T/rnpxKHetynhoKnh0OA1GN9fhGsw+Ej/cEDPYHlCr9Yc03l6emiYyxHT5SdUzVvLWKvx8lC&#10;0B4TTEDVpJfgMZ2LMqLqNq+LJKxIyO/2evhiLh6PePu6S+GIw2qTkWInEHEqYthHUGGg2oAPIuKy&#10;7GpAJ6goNAZgqZD9i6WIP0DrkQ6QU3jc4bTq9OIczGaLxOFCbKSM4DUQnEEkTZxCR0msbq2GaCcD&#10;RoSW4h69wtJkZBV6UgZ2BtkfoRUIowak2gUjFFwwYW5gkEFhboP8K0WadOIy91LGbzOzaqlxD+RZ&#10;8XJ5SDz3kqkxrrCOciuEiEWIYqQLgWYAd2ohkMJRB1S1OETCmnAlILWru9qolwd7ewCpa3PT+1fn&#10;Tx5ev3z+iIjUa2fBVU8c2wAZByPTYjIlLpVbWoysCqq6Sr8bp8QrVOBTQFIrqwA+AnmluiYIsG2q&#10;j9tV4nkJO6skeL3DyWzu2/r8i2/+/t/8w7/+mz+yTlMoSwDO/EkSXogSbULMaHXsxoUmJiRJd79b&#10;ZNeHgE0THrUjBIq6m/FpHQFxXCKgE8xUY2nSW1tJpy6S4eAjUKzdTErtnDh61Ru3q827gNcWh9RA&#10;t4td+oM6q6BAuHYt1czHrSgnJf3qcJmIlmnCo3WHmPm1+dv3Hv/6d3/8d//5HxOVAB+2sSFLk/oD&#10;mWkX8JQJiGdLUUxrJkziuizIHlBROAxMjEZt7YDdAQGfcIKu6hBMCuzTW9uhUWlT/Eqi+BgOEooz&#10;Ga0KC6Y0Y2KvNYzViyGGFIcAgJwCWAGmUnUTWGqHahekfh3aAVSFvQNUFWVf3/T+otYHN05MXjs6&#10;du3IyM728K3tkZtHhq/u67201vnk1Nzbqxtvr269vrLvzvH5R+f2Prmw/8XOoa8fn/nu+bkvH556&#10;fv3A7TMrt86sPLl2CMrjne2Xd87cPr91dH389Nbs7fMHbp7dD7hcnR/c2Jg9fvHki6/ffvHz11//&#10;/NmDhxd2rh68cHptY6l/eaZzYbJ2cH3o8Ob4icOLl8/uv7tz9NHNk1Ce3T37/MH5BzePXzyzvrE+&#10;cP78ysb+/kyRcfrVwMpo3u6NI+6IfnAiuXFgAFjgC2nAUks1LpHFgjFjPCf2u8zU2FgB98dM3ojB&#10;6ZPmG9jonL9vyhPKGrJ1GpBKecSpE8I5MllhIRFHC2KvVXE4Ztjgi1v1tt2usBmOD3+Sckfs4jKz&#10;lMYbEj776ss//PlP3/709Y9/+NwVs2NupSuJclF1sofoWwyXRxlXvKXYbaz346mSLlXSdI3TlRGm&#10;OErW56nkiK48i0d61K5cq68oi5a16U5jpKpLdpvmjmRH9oV9JRVQtT7B9s56UnVLumFPVKCQNpfU&#10;6pT4s3YhaSQDMjaqyPRSkaqZiUiCJVRcpKtqFSeHrRFcUBEpWKHJ8YDSZszumB5+ps0hhaPcE7dw&#10;AS2YOy92jdCSLqUvbgdLNWHNJNfuDetKZSYI8T9mB0UNRYh0yhHwWislbz7lyKWd8SSbyPIQruEl&#10;4bAJLLWcJKd7w8WgOYi1jaSopYrz6Gji5Gj8QJdb7DI1GQekHup07sznLk9nTgz4j/f7jvZ6jg4E&#10;jg9HD/QHtgZCixXHeIaYrTg2BqOzVaEetgJVKxEszOvyETLqsUUFwmHX8gQSdjO4SRcLColoIJeL&#10;JZP+3v5KOMpTrM6Gy1xeo9tvBmpAdgY2ae3ioHKAhY3Q8i4bmGm9keqsp8pFEalGsxzEBKP0FI3o&#10;9C0abRPH62lOa7a3Y7SCcGkBE1q8jQ6ZAaaQ/d/FfzUmiGvNA1KV1mZMQCy8VoN1aAk5JH0dqTDQ&#10;KkAqE7DzERKlxIWXm1W/ejfmFVhs0GBtcvNuzKPCBDnu7uDE0RnWYMLoDmqhYXP4EdqDsD6jeLWE&#10;EtdEonx6yMUmRgHxPBBxgKV2Niq99fre5YW9C3OHNpaPHVi5cObQzuVTN3fOXbt08uiRNfhRkFXF&#10;qZ4wCSBVnMvO2q7QfgypH5D67uSy2KsBkGpltCpju0zf3K7eJdU2I5i4PqjDawvGAlsHjnz3/c//&#10;+G//6e//4S/iclUOKR1QeWI2IWrV25vNTKuF24Wyv6JCHe6UQeyFmsLYsFGcN0NosfF7MGeHOIbb&#10;q4FaA883YG3gtv44GcvxKNZhJmVAVYxT8e9W2AVRfd95AGHECa70TKszabF7VXaPRku2q2zNVEAH&#10;zPWlwb4N4XRgfWvftRt3f/vHP//4++9ixQDjt8CGxQS91LhLHN4qGDgfBkiV6To0JrnG3CpGe3FC&#10;EyXwVGluA6TaWA0cIfp3OilKpald7CxlkkJecbjt0MSKl/tNrdD8ACWlmj0GqxwYSnAm1KZSIx1t&#10;8o8lqj1KQ6tC36LWtwKCAamAUbluj9gj+N27fXDn6ND94+MPT089PD19/+QkWOrTi6uf3Nj65PrB&#10;T28efn5p49XV/W+ubv7w6OT3D098/eDYd0/OvL5+EAL+qxtHvnx47vtn1354fuPzBxefXz/54Mr2&#10;05unHt86c+742sJU19xk7ejBmdvXjt3YOXXt1pVXX7795NtP33z1/Nnr61euHzh9fnlhtT4+lT1w&#10;YOjWjYMPbh+7e+vE/VsnwEwfXd9+cvPE83vnHt0+9fDWySd3T9+5fvjQgdGdaxuZLDY4GvGEtLUe&#10;pz+uJ/n2oXERqRtbXbSj2R/WFipMKk9kilSlh6/3u2MFzMq0OTzacMomBFXBlGZmNdY76XKGpcUe&#10;Vhw+VOFrA9FybyiUoVJVPlGk0xUukDKHMtZgymYkWii3xspIvVFcZ2mxkXJesIaivk8/f/t3//T3&#10;3/z41de/fskGUTqoNbmagxVTz3ywNu4GDgYyINHaWE6Vq6H5urEygCeqpkyPrX/JPXkwOLDXV5oi&#10;syP2ZK85XNazwVZ/XpvsthVGqLHNaG2ayQ5ZwVvTPWZHuL3QS6frFJDRl7S44kYomFdG+OWYtyNQ&#10;RAGmUMIVU7Rm5WLyYMHEhGRwcIdLlsqAO9vJhHJmZ0QLrYUjqBNiZjMjjuUFE09V6HAGC8ZtTh/C&#10;uDQ+SPoBfShhzOWJUBgpZtlUnC3kvYkY7+aRQppPBHGvw+ARjKEY4Q6bUwVHJGwa6g52Fbj5wXgh&#10;YApiLRM55uxc6cRo8uJs/sx4/NRo+NJU8uJk4tZi8cJY7MZ8fmc2e20+fWEyenYidmostg1gHY0d&#10;Hgju6/EDWzf7g/sHI2t9ofGyc6wqNFJkOU4FOIPfYWKtah4zeGiLm7C4GSwacGez0XQ21NNfcfsI&#10;2oGyvF7ww0+wUG6UC2JANChgiMAj4KbJoojFXY1aEsp7pFrtaqhFBIPY7GoD0gYFJxUOpwG4jFpb&#10;abfexinpgBH3IYBUAyOFQnjFIed6WiI179JRHWzEqqelCCvOGqeytYmjVwkF6TFjLpTyWsAWwZGh&#10;DuvxDoV5NwAawj6EXGgX7TxA9mPC1SaE1bGsDZJWIGkVZ6ENWQEKGK+GmOwIW6y8SmNrBcnCWMQf&#10;4uuNUndXra/R2Le2vG95EZB6eGvl1LHNG1fP3LlxYefK6a2tRcQolYNuczqlrQO+EtBcbGBsHUrd&#10;Lp2xBWo7IFVcNwWXvXNneZtmNxSlSaK1ycVrcYK5UCttbh35/off/M3f/v3f/t2fUItUXKKO2YML&#10;KnfcJkZ1SuzYZHHuCRRNKXE+eDPoJHglwjbZPE2Yp5n0SCH22XkJHGliJypCYrJ3GG3tEKg1yG7E&#10;0ko5NCSnhigANStedEBghzeH4K/BmzX4HlfCQvjEy/16UiIOyaelRlJiZZXi5LaYyUbQbm/I5Q0E&#10;4n4uQHSO5ik/2jWRA6QCOsWLYzZls+xjJSKxUHoF0gyiKvbuwmQopVCYmtXvFklFMSlEdYO5DbG0&#10;v5vwUBw6BTYKuR4+RWNsA20CYoKHonalxgjwlWGcsUO9R4m0w+OwhfUWGTRdgF2DVYrYxFOu8GS4&#10;hf/C8z/45MrSs7PTd7ZHbh0eBp4+O7/08Ozize3pB6eXgKcvLm++vXng5dWN1zsbn93e/+2jY98+&#10;Pv3to3NfPzjz1aPzX9w//+m985/evfDixqnnN8+ePbC4NNaY6M9tLg/uXNi6d/PYnevbD26euHH5&#10;6IWLp1988vzz7z579cXjq3eOjS6UDpydnNlfH1rI9E/GDh4duXR1fXa+8/bNo/d2Dj6+ceTBje2X&#10;jy58+mLn2cPzj+6eevrg9N3rBydHE+UCVaux4xOxiZmk613f/sW1xvLexvR8qtwgs0W82un0hpB8&#10;hQWe9o4GQNMM9l2orTmUsMezNtbT2jvGjywEvAlVuoYDVgCpkRyTqrjcEQtkHFpQ+hOWvolYpuqI&#10;FygUb6Z4ldHe4gtjdkpBObSQCwQf/+bt61/++NuHz+/+7m+/ov06cWh/DskO0EJWFcobXKH2eFGT&#10;reozFUO6jCQKmmTJkKtbGyNs/6xzaNkzsOxJ9VlqU3ymz14aYgh/CwDRm9M5koqJ/cnqFJ0fsnZN&#10;s96cFHN/XO7nxZ6zMQRQCLJp4tqsLmmsRqNckzOp4RPKWN2W7aNCZRMglYsoYlU7H1PVx7zhvCmU&#10;MzpCcszVCjEz3+XGnHKoEoxPCX+C4PMBHZAUfBMKJ2g8QUMsZYlE0XjYSJhavKwhHuQiAbaQcoc9&#10;Fi+tLsbIatGZybP+qEXwI15elfIZXVjrVE9weShxcLqwfzgKyrnZ6T4+HD49FtlZKoCc3lgsAElv&#10;LhTuLpV2ppOXJqMXJiNX51IXppMnRyInR6PAVihnptIXFoonJ1OTObI/butJYAU/mhKQCI847cqI&#10;08pZVGEHVkkFnYQ5GfFVKpl40tfdX2SdFopDXB4TyajdXrOd0wpxBriGu40oLioe57ISlCGb9oGi&#10;1irxUiHs8RI2TFw+E2hrtamApyCqBrTJJRj9QRvBKEGjAKmQu5mgGaCJefVWt3iFCmVkRocC8MqE&#10;zVzUyscxJmyB7K/FJRq7FJDKBuyEYBLjJ66AvG+wS3S2VjA14ALt0eEuBe6SQUQg3RLc0eyNahN5&#10;zBtHHUGDM2oR+2yyCjMtE9dA5sS5WoAp4tBSszQcE3r7Gj3d9YGuroXpic2lhQPriyeP7jt/+vD1&#10;K6cBqZD919enzVZxUADptWhwiThDEq0UBywQclBUjQkYsRtcT4XuViLgWc1ai1Sib4ZiwFWQiwH9&#10;0AiNTI0dOnbqp9/84d/+u3/+6z/9FpBqZNpRtpX2G+D7iIvRBvSEV24X2hwxnTtldMRNdAgFuzTy&#10;rXZvMxuVYZ522qvQYx/BkWam2jCHgnHqlbqPxLOTmExt2MW5EcgBdkoezlD+pPiGUIPeD214PwiC&#10;DiI2l8bMKlFKpjY3gbm7gvZg3IWYTf5QnOV9tMNFOUnMaa4NZXqni53jWS0uzrwHvwXAJ9G0iJMJ&#10;iOtjS+XGFsgKindzR8mNTeCtSrRJZ2mDrWG0SayEQqHZDSYuXtnH1XYaAYYCIuGYgcgPD0KBP4HO&#10;8Ibtqt1yvbjoC6ATLBW0FLah2FHEIgOMAkz/H7B+cGFv56ml8rm1+s3Do/ePTd3dnnh0eu7tzv5P&#10;r2+Bq77e2ffl/aPfPj759ZOT3z47/fWT05/dOfr5nRMvr28/3zn66jaY6ZHjWzPTQ8WBemzf0uDd&#10;S4df3D3z8s4p+NfznSNPdw7vnFq7dv7AlYun3n766tsfvnz71bNTVzbr4+HpI42Z4509a/HuxXDf&#10;bKR7LFLtCw+OZu7fPnT/xv5PX154+vj0owennj07f+7Myv71wY3l7mOHhqfHEokw2mg4+gd8GLMr&#10;XcTOXFzYd7h/eiFe7sS8QSXJtgaipnSBzNWoeN7MB9U4L4VGEiIhIAOO43IPMboYznUS/iSSqbGR&#10;LA4BnxbUkSwZy5MIthvj2wcmU51DYZffQDqUVryd4dXegE1cW4JU2Al1Ih369PM3v/79z1dvnf/i&#10;p8eBHCZOoJnRO1PySMWQqZp5b3Myr8nXkWhWCYo6OOnOlJBKF54to4UGCqjtHuecsfZYzVQbc3VP&#10;+yrDzr75aHnE7cujvfP+3IDdlWnrX3DVxhnK1wKKOjSTAtbbWImVk2ixPXqqBcQBRNWbNRaHnBMb&#10;2cGlWKaXEjJad1LtiMrTXUTvTDDZwJiQxB0T++R64ijrV9FeFRzo71M/61M6g3qw1FiGDkSAI1Jv&#10;wJDO2L0eVdSnDzvQ3mwg4+f7q+lK1hv3WBMuJMQoC0miURe6+oORiDnpRbtSTFeGrsRslbBpodt3&#10;crZwbq54bCS6XmEh8oOfXptNXZyI3phNA0wfLJfur5RuiwOr0jeWcqCr4rjVuSyY7Pnx2IXpNOD1&#10;9Hjy0GBkYyC0PhSd6/KP1bzjjfBIPdaZ8fQVwvmQKyrQOKpORISezkI0KoyMdWKEjmT0OKV0CsZI&#10;kvHFxEH97y/3i6MMWYThzZCIgaRdjXS1HCvkgi631YaroHXEaR2CSlBjB2ZTUqTS57XgpByQSvNa&#10;yqUDReLCVsAc1HBvmuKjNncCx306MozaBLXFpaSCRmcCU9laxLOr75ZgwnmEcKJQJ1G7OJkxVFrU&#10;2mYjZTZGAcrmT9i8MRMwVAjpKGeHJ6yHQy5WZMQVAL0GI6fGvUbs3VJxCCXB3OLQScAcCFQk7gFL&#10;rddKg93dM+MjgNTDmytnTx68dO7ojUunbl8/D0idnx8G7waU23iD3W0I5ZzgvOIC0ehuvbUVsbfr&#10;re2MYFTpxcvcwAK1qQ1wA4kYWgK1vV1u3o0LptG5ySMnzvz469//h//4n//8l9+Dxb+/Fs8EjBZO&#10;BbbI+Y02pxz3KBxRhA0jfNxu9erAUjGfnAxJHXEFFZC5E4iR2mNmWjGHDFSU9xgNZvHMA5jy+45c&#10;oK6sBwmmoA7ijE8rdmXBWxCqHXMroTABBCSddOuVxt1mUmah5L4wkS9He/p6T5+5eOnSzR9+/dv9&#10;2/tNtD7fHU3UPF0TeSFJd+ia2rVN4ilUQ5uF1ilRiPnv10PtaDd8rLbCj23VWdvVxmaAOxSDsR2O&#10;AUCq7t3YJzOlxXnj+96mgEgbZcBZIzDUF+NBUSWaJrmhBd4ThebH1AEwfc9TxCZ7j1Slvu3/KR9c&#10;2Ow9t7f78tbA/dOzr6+sv7m69+Wl1ZeX1l9f2fjq/lGI+T+8uPj98wtfPz3//asr3zy/+P3Ly989&#10;v/Ls2vaFQ7MHFgf2L/af3V66f+P4y0cX3zy59ObJhZf3Tj6/fezh5X03Ty3cPrf87Paxx3dO39w5&#10;9/rNs2++/fSrH18fu7zWPRsfPVRu7I2NHi92rYV7V2L9i8nKaDRcoLcODT58cPjq9b0Xrq4cOTU1&#10;u1TZPj59/frW1YvrF07NA1UDHk0woAtG9UJQUe5m81VmdV+11oMPjDlr3UwwihQrfDKH56tEpoJZ&#10;qT0Ovx4aRmiUwnE7xrYEEprJlWQgbbBxTbECnqs7hQhqoVvhNlvn4HDPd/KgqK4QCqyBthQsleKU&#10;IEGc0xCMEN4AUW3kHz6+97s//fbu4+u//PmzZIXOdDm4iCzdbS/0Yf1j7kBM7gm1VHosmYoOFLVn&#10;CL6kqVyzZAuGvkE6mVWEUgrGs4fyNIfyiCetB68MFGz+vDXRoAYWo+Gqjk+1jO8NdU3z3RPeWMkO&#10;9dDOSaEQbnEGIDjETY52IW3yZs1MWEmFpLl+Rux0NemN18RL/76sPtlpd6dUoRIazBniZSxVoyHs&#10;CzGjJ26iPHKgKlhqMGVLFdhAzO5ww/a0+kNoKm1PRI2pAFrwEwt9lTBt6ysms0Em5bV3JeieDAP/&#10;8gtqzqnw+/TjjeBCT2RjMj9Y4jIuxcGJ5ImZ3Kmp9Lmp1K21CuASVPTeWvn2cuHechHK3YX8w5Xy&#10;zbn0jYUMPAhIvTKTvjyZvDSRgNsLYzFAsNgxYCJ5cCiyORgeyZBjJddg3jVaCfVlvY2EqxwXBMrE&#10;2vSJoKteTqUT/q6unB3T6NE2O6GkOS0kCZwTZ7UQL++axB4wiFlGMShgt1KKAlLhNpsLOF0WqE52&#10;UkM7UNQk0xvacbuKJFThEE6RCrO1LVsSHD4jSnTgbj3KyJmgCZBK+hALrzLxcqtX40zYCL/eJmgt&#10;LvU75mopr8nCaUykCqgKydGEi7xGrR1aw24rLoEDieAU0EgnC1QoafZFEadf7fRrQ2mc9IpdCzAP&#10;anYjyLuVTQl4N584vTEoKoRxvVkeT/kr5VxntQSWCkhdnZ06un/jzPFDgNRbV87c2jmzc/Xk5FQP&#10;ZFjxLKG9w50gglmO8SIWRoFiHSZCCnnfzqpwUFdbO0ANYrjYGcAuMbNqDdahI6QarNWX4QYmRy5c&#10;vfHHP//d//wf/hNYKrRGwRw0Sh3AU2+SMRJyPmgxMhJQV18W92YINmKxeLQqDAKTuA4FUJUOKYSU&#10;AXN2WNg2wql4N3xcDUgFnso1HwFYxcFgnMpMSoG2oYy4zLu4fh8lrrhldymgYG41UFXsCWdrNeId&#10;0BqlC5542js2MX712q1rO7f//Lf/sHlww4hrokVXZSjhSVHJekBpkrRpmnUWpVQrzuoPigq3wFOl&#10;WZwNFoK/OJ8DJgU/1ZtawZcBqahZAscAJH2Roazh/YIoEvVuOGzMuFaqBkDDF9DYGHE1f+Cp3iaH&#10;p4nDBzAFRH5oot7dkQOFgaRybYvOJFMZ2j+4dWL88cWF1zf2Pr289OTC+7Ly5f3j3z899+PLK798&#10;evvnt7e/fX79u9e3Pn967e7lQwdXBtan6kfXR+5e3Hp558yb++c/eXTx9YPzIKdP7pyA2H798urt&#10;nY0Ht7cePzj46afnPvv00vOXVy5cOvrq9ePPv3j1+tMH525sjqxky7O+5BSXnuF7thKVhcDARj4+&#10;6Al2co2x0Mze0txmZXqzPLiYGlrI9E3Gx+fyiyudK0udp0/Oh4IoRbeGEog3qvYmtOmy/cCxnkYf&#10;3tlP9PY7u/s9iyvVeo8nXbQlCiZvRE/xCrffBoVzaXGuzR1S9E+FhKiW9sj8MbTcJfA+Dca2ZspU&#10;OGXOVRnE9qER2w0kDcVJqKIkp6adaoeAQsEZFUZp86Xkk2cP//in37365NHv/vRZocuZa3COsLTY&#10;R/ZOuhbW0/mqJZpVJ0rqnjEqWzdA/Aek5opIbz/ZP0gGwy2dPQTr3m1nP2J8HYTQHq9S4qow0OyH&#10;1MkG0TvrKQ7Zgaf5frx3yt8YCVBuFQQonJWLJ3Z5hZHrYEK6YBHL9bmENEIFJKlO0p3UAp3DJUtp&#10;0JHvY/L9dLCIQPEk1eJKU908IJVyKzxRI2i43dEWTJiiGSxfdodiBEnLebcmFrNGwmgpT2ZClqF8&#10;YCATzglsPuisJz2FANmb5saqwnCXt1F1xOLmsF8PhJ2t+/dN5SYa/GiBavi1xyZSp6cz56fTN1ZK&#10;d1Yrt5byNxay12aTN2ZTd5fyD1aKd+DPKVFdd2azV6ZS50ejJ3o8l8fjVyeTVyYS8OeZkehm3bVS&#10;de4fjEwXHUMpsiuC5d2m8Uq4GuVibnvIjYU9dCYqdFcy4KojA1UXb8UJDU6pYe8AOMANQU61JgnU&#10;EyuuIlmD0SK1YsquRrJejZWLoUTSxTnMFpt4jpVkUQjLBlRiscpxQhWP0TSl1Bl21brCrEs8ncqH&#10;bUZaLo6DCpoh+YpTTXu1JrfSEbMwYaOJV1rdGoSWib15wrh4KUlufNAAAP/0SURBVNkujm7kvGaC&#10;1wNPgVxwCPEeFGNkrFvN+TTxIpEqkrxPxQpKbwQNJO16e7M4JavbAEg10Apc0LE+cUIJSP0mSEWc&#10;HrEqxZn9qoV6JT/S3zM/Pnpo7+qRzfWzJw5fPLt9/eJJQOrFi0cHh6vihFtOcWVsIyPDeDXrM5go&#10;qZkWHdnOimczoDBOHSRx+GI2Ro28W+ME2gy1vVVp2x3I8WCpl6/f+ut//Xf/+G//6cefvnJ57YCt&#10;SMmpsjTDk22cyhEw404VtOu+LCmkMEfMZmA6tBB9/Ao6osT87TahjfBLUaaJ9KnAQN0Ri41RgmwC&#10;y7TmVvGCBKP0xXD4Vu+nIhISdjaIarFWOLBNbAfp1eAuBe3R2R0qBfoxqD2CtXhDdl6wLyzMXbt6&#10;8/mLT/79f/iPs0vTjMeWrHr7Z0r+NONLOWS6Nigqg6Rd+bFCL2o4KCdoODRLEvRjNmBl/BYrrQKq&#10;wo+CtodmjbDfldrmdzP5yxFMaaS0aovUhGlgg0MzptC1KpF2KOIQL6NEZWw32MXdgTkM0GwDT8UT&#10;slapeHZV2wJIVSOiq8o0zR989uDgV0+2n15b2T+dPbJY/eTOke9eXPjuxaWf39z44fUNIOnbh5cu&#10;H11fm+pZnezeXh+HpP/q7ukvnl7+9NEF4OmbhxeAp49vH3/+8Mz920fOnJ45cLB/Y6trZbOyb7vr&#10;2Lmxnbv7T19cO3H+wNuvXnz17Zsvf3gBSJ3YLPWuJ6LDVHnF37svPryVi/ax2cnw1NH+sX2VTJ9j&#10;YCkxtq/QsxSpT/rH1/KjC7lDRyevXNu6cmXf0aNTBN3q8iviJSsfkibzlqnF+OS8v96LzczFkinz&#10;+mb30ZPjxQbROcB3DnpIXurymXmPGVyMdkEzq46CD5YIRwDqXgcgleQ7cK41nDbm6zQgFfRBjX6A&#10;WJssuFS0HofaxsrgjtNrQiytUEsBqW8/e/13//Cvnzy/89u//rRnONI16Of9UiEiGZh0L28Wyl14&#10;Y5Ce2xebXAv0zzhSFX2qZAgnZdmiptFlyeQ04KqRlDqaRQIpcbCsM2bwZ+0WvsPuluDeNmdCNrYW&#10;7Zx0ejKqQg8bK+FQ8cxUByAVwCp2FgkZcK+aDqn9eVu4jIeKoKUI3ILt+nNo54S/PMBFq+ah+XC4&#10;gAgJlSuqihaxdI3Feak7jNi4Vj6ogdSZLjGJDJNIsQ6n1uPRJ5NYKGjo7fR0lpxZj304HxvIxnrz&#10;sYyPKoaI0bIwWhV6qs5Kma3VncmoeaDAzzUC+yZSeUEeJ5tmStTV1dq5mfT5qcT1xezVmeSpQd+J&#10;fuHiROThWvnJRg14+nC1dH0mtTOdvLVYhAIY3ZlOA0/vLpVuzeeBrSf7g9vvplLd6PLO5OiRFDVV&#10;cC02In1JRyVKJzz2iBcLCkSjGC+lw7mob6S7FPHRAR/hcptJTuzCaWd076dnF9eUJtSgIRipoWh9&#10;oxYHnhZyfrFfLYMaraJfQOIz2ZTi1X+LjKK1LKNx8vponApEMEDqu95UWiCUHu/Q4uJ6bVq8TUu2&#10;AlIBrIBUhJVZnWrKi4LM0sK7sXaWNoApFMqFgAqBkYFnRXMMJAzSJQ9lbeG8zZdA/UkT5ZQEE5Z8&#10;1YXzSlA/sEWEVojTVkXFmQTEyUbxDgSTEk6TjdClMsGurlJXvTTS0zU11L+xOAdIvXD66M2r5wGp&#10;D+9evnDxSO9ggeRRxot6EiTQ38rK3k348G4YO95Bu/Xg3ZRDE46TnEtPiotxtaGY2F0U8K0nO6To&#10;r5JVf6mzdPrC5d/+8c//5p/+8fOvXiYyQiDDistq2VqggdHbWz0xzER1GKnWVF1czcWfo3R0C+po&#10;M7vbML/E5m1V4//K4moDpLIhHR9CnCETCCnBa9XGPVpzM2Jvh63qjtjg6xEuNQA33fC44zaNHYK/&#10;5F0/B63NIYX3h5YGvryZaoMCXzsU41bXFm/dugNS9r/8t/9a6cqBvzdG0z2T2WhRoDw2qba1XdUk&#10;Ue1pU3wE4ona5eI5EFZnYlRmhwqQCg0ecBCoWqxGjFaZeN7ZKJEoPoamF+AL29nM6EVuWhQAR6Ak&#10;vBWQ9P3QfrBUeA5gF95QnDvR1mHEZbhDB1kEXv4epmC17YpdbfKPP/j03qEvHx39/NGxzx+e+PrZ&#10;he/e7Hz/9s5Xr289uX32/LG1xYnO6aHy8c2Zx9dPfP7s6vcvb/7w/MYPT3a+fnTl6ydXP3t8+dm9&#10;M88ennn7dufC5fW51droYnZsNTeymp7aKkzuz4/tzQ3OZ0bmykcvHHj+xZMnb+6//fbJ4fNLTFwv&#10;1GzWuIwr6vJjzqHVRGnEQ8b06WH/6L5qqI57S6bsMBfvxTP91PRm8fjF2a2jo2fOL9+5c/TcueVa&#10;pycQQwJxtS+q8EYUo1PBWqd9aNQ5NOLt7nHfvXdgYiYNPC11kpGMSQjpoHpQDq0ZbwunbP6EhXRL&#10;HX4t61VzgiaStpNcuxn/OF3EugbcA2OhrgGf2y9OcU+xGpO9w0KJzSkcE5Cb4IDAWH2ts/Tp52//&#10;8pc/3bt//a//8tXQWLra5Qayh5KaXNUyuRRvDDvXtqur24X5A9GeaboygPdNOUFaWc+vBie4Spc1&#10;nlfXB5hCNxUt2myudj6qjxZIM9NqBbLnLbS/tdBL9Mx40904SGuiQgaSIEFGK9mhM+0Sp5h0K7I9&#10;Xm/WQvmV/qyl3C94Evp0ncl1sfBycbb/si1cEJdLiRWNoawhlEVLPa5g2sK4FZwH/EjuDmpdPm0g&#10;Ykll2EiMDAYt0bA14Ddk0tjgQGikLzZUjY5X06OVzFAlmfET/WVvf5Gf6A0WMwQoqtur9vu0xbB5&#10;OM8u9/mPzqQOjITPL+avLpeuLxfv760/3te4s1IEmJ4d9EHSB5hen04ATx+tla9MxMBMr89koNyc&#10;yz3f33NtChy2dHsue3Mu8y7+p86Op06Np4+NpQ4Oxtc7g4v1QIrVBAhFKc55HcaAG88nvd2lZJDH&#10;50d7RntLwwNFJ49ikNkxGcMbocJAmLBgSofLzPJGmjEAUjvrCUAqpP5Y3GXDNFCd3l9nMJhkVlyj&#10;NbRoDU12qCekgqSV3qAVVA72OOs1Q2BUW1tk6C5xwI9DqbQ3Gxxyo0NhBnXjxfH4wFMwWRMl09vb&#10;lMbdpBt4Kq6eD4kbwdubVB+I8055pExY7UrqyYDMldCl65QzpCnUHakCy7g0kSQNbbaVVuitLZSg&#10;BQyRXgNYqtbSJq73qW8rV1OVSqanszTe37MwMbpveeHIvtXTxw5eOnv84a3LN6+dPnfhcLkrAQIF&#10;vuwMWWmPQVzc0K9n/TqtbRfgCfINzigJRmnBOjwBCyDVRgJ0RHKBycqMH6tMH3M+S6acuXTtxl//&#10;6W/+7h/+/uGTm7QbhW+iJVrkyK/AeW2sxBuzmMhmlGzK9YCNt7FhvY7ahbB7cJ/E5mnhYkqrs83q&#10;bNdju1i/JpjC4GtgtAIqIGpttZEygDsglfEiZlpi5mQQ8IGt75a/l4JWw30rJ4GKgJItGvMuKyOF&#10;T4RfAZpfrsfmF2cePHz87Pnr//Rf/mPfSA3jNdWhWP9MAVoChIDGTKk2ygBtYKlKQ7PYscnQpERb&#10;3q8KBa2duPC4A9FbJL4Qg5hlOlQCu16la+1Q7gZoWii9lTYoDJDfwTRbgY/wOKR40VXRNp1VBrew&#10;L8yECt4EuAyKqkKb1GgrHELvkQrPB57CCz/4+dNrnz06+f2rK9++vvbJo/O3Lx7YXBxYnenduzB8&#10;4cTmi4eXvnxz58tXN98+vfr68cW3Dy++vXvuxxc3f/3J3e9e3Pj+ze2fvnr45dsbjx6dPn95/eLN&#10;zSMXZ/afHT12ffbg1cmDOxMzhxvRKpXvCR08vfHok/tvv3/9/Mv7M5sDeEjjLNnYvJFJaSEvFAdc&#10;Cwe6Zra6F4+OjG/VuxaSdFzpKyK1cffISnx8Jbm4Udk40Le6t/vYydlz5xZPnJ5OZCzFGl6q4+mC&#10;udHLLSwnZuYj9U7aLcgyWSxbxFc2ikOT/kgG9cfEqeqAR2a8hXBIdNaPxGVXBLUziAhBcbbAQNTk&#10;9mviWVv3oBeQOjGXiSRt3qAZo+RWQgZtLOxpqCEWSm4ipLCryrX8519+9vvf//bV66ff//RyZqFe&#10;bQgOt8QXVsRzyORKqnvCWx9xJOtI7wwDSM12m+vDVLKm9cZbqv22SE6Z6zI3RhyZBskGlGZHqz9r&#10;9SVNFraF8SsAi+CVvrSmMsLXx93vRkk5hKghWWLM9laLuN5Dh11QRitMqtMJL3TG9PCqUM5KeWWh&#10;jIXxyt0RjRAVxzL4U9powRjOIf6UPl7EwxnMFzHTTiVETl8UCSesvqAxELK6nAbBpXfx6kTcFo+Z&#10;h4di44Ppyd5sbz7Um49MdGXHOhONjGO47u0qcLUq3+j2dPX6YlFTLgx53HFgNHZ6Ibs14LuxXrm5&#10;Wr6zVnqwt/rsQPeDvZUbC5n3fvpkb/X5vgYE/9vzmcvjUWAolBuzwNAcmOm95fLthdyd+dz9ldL1&#10;udy1mcz5cXEOwHPT+VNTudk8NxTDJ0pCI0bnQ1TYbaEsyno+Uk2HEj6uv5RKB/lqPsxQeq/PTjJa&#10;3m1hHChOaU02OcUa4I7VpmBYBIJ/tRwBpIYiDh3aIXYtRFrFSw36NsQsV+tbNfpmq01GMWoAKyCV&#10;5fWBBAW+qUSbUEoGBbipsOxBOTkgVUdJFLZm0B/Kb6R9RnHwPqeSGT4CpBowcWoSOGwg38CRIzN/&#10;JGSsdFiD+WVUWEGFZTikY3drJGeLpK2CH4mlqM7emNtnsuNSGwEQkQFSIbmDpb7rRKmDml+tZzo7&#10;i0P9jcnBvvnxkb2L04c3V05ub10+d+Le9Qs3r53dPra3UBfnEHGE7J4YzgfNDj/CeDR2XmbAm4Bf&#10;RqLNSkgpTo0RMtah9fitDrcBKgWKN8P31JqbgF92VjM8MXLt5p1f/+b3P//m17Gkj/OacUFndykQ&#10;olkciMhLo3nMgH1kd7TBEYvQezBBqqM+dsQ0bERlFZqZkAJ4qrPvliEfGIkWd9hssOyxURIIWPDp&#10;cPSasQ7Go8OdKhsnByFlgwaZ4UO1eQ+Ci9OXiKMDyBYT3QIfB7EMiA9fDyzV7TePTjZW1hbv3L3/&#10;3fc//8f//D8trI+Cy6drzqn17lxXTCtOwScXgz8inhiF1A/1VGVsVRmbNZZm2CNmcW0+sWO/EVM4&#10;vBjnsUNDpTVKNagEbFSc0QrCCq6R6wGmLYBUyO8AR0Aq/FduaNHboPlRwb6At32/UKAS2dOh/pXW&#10;1C7Tip3/gbzwfHiVeC71i5e3nt+7cHZ7Zd/S8OZc3+kDc89vn/ni2c63r29/+vjKp8+uff32zpdv&#10;bn3xya3vvnzw4zePf/7myXef3//py0e//vrJD1/ch/Lztw9/+Pr+zz8++vKbm8/fXjhxaX58tdg1&#10;E0v1O10pI+PTxvPOM1eOPnh1H0T12z98sbw9yWcwb5VzFQlvTlz3CUKoL2ocmM1vnpneODdVn46J&#10;M9HmTPtPDhw+O7R1rG/zUNfJs9M37ux7+ebcs1enhoaD/qByeNRXqhPZoj0U0/X08QNDwtJSIZ/H&#10;fH5NJGFY31+GDF7tY6IFM4AG49vhU1TIB+KCKyGUdCg5QecJmQMxO+1QGW27gKrlTn50Ojk+m56Y&#10;zScylMOt84XtwRQBcRuMA9TDaGuHLFmpF+7ev/fLL798+tmrb797UWuEWF4ZS1pDMYPLLxubi1f6&#10;eV9S7Yq2ZzoNsbIiUdGPLvp7p1ggbLSsDhfV7kR7rIxCWid9csItDYA/euUWZnex21HsAdM0BXOG&#10;6oirMuzM9dLdU0HaIyn3CvVucR1T2q8jfJpivw9KEOqqV5EsU5QgcwTU9T6vP4YKIS3vlzt8kkBC&#10;By1KOI3Q7nYwUzD0cBIDpIbilkSWgO9ssTcLgoGlVTZLi9uh6qy6CxlqqC9ayTkPr47mglQj5R0q&#10;hZeGC71F12inf6DT29nwOFzKSNw61BecHYrMdLqOTae2R4NbPa5ry7mdhcy9tfK12dSROnu63/Py&#10;QPezfQ0ocOf+SvG9pYKNAj0frFbvr1TurlR2ZrO3lws3FrIP1yoPVkvgtreXSpenM+cnMydGEifH&#10;0qenihu90Zmyd7zk7UzxlTifDXL1bLgY96UCfF8FiIq5GFM2JaRTzniMDUfYYISBsC/OZWeWGC1S&#10;1NgBovo++KczPl+A1iIdooAY2rRmmQqVivc1TTZcRVIamtVwvJ53o07BjGJS0mkgXYjS3CJe73ao&#10;ubDV6tYaHUqLU2cXELvb4EkxFk4DBVwVngDpOFFyRfOOeBEaQivl08eqTrtXpXe0mr0dOscus7cN&#10;wApOh7skFroVdofbh2ZyzkiMYhmNFZcQThXh0TrCFiC43taBOVCNoR0stbe3OjbcMz3SNz8xtLk8&#10;K67gf/IIBP8HN688vr9z5twhcX3TgJ30GEGTMU7l9CHRHAPwgnwNVgjQpDktQSl9ARvvQgSvuWcg&#10;aTDt1ho/BH8Ei8QYGc0b5hfnrly9+evf/GFweOjgkXWSR+0OcS1LkEfGBy1ESyKPiRO8pUxwyEGo&#10;ogNKLqzxpBF3Um91tXgSCNR3g70ZaMi6tfmqoDfuojilDv0QYh9i3Q1JEWof7dVAccctmFuJEh3v&#10;iuTdaV8RqRa63UQCTFtNhIR0qaEEk3SxntzY2v/yk8/+8Me//OO/+7vlfSNcQBsv0eECGyv5NFY5&#10;imklmiatSTyZrrfI2pUfKvRNAD6dpUUtNhhqUH6pbreonBY5oFOhawerlWpbDTa1jULttBEIC3lf&#10;o5co1CIfoQBwxfOkhlZ4W9FGxW5VrQar9H3Rm1plqo+hMYai0rUotc1Q4ED6AGz05KHlZ/cuffny&#10;7jef3Pvh7YNvXt366bMHP3/+EKj63af3fvzq0fdfiDD9/pvHn31y65svH3z52d2fvn3yy/fPQVF/&#10;+82TP/7w7OevH3z5yfXnj0+fP7+ydXjs9JWVyZVKbTTiCKPJomt1c+zs5eOPXj589cXzL354vXZ0&#10;1pnAAyWnO0P700y5ESxWIchbuZBx8fDI8vExV9aK++TRInb/5dEXn525dH3xxJmx7VPDyxvl42cn&#10;9h3u9oSUnqCs0klBKdWYrj7BaPogENQcPzY2OZH0+1WRmG5o3Dc2H+oaBkhR7qjCEZTl67SV2uOJ&#10;GgmnAtgEzaYnaCU5Ncmq4Ngy25szRapvODy7VBqdSmVLrMurd/vEflTifuXEqx+8x4jTunpn5fnL&#10;F3/84x/ffvrqs88fo6YWf9CSzlHhuDEYN0RSxnjeGskYUiVQS1UsLy10mWsDeO8UnWxovDlpuKLt&#10;nHJkerDqiIB7pOIkAyG12PE7pm4MC6VeLpA2CHFNqpMEnma6SWBrKGcEqal0ChaiFY5C3KtM1Lh8&#10;r8efMgORxSm3vQqAJgTJZIHAuTaSb3f4ZLxXBlQFpLqCSoxtBUPnvfBz5MGo1RM0uDw6m62ZJhUE&#10;JqUxSSRgigTQfJosZ7lK1r0y0SiEmXKYTTrN47VQf8FVS5HJkNnnMTCMzMHJIn59zKnoTpguLhfv&#10;7K/d3Vd7erj34UbtxaHe14d6n+/vfLHV9dmxoVcHe0SYrpUBl7fm0mCp95eKD1fKkPofrdcfrNfv&#10;rpagXJqMXp9J3pxL31zMXp/PXJlJX5vLnxyOiStT9QYPjiQ3BpPznZFqiEq5bfkgW0l48lFP3MvG&#10;PAxr1+ViwmB3liM0gtOUiPEeL0aQoq4ipg4AK4areaf5ffB/j1QLpnk/V5s41aZJLp4vQyXiXKKk&#10;BqgK3HF5TAStcQjiOnRgNxpzq4GQAVUJQZxfSmZuRhjYC0bCa7S59LgbAaTCv8TpVHKcO2IDiunw&#10;Fki1NrcKZWQIKzGwbTLsr1T0RxafxORpt7g7bC6pmWmHLMwLSDzJ8k4jWLYNl73XNz5ifn8u1RUg&#10;TTZVrZEFSx0Z7JodG1iZHYfUf+LQ5tkTh3cunbl15dyNa+fPnN8OpQRSsBKCyUzLGcEA7wySCHn/&#10;3eSEEkjcEPZNljaztR003IA24aScdahphwIEGQIZ69TE0+5GV+eNm/fu3nu8tLx6ZeecOMU9Ad8H&#10;ATSzXjUcRe+6f0niOcwV1lmYZjPT7E4gfFSXrDOQk7xxFD5Rpf9IbfjYgrUlMozO8BFBSzT6fwXH&#10;m51sRy27cVYqjhYLGqBYeZmJEieFgu8MtxZGqsf2IFiTiRRPudoYBbQNvhje6M/GMoHtEydfffIF&#10;IPUPf/plYrHmjGgjeczItOMus9qiUCLtHZrdoI2I7X90HTURctBJg61Nhe6GkA7tE/jmu0lVxF6r&#10;76dWURg6zKQBkIraNEBPkE2tQSpXtbxHKuinKJ7vzFe0UUMrWCpsExOuhFuDuU2tb9Yi7cBTIOl7&#10;nkqVuz744tX1b97e/uz5DqR7QOoXr29//cmDb94+/PqTR5+/vPfFq7vw55ev70H8//rtPShfvLnz&#10;FaT+z+//8PmDHz+795svHv768wffwmtf37y3c/ju9cOfvb1++uxa/3Cm0hkana3OLHZnCv6F5ak7&#10;9288eX7v8bPb4PBChOLDBB+iokl3OMatbYzAM9m4LT8edxZwi09l9yqcMXRje/DG/a0Hz448fH74&#10;9OXJ5QOVha1ivocUYgrW2wLYCsS05bqjrz+wtFje3Oiem8r29/kDAXU6a1xYzfSOuUZmfcVeLFUz&#10;+tOqXCdOCq2eGOLw66ENt1PyaIKzYnLebdKhu7X6D2Gvd/Z4ZxeKU7O5TJ4cGI3Wur3JLP1u9VB9&#10;Z0+cceicgrWnt/H06dM//OGvf/ntT/cfXhV8NpyG49IQBw2MGx1umeCHL2DeOlDpHySrncZ81VTp&#10;sQ3OsEOLTm9OTgb2pLpNgYKuaywwPJfxJlEb32yiP4SQHs0iqaotnDPmuxl3UpvuIWN1a6pLXMkq&#10;UcL6R2IGyy4T20EFNLEKw4W12YYDDJd0S4GnnFuZzJHxDO6PIE6vihNk/rAWqBpK6IWgyoLvpnkZ&#10;TssoTg6HOM1JYzG7x6NHDbtxuyTit2QSRDyEFtL4YGdkrDtZS7nBT0tBaqoa6U9xAzlHKWLtLDkr&#10;BT4etVcKXDVNFoL63qT58LD/1t7SrfXis0Pdb44OfHFi5NWB7sfrFQj7L7e6gK2fHOkHUX28t/rF&#10;sZEX+7qeb3Y+Wq1Axr+zmL8yLV7IujwTvzoXv7GYerBRuruWv7WUuzGfv7Nau75QPjmaPDAQWesJ&#10;DsbJ6ZKn4rXlBHtn0pMPOiD1JwM8ZzdwmD7gxOJ+Ouyxu1kkHKBwQrwe5XRZzBYJhisBr9GYo7sz&#10;BcE/lw96fCTBoBZKL556M8lkiDg8xkLodGgbIJhktKxDxzkNFKsTAvZwyomKS8NLUVzG+ox82IYJ&#10;iBzAxOtxr5kNYiprh4lRIaSc9CBgqZhba2LFxVNpvyFaYukgYmIU4qBSh1LPtIKrWn0ym18OhzfQ&#10;1hm1sR4TuKHTY8MpreDDlLpdgJVct9cVs1Je1EKroDJjlKFSS3d1FQb7qlPD3QuTg9v7144d2Hv6&#10;2MFrF0/fu3nt7q0rx08dCqd9gFSEVL4fIsV7UM6L8n6ThVGApmGcGhoJvaFZp28ymtopUh3w2/r6&#10;Yok0abV3ON2IP2iLJdy9vf1XLt/q7Bz881/+5tzFE/Dp4hlJeDmvpgUttMeRtD0QNVW6PaDYZqrl&#10;3XwRShBGPqR1hQzhDAHCi5hatIbdOsMu3qWzWlvcbm0ySfC8gnHIzEBM28fwJg6/FrQXdykwXvl+&#10;wJiZlolxEG/WWj4GRaXdes5rJJ06f5wsd6Xi2fDJsxdevP7i3/37//DTb75JFEFO7ULcANJmwFU6&#10;uxqQqrPKINeL8yjaFEZMhTt0wFO9qRlu1cZmjNNqLVKwVKmhVWGUam0qADFkFCOuA54q9R3vY7sO&#10;kUkVTXK1WOARKLARgKqAVLgjjkCjIEyo9MZ2uXqXFhEVFUgqV+8BsL5n6wdfvbn55esbb59e/eTZ&#10;VeDmp89vffL89ldvH3368i7cfvn6wWcvbgNSv/n0/lev73z+6tbnL0TyivdfXP/y+fWvX/yPcvnE&#10;6rljS3d3tlcXelYW+wb603fvn37y/PLVm9u13nQyH+4erC+tzmxuLY1Pi4uOAelNuBqnDWATi2tD&#10;qYpARy1U0kLEUSykI4M6LqxPlpiuwcCl66sPXx69en91+VBlciNVHXVAag5k1KmyMZjQpPP27aOj&#10;a+uNc+fnDx4a6OxyOtzty5vF4xdGSn1krsvcNcaW+uyFHmsorQ6ldOIkoRHUH7VEUmSu7LUTSg00&#10;NYYmnWG3ydLq9uqHx5KLK1V/yNDZ5ytUeU/ICEcStOHBKM7yerCerp760+fP/vjXf/7uu29evbkf&#10;jbE4qYAnBCKWQBSlHe0Ovj0W0w4OObt78dFxx+xCuHeYSdfUPZNU/6zTX1B6srJkp9WfNsxtVpYO&#10;NBojHndc4UmqHMEOf0rLBaR8WBUqmkuDjkjFFCoZaoOOQoOYWSqAJpiZVtKnAp5SfmW8RIayNlAD&#10;2iVlnPJcmQNuOgW1L4jQXAfrlEQSpkTGQnCtnFtOchKclvCCNp7C4Ak+HxIOmgs5Ph7CQ15TKobF&#10;g6Z01NaVF6b7stkAOVAIlgPUcMY9VRQGs2xnmuypusBP4zHrYI9/cSw1VecPj8fOTkXPjAaO9rke&#10;bdbASQGjr9/dQswHqj7brMODANYnGzV48P5yAXj6TlrL99fLYLWgpbeX8xcnQ4DUe+uFa7PJ28uF&#10;63O5q7O52yv1a0u1s3Ol0TS5fyi91BkeSrtqAXq0HB+tZ0oJn4ex4qiSI0SqFhKCizA4cF064bKY&#10;pEaTxIC0ve8aZTJLY3EeLPX9uVTeZROnxbQq5Xox+kGlspJ6cA2zXeFwGRFjs9XSbrF1MA5DOMF6&#10;AgTUUrGLKy5jPCatvUNmakIoFUqr4Va8Q4lDj4CqOC9epLKySptTTQl60qtzx206vE1i+EhtbVHb&#10;mpW23eLFcaeUCOn5uNWbpb1pOpBxkC6jhdTiHGon301jTHYwIZSAPOFBgNQGuwIagHpnrtHI9XWX&#10;JgY758b7jx1Yg+B/6uiBK+dP3r+1s3Pl7InTh50BxkRobQ5xoIFE86Hbb+HciJVWAJhQrAMyVihK&#10;2+xytWYPauyAbQLZP53lvH4Tw2sTGQ5cNRBiE4lUo97fPzB66PB232ADaigwWmtvA4UUolbMIfNF&#10;zH1D8VSBJTiZO2rSYns02MdwQLoiSCxPp/JO+CBxrmtjM6Q3B6dlGIXR3OQPmTx+hHUp3H4d5ZD6&#10;YybITJxPo7XtAksFBRYvV3h0ziCC83KgKrDVH8HAtSmXPln09AxVql2V7RPAkzf/8i//9cXLhwSn&#10;CKTEpXyNjMRCi5lDbRJPoeot4hBkwmEEpBpxGWJv15qbZboPUUz6vnUEpLZpdkv0LQrgo1HSrmqy&#10;kojOpIDgAnDUoR1mu1qm2iNR7IJbla4VMGqwyuW65g7VLgj+8P6EA1EagLNtYKwKfdP7IaqgqIBd&#10;0ViRlg+AmO+h+enL25+9uvPm2a3PXoGKPnhX7n396f0vIOx/fu/7rx5++ebWV5/cBph+/9nDr9/c&#10;/fbt3a/f3H529+y9a0f3LQ1ePLX26vHFZw/PTU2U11YHblw/8vTJheevr44vVGsDiepAfmi2d3hu&#10;YGSmt3ukTLqQ91dIYWfbGCXnN7njGBHQ0lGUjOldeZsvj4UKRLrCnb+2cvfJkXvPDt97eXj/qb7Z&#10;zdz03lSspIc0nSpoCzXz+GTk/oNDl3cWR6ZDwJ1KPwdO1znhnd0quJJygJc40/OALVXRJ/KGaEYf&#10;Shn8SSScteYbrv6JrMHcon+3LI/FqrRaJDZrezbLLC5WU1nSHzbXe4PZmovxqBi3guIVqLUV4mGp&#10;Xrz/9PG3P/70w0/fv3p1z+U0UqSCZpUEq4LGMwHfPKn1RxT5kilbQENReaVuT+Y1qaoq36tPN7Tl&#10;IVu22xyvGJNVU64bmzuQH19P9M76gkW9kFbHqlbw00DeHMqZ03UiUbX6kupyH1PuIYYm/dmq3UTt&#10;trBtNkebI6gJ522Rgt3CNDFumZ1qTWQJp6AFVgYCRqdT6fPpvT6Nx6N1eTQsL6XYdt6tCoSNqbS9&#10;UGA9bp2DVeRTbGfFFwva4iE7iGpXxdOdE8br8ZyPqEUcfQn3XD06luXnuwMjna5C2hZPW6NJcyyo&#10;25hKn18pX57L3FjI3F3O3lnKPNlbfrG//nJf/d5C5vlGFe68OdD1zcmRz48NvD7Y9el235tD3Z8c&#10;7gG2Pt5ffbC38nCzDDC9u5R/ulm/s5i7MZsCab00kbg0lbw0lT43kT4zkTo7ldvXGx7LMJN552jG&#10;WQ9Rgzl/fz40WE5kQo6wQOJGhQM30FZNzMsKlJm2aPNpP27XCC673apgKD3HIKihLRyka/VksRRJ&#10;JDxuN67Wtqt1HQajSqlp0yMSk0UBCHbwqOA2Cm4UtJ0mFSBxBKkmGT34CFBV7DrOiJM8iUPFrW1G&#10;Wq2xSRBCjfNGFFdB0ZokKmMr6TSI84/4TFZWAQWQqrG3yE27ZMYP5SBfrMTu0eA+w/tppzmw1JDN&#10;7jbAO3NBTJwZgNOZnWocIpRHp8Ha1PZ2laWddFjrXUUI/v091emRnvWFsaNbyycO7T12aPPGlXO3&#10;rl0ApB4/fiAQdtLianRKuW4PINVGKsWCK5yC2WKX4ZTaLdigjVFpWnSGDqtdlFYwSpcfDcWpYIzE&#10;aKXZqkQQxGYlCIIKBHyRuAfngOziKgZ2QUl4lcBNcYLdhB08A3IeOKbC/qHM+ldMRM9HwDyU4RgF&#10;3k059BipAqqyjIagFOE4GYjZzXibEDFFUng0g/nCqBAyYA5xNSPMKbfzEncYmVwqh5MYsNJCtFvJ&#10;DhAUxqVxeo2s05SvpnuH+s5fvfrZV1//H//n/37m3BE7pQqlaCsjTs4v9ng1tQPjELMEPFFvlMC+&#10;kGr2SLS7TCQwtEmm3wWuTThRG6tTmyD774YHtZY2g1U8jW7FtcBTPSKeI4KYAhtBrW3tkH6kVDcp&#10;VHuMVoXZrpIoPmyV/xUcBu8tGFxVqtuttXTI9HukOnj/Zon6YyUqfg148w++efv40+d3IOZ///mz&#10;r948hLAPt/DI22c3IfV/+uLG25c7928cv3J+89n9c5+/uvHFy1ufPr15dnvl8N7JK6f3Pb1z5taV&#10;7ctnNr58e/uLT26+enrp4NbE+bPrz5+e/+T11Vt3jnaPJBuj6YNn1l99+/TZl49efvN069RqKOd4&#10;3zTZWaUQtjkCJiZgFM+Cu6RGt4SMaIJFDPwrW+dyVbZnOLR/e3Bxo7J2oL64v7hxrN4z6ij1mLM1&#10;3fCka3g8ND2f6Rp0FruInklvaYgLlU3dM4FY3UYEmx2x9mRdD5aaLOvyNWsgrhJ7FPVyPWPBzgFf&#10;tszbCKlKu8diUdlsGorQGvS7CULS2xvu7vZDbImlKNavo73wVVsopwyjxSkUe0d6n7x68cnnn/3p&#10;L3948ewmR2tcLh3YH+xgKyfxJQypsjmaVcezmmBElkwbwklVIqcemma7x6y1EYs/0zGxFi32kRFo&#10;Evqw0bXQ0LJ/Ym+8Puni43JfVk/6OzxpJFUjUzU8XbMzvrZ4Aa30kv0TLhBzf1xvovYYyV2MXxEv&#10;E/A0cSUYr4Jg2zx+PQBUEDSBAAJIDYYMoTDgFXG71U5B6fIAT5FgBE2mbOUyn8+yfq8xIKDZOOVz&#10;oakokQhjlZyzkuQGK+FikM77yc4YP1rw9iapniw50u1Ox5F43JBNmfIRJOeWHezzHu8Tbs6lH+0t&#10;AUyfbVZfHeh8udV4vFoEvAJPAaPAU/iXiNqDnW+P9D7ZrDw9UH95pBvKm2N9Lw40Hm+Un+9r3FkQ&#10;e1DdXMzdXCgAT0+NxC9MZUFRLy9ULi41jk+VZkpC1W8t+jAfrq7E+bBbnJ4q5qNCbsJNm3gcDTiw&#10;pMcBt5VCFJBqMclZGgWeEpgait+LV8sxQGoq5WNZs0bXoVC1GBClHpFZrWqwNnhOV2c0k+Z5TsvS&#10;Ko5Ru12o2KeK0kK4MxJqI6VVmDvkplYZukeHSYyEknSZDTYlYldhDNqh3A11GCzJRmvtrIYRkHer&#10;lahwpxb89P0CIWxQdE+ElirtLUaHko1Y6ZAZ86A2t4ENYs6ouIQ1FJNDg/IqLdmhwlpMnNruRBwe&#10;strI12vF3q4yBP/lmaHDmwvHD4qWCki9e+Py/TtXNtfnXAIeT3sozijTiqcUATqotQPQBjFfrvgV&#10;RH4wU62u1WzVaPUSk01J8waHz+gMmAuNoMNnoRxahjfH49FDh47cvn37zt0bvQNVQKrNpUU5Ke5X&#10;USG1N212RfTJAuUNm6xMBy6oOqwfWANyOqZDmDaNaY+NfLfyFWR2p4F3GVhGnc7y6byDdqpDaTxX&#10;d+eqjlKn2+XTeiMGPqCD7E8KCsIlCabN6SoDCsy6tXbx/LKeYKTd/RGTvR1AWaoXxmcmrt+9++vf&#10;/+b//v/897W904C5eMYJDqu3tiiRXTpLi8bQokNFT9RDqDdJxBlMzO0QL/7/DG0xkdDyQeBoUZn2&#10;aCxNGpM42B8xyyCyEBSCEToMV0JaVWtbENiE+jaVphmoKv5plogZ3yQqKkgo7OX3i5VJkSYIKAoE&#10;8NoE+IYGFTCtMjZ/8AOk++e3v3h267s3D76GsP/iDhDz9cNrbx7twO1nz2+8fnL15YNLb59fe3L7&#10;7JmjK+e217f3zT28efbrTx588vTG4ztnj2zOvn1+/YvXtz95dvXpvTNbe0eePzr77NGpT15efPLo&#10;VPdgvD6YOHHl4OO3d998+/zNt8+2L2yECw5o4pIVRyzPeiJ2IWx3iJOxy628LFIiACjeJHr0/Ey1&#10;RwjFLdCmJdJ4Im2fmEmevzazfqAyvRKtD2KBrCTXMHYOug8cHTp9ebrYSRZ76EwnDnIXrdjiNczq&#10;3uWMSmIVHZArWtR54spwDgnljJ6EvtrrLNTYTJ6GvQ4Vz+W2g6W6vXazrUOt/5UvaOzpCYiLboZt&#10;3phNPOPjkNgosQsIZLRSZwmQ+ssffv/Xf/rt/bvnWVrhciu2tgeHZ9OAOSGmjOXFCVNKDXMmj4Cl&#10;hmMKQGrXsH1knuudotMNfbxs6Bzlq4NUocdeGsC6Jx3Di4Fo1RgtGQN5hPS3eTOGbA+TbBDwc9xx&#10;pTMsDed1pT4yUTSG08j7blLg2pGcJV3DYzlLqoT5InpvQCeOawohoaDe79NE4OhPWR281OFS+kMG&#10;X1AfiZtDUWMwiIbDpljElk2z+ZRjqDdpN7UFBBOANeS1ZFJcNsFmwnTSi+VDVClGxtxaD9ORDOsG&#10;G/xkn2+m23tkMn1oMHJ6OHJjIXtvufBgowRwfLhehFux7K8/3VcFqsIjQMxn+2ufHut/slV7e7QP&#10;ePricNfzw13PDjZeH+19eaD70bp4of/aVFwcsbpaencWtfL4YP+Nlcrx4ejxkcT2SOLgYHwkxczU&#10;/JONyGAlmA5RHh5hcXXIjydCrIe1eBkrY1TX4qG4m+6tZXxuPJPw5FI+wq4yIe24TZlKuCqlcKkQ&#10;BqTiuB41KZXqVsSogKLXd+j0LTih6eqJR2IUScgxu8RqB4+T2HCZFVdBkARFBVvU4XKZsQUUVW8T&#10;K5XGLPGGOU+IZd12oCqkQiulgVr3rj+5AshiJKUWRgFB/t06K2qrOFuzTEe0K2zNQFWLS+NKEs44&#10;aRcQOmi1uvTou0mj4Q4AF4qJV2pxCeiwy8/U6iJSezpLs2N9yzMjgFSw1POntsXLU9cu3Lp+fm15&#10;yhdgklkfxiJQ58G/jDYJWCr4KWJqkyl/ZcXkcEccgonrFKomQKqVUDggjHv1uZrfxqjtlCJT8K+u&#10;Le7ff+D48eNHtrdypQiEXCOrQDk5n7K6cxZ32iQuKB3S2xwdemyXyv4R4mrR8U1aR1O4Qme7fP2T&#10;hWpfECKdw6WGRt3v00OLDgBFbB/zEKqytmSBCCXN75bnITC+PVGm3BE9K8hZQUY42gGjVryddWiN&#10;5ibWqWr0BHFGRbJoNBWemp9+8OzZj7/89H/8X//72ES3OGGjYLVQSoCpyFNTEyAVwKfQNAFVxRGi&#10;hlYzpZYbW8R9J8JO+p6w4Kdq4x6dRRx0AO0fL2AOF44RepBTi11hJ5QAU7Uejg2pTLFLh7QajO0K&#10;zW5xzVRrh84oDgADKYa9/56htGAGx4LPUujFPqpqYzOUD758egvK9VMHju+d3Tm59cWTm0BYKN9/&#10;8vDtox0I+J8+u379/MFThxYvHF9/eu/868c7UMBhgadQjm0tvHlyHR55+ejyq4cXn98/++jWsZcP&#10;T796fArKkwfHegdjvaPZ7bMbd19cf/b5w9ffPj54ZjlS5BxBcQrkcIaKZrlAgsIdGjMpg30Mkbzc&#10;56j2u3cebA1PJXmP+sDhkVOnZo9uj+5db2xu1oZGPOtbxYEJvtxrqQ8zw9OxsdnM6lbj+Pnx3olA&#10;pZ+PF+35bm5iKRstWphAGx/piJYQKJ6k2hGS+9MoH1YVGkwiY0smMZ8HTSYcVpsKNclMdggR4gVH&#10;h6DKZMig38iBaPByLoSIZ9NdKmgz4VjMltKrm2sXL19488nTfZtjXq/O6ZFVe9muMR/K/sqTVAAo&#10;u0epZFEUVbe3RfC15opIIq8odhkq/aZ8jymUU1cGaD7c6o51NEbo6iBR6sMzDXOiair0Uu/Bmmxg&#10;2R5KSKjiFYs3ofKnNI1hJ7QKvL+DdrfG8+a+yWCibMt1irPDeCKaUAz1h/WJuBlKMKiJxZBoVJcv&#10;4IJHBaiFBglgGktaowkL8DQctuQyXChgqxa840P5gGD2u021ok9w6OFBoGrQYw4J5njQlorYy1mG&#10;xpp4qnm45lgdihwciZ8aTx/tD+3MiuNNH0PSXxepenctDzx9dagLyvOt+p2lzLXp6M584v7e4vND&#10;ne9voTw5UIcCbAWqvufp8/2dUB6slu8s5sUJAOdzl+dyl2azl+YKV5bKx8dTSxXn/qHkVMUz1xev&#10;Jpl0mGwU/dEAFgmSDlLLEbqIm6RM6s5UVMCN1UwYkNooxQCptF1tMUpYSp9OuGrlSD7rSyUEQKrF&#10;pgU/BbBq9e1qdQukfpLShaOk12+lHRqjtRVECTW3EqwaEAlV8X3MV1raFaZWg118BMGUvrjDF3GQ&#10;DjPFW8QrxSYJ4zaLWseoTYSUdhu01hadrVVrb5MZP1ZbW8QBUWSHzLRLbt6jp6UqrJUKmrgIBloK&#10;GAXCmh0awmukAuI8UgZGZuJVcmMTiFUo4alUs52Ncm9XdXFqZGNp6tiBlZOHNy6fO3H1wqlbO+fO&#10;nT48Pz/Mu+wEA7ldRvIoweuBpyCqkO7Vut06pBmFX2HpUKh3Gc0KCLYGk9REyHFeCTWO95sxTuz5&#10;H4gwezdWXr9+/c///M//y3/9jyt7p4QwjnsMJrdaw7YKRZu/ggXLGOFXIPQeI9uso3YZhRZrUAJU&#10;jTS48fUubwr3p8wk3x5JmPwBbSppJcgmp08Zy9poj8wZ0iTymCugxtgWcQx3SB3KWX1R0HA56WgT&#10;AlqnR0cxCobTqLV/ZSfa/GFz32DGgqk5J7Wwsnz34aPf/vEP/+f//f+qNrJmuxpaDgCcwvAxIFWc&#10;5ZrT6UX8NUHwB8ZJtHvEM6dmcUVrYJ/OKgOdfFf2qNDdWrM4Az/ovELTbLJqSBrFSb0VE1ug/3G5&#10;SbnbgEoo1mC2ydX6ZoC1BmlS6XcbzOIsVqhdLjc0wduC+doZg1wnBn+pZpdU+5G49tTT66evn9q/&#10;PNqYH6xcPLL++eMbnz+9CeX53UsPr5+5cmrr7pUTrx5dA25+9uL2iwdXAJ1vnu3An5+/vHP7ysmd&#10;89vgs589u/X26c5n4LP3zn765OLrhyc/eXzy1f3tJ3cPLy01uvoTx85uPnx18/U3Tz/5/unm8Tlf&#10;GrPzkkDa5olanV6jBZdacDnOaHCH2htHyv18rovtmYj0TUQjaSuE1mTCOjeZOXd88tGdzc2VwkAf&#10;39lFVruxvlHX3Gp5aDpT7nWHs2Zwz1IXNzQZn1op9o9Fyr3OfJfYPaA2zPdNB3omQp2jwXSdcYW1&#10;/hgyNBYtlRyRkI136D1erH+4RLtRaL5QvJlzKyFER0IWvx/1xE2YICVcHdCoItYmo1Vmp6x2CuN4&#10;mmYtTl40wVTe5Ay2LR+qBIv69RO1yhDWO8XGCgp/tD1TQgCpyYwmEG+r9lkSJVW2joZy2mBWE8go&#10;ga2lHmu+0wQPVnrxRAXxZ9TxijHfQ2Z6iEw3WeilkzWbK6YI5gzpBsYFOpwBmTeqzlbxycXU4HTs&#10;/cLRvE9JcW2woQJ+XRjyfkibSBgTCSRftIfCBsGv9oV0Lq/S41U5XXLBrX6nqA6Xw1DJe2bH64kQ&#10;bUXaSmkh4DIJrC4ZIfMpNug3A3kzGTocNIf9iF3/ryKctCdqvLreeWEmI04cNRi4uZx/dqALqPps&#10;X+PJhnh56u32ANzCn7fmM1Ae762K/9rfEMm7VrqzUni4r3Zvb/n2auHueunuKphp8dF69eFa5fHe&#10;GpS7K5W7a9WdpdJmzTGdMO/rElbq/FSemi07J8rO7jhRCFjSHks15axkXIUkH/LYUxFHMsxzOBIP&#10;OAXW2lNNuxjTUFcWBFZgjABcwqKoFEOA1Gzak4i5SMqAmuQQ7gCpABedrt1ifT8oQAlx1WButhJS&#10;d8gKoLGyStZrNRAKHSaDWxnaDAUMBVK/mdI6AxTGmIx2rQaVGe3iutAYqxdnn6JVEPlZn9FMyw1Y&#10;u9K4G5KmuMQAKQ7b1+LtOqIDqKqwNMF9s1NtE3S4DyH8iI6SoJyC9JuVtjYN0Q5FaW4x2AGpvmIp&#10;09modDfK8xND+1ZmQFEBqdcunr5++ey1y6eOba+PjnbipEGcQdkmrrRMC0aM04IsM049YmnVontA&#10;QqGWARFAHXQGMANx3AooKg0Uc+lJp85oa8dp3dr60rfffvsv//Iv//W//afRyS7SaYiW3bXJLBbW&#10;uMt2Xx0L1DGhYEL5ZrtHIo6YCrQb3LvZlCE9KJTHYn3zeaBkMIkEIrrBoUB/vxcadd4ri2RMrE/G&#10;B5WM0AE24/AqsnUWIp3d2ca6pQTTwrmkIAScUxWL4VrNhzrDLjvekcgw6ZwAImnDzPu29r989eZP&#10;f/nz//X//e/hmGCyideghBAJiUFm+Ojd8AqTmVSATkIN1RjbFNCK4AqEVMIGFE8CoBIAnwoRrykB&#10;EwHBMh1AcI9S24JTRocTA1HFKS3JaFGLvEP+kVrXhJg6wFtJRv++QQKBBa9HLO1atFltEPv5w/tA&#10;LoFmTKltlqk+BplVavfo0LYPPnl45c2Dy1A+e7Lz+v6VRzunb5w/AuXZvUugomIHgKc3QEKfP7zy&#10;8uHV10+vA0+fPbj46vGV5/cvQ+SH2+f3Ljy5ffbto8ufPLr44vbJB1cPvH10+uXd7U8fHn/75NSd&#10;W4cHR3PnLh269/Tam6+fvPrm0fr2tCNsYv2aSJ6ANO2PYCyvJ2gV7HIT1pqpc+UhIdfrSFYJ4EWl&#10;h9+7UT93evLZg0PP7219/uz422dHlmYSg/3Oo8f7aj2ORB6nBWX3aAiQSvAtjFvqCevH57IT87l9&#10;xwbqQ+5sAyc8zeG8qXsyKiK1xjJeBTAI9mU6R7i9epJVeYIYFNjQJrJdY/6VjW7GmVaHQx4IG/mw&#10;xujYwwVlrrDaznUwgjFTSkzMju/dWL5158KxE/Mk25wsGCHFj68nxjfiY+vBUFmZ60XiJXm+biw1&#10;rBD8e/rp2ZXg8JSj1mcbnhXCGY07JvWnFZka0hggCg1TsqhNlnWVPnswq0rWjVAiFTRcNrpi8kBW&#10;D6IKt13jHi4gFcLKZN4GWuqP62fWyvEiniqSONdG0O1OQR2JiME/FjVGowZAaiKFwsEtdpgVVz3Q&#10;CR6lg5c6HSpwc6/bJDhNuYRzaaYvE3O6WWMmwudjvJc1lFJcKoa5XJpYEs+XnbCJQgFTLmKLsvKp&#10;InNkNHpuJnlns35tubCzVLi9WgRW3l8p7kwngKFw595S/s5C9v5yAe682N8JhH3xrjfVveUCIPXB&#10;ZvXmcu7iVPTceOjKdPz2cv7JRv35/q7bC7nr8xmw1FvLJUj915fLAO7jw+GtHu/hofCJmfzxmeK+&#10;4fTaUArify3pKCfYsGAGv05E2ZCfBDOlScTjxKrZEGlWBXmblzNHBYIwySmLspoP1gqhbEqIR/9/&#10;PP1nlCNbep4LVvc5pyp9wvuAjQiEj0AAAQS89zYBpPc+s9JUZpbNyjJZ3ttz6njb5nQ32a0rsnVF&#10;imZ4JVEUKTqR7GZ301OaqzsSNVrzZ2b+zhdVGq21VywkEkAaxH728wb2/rYISLVYlE+lEIcOjg6n&#10;5vUCf6Wkf7ogkJzx9cQjnQ1XAr6Ht5pQFfRMG6EDRX2zy6aDMHp5px5RVi7a3AZo4Kp2VNkww00a&#10;FUultZD6gciEaHFRejAj8E07pQOwgq4ipNrsHdI4Tw0jb6ucJ3Vor5kcwoNWyNdOAVK23kppwVKN&#10;GDxSD4k1GBPrjdJIqzbaqq3Mju+fXrp6YffG5XPPH9179fzh00c3j47OTE43ICBDD7eiygYhysx5&#10;UtMYS4J7AlWhwQ2rsw/EBZAK0djqGcI5I/CU9Jt4cBpaZ/cMYKTp8tGFH/3oR3/5lz8BS51dbMOL&#10;uHhDbjwcqpNkxuKrOUJtLFB1EHGNW+ynomoyNoyGh1zBQTxmoJL2qa0qEzG4yLdx6lQwpM9mXcmU&#10;PVchcg06WvTQIW0466x3RTFslDOOcldMw8uyAwFJn0478gVcFE0ryw2/aDeb3obsD2AlaBOKm70k&#10;enj5yg9/9Cv/9t/97l//7c8DIc5DInwQj+VFNugyQRJXygDqnYRW+SwR1cIbAUMLKKRy/RQ3KCRF&#10;lGJRcPz/I3UYHgPBwmxT46Qd3MiDmVyocpEEnm51KDoPSH0zrxl+B+V+jwojlBXPjA+xuQbBWJWq&#10;WoyJ4hBlcbO1z2IffNNOACu/8/nzb3/27JNX9z59/+HXX773w68//t5Xr7716fNPXj2A737+4cMv&#10;P3783W+9CyT96pNH3/3iGcT/L96/98HTqwebE9/++MGXr26BnP7SZw+/88Ht739690dfPfj2e1d/&#10;8PGtH35+G3T1049vnLuwcOvehS+/98F3fvjZP//NXzo43mTCDla2AFWDMefYTMYfchKMXghYhaCl&#10;MRma2shVp/z5EbLaYbIV1/iEcO1y973H6x882fzw6ekPnm1d3G92WiyMgcUqVRvxx3MYpAkYGwmh&#10;30WcfFMWJF0lr9xdvnZ/eWRWEhMGVOgRE5Zsg6l1ApURIRA1e6geWlSFUi6voIeYBvEB5wz+mIMW&#10;tYBUDwUD+6AYNlFhFREeiNWdYhqkEp1eru6cXf3ky49+9ce//Hu//xuPnl3AmR462J9pObprwdXD&#10;Qn2BTI4YW/Nod8k7tcS3J4hyzQGWWmu7V7bkuTVpbl0utzFG6onlDfkm0hjDig1rfdStXB3OqcJ5&#10;baJm9qeHomVTrGIO5QzRki1WRISoGjJ+OG2BkQCCUiyrFNmqjvpTZarc9FOCzue3QstkiGQSi0Yd&#10;sbg9lXYoC7pCulTBHU/bIYuBpQb8er/PJArmkOiIh7wj1fj8ZD3swyMiFhPxQpwTcQMgtdsKwYhC&#10;cmAKdDpLtxqhZp7Zmk4fTMfOTYUe7BTePd98elB/ud/4YL+uLHzaqT2eT7zaKH5wuvzRVvnj7coX&#10;+80PNosfni4pE6f26h+/Xj31yV4dxPbDc63PL3U/Ptd6f7f67lbp5enie9vlj/YbcPvxcvbJWh54&#10;+mSzDNkf2Pp0vfRkrfx0q/lkt333dPvKWrObYxlXfyLo4ikDTehpyuR2qlnajroN6bhYSPgZtykb&#10;ooGnEc5NOXUeS3+7GgWqlvLBZFzAvWYwU8ShsTk1yg5udhWkfkAqzZm9jMGJDSl734fspN+qFOtj&#10;zZgPcdOm18XilIuqwDgQHy/rAPExImqDTQWu6vKalS/tAx7GjLImgCkgFRqgzeBQEqJSEY7UAexA&#10;PJ2MzujpB1EFS9V7eg1on5VWKTUDA0Y7pwVvtdE6+JYJV8rUewVHMh8FpHZb9clua2l6dHd17uLe&#10;xvHh2RcP7r737NHzJ7evXTtojmRxyoqgGmV3EKRHuc5Aa1EOTmwb7be+qUSFMjonoUZcKqCGwX4K&#10;/kwnnOFxh9dnQrAhD6Gmefvlo/O/9mu/9pOf/Pnf/O1P22N5QKqFGEJDRqHgpHOW6Lg31PHg8WEu&#10;Z0C4t6nwECkPYsEBb0hDRkxuydhayDrYAeiAfEAXCJkIsi+WBJe04sKQL2YJJBEKjCdldzN93fl4&#10;viOGMk6M7MnnPfUKWasyqLu31QhXK0E70os4eknaAOnBg1kEgbt69fr3f/AjQOof/vHv0xyGeIxW&#10;jzLDjPDZ7F4N/GPhT3N4VSCSTkxtcvbbcWXLL5NrCEF1iEtjRpSPreBoRpTdyC3uQadXD0i1IBoP&#10;jlCsGyUsdrfahcNZMQxJH2TT4dEAQxneBkejBQg7ZLb12hx9GIDbAQ474IRhiVZKRMLrg6jCK8MT&#10;1fq3T3z0wcMvPnv61Rcvv/z0+Xe/evXx+w8/ePfeZx89+ejVg08+fPDFp0++9cXzT9+///F7twGm&#10;3/r08ZcfPfjyg/tA0msXlp/fP//tT+5+/7N73/rgxnc/Uhr4KRy/9f7xV6+uf/Xy6lfvH3/03rXn&#10;L6/cuX/xvY8ff/+ff/W//cYvXX98yZfECy1JiCJSwhVOYpxoVpYqha2hhGNqNTu+nAxn7dkqOrMY&#10;TqQNxYLl9HrkzOnU8WHz+uX28ZXx6QmpUiFGutLkTLzaEiNJFwkYDeuYwDDi/aaT6iEDGnj/gIDr&#10;Z+t3Xmy2ZgLVcT6Sc8GbDT+i2vZlK4QQgdwxQAd18GuQfgu4iRhx44yKk3SAVDtx0kn2ocJAsGgt&#10;z1LBijHRck6spxa26lfunPvkqw9+/Td/9Xd/79dffXQ8sRBtz/ulvK4yw3TWA4VJV2HC3l0m1s6F&#10;Z1aFziQZigxmSpbWGA6KmqmY83V7tuZgg71yWtOeoZrjaKqkb095R+fp7iJTGXcn6yZfsi9S0qeb&#10;NtDVeNnqi6lDSYMy/StplRM2N9kjJ+2hNLyIMZJVZgsqC1UFGMy1obArEnfzvD6acICcJnJOKWqM&#10;Zx1iUBtP2IGnPkEnB5FMnIwE0KjkbVUSawvd1/M6QxLtyEUZmbfHAo5MAstlvYLfwPoM+SKfz7Nj&#10;LXmm4T87lzxaTDzZr1xZkHe7/OW58Kv9JgBRmbe/lPrybPuj7Sq0z87U37RPd2vgql+dHXmzGvXh&#10;fOz+UuLBavrxWubJ6ymon5xtfbhXB7YCUhVL3ap8uN96tT8C2f/p6cqzjfLTpfwHW40HS/knW62L&#10;k+nlutTN0cU4mothkmBB3YMEpmFIkyzhLInEg0xSogWPJen35sNsKkAUIpzfax4phUfKsWo+lIzy&#10;qFvvcundqBH6GLgJgZtFwYWj+mAI81J6MeQE9AgRpVqKmzOBpYKWWjwqyJImh9IPUdaG83aUsiEe&#10;PViqy2u1uvQQ/IGqpGAXwjhoKRjum1J4OG+Bjm1wDMArAJHh+LoSim7Y+hYqmPCABZBqJvo9fgPC&#10;qpiYg4o4/NnXH/qzOtBDF2ukA558NV0sZcbazfmpsdWZcUDq6+x/7tm92y+fPLh3++ja9f1MLgg8&#10;BVMDoCuXF/AhN/O6HMnrMiVv6pOyEgLcAWooMwGUbQt0ZMDwBqlWTNm/xCehN25e+fGPf+Wv//oX&#10;f/t3f9mdKMKznLxGzLrYrI0pmP1NO1s2kWk1kVBhgV7UdxJGeif9lpvrw0TlSnG6GTRhvRbPyVgK&#10;g/NQuW4WtoGj2MleOmwigsqmBv4Y4qL6M3W2NRfnwkaaGdhcy9++sfDw3kYuQ4qCNRYlcXBMz5AV&#10;6XGjBpfHFItF7t9/+KN/9qt/8qd/9tu/8xtWux4GMxdp0dr6EVwLlmr29INoQ8okORP8gVbnACAV&#10;3ix410DJ7W4toNPpMVkdajBKm0f9Ok+YteZ+k1WFeu286KU4JyBVKSPrUgFVzcgA3ACYenAtRP7/&#10;uWu34S04QxzuQUAqNDemTKjweA0Oj85oHQC3BUVVkPr55y8//+LFhx8+/uiDR6/evffh+w/ff3kX&#10;wApmCt4K7bMP7n366s5HL48/ee/mF+/f+frjxz/88uW33r97cXsKiPm9z25//emNrz87/vbHV7/8&#10;4PIXr67AnZ+/e/2r929//uL4iw9uf/zhjTP707fvXfjw8+e//OPv/+jXf+nVt55nWuH2TNafcHIh&#10;S3cqAVj0y6ZUAY3n3PNr+b2Lo8UqEUsYtzYz2ZRxpOE6vSGvLkl7Z9Jr6/GZRbnR5VIlT6qIQ0O9&#10;PSw3nMwCPuwo844N/4aThvfP4EvawiWXXLQfXO+unyvHS85CnXYRp+ANFiKmTM0bLToiBTsbNTIR&#10;sxB3CBFHvMgQPg0hqsSYBReHck22Nh3orocbqz6xrC9OU+Vpv5B07h1ufPTFu//7r//oX/+7f/Hs&#10;1eHMenJ8JVicQBsLXLJjT3cRQGp9xlUctWzsxyDUi3JfvopURwDZp3I1a7WLBeIqOnAKUn+hZQM5&#10;LXcce5fzE6v8yn60No0KyZ5AdkBI9IbymmjRWJugQil9PGctNQg5YYH/khSzvIlO/rgyDQU6BuHT&#10;BSJOf8juk2ypHClHnb6gIZKyh5KWSAYpNahKg41ErQKvpvB+IFEijCVkQmTsjVJsa2UKkjIgNcg4&#10;abeWp4yphLdZ9s2Mxcp5yuczEpSGE0whv2W0wu3PxM9PBK8tRI7mgoDUnQ53azHxfLP00V7rxUbp&#10;w53689XsR7u1d9fyL1dzIK3PlzP3Z6MvVrIv1nIv1/P3F+J35xO3FxL3FpIPltJ35uJP1wsf7Dbg&#10;6ffnk7eno6Co9xdTz7aqjzdKgNQXp6tPV/OPl/OA1Lsr5aPZ7D5QdSRciqEJPxLyWUMCUi34A5yd&#10;J61RiUwE6SiHhUhnlHXHOE8+xGSCVNznGW8kG4VwISUqa6twow0ZxrxmgrEDWN1OLYEZvJjB7VFD&#10;9idYIxd0gKIiuNpB6F2U2UmadNZ+6DbQ06DXWd3KCpw368RNTq3FrTfY1bQfxVi73t7PSR5CsIIu&#10;uSktpEvQJQ9lerP9hpezuQiDhzZgrAnslQrYzPiA8fUSgFCRwkNGOmHn0h48aAOkQuq3M1rMZ2Uk&#10;NFWI1epFQOrsRHdjfmpvfenw4PTd64dP794CS3304Orlo51ESlRmTRJaZQ9UweTidLhgNDiVifRO&#10;Stk+jxBM4A02dMCJDSPuAfBWOG2YkFFMOWjJBr8P47P4Qzgg9V/+y3/xi1/87O//4eezi61gAg/l&#10;8HSHDTc8fNFIZ9VsXovHBumEiouqgmkjJfSRfD9K9rqJAa/PTATselevDR8MxT2JDAmxieIAeW/b&#10;yX74QXzcxkcs8EM9bH+xLdSnZa9v2C9qG2VyshuYmYi2W2GGNDCU1QHGZz5lQ/odLh3L4fl8/t7d&#10;R//ix//qj//4T7/93S9tDgMMZiTvEqMUjFJGRx/tt7m9ahgVaN7kITR2j7InqxLwgZ72YaO53+4y&#10;QMZHXNrXxjoAOR2k0mAZAKSygpfzEZxPKaKqXBhBVcoFUwSgOQBmCkenaxh+ExTTYrjOS+qA9W94&#10;CkeKVQqeKdNUzadeb52ibPN34oMPHn300ZNXrx4AUoGnn374BHj6xUdPPn7v/ufvP4CA//GLmx8+&#10;u/bZe7c+eXb92a2zt85vPL2xf+PcysFq++tP7nzx6vL3Pr/xxfsXb12e3l4uzHYiD26c/vaHdz96&#10;fv3zl7c/e//usyeXOqPJ+w+vfOu7H3/5/c9+43f/1a2n18QEhfEGBznkYYbrXWliNq5ccKmg3anA&#10;6f3m6EwkkUSSSXO97BlvU/WSHXi6shZqtrHOFFftkiMzgcaEX7lAk3HKYXMm7c4X3eGU0cv3QMAP&#10;Fz3tpURnOVGbkUZXomPLcmcu8P7n5199clEphxqzyFnXmaPRUNaarLniZVd9UkpV6ZGZBOgq4JiL&#10;GJQSpSU03+Jmt4rNJUksGQuzZHle6K4lmnPJ1b35z7/+CJD6f/zujx+8PCulTKkGIpe1kZrJn1en&#10;27bylAd4On9aAEvNVIyZirXYdAJM40VtsmSOF4xcaCCU0k6tiJ1ZstJ1NiexkTmyNOqY2hS7y4xc&#10;VIUKw6G8KlzUJSqWkSm2UPeUmnizw3EiCC+aLLrlDAItmLHHyxgT0nu4IRicCE7jkyyAVEXbhWFC&#10;6KfEQTlljWXs4bhNDplisjXkM4b9SDkjjLdSsSARC1I769PpMJcKUlHew6J6kbeFQ85agStniGqO&#10;qhfZTiecyRCA14mmuDMV2RvzH06Hri/Hrq2lrqwkLk6Gbi2kXh20vziaBGN9/0zj2Xru6Vr26XL6&#10;2Urm0XLqwWICjnfnoqClSh3V9cKdxeTVMQmo+u529b0dpfrUJwdtAOuL0+VnG8VbM8qm/zdm43cW&#10;07cXUo9XC4DXB2ul48X84Vx2oxWcr/pnav6c7AwxhkLUm5KxQpzJx9iIgJaTEiiqTLmCBCJTjkyA&#10;TPuJtOTtVKIjxWg5K8GfTHpNgFGSsnGCR0GqXYO7DTShrO5nWKsgOQCpdMABfRWQCp0WkqMy5Ygw&#10;kzSCEkZAqsmlYiUcqGp26TSWQTuuVDAaMp5kg55kUQSkEoIZojR0aYO9V1kiyDvAid5sFWd1q4Cq&#10;Fnc/zhm1yNsORuVLefiU0+3XkjGbA1zv9WQAiNtmr7LpvIMwlpt5sNTRkcb0WHt9fmZ/Y/nK+Z17&#10;x5ch+L/79OHD+1fOX9yMp3g7pgWk4sBTwGXQxskOxDvEhmxgoyCbQFWQVjsxDDAFDfewGsKv96ft&#10;cgFz0cpO15RogeB/5+4xBP+//du//od//EW1mQinyViFRAPD0YYr1cGkqoXJqH05AxNXi0ldIKZn&#10;hH6CPMX5NLzfEghjVnTYQWsNnt58xS8GERiM4WxEWRUmqPxpJ5yoEB9RbgAXhgIJq1xwk35VPIb4&#10;6H6RHSxm8cluaqyTCYiY3aG2WIGDKoJyhGSx0xl9cP/JD3/5V37605998NF7JqtGbeynfR6H1wTD&#10;GPyT+ZCT5IwoqaE4I+uzODwDwShmtvdpjScxwgjDpxNVkAq5BIZGiOcGS6/W2ANI1ZsGAamCnwqG&#10;OS9tqTSjFG+FxvnsVnu/C1WTjBlISpDK9F6XWwU8dboH36R+QCotWDDSBKMmRARA6pvNqE988N6j&#10;D189fu/F/Q/effjx+4+++vj5tz558f0vX/3Sl+9/9u69j58ef/HunW+/f/dbr+589eLml89vfPjw&#10;6lfv3d6aazy/tffFe9cAqS8fbD++tTbZlsoZLCnbL+xNffzi+IPnx5+/9/CjF7fv3j6zuzd178HR&#10;x5+9/PYPvvidf/9bZ4+2IR8JERcvI4jn1ORC+t7j7UZXKDawWpcG6QOFDMjaVAbptpmxNtuooNWy&#10;u9bAK4CVCbbcVeafVse4scVwrc3V63SzRtebRDihLzbxWNk+shCuz8rpESbbYeozvkzTk665nn94&#10;5s9+9uM//PN/PjIfS7WYlbMVKWOM5S3lESLX9KarRHc+LoHqNqjCmC9eJ4DLvpglUlB2IuFyhnDT&#10;WZr3F6eDneXS/pWtr37w6a/+77/0B3/yGw/e3U+UHd0lPlE3lMfdUnYo00LybSRe0WTq2s2D+Ogs&#10;BUlfjA6MLXBu/kS8bBZiAyj7zUjWMLXkm1zkonltccSxc1hc2JFHl7nFM5HqDO7PDYGiygVtsmpt&#10;T3OpIjI27U+mbWJQLQRVhNBLBwcCSb1yWqdMySomxAxwjrpo5YJAOOWIZV0AUyluCKbNyoetAUCt&#10;LhG3F9JKXk4EXamwd6yZXJioRv3E2lxnrJahXfow7QT6ZGMUT2qjgqWV48pxrJTA8gk0HkIEcjDm&#10;006UvEsNersrXFqIHJ/OH62mriylb63l7p0u3VzJ3F3NKCX+XrcPz0F+r7+3V3uxU36wmr06Gbo5&#10;FwOYPlzOPVrJQ4MbN6djN6ai0G7PJu4vZh4sZeGeS93AhZHAYTd0Yy51YyF5NBvdbrIXJsM31spH&#10;i4VLC4X96dzqSLgRw9tpNuN3lmSikfblgmQ2ROdkxo8jAa/da1Gn/FQpJiREPC2R4/V0NS2VMoGw&#10;38vSdoqwcrwLkKp83O/QOm0qymsCnrKcDfqScoGMM6O0GWNsXtbhJizgs15amboIyjNsOGlFQU61&#10;JqcaFBVEVW3uU5l6h02n5DTnC6PQWMkJr4C4hwzWU/BESIXQk924EYIh+BHcb1d2ghp8vW2flgrb&#10;sKAB4YYs7KDdpzWTQxp3j9bTYyVVDlrvJA2FWqreKI2NjgBSTy/NH2ytXr+0B0h99vDuk/u379+9&#10;fOnydiTOQK+Gn2sBD2V0DkaD+43A62SZ42TETsDPMjpIFXAW5wykaMR9WjKgi5bxXNsH97torSAr&#10;65Tu3rv527/92xD8//E//RUgFTjrlXS+tCVRd+e6XrliidaRdBvrLsutmQCCnUBcJyC5Ly7mZ+eL&#10;oGxK5Sdy2EoNZms+RjQoBSUEdapCBFI2IWbio0avbwjnev1RQzhtoyUVxvTVK3RMMgV4da1E10uB&#10;YADjeY/JMuh06yCwu1ArzRITk9NPnr77va9/+I//+J9v3L4KHBzUnlKK8rl1atNJWlA+fAOMOtF+&#10;ljf6JYRiDK/j+YAH1/OiC8VNOkOv8oGkS/taTnsVtbQNmpFhrWGQ81G8QHAC5kK18RQ7NV8NJyg3&#10;pnF6lEXJcD6YLT0O5xAcQZx1xm8CTz24GnH2Q3tTRwnyAYgq/CbQtJaeE+8+u/vqxV04vvf8zocv&#10;7n308v6Hz8Ax7338/O7nL+5/9e79L1/e+fz5rW+/e/u7r+5/6+Wdr969C5zdnm9++OTog8eXXj08&#10;98GTc5+8d+n21eUHNzce39398MW1D19cf//pjXcfHb98fO3R/fP37529/+Do08/f/cEPv/1bv/Mv&#10;Ll7bVVZr+IzwTyfY4WQOPbw2d/XWYq3NKPPYUyZ/0gxxlWT7SiW8OyIszkWbTbpaJ7Jlz8i4L1m0&#10;Q4vnbZ1J/+Jqanu7snO6OLcQjiQNrUmuMcnP7xZTLRoPqqkInK9DoZxJiKpSJcfLDw+O762WJ6WR&#10;pUR1Sqm/lykj0BqjTL6Oh9LKRQAuYQ4WXLEaFsjauLAxmHZEyxgV02GRYaGIVOai7aXihRv7X//w&#10;y+//8pf/4U9/88MvriUrjgmw0aa5PeOtj3sKTWd3jsnWTStnQo1x9/HDsUzNkq5bK+NuVDyRqlkA&#10;qaw8mKnas1VLCfhbt7UmqZEpOtOwdxe48VVxdE2UChopqyFDJxm5L5ozy0lDsYbmSp5w3BTNmIHI&#10;QngomDYkqo5wwQKuXZsQCH+/L2oQI/p43pmt4vAPZGVVouwq1GkH9pY/ZCgWiFTEWU5T1awgkqZS&#10;UlicrI01spuL3WYeUGPOBbzNpFCK0zJrjbCWhGhrJKnxkq+b5xopvBp3F2VrNWophvQ1WT+Rc53u&#10;8psdbn9KvryU2hn1Hy0m7m+Vry3E7qyk761ln2wVHm5k76+l762mbi8l7yynHm5AeE8/WSsCPcE9&#10;IdQrAB0Rz9W58w3+cidwZy4Jfnp3MXdtMnZ5VD4ck893JYDpep3ZqPPrDWE07llpBHenMmdm83O1&#10;4FiBn64E21lhoiSXZLIeF5I+PMKiMR7nXKZyzJ/wEW+Q2i7F6nkZgn9QQAnc7MVMgs/D8m67XUNi&#10;Zheifg1ZRyhCgpUo8/kYK9goSlu15n6csWOk1e7WIQ5lvaPRPqSB2OjSQNJ3ElalAJKpV28fpAMu&#10;EAXab+dDbjiSPpsL1wBSQW+HtW/rTL1e0urGdFY7aBHiwiFdDnqUiQHDtGxTNveXTZD9zcyQjVF7&#10;/GYrrTLg/W7OICXoIowHtdzkRHdmsru7vnhuZ/3G5QPFUh/ff3jnxp1bFyH4M7wdXMnLW+yEyowN&#10;KuVWyUEyaMEFPTSIg9CA4IBUym8ifEqtE6+owgMqLmaGvEhLiC/s8sn4nbs3/vW//tcQ/P/P//J3&#10;5XqMVSpvGYWERc7ZplYjYlJLhfrDJWUdSqzkRrleD/lOJIFMTCdyBY7xWUkR8fiMJm9PMOnm/Hov&#10;M+SXTTDYS2kEAMrJWi6oJrg+OWYEM4BRPxgxTk+EOzU+FUUaFd7HWSnCjOJWg3kI8Gd1qM02LeKw&#10;zcwuvvfq46+/+8v/9b/+09bu+pvKJkqJE7cGxB+jDPbXPHWhvZKslFhzefrN1pPglWZbP/xnvJRZ&#10;b+w1WwcVLTX3gaUq00uRoUH1W0aLOhgWON6LE0gghKNeXW0k3hqFsdEOIwRYKtwAS7VYe6Eh9gFA&#10;qtl2ChQVjtBeX22wKdNUrb1vpqYqSH319PYHL+68/+zOq2e3Pnpx90MA6/M7cOOjZ3fee3j86v71&#10;Dx8ff/z05qdPb3z8+Mare5df3r10uLe4tzL25PbZD59fff/pERyf3j94+ejSu48PP3p5/f1nV58/&#10;OHz38ZWHty88uXf48N6527f2nzy69u6797766oNf+fHXh1c2q025Mx6DfBqKWINhS3tUnpnPdCZD&#10;2QpR7PDwFpKSWk4iqQIagj5cIuoNbmRUrI9w5TpVbVLhqKHRoqenQ+vr2bNnm9PT0vikr9JCIVDH&#10;S/bp9aQ/YxVTtlDBUZsWgTiEv0eMqNNld2sqVJ4K5qf8+S6ZaShhvFCzg/zOLEeUCQPiIBvTZ9t0&#10;suEV0xZ/wuakegCsTMyEyypXcDhUJUYWCzvn1778+uPv/9IXf/rnv3Pn8c7saixRMuSb1sl5Hl6t&#10;3MDYQA+88sgUBkl/bS+2uBWOl43xqiHZskTLhnzHnao60xUkUzHywbeiaW22YudCfb74cLxszbfR&#10;yhRdmiCr04xHeJuWlb8olDTAcFJukv6wFlweeMrLg0ptrVFvuGAqdjDAeixnDSVN6aIrV8EBqXDu&#10;gqIKUW0k7SDYQV5Qh/wmCPKNLFuIkvkwGRZc0yP5qXZ+Z3WinpMyQXw0H2wmuLXRfCVCzY2kzm50&#10;J2rBTpYZTZPNEDKVIcbS6FgWG82js3VmscGuNdmlCrFcY1YbzN5E8GBC2mlxdzcK57u+W0vJR5s5&#10;4CloKbRb83Fo12di50Z8x5OxWzPJ48nIvYU0iCr4KVD1sO2/3Alen4gCSW/P55RKqfPZ24v5u8vF&#10;yxOx/bZ0cTI+ncZDjnfqYedCKwSIH6/6q0kvqHQjzeUlrJHg835vzk8CUhm32WUcKsTEEOWqJqRS&#10;QgRLbZWi+aRPFnHgKY6aAgGCYhwej9FuU7kcGsyjFKyCTgWq4kS1FIdAd3XiJo1pwOY2eGkEujdQ&#10;VW3qGTS802f4pp004T6nBdOrbQMaSz8pKjxFcG0oSQViXuhmjA9xuJVLch7MaLENQfxE7ENOl1r0&#10;e0S/C/qkX3b/z+rmYQT1G+ycmks68KAZDZgJ2e7gdS6fIZAiQim21MiUK5nxsfbs1OjO2sL53bWb&#10;R2fv3zh69fwxWOqtG+f39pdhMCB4hBCsEPyHLN90cTorMcBFHSCnb6gK8R/uZEP2YBJ9k8QhhtNh&#10;pWI06bdQAZsv7A4luMePH/7bf/vvfv7zn/+f/+UfxKA3nue8oi5aQOUMUmh4wTxwXy8VVEGGi1Qw&#10;JmJgw9p8jYJsRHAaJ6FyUho7q3JxKgfWy4o6nOxjfSpSGPL6BmCwl1NWIaDm/SqWG6DoXofnmxw/&#10;nE240hF7JU/MTqbSKc6GDBtNKiAdUFUpaYoYHKhz8/Tuhx9++fV3f/Tf//v/mJjsQH6H3ODCjBrD&#10;Kb25B7TR6ugxWk5gRH+lwrndPQyjC8oe3Kt3wZvoUQEZ4WHQ1PqTGoOypaDechLYCm+o022kGRQs&#10;FbzY7lJB2A+EsVCMgBsMb4MhkGSsOGnS6N82mE+CupptvVrDWxakB1K/1dmnM7/lZUwwBttcg/Ca&#10;WuNJUOAT7z65/urZjQ9fKmD96N177z29CXYJ7cWDa0/vHj08vnDnaP/B9fMv7l19fPPStXMbtw53&#10;jg83H985D9H+/o39R7fPPbh5cPf6Gbjn4a2z94734Ms713ZvHm1d3F88tzt36WBpb2fm2aPrn3/6&#10;/Aff+/g3f+uHd+/sFQpMpcoAK/MFbyzmjMc9kbg7mfH6wwgTMkspN+5Tx/J4tsZW277WqDQyGphZ&#10;SHZHpdW13ORkKJdzBwKapaXU7m7t7PnWxJT/9JnC+Sut5hgjxXXZBp6ooNkmPbWWCucRWh7EfSez&#10;DTRasOdaDCC1MCFWJrlSFwWoFRvWSt1db3pTOYcvpBVjxsqYUOywkYJTmfMhaaN5T7JCWNl3vDE9&#10;HjFGq8Lc2vhX3/no5cv7v/8H/+rc4TTIcnOMevLu6uSUUK64q3Wc4k8mcoZQcqDQsqWrRjmnmVjz&#10;FSdcpUn3/F4sPeJkwv1CeCCWU8dz6vlVcJu3fPKwnDIGYlrC3xstIYVRKtchRlfCsbI9Xnb5E8rH&#10;/bUuC2N7LGuJZc3hlCFeMOda7tYsDyAOZYzpshPO+HqHHZ8NF5sUG9BAvPLHLYGoxcsMMIxKDpgr&#10;GbqcoAphopn1xwS0ng2N1lOnF9tpCcsGsW7W38mIQNXxYmiqGd+YrdbSLJjgeNK7XGJnk9hCnprP&#10;U1N5Yq7MTGY80yn3TMY1mXI1ZdNE0nkwEdod4S9NyddmI7fAWFdSd5cSt2aibz6GujEVvjIhQ6g/&#10;WwMhDYKTXhkNHnWl6xNh4CmI6kGVO1Nht4vMhZHg+Xbw3Ii0WxF2yvzRePygEThohzfr0nY3NlsW&#10;OlmqGHXVMmQhicUlO7Rc2Bvj7QnBE6ad2TDPoVbMqinE/AGvHZCaj/KdcrxRCGdiXCRA0KSNwC3B&#10;IIV5LR7MBNmfIGy410yzDlZwQC9CCWXrf4JTahKb7BqrSw8dWLkYhwzrrP2vi90NBZKcP8HavEag&#10;qhXVuiiIDhY5zUD0dhJa6GY4bYQ+abT0Akzhld0ercXa70F1r4sNmlBcLckePoAwARtQj43YnbzG&#10;7deiASMmWeycVoeekvKUXGBJyZUuRsFSu50GIPX08uzZ7ZXjw32w1HefPnx09yYgdWt7LpEWvJyN&#10;C7ogwoOloj6jwXNKTHpel84zAE9teP/rdbGGQNIFkR9ObDqoI0NahO6hJZsQcXNBRyTtA6T++3//&#10;Bz/5yU/+8T/9jU/C5RTJh+1MyEgKw7ykrrVYOKlAd0JFT6xOBosePmkpjvEgoU6634z3Ketu/QY3&#10;r/ZQ/ZxPR9EDNDNAcAPpMlqoUfGsMo2vXCIzSafAq0iiLxK2NspMKmrPp/FCjp2bqcM7YjCrrE4z&#10;4jEbbBqdWeP2es6eO/zkk2//8Jd//D/+x/8rmZKVBRoOdSjKWh0qACXq1Rit37Q53na53sllvT7e&#10;gGGDog/BUA1QFUYvN6Yy2hSkvkHemzkPFrvyIpjXFpBYmnUrk+ocQx5cCzEF3ju7S7kNJwPF2uCs&#10;gPcRYPpmjHw9oWrA4R50YsNmew/BmuEFzfY+SCRvwH3iwd3zTx9dfu/F8Yun158/uXbreP/ape3D&#10;s+vXLu5cvbB9/Wjv5rWzVy7tnD2zAu3wYOPC3hK048vbR+c3L5/buHJ+6861c7evnr18Vvny7NbC&#10;/ubM6eXO3ubk8eH643vnnj04fPb46tOH1z5+/+Gv/m9f/uZvfH3uYDKXRS9eHJ2YCO5s19sjkuS3&#10;zc2W0lk2W/CRjNHi6EVJTbxAl9tStk43RgPnjyZnF1PlCnH6dGlzs1gseBXtks27++2j6zOjU2K+&#10;5k6XbBtn8qMz/kqbnV5KgZ0VWnQa8nITE+IaOW8BNhW6QqbNRSqezkKgNUONTOOxvCqW0eVLSDxu&#10;DMpan6TpTgVrY75skwzl3UBVjB8IJMxC2gjxnwjr+YRraXPyy29/+Nln7/7s57+/tTNaabC1Fp0r&#10;ONaWU3tb1akpeWzCPzbJjM0wK9thENWF7Uh3iR3f8M0fRDqrPjY+4E9pfJH+StuRyOlqDdwvqYIw&#10;hidMOHcqWXFHi45oxeVLGbFAf7zmqU/6w3kH6R8KpW0w1HOBoUwJ/lgHI/V15wPhnFlKaOW0IVd1&#10;h5PmVMGdzHvCCTvlA/i6E3nUJ5v5gIGmhqKStZwg8jKW8DlH8lKnGOUxM4jqzsooZR8qRanRnAht&#10;rBwcb8Y6tXC94G9k+alqYG0kuF7jdxriQUs6Uw9slcTTRd9SyrtZpHdrwlKRGo/ZZ9KetTK53+Kv&#10;TIZBS+/OJ97sI31rQr43E4PjjbHgjYnIg4XM8/XqnZkUtGdrlXsLWTDWG1NxUNcbM+mjsej5lnTQ&#10;9J+p+gCjew3p/EjoYid8eSx2eSJ5ZiS8243vjKc2xlLtLJMPu7Ixd9hvTUbdcRkN8Fa3bQBzqAXK&#10;HuIwaPEATTr04KqNXGS0CpYazyf9YKkMhQBSRREHpELzeq1KIywAPoK2ODwaJ6qnOIcDM+osA4jH&#10;6CERB2aGBoQlBaeDULbsx3zIkOUkAu5JGMmAxxejuRBqdPZbPUPVTkyl/0YghFqQAYj5IL8Op8qG&#10;DAJSXZBSUY3bNezz2wMhN5zkCDZoJ4YBqaEC6Uuj3pDF6TdCs1CDbNztlWxU0B1NS8VKGpC6MDux&#10;vjC1f3rp2sUzgNSnDyCmXwWkbu/Mw28OwV/5xJ/VEwEbLdvf1Gz1sBo7Mehm1ABuQrKSQQsZMCg7&#10;7Isqr6QBzSRDOrjfRek9tM4nEw8e3PvDP/xjQOp/+s9/l84HBdnFyY54icpXGOUTzrCZl7Sgt1wS&#10;yU1IxdkQBD6p6OASRipiULm+AUOCN2h0MUOI+22G1xBkH/RTih0q1ulqg48mHM2GsL/TWl8sova3&#10;cWdPNomvzudl0RQPO1F0wGobIGmnl/LYXBaXFzHYtcOGITeBnrt45ePPvvPjH//mf/un/6dPpFSa&#10;t/XGvkiMT+UkE9LrCzjc+CBODnGcJizbCjla4IyhoJskDCEZsrwmGEZRUv/aTHtwSiGmE1ObkQGL&#10;fdjlMYl+Gn6ow6UzGCHRKxOnlOIp1h5gKEQWUFQQVSecFR6FuYhzUFnaiw0Do5Qidq5+ZWNE9+Cb&#10;x8PbbbL2nQCePnt8BDC9f+fC/duXbl47uHX93O3j8zevnb99fPHm9QtHl85cOLt9eLh/5cq5S5f2&#10;Dg/PXLuyd/3q/o1r5x/cuXJ8dP7OtUu3rpw7PDh96czatQtbT+5cevHwMmT/h7f2n947D18+vH3p&#10;+ePjb3/x7ve/+/6v/LNPLl+YvXo4c3q1eHhubGYiytOanY3uhbMLVw437tw+gFhEMUb4R7A+E+s3&#10;hlOOqcVkc9QXS1lLJXSsIx5eGN9crWxs1HwBY3s8dOZiq96lWmNUJmebng3uH7TWTpfzFSoQNWfr&#10;xPRawp/QBZI6yNrZFlYa50A/uwuRaMlWHfeCRYIn5ktWeG44rN88XanV2ZFxqdbxlUd9cs4pJizV&#10;tpBrwOluYZNmKmqkI8jm3sIXX73/xafv/skf/c69B/vFCh2LI+m0Y7QlbK7kalUmkbKWm57Lx63d&#10;S7nSqHN6Mzi7K8+cCY2sMOUZtDyFRov6RMnQGkcbI+jycpxl+2t1mhOHIxlrfUKQctZ0i8SlIRN6&#10;wsX2gjgLEb0vanAyJ5NlFB7jC2tCSUOp5Y2XnFLKBG6bKCCBiE4IamzuE3bPW8DQaMrtC5oiSZcU&#10;sUmylSQGYkFbwo9kJHdSdLdzocl6WubcpZS0uzIRZpFWStgYzTXiZD6Cl3NCNkFBiwWdjQyz2Apu&#10;jkhnuuH9Efl8J3J1KndrsXR9Ogvx/Mpk/HguczgVPz8WujwZOZ6N311KHbZ9z17v1vfqdOXZSg5u&#10;PJ5P3Z4MX+8Eb05GHyzkHq0U4fhgKX9nLg08vToWhhuP1sr3lvK3FnIXu/Je3QeWemksems+f3Ui&#10;cWMmczSePJrOLRWEyQTZTXhbCXyiIrRyTDlDFFJEOob7eAuBaVjK7CNtsoD5KRc01mPORYR6NtzM&#10;R2sZuZBQkBoQUJ51AVK9mMnl1iViPIpB+rNzglvwu5WZNF4Tydrf7NFmR01O3AJHF2nDWDsEfJy3&#10;GdwDetegGbolqvWKrmBaAGk1uYZU5rdt6DAfcELvQl9vJhiOUBD2zcYeaDZLv8V4kqHN0NtDYdSD&#10;q5X6HdggFULCRTbbkaUsKaQwLuHBwwgddZoAhYIRLNUXZsq17Gi3ubwwubow9cZSH9y8AqkfkHr3&#10;9qXVtQkvZXZ69Q6vBoI/2OjrDUeHwUkR7wDKaaF5BJ0v4XZxGiFqdbyeuA2pHw+oAIVszMGGlb0A&#10;GL/n5cvn//FP/uyvfv6Lv/+HvwrKtC8MkZ8KpXExaBX8hoBS2H+Y8Gvt/HCoQtUW4okOIxVd0Trm&#10;yyJswuIJaEjZyEYtjF/H+LRy1E5z6ljSHYrZldo9YcQn6KbHE7Gg3evqZb3DYy25U/cXUrjfZ3I5&#10;+5WrLh6TzWEwIsoWJnpEo7PqKI49vHz9s8+++2u//tv/6f/+nzHCAZEfCIjYVbjXCKwQA/Z4HGMZ&#10;lchpF2czybAr6LMKtMkPmcOjNltP8uLr9U7WPptzWCkF4Oq3ewZfL3nQezCLFGJI2m6zq2DkUzKK&#10;1wDoNNv6nagWbr8pTA5RA+5R7vRoLI5+qxNgOvh6AmyfCTmlXASww3d7EecwPPLE3dsXod2/e/nB&#10;PWVbcGj3b129efXw7o1rh+f2L57du3Tx7MH+mb293f39M1s7py8enrt85eKVq5cuXjq4eGH/zPbq&#10;xYPth7eOXty//vzulfvXzt29snfv2pm7V3cf3jh4fOvc45sXbl/Zf/bg6rc+f/nRqwfvPT2+fHbx&#10;yrnF24erz++fLWWYsZH4/Vt7+1vTW8tjnXo84He40QEYshhGE4s5W11/togWayjE81LZUa94dzZr&#10;Vy8tHR0ujXRD5REmDjG54Zic4kZb1N5a9ejszJUrC52JSKyIQfYvtWjQumTRlCoZExVbqu6Kl+wj&#10;M2IwqSvUXY0uUW14wE8zWeWqbrbIsD5DrsIFk04P2y9EjGLMXBzhCb86CLqXd3Npl5jC13ZmP/vi&#10;vW998f5f/fwPd/cm4LwBX263hU6TWZqPFYpYNG3tTvOz61J3kRmZp2a35NosWZ3zTm4Hxja4kQVv&#10;ccRWbNrKNWRpOVzI2QO+oXjcGkmYi028OsHmxyi57LBRJ+3ESQf6diLnZv3DoNt8wujLmMIlJJg1&#10;BrMmIjBE+XX+GMIHdRMLUSGocmHfdGM9DK9zuN9JpFGKVfGiPpnxJJJOOWRORp0p2ZUOuDiXuhzl&#10;WtlILRfmCfvpFeVa6lhZnivL4zl/K+8vZrhqRUolKYpQw6kfIFSNBLbeiZyZSq62pKUKd7SQvbqQ&#10;ubWYP98OQJy/vZC6MhEEkoKcKjVPl1NvdpZ+dbr07kbp4WL6zmTseDx8bTR8PB4FM72zkIUjxH+I&#10;/JD9b88mbk7HHq0Xj2di1yZjN2dTl0ZDl8fD50b80K5NJg/q/v26dG4ketCNrVel1bo0nWfHC0wz&#10;iY1kyelmaL4T75alfJjMyUTSjxUiXNxPxkQiyKIRAa+kgt1KYqQYzcV8IuMMSxRL2kN+Lw0kxfQ+&#10;zhEMKIVEobcAmKBXe2kLgNVkG1SmNCLDSsF/j0HnUOM+j5O2Ajp1SI/acsorIMpK/yglhAmctw9o&#10;33pdhqPH7lZ7cD1oo9LhaatRfxKx9DvM/Yixl/RokzEa7AlMx+wa6NGdsNE6McfIRSFRDzpYg53R&#10;k7ILk6w2SgXNzRk8vJUSsXqrONKuLSxMnF5fOLO1dPVw78n9m6+ePHx45zrIzexcC3oyIBXBVDZ8&#10;6PVnU8MORgMx3MPqLChEfmU/Z6CqN2BgZYOb61EWuUS0bNxMRkx00sYn3ZjPHIxxz589+ZM/+OO/&#10;+cu//Lu//ksvaQvG6ViBS5TYZIn1MGoXNewgBnG/EWGGcckUyKJYQIsGVHhQTYZ1eHAYDQ5l2myu&#10;y2dHuFyTT1YoNmjOVYRQ3MMIxmpdYhhdLke5HCchW3DUcDFL5BPoZCfK0rpIzOtGDSTr6E5UDMjg&#10;oOEdh9dCCUw0lrp969HX3/3R7/3e7//Rn/0hzriVbfjMg26Hym7qCYl2jtRm455ano6Jxu2F0upk&#10;1odrRFJBKmIH8+2D8O7y6A2mPr3pHYI24LQeAju8TThlQwmLT8JpDoF/oMOtJigby7uVmQDGHng3&#10;CcZK8Ag8EpTW5lTb3cq0Vjgr4PabNa9a60kQXrtnGIK/wlnHELQTd+5duX336N69q3fvXjm+Ck56&#10;9vrRpTvA0/Pn9ne2t7c2T5/egHZwsHfx8NL5i+cOLp7d3t3c2l7f2d24evn87euHd65duHpu6/DM&#10;6tWz67cOd+5fO3h08+zze5de3D98cP0sQPbx7cNGKQY6kIoJMZlZnm48uX3+4bW9K3sLtbx/Ybo0&#10;P1leW2gDUkeqcYo0dtqJfJYp5plKme20A/miuz3OVerOWt3VrBLLs9m1xfrG2sjaZq3a4aSModhy&#10;TUyyYy1mf71x42h1d3+s3PYHc0656AS5C6dNuZp1apmrdN3pOpKuufN1NJI2hROGq1fHwXxBMAN+&#10;PfW6sBjjs5RaMuHTWdF33uzvzwYg6RiFpBOHY9oVzFHbe4sff/z8O199+Iuf/YeFpUos6VTqkMZs&#10;tTI+MxOstZlsVfmgLFYypRpmQGpjnhxb928c5Wb35O4a1ZpHW9MeKdaTzhk3NpOxiI4m3qHpU+0x&#10;X76FZTtooumWChaPbxDBIYmcBF6H45Zw2hatePiUQUhp0yNosUum62SqzIiyjZO0xbo3nrGQbA9I&#10;QSTuBJuA3wojBiF8lcpUOGKRwFtDlnKaivkQiTCl/Xg55u9UUyEB31weHW8k59vp2ZLUzXCdUpDx&#10;ahlKL8tOyW+DUz8ruztFfm0snvEZI+RgXtTUg8aFLHamwd+YBccM3Z6OPlxKPl3LPt/Iw/HZSvrl&#10;eu7eTOTOlHx9LHhnJnZnJgENkHptPKLE/OnE3cUcgPXGVPRyJ3B9IgxUvbuUubechRe8Ph290PFf&#10;nYpcn4ld7AYvj0bOtYKHo9GDVuhcN3pxMr0/nthoBSdzZDeFNRMoGGs1io7lfYUgnpfwOGtP+lAO&#10;tWQifFjwhn14NS21cnIlFQCkRvwkIJWnnYqrEqZoAJV4F4EZCNzI8dADhyDoAVihL0Efgy4EIqO3&#10;DqIMYsUNJo8ekGpF1a9LcPa5aZPROQw8tXsNFo9mSP/OoO5tvbmP9blNFgiwCMRYo6nHau5z2Pqt&#10;+lNua3/E7ymmfV5cqbOnt/dq3f0On5nLkGKO4+KEjdSbUJWTMxq9gybQTEZDBOwYZyV5T61ZmJjs&#10;LC5Nba7N7++uXrl05smD4w+ePX764NaVy7uLKx0YDwz2XgQbshPDLk4HVNW7e4S4x0GqQFfNeJ+F&#10;7MMCegtxio8aoVMwsoqN6cWMnYjBL4DwGTcfR0Nx/tGDhz/5kz//m5/8+V/99E9DYS5VDMkpUkqi&#10;hKjsYWXFBgDQjOyEH8GEHUBq1K9z8kN2rg8NDNu5U2hgkIho5Aqcw3SsRjTn4r6E00EOZSpiusB3&#10;J5KYdzgYtOFov180BCXjRDeUlO3Nsk+SEHBJGMlcmAGOKuM7DkJPCB5aYIql+pOHr771xff/ze/+&#10;29/4nV93YFZAnsk0IEu4jzHjzj7aM0C4TtVSxFQ1sDmZmauHixHSRxhRF2isHsZIKzKs0Z0ymvsB&#10;qcOaE8O6EwbrKbX+5JuPuZQigbjWhSp1p5xuHSd4VLp3gKF6W5+HNlAiolRK9OrhTHDjRidqQFzK&#10;3lbQ7Jje5lEDSd1eLTTlEyrTKTDZE1ePL16/eQjHi5f3L1zcP7py4cLFg43NlfW1paXludXV5Z0z&#10;23sHZwCjp7c34bi6trC7u3bj2sVbxxevnN85t7N8uL92YXsJYHrr4taDq/uPru8/ON5/eufC03sX&#10;H948//Tu0ebSBJzEyaT/YG/l8cOr64ujl3aXtpY6ixPliZH0xlJ7bqI02ck3y3E/4+YY58rS2NbG&#10;5OXzS/kUk0y4E0mk0sQBqcWSvZRzNUrcwc7k5Ysra5uNxqhf+TCng00vBRstemOjtrHdWdiszJwu&#10;pkcoMWsW06ZQzhSv6KfWfUvbcqWDZqvucpMslDzVKrm/W8+l3dPjEQIfFARTsez3EJpUnjPZ37aj&#10;PRgzSIvaQp1JlSlUVBMhZR89KmCWwlQuF2k3S3u7i/Gkt9Lkyw0ukXHVm1StQebrBBMCqXSVukot&#10;1GhZd3CrPr4hzpyR1w7T45t8e947sUz75HdKVdvYOOsPDGDeE/GkZXxOAo/Odtyptjtac3glNcYP&#10;evBT+YJXCurCSWs46wxkbXxMnag6im0iW8XzNTaR9WTLnlTeVqy7xMBASDYFJAOGn2TYIZpWe72D&#10;2QyaTrlEv04R1bCrmKSyQSxM20HlinFfSmbXFlrzY/n5dnIqL8xWpUqc8rr6KWzYZDgRDTq3VuvZ&#10;kGuuEdroxrop72gaT9EDKW/vdMK5V+f3ytRa3LGVcV8e8d2bSzxYTDxeSb8Bq7K69HQR7gSkQt6/&#10;O5u81PTvlZmzNRZs9N5CGswUkPp0vfRwOQeuCse786mrk2H47tGEfDgWvDr1Gqnj4eszqbOtwH4z&#10;cHEidn48fnEyuVigFwr0bJ5eqovLdWm1FYXBABS7HmPKMaYQYUopKR5kgjwmUo5mPjxWiTVyMkAW&#10;TjCedocCdCRIs5gp7EP9tN3POmzmHtSjJkij3TFosfYStAlug7YAXkFMoPPokAGH14RxCB1wWTwq&#10;G6bR2nqBpK8X8CjrqTyUZdhw0mgdgI6nN/Yq08tdWrOlz+kYtFt7UPuQn7PWSxJLGTFUZQWeIu/Y&#10;KDUTc/Npr5imUL/NjGvMmNqIDakdJy1e5YIAxpkRXGtHTa1OZXSsNTc/DpZ6+eLu8ZWzzx/fev/p&#10;o0d3j29cP5iarUFEtbgHDfZTZk8f8A6E1EoMoD49UM/i7TeiPbhkcPIqM/mOL25WVns3vVhgUEjZ&#10;uIwDkCqVCDHljWelZ0+e/sUf/9nP/+I//uVf/FFQZqUYw0p2IeJCOQPpt5o9yh7OXAQlJQSsVpn9&#10;Kpm4uB1c1S0qYPVIw+6QKlhF8YiejBjwkJ5POEJpPFMVwFXL9QAnmHhez1BqmhqKBM2tKhcSDPkk&#10;1mgEcEoLugcgG9J8A1DlAUMUPBabuVyqP7z3/NV7n/6HP/nj7/7SdwzGYVBUp12TjHO5rA+xnuQI&#10;jdN8ohRDpyr+doppJphWViRez8ynOAQCvserLEUd1r6jbGiK9IJRwo/QGXqN5iGGcwWCBPDUjWm8&#10;hFKMnGZsqFenXCFFh5zYsJdRanW7MJ3VoXq9in/IYlfBq4GrvvlwjOQsSjkVTGNB+rSGtwzmkyd2&#10;z27vnN3cO7+7f+HM7v7p9dPLC0uzUzPj6xvL2zsbZ/a2QEjn5qdG2vWJye7O9vq1o4MbVw8uHazt&#10;rk1f2lu9crBxdX/1+tn1S9sLgNTnty9AAwmFdu947+61/bvXz9+8drZcTqYyIVnmeN6TlLmlqebK&#10;THOqkx1tJkfb2YnRwuhI3s+jMxPNfCpyfn/j8Oz62Z35al7aPzOxslJqd3zFkrNZx5fnEgfb7ePL&#10;K9eurB/fWju+tzq1lkjWXCCek/Ph9mTk9NmxieV0bSoo52xCXBPOWeScYXyFn1rnl7dDY3NsuYGX&#10;K0S57K2WlA3sbhwttiqiQOszKTJf9Hm8Klow6ywnnPgARg/Hs95ijQNRDWWckRLGxcyMZKrUEqVS&#10;KhISSuWoFLZLMQt4olLQLGULRHTpMupPGFJVV6xoS1SRSEk/dya6fbWY6SD1OWJ2W5reECeWuGLD&#10;OrcobmwlihWHLzhICz3Ty5FI0Zxo2bOjnuIkSYU1TqqHF9QARH9A4w/pAlFLMIXIWWuigIzNSfCD&#10;AmGzP2ws1dGZpcDkDBtNqAHNqbQjLJtBAUTBiHn6SkUyLFtYbtgn6FIxTznLlhNMkDQ304G4D4sH&#10;8aXp8nhNXhiJVcOubooYK4rlBCEQWgYfiojWWobs5tipArfSCO5NJHZGw+dmE7sdab8tnW/5L7aA&#10;pCmw1LuzcaAnuKqy3n+3+ib+P1vPQeq/P5+ExzxYyNyYiB21g4DUcy3hymjw/mIGkApghQa3b83E&#10;gbN3FtNgqUfjIaAqIPV8O3A4Jt9Zyl0YDZ7vhC505d2m//J08sJE7KAb2WmHLs5mdsdia/XQajMy&#10;nRNHEvxUPV7LBMsZWfZ5fZQz6ifAUjvFMNwJlhpgPSzpjIS4kJ/CnbqIiEGLSwSF6ryolvDqgac8&#10;ZwOeCjxiQ/qBsMrcGgh0HrWXswHgwFLtXp2yaEep8meyYTrgrBXVoiCwbo3O1AtuqzMoi9NN5n4Q&#10;VdQz7LD3iryt24xtrowszFaSCUpn/KbBqRQ38aW9bNxDhd0IrQOeumE0pzRwPyR3N6NFWRMtOgna&#10;WaykFaTOTqyvzF6ERHh++42lQvy/deNcZyzP+R1uSmty9yLeAYQaggYkdTAqLupw81o7OwQ8dYkq&#10;B98fyjrq4+LiTh71D1ARg5B2CDmHN2LhYh4pyr54/vSnf/pnf/Ozn/zRH/wbknZmCiEu6GKCdjej&#10;bGJqcPTZvRrMZ3WxRmhCDBUSaKTMMFEbF7exMWu0RkhVLFjDvHEjGTdhYUO8wYRyuJRyi1Fnse5L&#10;pHGaHuZYNeHtLeeJaNBczhALU6lQBOElayxNxzPca34pDmhE1CrNcKc9/uj+i5cvPgCkPn33icmk&#10;Muh6TIY+H++kKZPNfFKgdLSzb7mbnCwF2mk+7XPlohTPWGGYgbTBiS4wX725X6U7CUwEqhqtym6m&#10;FpvabNEwnEcQUS9lFAMOq63PSxh8glWOoLEEHkkotUc8hJrilanKOtMpk23QhSmi6sZN4KoOjzLL&#10;mGSs/qAnlmSAqmDBClLBMzf3Nrb2Tm/ubiyszk/Mjk8vTC2vLgBSu6OtWFyOx0LTU6Pnz505unT2&#10;0rmtM+szO8vjR2eWgaTXDtbuXt69dHq2HOUqMX5jqn7j/DpY6qMb528d7V6/ePru8cGVSzt3b12+&#10;eGnv/Y+ef/7FB+9/+GR5vjvZKULqbFfiCkyVrStTmVRgcrSyujgxP93e214EZB+d3ZgZKx1eWN07&#10;M7W52QwFjQDB/e3mtUtzVy7MXTg/ObuY2DpbG5sLFRreZofrTkj5Gp2pMnLGUWxSckSbzdnqTW8i&#10;Z+jOkSs7wfUtudFyFYuuTMZZyuPdpjgzFvv4vSsrc4Wgz+r3WeJxzEuqCQa8oMfl7QeqhpMeVtR5&#10;mQExZkaFAUbWSQlXNh/qdKrdkcrlo51U3hvLIVLKVO4ybEiTKHkgVSWrGBfRONlv5ts4FepN1i3n&#10;77Zrs95QSZNuWua2gpPLvnxVQWp3nAjG1UJoUAyrJhaD8aol3rRmR12FCSKQtTipUww7GIvaolFz&#10;OGKS40goYSu1SDlpqIwQhRpebXLJrD2R1s0u8t0xNF80xOL6ZNKaz7giIRNDDLOkKpPwyCGrKBp4&#10;XuvjDZm4NxPxRlgkwjjiPCT60OpUaWk8PdsIzdUCy83QSju2MZFe6iSmm6GZljxe5ifz7EjYNZXy&#10;nptKHq9VL0wnrsynd2vCrTnAZfrWVOzRUubpal7ZNmo5BZYKYL03HzuekG5Ny3Dns7XC09Xi7Wlg&#10;bublZv3auHx7Ngbt7nzisO27Nh683BGhXR0LwbcUYx0PXeoED7uhy6PylcnorYXU9bn4tdnY5cnI&#10;raXsvdXy4Xj02kzq6nTqcCoBYN3rxraakZVycKMRH8/4aimxkguChAI0Rc5DY2bw09FytJr0F+P+&#10;IO/1MXgsLEoChSL6uEQlQ5TE2cOiG0TSZR902AcSUcKLaxjS4HEPUaTe4RwCbfEyJrAbs0vJgybH&#10;oAEZxBgbwTvgiNHI6w1W1W9USGPoUWvfUdaVOzU4acIJLYoOjI+laxUpEfPynJmgdHwAcRIqyOZ0&#10;2EnJDgj7yv4r6DAw1OszG11AxiGrp58QrJhSXM5ZbxS6ncb83CQE//MHm+Acj+5de/Xk4eN7N65d&#10;3x+dKIJJAVIh9VvQ3tf7shhxvxEiPx9T9h9iY4hiqb5hI/F2IGVjgmoIUm6uh4kY7fwgWKqQdgVS&#10;xJtrqT/9sz//+7/62e//u9+yO7UEg9hxNcoYgaRu2uCmTdCcjMlB6wGsbs7g4g2oaGJjjnxXCuZx&#10;NmGLtKhwm451BaHgJmJmMetiImZWNoGL4OyQlxr0Er1+UQcj/Z0bKyG/oqiRMBIIWbJlNplj/bJb&#10;lNzRBEtxjmHNKRtiWl/ffO/Fh199+fVP//oXT14+drstbqcOsQ477cNR2Ys6BmiPKgYjVjHQLQYl&#10;yoTZ+hmvDsZFkrJA6rc5lU2hDZYBg3kIUAi39eY+eJvcHqsHtfv9JMs5acYiBZwm41uoZwj6SCBg&#10;CoWs8CsRjNqNDxptJy0OpQr16whiUiqwuPW211uWwZBpQwZN5lPAYsQ+4EE1MAyfWN9em12aaY02&#10;M8V0KBzw+Tnex7A85Q/wnXZ9f3dTIenZM2c2ljaXZnZWps9vzl7dXz4+WD3aWbh1fuPy9vxsPRWh&#10;kJSI7cy3b13cBKpeP79543D75uWdKxdO37p+bmtr8ejKuU8+f/Xtrz/74MPns1MjjUoSqLq5PA4B&#10;H3i6vDxeLsc3VqbXlsZzqcD+zuL1i9uH+2vwgL3thcOLG7du7u5udxp1X1Sywpi2t91cWkq1x7nu&#10;tG9iTh6dDM7MROp1utHx17v+fNUrhTTFNNKuYK2qJyj15mtmOdkfjQ90O1il5ApLmm7Tt76UX57J&#10;fPbqWr3Iz0wkz++PLS8XKVblxE55uWFOMqDUkIccJDkV4v6mh+rx+gYwvi+axiSJDEqCLHHLK92J&#10;2XiyaBfjWikDg7YuWnTFSu5AyuKLG+GUhTtx/ykhMXh4r5tpWUN5lZgalHO6qeXA2m5yZlkYn2W7&#10;M6w/pg4m9PESEquY5bI+XDXGGja5aIOfKME4H7c2m7RfUiVzqBg21toM5euJZS2VFvW6ZB9Sqtrr&#10;I/Za01IuG0sFpJx351POuGwJMPpIwBb2WzMJTJbtgYAFw/oBqckQmhDdolubET2lKLXYTR/ujK+O&#10;x7cm0+udyOpIeLrIL7Wju3P5jYnkeIFZHwmv1fxXl4rHq6W7W43j5fyF8cj5rnR1LAw8BTkFD4V0&#10;D0dI+hD5AaZHHeHdrdLduejNyTC0Z2slgC8gFeI/wPTWDMhp5Mla/t5C8uFy5g1eIfUftv3gqmC+&#10;R2NhQOrFtnRtOg66ejwfu7mYOp6N3wSCL2QutkOXRsNXJuP7DfHyRPxsJ7Lfji8VfEDVlWainpNi&#10;MiP5vW6HwesxUajpfwZ/sNSIwOJ2lnDHwgGRp5xWPUhrKsikQgRQVaStXpfa4xxmKbNfQCTRIbAW&#10;COmIrYdijBihdXqGELeyZZsBUfbLhKRPCk6QKUCqwTak1p8aVL8FPIXuarENaXQnccJiQZTF4HLE&#10;Xa1LyaSXpvQgQSxv9gUdGKt3kCqIz+B6IKda2yknoVV2Q8KHAzFMimMINqg1ve3G9WBSr5HaXFqc&#10;2d1auXR++/KFHUDqy0d37t28cu78eqOTdHg1NnQAxFapfxqzW4k+Wra9WUAVSGOQze38sInpJcJ6&#10;IWYi/UOsrPInzZhfZaP7PAENl3REClw07X/29DEg9W9+9heAVJp1Akd01l54cbN7EJCK8zblogeh&#10;c9DKPttOxkCG7JjfwkSc/gxWGJWJsDlQI+i8M9Lm6stJNm0nIyZc0rFRC+HXeth+PqCjueF4wpFM&#10;OMdGg9GIlWOH/QG9GDKmijjN6wJBJ9BQDpPKsgvMiHvdBwfnXjx9BUj9L//tv+6dP+NwGIGnJkOv&#10;1dhfygQw+xBm7k2KrlqSL0Qom/4t8FaT8R0U0wJzgXcQMgwWpdS0yaoCwXyz76nNoQOeutw2UaQE&#10;zuUTbKh70IH0eFx9ibgrErainnc86DtOT4/VcdLqVK4VQP6ANxd4CqA3WQaN5gGzZWBYdcJgfAei&#10;jOBzOF3DgFS4fYKkCbsTsSIWD+bmeCqeCI9PdHZ3Nq8dXTg8t3dwen13dWFrYeb07Pj+0uzRNpB0&#10;6eqZJeDphY3pa7uLV7bngapX4MbuItx5dn36cGfx0u7S+a3540tbN6/s1cuJdDp0+eq5lx8+/eK7&#10;n5y9sLOxMbe6OLa9NnV2Z7HdyCzMjQBSJyZq68tTZ7YWNla7l86v3DzaAihf2Fu5fGHr8cOrl4+2&#10;rhyt7+2ON0qC7DeMtn2Tk/5CwzEyqSymGh+XNpYyE21x7wxoNRJJWHNpezvv6ebcaxP+bESdzuqE&#10;wDej8aGRFhqPqPMpSyXnzsaRbt03OxbjyeHxTnB7sxKN2eSYmeD6aFGF0n2ET0MKalrUOr0ncbYf&#10;Y3uUgJ/Gzp5df/ns4dNHt3/6F7+7uJqL50xSWstGhhJVZ6iAJOqomLbQIS0pqf1xEyX189HBqbVA&#10;a5bIjzjCeX2sZPHHhkdnudXtcKmFRHN6OWuSU0aI88GMLtd2VGaIYMkQLJiDaXM0bW20yGLZLYaG&#10;IeOLEb0YUcfylnQZYpQ3nXdnCq5geECO9U3P0pm0OhUzpKPmhGxKhW2FmKeeYVIRdyLskSREEC1B&#10;2RmSnDGwAN4hONXVKJPg7CujmZm6PFbixgrsxnh8uS7NlYRaxN3NkmeXSoerlcPF4m5HXitxW3Xf&#10;g63m0VwKkHo0Ebk1kwRQAhAfrWSfrOQeL2ehQdIHVwWe3pqK3J2NP1hIHY+HbkxEro2GAJqPVwuv&#10;N0DNPlnNvLddfjN3FR6mPGspo1w6WM6db/BXJ6I3Z1PH06mL3eAbpB40+YvdAKD2ynjkeCIBVD2o&#10;i1enEvvNwP6IvJBmFnL8UjEwXQqlwmQyLqBug9NpUA+/ZTMNjNfTEPzraSkjcyzupDBXUORRl81h&#10;Mfgot8xhImGLBbw+0iYydovubS+qhdjosveDqPKMOREnBRGx2nspTpkx7SIMoKguwuT0GiFRIi4N&#10;yTqU1ZOIymDqh6bV9wyr39bolC1JDOYes+0UPFGOYUHZ7fMjDlc/zZkZnxXnlOL/HsYohFGMU9aJ&#10;Y4zF5hoMRrFKMxxJEgSr7C4HuZKmXSMj5bmp8Y3Vhb2t1YtnT0Pye3DnCiD14Z3rxzfPpfI+m7Lh&#10;lQ7cFixVjLliBZqTESc1rLZ/E0QVkGplBhDfEB7SZloMG9aKcT0f1rnZQSKot7H9kNylNOkP008e&#10;P/zrn/38b37xk9/6rV8VA14h4OEkD+mzweu7SB3KWsBSPYxZ2eeZ1qOCBRVMMCpwMbeDU9dnkmTE&#10;EqxSQNV4h89OSoDUdFsIFT2BjIOSAKl9PtnA+tVS2MTxwyTVF45YCmWqNuKTokYPecrjORUOOSc6&#10;KYgLZksfYMtiM547d+7Zk5ff/tb3/t//3/9PZ7RF4ohJ14NYh3C3gXDrCIdKcOuTorsYZT22Ab3m&#10;G1rdN3XGkxRttVkGMY/O5VYhzkEEMgSigrdJ2U1a36fR9lvMOoNeRRMujnH4fTY3coojtZLPlIop&#10;1814TlWrc7VmwIUNuHCVwQpDS78eWOw26K3DOlMfvNFGU5/ecBLCPjQXqsZJA7yzDvfgCYLAAwGx&#10;XC7OzExtbK6c2ds62N85OHN6d3N1Z21he3lud3n23OrCxbX5S6vzF9fmLm7OXdyaB25Cu3lu8/r+&#10;yuXtxf3V8f3lCeDp1nznYG0KkHrz0va1C5vdRqbbyp8/v3X1+CLw9OMv39/ZW9/fXz/YXd5enV5b&#10;6DYqicX5drdduHxJGXvv3Lhw6/jMjWs7t6/t3rtxFogMkD3YW9nYnK7XIs26PN6JJMK2aslbLDlL&#10;LdfsitwZFXZOV5cnIosT4eWF5MiomCm5YwljPetsJpGltlBJmGoVV65oi6f0iaS+lLc1yp4rF9qF&#10;lHNmVIb4H+A1xRxWLGKhsM4vqxhRWTyHC4N0QM/LZjZoZPw6gCzwFI5iELl16/DbX3z60fsv/vAP&#10;fuP8hW5nkl7ejnORvlgZEdMmuezwpS1UUMNHTGxIFy85wznz2JI4tiTEy0Y23D+66M/WHBOL4syK&#10;b349EM5oCd/JZNEJtpurOytjeGHcwyYH0yNovOIojxDVNpGvuPzysCCrYzkkkjFnqs6RSaE5LvhC&#10;+lTOFU0Zowl1sWxJp3T5tC0oqGJ+XTnhrqWIctwrsaZCmo2E0UDQxQlWhjZKnC1EW8FSCxJWjdJj&#10;xUA9QY4Vhe2Z7K2DiYOZHCB1JI52MvhCzbczET1aLFxfzF+bzx50gmfagc0ac7YrPVgrKAufWhDY&#10;JVDON1h8vl58uVmG4H99PHBjQgZ1hTtfczYLPnt7NvF4NXd/MQVOemc2Ag8DngKL4THw9NvTUUDq&#10;k7XildHg8XQCLPXKeAxE9fJ4CJB6bTp6cy5xfSIKanylG7k2FjvfkpQVVjXfXit0phM93Qqv1cOz&#10;tUg2xkBfcrn0VqvaYhrw856RYrSRCYClpkMsIJXwOCQf57CaUIfVz+AS7RYJu0AgIuPkSaRZi7vs&#10;w5TX4HYMeZyDQNViQWQ4M+bV0LzykQWkfrNTZXIoBTfNyJDDo/NJXotdBSQFBFCMAyLhG7zihBXF&#10;4Skqm6tPjuIBWZlw7SV1XkoPfY9gzTj0QCVQK7ub0KKT5u04ZS7Vw7my3y+7XPgwC8GfMHIcOtKq&#10;zk6Ora/M72+vvekmYKnPH9y6f+vqlWt7mYLk5S1OQs0EkXiR8UWdVMCMcVor1mcnBl2cUvPU7dfq&#10;8ZNmqsdGneIihuIII2eUbZ9x35srrRoxQfhC5MsXzwCp//h3v/i1X/sR/DkmWz/A1OjoQzAVNItn&#10;COctr2se6hFc7WIh/ptp2R4tcbhkKo2GfSkPnbCHG2yiK6S6PiphdfqGq9MhX9JmId4hAirE+zaC&#10;fhPoSQlDsYyz3vHJSQR8BWVOYeTJTMLVKvNjjXCQR7y4blj7tgtFLl0+fP703R9874f/9E//VCnn&#10;KNzqcaqTcc5s7CEwg8c6RDvUIdJWT/tln8ugf0uj/Qb809yYjqVtVnMfokwa7TWBpVoGEIdGb+7X&#10;G/vU2h6jQW01aWnC4UX1Am1k8AEfrY4FbcmoPSjq0yl3px2s1/1udAACijKPyqkCpGrNSlOBrtqH&#10;Ybw0mXtN1h6lAODrNQKQSIyWd05MTowtLc6fPr2xvX16e2t9c2NldWl2bnpsdWHqzMbCwebS2c2F&#10;C+sL62PN7cnO+ZWZc+tzh2dWjy9sXz27eXVvHTB6ZmlyZ3l8d3FifXZkf3364s7i0b4yoWp6JH96&#10;aRzoeebM8uHR3qdfvPfeB09Pby3vnF68frR3bmf5zObsRLc0Plra3V44d7B2fn/j6uHuvTuX7ty6&#10;8ODWxeuHO/tb8+OdIkhHOiOOjWbnZor5NBES9QzZEwiqS00cwu/sYmKkwU81famQqVhGY0VHsGj1&#10;p/TNJrmxEJvtCLmYKRYzSDFtpuwMJ/SZlHlhJnh0sd0ok0uzyZhsLRe8flGbz3vCUUMiaw3GDHxI&#10;w8nKrqhMyCxEETZoZoI6aKQwnMwyR0f73/3Ol59+9N6f/PFvPni0trYZmZhn4nlI/eYg+GbRTkW0&#10;vrgZkEpLmmDCKEZVnRkWGBrLG9zcieoYXZ+kZ9dCi1uh5iTGhfq40IA/pAlG9M0u3ZnhsyNOf1Yj&#10;Zg25DlEbZ6I5Y3uKrna9UlzHhAbFuCbXRIttIlfzhlOuVB4rVvFUxpLJmpNxQ4AfzobtnRIzXuaU&#10;y6PNiJ8wAEOjMhaUPNBg/PcR5gBuhtRflonJcriaoEO0vhJF5xqhK6fbR6v1xap/uRkYy5OdJFoL&#10;WZZL7MXJ+PGikvc3quzuiO/afOrOSvbhWuHpeuHBUhpACUCE4H99LAiyeX8hDqIKPAViwp0Q/MFY&#10;4QHXJ0LHkzLQ89a0DI+5ORUCsN6YDMLDro1Kbxpg+tKIeGMqfqEp7td8+zX+cCx4vi0CZK9Nxi42&#10;paNO+Pp4/Hzdv1vmThfppax3NomVOP1UjmlF8QqQi7XSpAWQqtWe8rj0IR/WLsVauWAtFQBLFUgP&#10;WKrI0TaTHnch8GWQxVnUitm0PsoZ5LGAgLoQ9ettAmwet4qhzT7B7pecQFWSMYJFmp3KJyfgpybb&#10;IPRSm10liKjdqTEYe5WSdJYhu11jtg45XK93YXEpi1MjSZIV7QQL/VxDMmZRcoPROFGtA9cpFfm8&#10;Rk700LwTJczRJJfJi76AwycBXrU0a6IZmyTR3U5jerwLHfNgZ/3KpTO3j88DUl88vH33xtHh0U4o&#10;SvEhdyRDZyoiIZjebOTuCzos7j6Hd9iC9gtxT7TCemWTSxh2cv0QoVIVzEmdQvBeO9mPUAPK9ADW&#10;lCnFXr58+fO//BlY6g9/+C2XR29zDg8ZvoFgQ9C8/P/cUuXNGi1oYNluRofxhmieEeIuKYnSsgUL&#10;GoJlMtbkky2BSyJ8AgnmUcyvMgNMiZNe/7BLWQKrEmPGVMmDcr2MrNEiJzD2JEGeyidc9bQ3wpko&#10;96DHPQRZG6U9127e+uDVx7/zG//HP/1f/0WgsbAfK6SEVJJF7APVWgTOZ4E0i7gpwjll3gkhw470&#10;R2OUDekPSB6j6aTFdhKSQSzOmqx9ltdbScPRYhs2m9UOm97Po4RbE/YjEb9RIAejAVM66irnqWKW&#10;iEVcLKu3O/u8lFGpB4gM6myDavOAxgJU7dcaIX/0W+2DkCQo1sKLDmCrEX4WOnTi7Nn93d3t9fXV&#10;RSDp/NT83OTiwvTywuTa0uTWyszmwvje2uz2/Hg1JnWz0aOdlavntq6ch7ZzsLW4vTy1Mt2e6VTq&#10;+UgmLET9RFKiEwEiJuLZMDs/Wt5dm56ZqI+M5G/cuvTivQcvXz2emR1dmh+bHm+c314+vTIB2f/8&#10;/qrC07Prhwenbx9fPLp05uK5rTNbS2PNfCLChyQiHuVG2rmZqer0RLGcZWEkkSWDFNR1J0KT8/FS&#10;mUzHbMmAwUecSuWRWM0RajjjXbzcpUol99yUdPFsixeGWP9wMGYqVLBszlbOO+amQmvLmaX5VFAy&#10;+mCsxk5msq52x5fOOyMpmxBS/JQOmtyMGgIUH7HhvAqaco3VZ7t3//if/egH3/nq0z/7j/+34+OZ&#10;i4eV9hiayOnG50RMeIeODPszVjhr+bBBDBv9UUM8Z22OUWOzPjE6hPtOAhBnN6O5lnP/WnliVWCk&#10;HjGsiictAUnbHKEqI97WDMclhrmklo2p61NcomKRc5rSiHtiWQ5ljGJSJ8Q1tXFezjhYvzGWIeIZ&#10;t0/S5AqucgGLBs25iKsUc7cyxOmp7GwjmpMJl6UvEsLlEBb0oxxh4TFzQabrca4WYzqvV53mlJmn&#10;PuDRXC04VxFXGsHltrzYCnSz3ukC2ZGt2w1xvy0dzcQvTUevLSZvr+XurKQfruXefNB0byEJ6HyT&#10;3OH4eCX9YrPwOu/LQNI3l1nhW7dmog+XM28+uQKePlvPwSOBrWCpwOIrHT88+Nq4DEgFG92vsGtp&#10;fLfMvJ7w7wNdVVpTAj+9OZW6NpnYKbEHrcBmhVup8EsVYSJHt1NUKYzKAsJS5kopShE2gXFJvKeR&#10;k8FSczJTTkoB1uuxWwSG1KsGCScicYSfwgiHyWPTcZRLYDwsaXc5tEZ9j9upXIzzuDSEV09SJuVa&#10;KjZs9yibF1ndGqUkFTRzvxs1AFIxr9lsGdAberxeq9HYDzBV1qoromphfU4+4GQEh9urFfxuVnD8&#10;r303PV6DwdLvIkxewLfXJAQwn4SC7Njd/Til9oecYFgQYAMBptOuL8/PnN3buniwffVw78Gdy88e&#10;3Xx2/+aju8dnz68HZG8wQUazDMCUYA1yHJdjGMUZTchJnfmbavM3cEFZjcrGHL6Ui4kYMX7A6VWm&#10;XRtsJ2xYn9nTY6fVTtKQLkY/+OCDv/zJT3/6Z3/y9defgmKTrO1NaddwmvKF3W5KizJ6YKuySxup&#10;cTNaq6dfWaDFapz0oC+i9BQHN0xDf2zw8RrbWcpWJuVEjaZkIxkyULKelQ2Yb9DJnCQCQ5kGIaWt&#10;ohLphsA8BHEwH3Mw9rcY5GTYZ7HZT8LoRYv05ePjL7/47u/+zr/9f/znf4B3JxdnI5ILQyEHvAVD&#10;XcDvgryfkPDRcnRqJGPVvR0KeJIJBse0PGezWk5aLN+MxHAp4EbsQ29qsCpDhU2lGe6hMIdIu/yM&#10;JR12FxMukRyIB4zpqCebxCOSQ6D1omB1Ovqttj7EqZR30CNDKuvgsKVvyHBqSK9MyXo9EbWX4W00&#10;Z4UbJuQU4h44MbcwPTk9NjreHp/qTM2Ozc2PLyxOLi9Prq3NbG3O7mzOATr3NmYv7ixf3lvbW59b&#10;nGrXSsloUKBwxGnTWgyDDpPKpu9HDENwdBgGLZpTlNsoC9jcWLVRiNbLiVwmCEj95PN3b929mkiG&#10;psYbrVp2tJadG6+vL47ubM7un1m+eH7z6Nz2/s7K+sr0xGijmImJrNfP44VspDtSmpvrjnerjUpy&#10;tJHo1EPVAhmUDM2Wr1JlsilHq0J1C6TE9AvSQLBk8ua1kSkyO8FWRtnRcfH46gyGn8TJvnDcksgg&#10;sZgp4BuqlryjXWlmOk4zgwTZ5w/oc3msUPRyPk0s7fJHrB5mGM4VNmTzx92+mJ3yG7ysWgxaYTg6&#10;unLhBz/43re//ckf/cGvH10a3dlOdDtYNm+od7xy2gAcZKIaX9wYSJhBJNNFD4C+1iHDKR3QkwkN&#10;BNOG1iyfqFm3DnNbh4V0HfHJQ+GIqVBAUyk7mDLYqDfQS4QGmLiaS6ibs4yYGMg0bKmavTCCs/IQ&#10;ExoGniZLZCxN5SsBKWznRS0MLeU8EfKZQ4wpyhtLYfdsTd6cKk43Eg7DKR+NhINe4EvYh1J2TdKH&#10;lsNU1u/JhbHV2dJ4TS5EvbU4NVH0j+WYUgiZrvqaKU8pZJ3Ie5crzLWF3HZdONPynZ+Qz44FLk6G&#10;bi8l7y6l7i6AOTJXur67c8psf5DT2zNhuA2ghOwPDb5UoPl6DgDchgdcHfc/Wk0/WFTWWT1dy8I9&#10;yuqA9dydufj9xdSdueTt2cSNmSRo6aVO8GzDd30qfr7l36sKSjmVOrwm6GryfCt4oRM60/Lvd0IL&#10;JWa54e9myazfFvRqgrQxEyXzSV8mISZkRmLdpYQIllqKCWCpIo0xXuAmpMoBFnPzuEvwul0mLYoY&#10;eQr1MbjAotDcTp3dprKY+lG3HqiqzFh0D78p+W5xKTXlAIV6c9+bknEoZvSgBrtt2GlXk5TNpHBW&#10;WTFpsgxSjIP3o8rSRsIM4VEpuoobGc4JCAbDhRdRZvPYh0F44X6MNIEFQ0o1Iyftzh6GMwkiAkgd&#10;aRSnxturi3PnD3YAqdePDu7evAhIfXrvxsO7V/fProbjzOt6SBpaMAOIAaYornKjQ1bklNH8ls3Z&#10;q7O9DfiLFOlQDo/kMT5sxNkBD9EH4HZg/XCSE6LZhmlCcT8g9Rc/+/kvfv6TL798H1QOoI+xBieh&#10;ylb90JiAzaVsFKg0N6XBeR08HWVVbmLASfaxAT0cTdgpM9EbrzCoT+viVKDAbMQWzGIkCIowjAfU&#10;qDiEBQZDBUeqifMJvZ19O5i3iXE9WAWLnkr6DGMlNhd3BUI2PdITToVv3Lv3xeff+YPf/f2f/Okf&#10;ZFO+iOzheaPNehInNDxn9jgHUWRQ4uwsqk+FSYl3xCNkwGe3W3sE2hQS7ZLfUq36QwGX2zVMkUaz&#10;pceD6mDw02t6GcIRFNB8gm7k6EIUEdFTrTyZirhDoo2nDAHW4mNMJAq+pbU7lPfI7FYbXGqtfUht&#10;7gOkqvVvq3VvgauiXgPiHASkOkCucfWJRqfeGm2MTXfnlyaX12ZX1qaXVgCp46dPz0Ee31yf3j09&#10;v7sxs7bQbddS+UQgEfFViql0IsSQbh/nfd0wWZk7zco+MixSAulIhNiI6C0mpEJSkgNkPhu6fuPC&#10;F9/64P2PnodkYXKsCUgdb5Xa1fRYuzjaKc5MNTbXZteXp5bnJqYnRqKyjyOxiMQ3ytmJbnW0rbRi&#10;JtEspcYbyYlWdHYsnIoiflEXCpoqeSwTNlXjToE6Gc8aAwUdntNEp6ncNF+e4FtdfmEhEY/ZOXY4&#10;m3MnEpZs1uH1vtPtit1RCTAaiVqhiX4dyw2XSkwgYIolUX/IzvrNrIQQolEI23xAWHKQ5g2hqFuO&#10;Encf3PwX//JXvvrqoz/6w3+1c7q8tZFs1lzJhCYcU4dTBjLYz8a0wbQ5krGKsi6Vc+RKns6EMDEv&#10;gaUGkrp0wxmrWcc3pa2r5c3LhbWDzNxqNJOxB/26gE+VTCKirIFx28G94xJ7PP6T9WkqmFElKqZo&#10;0ZyuOCix3ycbQDHCSSyWZgvloBhERMmUyeCVAu1njbi9n3b0pkVkvCTtzNY3Z2oQiNyWwagfB77I&#10;nJtGNDKFtFK+hU6qlKJnxlLwL92YLU+Ug80EM1HyLbXDnTw9XuYmy/x0kRmPuyeiyGIGuzQZub6Y&#10;vLYQuzYbubeaeXWmCqAEOAIxAYuAyDfiCYr63nYZQj2wFYj5vxo8GPAKSH2ynn0z1+rVTgWeBQ0e&#10;/GyjCEi9t5C+v5gBnkI7GgvvVTnI/pdH5f2a73wLLDV4sS2fbQSOJmJXp5N7I4FLs6mNEXGp4Z8q&#10;8ynBiOpPuA0nEn5HQkKDnCsiYtkoV0/7Kwkh6feGWE9YZBJhCXXZtEN9LOoQSZTHPIheQ7isr3mK&#10;czRKEw7MDX3VqFW/43JoSK8FBAciHkrqlWpDtgHIgMBBQCrwdHD4G+CnQFXEOuRx6dwevcU66PIY&#10;UNxsRVRiwEtxDiCp1aHCKasUpiDgExQCD7A7NfB0MFPwU3gpxKUyIwOAbKXEETqIeYcRRy9OaEnK&#10;At1hvNtcmJnc2lg+v3f61vULx1f2nz68rgT/m4d7ByvBqJfizXwAQQk1wxm8pJZljH6fzYurGdqg&#10;M5yAFzS7T0XzVLLCyFksmHTasZN8wACnNOLut6EDQsSdq8cKtcxrS/3Z3/7Nzz/+9IUZGQbKOwk1&#10;IFVOEWLE7eWNAFM7PuShtZRgoH1GlBrCGRUGXsKrGL8OXtbFDFm8vbRscfNqhBrCRAPq09OyjQxa&#10;AK9m70kD+g2vpE63yEQdJUJDTv5tUh6kpMFw0lovUXOj8tJkJJd0yHGEDzlz1dydh08++/Q7P/nz&#10;n/7B7/12MkHhhAoGAw/eD/oZDbtdtp6QYAek8qRZFt0MaaIJPePVIYa3Qrwt6reXcjREeJe93+0Y&#10;QkFRnUMuh8qBqEy6fs7riEtERHSU455WBsv4DdUUGg85PPY+0j0s8eYAY2YwTSZOMbQZ0KnsqOrS&#10;QNPZBof1yvorpYCL6ZQFGUDsA0BVuxPwqjmRzsVrzcLkTAdgunF6fmtrHmB6emMGeHpmZ2F5sdtt&#10;50s5uVqMFrNyPh3MJIPJmD+fCQf9FILozWY1itqciMHjNJOoncadqNNIoFbSbRJIVz4RTEbFeMR3&#10;/fjSV9/55Pu//J1mq8Iz3rnJzkgl165mq8XESCNfzEXrlezq0nSzlg8GOb9AxkL+eiE13W3MT7cn&#10;OvWRWmGmOzI1UpkdSS90Y0vjoW6DCgW0PNOfiVkyEUPMp05FDP5wPyW/g8f6E6Pe0pRQHeebI8z9&#10;O0vRoEn26xdmwpJ/MJ2wJhI2UVT5RBVAVgioo0mbl+hJJJ3JhDsWUcZAGOS9tM6JDVF+kxCC/G4K&#10;yAjLQzaxxVP88a0rv/yj73/40Ytf/Pz31lfy+9uFiQ471mZo5m05aUhWPf6M2RfTRTLmeNoWlLXd&#10;Md/IGJcsIITvJB3qjVXM/rw6P4lObIemd8LnbjY39tKyrAsH9bmki+MGchVcjBlJWe3ge+jIcL6N&#10;yjmdL9obzRn54CDFDYYiSDLjZXkzy9kzWX9QdlPUEMuoAoLeRxmzUSIdRAlrH3joeDECSB2vxj3m&#10;QZGwRTi35LXFaBd86+re/N7qSCnDVItcMU0DW+ebyU5GmKuHx0u+ibI4WQW2ykCrmYx3s8ZdmU3t&#10;NPjz49KbItMP1zL/y0zf4BKw+OZDJ/gSiPkGss838sDZZ+vZF5v5J6vpR8vJe4vx23OR+0uJpxu5&#10;hyupmzMy3L4yJoKlKlukzESVWVbzyaPx0GE3BGC9NZe9OZu5PBqBsL9fEy+MhK5OxG/MZS6OhndH&#10;fDvtwEqdW6pD8Cc7GUImhjOiGeJ/SvIwHo3b3BcWXKUYV4qw2RAdE4l0RIShGnWY7WYt7TYzLivp&#10;tFq1KtrjDPA0z2CU12m36nCPxYnoLKYB6Hs2yyD8nx1uNfBOKdT/Wi0BiDa7yulSD6tO6DRveTGD&#10;KLjiUQYeb3eoEYcaJNSFGVmfByOtOGUjWUcwwsDR4zUDUp1u/RukujGd8soejQnpNTr6zHZlnzjQ&#10;TNZncmFDNGvieAcgtdOqzk9PAFIv7G/duXHp1pWDFw+P33ty7/7to90z82BGchQPx/FcgeNFI5zD&#10;AdEaDtjjsnt1ocKyerP1Lavj7XSFBaSmqqw/Yfdyw6zPAGeOxX7KbD/FBBCcRZK5+Le+9Z2/+7t/&#10;+Ou/+su7964brYO06LSAedE6Tpn1ZcAoHUpqXfgwdA2MVKHEMMlqMHKI4tUYNeBlBlC6z+R5C7jJ&#10;RZFoiXIAbV/XGXg9FaHfQQ7pnd+0YO/wUSNE/kTFDTCFHEaGB6JFFx82hCOW8a40OeYfGxOLdXpu&#10;rXF6//TDpy++9a1f+od/+E//8td/eQSGd3ognHW60HekgKldC4R4C1Avm6Al0WEznwQ5jQbdDtM7&#10;EFaKMiYzhmqOSkYV8iKWU1bTOz7BBlQ16k86bWrOi8Cgmwh66mlytEiNFal2jiylSNTRy3rV2SgK&#10;ga8UJ7u1cK0YgGEV3jKrS4t49GaHVmse1Jv7lTkJ1kGD8RTqUQNV7UgvvGUn2p3q1MzI0tLEysrE&#10;6vL4ytLYysLo8nx3ZaE70S1NjpbHO0Xgaa0Sr1USxXwYUnw6Ib0BqyQCvdU63YDTaTIbhuFPcdj0&#10;HrsJTlmOckkc7mNRkcMiIWF1be7O/RuPnt47OLsDClrJpzORUCoqxcIiz3u9XocoUnJIpAkPhiFw&#10;Z7tSnOrU58bri9NNOE62S91qbn60ujCS2J5L37k0+uB4cmkmUi/j+bQ9FTOuL6eKeXsmbxAiPYG0&#10;tjRB50bw+ig3Px++eTyVjNgEqq9WcJfzjkaV8PuH/dIQHxjIV9zhhEEK67zESRBev2jgGD1DaTnW&#10;RFAaGMN5yZwte6cWYvGUB8QBglgghN9/dPt7P/z61YdP/uOf/c7+Tmt8hN/fKjerRDCoiaWsrWk/&#10;H9WWWl4+OCBHtFJI5ZdUtQYJruoV3mHkvvIUvnaYmTgT8pU0hSls5Xxy4yCVTFuSMatAD/oFdbaI&#10;Vro+Oqx3Cr1YoL/Q8cbyBtL3TcbfG5C1PKcp5rlchhVYG88689lAPI4BUglvr+gDKNP5BJOP0Zi5&#10;V6Yc1bg408qsTJSALJh5MMK4sn68FuGqUSYjuRNBR7MqthrS2mJ1ebowVghOlYGnUiPDNLPsfCcK&#10;VF0dCW6NBC9NJcAK767moF2fi16e8B/PyIDLdzcKgE64ARiFG0DSd7dKb25AA+a+WaL6eAUgm3qw&#10;GId2azZ8F6A8H4X4f2M6BIR9sJwEqt6dV/b4g+P1idDlseDFjv9iWzrXFHdKLPjpVoE+1wwcjcXA&#10;Ty925Uvj8oVx+Q1SF0vk9mhwocqtd+TN0dhCzT9Z9DVTSqXtKO/IyVQxzDRS/tfbUNMwigd9NJyi&#10;mN0Q5nGf1+61m+06DYO6AKkCjRGYHc5hkcclkWRpB03avJiJYREMN7hQtcXR/+YqKvDU5dHDnRAJ&#10;oX8SENs9OmXKjkMDfczh1DhcWpsTcGMFhr5Zb2N9XcQabtudWrBUi20IyAs89eBagjXDKzu8GsCW&#10;CGpW8hGMlvVZLLZTEPwhFE6Mtpbmpg/OnL50dufG1XP3ji8AUpVP/G8fbmyOwyPBAATRIkoWv98s&#10;+UyNik8pyCRYKjkOki9JDrvQU6CQYtSWbQjBtMdN9jk8PQ5X/5trxDZ0GKVsxVr+O9/5+q//+m//&#10;/u/+5vadq8qyS5fyLRs6iEK/AOzSertn0IEqDZDqxgcZQU9xWjFkRr19GNHrIXoQosefdvIxuz+F&#10;KmUDOZ3l9Q7YJnefyd3rYTXwACqg4aN6TtYKcU1jmp8/k1k9V4+UUMheTvStQFidytv8UUO25ju4&#10;uP/k+avvfOef/fwXf/343VsjMwkxZQvnHQQ3ALlzqhvhCJWP1jfKUtDvRKwnQTDhy0LUO1OXa1Fv&#10;WrSOVsVimrQb33ZYTrlsvfAwj3PYZR/G7DqZxwOUvRSnQSDAHpbb8miRrWYZ3NkT9dsysoN19Y9X&#10;pZGCGPE7XfZBGEERl8bm1pnsGoN5yGJT22wau23YYuqlCSNi6wMXFnjriemJ5sRYBdJ3p5nr1rOj&#10;zexEKz/VLs6OVhYm6gtTjdnx6spsZ26qCSF9ZqI+3ilBGx0pVEqxVDxAee0Wi0avH4Sj0Ths0Ksg&#10;VWFuBHVZ4AQVWW+AJ8NhH8MTUiQgx0N+SfCLXCmf6jar4+1Go16q1gqZbJzlCNTjgFbIJhrVwlS7&#10;uTTZnh0tNcrBeikw0Ul2KuGJenh1LHy4Vbp3ufXizuzda1PlvDsQUIWjunjSksxZ6x1Prmpqjnpz&#10;ZWdzhJqeDTbr+NWjbqtKs+TJZs2zOB/sdFi/fzAS0yXzZlHuC8aGomk9sC8et0o+He7uJdD+YADh&#10;eaWQCitqhMBwsYqDw+L4EMeaY3H+xr2r3/2lbwNS/+In/2asHWqUydGGDwSzUED9IU2y4i50CBbi&#10;f6CnUHKm0maSfIdiTrG+gUIdldLqzoqwdpRdu5pvbwW4/HC4pjtzpZjNI+WCJ8APU94eTlSXmqyU&#10;dWKSSkxbsi0slNKi9AlBGgS5TsjOYoKFsBNgER/tSMWZVAKD8UD0aQJ+fbcZHm3E2mU5RCNu/UAt&#10;GewUw0tjhVYugFsGZMLaSUudtL8aoaopBk61ZBxtNv3VstBtyOmAJ8EiGb8zFbAXo1hCtABSzy3k&#10;L85mri3kLk/ErkxHAKk3FxN3lhMQ3h/MRZ8oTqo08NP/dbX0DV7BSQGgcARFfbqWAUt9vpGDGyCk&#10;AFCQU3DVx2uZj842ga2gq49Xc9AerGbvLCavTobvLmVuL6YvjUqXx8PQzrYC59vBvbpvvyFemYwD&#10;Ug86gfUKsT8e3GgKe+PyZtu/WvftTiYmskRNdjYTlEQYY4IzH6ZzQbKW8KUCBOsxR3yUj0LDIhXi&#10;sIzE+FAr5TB7LHoWd8K5ypEep1UPkR+QGg8LmMvA0458Nqg3nAyGsHTOpyw6NCvLGW2OIaAhoNYn&#10;uinC7Bdc0FjK6rQPG009QFUrMkwwdtBSnaFfre1xYxbEqTfZhoBTbtQIVHW6dYBdxDmMenWMD4Hk&#10;DhFb2ToFG/J4Vf6QHShptp50uTWFQqLbaawtzR/s/s+Pp+5eP//s/rVn92/eun5ubX2UYPSv5/oM&#10;omgf4e1nyaF8UtkFjifVkYBNADrTGjfWQ7DDQsiUqfNCFEHQd9x4P04okwpwUrlGDP5VbpS++urb&#10;P//5X/3D3//t8Y1DsGyN+ZTZNWBy9ttcgx5CZ7b3ONAhkGL4DaWwkxPNNKfFySHBbyDJwVDICq6K&#10;+4alnEdIOqWcV4h7lGoAnNnu1eCcWZBdCN6PcWpAp9c3kCi4yEBfuu4ojZKJhnf5XCtZZ3BxSAgP&#10;+WPDQlQbSmG7e1vvvvfRD773q//l//qvTz++O7lRLI0r6XN2ORmJWiFWEvgg6u7P5Ria1LmRXrfl&#10;VJA0dHJ8MeScrPjHq36RGI6HXHbjO6h9CHMOToxm/ILDbDhlNw7CORDmPSOFACC1FvMUArbNydRI&#10;QSA9/cU46sP645wREttInnWZ37YZ3wa9BVG12FV606DOOGQyqw2GAaP2lBfVRwK43drnsffjHtWJ&#10;0UauUUm0ysk3MB2tZ9qlxEgxPlpNN4ux8WZOuX+kCA8bqWcU7DYy7VpqvFUAqtbLCVliSBxBLGqb&#10;WQWiili0ZoPaiZicViNLuEMiEwr6AhIfjcut0ea5C/sPHt3NpOPTExBlirVyrj1Si8VDHtTuhAhG&#10;eHLZRKteWJzqAk8nm/mRUqiW49sN/8JMerQpdSv8TJ3ZHPfvTIlnV6J3jiYiIV0wqs1W3ZGMNRDX&#10;yCn19BzfqLuSUT046dSYLxHRzc1I9YqXZ0+1Glg6Y5JlDSf05Iq2cFIdSamC4b58wVYqOGVJl024&#10;YIAKcAYIFOU8lc8Rol/LCf2BoDqbwxIJ1OXsD0eoO/evf+t7X75479HPfvGH5SIncup8yjM1LpfL&#10;3lDUFE7bWhN8KKnqTlEffLzVHqVCIbUgDoIUtyf5+jhWHndXZrGxLbG6xDSW6fK0qzmDb+xmimU0&#10;GrECGYWANlclw3kXiKqYMCTKjkjWxAb6IkljsYhBMBEwbSZMwdnAey2JkDcVxcKSBcaDSNDaroeW&#10;psu1rJgPsx7DUFKkuqXIVDM+WYuGKLOEGcZywW4mMF2NdkqB5dni8nyhWRWycU/YZ2mlmbl6dLIS&#10;AkVNiLZ2lsn5zd0kulRk9kak20sF+H9f6PivTIUeruWeQZBfUor43ZkNQwOYvkHqm8+mIPJfHw8c&#10;TwTuzkVuz8i3pkNvRBW+BPgCTMFSgargp/A6QFgA9NP1wovT5XvLykSCNzukXuoG4Ai37y1D9k/d&#10;nE9DO5qKQtsbES9OyXtj0plx6eJCamcsdHo0uNGRl+riWiO4UPGXgu5ajBExPevQhGl7ADfHOI/X&#10;OuzQD/A4Us9Fg4ybtKoIyzBu06JWjeB1AmeDPOmw6FjSKTCeZFSQfHg26Y+FlUtpYRkvloIMawUI&#10;gl3ihAX8FHgaDVOhABYKeHjGSuJ6BzKEWIeMpj4rosIJK9hoT9+JIdVbJsugw6UDsQWSel4v/wfl&#10;AQMFRWV4G/DUy5sQ77AVG4Rw7UKHWV5Zt2qz95KUpVRKjHeb2+sru5urYKnHV87euXbh2X0I/neu&#10;Hu6ubXQYzkDSWo+nH0UHnPZTFDqQTyhESIimiKCXBC3EF17USzIix1y+CEL4dB7vAM3q0ymGos0o&#10;qUdQjcWpqbfKX3zxxc9++vO//7u/unz5AMxarX/7TZ0Rs63XiakR9wCI6uv96/VS2B2QHRDmnJ4e&#10;CEk8r61UOKA2JWlDBcyXcgWyOBNxkjA2+K1OSmP29Ht5Ix0wx7JoIo9WRvhczevwniD8PZD97Vxv&#10;sIiFS6SYQqjgECUNBlNINEvfuHv88Sdffvnl9//Lf/unvaPT06erW0dj3eVYIu8RfJpwyE6TGpPl&#10;mwxn8uJqzNHrx7Xb08Wpkhih1Em/eWEsWk0TnGfYZT7psfYIpKFbj0YDqNMyQDj1soAFWXuERyZq&#10;walqQMKG4FhL0xJrIN09hP2tfNgFUM5H3bj9lEX/Dcw97MUMEEHM5kFoFotKrz0FdJZ4R1TCbPp3&#10;CNcw4Ro68RqaaSDpaF1ZdN8ohGs5AFlopJxolGIj1WSzHB+ppACmjUqyWUrUspFWMQGtkpaVlg3H&#10;gwzuNjpBg03DZv0AYtI4LAaX2UA4EVkSstl0oVocm+gsrc6d2ds4d36nUsmIPsaLOmgvGg8HRY4G&#10;BPtFtlYttFqF+enm4mQN3KqR9oUpYz7sCflNqbQ7mXLmU86ZGr3V9l9eSD457J7fKYFsSnFdsuZa&#10;3svn216wuUaXAButpC2FsGG8TtaKrlTCGAgM+Xz9jQYBN1I5hxTRlCruWFITiQ3mc4ZizhoPaaMB&#10;43Q34iM1CT+yPJGZaYenOsEAr4Z8EQyZgkGLJJkpCowYv/fg2tff//aHH733Z3/x+7mCUKkyQck4&#10;2pWaLS6WQpSWtcwsC/Pr3PyaML/mT6bN0ZQpGNUUm85Kx56saOT8YLplDhWGG7P46Apd7NqnV0Lr&#10;O8VAxCSGjLykjmZtqbqbi6rYyHC0ACFI45OH/RG1X1J1anw6ZIdoL9EOAbcU4lw2Qkb9TsgmAdYy&#10;2U6uzJTnOmmwM9ZpceuHW5nQeCUy14yBfvqcQ40E18yIzax/vJWYHcvurLYaGaqVITpZan080c7Q&#10;rRTZSHgbCWymxC+UuO12aLPK740ELo6FztQ4MMfbC6nXM1JLd6fijxZSb66E3pgK35qJXhkN3JmL&#10;v5k+dW8mdm8mAu3BXOy9zcKzlTQc39suPVvPKRP7Z2MA0Cdr+QdLaUj64KfPN0twBLDCDWhvVgRc&#10;HZOudPwPF9PKTICF1OXx0PW55HaTPzcVPjsdPpgOLze5MzOx9W5wJIXO16W5WmCm4GvHvPOVcFX2&#10;xhlbmnelOGeYtGT9eJCwEpZB3qXLBLwx3hEAuaCs8I9KSHhMxMOCNy37bPphZf4/h4cEPOz3puKc&#10;yNsh1gEu4Yh61IBCGzKMe82oW1+rxGUJB+uhCT1LGe3WHuhgNsugxTRgtSoF6BC7alj1zcGhE+C5&#10;ctALmoNYep1IHzw4m+Gcjn6WtzA+qzJRn1TWd7oooxDAEPsQ4dVwDMiyjaGstXJqbnJ0c3Hu3Nba&#10;0cHWjcsHd25cevHk9sNbh7eunllbbUkSwjImmjIRuNGLakXoNUFHGBtoRJFs0JCJ2fwBPUGreM4S&#10;i3pxQhMKu1h4cR8C44GykQGuA6SCpaZz0evXLv/Jf/iDf/ibX+zvrmNes8540mh4GyKtxapsE4JR&#10;BuCvCTkFSBUCCOYdpmktTatZQUtz6mjCRfAqPmLh4jYubqciCBNzKVtpBW12VmUj+83o226mD+MH&#10;SWE4knbmyqTN8w04w4N5i1sYCOXwqZVyJEcC9MMZbHa9cfrC0u0n91999sUPfuXH//m//9elndmN&#10;C7M7xwu712fnV8s8bwyH3PGIF3H0ma3v0JQed/YJroHRLLs1nhTdPYK3r1MT4PQeyfO45W1I8Y0M&#10;kwlh2ZDXoX3HYx5kPUY/ZZ5qx2dGotUUJVGGfASPCpYQb3JYv+lxvA3xv13xtyqix3HSajgh0PoA&#10;Y6ZcKjfSB2eFw9iHGE6ijgGRtUDX4706HlUBvk9MdUuTneL4SH6spRhoq6KQFFo1H64Wo51aBuT0&#10;jZ8CUhWqFuLA03Y5NVJKwsNqhUghFYiHWQq3uu1aq3EIwApUtRo0LpvJx1LReCRbyl08PPfZ5+9/&#10;/b0vfvTPvq7Vcg67maG9MVlKhIOSwORTkUohPjFamxwtz40XW3n/SNo3VQ5dWGltzxZispURhsNJ&#10;czSq31tMPTrovDqaenZp7PRqvFhxxHOWzrQ4uRalg/1SQusL9OaSxnLKvDElbcwER1sUz57MZhGO&#10;62m3uWrV22orxaik4FAsoi7mzIW0caSGt8tEOYNloi6QtSBn9HmHmnlqtMYXku5oyEaTKoZRcZwm&#10;GLZJIdede1e+/4PvfPzxh2+QWm3wkEGKJTwas8AxlfOEYrrRGTJf1xXqxtYYXml6Kw2yNkI0x4lC&#10;01Ifc9THXOmqoTWFR0uaZE1Hhb4ZTGq6MxLk/XTJG4gZ83U0kNRlmp5I0crKQ6SvL5w2BaIwBuhH&#10;W0KrQLOoNh/lQVRLMaEU4yoJLh7AJMbaKklrc+XliVwpxsg05tapIyzazkv1GJUV7UnOMlWVx2sw&#10;KAZb5dB4A+w1XImi02XfSAofzTPzzWA7RY3lmOW6NJn2TiY8GxVuo8zMJxz7LQjd3JXJ8Buq7lao&#10;WzPJx6sFAN/thdilEeHNyv3jSfnZWuH2dPT5av7pchZ4+mgh8ep08YPt8oc7lZfruZebZWhvtuwH&#10;hr75oF+Zr7qQBJ5Cg1d4tJJVVhC8Xq76eDH5YDGhbGC1mIQffTgd3u8G9iaCm21hczSw1vEvtsSl&#10;EWmuEZgsiyvd+GTON12Q2nGmnRS6adHv0sq4qRxmSjId41xx3k0jqiBpBqQmOEdeJvIRIun3hFiX&#10;SNj9lAe1GgCpfgYNsBhH2AjMwJCmoOBMyARPmgFYEO0dThXqNngxs+TDOBoeo/FiKiCg2zHgsA3a&#10;LcMGXY/dpnysDE2vfRvUNRYmUhGK8Khclh7Oq6uXAp1GRBSsAm/FCC3kbqXCE2dFWRtGWl1uHdA5&#10;HHB2WvFElGnWstNj7b31pctnto4v7t26cu7ujaOXT+88ufv/4+k/vBxX0/tctGfv3aG6InMOAEiA&#10;iAQJEABzzjlVkZVzjp1zzmH3jr3zzJ6oGWmSwsiWfCRb8jmyj5PirBkFy7Zkn3Pvf3Ffdt3ltd6F&#10;hWKRrEDg+Z4f8IUbj++en58r+EUrQxtwwkB4zIDgAGcpRt1RcqwkG0As6kUCkIq6RkClWcLAUDqW&#10;1gPT4e9iKJsSYhyYGqPMdkQfjUnBgP93f/pbf/s3f3H7xnloNvSGk3rd2zbrYNVlq+Ms/J4ooYLy&#10;MDpRcoIeejwTLtdZt3sInMMnGgarovrVTMhEhywexYJLFkI245IJD+gR75idPI3zoyh5Wo7ZPOyo&#10;GLS46LOkMh4qOlnFOOhdoyBOjyqUopv9VHUynW/Btnn+5o0Pv/ryX/7bP6r1yxsXFueOuvNH7d0L&#10;s6mMF/6iRjWCezR2J/wOo6j1nSCpbsXwZtSV8ulkTiVQowtNea0byyl2L3I6ryAxn71fiQRIG8Q4&#10;L26IBtBowBkX7cWYRyR13ZIyXQ9n4yTqHCKIcYEzyj6LIjkQxxk3NqL4rRKpT0tYgDXCP9mhfYty&#10;jPIejcSbKccQ7xpL+MyKR3WiUc3AZwbbZi3bqmWb1Uyjkq6XU2Xw0EKkWkyU8rFiLlouxAfbfAyq&#10;ko2WcuFKIQrBv5ALpZNiLOKNR30BgfC4rYhdZ7dojboxg3bcbFCbTTqcQK9dv/i9738F9S/+8Lfr&#10;jRLnpUJhKZmI5JLRVDgA5jvXLRVT/kyYqsS5vdnCtc3Oq5sbH9zZ/Oz54f07C7fvz9en+HTWvjEX&#10;fP/2zHefb33+aOXGxXK76cln7eWKK5W3M/5T4ZgmIJ3t1N3zXeZoM744xa0tB7ttqlTGZGWi22bz&#10;WUcgoIIkXs4jmYQ5lzTVilgipC9nsemu7CXHFdHiRs5Q+HAs5JhsBWIhG4Qmn1cvCKC6RmiNi+XA&#10;q/cf/eg3v//+By//9Z/8fn8mG00gUsiUzKJgqa22r9UW/OK4HBpNpLW5orUzyfWnlVjcFktY4hlL&#10;qmDM162Jgq7QcMTzxlBGHS/qim2kM+NLFdBoGkkVcMJ7FrQ0WrDFinYpqfdH1aTvTKaCJfJ2ihsS&#10;fRPFlEfm7RGREBkEwJoO0YU4V04JEQGNiMjqbH5zrtzKKWmJJ6xGwqbJylTCa2slmF6OX6yHp0py&#10;pyhP1sKzzfj5jSaEnW6ehZqryf2CuN6MrFSl3VZ4syJulX17Nf/FyeB2kbrQFu8sxG7MhC60+dvz&#10;0cuTgauT0r352K3pwS3752tJ2N6fUe72pffW0p/slt5fz7xaTT1biMKXH25mX+8UoN5ffzMJwHIK&#10;YAo+CwgGEAOUgaHA1mOSDoa3LsQGKwD2lOMZAO71g7emlLtz0WtTQYj8+03fQVfcrPNzRc9SjZuv&#10;eiezZF6yDlb2TzDTWXG1lphM+MsKNV0IAUnTfk81LrZyoW4h3spGMjIX4l0iZXdbxsN+DNqhQY8r&#10;xsm5LLhNb9WMKT4akOr1OAGpPtoWkTw8ZQ2JOOxLgstuHSUJI+rUmgzDEM48LqPHrQVCQTltIw7L&#10;uMups5rHHDbVAKnWUciYPtJazQQyYYawj7qtw/W8WE7zySDuZ00MqSc9esylRXGdmzRbscGdK3Bb&#10;h3UoFEAa1VA0zFRLyeluc3dl/mB1EZD67P71B7evgqV++OLevRv77VZUiWAINmZHxo47DPh8pnjI&#10;JtHDIXaYp04Vc5gcslCsWvY7SHRC9ppp9zhDaHFssC4sxFibQ4VAnkX06XQYztZvf/X53/3qr65f&#10;OcBdBjBfk+WUAxvBQaLdY073eCCEYcQEw5uEgMNqfceFDmHoKR+vDQUtHmJIkAysZMBFDSkZB4tQ&#10;gb2Cq4btLp9GiNgYQS2GTYx/zCfrKO84INWKvYX7x1z+MZRROUgVIzpMyAhGa2dXq4VmrDVXv3b/&#10;1u0njz/66svX3/pcCHPzO1PNtVJvp7662wHBRx1jARGVFAyCP+4aBRkqB5HBig8pAoKLTI4UY85W&#10;yjNX8c9VBR49nVGcs81ohEejApkODozER+rn21Ew2TCrCVKacoSICUhQHEykAv9SklCnk4zfZ3U6&#10;ztospwCvQOSs4i6nOT+lo+3D8PwQrZWICc5+Ouk1zOa4Tgw/EYtJUMlkMJOJFHPxUj4B23wmmkuH&#10;jm/rR4J8NOSDncSbSsUCuZRcyATzA42NVMuxfFZJxHyDSftj/kiI4zmUcFnsFoj/WqtJbTNrUNR8&#10;+/blb3396be/98Uv/uXP+rNdOShGY8F0KppPRXJRsRz3RXlHMeQ+XCze3u6+d2P1u68uf/Xi3Hc+&#10;vPTJuwfXr0/dvDe9d6FcqeFbi8GH5+s31tIvr089vjO5vRHpNjxTbbZYcoKf+sTTiaSuWcMi8mgx&#10;Zex3qJUlZW090p/2lwrAUEuz6gkG1JWCe2slno1bagWXxI/4ueGoYkxE7XBMsMyE0XgCRU8BQAGj&#10;yYQrGkYZCihs8XhGghFHNu/L5iMXLh5ubq1mcsFiWWhNBhh+NBw3J9P2UoVIpICepuWVYKtLZbK2&#10;epOKx228T+X1jVTrRDJjqE9i5ZYjmtX6Q8P5urM+hU+viM0eB8RMF92hhBWlTvKKCvK+kjayymgo&#10;a47lrbmaO551eJihgKiLKLZ4CHjqCPrwbJSvpMX5bm6uky2nfKxb3WuE1+ZKU7V4SvYFKJd54pTf&#10;ZSgEXLN5fy/NlUJYKeZpF8TthXJGdi20oxsz6WwYLcTcYd7aSHLr8PKyeNAOn+uE1nLUSoY4qHmv&#10;9uS7i/HzLe9KFjnf9e1UyZmoZSFmuzmjXGyy1zr8q63s46XBONQXq8kHfRnUEuT0eGL/j7byIKdA&#10;VeApxP/BNdYpGbgJ2R+EFOqYoZDxN5POizX2eNKAG13xZkcEmAJYb/fkS3X+Ust/UOG2CuRGgdws&#10;0xs1bztibUZshYChlyEzvEFCRsK4RkImkrStplDNGF8JMUmfK0g7437S77YyqNHvcZBOg4+0s4RF&#10;4jDWbVS8zgBjg+BPI0YKMRN2k8gSHIHQLitmVYscGlMoAtEATwGstNtgNZ0FubOYRrXqUxzlYEmb&#10;wzoMPAWBtVvOmvVnnVaAqQp1agbXVc1DnMvoxXTJAFGMemnHOO/SKqxF4W3VrD+u4IBjQKqHNEFB&#10;0DbbJwYjr1x6m/m0z2uOBHGWtndb5bleZ2914crB9oPrF57eu/bq2YOP33/y7uObYKndTpykNazX&#10;ZHUOIa5xdDAzgC6VRGXfeEzR8szpTNIeidq8nJpBRtOSu5Xm0oqLdI6DdLtQjcU6djyO1mRSmU1a&#10;v8/7f/yrf/EXf/4fVpd6YYUkcLXTNYozaowcd9Mq2qsHPwWY4h7IbVqvV+dynaHIUd6rgsMyGXMQ&#10;njOBiAWyv8urgqTvZFVuv5YU9bh3wqcYeEkbSdho74hXUPslnc35DY93AmWHiYDWSaldrJGX3TaX&#10;2kGoG710IMLIcf/hpXMffvnFv/g3//rf/Nmfenisu1RNdULeuIuAbI6Omk2nKdJgtQ+ls95SwZdP&#10;4HFWN52legl8u6tUY456Cm3EkZW6mBEMqPaEFxvmcA2N6FIhb0Jhwz53McYUIngh5GjEsVoIASxy&#10;yITbPsYyZg+hw5yjEEG0+m8QpNZuG4qHcJE05AenngEzvhXlTGHG4DG9JWAjAjJclh1lwVKXHSc8&#10;BEp6MIp00ZSboXGWITjaxVKYl3JBHY/S83NuKJHFBAaFbUxhEiEuJFHxIJtJ+rMpAQoSSiLCQ8Hj&#10;ig8OShu08yRqpl1mL+28devct779+nu/+fXPfvFbc8szPpENSEBqAZ6ZEPFCEL+9131yof/F/Y3f&#10;/ezWzz6+9pufXP30+Q6Ar1Hz1Dt0qmibWQpsrEVWe/zNnezDg9L1rfSVo/z8DB9VJlp1vJi388KZ&#10;SFwNYtjquONJdbOBTk16llfkpWUFLLWQsVfzWLdKpuPWRpmenRRX5sLz/WA+habi9kzaFY05PPSI&#10;EzvlIqCpf4fz6ZMZslj0AlIjIQSOHgwbIqjxcNRTKMXrjXIyFYHQlC/zpQaTKWDpgrPRZY/H2kOB&#10;Gleq7laDajZZJaAOBnWKoi7XsHBsvNZFZpYZynciGB8vtbBal6y0iWwFDadM2bI7U8Ld7Bl/SBPM&#10;mAMpPRceVTL6QhPP1/FYxsn5VUrQFFSsFKGFM1ziXYWU1G9mZjqZ5X6p34gLtDEVIhamMjOtdErx&#10;Rnw05dRD1J1K+ZaLgeWaNJlj61mmmKRWe6l23jdTl/dWSrtr5XQU2l6+GCTX6qGNqnRjsQCKulPh&#10;n26Ub/TDd+ai1/vS9ZnAjXnl2qx0fU6+Mi1NR4w3Z4OfXmh8clT5YDv3aD705M3I/buT4r2pAFAV&#10;kHq/F4DU/9FW7rP98odb6XffMPfJQhxweb3lv1hhAK/gofAI7BzmicGY1G7g8XziRjtwsyNdKLPX&#10;O4E3M1UPBlPdmolv5em9mu9cV96ocIt5Tyds60aRjXqgl6LKAWeKMZQEJEGbFUyd5Bxe27iA6cMs&#10;6nObOMTI41a3VeO2a0nUSBNWD2IAsPIeC+fWDzrt8kTIR4Go+kmXx2H2kyg8OSbR0QCl8G44A2Gf&#10;xAw8a5f8uFE75LCoBS8uCx7UMRGU3CCkLkRtMQzrVKdMuiEc07pRFWo7C07kw/QVcA4fAjzlUHU+&#10;xob9SC7OKoITmOvGtC63AcI+6jK8GQKgsdrGEfuwGxsTffagTFWr2ZXFmcuH21cPdx7euPj4zpXH&#10;96+9fHrn2f2rNy9vtaohFzrswcdl2cEwai/EZ5+6VuVSMUshM5jHMhrUC9wEjZwKEpqVSmixrLRT&#10;XEp2+xkr4phw40a7XY069A6rwWjQXLhw7jvf+XpqsunzYgJrSyVoXjRxAb3DPeQLmF3ECOBbFK00&#10;rbHZTqLoGY5Tx2JoNkekMy6COElxw6Cig6HbvCqQcKLsOMFrhCDE/HHEdbJUYyenAsWSJ55wUtwo&#10;nG6UV8VKJoSewFkLwdk5PxaMciRnztdDxUaiNV3fOTq4eP36e69fv//6Pa15JF0JihkqWhW8Mmp1&#10;jOi1J12YymB6x0Np83lvKoKWw2gn7qrLttk81c3gxZClnUB7WSIvGRspN+cadlmHnMbhiECJNAph&#10;pZ0L9EtCK+meyZELOQ+wWMTGBxeC/A6Bt7GEAdpLg/GU3TGKOMf8XjuDqUlkzG07C3k/zFlY52iQ&#10;MyqMPoCrYpyhEcabYdcJ1GGEQuzwYh38W502PeyjNgM4JmrX4Q4DhVmg4Cjk3FYAJVBV5vEAB37n&#10;ArbmBjP+Ko1SpFtPN8vRZjEGVc9HkkEuHwtkI0IhESjnww/uXfr2dz/91ve/+PHv/Wh1ezEWlxMJ&#10;qVUD+8a6BfnW7uTLKzOf31v85t2F33iy9Zuvjt6/u7Cznrh8rT69FJDi6ljOkEzpe01irc0eTgfO&#10;zynnl8L7G9F8zpxJmcoVlOVPhpO69gwzuxqYXuQLNTvk7mRGly/Z4LvlItpt0tvLsYP17MZyqlFl&#10;ZqfkSp6c6QUjikXwayXZiJNnfaKO5tU+yRhLEdAOJ9N0OIwlYm6e02WzdCBg4QWjX3RcvLy7sDi9&#10;tDz97e99mMqTII+RpKncILb2s/GUIZ7QZtKGWEQ/0wuEZD1LDXmZ4XwGKZVcsbghmlDlSoZS0+ZT&#10;3smWBwupFuruaocuNYlMGUkWHMGkmfSNMPJ4oooqWVMwr4fK1hAI/vG0UwlbI1G7IJi8rDGX4JNh&#10;Nh319RrphanS2mx1qZfPRmgvoZ1uJ5amC9V0UIIm0GOlzMOzKd9skplKksWgo5zxtKsCNM75sLtT&#10;8JeTnkbJv75UPr/d72YDtRA6nSDWy/x2hT/Xlo4avus9CN3hZ+uphyuxO/PBxxvJl3v55zvZ59v5&#10;51uZ14flzy/UX++XXq4NOqLe6PgAqQBTSP0fbg7uSn2yWwRF/fyg8no3995aajAWYDl1PPD/co27&#10;Uvdea/qAsLAFmMLjoKV3pkBOQ1cbfpDTC1UO6qjivdQU7y9mjmr+zRy1U/EetMQL/fBOQ1jKM0dT&#10;sd0ONHzD00m24LUEnSNZzrrZTszmpWaCLyhkOuCJ+ty4dSLAohDngaRuREdgRthBTCOkQ8O5zJhp&#10;3K4bEyhMpHHO7XRZtKhJrXhx3K7hcAsU77GRiB6zjcNr7WYI+IZggAlJLOk2YU4V2CuO6h2WCatx&#10;1GYaJVw6EBwPNp6WCeBpmLOHABluLWY96/Xo8ylvvRJUZLdWd9LuGHfhRgTTobgRatBl1TJsNZ8k&#10;3BMgv34eq9eK05Pti3vbd64O7vXfu3Xx1Yv77724++Dm+btXdzNxJh5yZRKEGzkFMYv0DFUr7KBH&#10;oF+VSdiAqsU0JtGjnO3tqQi5UVLmMnwj7Gmk/SJrcdrGrOZRm2WcIuxWk9ZmNZMkaXfawK44xuml&#10;DJRHFYw5eTiM/VqcHBFFsxywcowOymp9y4GeptiJXJkOxuz5skcOG/2KFmx0MN9QQJ9v+FzsmJsZ&#10;zDjs9gyFI9Za3RuJmNtvLo5BbjtGqp04i9AalDQxfpebtKC4wcOaqq1Yvhxt95qvPvzom9/5/t/8&#10;+m9/88e/YUM0XACjg2h9LpMoCCRjGh45oTecdnt0HlpPUep60VeOYvMl32yemc7Rk3kqK5km0+5K&#10;0DJdZmRyjEbOZKNUgHU69KMMZk7KdDXKzpb8RdGwUmK2q979tlIU7J20LxFAeI+OxbVO81mHfcSN&#10;64360zr12zbDabvhJGI+E+As5QTHIOMhwZmJebIhnHYMee1nE17LCTgy3IgRR02DLWIh3VaasHOE&#10;w08PnNRPOiXWBQcWNNQxkYqKNLTkYT+teD1AeoAmEBO4mY+L9Vy0U0nOtUtQvVq2nFRmW8WFbnl+&#10;sjg3VXz06Nq3vvPJ1z/48ue//5sz821BxPNJoRDn22nh3uHs+9dXXt+c/+xm77sPF37r2cbXT1Yf&#10;XG9du9mozzHhqklIjkmx0VxK9/Ra871LzXfPVS/OBRebVKfuFuWzSlyTKju94dFsE4sUjNkmkqqY&#10;B9co88ZEwRRL6pMpYyHnKKTscy3/wmSglMdLZTIec0BaKZe44+nuowkEaMX4VIxPA0ePHHJAmy8F&#10;nILPynMGjtEQxCjLaoIRpFoP3b17+dnTB89f3vujf/MTMWTkAsPZEhJKaKGyBVssrknEDLm0a3oy&#10;rIiWbBIPy+ZsCstk0Hjc4vWfzuSNsaRaCp6NpkxSWMNLE2JIC4q6vpfePl+Q43pGHHXzZ5SsOT9F&#10;ZVpIuukstfFEwZHKuRNpXApaZdlWzPCpCBPwIqkI32/mVvrVrbn6xky5X436SH0lKyz289ONDPBU&#10;wPUSpu6FyfWSuNlQajFXOoZUCmwi4ACkrkwl22UxojiyCWpjtjRfj7TjeC+Nn+tFV4vMVokGP73R&#10;k273A8/Xki83Uq+2Mu9upkFLoT7aL316WP3qYhN4ChIKuf75YvTFUuzhtDzI+CuJLw4qn+6VAKnv&#10;rSc+2Ey9WovDdwed/9cyL1cHBaIKVAWe3p6UYAuQfTgbe76cudWVnywkb3QlqMMic7kVuNWPPVjI&#10;XJsKH1T4jSx5cTK4kMBm48hsDN2qCXvN4E492JKQlYIwGXHXREs/7lkpiYt5Ya0RnSsFa1G2mfQn&#10;BExi7YRzwmWfYHCjwzLuNI+4rOOYadShG2YxE084QU4ZzOpxGEmnCYwVjnPMrGIxM+U0QLFuM2IZ&#10;dZrH3Ha9WTMaCngVgQ34cHgrwChsAalAamAuJHqa1AJSaVTlJ40Sa3XbR5yWM8RgzLjK67NSrJlg&#10;jHZU5WbMABSzU416zKQXwdwGi+ks8BR3jYPDMpStWEj3Os2d9eWj7dV7188/vHvp2eNbz5/efHzn&#10;0rVza8WMLxnBpzuhcs4DclnKYZmkMxoyFdJYNuGU+ImYoMsEjJ2Ia6ckLye5lby/EXLnJddgPh0L&#10;8HTMbp3AcavdBrpqdRN4NB5zuxx+HqKqgSYnKHYwCx/NjHKsKuAbLLgfkRHWo3Y4TgNSvZIhXiRC&#10;GbQ65VdSNijKN07y44jnNOgq7LiZYZwebnWlufmYhzgD5eXGfX51qUyL4DH0qJtTuVk9kNRkG7fa&#10;B8s+I65xOeKhOOfa5tKjx09/87d+9vf/8I+ffvaRpLCsz0kGHPFyoNnLEZRJo30H2iQnNhjF68LG&#10;MnGylffNVgIFyV4OIoWQsxhGguR4JeosR52lmCspOf2UQfaiHqcObCPsRYIefYLRlgXDTALbLLJL&#10;SU9bRlbLgfmKlAk4Iz4b7hixms54cING9ZZRP2TUnYJjxmYY8pImt32McI5JwoASpGtC4s1u2xlg&#10;8Ymg3xMJ0ImgLxUWMtFAPqGU0uFKNlrNDfpLATSrmXC7BCdeYrKSbuRj7VJ2qlGarBdb5XSzlIKX&#10;BBg3T9jhcAwwWNTPAHazIRFSZy0dTQf5TMSbSfoh+H/6xXvf+eGXv/P7P2y1s5zHKDPmvIJd3Wh+&#10;em/783vrX91f/sGT5R8+Wfri5tQXD2fvXK22pslg2eBNj/HJ4VBybKbu/urx4seX25/f6N3eyhwu&#10;h7MZI/A0WUOVgiVeRxuLvkKXiJctckKVLFkyFVsko0tlzdGYPp91yL5R4OncVGCwHqpikBUTJH1o&#10;dVlely3Q2RLjFaEpVsMWyoWPUaSW9ujgn0WTahzygussIDWTZ65cWzt/fuvrrz998e79P/6THxdq&#10;lBxT56vI7LKULTuiCV0wNJZKW/JpT1C0B0WnIthkwRgKWqSAPhaz4p4T1Ya7PUkmMybGN+QVJnhJ&#10;bXediGWtmSraX5YbM7wYN8hpi5AyZbueVMPRXfGX2p5yk15YTrO8Jh7HwkFnNkZnYxy0t9mof7KW&#10;Xp1ubE7Xt2fra71CXERDPudkNbLYyUUYW5p3gLvNhPGNPL/ZkDo5upSjO61gXEb7tVA1xVWzXFi2&#10;Z2J4PkRMZX2dBLFa9++0xEsz0a0Cea7BPltNvNpIf7iTh3T/8U72o70c5HcQzw82siChgztOyzHY&#10;wiMgoR9sZACsg/3V5Kdv/BQKYPp8KfxgetBTdUDn1fSr9dxx2D+eUxXYCnIK+++u5Z8tpR/MRAGs&#10;rzaL19rixYZwUGIHM/m3FQj+UADWK5OhtTQBVD1oiJf70e2Kf73AbxRE4MV8igLFXi3wizm26DOl&#10;Wf1aI9zPCymfQ8B1PlzrQcZR6+DWPO0xsZRF4Qe3++EEA6R6cRtYKuuyUYgZqIoYVTJHcG6712Wn&#10;ESNh01KIEajqsqtt+jHDxNmI6AvwFEs6UbsGkAp532IYAZ4iNhXtAcG0YPYzYRGNKzhsCXTc6Rh2&#10;ICOgVA7XGOmz2gn1uPHk8RpWTo8Jo60OtwGwQnlMDKFxwZOtwzRpq5Tz89NT+1tr53dXQVEBqU8f&#10;3Xz25MaTu5evX9xIxZnB6njEWSWgbdXIdpUMy9qoYvRSI8mIXeTGkpB549hqxT8X9WwXpbWiWJXR&#10;VpzLKgRmHbGZhzEXHPAWnEBKleL+/v7R0dHFCwfFfMhhO4MgJzH8dCBohJNFkS04OhSR7FPNcIA3&#10;o+hZFB9N5mlfyOINGVuLkXyb5UJaf8TkJE55JR0raghuFPalsGX3oLGwmIBTAAw6IOmVoAkkJpnD&#10;Y2k349cP5g1ANXZU6/YYKNboC9gJSleuJja31168fPVbP/75P//z/3r67KHbbXETJhuuKraircls&#10;PMEPFqC1jryZ53vIiY7ynCkdxiNeayaAxrzWmOAIUNoAqWKcp6ACtLqYpMKCU2KcQa87yGAyaQ2R&#10;hhjobcA6GXb2FEfLb4LtUpquy45iwNZIMjQ2hiNj8GnqNe+4EPXgko5T7UG1oKsO4xmn6bTVdIok&#10;1G5sDD5rCpsQOeMJUMtGITqAZikJGC1nIsDTYioEO8BWICzswDYbE5OKLxnyR2QhqohQYckv+zkv&#10;5SKcZsSsRi061KKxacdha1GPvjkcSUhPiGUcktH160dff/fT7/7gi9/7/R926hGZ0c9WhGvr1RcX&#10;pj++uQSK+vnNma/u9L7/ZP77T5feu9k62IkUGrZI3ejPj4cLmkRKtTcfAEX9+s3FgVu7hX6TisS1&#10;ibIzVHbIJZuUNddmvJUpJlmCTD0SzRgLNbTeIvJFJJkytxoUgZ1oVZi1xUQiifgC2mKFlYLmcAyD&#10;LA8Vz+AEMwZNLpSgmFHXCOoaY2iDh9Dg7gmPB5rxMZrW+ARLoRTY3Jz/4Q+/fv/DR//qj38USVlD&#10;KU2rR9U6eKHmzFcdtaYrmbakU7gcGPRDBsONReFwNCYTiBjQuIkT6ZxlZSvc7rO8OC7IesY/Yce/&#10;EYhqQ2ljLG+uT3urPb7QYQCp/qQ+3UBLUyQgtdSg8iW6UBgsxN2sioO5Y5rJTIhLKOx0s7A0VV2b&#10;quzO1vfn68UIQyETtZS/HOMSrL0ZdvWj7q0se1QX99rKbE2olv2T3cTyXKlbCcMhGGD1PDUh83oR&#10;G68q2FSKWK/5Z5Ou5az7oMKcqw0mmgJQfrSV+2g78/l+8cOt9Gd7hdfb2Y82s2CgQFVI9FBA2/c3&#10;kvCcLw/LH4LPrsU/2ct/ea4yePBNv1Qg78u15IP50NPl5LtrWQDooNv/bPDpfOThtPJkLvpsIf5g&#10;JgzfejyfeLGSvdFVbk2F9gr0pXZgv+y9PTuY5x9cdSdH7xbZhYgTdPVSRznXlg/q0l5VOt+ObRSE&#10;mYQb/HqzJmzVpfkcs1jy97NsL8dnRWdSRGISZC9zOOCGkwTUg+ccnMfqsqoAlFAihUT8pOBBB2P/&#10;7WbKYYn4WPgSqArSCoc0GCvh0KLmcbdVR2G2AEtxBOKlURw1gMKYjcNm4wjiGFxRJVwa0EwMOcuR&#10;etnvwLGJY57anIOBp1b3BMaYTG6VGVcbsHEroUcYi4My661jOsMQgWs5UidwZjeq4Tm0Vi3OzU4f&#10;7W5eOti4c+P8gzsXH967OtjeunDj0mYk5hFkK+dXxWLmcFBdyNhTMYvkU7nRt3l2zEcPZ4KWdso1&#10;mcSrgnUmTu40wjUF66a9EBDhOLFbzooBwhcgaI5YXl36wQ9+8Bf/5c//5q//y9bGNHgf4jpNecc5&#10;nzqT8cRjqJ/TuZynJZ+FIzUcp+d4I0FPkH4NHzbFywRQVck4631ZilqPkerA3/F4R/2KHqDs82si&#10;UfvTZzssNx4KW4MRhxi0hOIII2hRz2AoGug5iqk8lFaUrQxvCMjU5SvnP/zgk5/+5Hf/3//1/xwd&#10;7iJ2g9U2bnYMe1hTf7okiW74nwNVx9Xf0BregdcSuDoZIcdOn7Bp3/aT5jTEOM4uMqaI6AgLVijQ&#10;CM6thW8VIvybwdmuoow1Qlg36m7Ljn7IPR8jpgLWtmhMu0eBqu00k5KcDsM7Xo/RDgA1n7UbzzpN&#10;Q27rqECZ4K0Ix4jbMeSyn8FspxHL28BfkdGdQIzjiHnCYRyzG8Ydxgm7WWU1qCz6CZN2zGZUw9Y6&#10;eILaaVKZ1GehcYZHDOoRvWrYqBmFR3Rjp7Sjb+tH39GNvK06c8I4fuq4HPpROP443IJZJki3+frN&#10;cxD8v/+jL37xu9+7cjhzeaP6/tW59y73H+83nu43720U74Ld7OXfO1/+/ouVTx7099aVQsWcrJki&#10;JV0ko2rV0bsH+XcvtW6tJq8uJ1b6AXDP3qIcLjmkvA2XR6WUOZaz5SuuUEQLSb/RJGp1d6mMePkz&#10;2bQ1k7BFg/pcEpmfCQHacGKwknOxROfztIce84kGn2TkBN2go7JkkKMIRox5GJ2bUKOucRQZgYzD&#10;srpYDK81lOnZ/I0b537yk+9/8tmLP/zj3yi3yGbfU2mhpYazM83EMvpwTFWtw5tTLteZ3lR4dSW7&#10;vpaTJC3DDseT1oA8Xqm7UgXzwlqwWPXE02ihxviCWl4Zl+LaWH5wlz9WdgJSAxkLF1WnGy5oNjqz&#10;QiKHVqockLpVEyZr8kIrvthOdwqRdNDbKaeWe7Wd6cbWVHlnpjLXSDDOiQjvTPvRvN8xk/QsJt3b&#10;Kc9RxbfdFJaacqchJ+JUpxZLhclq1l9KgfCifnykHsbyXkMvge+1AqB+D1Yy7+1WXm1lwUk/2ckB&#10;TL86qnxxUPp0Nw/0/OKo/Hqn8PH2YB/Q+flhCXaeLYbARj/afMPcN5AFwgJbIf6/6eSffm8z89F+&#10;CSx1MBH19GCOlSeL0Qd9+VqdvdH03e8p9/pB+BbE/xvtwOXGYJHqm73wfpldS+GbWRJgugbEjLv2&#10;i9zFxoCzN/rRq1Ph9Qy5nmNBw/thbLU4GJ4ASF2rCnNZei7vnc5xG914PUHHfPYAayZdA4VkaSuC&#10;qp12Fe7UAkx9pB1Y6XVbkjIX9nlAS91mPYPYQl46QOFeHAF1BaSSToPbpobnA2H9pCss8IqPpnCb&#10;GzPAW5kMZ9UT71hMo1bjiNM24rQPDahqHwakMqTe7ZowWU7pTe9YXeN6x1kTOk4IDlpEEMqAe+0u&#10;1urwGAadqFA1jqkFxiT5bDxr53m8US/PzvR3N1bO7azcvLoPMH3y8Mbj+1fu3zy6dLgsKkg4hbG+&#10;sUzO4WVPSb7hmKL3MWOKaGCIs6mgOeZTzRbpVsjeT5IV0bpelXspNuO1ipiqEKVpXFMqhyFl213m&#10;xeWFn/zWj3/113/161/+RW+y6ETPuqmR49wmyuZIxIk4TrG0mkBHcNeoz2sEz/DQE07XkBCyyElH&#10;ZVIMZdBshab9KkCqzfUW4jnFBTScqPZwIzQ3zrBjyysZON2koJXzab2CEc47nB0DpHposxAglJCb&#10;hhMt6WK8Wq8Pu3b90heff+v3fvcP/tc//8/5uf5gChGbCmI+6p4olxRFIjSqd8beXE6F+E8zVpoy&#10;yqJbNXxifOjE2JkTevVplhz0gYsq7myCSYaIAGehURVqOutzm2I8lvG7ykF3P83Nptl+jKz6rL2g&#10;uy2YG7yhSGuSxETSa8oGMUT/jp80QvKLiphV85Zl4oRMmdoZX8Jnl2ldtyikFdRPqFDDN0hoQfHx&#10;E4aJM0btsE51Rj1+RqceVo2dHh85rVOPToyeebOQABbw06wHYovVYdaaNcP6sbcNo9+wqE469WdR&#10;/Rm7+h0oVHuaQ1SY/hRlG5FIY5CxhFhrWnJXk75WIbKxMgVI/errj7//G5//5Dc/e3Rt+eG5zpO9&#10;+sPNwvFNhrvrhUe75ZdHlQ8vN15eqt7dz5xbC/e7nnzRXKzYsnnj+pJ8/0L12ZXO9Z3iwVqyWiUi&#10;GUtrSQkWECFuUhKWSMImi6pqHiulbKWsrVV1Ly9IsbA6FtJWi1g574ooukzSWa+wmbRbFHTZjLtU&#10;pMAfCfwM71UpinVwWYcZ9XBqVjLJUczhGqyM6PKowEwDii0gO8JRdzrLtruJDz548uMff++zz1/8&#10;7i++6vT5StvZX2SLdUeuYs+WbbmKVQyNUN7Tfkm1sBgDjPqEMa9vxOs7m0iZJ/tco41H4hOx5GAF&#10;gWwRn5xVWj1RCKmUpD4Q00hJvZjUs0FVqOgEqsL+zHqsOeWLp53FAlXIkIUkMdsMdzP85lS+nhQB&#10;qf1Gvl/PbfVqu9O13dnqer+oMFafS5Ngra0gtppjtnKejQQGurecp5oJvFHyl4tiv52+sDO92s8O&#10;Rk9lyW6WXqkGbq2W99vK7aXsi+36i43Sh7vVT/dAOTPvryUApq+306/Woh/vpN/dSDxfjT5diT1b&#10;jX/nSuvT/QLUB5up42umL5YjwNaXK1Hw2Y/38+9vp1/vl6CApy83UqCl72/lPj2svruefrYQfTIX&#10;fjwbvDspvLuSBF0FV73TDVwoszc70kGOOl/xrsbRjQx+UPIuR9GNuHsvS1+q+/dy5EGBPl/zQV3v&#10;Rc41AlenYrfm8xen4vud8GEvttMOHk6n5gv8bIFvJTzNJFWJevIRTyZKl7MBjrFFY7wTGdxbR60T&#10;TuMoh5t8pJVGdFGBzEUEH+7ELQY/gQW9rMR6AKk0asOsWi9uUziUsA10FdQ1rvglL8GSduCpC9Vp&#10;dadNplG32wRf2q2jEHEgivpZc4C3gaVqNScQdEJvGiy3acffzEjiVqOkAcqCThjsI4hHP7i0iml5&#10;1izztpDgxDGtonDNRmVpcR6QCsH/9vXDx/cvv3x+++XTW0/uXLywvxgJ45k85RXG4gljWBlPh/VB&#10;XiXSY2HRGPRqWxmiKOm3Gv6dprSU5xdyfJSYCOOqxbKS8NrifkciiAckF8U5MNKxvrny85/+7K//&#10;83/+q//8f6eTIuR6VtQdnxRQQEDOpw8GHajzNICVwke9tFrw6qF8vDaXg9SI+mVDKO5g/WqMOsMI&#10;Khc37AvrfYreRZ3B6eFQ1On16yAUEtS4yzPqYTSwRfAzYDAAREHEcbeK47QUOyYF7eGo9+Gju9/8&#10;6jt/8C//+H/+0z+nkhG7RQtIdWEqjjXFY4zHrfe4jIrooUkr6Kob0/u8zqBMQVYYHT4xMfbWmTMn&#10;oGCHo62xMBXwO8ISxuJah/4049TGfa4IZS3J+FSSaSqu6TjTVohemJxSsKZgqQu2BDG4iZ8MODD9&#10;2wKuK0bofIjADe8Q+re6CRrCX0VxCI7TU3k+E3BGOZPHeorDxhXecgJkU68ZAZgatKN63YRGPWo0&#10;qF0ua6mU6rbK9Uq2mI1EgzyFW8yaIYdhhLSOcI4R0a0O0cYYa0ry1oKE1qNkVrC1ElQt4mrGicWa&#10;tNGN7s2kD+ZLnYKyNFN9+PD6l9/88Lvf/eT3f/ubN/Y7d7fLDzay91ZTV2bCN5czVxYStzeykOtf&#10;XWzc38leXY/d2s1tzwZqeVu15KhXsDvX27eOalCXD8pL8+FAVM+EtVzMFK16QhkkmnTmM1gljS53&#10;hYQw0a8SlbS116YVYTgVMzarRC5lE7wjsbB5sitFI/ZGxVvKe6anFElQl/J4WDFlM3gijdO8GvWM&#10;cLKVV5y+IILRGsyjImi1HTnlJsYBqbkC35vOfv75ez/96Q9++KMv/vD/+F6tTVU7CFC11cfBPQGp&#10;zSnaTZ8IJbRzy8FCCW112EjMoIQ0NHsqV3C2J0lAajpniidNAVmdKbgHS/IVUDmiDSWNUOG02c2f&#10;8kV1oZwdipXVzSmh1vJWygy0B8mQfbIi9EuB7W5qp5dvZeRs2DfVyBXi0lK7ADyFWupkKgmecYwl&#10;OPNMkpqPY2B5u1mgEnthMrTaCHSKQi0vlpL80mQG2the0X+wkK3H0Csrhbk0tVn179WFu3PpR0uZ&#10;9zdLgwumK4lXS9H312JPZgNP5qX3thIf7uWerkTe28t/tF8EYoKKgqjCFrT0s4PisZkCXiHyf7ib&#10;hQKYPhnMPhV6tTWYUPVOL3Ct5YXtq9XUR1v599fTL5ZisP98EbaZ54N1U+Sni6nDPA3o3C8yaykX&#10;mClQ9XI9ADwFe/3fPQEutfzn6oO5VG7OJAZLpbbDR1OxtUbgsJfYnYzN5fmpNL3cCHUy7GTen5Fd&#10;IBqKH/VxjpBC04wdQ7QeVI/bNR6nBpDK4+awz52L+GMiTTlMAYYApAZoEpCKWnRej1McLFRlxc1j&#10;bos67KcjAVYRaS/tINxGALTNPmG3qzFsMCO1zTKCOEe8nMnLmGiPjsQ1EEuttmEnMm4wn8Y82lCM&#10;FcMkRugHa9ajKr3ltA2ZQFwqm/UsTxvTEVJkLfDOIZlvNmoQ/Pc2Vy/srQFSH9y58OzJjeePbzy8&#10;ee7c9hzE8FyWaDbZaFgbCozWs2iYVycDlqWpWD1NZnyabsyxXmD2G1JbwRoyNpPlakFXVcEqIRwk&#10;q14UYlHSRehJ2rl/sP37v/O7f/c3f/MPv/rLZNyPukac7tMUr3VRY078LFA1nWcwfFgQTPGwMxnG&#10;UoqjGPMU43gu7k5HMclvkGWLFDRjnjMW5ATJjwlRY6Lk7i1E8zV2ciaaK3mBp+AobhLcdthNqmGH&#10;4XU0a+B9GPzT/D4bIFuSDeEYEpDJZ88fffvr7//rP/63/+t//hPvpSA6G7VDdsvZaIhgKZNO/TY0&#10;hwxuFjl00LmNcTIeK0mYDbozTqd2fPykSn12ZOxtjeqkXnvaahniWIvHrUYsw7zHEhWIuEDU4/5q&#10;hAq51WnWmKENUVRVYK2zSWYmQS9m+XbUU1RcHCi56VSYMZUjZDPBcPbTimtkpSxAy71VF+PE6ACv&#10;cVpyqwRC5ad0qQh+giFREndAEYTD7bbxvKeUTwzWhS6nEhGfwKCMy+Q0DuO2MZm2ZWS8KCOTCc9y&#10;1b/dDR1MRcEIjvrxc9OJ8/3Yfid4dSEDddgPXZiLXZyPH80m1zqpYsL36MGVr7768Ic//PIPfu/b&#10;Dy7NXlpI3FiIPljPXJ2N3VzO3tsq398uP9kvPz+qPDlXfXxUebhfubdfvr5X2JiXZyb5m1dal/ZL&#10;vRafSdoDQb0QtzARAxM1yVk0kR9MI90oUbUkUo5YcpK2FDOuTPtWFwKTbU8sqEpFDeUskk87Rd9Y&#10;NoulU1gkbIuGLP3JQL3syaUc2YSzUqRyeQ/EDV60gJ96WL2gIJTf7HAPk6waoo2oOBjeFAiiU9P5&#10;zz579cMffv3jn3zr9//gm6G4HngKVM3XLNUGVm24eXHc6TqRK6PTi+LmTiIU0eYKWEDSUtSp6Wmx&#10;XHEtLYfCYR3LDpuMJwjPmUTKlszZYwlTp+8bTAFTQuS4ng+rUlV3KGULxm3BqLVW5XJJLBG0TlX4&#10;1W5sqRHZ76UvLzfXpkoJhW1WUwHONVNPbkwVtvqluVaiWZA9tuEUa1zIMlslbjtPrkRsy1Hnfn1g&#10;K7MVYaEd3Zkvd3NCI0HOlP1rHaUVR6qKbbnEr5X5hQyxlvYsRh3nKyxg7qPN7LvL0XuT3od9/7NF&#10;5ely8MG8fL3HP14dWOrDuSAw8Ziqx7r6+WHpeAv1/lb2waxyqycATx8vRZ+tJl6upT5+cx3g6VL0&#10;4bQMMAULhnqxGH25NBgd8Giwtkrsbi/0eD5xpek/qngvNoStDLGbp86VuZuTwZsd5VpTuDsdvjkZ&#10;uNwe9PGCNmM941nJeGq8fqMqNoOOit80kyZn0vRGXd5shecKwnTB30gyuaAHqBr0ozxlZUgz6TbB&#10;4U2hBpd1nES0pFM16P4dD8QDDEioSOMKx3gJF+N2WLRjiaBP5vFSzB9kEZFyUogxExUUkQz43IOZ&#10;/XC9Rj9Yvt+J6iy2CZN5BMVUEPYJXCsKiOB3wg5O6EBUzbYRkrG8mS3FYradVevestiHHegoxZo9&#10;1KDrFYhtNkbzpCEcIOORQKtZX1tZPdzZvHSwdffa4f3b5x8/vArB/96Vg6O1fkR0SF4NHN6lrEMg&#10;TyZFtYgPJwM2n3t0sSH3k+61ArWVo2ZDyHJW2G7EK4KjG6eWKvJ0SQhx+qDP7KW04RAeDXtvXrv4&#10;i5/97Jd//ue/+qv/lIr5CWIwJaDXOxjMakdPDyw1oG/3QtEoQuFDUcGcDzrKQayTYmpxT0ZxcsQo&#10;S46FIzbGO4F6TkHq90cMsQIWTDtZWRdMILWOQnuNcB5h7nHco8Y9Gr9o9/osoPNuzDBYScFypl4P&#10;BCQ9ZH+OR1+9evm97/7wT//kz/7h7/+WYVyYQ4/a1aCcgEXUOka59PDBWbVD5ol3XOYxYFQqwmFO&#10;lc0y5nBoCMJmsWpNlgm7ddxhGzMDUnmL2XQaQ9Q0YXHZBrPlRvx4QfHQppMFwR5CRmOYWrKcrfjs&#10;0PCAt0LDE+ct4J5u/TdCpC7FW+GP9TvPgpk2A46pIFIXTQl8dCHnb0ZIGdf63WoKHQ+KzhOJqBQN&#10;+dIJuVJMtOq5TrNQzkfgQOEpO4Xq7LpTLKIqhKm5Wni5Gd2dzhz1k5fnUsDNy/OJi9PxSzOxK3Op&#10;K3MJUJv9hgjbi73Qlbn4YVfeafh3O0ovzeVD1POHV0FRv//9z37x869uH02dn4/fXk5dmVauTMfu&#10;blRurhXvbBQf7hTubmTubhce7FXvbhYfHzZuH1TnO76pNjc/o0B4L+bc6QwaStiZkIGP25U8LmUw&#10;OWZLptCppu/2uVY7g83VqckSWi/YZ/tcu4WnE4ZK3tFtUIkQxIRvxCMWLz8RT6OcdzSTcWbTtk6D&#10;7jaZStEDTX0mQx1Pij4YMUJpMHIcI0cpTsOLpniagaPBLznKtfDXX7/++c9/8Cd/+nuA1P58YHFD&#10;nJyj0iXDZJ9JZwfTpiyvp48uF89fy/fn6K3deDCsFQOaSsWTSJgjUV2jSXLcWUFQAVJZZkwQRpNp&#10;C3yr0aKLZTwcN/PyWKqESBG9HDWFY45Q0BLgNVHJvNIL7cylZsri0UJ5tSxfXW7sLzWjAapajiMO&#10;TS0lLnezmzOlmUYsGfLwblVBtE4niIvdyGaO2s56wFIPat6dqm+rHT63WDq3VO1mBqF4uRa4slrc&#10;6YU6cVcv7ZHR0w3pzWJTDR844KO5KPjj0znlyax8f4q/0aIeLUigqC83EgOeLoSAjK9WkxD2Aanf&#10;vFADmMIORP4BYY9KH+7kH82H7s5IEPkH8wGuxB/Nh9/MoxoF2n60lRv0B1hJvLscfzIbBKq+WIq/&#10;uzIYCwA8fbmauz8bvdoKXGqK4KqXW4F7M7H7s4OOVlC3pqTzFfpKx3+9Lx1W2dW0qyXoq17NUprc&#10;qPim30ygtVOXl7JskTUs5rxpVt+KempRsleUSlE25HOyLh2FaSQOy8UEMBfWbQz50CCPUE4tj1v9&#10;5KBDlcTRNOakMJtZN55NKpLXDUhNiUQ+5EtIbCzAsKQNeGqzjzixCaPlrN541oFo36ySMgKnsRsf&#10;LHpM0SbMpYZ8jeEat0dndYwZLGdRt9qGjsEjLjjesMFYT5a3uHCVCxkTWXNCwVy2YTDoSFCsliub&#10;6xsXDnavntu9f+Pck3uXnj689vDupdsXd/eWumHOklasIA2hwHjQN+J1vZMNOrzuER4f7eTonU7g&#10;sCmup4mVOLGSE2uiu+xzdsIEIHWuKuXD0LoYZa+xUw2lIvzdaxf+8Pd+7x9//ev/+uu/yiREHM4C&#10;13CANxPoSDiM0JyG8WkKVTYec6aijoxkqcdcjRBaEm2NGN5IUpUUmY27U9D2J1Gn620XdUpJWAIJ&#10;I8oMcYqel40EqwkomCAhctDFcCarfQj+XoY2uFCN1aR+M5XdSUm0ZLJun2jKZJT333/15Rdf/7s/&#10;+4//+T/9e4oa3AMEGvpom9sxrhv/hll90qYZchlHvJjBoTltV58SKAtLmFyImucQBNEBVYGtVvOw&#10;Qf+OxXbG5jir0b+t0r5tNo9ZLCrErsNsKsxw2uscVrCxdsg1n+Y7srsbIuaz3qWcbzJBJ3zmlOTk&#10;bEMQ+KBV7sQpzvpO1meaTzFVzjQdw/Osfj7NLRVEiOkQ+DIRgvWoT0y1SzNTlYWZRr9bKmeDIdED&#10;xxZhH4cfJhL6ShhSvLLeCh30kxdmU5cXshdnUpfnMlfnspdnkxd6iaPJ8Plu9Hw3fGU6cWe5cHUm&#10;eXUmfmsld2+jdHs1v9dW1urKYj2+MlP74L0HQNVf/OxbT64uX1xMg5/eWIjfXM7fWi1fWczdWMne&#10;X8+8Otf45M7irY3ClYXk5cXk+dX0+mKs3mSiSXs0aun3gs2Grz0pe3xqMYlBeaPWSM6lRCxKQFtM&#10;OLJhYz5mkHyno5GxZtvVm6arFWe9hJbT9vlJX1gY5+gzfkUfzaB+RR2O6ssVdHlRnp8OTLa83aYY&#10;D6MudBTHJnD3BE1rIOBAzOEgzkQRkFawV5LVVxvRL754/8c//s7Pfv6df/XH313bjC6s8NWmozXp&#10;ypdsqYy12uQyRSSYGInlhtd3hBt3qtWaK5dzNmpENKwOKiOz077jxQWSMYckqEX/cDA0sbOVDocN&#10;0GAIsjoY0ycLjlzJ7Zc06ZSLo8bDIny01qxk2uxHFqrywXT+ylxpfyq7M1+LB9lCIUIQFom1z9Tj&#10;q/18PS/6WVNYGHTN68Xce3V5t+TdLbKgclDnmwH41Pa60V6Gmc5xM1kWSLrdVS4sZM7NZzenopNZ&#10;spclFosUNIrX+qG7c4PJ+p4thl6txF6tRCDRf7CZer4SByYCGQeTT4NdLsffXY293s19cVQGpEL8&#10;H2z38+9tpT7Yzn16rvrhXvG97dyz9RTsAGHf28wcd8mCV8G7fbgxKADr84XIBxvZ99bS96dD765l&#10;H83Fnyyl7s1EDivMWgyByH+3F7k9GbrVlS/X+HNF8lKDOVej7swPBnfBr3ppKnRzPnmlH11OE9f7&#10;sSuT4Wu96F7Nf6ETPmwpl6ZTh5PxzXoQTozpvFSL0qUQFWSsMosItBPsIcA64Zz04ga3bYJE9AKF&#10;+DzwLQ+FOnDERqDWeNgvslhGoXhUl5bYhMTEJNrl1IJ+OpxjgEhgpQ1RuzxmvXlksIyKdXiweAY2&#10;bkVGzY5hp1sFAR9iPvDU7tbAgw5CTXJGD2+ivCYHKCE+GE5qt572UYZazkc6x2m3KR6Ru+3O+urG&#10;xcM9sNQ71/Yf3bkASH10++K1w40NyCYBRzNHhcSJTMKcjpsLGQQyOIGdlQVjJY0v19ijjrhX4rby&#10;3GyS32gkelGmG/HM5v1zNTkhmkO8ISbY+rVIJaXcvXL0J3/wL/75H//+v/3DL5NRH+kaCwdstHMk&#10;KaEhETL1mBK2i7IxFXdGJH0haG1EkJpkncuy7TjRSpH5qKtbDySjaFAx2x0naO9Isy9KMQPhG/OF&#10;TbxkZoXBKrPQtBTygVo17Pc5nI5RljFbTCN2k86gHrOZhxlKE4s7OZ++0ym8ePHs448++8u/+OUf&#10;/9Ef+HwE6TZTuNntUGG2ccwyBkg1jr0FMMWNowplYx1ql/EMi+sBuIhjwmIdY1gHgmqdthGL8SRD&#10;662Os1rTSatTJUV4gkJcbtvgyqxt2G08WQ1jEGiWc76ZOJljdC0FmUvSZb9VJsYKEZeAjVTD7oqM&#10;QsbHtSeqClZgjSlc1ZARxTHUEO0dxQnn0XTJF1fsDD5yYnm2MdXM5mI+OLYg+CC6kx7L2ZjXOpXz&#10;r3diu734INf3opfm4ud7ofO9MJD0Yj95vhc9NxU5hOzfHiD1Ui9xZTp1cSoOO6AGV2Yz15cKIAvn&#10;+4mDfqogu/Nx8fKFnS8/e+8XP/v2zf2pwQncD8O73QCkrleuLRce7dXvbeZvr2Uuzsf2JuVnh907&#10;m5Vre+Vz+8Vw1CgEJtIJx856rlwg19bzcszBhy1S2h3MuAJxWyTllGWd4B2pZrBOxeNxnWCobxTK&#10;zkTOLAaGg/JYLmnZXAwXk9ZMytqZlYW4RYjpB1OTxA0zM4FKEc+n0MEMKZwOQhCNqzNxcnW5mEwO&#10;utYrEWRwR5IdjG52k+psTtzeXoTg/4vf/cFPf/pRZ4qZW+JyJWMkPpHMGLJlR3faH07p4wVVpjKR&#10;LI4urDI7e7Fzh8WtjSTl+UYoOJpJG2jmnXTakYzZAn6V6B8JCCOlvCsSMYdCxoCsbnXYcMKYL6Je&#10;fiwcssIZAsc9RLl63N3J0PPV4Ho7dW6meHGxvtBKpcNcu5nNpiUAQS0rTdajqTApcINFHwer8oGe&#10;FNjdqm+7wFxsiTemQheagaN2cKep7E3F5/Letbpc4PXVgGWzrSzUxJV2sJUnF9vCQo1fqTDrRfLG&#10;jPJqK/tqMzkA5W7288PCe+sJMNDBLf69IhTsw7cGg01XY7AFmH60nfnsoDiI/0el1weFwfXWrexn&#10;52uvD8uwD5EfXgWPvAJpXQiC3sILQVdBVB9Oy88XYw+nB/f9H8yEny4mwEafLqdv9JRLdf7xYhIi&#10;//WWeHtSudEWBh0DFgZzXz1cil9s+e/Dk1ezz7eqd+ZTg5WppiNXO/K5Kn+zFz7fEG/24xfbofPt&#10;0H5DydLaMDoSI/WNKNNKCe18MMS7wFIlrwOzjRKIiiHNPONkSTtN2HkS82A2t9Mq+pig5PVz7sGI&#10;AJcxF+TzUeHNEFUdnLQYOgE2irg0Zvu41anWGs86XTrMbXB5DA7XhMZyykXqBn2nnOOMgLyZ+cmI&#10;4GoLNgYwdbN6Ozbq9Ey4KY3e/DaEXxIdT4YICP4uuzqTDDXrDQj+l8/tXzrYuHl55+Ht888f3xj0&#10;8z9cX5+u+NzjEUEPJIVjOxW3ZpLORAQh3COyZK7myDQ/MZ9EDir8UV3arCqLeaGjYDPQqGTYlXYo&#10;E3LIvDalOJoZYaFZeHD1IiD1H//uV3//6z8PyR7Oo+6W/YTxZADXUI4hh+mE36cTA/qwYopKpkoM&#10;qUSdUzmqnsRzUaefHhc4VTbpmuzKwZDF7nrLK6sbM0K1x8MOeIwgmUhynCRVbkJFU/qgMli1lHBp&#10;fJxtkOXNWtSiM2tPgQ3EY+jUZLLXq7169eqLL7/+5S9/9bOf/iibCiaj/qhMi5Q9KrqhZNomUVYJ&#10;4oVDLZEm2j4GFhj2Izw9mMgGooMHN1lMg05sPGey2E5b7EN6+5CTMPhkmvF7eB+JonqAuNN4MsIa&#10;Z3K+uQwPojqTYpqDUO8IOs8GSXVeQXzocE5yUMa3JNeYR3+iEXIvZLzTMTLL6COukZZk7wTtnQja&#10;iGMyrZJZ9Yl0kIWwg5vPAkkFlwpIujWVvLCYv7pavDiXvLmau7KQuDIfvbWavjwXuTAdvDITvdQP&#10;Q8a/MZ+CujaburmQBQs46kYBr8DTnWZotxVerYiXZrNr1UA3TkluXaMYn5tud1vlSi7UyfJ3dtu3&#10;N8rXlnOXl/P70/Eri5krSyn4QTdWMg93a9cWs9eXM9fX8+fWUv0Ol8tYRN+ZmSZ7fivXLpH9yYAc&#10;syppREwhcgoVY9ZoGmk0fX7vRLfmq+WpdsXLUsOQtX2ySokZCeadUhlbnleyCWO5iFY6LBVUs1G9&#10;L2ESQsZMgcik3X5OIwVMhRybS5HRoFMRTeUSF4raPew4pBWLc2gwwY/o8Am2fE6MRwL5THSqna+W&#10;xXrD02yj0eR4MDKaKpiTeVO8aEhXjc1ZV3MWzdQ1y9u+eGys26RDAQP8VuHghBIc5f3Dsbit0xYH&#10;nVVFdaGAZzIox434/ROhkH52VqrWPbWaJ5Wyy6Imm8CyMVcx5kkFUMo2EuKcs43UWjd3fqWzOVtJ&#10;KkSrEluZa1KYKSgQjVKEwfW4YyQXwdoZYrZIdsK2tQJ12PQf1vlrU8GbM/G9ugDpYaMe2O5E+mm6&#10;GyfqQaQs2xsJXGYmsnFHNm7bmo3cO6g93Cs/2sw830i/WIu96XOaer2b+fpSDcD6xVHx0yNQ0ewn&#10;e9kPNhMf76Thwc8O8lBfHZW+db4C/IVvQQFVgbnfvNz4/HwF3geAC2/11fnqNy/Ujuf5f71fGsy3&#10;sjS4JgDae39G+d9TrjxfTj1dTh7PrnJUIs9XWGDozckAfPlgLnJ3OvhwPn6jKwFwX6zl3tsqPVsr&#10;3FtIwp95pz94GnD5/nTk+Wr+6VL+wUL2+lQU7PWgKW/WAktlaTLhX6jG+8VIPSmGBCzgB3PR4KTR&#10;L7mTWcknuAMB0s+7KMLutOkTUSUkCRzAy3dUAAD/9ElEQVSNu+1GnnDGA0xK4aICwWBat32wThwG&#10;edPvAp46XXq9dUxjPmuyjQFDjxUVAj7m0ZptZ4GkLkKLEoMrAOCtsB2sEmg6RTB6D63Xm94xGk4C&#10;EZSAK6wQdvN4Lh3pd1tba8sXD7cvHq3fvrIPfnrv+tHAUs+trc4WvcRESDAkI/awZIRGOpvCFEHv&#10;pccKRXK6G5jK4Etp4kJDOqoK+w2pJZqXkp7dirCS9zWjrnTMKQraoFdfj3u3es2n16//n//qj3/1&#10;13/xj//wF0oAlXn9VNkX4vQCoSrHCa9njHSfBd7xXhW8f8RvyCdc5RIDZx94KKfoxJDRF9Am81i9&#10;L7IRHS6PeoLjgaQpFDEEfGOJkDmXcBZzRDjsECQLSQ9mmJV8dmBo0O8gHRrCpiJt4xJrZXGtLLrX&#10;15Y++PDjb37n+7/69d+99/5z+BQEBk2KdF72hClzXsIhZIRpi0yZeEwtEAae0LssZ4N+p+x3IJZh&#10;N6pyoxovaSFdKo422p3DoKgQDsyIyk1aON7tEzyAVJDZseETurETiOZUgnO2E775ariVYBRsAhrd&#10;ooIXQwRhPg3tFo+M8M4h3nyyJtj7IfeU7CxympZs7YYcM0m8HUamUkSU1hQUxwkKWmbzUJy3bU6l&#10;b+9Nvby69OLC9P2tGiTxWyvZ64upS7Nh4Omd9TSA9e5G7vZi8kJXuT4bv7WQvrdaeLRZebBeOdcJ&#10;7TaUtaJvuyHvtSOQK2czDLh0P0HVFCTg1uEO3dzsVDQkRCSqm/Ff36jd3KxC/Aee7vRCkPEh7N9a&#10;y91cze62A4dd5WgyeG+nfGUz0ywg1YylljJv98TNrrjSEZb7SjKLKimHnHIKMSsfMYphE2R/lhkN&#10;S6ZyxlMvMD5uXBC1ctQEuYMVh+MZC8udSiUMwNZQyhLI2JiY0R1QeRVTJImFFAfHaETRnEjgK8u5&#10;uX6s0whEwg6aV9tdZ8BP3ZQ2oGDQyhGkplxSwhKvCKzgxSCk5AtOQGp7yh1LqiMpbaZiKbWtlSlH&#10;o++q911Ty565Va43iUcDE8UMkYw64XeIxTVvFrzS53NEtcIKok6SjV5+gvdOMPSAqrOzSiikTadt&#10;9TrdbfmSMUcyjNTz/kqCT0kep/5sQqEXJvNr/TIgNSKg3Up0qV/LJyTMqoZmHHeMM67xsFc3macO&#10;ZiNLJXqlQMN5dXk6MqjZGPyHe2m8XwBH8/TLvskClws561kKyoOdROwn/OxoxKdabHiPpkMPNrJP&#10;NzIf7OYfL4Sfr0afr4afrYRerEXe304CT1+uRz/ZS7/eTcH2zU7m0/3cl4dFqC8OCp/sZP43ar95&#10;ofLluRI8YdCzamcwnur1bg5cFYwVMPpmYZXUi9UksPVOL/ByOQE1mGt1JfFkaVAA0Is1Fgpg+oak&#10;0WcrmTfTqURgB7j5dDF1txcCq320kALOwhOeLEY/2i2+Ws89W8k9Wy7c7cevT4bP1YXNIjOfIZth&#10;LONzRll7xOtIBT0krqNoE4rrUNrIyDgfpjgZF2SPHGRYFqM9SDQUELwMR+I0jjmM6iBPZkK+ZICk&#10;UQ3oLYMbvayT8JhRlwGoiuJGk23c5Rm8Ic3ZnNgEyZhwcrB6lQ0dM5hPe0Un7IPAwreAqnZkjKAM&#10;jNdqc46aLcMsbcXdGp/XaTWPgaXO9Nqba4sXDjfOH6zev3Hu2f2rD29denzr4vULqzPtBE+OBzh1&#10;LU9LPi2ANRI0B0U9QwxForZM3JH2ai/345c64Ytt5agtb1W4o7pwVBdX0sxmK+T3jokBHYhVgnfu&#10;9Dovbtz+j3/6f/3yL//Lr379H/y8JSnbVyfDQVoFVM0GEWik3cipWBRJJd0sOUa7zvpYdTSDEbIG&#10;kcblijtTo/M1Jl8lpaRJzNhwZSxaJ2rT/lDMFIvoGyU8GFAHAiq/pGv3lETa42cNHnRE8Zu9pIZw&#10;jnk9es6tDXBWyqXFUcP21sZnn33x05/97n//p/9x/94tzG5ETWrWoY/SjiTnaES5rOiKsrYgaZJI&#10;I2o4Oeh1bx0WWUs2xhDOCaf5LOXSw+fio8w282mzZQj+8y7apDKecRNmn88tCITHY8Vxs0Z7amLk&#10;hGbohHP8JKEbgjcsBPG8iCU5WzPBt1J+r2sCs5xym0/50NEkrV8pCNsVEVqmxZRnKUe3FFtdtjUU&#10;e443TqXpXo47sTdfvHd+/uOH+x/f3/n0wc7nD7df31p+eti6vZp/uFl6slN9tFW+u5q7s5K+t1F8&#10;uF15vtsAmF6bTdxfK9+Yz4ClnpuCEzV5dT4N25Ui1w2jDck2nSBur1WO+vGrK5Wd2WKAgwYtC0j1&#10;M/ZS0A0kXa37D6bD5+eTR7Px7ba41wlcnU/cXs3dXS8Cpge1U72/Wzq/FJ0uoNM55PpSAp6w0wms&#10;dqV2wxvPYqSg8kctfMxMCOM4c4b3jUOOLmXd0aCeIU8JgYlam5ZjOiWpV+I6nzQajenloDqeRxlF&#10;yyesbNjIw/EXcyqKFRINw6hZVlMq8bkMHYtgimKnfXCCjZkdZ5zucYLSkYxBCDjCEWptuZ+KK9Vi&#10;9NKFudl5qdZyTk57KnVnNK3LV221rqMxhVQ7SLZiKncc1aZjvu+dqpLzU+H5fniy7UklVcGwJpaw&#10;yKKumPWw3DjLqwhqWFYGYI1ELd1JUQ5qIzFTOGrM592dhlBIeToVeWEqU80ImGWMcKjrBWWuk12d&#10;qYR86GQlMVVNAlUZ1Oh1mxDdyRBrrkSwmRI3X2Q2K+J6gZ9JetZr4t505GA+MV3mqikckhpHgVw7&#10;lKhDUMxS2BaJOKs1r9+nAd+pJN0zJWY2i5+bCt5dTN5bjN6eCT5bTdzqCTen/Bfr1KPF8Lub6deH&#10;xU8O81+dLwMxAZ1ATDBWkFlgKPgp8PTDrSRAFr4EnoLYwhYsFQp4+nIl+sFGZrCA1VoK2PfhzmDC&#10;/0Fn1eXBnNPHhL3bl0BLn60AJaPXO8K1tv/WlHT/zRSrYK+w83Q5/WAuBmAFV73eEu9MBR/PxAYT&#10;r/QCT1dit2YCt2fkKx3xUlO83ArcnI5c6koHLf983lMK2hKilcEnCFzNC3aatyKkNpTmEcbCKoQv&#10;xgQSXinOWVGt14eHFV9Q5ONywEu4CYfNYdDKHJlUvEGvG3KowmO4U81RdgTR2Z2DsjkG00rhHosL&#10;N7I+J06ZIOzD1mgd1lqGjLYhlNKBvVpdg7FAdmwc1BW+dBF6i33UgapIymy1DbOclSRtuVxseqq1&#10;vjJ/uLsCSL177fDhjfNPbl95dOP81cOlTlEWKRU0n4udUDPPBEVDOo762QnIQ4MB0EFTitPst0KX&#10;+8kLk5GjyTA0rttlbjNHr2a8U0kyHrHAUZePokkfslQvv7h559d//lf/8Otf/s0v/x1NaoGhm9Nx&#10;HzbUTJOlmIsnRwGpvFfDMyqR04LDQrZLFT3+lD3aZiMtJlrAIT7G4o5QzOKVtC7+bDCPxWtErkEH&#10;k2ZemoDUmCggoZQtnHRkC2Sz6o8HEQof5jmdLCGlYiCb98cSNIFrCbfpyoXzX3365U9//Nv/47/9&#10;9wsHu14P6jJpcJMK1Q7T5gkJN1WjfEZ0x70OmRjMyMc6x0nr8GAeE58z7MdIVG3XD/lIq8jZMef4&#10;YH1TVEVwdp11xIFoGcYpB0gM0Qk+l+BDQyLuxQ24fojQncY0bzO2s5RpqBQkO2mhluTDgtNheItw&#10;nHVoTsRI7XSSXisKW9XAuV58txNarfh7aQ/wtB0n0oI54B478d6djefXl9+7vfbs0tytLch6zXcv&#10;Tt1ZK9xeztxYSN5by0NB2L+5mLq/Vrzcj95dKd5dKlyciq8XuO2KfzXH3FjKvTiaPL66ulbm57PE&#10;fle+tpS+u1m6vpK/vdW8uN5emW0tLvZmevWdlcm1buxoNnluJnJpIXFhNnFt5U2/1NUcIBt+4sON&#10;8oON4rOdGmxBiu9tF3Zb3kt9+fZs7HovtN8UdvvBma6QTDkHE9lKam/URCoqn6yRJHVI0hQyjkzC&#10;XMg5JHG4XEELNVSOaYMpw9S8mEia8kW01uETJQL0lhTVShJdWi9sb9dw/CzLg1BootHBotOSZJcU&#10;pxhF6YDZjo8hcOJR8F1TriBIsrtWTn30/rM/+oOffO87zxeWgtmiAbhZqJijaU255ujN4FCpjC5b&#10;sOSrjkLRNlX3yOxZmdckIqZUHGK+vlhBIA1FZJMiGih6hGLHYkk0FLUHJH0qjWWybknWiQFNOGIO&#10;vMFupyb22+Hl6ezKTCETZR2GsyJrm26n57oFhUO75XirEGnlQnEfzlhH4WiI0oZmnJgveeHDhkY1&#10;7dF0YkQtitVirvVedG06Vk7iTvMJi+UERo662AmPTxuIDdgaDFkY4mzIp43xus1O8LAfmo0j83Hn&#10;bpF8uBSHerAYebgUfbWTf7GZeX+v+PHB4IIpwPR/cxN2AKmwBbzCI7A9jv/Hz4Ht54clEFXI/u+t&#10;J57MhQCpwNAPtvOv98tfXmiCsQJMoQCvxzuAzve2CsdLABxP+/9yPQuPAGefr6ZBSB/BwdML3p+N&#10;Xqn7rjWFG+3AuSJ5fy54e1aCOt9k7s5Fb0yFbk9Hb/SUvQq9VaGWy/RskZ4qepNBlGONZscQQE0I&#10;4/GcFM4IUpKPFZVwLuCkzYyAYW6j6PMkQyKHIZwL8zjtVgOYKZmNBCJ+UmJQ3mOj3SYMMOrUWiwq&#10;4KlePwIAGFyqc6jtTjXF2RC3lvbaR7VvqYynHMRgblA7rgKw2twTFmwMpw0W54jNOW62jWC4zmIf&#10;dF/18vZgkC2VUv3J5try3N7W4pWjjVsXd68fbT69deXhlcMru/OtrBj2GiKcthZzx3h9OuKMBq0c&#10;OUK6z0DoobBTnQQxn6E3a4HFHFviDVs14dJU+KglXegmZnNeRdD5eFUhhjWTvr2ZqY8ePfq7v/yb&#10;//4Pf3uM1KhgLoadEj7aylBzTTkkGAjsTMCnT0XQmAIxXF0tckrKycUtdNIiVXAuYpKiVpIadrtO&#10;Mvw4Rg15/BPZJhureMS0lU+Y+KSBCk4IcUMgahQVgxQwBANGWTKDviTTtF9yhOOeeJqJp7w0jdy9&#10;eeO73/zez37z5//Pf/+nfqfJEYjHYaSdZod2zKoaBraKhD0lEkDVlB8TXdqchKcEZ1LEBI+edqhw&#10;2xjIB1DVojs5mBrcOWFHJgyWEa1xyGZTSaLHz2EsafMyNoowCoxVYazVKFcOURGvXSS0tGXYrTtZ&#10;i3H9SrgCccZ0CneMIPq3mglmOuNdLgoQwauyA7IOVJLVJhjtVJ6fzPOk7fSJ++c6Ty/1Hp7r3N6u&#10;Qvq+t1UeDA9dzV2bi99eTD/aKENdn01cnwPYVSHjP9yoX5vN7FTk45tRh63Qdl2Eujgdhbq3UXp+&#10;2ALBhDd5ut94uFu7vVG9utlZX+xsbs5PdYvP7p/f6ifu7zfvb1eeHAye8OSgeX+z9Gyv+upcC7ZX&#10;Z2NA81sLqZvz8WszkduLyRszoRv94LOl7J1+5OZM/MJc7PxmoZTHg1EzH9LRsgq2QKhUzJSKGjJx&#10;Q6fubpSRXNLQn6QrVSRbdviD46U6nk3bui1vpUrHcy4+ZKBElRyzTS/E63WBJEf9AbOo2ChGKymo&#10;HMRiScYbRKDcrA4s1UWoPbQ+HPW0O5nVpd7v/vxH/+ef/uLzz++lMtZ8ydKadAFVE2ltqWLpTbq7&#10;TaTbInqT3jfLsWimG0w95WwWyHzSlkmoahVTMDSWzyOJoBWEQpINJDsSUEzJjNsf0Dc7AeAa6Goi&#10;7mSZUUnQVotMrcAtz2bWFvIrc/n5bobCNEDVfFKYbGQCLNopJXqVRF6mEpyTNZ4Ou9RBbKQoWEBD&#10;Fkv+VtSz3kmcX6msTUVXJyPTFf9sRejkmELMHQ86Buts+7Q0p4JfIJ/zpGNOFj0VplUZXnfYi1xf&#10;TMMxsJn3nKt7786FX2zmHi0nXu0UgWXvbxcBai830g9mleMb98fuCaEeanBvar/wxVH5s4MiFDxy&#10;fAkVtp/s5QGmr1aTg4n+FiKA1Cdz4ffWBnI6mPdvJfHpYRXACkh9fyv3eCHyfC153KEVdt7bzr2/&#10;k4efC2AFbwWBBeA+WUoAZEFgL9bYqy3fzX7w9lzo1qz8cGWwggv82remlEHXq/n47Znw1UnpqOHd&#10;KNCrRWajKi1VZD9lQJwjbpcaECYHaV50Y5TZK+FMALW51L6Ay2wZhdMvLDJBjqKddkCqbmIkrvgT&#10;Mi+zLh63ShwGVMUdOjeiR+w6o3HMadMaDKOw1evPgqhC9gekgiUZHaMOj86EjtspvZ3QIpQBvjQj&#10;4wRtRnEdIBUU1Ymp9aZTTmyC8VoliQKkzk13V5dmD3aWj5F649zW0xsXHlzau3mwXI97Y5wh5TME&#10;3aNJn7EYd3XqfpfjrahiEXlNTDQt1eW5vLemOOF4EK3vtINOQOrVfgLO3+kMGxYNkaBZoibaaWGx&#10;Wfnw8eO//Yu//qd//Pv/8B//iCTUwNB80FoKOTemopMFFhpayn0mHra3qnyz4k1HMTBWJqD3pxEq&#10;YfXEzFzE4iROufHTLDni5Sb8fr3N+bYQsaVaXLhBEjFteprP9LlY3R0pOMWITomYwJEhpcEz/X4j&#10;QQ5GKsphlyBhLIs9fvjox7/xk5//1m//f/7pf2biEcSqt5kmrAaVZuysVavyOMxus5ayaWXcmg3g&#10;jbg3ztlTPiRCWzKiK0BaSKcKFHUwzZhtXK95R689bbNPDLq4OdU4aoDQ7GecBKLzkhbOYwZBqaX8&#10;OYmIsraIzxHm7YT5rPb0CdvEiQBpaldCTssZg/oEaj7dTHlLimsyyRUEu+wer0Vc7SQpucbysjPO&#10;WyAdemxDJ37y+bXPH298cHP+9e3Fp4fNm6tZgOmlfhjOpfMd+XIvcnc5d3+l9GizBjyFBHGln9mr&#10;BT+8sPDNO5sfXZo/3w3vteRzUyEI7O+e7z7crjw9qL1/efLl+da7F9oPdio3VkvnlsvdenJqqny0&#10;tzTXSd/e695YywFGH+/WAL5QDzcLjzeLT7ZKD9cHUnxrKX1jLnZxUr7aC95ZSFxs+Q/K9PWWdGsq&#10;9MnF/nuXe+fXM7mUA6J9KGEmfWdZ30hQGJ9tcZNVPB/TdapIKjzeq6B7q8Fixlws2SH1Z/OOdpWM&#10;gv2J6kKFFkPGWBYLxm2pLB6O2DweUMUJnBq32k/ZnYM7UYzPwsmoV8H4gAPBxz20kRecFGNIZ0Sw&#10;1C8/e+/f/snvfPDBlVwByRXNodgIZH8peLbdQmslczmjX50N5BJW0TcW8I01M0gt6WjkPdMdvt91&#10;L87TUuB0PKrPJxFQ11wWD8UGvaOjCUSUjcUS7SHPssxYQNQLvCoo6uH0mO4q/XZwsZdcmEqtzZZT&#10;QcqiOeVB9fVCTPK66/lIOx+uhJicz1ny2ZoKmqY17TAGSIUwkpfQStQzWwl0s8xcWVhpBpdr0kpd&#10;zkm2dpbORZAAp4aTkEDfCYlaiR6dr/qWS9xcBofEcKUfutwRIfLfm4+A992bVQBtrw8rALsrDfZ6&#10;mwcC3u8Fju/1AzGhgJ4AzeNuAMcFSAXgQsx/vhQ+HlL1ai3+4ZveV7B9PBu8NzW4eHp8IfVm1z+Y&#10;SGUp9mRxcDH03fX0q63sg/nBMIHj5VgA4o8X48D0u9PB2z351pQEX0LBlzcnA29UOnl7NnK1F7g5&#10;o9xfTDxYTNydjt7uhaE9vtTyX2j6AKmHTfFcW94pi6DwUc4ieW2odcRiPG2zjAzW6QMIep0Gy1mI&#10;4YTHiCFqzmNVvLifQAi7CbdbCNReTMZSYUFicZFCgj7cTzm8pM2DGBCb2mIcd6MmnXrIapow6IZQ&#10;bHA5lWQskPpNzjGLS+VkjBZCY3KrYGtExvS2YQem/t+p32gaMtvgzB+jGTPLIuVyenGutzTbu7i/&#10;fulg7f7VQ4j8T66fv39x9+HFzUIQj1DqXobmjCe2e4lWgQXYlbKeco4M+vUyrVqDcFMJlCQbVNQ9&#10;2g0iO2X/XlXcrimtiJtGToUlUymG9wrKfLP8+tmzv/4P//mf//Hv/+9/94de1ghIjXCq2SrfK3Ct&#10;DJmQzTQ+lI6jjYo3ErbFokgw4oBww4TNnqCBCpvszLCTOIPhpxXZVCmw8ASb7W2/ZAll3dEahSqq&#10;6CRTWwu3NiKZtidVxQoNstykOb+K5VXgqpEQoki2QMDGsDaSQl++fPXjH/38t3/8O//j7/9rRBZQ&#10;m+FNQzVu1Krgn2szainESlr1rEPP2TRJLxahrOUgPRi2H2biPldGocI+t5+yBVinB4UAoUEcg4Vh&#10;aNLK4lbFR3C4BTWPD3p6cAgNkhtlZMoc9yPZKJVQ3AJh8GIaw/AJi/obNuNJHBlzms+67SOJAKbQ&#10;xgCuEbHxtOhoJJlOhk0LVtgJc5ZOJThYIfXZpe6Ht+ffvTx1c31wd+jaUgp4etgOvLmbnwCSgpze&#10;XipCAU93G8q5ycRuI3R5Jr1Tl1cLPPD05kL2+V7zyXbt/nrhKVByq3hvLft4u/BoK/9kv3p3o3J7&#10;b+rS4fLR0dp3vvnBe08u7kwn7m6WBhdn17KPQIrX8vdWMreX4tfnwlBXZyP7Td/5ycE1r0s96XxX&#10;2CoQ16bk65PBR0uZ67PRo+nQWi9QK7n94mgyZ/f6zoakiWbaeW4xsjurTBXRes7SKdiX29TmjK9X&#10;xxVhKJu29rve5bY/Lep8zEg8boNMHUnYBgPnS1QyhTLsmIceg+DvQIYQDI7swarlIBGk3+aTnB5G&#10;h7hUUG6PLldUKpXU2trMH/3xT9/78EosYRpYahdvTxKpjGZxwbs+579/ub446Z+sMhHZUC97AKml&#10;iGmuIwBk+y1XpajvdvBCzlZIWDMxe0jWB0NGQdTC7yArJoYe51gVHLg8PQbGEZMthaQ7n3DNdoOz&#10;reDadGZzrjzbSLBuo1F9KiwzIu8up5VimM+L7naE2q6HtupKN4r1UtRC2d9OU600B9WMEAtF/2KW&#10;78WI8/3UZAzf7USmM8xMlp3JM+WQPSVo4/6JKDsCreCLvdrTzeKtmTAQ6ukKyGPsk4PyBzsZyPiv&#10;NpPvbiSAg+CYH21mP1hPf7o3GLx/PMvf653C5wcV8FPgJkAWSApIBWOFLwG7L9fj722lAKPHI1Dh&#10;HY6nBLzfkwCpH27mni/G7vYlMNNjpAJG4acPGPqGp7APbD1esPrujHyM0Tt9BUj6Yi0Dugqu+mab&#10;f7IyWB/77nziUjtwayZ+uSVfakpXO8Erb3raXuwpF6cjl2Zi5yZj56ZSS7VoPkSlQ7Qf0p9EhMJ0&#10;MEJbHWMIqo6E6FSESSg0RAGZc2Nmlcumg5PZ43YqgjcTDYi0y+PQg6J6CTOHm1x29WAqVQR8asxi&#10;GIGyWcZBjjC3wYlqTbYxm0trJ/QMmBWht5NGKLXlDHDW9Cbv2+yDH2qGZGofQZxjuFvDUPZ6Jbsw&#10;Pbm60Aek3ri48+Da0ZNbF5/fuvTg8v69i2ulsKccRBKMqugzzOS5ZoGOyKaZyWA64vQRI0nBtNWN&#10;zmS5ahApiNZ+3NOVHf2gc7sizqXYvGChHSfDojEt2pI+tJNPfvLyxa///K/+n//xj//u//qXHKOD&#10;Yy8dMC63pUrY0Urj5QTKkyOpuLNUZiJJJJxAGUHrC1mogC6cwwm/2s2NUz41yY3FU1g+R0EAclrf&#10;Dsp2CH9KGqMjxtQU396MA1Lri2J11hfMWXJNsj7lD4RNEMUUv9FLjvO0LpeXSQabnpm7eev+V198&#10;/Z/+7N9HFZEm7LQHsVg0EyNDQFXUZnJZTV6X02PRsXaDz2n0IwbeoSso9HQlng97CxE+KrpDAqb4&#10;EJ4yu+wTVtNZnnGmIjz4achPUE69x6nD7SrGZXDZRr24LiLAp2zLx1iZt4f9SCSAcYTBqj9lN57R&#10;TJwA1bUZTkteBzyHRVQSbSrGmJjPThjfHoA1L5bitJ82YvbhEw8Pm7e2SleWUudmIi/Od8EBH+3U&#10;jtoyJP1Prs59dXsN5BSS/vmpOAAUMLpRFuBYvDSdujyb/PTm8ue3lz++PPNstwFkfPeo/e5RE/L7&#10;i4MqIHVA1d3yuxf69w57V8+v7O0vvv7o4U++/8HhQvb+dvnpbuXBeubBWg4C/qO1zP3lweKXV6aV&#10;c90AUPWoI25VmPOT4m6dPWh6Ifs/WMm8f9gEXl9Zim9Oy1N1qlZxJ2KGiKJuZh1H8MJp5eZW5mg5&#10;nA2qOgXnxZXo44v1+RaViehKWeCXZTKN9nM4T5xqVKmpqUAoZJQVvZcfK5XpRBJ508FYi+HDEEBQ&#10;94Sb0puQEQs2xvrMnN/C+ezA03CMXt/qAU/L5eQvfv8Hn391r1r3AE/jKc3CsrC8KnTbWLuEzNTo&#10;Sgq0FC9mXImQsZ62LbW5qToNwb+Q1IXl05WyrVJ2JIPabpWslYh0GvH71F5unKbGeEbFeEbh8Oq3&#10;lFqGnGvKi53QTD0w31I2ZzNzzfDmTGFrrpqN8jbDMIENFqEppeSsTEEDOZ/17TRDF6aTy1V/Nejs&#10;lfiFbqScZtIK2kiQcF6t1yRIu/uTkfkit1EPXJhN3Vgu7rdC56YiGzW+IGgXi8Sd5cRRndnMoFfb&#10;3js98cVyBOrVWvT17uD2/Ydbg65UH6wnP97KfLFX/nS3+NFW7sliBCI8IPIlhPeFwXCAY1cFPz3u&#10;LAV4HVwT2M8DlwGj4KfHU/3D86GOl/97thCFAkV99OaGFSAVvBi0FOrdzQwUpH7g6a2eCEi91uGP&#10;F7h+dyMHPAW8Hvesuj8bPVdk7/Ri1/uxcx3lQj+y35Z2a+LVqcjVbhgevNwLn5sKnuuHt1vSTI5u&#10;Rt3NBFOJc3AKeUmTz+8Mx1gI4CCVQdnTb2erOYlGNX6PVSAdhENr0484zHpAaijgTUQEH+WEB8tp&#10;CWQHTk67fshtm6Bcg9bOYZmwm8dRu8ZuHXciGnBVoKoZUensoyrzEMbZoFysdUz3th1VGcxDAFPE&#10;MeFC1FA285ALAQScYUl7o5Lud2r7WysX9tYG3aeuHoKovvvg+qOrh7fOLbdyfC5gCSCnFvJsL0PK&#10;nCoZsSuCLq5YQpw2TKvm8nw/TS+UBWg7V/K+7ZKwkecPW6GZBJ1kDDx6RvSMdXO+hXpivl39+tPX&#10;f/eXf/O//uvf/dmf/v4xUqN+bS3unCqQxZBtsRUI+nVSQB8ImZX0oP/ioAtj1O4PmuWIHcHP0Lxa&#10;UIwYdaZQZ4ORgcZS+ChLTmDYEMVpGNnARIzTu7nWaqS9GqrO+8W0mZLG2KBGipnSKSyXdIEy+xi9&#10;l7VHY8qTpy9fvPjo9Uefff9b3yZRK+k0iazb5TBBMQRiM6pdNgOIKuWw0E4zZTPgJpXLMI7qRjwW&#10;dYBGBt1XBQKoKtJWIKPHqaFQHY0ZUyGvyCBxmQnxOGHTVLPKmybTSTgnwFVjslvxOUICUkh6A7yN&#10;xDQgp1rVW6NnTxi0J4/nn3aYhuANM1EanomaTzOOkbDXJJK6AGt2Ws6YDe+c2O4qO5PBo370/Ez8&#10;wXb94W7t2UHn4Xb9xhJk8+rF6fijnQbsn+9FDzrBg27o6nz66X779fXF7zze/u3XV3/vs+s/eLrz&#10;5e2l7zzc+NGL/d98uffZjdmPLk5+cqX/7kHj+X7j5YXJO/uTNy9vXLy0ubLU+sHXz9a7QXBhSPr3&#10;lhK35+N3F5OP17O35iLgpEBV0FJgKMD0Ul/ea/MHXf9mmR6Ms1pMwPbiTGh/KrBYo5Y73sWeb6ru&#10;SQojh7PyFQina+lbG9nLG+mob7hbca91hUeXOostbyqolr1nMop6JoPudMR6yhkP6pbmQiFZm8k4&#10;FUULVOV9Ks47EQzaEOS0pDgF2eki1CCqBKVzecY53oxiKsgjoozPLTQfPr7Rn2l89PHD7//wZW9a&#10;SGYM6Yxxaycy2XUXcvoAczLKj2VD5nrOXc5ism+0kTHP1t2llH0wPbA0UilaG3WkXnM2ykgpZVmZ&#10;C5ZymMCNiT51MGCWfQaFN5WTnmLU3UozkzlvOezKBOwzlcD2TG5nNr81nd+arSx0ixD8LYYxkcUK&#10;iUBGIntZca2ubDakvV54raNkJMtCL5ZOepIZEqpa5KppTzWFQ4Kbq/snC/RGL7zZCe61Q3eWS7cX&#10;clenY1f60StTys2+fMyyxwth0MzX2+lPd7MfbEQ/2Ix9tJ344igP9cF6/JtHpa8PK5+8mfTkvcF0&#10;1BlA6rGrHl8wPYYpKOrx/ShQ13fXUx/vFT/cyX92VAWkvruSgJccgxjcFt4BdoCkz5bjrzYyA1Fd&#10;jgE9n68kYP/etHxrUrhcZ2AHdBW8FSL/o4XY/dnBSP/nb5ZWfXNdNfVgOvloKX9hOj5T4kpxDP7k&#10;rV5ktzPo5H+xG9mtCFs1Yb0pzVS8xRialK2FKKH47CShNltPs367L+hyM2ad6QzDWnjWGuDsPGFk&#10;nFofYRFIm9umNmpGQZfiITEa5HnScbzUCpxjMufw4gZ4MrB1MLzHphpcWrWpbZYxiraxnBPBdEbr&#10;qNExDqKK0mbgqQlVDatPwM9CMY0L1SD2UdqtQyyD4QYeVE25tCKHNkuppenOzur8natHA0u9cXTv&#10;2sHze1fvXz24vD+30ImFqImUV3U4E5uver346ahihGyUVEwJvyHl0wFPoe2cy3tXyr7z7cj5Rmgx&#10;QS5lvSslKctbaMtbPmyok/Z2s9LWYv+rjz/8+7/65T/93a/+7b/+XcqjysbQasqVEDTzdT6vWDan&#10;o1HJJPg1pY4vWHQpFYJPWH2KYXDpn56giRFZMkYTiMc/yod0+So91QtS+LDLfsplP8NQqmgCU1LO&#10;9lK0Oie1VyJUcAJgyoW0oZwz16CLdTog6aWAIaQgSpDstGvvvnj/xz/6nT/9V3/6b/7FvxQ8KI9Z&#10;GJuRc5gZ1MS5rahpwmlSYWYd7jARDiuUTadGzNDmjZnUZ+26Ebt+2GkcJh2a40EBftwoECYa0eHW&#10;CR9hS0iMxGGDuf05DFpB+MiAuQ7TMPzPIwF3KkwrflTk7G6HCrGP61Qnx4dP6NWnLMYhKLtlBJyX&#10;JQzwYQ0GDduGCmFPsyhlY7Tdcsagf+vEV0/2Prm38a3He5/cXvvgysIXd9c/vrZwczm/25QO3wAU&#10;YApC+mSv9XCn8dWD9dfX53/wfO/nH1/5yQcXfuPF/me3Fr/9YP37T7Z/49nu9x5vfXhp8oOL3Q/O&#10;d4CnANbH25X72xD8u+f3Z+7dP7+92b9xafH6du32Rvb+ahbM9PF6HuruYvxqT742Gzpq+3YKnsHF&#10;06Z3p8as5t1rZc9uy3d1IXZvM39lPgpIPexJs1lspc5sT0uHS6FaWHN5IfhgPXVzIXp3K39zr1gI&#10;GycrZDVmy0m6rKJPSGqFH6okzI2g4cJceGNaToX0qYhR8o9Wirgc1HLeUUnWVStcLkuQxFihwGXz&#10;XsQ95hPsoQiBYMMufMyNa11uHc1Y+zPVF+/ev3330tVr2y/fu6iEdJm8dWbWv7AoQuqPBEc6ZVc6&#10;qO+WPYDUdNTCe95upA2dvKUYt3TrtOQb7nWp2Rl2fU3uNl3VnHVxJgCIT4TMsl9bzpHpCFqMeeKC&#10;baYspnhzgjM242TaZ2nE6c1+ZneutD9f256rrk7XikkJpIlEjbmIv5UNdFLcciUwm2fAVuYbQjlD&#10;RBSbX7SGkwQU59ObTSdw5J2waEhHHL26f3Mu2S96FyvClcUcJI/tin8+jl3qDK4/voAgv5X99LAC&#10;svnV+fKxn37rYvWbl2v//85S21moL/dLEPwhtt+fUR7NKADEY0oep37Q0q8vNb48VwHCgucOtquJ&#10;9zYzr/cHc6l8vJ2/NyVCvQBcTokA4m+eb8AW6PkuQHm3CCR9sZ4COQW8vt4vA0mvvZm8Cn7WnWkJ&#10;kApmCgwFqh53XD2+SfVqs/hqrXJ/Ib/VCQrEqOBV08TZWsqz3g0fdePnWuHVjLfmt06lB2N+MmF7&#10;JopEJSvnUbMeteC3UaxRZz6lNZwCbTQZT1EQ0t06YGWId0V4Vynmh4yP2LSSwICiKiIJlgraYlK9&#10;Q2EayIMSa+XcWhJVg/LYDEMupxZcFXcZQFTBUk2WUdxjRvHBpKhAVZNzAvCq1p/UGU+ztFX0OTmP&#10;EbSIcKi9HqOfNkHGzER87UpmtlsHpJ7fXb12fuvOlb1bl3YAqXev7h9uTXWrkuQZrYRtu/3wclv0&#10;UmdLebxdZQGp9aQryWvheACYrjUCW015ryRe6cQOG8HlHL9UEAGpIY86L9tjjHGmHDnaXPr2F1/8&#10;z7/9r//tV7/8oz/4ieAzp8KOqKhLSvpc0DRd5qaKTIAZlxVjouKRK26x5JLyGMT8WomtZ6moYGTJ&#10;Eb+gocRxcE9/SFesMrh7CLI/iY3SxFg4jDA+TWMmWJwSQgWXHj3hwN+xu05IEWOmhPeXIu0Zya/o&#10;fWAVCjXZqr/7+NX3v/rhX/zZf/np9747mBWMsPsdJsFp5lEDixlIhw4xDtYKQy06u0lHoA6H2WDU&#10;qqwGDQisduK0dvRtoCrg0m0ZdxnPirgp6h2slStRdnDYsODBLBNW7RBQVeHdPtIK8V/2YbTHBJ84&#10;fHyJEFVI+WXRXchKPOO0m8esxsGK4nbrqOjH4PNSj58YsNU26iW0MQFJR0gPNm41nVKrTpz4nS8f&#10;fO/dSy8vL/zoo6s/fX3js7sbl+cyB91Bd6itung0Fbm+lHv/yvR3n+3+4OXBB1dnPrkx/62Hq7/z&#10;ydUfvNj5jWfb33u88Z2Ha9+8u/Txld7nN+cGV0UXkw/X83eWUk+3yw8334z0n0nfvbH17Pn1Tz5+&#10;9JPfeP/OQfvKYuzGXOzBSurmbPTeUurypAx1ri2ebwn3F+LX2uKDpeTtpcEd/1tLyauzkVugIQe1&#10;Z4f1y3MRkNbtKn13I3NnM3NrE8w0dmku8Hw7/3grf2s9sz2tlKKWyTKdCuji/gmJGZppc8mItl3C&#10;JjP25QZzsBLtVj0JRdNrs+k0QGccp07HUo5SkV6YT/i8+k4npIRQn2ArFoRKKYA6T1ssb3sInRs3&#10;igFidbUHSH3/wyc7+3P3HuwKorpUcXUnuXhCX63YlcCZWs7RLROTFc/ClKD4x1j3iU7evDHNgjg3&#10;i+6IOFErIvNz3o11qZg3KOLpaGCsWSbWFuIAwXTEGQmYmll2tRvbmko3I2TR70wz5loQr0fovOTq&#10;FZTDhfr2dHlnoTnTLrAui9M4mg17p0qhfkHc6kZLki3p11UzRCxkSyRwX8DqDzg9tB5EO5Nh0nGc&#10;dg/HREsjQ823lGaW7ha9lQS+OhlpJHBID/M5arvMXJuSH6+k398rA1gBf1CvDwrvb6efr8U+2su9&#10;XI8DHAd36meDENVvtX3PFwcXRgfLT20kX65EYQuWCloKonp8xx8yPjwBXgKKOlDa3cKHOwWA5pvU&#10;nwKqAouP94GqUB9s5497UD1eiLxYTQJGb3b9YK+wD9vjnv/PVlKwheD/ajMP29s9+f7CoJvUg4XM&#10;1X6iHHJi1hPQilgMJ+DP3GiHtmvKfi24WQxsVpXtTrQRw5tJohp3tXJMI8Pkwu5CgkbMgxu7Jv1J&#10;i/G0UfeOVnUCd06AsGDmYdw80s6Hg143hZn8nDuieGXB4/XYzdpT4DhxxZNUiLiIcriGRCfAdFjC&#10;5HEZrXAqmkeddhVkf7BUzG3ACKPFMYF4jCbbmN48bHWM5fJyu5UIKwQkStajg/jJufWKF3BP1/OR&#10;biU706ltLc+e21m6cWn79tU9qIe3LsD2cKdXStGNFFGJ2udq3lrWlUujiYRd8asldgwEczJPQQbt&#10;JVydOLqUZ/YrwsVm8MJkbKXoXyiKac5UlpCVZjDts2UD+O7a3FeffPKPf/2r/+9/+8d/84c/9VJ6&#10;iOGDGawFXZAeqyewnGLxkyM0NSyl7LE2IxQxX8ruk/SZOAqN1kxDDPBqnDhJ+s5SgVE2MCGGjAhy&#10;EnG+gzlOhRQHy2pIbiJf8+YaHLitmx5yIm8R+OlM3FHIuqptduWg2FmOJSsc60Xm+5OfPP/44dWH&#10;f/nv//OXH73v8zgAhYWAV0TMnF3lGyw0q6URA27Tgpla9GrEZsYcVrvNZNKptaoRSBK2gcaOOwwj&#10;Ns1pVH8WYBpiMB41+d1WCP6JECewiMuqolDDYFIxpxY1j4KlgpOyuH5QhAl4GlbIUl6B2AvPJxAd&#10;iKpBd0arO63WnJwY+4bFMAxxhHFrfJRRYMyIdWiwnKr+nRNfPtp/79ry5w92n56fub5S3G4pu60g&#10;5Ka9trLdCFycSTzaq39ya/HZUfvWWv7xfv2ja/33LnU/uDL1+sYMYPTRVvHVudbT3QoU4A94+mij&#10;8GynAnV3OX1+Urk0E7u+1bx5af3R46ufffLkpz/84MnlmWvLiSdbpevTQeDp9enw1V7woOG7Ph+7&#10;Phu90w/dnQ4/Xs083SnuVFh45MFa7uFm4eFO6cF2cb/pO2oJt+Yit+cHcwM+2y++PCrdXYs928od&#10;trjVimej61vp+ucaXCqgEYmT2bBxusUW0pZy2trJOZbazMKkt1pwJsK6bpORpAmKG/IGVPE0OjMd&#10;6XWCgNTJTtjvN0ejbjCXfIqB8II6hzjaTHksfh5bWZl68uz2N7/++Mnza9dvr+dKhBJSSzK03mO1&#10;qmNumi2mjJ2Ke3Mx2KmTwcCEj3xrbcpzbjVwsBJu5rHYG6R2O/jqipCIjAYDZxRhGJDarbOST5WK&#10;DiZqgzN8s586Wihvd1NZzhpx6xphaqYQbKeFnEQsNZNr3dxavwzZPx8V7NqzMb9rth6bKUmVkKsg&#10;28pRtFvzVyt8uS7KEXdAweSQOyAj8EelYu5yhpoqC/M1uZNh25nBAtTVHBMSDH7PaDbomC17Dzoy&#10;fCgPV7ODj2At/fqw8t527u6M9GQ5+nwt8XAh9Gx10NUJYjjw9NVq6oON7OcH1Y+2cpDlj2/rA1JB&#10;UQGp37nS+tbF+uAKwPnGty40wUw/egPTjwbTUQOpB9NQQUHqh9d+da4OTxjwdCMDlnpMz0fz4Ydz&#10;IajrbR5E9cFs8PaUCPQEPz2+JQV4/WivAniFerScuDcfuzeXuruc66UozHDCqjth05yYzLFZVlfi&#10;jDMRoh8jZ3O+XporSfY4rZ7Jc2tNpRxEahG8lWDiXodt4oRZ9ZZJ/ZbLPjZwRpcGsQwj5rM27Una&#10;oRFIB4R9QGoqFmBJoLY6Gfb2GulkiErLRCZIyN7BeEqBHYxbB56azWPwjjRjdzjVHI/SXqfLYwKY&#10;aiFCOibsTrUb1xMeYzzGgBEj9mHSpQI5pZCJIO+oF6RmMdZvFJdnuptLM1fPbd68vPPg1rmn9y/f&#10;uXpw68ru0W4/6DOHvBqJHArz6lTUpgQNsqJPx+xhv4ZG366l3e0Euljmemm8pdgO6tJuybea47bq&#10;Si/FplhjM0J0E3Q3wcqEcapd+sF3vv0Pf/nLf/7bX//ip9/jSF0ibI8HTQI1nJJNWdlciiPllNvL&#10;jOLsMAR/MYtQIb1P1JVznrm62MnR6ZgzkXTkakQ4Z5diJl7S2pzfcLnOuFxnvX4D5CRO0DUnFQAr&#10;453AXCfjMWe75utVfY28p1Ah+mvRqY1UbS6WzEr721tff/T1d15/52//4pcPblwlHFqeMEZoLICZ&#10;JNyUFlwRDilGfemg14s7XA6T2TABMAWqAluNugmzTuUwA23VqEWlPfsNu+qMD7XIHkQhUWgUZa9L&#10;8uM+2uFnnJkQD84Ln6xIW+2G0zbDaadpCLOOiJzT49br1G8DNGnM6KccILN244gL1Zkto6NjJ8Yn&#10;3gKqYk4VHB5BAUvGWEAEhk5YzGdOvLgw/fRo6upS/sZq6XAyemk2fXOlcGU+fX+zen0RtuVPby6+&#10;f6n/YKv8eLf2dL/x4lzzznr28XYJMPdkpwxJ/+Vh4/567uFG9sOL7R88Wf/eo9Uvb82+PKjeWU7A&#10;d5/ste4f9e9c3Xr13r1vfuvVb//49bOrc4DUC10Jwv65pv9iW74ypQCLL/ZC759rH3fb/vL69NWZ&#10;IHjrbpW7v5qHujqf2K77nu1Vb83Fbs9G3tur3pwN3ltN3FuN3VwIXutL12aVx3uF+3uF61vZS+up&#10;3dlQOqCuZ5HpFt2qujNxQ1gY6TXIbsPTbhC5lLVR80iKJpZxKnF7LO1Op4linhO8+ljEzbI6njMQ&#10;yDDnmfAzapZ8c+mEsFAe69JS9/HTW9/+7qfvvn8nVxIKFTqWMEWjhmzOXipalha85bz54lFmZz1S&#10;yTvWl+PVrP3mQeLOYXy27paodzj0RDaqb9aQ3hTRaWDtmgt+sckWm0s7g5IuJBt9zFgx7gKFXO1E&#10;Ly5Wp9O+LGcPEcbJjNRIBUoRb0Ym5hqJ+VYGqpIQIdQotGWxkdidyV9eqy+3goUIijtOJmLuQkVI&#10;FbhSXckU/XLY5fFMyD5TJeFZbUXm8vxKVZkvivBTZhtKkNXh5rd86HAnTe40pf2msJEl7y+m7sxG&#10;gFyDQUrHK5uuDvowQR2PHx3MbLIU+2y/8nqn8Ax0cil2rKjvrkYezYqvdzNvRqDmBhcB3vQEeL0z&#10;GCIFBgqxHUI9KDBI6+v90jFYXy7FXm/nP90rvVpNgva+WIp/vFeCyP/eRv7D7dKr9RzsvLuWhS38&#10;SlAQ89/s5B4vJp+t50Cr390uwZcPZuIP59IXp+IzKaYP6BQdHQVLoqNx53AvRnQSnrmqlJMcCU7f&#10;UhwzcaKjONeKwkE7tpj1w7+6HuGqUb4a9wd5xEeZ/YzVbjxjGH/Lrj1D2FSAVIFxhQRWEViPy8Iz&#10;SCbmj0lkOSPmQlQigIX8DpdtcI75vU6Kslvf+KkDVZmtYyBf4Th/TFUboh6sBurSI+iAqors5liL&#10;CxtnSD0IL4gPTxpySa6UUXrN4mK/DZZ6YW8FLBWQ+vLx9fvXD29d2tpYrFHoaNirA+Q1S2w24xYV&#10;A8OP51OusGgAVy1n3TMVdqHG93OerWZgKU3Mxd0H7fBclgWSgqWuN8KbrehkkisGqVwq+MPvfffv&#10;/+Jv/vvf/M3Pf/Qt0WtR/CBf4yCqEQjseapX96fCb2YSSKG5CuWLmoSoWZINmTiyNhtf6gUrRU88&#10;7YxkHL6gNpKym50n7MhbUtimN58IxjFeNgZC1lTWk0xhgl+fT3uySbyWp3sl70yVb7e97Rlxbidf&#10;n42li+ELF8599uFX3/rkO3//y18d7a7TbgNoIIiqiFsAqWHaTlnH/bjRj5td5glwVWjbHEa1buLs&#10;wE+NWkCq1aAZzG41cVY/PuS26jwWHWnVe9HBnI1hkYqGvYzHSrtNMot4MYMX0TLOCdI5DgmDdKrg&#10;43aaRxjSTHtMVv2ZwQUEiwpYDKJq1A8RHrPNoQKwIg41aldbzcNG/WmHbcxpH6doi8F45sR3nx/d&#10;265dnEvvT4YAqbdWi/e3anc3KnfWCo92ag+2Kk/2Gq8uTH56cwGQen0xdWM5eXUhBkL67lETAHd3&#10;NQN4BVcFqXz/fPOr23MfX+4+2S482sxBAWpvrRTuHgyQ+vzFLUDqD7/78umV2TubucHFgYXYzZn4&#10;9X4URPXmfPywHbgyEz6q8S+2ihDt20F9L2yZDlsvTgZ3q/yFfvj6chrwfXs+fms69HgleWsudHVG&#10;vtoLPF5P31+OP1xNPt7K3gWT2snd38vdPyjt9IV0YKyWtReTZiDXIP43iHbT02nRkx0uGNQlMogS&#10;twkRmzdgiqeISAhLRYlwEBUEiwcfd9lP+WkVT457SRWJqqFZ4yjHxlr/+fP73/r2608+f5rKeQGp&#10;lQYty4PB/rm0sVq2VIumw91Iu45GlYl+19+tetYn3c+u5BZb7lJEl5UnSknjZMudTemWZv31EjrV&#10;ZudmRIByo8Xm826/Ty1wql5NWOlEF2vK7lQuQVkJ3el2WpqupcpxIcKjjbTQyimNjNQphDD9KR+i&#10;Wm0n58ryVi+zPhkvxfCQaFUkm1cwh5NELENFEkStKcWiSIg3bPTjU2lqrS4vFfyXFov706lWwgPG&#10;mpftSa/haC6zUfUPetHV/Fe68vm6F8L1k4U4COmjmSBY5Ju+ooOp+N/Mxp+535PAKyGwAweBp6/W&#10;/n88/fWXI/uZp4uW2/behckgZmYpJIUUIYgQMzNTZgpSyYyVmQVZzLQZbG/bbbftdqMb3DRumOnp&#10;njM9PXNmzZxz1px1f7j/xX2jsu+s9a5YIWUkVCni+T6fiC84AanPFpxP5uwXI6Y+Wgl9sUUpKlAV&#10;jgcQP5gjD3KG1bB0N609LZnv1nH4djDTN4MAUBXQDMIL2vu4TVkq9WyqQdX7GVQd95vko44H/iQI&#10;+xdbaH2hDd5OU/eL7rRcj+b9wNyTkn0lZtoteddy5DBp2yt5DyrefsS4WnQ2kxZIqW4j26unZa38&#10;YdgAVXNIG6Qqb5Nn7OoMaQhZFDEC8VqVuEHotqm8Ds1Fp3Exe0wtZkh5NKNaipt1KilfyJ0xaIQS&#10;ziRuFKFKpkY4btGxlaIJsFS1kuNyWTi8SYmMwRGMw0XI4o1T01NJaRzBJFc4RWfe4AmmQFFnZj/U&#10;aNnAU4V8WqmYcVrlRi1LIZ4w6zlhr7WSjYKlri/Or/YbF6kfLPXO0frxdr+W9+pkkzYdDWCnU42S&#10;XhG14LP6eiKsjnhlboIPjAO1zPllpaCyFdXNRTRLaXPEMJvCBCETL2YVzcWxQcqxkHBAK1LOJX7y&#10;w28g+P+///X//PHX73Qaulx4BdCcjVB3Zt02LpA66BJ77LxoQOF/j2+NccKKMXxuQdAt9LsEFsuM&#10;08vHAKk4jfSLJfKrEvl1i5PHV9wwOwVK47TFzrbh7Ihf4bYLQx6F3cbzuaTlpDkf02dT+mRWl286&#10;3AmDK2rfPd7/5JPvvX312f/3//3/DDoVP6GDtgqR0hExQy+kwVYnmDWIAIUzIJhi5ih1d5U3y5m+&#10;Tp+4Sp+4PjV6bXrsxuzE6OTItcmRq0ohTy3gKXksKIWQadLLLGaFBL5dybVqhSYpg9QLLDKaQTyF&#10;yGYQBVPAuDF+7RJ95kOJcEohmgGYsievzN74NnzQs5MfKpRsaAvFEppGxWXSr8/MXoHWkca4fv3G&#10;pRs3vjUx+d1Lt4fJd6dtYOhOnby/kv3opP16v/bp6dzrncrHh83Xu+Uf3Bu82as8XE4+28jd6VGj&#10;RS8Gqt7uhiDsP1yOP1iC1B8CLX23X3y5lTrv+x4th5+tx+8N/EdN52rOutYIHWzOQfD//IunYKmn&#10;67mdhuOoTpw0nOtJ03bWupXHVjPmTlC5lEGArUcNx3xMNUjrt8r2QUy3mjJRnf/bnr2mayOP7hSx&#10;/YJlNa4axpXPNxIPB4Enw9C9Bc+jQeDxov9Bz33eJXcrxv0Wtj9nq4QEaS8nGxGHXEy3kx7wccMx&#10;YTQujYbFwEHIJphHYHDytVYOYmLLZZNK+ZRWTdNqZ6ViarFDjfQGIFWnmNDJqXmeEK2o3608e3bv&#10;m28+ffL8pL2Q8AUV4bgKRacxbMrvofs8U2enkaUhGgnQSNtENq7tlNCdectWS9tJi6sxYcbPrmbk&#10;xazEQ07VivpSVhsNi3IFncfHtRFMn19sd3BQZAY30kox88Fidnc+60NEcvpVvXAmFXDEfDhhlNj1&#10;wlLU7rPKrSqWVU4vh7AMqTtaLDw+7HXz7rmi22UT2XERNV+6ahIxM8Wiy72Ov56zghEUgqpGXJ9w&#10;8isBdcDIbEWMVb+2E0NXSi7gbCtqgKsO4sJaghoUf5A1nxUsD+uOe1XsGdUR1Q3b5/Pku2Ho8/XE&#10;Z2vxt4tBYCUAEdAJPH0f/K0v+64vt+OfbUQ+34xe9FEF4AIowWcpt63azur2rYTqTsP2ZIFasPrj&#10;lSj8kFc938suteoq7FzcCnizGAIKH2aMW1E1+CnA9GLR/8Oc6bSMXUyYcrOIrYVVazENtLKPesGn&#10;cB4uuM+hiZ0PbFddKwWi7tX0wvq8ldvyqyp+RZKUJlzSEMYPGunDqHE5rK/Y+VmMG9DMosJrqGwy&#10;7TMFbCrI3RYVR8WbABXy42pcL6Z6L3Im1BKWiD2LalUWRCsXcSByWoxKhWAWmFuIOOppNzUWi3EZ&#10;8qBMzuQJZnlCmkzFFshnAabTrOsT9CtyHU+h4UJB6hdJaBz+2DTtQwb7KpN9mSe4oVHTVXKaXDLJ&#10;Y1+FcjuRbDJQLaSG3RZY6s29paOtwfnNzbuH6yfbg1rWQ5j4mGYm4BDqdVNmnCnSXBfJrzgwtkL8&#10;od4w4SQ4DgsNkV1NkIK0S1RwixpBRTuo6acsOY8m41K1gqalLAlIdWoFlWLqh998H4L///Mv//rF&#10;uydGPUfC+0CvuEGaGQ4TzaifMBkmDepRnfRqO4vNl51OjKXVjIpEv+Vy8UyGcZ3uusU2a7TN2oNi&#10;jXXWgMK//QOThenwyBjiD5UWhgKZ0pmmdcoR0sJMBzUBt8RBilAbB8NZ0ZgmHlfHk6pCzeZPGfGg&#10;ZfvO8aPXHz95/u5//V//s5VPImIanOcgpwYR3ShhQxlETA1vWs4ckbOuS+hXjNJZl1lhlHIEtFH2&#10;1A0BY5bHpM2Oj9+4cpk2NSngsGU8jpLPUwn4OqUUNSo1GgG11DZ/QiOe0fMn/GaJ1yiwKmajhBZV&#10;soGzWjmTzaBurUp4E0L6qEHM0ouYSiENkMoXTHH5kyLxrJg/TZ+9OjVzeZZ5Y2TiO1evX/rgg0vj&#10;49+9tFq0rxSxnabr3krqpy+3Pjmbe75d+uxs/vOTuRebxS/O5r65v/jpzRawFXgKVL0/jMP5ercf&#10;OR9EAamHDeLWghe09MEwDKL6YBi80/WczZG35l0Qye/0/CfzwWGR3FtvP3188u7tnT/4+Uenq9mV&#10;gnkjRz2MgtS/kbVsF/AaKQQPPe741rIAUHK7bu8ltcOU8bjl2S3Z2z7JegEDO15OGbaL6K2W8+Va&#10;/M488XApcL7gAaQ+6PnuLbgedj13Gvidtv3pSuis59mZswewSbDUfFwR9HBI20w0KLSiY6SLEY1K&#10;Sa+AL/sAoeYJFOusHAsmEAtHTEauUHBDJBwBpKJahoJ7xaqd0cnGjUoWadW438/6+vLlwy++evP0&#10;+a35ftqM0uIJTa/nNyE3smnF2rJrbcV+eOA7Oghm00Iw0IW6pVtRLdXU7Yw8TtCLYVG3Ylzp2b3E&#10;TLVg2NmIpTMqB0GjlkjxC1w+Pogzap7FTLMkytqYi+0spBfg9OeMylhjHps+4rESZgXE/TCu8hpF&#10;PkQQRIUlr2GjHvn+0/2d+UQ740x4NCGXMuRTuwg5m/lbjOlLKvHlQZXY7ATShAAyYN4vqcU1xYAi&#10;55IWCEknoMthgoUwslklOxFdL6YHSwWkHpeoUfPHGeOtvPm8ZHnYwJ92nC8WXF9sxL/Zz308DH6x&#10;lvhkKQJAfNwmLp5NvRp4L26nvuhR0/fBy6fzxMu+B4gJiAT3pKaXrlrPW1QHqfdDTr2P5ijaQt4H&#10;WANMIfs/f9//n7qj2vM/ahEPWq6HbffLQfg4Z95N6J73qIGw1OxTlX+bjAq4v53Q32oQDzre203n&#10;aQ3bKxmHCV3SwkiYmUkow0w/rOlHdMOMeVDAunl8PmkGsiwnjG1S0nDJcjZqpFnIwssHkFIcTwTA&#10;Y2ZNcibw1KEThmxai4qnf99ZSsQal/PoJo0MNajAUgGpuFGFasRmlQCOwbVcNyY3qBlS0bRIMC0U&#10;ztKZI9P0q1PMK0zBxDjt8uTs5RnGNTHQVjT9b8bKH5tlfMjhj/BFo0LxKDTqMvGEVDAqFY0LuCN+&#10;N5pPByD1Ly3UN5c6Bxu94+3Fh7d2bx2s3tzqN7Nej1WMa2djHqUN50Ks1qEzEuU1k3HGYYcWmmvG&#10;6Br5FTHjUiNpjNm5YQsj7eDXfIpWSEcqp2yS8biRm0JFOac6SRrTEd+zRw9/9r0f/t6Pf3S0s6hV&#10;zJi007hh2qocCzoEoKsa+TUgNSC1ENAWg1qHlaVSXpdIPwSkEjiTsLPsDpbDw8O9AjU6LZRdFUqu&#10;oDhPa2HylDckyLTcOKVBJvXqsbBLHHNLA6Q4ntBjJM/kZKuNk3AdpTPGZMYUTVu9KXL//u0Xn331&#10;xfd/9D/+67+UY964TeNU0B1KtlsvNkk5mEqIiFlGCdMkpqFSmlPLg8sh6jTgagGmFtkRhVbC585O&#10;0SZHJ0au8Vh0PouuEgmgpFw2INWMqJRKPosxwmGMaETgvDRCw4s7ND5URCACh54PymLScFAdTy2Z&#10;0YrpMsaoaOaGgjWp4M1w6TfEwhkOd5xGvwbfDpY6C8W8wRVO0xg3ZmauXr9+6dJqhTzshp/sVV8e&#10;ND6703+6UwGqfnVv8Hq/+slJG2AKSP3irP35aevZRuZ2N3CrF76/nLy3GHuwlHg4jJ203HeBmw3I&#10;3e6HgxA4I9QdcJnV2P2+B4x1r07udMKnu93XL259/cWTP/r5uzvr2fWiZQuomjYe1alJV+EaXk4Z&#10;wWeBmxD/l5II+OlS2rSaMYKWFjFm2jTZDSpWUrqjqg1iPgjpo4Hv7hxx2sBvNrDzrgu2T4aBe3Pk&#10;/Q7xdDFyrx/ebruWOiSiu+F2cwmC5SVZJDqZC0pCBJuwzWbzBoePK9Re0WFUi2owzJiNTLORLZFN&#10;CKVjfPEI+IKMdV04Q83qZNUwTHK6Sck1qoVLg84nH7/+0Y+/evfx4+FyCU5ll5MDAd+Jz6QSinBQ&#10;EAzQsll+s6MuVSXNjjafF2eTgmxMEPPwQna2yzRdiiqjXl4pq06EhR6CYbVOWrBJk3XKExASPp7T&#10;zfH6qCVhvA5+NYPuLeU6WZcfU/CmLiNyXthlter4DoMgaBZ7NaycXV5yKnoJ7IdPdx5tN8pBfT1h&#10;LcdRF8732IVxt9xtYvis9IiN2Qqr9uouwGWREHSScJi2GlMDYftx43HdtxJDFgKqblS3ENOtl2wr&#10;WctmzjoMqY6y6MMm+XYQul00AyjPa5anPdeTLvm863o3DLzp+aHAPW+Dw0KobzlvFc37CTXk93tV&#10;C/jmJytRiPOAyDf94NO2C+pBw3GvZoOw//7uge+z9QQIKTgvkBSOhAK2XvCUWpPq/T3WO2XrrSIK&#10;inpWwu7UCaj1iPpWldhPmW+VqfVU1oJK+DsBrHdrDspea7adHHJQxqDBXorodvP4YcF+VLTtF2wb&#10;KTNgdCOHLSWMK9Q+9a/uRdGVLJEj5AGE04zjGa8haFO+X99XUgjjuQBuUbDtWgFhEKu5EyQiwzUS&#10;o1Jk0cvBUtkzY7hBjaokmFoM17mUOSrhjCukMzLptJA/IZfM6jRcCIlAUhprZIoGRnNlmn5NpuTN&#10;MK4zueNcyQxfPEVjX2HzbkggHumZEvEYamBZ9Bwx74ZMPBP249VcpFmIr/ebG4vN073lk53l89Ot&#10;s8PV0/1BJUMWYxBhJ5J+lcVIN5voGMZRKEZU6pFY0uD0iRwurlTwW2bZtfkUmsSFboReiyLdhHk+&#10;Qs2kQ4hGK4Sy7tF2k2TBh2lFPI1E1CzmqekLMJVUcN3rEDkResDCCaBsl4FuoR4qXFdJr8Yc0nIU&#10;icUMcs2IWHbF5eD7rdxSRJ+MaCxWeiCswgketQ4giC0hYMmviXUTMmRaoB6VacdMFrqXEGT9qoiD&#10;j2hGdMZJHc5UoXQrLvR61ZGIoVDyxnLhu08fffq9H//ohz/913/8u2LQlsKVLtlsWC8iFGyHimdX&#10;CUwihtckM0ro8Ol4zHLY0fEm4WOS0ke0wllgnwA4yKEeTwlZsJ2UcWkqIUevECFKmV4lE3GZjOlR&#10;9syIkDEuZU+aFRybTkCaxHBl4Rq2STbt0PNQBd2m5RoEk2YJXcUcV9BHFaxxIf2GXsmGT5bPHeOy&#10;R2ZmP5yc/nCWfo3NHZcpWBotVySevnTUiz3aqQJS728WHqznH2+VHm3kbg2ibw6o/qefnbShXu8W&#10;gacX/ZkOGy6I/LA9nfPenvdTN0xb5NPl2GeHlfMF34O+/3aHBKSetZyw3a9aj+c8Wy3/8Xbnwfnu&#10;158++tXP3sEv2ipad8tWyPhgoHCKA1KhAKmbJftuxdENq1cz5v0aAYd1/NI5v3gzbwJqnzYdt9vE&#10;/a4XeApOerftvD/vurdAPhh4oG637S+Ww8+WI7c73jvD+NqcNxlRqfVjenRSpblCdbl3cZdqtmHD&#10;EfLwgmER5mXr7dMizRWHi2/D2TjK4rK/o1RPA0/Z/KtK2bSCQ8UKq4oO8cpu4DkMIqtOujKY+/iT&#10;N198/cmnnz8vlYMoAgGfFQuJMfNYICAKBoW+AD2VEXR6+vZANzc0ZspSf4jt8bITEbnXyY24Bcmg&#10;+HAzkU+ptMoPNKoPTIZRs3kiHJVZ7TQEnYAC3Gez+nhIkY3pl9vhxUYo6TFqBDNi5gRhVlu0PIuS&#10;EUElRYdyPmSqOCQNj2qr4m4G9SWPqltwzuWcecizMeNKxZ13y/I+WTdr2qmT3ZBmKW1ph7VLdaJb&#10;xktRdTWimQ/rliLIVsa6nrEsZ9CNCjGXQNaqxDBlOiw7zyrOew3XoxaFv+d937u18LOB5/H7MalU&#10;zG/agJvgnmCRD5tOwOXtkuWsYH7YsD/tkKCcgFQoOOZ+1faq6wewPp+jWPmq74fteRUDdH6yGgOe&#10;wjEXfgrvAJrh192r4SC27w/DgcLA01tl/LzpAqQ+6PiPC/idKgl1kEBWvbLNiAYc9qRgOcqbd7Om&#10;44oNar9g2c9ZDwv4admx5KfWr4b97YyFWjMmotvOWrtB1Zwf/g+NRYc8aRHELHyXajaBS3KkJk1o&#10;qTn/ST2h5TrVVHkMIrNohtAJdUKGWSXUKwRiPk0h5mJ6lVOvsSrERjFHOHODO3sVFFUumRZxRlTi&#10;adwkxnAlXHIM1ijwdGbmOoM1Pjl9dZp2Y3L2Cls0JVQwqLWmhdS8PEr1rFw+LuVf0yupb9RruPEw&#10;UcmGB+3CRr9xuN7bX++e7a0CUk/2l88OFvMRS9Ap8eN8O0JD1JNWEyPsVxn002rdeDSttxIcFKdp&#10;ZJcd2olOxBg1sQ2CK/W4aS5hymD8gGo2ZaaWA1nNkb2Uy6UTaXhstVCgkQjVEo5Zx1NJxpwmVsqj&#10;iODU8p0Jm6gU0ov5H/DZv1WPW3woz2bjGawMpW6CsHEbCbQSMvicAr1hIhxRAzdZrEsS+fVQwqgy&#10;0aTqcZl+SqQe48quWB3U4K64Q5S0C6oJXcArEqqvKU0MxMTzurSJmDWVdBbKqXuPHn/+1Y9+8uOf&#10;/v2f/1HRZyk41GmLOKjmhnRCUsMDqpJaoc8sxxRsm4afD9qAqgbBtJY7Ae9gKq5ONAOXiV7BoGRT&#10;K5BwJvVStlktUglZQFWzRilmM0Qsuog9K2LO8GnjfNoo5A8lf1ojnoHWlDRwg5jUoWa7DQKq9EId&#10;ZwwRzigYNySM6zoJw6TlS4RTbOb12ekPpiH406/RWdfezwgxwxeMAVIjBwuhO0upk14UYHp7MfZs&#10;q/hgJQ1J/8la5qTjuT+MUg/0wU8XvPcWqfunZ8CshcBxgzxpkCCnUE+XI1CQwU8a9vdIpQaYUkbZ&#10;898ZQnqNHm51Xj0/++qTh3/y84/OlpKA5pstYjOHHlSJ7ZINMLpZwMBn+3H9MGHYqzrh90Id1Qn4&#10;XY+HEfhpN+s2CtMd8kHP82TgB5gCUh8suB9Tq8O7b7cdD/teUOPzfmC37ujn0WRYjqKTcvVVLTIm&#10;FV4yKj6M25hrDdvOIBDx871+rivEt/nZPOW3rXaGXjcOWUmlhDMbTvrv8IXX7LhEwryi5t3Qy6dM&#10;ahqqZXlt6mSIONhde/vu5Y9+8v0Xr87nF7JGZNZmnfG6WVAOgo7bpwn3VKooJkPTqYq0tYyF89Jg&#10;RhFOKqNJVb1uzaYVyZi4VbM4sGkLMmmzMkgH22qdTaf1pItnszMxnB6LqeoVvJgxp8KaQd2/Npeq&#10;pTwEomBPXtVJ2HC6EHpOxCRcTjsGEbQbMrR8mqyV3wkhJZcCTv0UIcv51AWfZj5mTuNCv5lRCWt7&#10;aTxjE1V8GpCObt01nA9mw7pazFRxKTte3UrSBmTJkjKXgUaNujHORjHWUtoMjdOTbhAM8dUw+NlW&#10;6su99NMB+WDe9mwRXNX5fnAq1eEJkgGI6lEOuVPDzsrokw4JNARWQn28EgVKAj0vOpzC+/DOu6Uw&#10;2Ch8Fb4EBQAFVwXOvh4Ens654AB4eaGop3nj+36v1BMqICbE/AcL/uWQej+DPp4Lgqg+bHuHHsmd&#10;qh3q4ZwH/pJbDcdBwXyrQZzVnYfQcmdNoKh3mp6dtOUgb9vJWg9Ljs20ZSuPH1TJtYylF0PqXlXD&#10;p6645HGEvRA2rWadbT/8r+rnQii1nqhDBZDFZFN+E596iCFhQMuqknHpMzf0GqlJrbDptahcohOy&#10;eZNXWVMfYkaJTsEQMK8QRhGBylRyhkzOFIpmFEq2VAysGWNzqZn/WbwJjmCSKZgQKelSFU2lZcgU&#10;U3z+FT7zu0BVKyIk7JpEhASk9pq57WH7YK27szJ353Dj4Z090NXjnW4maLKoppJuOa6binjl9ZKd&#10;tAuiEZ1Ced0TkGqRCTivZNxLcQdvKWfLO8Ugm4DUdtwYs3JI2USFVC2m8G7cupj3GAUzuFrRyGUX&#10;6pVCMmg3i7TSMaq7rpnt1VKPs+D8gbAvYFOjRXp5ZwQTmPRTJowBlmo2TJfDhkrEYFCP4jYW4RUr&#10;NaMy4QcW/XQsoNFqJqj1UdQTfMU1nvwq0NagHPEjDGot3pQxG1GD0ppwrkHPMmpZET9SKQbqjdK9&#10;+w+//vq3f/7bP/uLX/406zJmcUXeJq+5jElMFbeqMBkDojquZNlUbDci8qMyq5wBbd5F42eWzOqF&#10;M5iG5zRLox6TwyQBCDoMEjsiVwsZehnfpJLyZkFdp6HeL9AyyWdM8BljvFlqmVWrmoup2U4DNYds&#10;yCqP2lQRXEnqeDruqGTmAzHtsow1IuOOidg3UL2Qw7w+M/UhkzXC5Y0xWddF4kk25/olANx2y3s0&#10;H3pz3P7eg+HHp51Xe9XH69lHK6mLMftP19MPl+Ovdgpv94sPliK35nxAOoj8VLfQXgAo9nI9QbFs&#10;ATBKmendee/NuuNeN/h4SE2kslG294vOk73u44fHX33++He/eXG2lN4uYTtF7LCCbxesB3USqLqe&#10;s6xl0Y0iDnhdz5n7UfVhg7iwYPgtwGhQ1HtdL/AU/PRRzwv1sOt5vhiAS/rZwP9qNfpg4D1u2nfK&#10;1mHOmPOJUhGZ0TiGmMacNrpKdMko+XYUn12qYZmwyGoaJd1M3EXXWMf1+AzhETqc71tdwwx8/BzO&#10;B0zmt41aukXHths4qJ5u0s46LWKrAU4jyd72ypdfffrV9z97+9GTZjtGOIV+Dz8elWh11DL9vgiP&#10;9M8mCmKLayzT0taWnPYY3xEV2QICZ0jgCnLBWB328aCXm0tpS1kLaeeZkSmTYbxStAT8Mo16xOMW&#10;5dLGXBLJJ4ypgLpX9XfLobliOApXJ2daSB9FJDOkjlP16HpRSy9qAp42fcqKS7pWcG5VvN0UvpDG&#10;+wUi55K3AvqiU7aQxpoJc9GrLnhUcaekEEMKaXM0qIkHNBmvJm2XQeytuamRV36UI2ZeMihHMf1U&#10;EGMXSMFxw31cxiFQg4pSg/e75NvVwJs1qp72iI/WqaWlqEVS286zsuXRHHm/5Xja9cCRQEbg5gVS&#10;gYywAy8BmpD0qbuu7ydbgR2AL9T7zgD/Rlt4ecFc2AJq4eWtovX5++5Td+oOAOVmUg/uuRLW3MzD&#10;H0Y8aHmezPsA+k8X/Octx3HRtJ9BoKipqRvEUQmjRo5kAabYUdEBinpQtB9ViO2CbS2NttwQgJRp&#10;Czusn/HIR1oeRS+oq9mEOYRdsQrLFkGTVKWN3ISJBwJb9umzbrVdw4RLFDPKNEoBfWbUjGjMejWm&#10;09i1GotSLKSPGWQcF6bGDULgacAip9ZEEs6oZKz3i1mxRbxpNnMUqCpTsIVSukAyy5VMSdRMQKpI&#10;Pg2iKhaNamQTMsF1pXjaS5oyCW+jGF/sFEFRjzcHN7cWb25Ty/nd3BnsrbZyQbOKd9munQakGtXj&#10;bge1kB9QVSz6wILSTOYZm5Vm140tZMyDpLkV0C6XiUYcoQYr66a9Wlob9JyUV9zqoJEPPArZ0U4x&#10;/0//7q//5d//Vb+ZQGQTVsVkyMoFw+3FLb2ktRIGHH1XwvqWX89IO6UunJpdF7VQc/5alWOo9Ibb&#10;xgWkYiRPrLiqFF32WrkJnxr0Ga4pvuQyKKpUc8OM0lDdpEszuZixFH2yYkzjdgkJt8Rth8aJYdbQ&#10;bWZJNOJ//PjpF59/86///C+//MFnlSDW8CMNryGHKwJ6vhsSg15gldDAIgGsFgl1JxRE0meUkFp+&#10;0CyzK9lAW6uKhUjpuJaPKtmQLwmDGNK9XsTUiJiITMCZBiwyxBwajz4JW9BVMWeGSxvjzN6gjXxH&#10;L6a7UbnbLLGrOU4Nx4PwvUYBrqAhgjGPUQQXoIh2WUS7qhbOQgs6PfFt0FUeZ1TAGxdLpljsa5ee&#10;7BSf71fenrS+erD4xd3eJ2dzn5523h7Wn2/mAaYANaqz/bwH7O/eIAhqCQH82UocMv5e0XxYsb7e&#10;SrzajD9eCtxdIO/Ou7eLJqpHatP1cJjYrxAHNdcwbVlrBE72+i+e3Xr76s4f/uyTO2v5/SbVL3Uj&#10;bTioUsOowHk3CxYg6WJcu54xwa+7veDdq2DguadN4l7X/6DvBz99vBh8sRp5vhJ+NgyCn95u2W41&#10;bKCo9+bcd+dctxfcexVL0yPYrOK78965qpW00+JB8eYwiMo/CGEzLsNILaXKxxVukunz8czYNLXi&#10;WN7s8stV2imJbEytnhYKbiB6lph3Xa+YVQknjKpZk55m0EyqpONC9g2llLW8vPDV15+BpX7+5etK&#10;LQhIzWf03Xm7zT4ZjAuzFR3pZyr03xXrv+VOi8i00BLmWMN8o4eN+Tg2D9PppXt9rFCAf4FUvWoU&#10;N9OCHgk4qZcU6dVjqGE65JUlgmo4HVM+XS3pKISxZtaf8TtQtYg7fcUsp0Hy2qr6gZhVt6IXN1Y8&#10;MojzNR819LAZRloxUyOCnK+V2n79Ss4JbAVvXa0Hg1ZB0C72k9JwSKPXzzowvkU1Uw+heYei4FRm&#10;nApUOcmavsRnXVIKvouIPuxQ6Ri723C/6kWetl2vu77Xfe/Hy+9XnXo/z/TTeceduuXhPAn1tO+F&#10;et73XUxVdb9te9DE3y3DkYEXPfdH65FXS/4XA//jeWpQ/0W/Kwj4kOthB5AKhAVdBYwCfEFRL8YF&#10;3K1YIf6Dop6Dgba9kPrPO56H3QBQHkD5qAMk9b1ajD1suwG4LwYBOBPuNGy3yvizbgDePG8Shzn0&#10;pGo/rRJ7eetuDttMo4OgZimOADqHUeNGBu9HKMdfyuANr2Itgy1FkNUo0nJIBn5tHzTfo6w5pBVC&#10;kbTy03ZJ2iHP+hAUQrGMJeTNMpmTep1Sq5QZFDKjXKoRciXMaZWABpyjlpmTzMYdmnLYZlZzpPxJ&#10;pXhWLaXrlVyZiAauKpUyxe+RKpDPgqUKpJNM3nVAqlpFrR0i548IWNeNOlEy6qrmIkvzZQj+p5uL&#10;dw7WIPjfPly7udXfGlYqcVuckAdxPiAV189gJhpmZIi531XJrkH6Scd0uGEyQQo2G+6bcyFquQ1C&#10;2C/a44TQhczEMEGOkBdcirCJjfCvtdOeRjq6Neg9Ojv5P//5b9fmc6SJDU1swMiE+DKImoZZvOBX&#10;ynnf1kuuupWT62V3witHDVNOB1erugFITRCSVFAFL3XojEh+BU7sECHOJ1GwVLHiOk96GRRVpLxq&#10;QKaM2nHCMN2I64shZcwtTISVyYjWh4vTPiTlNbgxZTmfefHs9Tff++1/+Y//xxfP7setym4Ua3h1&#10;EBoymJyQ00kVk1Sy3TquDxGRGi6h5gRMEreOD+XXCyNWhd8ssalYYK9G6Sy0agBH0FgZ44ZWOCtl&#10;T1o0IgWfJmJOiVnTQtaMjM+8mI2FQ58EwtJGLzPHL0tYE05EGsCVbkQIMMUVMxBTzOJxA/8GpqQR&#10;Or6ON24QzWoEU6yZDwTcEQ7zqlQ0KZfSJKLpS/fXM4DUj846Lw9r7262XuyVX+1V7i7GXu8WQVEf&#10;LcXvDyLAU4Dpg2H4ySoFU9DGh4PAm630m+3ks9Uw8PRezw2S+HglAigEBF/cId0uOvfr/q2aZ60R&#10;OtldfPTg+LOPHv/OD17c3yrfnPeedlxgqccN8rBuX0npdkqW/SoOjnnSJgHKr7azZ3Put9u5F2tx&#10;UOBHi8GHff/5PKCTOJ8n77QcZ3UckHpvnnjY9d1b8DxcCh3W8ZaHt1/H9hr240FgbzEYdXM35t3z&#10;OaPPMBrFp4P26WRQEPBwYhFJoWB0ewQGdDacQnCnRKqcEkrHpma+xedcE3KuaaTTiIJuUjHh/DYb&#10;ZnXaSY180qBm6NX8waD9Oz/78Q9+9NWXX7+NJ21OB6/dxAs5dS6vjGfluGvGjE+IVb8lN14JZOWu&#10;tAQNsREvU22fIaNiu5flIGh+L3XvNR6UNvM2EuM4LaxMXJ+O6NJRRK8YMygmMxFT0qcDnuZDaC5o&#10;yQYspRiRCdhsBpmIMaIVjELyyjgkvSRadksTOCdiZTZjupJXUfar8m5FzC7M+1TVoA6AuxA17rbD&#10;e/NRqm9/0hpxiApJk98tQ80MYGsrbWuGze2AaTFtHxbJfFDrwbgm5ZhOfMVvZlTdspUYcrNoO8mg&#10;TxquVx3P56vxj4fBjwCOC8SbofdVz/XVTgpw+W499nzR/2o5cK+Fvxz6Xix6AaBvhv5P1iIfr4a/&#10;2EpQE1D13a+GQUAqSCvoJ5AUtgDNi+APSIX6YjP16VocDoCvPmjYD5Ka8yp2v+68iPwDjxj4CJa6&#10;HFbuppDjnOVZNwR++rxHDbV6NOei1rVuOe/VHA+bIL+eF/3QnTolqtsZaPvtewXbMKzdyFJ3jee8&#10;qvU0tpq0NFyKbsRc86hhu5axtVzyNimrYPwFr6qKC/IoJ21i5zBR1MgJm3jloIk0cDGEmg2exRgR&#10;iVg6rUIpFRlVCr1UYlLKZ69/oBWDHDFxJYe6/aoXJJzapMdokDMQOZtPvy7lTsmFs2o5R6PiiSQ0&#10;Fm+czR/jiKmV/jjCUWrcsJrGZ3yolU4pRFM4qkzHPa1ycmWhtrPUOdsa3tpeOj/aPL+5eWtvaW+p&#10;lvMbFwpkLqAhTPSgU0RY2TLBZaNmyoYyvA5BLWtx6CbbCcNi2jRIIEtp80JCXwur3SCVihshCw/a&#10;2hwhwyQ3ahFzxmNcKKXePb6/MZj/j3/zq73lajliClp5Wae0bBcvJ63dhDnnlcvY39LzP1wIm5bT&#10;djjHPDjHgbNsKD3iEELwTwdUHidfoR7hi77rd4mTIU3EpxLwv6tQjwFklboxq52FGCaVkg8M0g/d&#10;5plSWFGOqfIRVSGqhfxUDaP1hL2S8Cz15p8+fvHbP/jpf/q7f//4cDPv0oOitv2Gqktd8+rLpK7q&#10;MxZIfZZQh0wip4JecBtSuDJt04DDho0SQsFyKFngsDYlEwpgalOxqT4ztCsqzriIdt2mE2nFTAlr&#10;UsKeAapKeQwoEZfJpk3Rx0egBPQp+CrAV82fBic1iqbAT50ahkk0hkomLNJpVDKj44yp2SM2LVfI&#10;uKaV0cScEfjIJMIpCqmf3J7/+uHwk7MO1PPtIvD0zV7l46Pap0f1JytJMNP7iyHYvthMv9nNgz8C&#10;WAF5L7dSD4bB2wsk1KPl4G7ZdLPl+OJW/cVWbr9GbObtkEnrbnUnhECDttYK728uvH19/+vPX/z+&#10;Tz96st+gRpfOe/ZL6H7JupbUQa6/0/WAY24VjGC+B2XLScMOO/d77124bDlt4Lda9oOS6WK29jtt&#10;+/mc82HPDXW7TYAd3+zYb/dcSwkVsPXuwHfa9W408LyXv1W3t0KSnINRj4iyMYHfxwgE+YGAIByW&#10;2uxMg2kmmjIaMYgqk9RSKCqGTs2S8cf1slkoHu27rNlv2W081ExDEYYTkyJaoQM3tlu1nd31ZjNv&#10;NvHtVlYupU7FJYW8PFtQekIcheq7Ftss6pwJpOXejFxLTGnsU4iTTgYFobg0EhJG/NxSSoMbxtt5&#10;eyagSQc1xZQpG9bN170Bu1TKumxWzhYjVmi0KxEbKGohjCe9aMhhQNVCNX9SwfygX6SQCgxtAYtd&#10;ooWCdS6HZj2SmJOX8crSXhmcoymPNI7zKh5Fw6eejyDgGhsVz3rdF3eKG1lrJW0uRfS1KDJIYgWb&#10;ZCVpu9VPr5Rc663AXBafz+Lww8+60eOq60HH/6Ttu5W3vJz3AlLf9LxA1U+Xw5+shGHns7Xom5Xg&#10;u7XwJ5sx2AEnvVgu5aOVwKfr4Yve/l/tJF69n9X/YiTVs54XwHpxcwCQCk4KVD1K6+6ULRe3VsFP&#10;gacgsCdF0/2W427NAeJ5AJkmqlmPa7dShovFps7rToDmm6XYq8UIIJUawzpPUvO6LngfNp3U7Ktt&#10;4vGC79kwelIjjqoOUFRo6UFRBxHdIGwAUZ2H/5mAruhQBnUsuGjnw+b5CHXS1lyKtl+btgrg7C0S&#10;ioJLXfEbM6TOpeW1Um6wVDF/emrsu1zWtFzClwp5KolELRYq+Vz2xIgdUUBsRIQzkEPrEXvQLDWJ&#10;Z3TCSSUXLuarSu4kf/aaUSMAV+XyJpjcMRZvlC+mFkyFUmroeh1TyLqiFkM84rrterDUZikxaBb2&#10;l+bu7q0erXaPNgZnu8t395cPVhoeEy/tVlXjJmBZPYvV8riU/yFYasgtd1nYPgs7jHG6CeNi0riW&#10;saxk0aU8GsUYLmSKNEwnHJKolefT0WIYvxYxhjDFfDH50ZMHrx+d/82vft4p+rN+tdtAm0+aF2Pm&#10;jk8D50PaI1VzfyuAMheC+nkfNbWVWXo14pM4LLRcQA2nTTms9zv4iHZCLr6ciyNxr4JaBUt+3W7j&#10;GDTj6Zg+4pfrVSMS/rdM2hs+K70WVnaS+rxfUo/p5uIoNZwvjOWDjkw4UspWdtf2Pn76cq2ZrwfM&#10;wFOIXAtRc92jrbl1Kau4RGhLHm3WoSqQWqigluMQTftUTLecQUhmPWq2Q06zy2ZBYD2Q+nV8i4yO&#10;KZiYmm1RcUiT1KTkQpjQydigq+9vpE7xaNOsqfGZkev08VHYl7BpUja1aoCKM2lVcsK4yo9KoUHF&#10;VXQcSK1i2dVsTMGQMa+qeWNmBUPKuQHFpV+hz3z30jdPVyHyvz1uQH1+a/6j4ybw9KPD6svN3Lu9&#10;8sutzOud3MOlyNO1xLP1JGwBryCtoJCnHeK4ab8LF8l6/NOTCvD0uEVsQMKqkfMhQ1jPSKGCvENW&#10;C+iWa6Hj3cGzZ7e/+OzZ7/74zYPtykrONIgqByHpWYu81XYd1/CbdRuQlBpg2nQ8HoaopD/nungT&#10;MLqbN5zUMdjuFRB4eVq3AkxfrIQe9NzwzlnbDkg9bGJnc1RnA4D7yRyxmNFk7bP9qPJmx7mW02+2&#10;sH4bdXto8ZSUcDFsNprNxiBdgoXFGE6KVSaG2sCUK2csCM+iY+slUyr+DaVwRCa65naJrBaGzyX3&#10;EmrcJLeatVqNAhKfwSCz22TRgHKh7Sik5ZWiKhLl641XnCTDExC6AgIyIghkVM6wWGud0lkmA1Fx&#10;OqOql3TVnKpVMGZDCpeZ1cjYuhVXOqRu5OytPFlO2EyyWaiU1xS1awoBazVB5ILWkE1r1wtBfwzi&#10;aQPvai9jXcxgMSunFFSuz/v2luNbg3DcJfBjjExQGSIFqaBi2PE2ksaFtGU+Zmj6VYtwbaRQEFuq&#10;X2pAmfZJqjHKWfopS8uvoi6SsG676hmkrXMJajqrQRqte6SAoeWQ+qSAneTMTzquV/0AGCXE/3fD&#10;0KOm7dPV2PN5ajj/p1vxzzfjQFIoasKqjQjVz389AlT94UEWkAoyezFr6r26FZBKgbJiBRsFnr5Z&#10;DAJAwUYPU9qzgglQCy8h798uoY/mwD3Jo6wJcv29lvsob6Fm7C9TC59sxXXU86j3/VUpsC5H3q5E&#10;Hy24Xi5SY7Redd+P7CpbHnTc5x3PvfkAWOpBlTjr+G82vbslB0T+3SKxnXfslrxNn6kTtVdcSAqX&#10;N/zIfMK6lHVu1PxlrwaSfsouSzqVEZyaLj5i03ZLUa1kljH1wdSNb9Onr0v4bLVMLOXzNRKRhMOk&#10;jV4FpKp5s4iA5jFIKkE8YlWaRTOSmQ91vEkIniYpS8mfFrMnAMo8/iSHouqIUDpDTSP5/gmVXsfS&#10;yWcAqW5cQ60lnAwAUpfnKjuD1u5iG5B6sNa7tbdytj3YXSwHUGHarQD25cLafNSwNkykIgaNbEQl&#10;uBKyCbIeRS2oKpOSooO/nDICUocZU9A4TegnQjhnLo3b5WN+Pb2bwSshQztDBnBDK5/8/PWT//qP&#10;f1lLO90mpl010Yzol9N4w6OaS5p9KAOVX087RcDTxYChiAuBs+0CRqC0rFfZTJhDVm7UKYLIb0Fm&#10;APGQePiMS24bLxFUR33ysEuM6acifqmH5HkItsM0VXCLWmFVySeeTxraQV0naGwErcUAcXNz9+Wj&#10;V0/vPfubP/rVcjXZ8JnmgsaWW1MCmHjUBbssbuSGdew0JomZ+NTi+15904ekLdK8TZm1yJJmMRDW&#10;rWKEEGEEldgULFzJMoqmzZJZi5Lp0PMR6ayKN6EXzxpkLIOMQ41nZUxypse405PM8VHa2AggVcZh&#10;ybgMJY8hoY9LGeMa3jTEfJdJHHFqnQaBXccljUKngY9r2JiaZYU4y7wmY10XMK/NjF669OV5D/z0&#10;zVEddt4e1l/ulp+upz85rr/ayj9fz7zezDxaDN+d90IGh/3nG6kHi9HTOe/5IHy767vT89/qus/m&#10;PRt503bJ0k9oqUlSmr71omslT0KcbPj1cSs/aBHtbcy/fn3/zavzX/z4zfEgsZRBIOnv5I23O+69&#10;IkDTetqy7ZdNh1X0uGr5aCf9+WEBbBRwCS/PmrabNSvs3Ok4AaxQx1X06VLgVsv2ZOg/qVtvg7QO&#10;3LcWnLc6joOK+U7Xdb7oPezYGn4uaO/z1Rj8kTeH3lZZ7/UxyjV9vWGMRcSlgiGZ1tgILkpy5YZJ&#10;jZFmtnIsBoZJMaXiXTXKxiCGO3GOxy122Plup4TAZQSm2Vzpf/L21aefvPnpj7/0kJqwR1ZIaZol&#10;XTYp8rhnXW66y8/xRoQWgm6yz+BegZXgxtIIQXKbdUs+JQu5pxsFxfbAPV/G1fxrYKOFiKGSNM2X&#10;XPMlTzPjtqs5cPlF7bogrom7DLUkCXgNOzRus8SiYCec6pJH1QioVnJ41s6vRjRLTbJdskY9wlJU&#10;nXALc2FlNqLMxLWpiIpAGVm/4mAQvbWa3mp6VooYNTduwZL1SdM+UTNjbCR11ZCq5JUAdk+6oQer&#10;uXsrqdUS3olqlnNoxcXfKVK3swcB2WmNWsVvN6t/1PM+6VFP+QF2gC0A37vlIAD0zcDzYoH4eDnw&#10;5Vbk+3sJqO9tJ763k/zBbuoHe+kvNuJfb6c+WqLmVaFup3Y9wE2g6v+egAry/utBAMwU3nzSIYGw&#10;8CXg44O282YePUhTT5yedP2HOdNB1nhWwWH/IvK/HrwfZNXzPVnw3O847zXtj9vkw7rjUctFDWBt&#10;e05r1CqQg5ByOYG03BJQ1MUoSJZ6JYGeNQPLCbzo1DVCtqrPUg9Za35TLWis+g0FtwaqEcOCFgn4&#10;iN+qgo/DqubLWGM6KU1AvyqgUV0a4arTSkVKIV/KZXNmJpkTNzCt3CBmyZmQCscIndAknMZkDFQ8&#10;K5m6rOGMS2g3FJwJpZCmUXCkYhqLMzY29W3I/gLxBJNzTSydkIjHtbJpAxiWSeawqDIJf6MYX12o&#10;AU9v7yyfbAxOd5Yenm7d2Vs8HFZrEcvuQhzo6bcL5ILLBtWExyFRS0fVwqsuA73gUnRC2ryVW8A4&#10;yxm04ZcXXUK/YZLQjkNrOp/CUP4V0J121LSQhlziPlpZ+Pn3P/+Hv/zVf/n3v27mXA7dNCq71ohq&#10;20FNK6Qph1R2zahTN96MaHcKzs2kdT1pWc3banFDEOcU/Gpw3kYESbvlatlVr0sIlqATX5Gxv1WM&#10;GbIhakVeQKrTSg8EJKkcEo0rgm4+tO7tkKoPPA0pF2PGhbC5FbA2Y/77R6c//uJHv/3lj/7Xv/7r&#10;cjlR9+g7Xn0JpzoLzoUNANY0ys9h4qJDnrdJwVtLTkXBJs1jsqJNUbBKYZswCcBkUxZpyCQiNLyA&#10;RQmWikppYCRmOd0onQWwEohQI5jCNAK9iKkXsUT0SfrIZfrIVc7UhIAxK+Wy5Fw2fL4KLlPFZ2sF&#10;LDlryigFw5WD3FhBUbVsk4JmUsygsmm7hukzS2zAcVQqZl279Pmdha/vD2D78Wn76Wb+fBgHRX27&#10;XwaeQvB/OAjd7wVerqderCWhnqzGb3dDp3P+m233nV7w1gI15BRgCnXQIg+a7v2W56Dl3676FmKW&#10;mldbcMoDACnxyMZS4+HDm+d3dh/f3WjHjWe9wG7ZCsH/sILvFkz3FlwQ7bfz+kdD/4OeB6AJ7zxd&#10;Ct6dIy6S/n0Ad9N2wdP3YKUwenfO+el+9vVGDFz1Xs910rHd73vuLpAA1uMmvlMyLieVRzXL3Xn3&#10;6Ty5VDGnw6JoTNQfOIsljcM2GQ4KvF6+xUZXGyf1ON2Isyw4B9XPpgJaH8ojTUxoYI3aCcgsiHbK&#10;bZcSVimqF+9vrfz+L37nd3/xk3/6939xsN2J+hStgulwI5yJ8uebKCDVRtLieU1t3m60zSoNYwr9&#10;GGKeDYVkIR8vHROFXJOJAH153p4OyEJOeT3vAkvt1Vyrc+GFsncu6w1hai1nClcLKjE3yCkoKlTQ&#10;qrjoIpdxqpaztvWsFaIcWGfYwuiV8EJUnY+pAZFAVcI0HSJ572/5q8IeaYgU9WrE2VbueCmx3w11&#10;kkg7ofNbZitxdbtoLiXU+ZCsGlUtpJCqT7qYNlHTUM35Tzqe45YLgsh+FT+qYh03rx+ULMflJ038&#10;9Ub8PjCx73va9b4ahsAxQVpf9VyA1C83Y1/vxD5bD362Gvh4yfv5Whjqs9XQu0Xvx8uh7+2kv9pK&#10;gtV+vpEEqkLMBxW9GFUFugoYBbDCFpAKwZ9y4UGAWn9lwX2/SQIcH8DfU4H4/2+jUWH/wk9f9vzg&#10;zq+XwtQEK33vww7xoOE4K5hvlzBw27OK/VaDejZ1XHPW7fxuULWWRqEunk1tZXAI/lFEYJPQ/Ab+&#10;BVJ9OqZVOBJEOAlcFjAL8j5jGFd6UYXHosJ0IotGIH3vI5AYNHy6iE7pjFrIF7HojIlRjZSvFXEw&#10;ndQk46q5UwYRHS7msFUZQuVBVGkQTJvFTDl7XMAYVUgYQv4Ug3nj8jVqCmqVlsUTjinVNJV8RiEY&#10;NamYqFYQ8eL5dKiWjwJSIfgfriwAUs+PNh6dbd/ZGex0C+9nz5JB8NeKrwNPUYThwPjU4GnR9bCV&#10;nzBzuyHq/kadFAO52hF1N2lwqce8RlrOq0w5JE75+EqBAKq2YuZW0nmwNPe73//0n3/zZ//xb/6o&#10;ksDs2ilUcjVh50Jz2whrog6u0zARwdkJC2sQNmwkLNtpfDNvXy4TUQe/6FW14+YkLow7xYhmLByQ&#10;2810Ff+7JEJrZ7GQU6gVXfbA9YVMqtXX3H5RICIl7IxyRN2J6OZCqvmgEj6RxahlIepYSEcen975&#10;7S9//Msf/+x//ct/bkWckPSbLg2ocYWQFR3CGiFrkCqoslNetEubXl3ZqYDKocKCVZy3SOqEhmKr&#10;XZHBpXGLJIKp4FPI+VBSL7DKGYhk2mMUGcRTavYI4BVaPkTMoEa4illK1rSUMcWdGefTZyBzyPkc&#10;BY8j51Kl5HOVPJZKyFLwZuX8GUTOVkumhKwrOtkkpqTZVQybimWWzKAKBpwblz46oR5JPd7MPVzP&#10;PFpPQX16s/FgKfZ4OXGvH34wDEPMf7IUvdf1nzaJkzZ51HTv1cnDlmergq8XLctZ43bVtlt3HHd8&#10;G0W8QooqLmknpG/Af4FLmXNIhnlnPW4hcbUZlbsIfTyIHPTCTzZTJ23nw0Xf0+UIWOTHu5nzeRJw&#10;CXIKNgowfTKkxkcBSYGwh2XzRfAHzr5YjcCXqIf+yyE47LxL3pl3ng/I9bQKiroD0KDGI8K3QMFP&#10;eLwYPGrY9ueIRkrtctCMxhGXm2lFxwIertNGz2QMGu2oWHHVYGVoDLM63YzLJgqTMrtm1o2yI155&#10;MYPO1b2YkZUMoUGXwec0nR5u/8Evf+d7X3/2X//z3x3uzBViyKBmqyaV9Zz67nHB52GmS7q1w/Tc&#10;ik9uvG500FXIuBmj2+xMF8EIwK82fADwXahb4kFpyCtbaPp7DXe36tzuxZcb4X4pHHPoZYxRnWA2&#10;F7DnQrZ8CEu5kDCm8CGCmFUyH0WpRYPjyFnTt110Fj3SqI0XcfDXOv6YnR/BuXB+xz0Sj5MPp3U6&#10;pq/krfNtz/Zaql3C60ljJaythNVpj7iRRlp5NBmQxj2iakJH3cxKIHWvYjlpWonr9vLorSa5ElNC&#10;QW6AALEUk60llPAR3KxY9nKGJz3vecN+mje9WPC87rufdfCXC44v1kNQwNPvbccu6uutKLjqR0Pf&#10;qwX3izkSwPrpagTCPuDyAqPP5t1gqbB9txQGLX2+QC2jAq4KSL0AK+jq8wX/fsqwHdO87+pPzZS6&#10;GVVsxZTw28+r+PvJXAKP4Sesxh533WDQ95rUvdeHbe/FdCpHJQyQupE27hftWxnL7bb/rOk9qsC/&#10;DllLmDo+lUc5bZNO1IPG1bIPIj8oT1BNAwMqOJVLeW837aqEcZAalXDKouenI7agXR20qXwmJSbn&#10;myR8NZelFnGhePRJVCdTCegui5ZAlPAxqgQ0k5wdMCtIDc9vkpvENOnMdfBcCWdSKpydHP/OzOyV&#10;66OXJqa/Q7p0Oj33YiYqrXTKrGbpldwInACpYDUXGXbKeyvzR2vzx+sL9443H9/aOd8brrfTUVwc&#10;MHMsqimrnuEjZBCkEhFEKx9X86/EcWGVVO4USGg5jpv+hk+5UnYsFW12+Qj14DFiMPGvpGyiFCbI&#10;OqWAV7uCfrjY+sMff/Wf/vbP/+7XPy9GUZeBFjQxAsjMQsrUiut9VjogNUPyqTVmwtr1uOm4ROzk&#10;8NWiPYZxCx5lM4yU/VqwY7N2olLEIl4ZoriBqUa9GMukuoGobxi1ow6cYbPSfD6RLySNxdVm3Ric&#10;rq2gsh/WLEYQQOpiyj3IJwCpP/jk+7//45//9//w980IDvbaJFV9v77tVbcD6jm/uuFSQFUckrie&#10;nrcIqTkbMXHFJm0QyppdAfytkirq/oCZBw1k3KFJkoZKyJYiDH6qXxTbBYqq59hVLJN4Rkm/pmDc&#10;gI8G2j8tZ0bFndFJeXIBNZODmM2QcFhSDlfO46tFYrVQoBYL5DymjD9rUgsQNVcpmTQoaWreqEU6&#10;C7Cmbi9I6Fr+1KX7q6mTbhCQ+u5m8+OTxkc36882MpDrwVI/Oayddlw3W8TNumO/BE29HbTloE4C&#10;Us+6oRc7pcO2C3xzr+EcJHUlO7fpkw0Ths0StaA/hIKNArFeJFaLzt1eYqVfOr+3/+jBwQ++uP9o&#10;r3LQct4b+EEqH/T9QFWgJLjnhY1Cxgd0ws5OTv9mMwH2CpAF4AJAgaSwA1SFfdjCYdRQ1I7tqG1Z&#10;zajg4geYHtetN+s2+GlPe4GHc547HfK0693rB5JBscvJsduZZmQCPt2AWxj2yfTqMZV6RKK8YbJy&#10;rDa+XDpi1jEipDIfNjUyjlre7iel+aQ15NHYEAFhlQNSbx3v/vynP/z664//0z/9daPsDxHipEeQ&#10;D4qgFmroyWE+V0aopR9zKkeQq8Mn/XGZGhklvQKvi4+jU3rVB050LOjhtGo4bqHnU8ZunQCkrnVC&#10;gNTFSjTtxbR8moI9FSGMSS8K2Z+yJAM/jklrXn3brx+GtTtZ9LTuBrbWfKoUKW4kja20eSGHhcxM&#10;uGBaGTQV1sQjardT0KwS+9ulZsXRLOAxQgz89SO0nFvcy1mKAUXYxg7hrIJf3oVvjxoaLlnTKWo7&#10;+OsRNbUMSYsY+IUPux5omT7aSr1ei71cCr5cCr0YUHcqgYmve4HXXd/HS35w0k9X/F9tRr7cCEN9&#10;fycO+xfbLzeinyzDYZ5nbee7YQBE9aLbKZAUsj/8ELBUQCdsoQCy9+s2eBO+dIFU4Oz7KVmpfqlP&#10;5n136o6TkvUgoz8rW26XLLeKKCAV2Hq3Qs2p+mCOWghgI6FZjar38+jNCrUk6k7GCP9dhyXbQdG+&#10;nbXCFpB6XCZPG15AatUuChloPh0t75SGDIyEkdP0artB4zBpg5qPWkFzgmZxyK6y6/lRn9mFyz1W&#10;qV3H9SJSn1FhV4kNQo5FLQV/4c6MWnVy4KkH0zsNCrtBpeAzpOwpq5wln72iYoygUgZhkBplLI2E&#10;KRPRJKJZapw4f2x86ttqDQsxCpSKGZOBa1BQj0YBqS4Hko776oVEv1nYWmwdrs5B3T1cPz9aO9vs&#10;LtfjaVIZsvCM8klUz9TIJ6NhYzaNqWQ3AKnVoK7j0wTEox2PcpAwgWkupC1lv8apmcq45VBW8Y35&#10;hLWfwtphJOuUwb/xYND805/+4B//4g//7lc/zfkNISu34leFTDTI/rWoFpDqMQFeEbi6N7LWfkDd&#10;sgsPCg44bSAq5VzyhTS2kLXb1VPgpIW4gUAZatGHhGE66ZZoxB8APf0kPxNWUTde49py2RoKK6HV&#10;NytvzEWoyRaGYcMggg7TnqVy5vHJ+Vdvv/zTX/z+3/7RLyteBM75vh9ZDJoGUSikG9BSq90EDb0w&#10;MufXgrTmUEHFLssYuUDVMiat2OV1QkWNiDPz/XoWLpvNeowRnLoh7jfCJUDZScgqBU0BqjrV3Ciu&#10;JnRC+HSMQrpVzdfLuGLODGd2nM+YAqSKWWwRk9rKuDwply3jsaU8hpgzJeVPC3njAua191MXMQwi&#10;amYsHQQRGfPSs73S+Wry+W4JdPWTk/bL3fL9YfTRSuLRUvzFRvaw5lxLGyGkH0PAL6IHNdtqxlxz&#10;i5fSJtDS7ZKtF9GspE1Q2wV8s4DtluxbRXw9ZwHswsuNom2zSu7Mx453e+8+uv/lF49/8aPnL0+a&#10;e+A4HQL056zlBAJupNSbaQ3QE9L9/a7r8SL4qetmzQLQfLzoB+ACYW/POS96v8LOPSrpU+/c7bk3&#10;K8jxvP1my7ZbRA7rOJD6sG6/O0fNrPFiMQr/ik5CG/eJQ35JJKyORnSIetKkmQqQUhBSvXrKaGSY&#10;UK4FE6BWPm4VaGXTFjXdZ5U4DVzYwQxsNy4xqRl2o9Cs4TstutPjnT/4/Z9/883n//SPf1kv+QCp&#10;Gb846mQVQuIATuu3HJDxSb9QZxnFvAy9bRx1zWrMo4GYyunghf0KaL2pYak+EW6aRA0TPpIf9Qjb&#10;BctyJ7Dcjvar0XLU5dBJAamkSZ7yWULgRBZJyCTI2iQNjwauELAtAMRRhdirEEtFR9IldupnKjEk&#10;75bFcR4Q9ng1Q03F5pYEPHIHxo75lc0s3slgc0nL8UJ0LmyYC2n7EUM7oEyYaDHQkKAaLpKbFddG&#10;3HTe8N2tETfzKGRtSNYP2sT9DnGnhkFUB7sEx3wzCIByvlrwAiUpng6DT9u2d0ueT1b9n2+EAKMg&#10;pxdbgCzg9dPV0EdL/pdd9xvg8hLVQ4Bi8YB6zAUFAP3fPL1A7adr8Yu7q3AM/MbbJfRxm/x0LfHR&#10;WvxZzwcqCgEfXr7o+t70g6+6fmrqgDk3HPO066VW/ev7HvaCt1vUI6lbTff5nH83ZzmGNj6q20wg&#10;B0X8vB3YL9hge7NKHleIgyrZ8CrSOLfmkXejhq0ysVNyraSwQdxK9drx6LIOVdhCLe/uNAqAdFYd&#10;lzAJww41KE/IoiK1YrOYjSoEWgmbPvahG9OHSYtdJyONGlQlUwjZoDxS+ghEfouU7TerIGASZhVm&#10;kMrFdJWCrVCy9UYhjXlVIBzX6zhS0bgF4b2fLJWulbMJmz4R9bRq2aW5yka/sbfUurnRBUu9tbd0&#10;c21upZHIEkpMNobIoJ2mGbVMieiG368Wiy6rBFcCRmbRKsjoaD2/puVX1cO6rFdZjRrdCCvnUxsE&#10;V1J22WLOCcF/mLUvF12rlfDt9d5f/vxH//mvfvVPv/7dvFdf8Wn6CbREiH2GWTjHsj5p3MHrgTDl&#10;KalaiuhW4RRyijshrUc/WQlou3n7ajOACK9ahdcSOA9Xj9kNU8WQuhzR6vjf8ZrpLmSmFqWerLSS&#10;aCVtLmRQv09mQ2bgJ2ykrGsJdBizAlLXG8WnZ/e/fvflv/uTP/3VT76u+U1Nl3oYMK2ELatJDM7b&#10;JeCpX7Pg1wzChiYpg2q5lE1SUXPI224NVMerm/cjkDbSFmHYxEvgspLfTA0vdmpiVlnYKoZ3XDqW&#10;W8fFpDOYnB5ApSFMqeWOOfUiRMpU8Glc5hh9+jprlprHmsekJrUSsBkKAYVUOZ+jFHHAYfmMCRF7&#10;Usye4M9e0whmMI0AcAzfrhfTKaQ+3s4/2ym+OqDmSbm/nDyd824VrfvUQ1IHNbqp6jhqOICq5/3A&#10;Xtk2F5Ct5izUMpN5KzjpUdN93HDvlR1Hdddxg4TvWk3rN/Omszk3fMvdfmi/5dnvJ24dL379vZdf&#10;fvboD37nzeP98loBudN1QU4/qmKnTQeQFLzy7hxxq2U/pp5QoQ/7HqDqxVgpQCr1pY7jzjwBWgow&#10;fbIchH1A6qPl4NkCcatLPlz0PR6Gbnd94L9Qhw3HeccDl9bNhUAxpExENV6vXKOaVMsm7CYOBCUn&#10;KsBNXIV41IryUECqhYcgTMIhJXFxxKN1oWKngU+aRfkI5rUrEAUdcl867MjGfCdH2z/56Tc/+en3&#10;//k//XU4aKTghdHyQUkpJIs5OZCjvQQ1caQJm9BbRqyuaQM+ZnbQjVa6Xj/td8uCHmkiqCom9As1&#10;UGB+Nq4OEex6xtivu1c6kcV6rJbyeVCNjDOlFTMLEUeU0HkQfhKX1L1wuqgWQ9qjqqMXUi6njMtZ&#10;bG8+PJfHIqQ4bBeAevRzOLhqv+L0OAWomeZ0CIJeRTljKSeMzSTazVjnY8b1gn0za9vOYj2/qkWI&#10;Siiz71feafpWApqjDL4Z0S26xcc5M2Tnpwv+u3Ub2N9Fh/yPFinZfD3v+nTo/3Ql+Pla+KvN2Bfr&#10;kY9XfF9uRYCnX2yGIel/suyDujDWr7ajn62FP1+PAEyhqK4Cy9RkgOCeIKGwc5TWAUA/WY3979FT&#10;b9/fn73YQuq/U7aApX62ngSSAlUBqYDOi0n/HjcJqI+GkZcLvk9W4wDWF4PAw38ba+eDpH+r7blZ&#10;dZ7UiJOK82bZcbfl3UmbBz7lMKDezVjhn3xYchxXybUsul7Aoe2nJovJUwFrmLT2E9b5KNqKoJh4&#10;AlfQICgYpTOEUWRW0nEdy6KkRW2qkt/qM8ocaiEGsZA5wZq8mvDZfVY9qhC5jHoHojepFSoxV8mZ&#10;RoQzqISlE8zatBKNiMGj3RByJ8XCGZF4FpCqUDKZjMsi4bhcMinhj6gl1IpyGhnL50LjES8gdXtp&#10;DoL/wUoHkHprb+XOwcqtrd5yIwrpXse57DALwW0RHVuvY1IzVPC+g8hHEjahg/NhycwB+4sijLxP&#10;lXTL8wHELJ0gDUxcPRm2CgseVSdmXs47V8uexbzvyf7aX/7OD//H3//V//nvflX1GVfzxGoa78eN&#10;ASPdKL4cdXB7GXSrYNsuUFJ1WCMh+A+DWmCu3zhTDumGVXcpZgSkEpLRpl9jUdxwINO1uCGCcwnV&#10;eCOib8cQ0N4UJugk0HLSnEkgmbTpPVL1m2lsN+9YTdkh+G/NVZ/efvDFuy/++k/++Bdfv+2m7FR3&#10;FFKzHEKX4xbw06ZTshIxDoK6i/Ea8M6cV/O+dMBT2AKaV5L2f3ts5ZTDtRNFBUGEkyOUWaciahFn&#10;CXXYLPQb+EBVFfOagT9uoob2sy3QyPGmFCLa+3UYpziMcRZtlE2bAKoK2HQ+fQYUVcJhQikEXHBV&#10;CZsmZk2LmBPUFAHMCTFz3Kjg2RHppUdbuSc7BbDUh+uZ2/3IYctDza1Xwo7q1Bh8oOTNpgtICqw8&#10;74WopaVarvX3i+yvpBH4KgXcquNisZO9IraTN+8WTIcV69159/uH756zfnhrLnxy0Pv0s4c/+sGL&#10;X/7k+avT1lHHedTATpr47Q75aDEIEgqJ/sJSz5o4WOqTof/ZMvV4iurY33GCq4KiPlsNA09BVPdL&#10;6PPVGDD0xXr0YqzB3Tb5bCV+NO8a5I15L3+nQ1JTBLS9m3OeUsYYT+ililGlaMKqZjsQrpxzmbQK&#10;SFwo4n1ow/her9Jq5TrtokQECbgUcb8uQqpdqNBrEYcJjUnFDBL6vdXWfC1tt+o2N4e//IOf/fTn&#10;3/zTP/9VNGz2E8KYh5/1ixoJDeRon4XZLuHpqJJ00t1etivIMztmVci40yMhCInNwkZ1U34Hf6nt&#10;7dfJQlQ/aLjmK1aodgHrVb2DRqxbiQUcRoVgFsqNKT2oxG8WxK2CxQS2nrS0SckgptkoWRt+2Xza&#10;1Cs7shFtKqz12rg5nwra/4NhIuWX4yhDb5jUITMWC8tHCmNeSTakWmqSOa805+QtRDRbeQso23HF&#10;sZtBoaj1RWqOm0VsN2vq+6V7efSk5qDGUMyR5y3Hww6kb/JB1QoZ/+3A86rrBIACLr/aiX2xFfny&#10;/Q7U9/eTX+/EgLCfrQdh5/u7KVDUNwNqbv+vd9NfbCWApx+vhoGkkOthC1Q9ySHAzYuuqfdqOGwB&#10;pqCuF1SFl7APBvrRcvRBwwFmer/leDX8N+ACSUFUP16KQr0eBCnIzrsf9wMHZdvj5dT9QQx0fiOJ&#10;QOoHpB4W8JOSfTOm30kaBx7pRtxwViNvN9xbaThX7RCwoA7r7u0K2Q7qSi4FGNxi3pV1a0kdJ2iV&#10;W+V0i4wewJUuk4gw8Q3SSVLPz3vRMKpy66UGCUNIH5Vzp2MezINqcZUUU8ntBp1Zr4HrEIDrMkoh&#10;8uuFNP7UNQEDzkOGSsYW8qf4gikG89os7fLszHc47GtgqSgEfyXdbpYopUy/15pOBAGpO6sLRxv9&#10;4/UFQCrsAFLPtub75UAY5RoF1zWSyaAPwTGJBRNhNpFYfMWimYxaeRk9c9GnTSOsulfVyeBxt9Jj&#10;Emh5N/SCax4zq+DTzSWtvTRe92tXSm5A6uO91b/66Q//x9/95f/993/e8JnWcsRaCl9KmCNw0squ&#10;RW2chTiyXyFW40ZohPphzVKQuqO6mEJTTn6CkNQzlnhApRFcjiKsXtxsQ6ZIG6ueNNqUo0krt+ZT&#10;DXI4yHLIyu1WSeBpIq73eeURlxRar82Ubb/gWk05BhnP0XAOkPrxy4//5k//+IvndxeStm7I0HWD&#10;FFsXg8i8Tw2XwFJI1w+owQnabmoMMVAVpLUb0IOudjzaXsg0iKBlUgHZP4OLc3YpgBVCXt4hgx0A&#10;a9qmAFENmai5MX0msZ47bhTNmqQMyOyAVEj08vfrd0hENBFvWsSbBbwCW7m0CRmfKWExxEy6nMuW&#10;slliOp09OQ7GyqWNsWdGoE1VCRkWnfjSneX47aXYo43snWEM9POg6d4p47sViqF3FgK7wMoSDniF&#10;l+sZEzUwv+YEnm7k0YulokBjAamHFfykQe4VLcDTk4Z9r4AAT3dy+q2Ccb1o2Wj7794cfvnV06+/&#10;evzHv/z4xVGdWuKfmpGP6jsFiLzZwMBYj6uW/bJpv2w8qqGnDQwKUAveCqL6aj0G3DyuW5+uRe4O&#10;fLf63sM58vYweKvvv73gfbQYfjyM7JQsJQ/3wW425eJsz5FHC/7jfnix7lxoeep1t1Q66neqgJIB&#10;q8Chm0l4FKh6AlFPEjY+aRe4XZJq0eF1StNRk1XPshm5cY/ObZHgOg4g1YaIGvlAKmBzWjT7O6u/&#10;/ZMffPPjz//xn39dqXgifnmQZAdt9CjBDuD0pF/UKpmjAYEdn0ok5YGo2AX7br4nqKQWXiUUMt4V&#10;h5G5UCY3urFCxNAp2nNhdSOLDuuexaoPrpPlVirutSJKnpg9ZjeK3YgwaZNW3So4uVdiyGJUNx9T&#10;5Vzcsk+a9UgSfkUirM4mkGLKVAzrnLrJakyf8EpJG4ckRGYzy27jkQ6ul+TEg9JMUJ72CGth5VIe&#10;7cV0G1nznbb38SB63vad1Z0PFvyHRetZg4CP8qhqe9QP3W5SS5BC9geFhHj+dtH/qud6u+j9Youi&#10;52fbkW8O07AD269348DWzzcBl+Szedu7oe/j5QDkfUAq8PTN0PvpepQaSbUR/WQTNNPzoO18uRh4&#10;3vfBlpovdTHwZMENhIVfBFvwViA4MBe4+YKaPMX3vO8HsAIxqcOG1F0Cqu/U++BP3c/tAZ3BfMnz&#10;KnDT2vWKoYG/3fGCop7WSfinnVaJ95P/47eqjgcd/2nZBu/cahDHJTu1GEzVCSqwGkegtovUYsCt&#10;kK4dN9dCBuAOGE0tjEFsJLTcJKl3mQQm2bRONJJwqhcy3hAq9xgkBgmNM3XZZpB5MD2mk1qUYota&#10;btGolBIhZ2bSppUWQs5uPtpO+yD741phwGFQSWhc1o3J8d8aG7k0NfFtHveGTDylkk557Eq9gqZ5&#10;vyqPhzBVCvF2PbcxaO2vLpxu9e8frd05WIPtzY3OoBKM2SSobNyBihYH+WY75vHpzBaeQTMZISQh&#10;EyONMBo2UcHCzdtFC1k7YeRgaobdwLEjDC8uCOHU9DqLOQdYajNs7mc9YKl/9/s/+2//7tf/z3/4&#10;y3bQ0o9ZtjOOQRQJmhi4arTgkfcTpsWoHvJNN6zuR7VbSXQnY5sL60o+ZRDn5WN6pegyIr1RdMrq&#10;fjVumLShs3GPRM/7TiOsq3qVJa8iZGWj8hFUMy4TfwBUjQVVcVKynndeWOpyAl/KB29vLb+4/+Tt&#10;s7f/8Be/fnv3cJhxwJm/FrOsRMw9nw4if8clpy6EkLYf0ncDWoDsnFc179NSQ4dt4rpT0XSpFwLI&#10;XBDpRi01DzXaKG+XwA78YRVSRfVpNXAymJwCq1Wad+lDqAzAiitZcafOrhWoRLM6BUej4MBHoJaz&#10;Ea1Qp+JJhbMQ89lTN6CkLJqIPi2amVQCVRk0zuw4e2aMPnF1euQDAKuAOXnptB84X4ndXYqf9kI7&#10;Ved+wwWiCmDdrTi2S7atPLaeQfcKtsOycztHzah/MSofLsiLGwLHTefNFkE9Va/ix0077EBtZQ2w&#10;v51D4M3duu14MXb7aPDlV8+//8NXP/vxy2e7VeAgxPb9IrJXMABVD6lVo4nzBc9hHd9tWA4aFgqy&#10;TdudFvFoAKnf9QAuqmHo8UrkbOA9WvQNm3i3hq11Pevznv15/37Lfdr33VsNF92sOD5T9ov25r2H&#10;vUC3gIKyeR0CFGFgZjZupBWi2qxP7NTemMuZQnY2qhqJeqQRr9xPUjD1OGR6xayYcy0dwQpxh9em&#10;FNAvU6tjsq9rhOMOg8Bpkm8tL/zsZ9/84Ief/h//+S/n52Mhvyzg4YbdHDc+ZTVet2Oj2ZS000aD&#10;IU44xo9lZNUORvgEHr8i4DcEPXq9guF3qAsJO/UQLGosxo2VlHWh7F6seNdrwX7W1S8GaykPZhAL&#10;mSN68SypYUPT2nTDaWQAtczbWSkHsxSSxJ2cQlCRjmghPRXyllwSSfpkxZAy5RbFSL5JM56OIjYj&#10;G1FNGAxjRuMIZh4PuThJj6iVNuZ9soWUaZgx9yO604b3dsN3WnXdnwscFW27OcthCXgauT/ve9YN&#10;vOgGnnXc796PFn27Gnq3Fn77vr7Yy362lfrmoAiC+flm9NP1MLUS9aIHCgB6MbQfMPp60fey7wEz&#10;hZew/Won8XrZ99l24sXQd69tu1VDz1t2qLOq5W7TBmwFHX67EgFuwo8FsD5uOQGsd8BeKfK6Torm&#10;+++X+Id6uxz/bD39yWryzWLk3VLs+ZxvO6Tci2pO8+hZBb/bcN6q2u7UAaDuF4thsO/7TfJZN3Ra&#10;tN6pA17xu203NBi3myTIOJzSoAWHBfv9udBB3r4cNbT8qoyNl3cKkyinYBMlTdyQllFwa+KEMmiX&#10;hqzihEPRjNljuCrrQgIWOabiyjgTPgfisSNKETV9HKKUaaUirVQMFhNxWv1mTcisXClF5+OkV8vP&#10;uY2YmoUb+CLOCIt+VcSfUElmJNxROW/UrGZZDQKleFYlYcT89kIyOGiVNxfbO0ud083Fw5WFB0db&#10;5/trByutStxBGFlOE2uhFWnUQ/PdVDiM4CjHIBsFEyy5ZAtB7W7e1nAIOz7VViNQi6FWDcOO8u24&#10;AAJZIYrW4palArledm9Vg/2M78HO6m9+7+f/+W/+7P/6x7/uxG3LWQfEakCqWXLdrp2qeBT9iOGg&#10;SkKrs5w09cLagVezHkcHcbQS1odd4oBbrJFeDWDcuYQJhBRXj7kxpg/nmmU35rP4YsEJrZRJfE0v&#10;vKwVXc6ENfmIJudXdNOW1aRlP28/KDjW0o5hPnRnZxN4+uLhi//y939/vrUIWFxJoKDGF0vaLIb0&#10;KzETaOl7nur7IaQXRhaC+o5Xl0MFKYRTsIqqDjmFVJ++EzAshE3A1rZf2/LpGh5N22/IWkUJIzeH&#10;ianbAnZZCr7LKs7ZlClcHkOlUUzpNUlcZplRSX0QLpvGpOVrlCw2QIA3pRTSIIso2FPi2RE5c0LJ&#10;mBBNjwhmx1nTN6ZHLk/d+JDPmmHOjF16d1J/sV886QaP5nxbZWilHStZtBvV7teIxbh+t2S/NRc4&#10;qbuPq+QOpMWyDaQVTkHYbuSMgNSTNgkqSgG0aNqrWFZSmt0yClTdKZmBp/DVm23yZCkBlvrZ50++&#10;+fG7X/zk7avD9vkC9cQJPPTeAvlkOXDe9zwY+u/3fPcG/tuLnnsr/kdD3+O+7+li4CVcY8MAKOqr&#10;zfjLnfSD7dRcEalX0URKnc4YKkULRGZI96croeNFz17HeToI3lpO3BzGV+pkKaL12wUkxgsQclQ3&#10;47LSMiFJLiCM2GjNtC7nl3gtNAcyXUqYPHah0yokMamYc93nVLfKYbdNJWBSo3dVghmVcCpCaotR&#10;e4gw76z2fvnz3/7hD7/4j//063Qa97hFXpJVzGgGXXsszAn46dEIp1zVVOs6l3cGIyYyRZ3FRne5&#10;JH6vDtXzXZg67scQBVPGuxHzaXMxtFPxd8uBYdk/LHgHOfdCztfI+AhQHSY16VTKrhgm8c0cthyD&#10;RKNsBsXdjL4QkFRDKjgjPXae2ynIpI2tqr0c1UGuLwSk+YC8ENVnw4awTVqKmSN+aSmnJ63TzYxh&#10;Pm+phNV+MyPlEA5y1tW87ajmvdMKnLcDT/rx07p7Ja47LGFgrOd158seFas/X40/m3NRSF0LP1n0&#10;PV0KwMfxYjn82Xbu9TAOULsYN/XxKtXh/2L5fsAo8BSS/mcbsVcDL/D0y+3kRyuhHxxk4EhA6seb&#10;sXfrkWcDz4th4NVy6MEcQVWbWsv6zXKYWuh/nloB8DkE+Tbxein8bOB/sxp9MQw+6/mol93AvQbx&#10;uO1+OueFP/JJx/O07blfdTzrePfi2pt59F7TcXHk4znvYca4HdMAUm9XqDGsgFoALnXLdd7zGGRi&#10;3n1Qt99suo5LzsM0thUzHRadm3m87pNFjTNlQli3i3IIu04ol3NEr+TOhPQuMw/Y6reIow6lVU4n&#10;EKFRxsB0IhJVu6w6vUKAqCR6uUQtFsh4HM7UBCA1giMJmz5qlmVxVcIstoknsy59jNRheh5hlZt1&#10;PLOWCyeeUUaz6rh+QmdH5WGvNerBK+nIXCW9ulC7ubV4sDx/c71/Z3f13sH6/nI77NY5ELbdzIqH&#10;jF63JujXQVn1DELPWC67hmkMmuG2R3bWDpVsAlx4LevVoFqGVjHT6yXP7wzvHPW2u+l+zpF1ypoh&#10;Sy/tfbi/8de//7v/8Gd/+C+/+RNoMFZKrm7U0I0hBsFln5nVCeioWRFS5mEcWUoYu0H1dhJbi5mL&#10;dnHRq6LGoWrG9JKrUbtwpUz0sphFft1vg4Q36sE5jYS5m7dn3HKj8IqG8x1w3oid5zHR5tOmlYJt&#10;GDOsRpG1OAKWOsiG7u7uvHv+7uOXn/yvf/mXjUa+7tasZyw7OXwtYaIeYYWMC17Vxf3TBgGqoWy4&#10;FGWbFD6gEi4BnsIWkDrvNwBk2x6qP0DTq4Y/vuXWVOyyIiZJIdyMiV91KEoOWdEuhfYyrKWDuhbs&#10;ioJDncKVQbM0bFW6TGKtcFLGH8WMIotB4Cf1GCKEyxYSiVnGRKUMk5hmFtEM/Fkpe4o+dmXq2geA&#10;1NmJESZt8tLDjdStxRC1ZGkFA0Vdy1tPOr6jphuQupREzjp+EFXw01cb2Yt7ppDuIRtCHZSx2x33&#10;zbrtqIpRY0mbDtDMW21iPaU9ruFnLWrG6IOaDTI+IPXWYf/N2/PvffMakPryoHXWojqcns8TD6nO&#10;+cTtLvFyK/FsJfp0JfRoJfB0Pfhsyfds4IPr7enQT13Gy4Ena6FbQ89u350Ii0s1PFGyJCu2dAmP&#10;hpRRL/94NXJ7PX62HIOwv1p1DYpkJWGBiA0RHsqF8n0WTj2hzwclSY8gFRDXM0bCNEugDL1ixIGy&#10;qQ7SiimPU+l2KB1WiROTpmM4bJXiaZ2MbVTxcb3Yi2sjbtviQvsXP/8JZP9//Ke/JN3KQtbsdjIS&#10;YWF3DsukBJEwU6f9Vj4n6/bxUlUXjPAR0wjp4uE4V6WYNqhYQdKYDtodBpGEcRXTsmtp51wp0Ml7&#10;qJX4MkQ/72u8X/3Ug2k0gikdb6zgUvaipkFEuxTVrKaQxZR+Pq4dFi1pBz/uEDSy1pBbihqmSAs9&#10;H1Dm3OIMyc+4xXN5bG0+kvMbSmFjwiVOuIWtJLJaI8Ag1qqudgzJEuI0zoULpuIQbKTQjZR53iOj&#10;emvkLdRgigYOkvio6Xjb9z3vEJ+shF8sel+shJ6vhKDxy6KTTYK7mTI8XAi9WUl+upl8Pw41/vVu&#10;GpAK9XSeAFG9WI0KeHqxheAPhz3u2CiHXYmAk1Ijnd6PpAItpRS16Xw2Ty2O8m4p8r6Tlg+Kukna&#10;892t214NQx+txV8uBp92vUBGoCr19KzmOCvZnvfCd8uOOyX7g7rrYZMEgEL8Py1jR3nzo46Hgu/7&#10;dVXvVO3w8nbNDkg9b1KuelqznTUdj5ajh3X7fs56ViROigQgdavg2KqQ0N4spS2bKVvfr1/wG8qE&#10;EoJ21KUicDFuFTisYquBqxZNasRTSu44quRaVUKHXo7rFFaNwiiXakUCEZ2a4TgVJCDpByzKlFOX&#10;sshjiCCo5cClG8GVmJptQ0R2swSSvknDMqqZJCbzOjRwkvDpI0m/o5aOdmvZnaW5o43+3so8uOr5&#10;0ebZ7vL2sBl0aQ2KSTh1EeWUTHBdwruKIxxENoEpJjsxtOHTbpfdVaf4ZivUDurc2llEOq4QjVhR&#10;gZdQpSLmeorslwP9gmsx72rG8YLPcn9/609++uPf/PEvf/Or32mliV6RiGKsiJUJcMy7Zatp60VP&#10;XsisIKpraXQ9au66lMtJa8YpIs00g/yqSXKl7FfBqbVcJuC7jHIwkmt6xQ2HbroU0kErTqjGCeVY&#10;yMysBNRU1728dS4BJDVupSxbGSuow3zK//Do8M3TN28fv/kf/+Efh7nYII6BT6wnzZD0QYrXk5ZB&#10;UNcPaBuE9CLvU0MAHBJAJzCU6qCKC3MWXlxPL2CCYRyd82vrbuVcUA/e+h6yugapLttkVEcrtxq8&#10;tUIoMhZBxiqqkJqq25C2KVJ2VcaNuBGhhj8mon+ok84oBePwQRskMyruqEE8jSmYbkTk0gkIDc8s&#10;oSs509yZG9PXvzsz+iFrepTHnKaC/82ub7WIHnRce3VyOWNeSZuGCcNyykjNq5+Hpsm0mtADT49r&#10;TqizFnnSoLYXY/CBp9Sj9g75ZCkML08aduAp+ObF/qPl8MPl+J317L3T5U+/ePKDH739g198+vFZ&#10;7+ly4tly6O6c83bb/mDguT/03lv0QNI/nycfL/mfrfif9t1Pe643q6GHAxfA9MV2/NlO/NZqcLFt&#10;i8flZFgWyJvTbZ8/Yw7EVC6CsbHo3+75dud9S2V7t+Cop/GwWwXnmVx4A9exMOVU0MLJugTVqCrp&#10;k0R8kk6VsBqmZfzv6pXjJu2siHMZNXAKaWc8hAJJRdzrPPZVp03ucmoEnInp0W8zJz9gTV0Rc2Yy&#10;8cgvf/fnP//FT/71v/1DIGQApPoIlsc5W84rIiGGxzUe8jPCAWa5pKnWjLU6qlB8QDh5OMZBNAyd&#10;fDbqMRUTJCQLOXsU1/LzYbyaImpJYi7jaiYc7ZSrFMLzYbsPU2n440r6d+Ha6IY0/TD1QAmQ2vLL&#10;qx5xzS+reGQrFbKZttoMs0FC6LYwsh4Z/NubMQ0gtRLTJzyKGESbgL7gV3sNU82guuyWrheJVkjX&#10;y1hLXgWczd2EMWNmNF2SgyqxnEByODuP0Y7r1nvzlC0C+57NEa96HvDN18uBj7aTb3eS20UkZRyr&#10;EZykbnQtrv94IwtIfbfsBzkFmD7uOKCoean7nvsNDN4B1IKoQuqHn/ay7/reXubV+1lTL7afbySf&#10;L1BdXMFGT3LG9YDkVT8AJKXmExiGAIWP5923KtYHbXBYArI/RP4XgwC8D6C8mMTvftP9qOPbTxlP&#10;izhQFV7eb3uAmBD5n/WD+ykDkBQUFdQVjofvegiBhloKEAO2AlLvUtP7uqmJJqqOw4xlP209KhEb&#10;RQfYExT8d62lcOBpy61tBoyVMEpgokgCNTskItm4SDIuFozq5HS9lGmScc1SHqYUuY1a0qjB1QpE&#10;LOJOTaiEnIgXj3jQoF1L6ngeNTttlYGoQsbMkIZq1F5JEIBUrWxGLZtGdWyVeMJmEvudBkwnKcS8&#10;5USo38jvLs9f8PRwvXeyvXS6t3ywseB2KOC8Netm7CaOWTlr07MV3GuocjqMSXoZZ5FQLKftVZIa&#10;X7RWcjWTmN8mcViFiTAa9RoSXsSDSoAaLj3bZ+J7zcK5fOh4bfE3f/SHf/TTH/3s+x8vVAI+jJcL&#10;KxHJBw7t2EbddXs+tBIxrCeMm2kUvPK46loPGY+Lru08sVJwIKIPfRamzzC7WiEHeVvaJYHgT6A0&#10;o3pMJ79ukF7zmph+hOZRTWQwfi9ubMf0aUJQCCoGBWrRmp0MBkjtxyztuOfhyfHrJ68/evr2v/3d&#10;3w3zkZWMczGqX0sYlyK6lYgRqArZv03KgKp7JbIXNLTdqiap6Pg0DVIFYb/qlAJSobIotw1++n42&#10;4ZZfBftgsh2vHj5KoGrNqQRLLdgkF66atgipwiTUR2OVuLScnBchDVwNf8QgntKJJ1XcEZN4xiCY&#10;NAmn9dCCimcBqT6jxK7mwUcv40zTRr47c+M7tNHLnNnRS0+2s8928+dL0b2GE5AKkX+34tgp29ey&#10;6HHLQz0JrZHvH0DZb3e8YJfAU3DSR+ALyxGKm038oGLezuvhUrzf99zqOKgHTTV8v4Q+HATuLwYe&#10;LMXubRWenG/+8MefQPD/0z/8+suHq1+dtB4v+gGXt5rWB33yfp88nbMDUu+2nbdbtic9F/gLmAto&#10;0d2+686y79aqf6OFbfVd68vB7lLA4hNYglIijbjSemdYHE7J41HpfA1bbrngPAh7pHr12OzspamJ&#10;S1ZIbYBXjJdxCgqkoJ3QpUPqaFDld8sMmkm1fMyO8s06hoh91YXLyhkX8NSgZrAZH4qEo5EwGg6Z&#10;lXJqeiqJcEwpm1XJuKTD+sd//Ic/+ekP//N/+dtMxpZLIn4XK5+QZGO8dJKXSfFTMX4hLS9l1bGQ&#10;KJfW2TFmwCPXKycDLlU2ilXSrpTPkglgYvoNDZ+W8FgqcWczSYKclmP2UtSeC+Bx0uwxy1HJDMq/&#10;nsMENaegH1QMY1qg3krWspg2wT+kmzaXfMpiUAc2Wk6ZUn45nMfdLJokeWmPuFPEtxaTmYCuGEI6&#10;acoj5qJguFaobsIM0ex0Kb2QMS8VbUdt39lcEELJ7W7opOdfLZq2Sqb9sglc9bRufdr3frwRfbcW&#10;frnkf7cVe7rse7Ya2s7rDsvmtpN5p+7YjCoeNh0Xy1IBVSHpQ+T/civ9ZjH4bIEEXQWwAlXhTUDq&#10;VzuJbw7zP9jL/3C/9OVm6tPV2Fs4izrksznXm0EAMApO+qIfou45DMLUJFL9MMDxMGsA5sJvoW4F&#10;vJ9l6kHLtRlRgaJSC/ylkM2Ydidp3E4g1FJUDXI/Y7qYUHU/j+5nEPgjoR7NUzNYA09fL8comJYx&#10;+Mnw8qxuv9Mh9wqm45zlpGC7CX6ascI1D61ON22JmTmdEAKi1PDr55O2oF1qNrJRj0KJ8xmSEbZ4&#10;jMO9MTv1Xate5LPqTBKuRcrzIlofaiAMWqNEyJ4YMSpFXtJMYCqfXRPGVUUfWg9YMnZ1xCQGaQ3j&#10;yqTXZDMJDUo6omFKBSO4kU9iCoOMFSLM6SCRj/gWW0Ww1OPNwfZy5+bO8HR35WR/+WCra8clJj1N&#10;r54IEHLApQ8XB2wSq2K2FrVWA6YEJl6IoF7lVMOri1n4kPpBYP2kEn4+YaKW1015TcWILeHWeaxi&#10;H6bIh50Hq8O/+P1f/tUf/vJ3vvdRgFD6nEKbecakuJpw8rtx/X7RcVIhF/2q3Rx2WCYAryt+/UYY&#10;3c44+jGzUzViV42k7Dw4LQGplagOEV/2O7h65TWt5ENw2GpM79PPhPW0EsbfLZPwPzyX0M/lTJWI&#10;ciVl3kyiq3HzYtLWL8Qen528ffb2R59/89//7jeDtH8Ys/b8qtU4sp40bSQsUD2vsm4XLHgVu3nb&#10;gldVsQmpR3Aop2ITU4uHE/L36qpuAnZD+hohKRPiCikBXW17tAsBI8AUCiwV/BSQCjwtO6m5AnI4&#10;tfJQwakEsIYQvk/PMQlHQ1Zx0CIhtGynhoWKpqEs4hmTYNLIn7DJGbiCYVdzbBqhjDkhmL4uYU0w&#10;xj5kT1279GA9CZYKPH17VP34Zuuo7YW8v5oxb+St6zkLtdxelQA5fTiI3O+Fjqo2iPZgprtwFtao&#10;pfSAoUc1CxR1HTbxzawW9kFan7+f7Z+aCXAlcb5RfHRnA5AKwf/P//j7n91berdfvNdzgY2e1tGT&#10;BnrWxh4uup8tB8/nnKcVEyjqi4H/Uc/7dC12ZyW4tUAsNiz5mDQVk8UScqefp7ZNe3I6R0xhDYqx&#10;IM8e4NidjHxG36pQC5DokZFp5iWB9EOfT5EIahspdLGI91JIO6LaaHuTIY2LFCtkoxrFOKKhYUaO&#10;UjQu4V732pR2s0jMuQ6KiuioddVNqCCRshNOhc0mUsrHFLJJi1keDJK//L2fQfD/L//6m0zKmkvq&#10;Yz5+IS7ZXXWfHEbLeWm/bS0klAGCFfGJihlzJWcLupXZqDkft0Djv9iMw1XUyPjk7HGdkEkaleWw&#10;44KnICzgpwBct0nmUHGgtYwirH5EBxFhNaFdiuvgc9ko2qo+KbTtw6Ij45aXIvq4RzZXcQJDa3Fd&#10;NaIBDfdjjHoOPdgsbAyTuYi+HjflXNJW1NCM6BdSaDWgXqqS7ZTZb6at1oidOnm7H7nZ9t5suw/n&#10;3Gsl80HLedSyH9Swuwvks6XAnQb+0Ub0+bL/rGG53yOg/YN6uRp8vRJ+t/p++v3VMMD0bhWFpA/o&#10;hLqYzB/CPjjpe5Kmvr+fhf3PN6OAVADuJ6vxr3eygN2PlsLgqg+onlIENRSqhkM2B/yBad5uko/7&#10;oVsNBzURKjD3/78O1eM2uZfUg6geZU2LXtFB1nyv5d7PoD2P9CiPPZgPnrd9j3pB+N6NhA4O2Ipr&#10;jvJmAPS9FgkFOyCwsHOzaLnfdsH2sGg6KhjBYYHIZzX3QcUNDQ80V+2UJYLzSx51PYykCICOyW2X&#10;ytUzKpuAppqclYxyldMzjCv02ct85iiqhpxINwhZTp3SbdaRiE4j5rGnRnGjyudCfYTRbVXHCCRu&#10;1+bcxtVanHq05TWF7KqwSw881chnoCEX827YUFE8YNHLWToJKx/1lOLB5bnK1mJrd3lud3X+eHvx&#10;3unOzb2ljdWWxczXaaaNusmQR+HGRS6UD+XQc5w6SjwTuCzjkOcdirJLYxWNOrQMwK5JTVOLx9S8&#10;MT+mCNt1TkRs0bETQXMxRXhx/cnW2p/8/Hf+/Jc/+9s/+6VFx3RYWXLht304sxXXrhfwo7LzZplY&#10;ixpaTuFKDJkj5T23ZtGn30jiKxlbAJmJYqx2RN1PG4cVwmOiKdmXIg6+3TDlQukhG7cYUBUISRHn&#10;d1xyMFzA6CBjqsbUw6ptzq9cjhoWI8hyhtyer7y8f+/T15/+7jc//ac/++NhNriWdgyCmgWvfCNl&#10;PiySm0nrWsxIdaLyqd4/99cDVYsoJ6GbLVoFwNMLsF50qwKkriTQXlgPlgpInQ/oukEjZH9wVcpn&#10;SSXwNI+LqbJJ30/CIk9bxFlMmnfI4lYRVNQijKCivEsLW2gFfVquW8Xy6XluNdepoiZjTRI6r0mG&#10;yllmGRPTCHQimow1dmmtgG6WsdW8eaNkPeq4d+uOC0vdrzihjhvkWcd7q+0BS308jN2d9z5eDN5b&#10;cO0VkNMG/n4GE+xWy3azZjmuoo8GXngHvgrbRwPfWdPxZIkaiHV3vfD47ub3fvAWkPrrX/3gk7v9&#10;xysx8J3HQw8g9c6c7V6PAKTe77rOGti9tu3VcujlSoS6tbqbP91IdmpYMa9PJtVuL8/pY9s8TIuX&#10;4U6IHUF+tKALZBW+lALFaamM1u1l56t6Msomolzcx3H5hA7TTMTG3Go5N2u2RkRZCqusxlmPSw4t&#10;PCAVFBXOMxHrihMVWVQsKecGe+Y7fNYVrYqOGDixBE64FALhd1Tqaxg2EwoqAa9uj/kv/+pXf/rn&#10;v/yf/+MfilmwTkO3Yq6lFL2aPuqfbVc0xaSiW3fA783FkXLalomgEY+2W/U3ss7VufhiIxR36ZsZ&#10;D6biIxKOVSXK+azlmKMYtZeSRDJgDTh1kCZIDbcdMq+mreCn0HRtpHUVB2stYymTkpiduz4XACbn&#10;gxqfnRf3yZMhdTVjyvillbg2F5SXE7psXJtPGanZ3qK6RFBFmOjNtGWtFegWHMWwbi6PFUJqOL4W&#10;1ZY94pUsuhjXn3Q8S0n9bt22kkMO2479OvZyK3FQMvZ8vL28FmolKjws6V6u+t+uB7/afz9Z34Lr&#10;SdvxsGV71LZDwTtfbicvJvH7ZC0Ccgq0/cFBDvbh/R8dF2EHvvS873vYIV4Ng08W3HDAF7spkNy7&#10;DetZGb3XtFMxv+M+rTm20shJjaB8s2z5ejvz/P3w//fdp6in/w87ENVtO0kdWOpBwbKVNJ7P+Z8O&#10;Eqd1EnbuLwS3UobdrGk5rNzLmZf8EtBSOHgtrFgNyffSBiDpdkJ7XEBh57hoOi2hDxrE3Rpxq+7Z&#10;r7ohyUJz1UhZok5x1CG1a2ZxHTW7o0I1xRbfkJg4o/xrYiN3gnN1nHZ5dOy3ZiY+kAtnhYxxrZhl&#10;UUttiMqqk4v5NBZt1G7VOVC1C9O6zWofprFrBXD5hR2abMiSDlvm65GwRx/06BTiCfrUtyT8Ea2c&#10;Tj2t0gnMGmEqSBQT/qW5yuawtbvaAaTeOVq/dbh+dri6udxUSSdxK8+C0nXaSZ9LGnApQFcJE9+m&#10;ZwNYI7i84je2I1g36VyuBsFegza5Xcd2W0TcyW87zeJc1OG0yHCzMOQ1RHzmIGm+f3Lwix9879e/&#10;9/P/8Os/8NtkkNlJC72eMgxyKNjVVhpdjeh3M9hiQDMI6oCMC271WhTrBY3rRcKlHc+5xaslfDFr&#10;7hVsRvFli/QasHUuY/EaaVEb+AErbmJ0PErQzIOCY7tg2yjbkiS3DpekjQcpHoJ5N2Y/WJp7+/jR&#10;Vx9/9Yc/+fmf//b31wrh5QQ+DOu6PsUO2HGRXI2a9rL4YcmxX7BRyzRQemvs+TVzbgWYaYOQtt2K&#10;/139sLYX0iwEIf6rWh5VP2JcCCBQDVJVJ5RgqVVSXnZKi3YxxH9w1YvOABEdM2XhA2GzmDhq5OTs&#10;8gQqzNqoOQMTJlH8fSVwhReBUDIdskrtKpZFRjeJZywyJly58PleAozenPduV20HLXK/SYCubhXx&#10;w4br/eSSnptN137FDnl/O4eCq1Jzm1axjZT6uAoMtewXqQlKHvTcrzdiANY3m/GjCnq/64ZQD1Td&#10;L5rheNAfiJnP7u989b3XX37vBQT/z+8Pn60nX25En67A2Q8/EzttWR8MXI/6nnvzxJ02Dq5KzTPd&#10;899aTax2/ZGIwheS+sOyeFrnCgg05hsq9EairCs10WhGkagaAKl2N9/qZBYb5kRF5S+KHSmuNyWN&#10;pFQxn8BnnlqrWffmybxfTJpnVNKrOMqymVmYkUVaBQ6EG3YoI06NRckQzHzAp30o4d4AUcWsYtQs&#10;MBhoHh+fdDF8fm4iocpksELR/+tf//Kv/uoP/ud//1vMyNhbiR4uh/YXvasdrFFQrPTs1bSuX3dr&#10;RNfMymm7SYAZuAbpdD6EzpdcDw7mNuZixZCpX43ECJOMOWmW87MeDIIYIDUXtQUJvRMRQppI2RUH&#10;jdBK0gSZ9KBkouaCqeKdIDWNaTsLwq6tZS2ZsCYXN0R9cqd5NhVUZILyfEiRj6giJD8elAc9olhQ&#10;lUkgGEpLx3QunNMu2U+3ywmvFA5O+aUprzjvl4SNU9CadoOK2wvezbzp8Vr03jDwfuZZ54OB5yVA&#10;cCUAueFOE71VNz3qOj7Zjn60CRxMACU/XaWGqN4umx53HF9sUZOigo0CNwGyb4b+510XZH847NXA&#10;e8FZ8FYw2ZdD3/NFL6SQ18uBi7sKF6sAPO16Toqm533/gznypIrfahD7BcswKL9ft3+6GgOYQj16&#10;P8fKkwXP0673tGhdDkgXA7K1mOa44rjb8T3sRe92AkdlqrcpWOpF9j8sWp/2ApD6L0QV2ApIBZjC&#10;O8DT23UcyP6g7QRMUzMB1t2beft6zd1MooSBlvAoChFjmJTFAjoXIZUqJziSkQnO5VHW5TH2leu0&#10;71wd/9aN8d9iskbos1c5jFGDkg+GaTUodCohiz42O3sDt2idZrXLoiVRDWFW43qpUcHRiGguXAks&#10;69TDy/2c36WxWSVyyTSGSiTCiUTUVsoHHJimkKRm9lvpVreW2sfb/aOtwcnu0t2jTQj+68O6VkEt&#10;deMihULhh2YzI+BRhr1qhWhEJRrVicdxDbOVdPZy3vm0K+FUo4rZCKlOuXUhu8Jjlcp5o3LeOKrj&#10;OawSoGoh5SplAufHez/6/NO/+7M//Pe//qUXE/kdfK+NXY6omyEltRxc0rQYVK9GkZs1L6TsXtAw&#10;CJsbhHIpZR9m7S7NZDmkqgVV1YAyQYoQ0YcxjDss2NthfcLCKbkkrZCm4VWAMy6H9VspCyjnMGWc&#10;Txt6OdNywriWQJsu9XzcebzWf3Z+76t3n/3F7/3Rb79+tpr1L0ZMGyl0JWZYS5iAp7tZfDtlWY8h&#10;O2nLTta6HjdBbaSsQPmVmAkwCtRuueRzXhVYKvD0YnkxqKpTDNTOmvlVh7xil7U9WiBphQCSSgs2&#10;0cV9VWrCQLu07ad6XxWsopSZl8NEBZs0aeIBbTOouIDLYeuR02KoOI5JfUZewqm8oKpdwbRIZ02i&#10;KS1n5BIEvbOe77BBQJ0PwveH0VsL/r2qfS1tBJhu5S17ZdtyTLueQoCPp01iN28EkgLywFLXEoqj&#10;ink7q73dtj9fCb3bTsLO06UAiOqDngfq7rz72Ubm5mLywa21n/zOF198/fzP/uh7b8/mX21nX6xH&#10;nq8Fny157vccZx3L7Tnbnbb9qGwCpJ41cbikz1ciu/1gpWDyBMSBmCqa1AFVi3WrJyJUIlf9cUkw&#10;JvZGBP6MXE/MOrxCg2XKFeJnmggWY0rt1w3kjNE2TeKz+aDkeBhsJtV+jIZqbmDIjMvOc9t4Lgu3&#10;lsKqMWsYk7gNPELPIXQ8t1ls1jBV4gmjlpmMY0uL6WoV7c7boZo1vFRwViuhv4AP/A9+9H//998U&#10;48ZW2rDedi5ktYUg73DVnw4Jc1FNOWmxGziIbEYvplanset4xYh1qR54c3dpcy5Si1uGjWgp4tSL&#10;mJD9Q1ZtLeHOBCxRD+LBFXCwTU4rEqqdAnlYsp3VIXOZjmrU9Ik1t6TiV9XSaDKiySURRDNmM9Gi&#10;HqlNPxl1URNKlaLqxbqzktRH3KJawQLZLeSTY1ZGNKLutr3dpicbUWfCKr+DW88YI3ZWyS9p+eUb&#10;WfOTxcir9cTdOddyXA7R4U7b+mLF93RALd73rE9+vhP/4Unhs+0YJae78S/3M18fFj7dTL5Zphbm&#10;Az8FVgJDX/Y9wM2L7A8MPS0YzmsWoC0cAF+CA57OE3Dk057r8YIDSPq0R3y8Gny37Id6u+SDrwKL&#10;IeMDMR/Pu9+uJqBe9EOv+oGXXS9Q9ZOV6OM28ZKaHMBP9ZEaRiHRr0RUAM1BQAEX2EndDS6zm7Pc&#10;arqfDqN32u6HXd+zYfhZP/ho3vuEmunVe79DzVoAL8+bxJOu/2nf956n1Dor1KCAhgdyYo6UeI0M&#10;n5nts3AIPcNj4UU8ahzlyBQTMuUMWzQxwx2hC8bH6JdhOzL7AYMzJhDNSqVMrRrCuMBilEtFTEAq&#10;izWBoRqQVlynIExaAtWhGimqEatFTCF7NBnGsylnPktgFqFCPh2L4okkWSqH9VqegDduNkqpKf2r&#10;qZV+DZC6tza3PWxSk0/vrtw6WF0f1DCE77KJXKRYp5vSaifhz/OTcpngul5JPebSy2d0womgVU4a&#10;hZiWTViEkJYwDQ2a9mIMIyxiIeNaMUFmonjIradW0PPjJ3sbf/vnf/ybP/u93/zZ7yR9OtLCDBOC&#10;iJ2TsXMWk8ZhzAAN/G6RWM/iTa/awvogYxEupR2QpToJi1U+Wo5o+0UcwGqWXkVl14qkNGXmVJ3S&#10;5bhlIQgSSnFtK4/v5HAqyAeU6wVso2rvp5HNHLadtfVjVEeu2ztrn7x4+dmrj/7pr//dl/dvLSXJ&#10;bkC/kTRtZazUorYpbCdt3Umg+zm871WsRQ0bCTNQHrbUrYOQFnx2KaKHLexTo7wSJvizuyFN0y1t&#10;uuXwx8z7DUDVFMLJoYK0iQ3qCn9YjZDUSao/VtkmBeCWcAn4bIOQw5sVhwTeHERQoHAK4SYNnLiO&#10;5VfQokYedVsAFwdRIYDVqWIGEEEIlXgNfD3nxqWNEgpUBYYe1J1n877TOe9Rk9yvOTZz6MWYVADr&#10;zTqxmtCfNJx35jwndWre0ifDwG7esF9E7nQckPqBqkBSqPN54smQmugEmPuw7308DAGmD3uxO8fD&#10;H/7o48+/evbnf/x9CP6A1He7qddb0TcboTtz2EnLfNZCnw79jwfehwPXq83Y07XI7WFwvmCK+oWp&#10;tD4QkfsDknIFc7p5iHVSrr9uD/BIPx93szT2Kal5NJQxOH0iIiBM1hDER+fov8PVXtaYx90E1+9k&#10;Rp2shJtHWKYshjGHhUZYWRCZwUHipDRJKqphE/zXkFomrqCZpVMEwrOomab3jwv8blkho19Z9O1u&#10;JobdQLXgqpUjf/s3f/IXf/qL//mvfz1fIiI25lxaW/DwS2FRJsArpdR2hGbVs7TCSURKN0gYCY8l&#10;F8ArccdqM/TZ483dXrweNy9WAwulkJILlsqzKnnVuCvpNcXceg8qIXWckEkQM7IbDiEo2EnZfFq3&#10;3uu517JIzs4t+1WQ9Pd3irUiHgsqI24JwDTrk0fsvICVkXKLBhV7v2pfaXnvH7dzcaSYQd0uYSyq&#10;AVEtJY0eKxNk1muhxV28QkDSCEqXU4aDovXVapyaaGolclwxP1ywf7wV+mw78vVB8vPN8Ecrvm8O&#10;059thL7aSXxvL/XROtXn/+P1OCD1I/iWnu/dchDMFDAKTHy96AMnBRWFHWAogBUYenEH4F7dCu+/&#10;H5YK8HW9XvS8GoC3+i6oCgfA8UDkh03HxYipzzdSX2ymqdpIfr6eeNXzPaVWSzW/6vs/WY1/vBL7&#10;eC31Zil2q+rYSOiWI5qDon3t/fPoxaByM2U8qTmgbjWout92PR+ELhYnfzagMAqQBWOF918uhaj5&#10;ANuOu037cRnfzlohh5YIaSdmDhiZUVzo1tMzHmpdxbhfp5ZN0GnfGZ341uTsZbGKxZPT5EahDBGY&#10;7BqzTSNTcSamPpSK6ahJrlHwp8Y+VEg5FqMS0ytQlcSqU2KI2qiSIyqJnEcXsyZNWv77jnoSpXxK&#10;LBrDHeponExkvEZUYjSJ3aQpGXfXy4lup7DaA6o2Aalnu8Pb+2tHG/3FTt6sZTssPC8pEYkuq5UT&#10;Hps45de77VIvoXBYxWC+iIIetKu9doVZyxILR3AzL+SUGyRjpInrQUVWFQvXcqMuXTlNJEOYjzCc&#10;n+z/+o9+9z/9w1/85tc/yyfMXhu3FNf3SnjeJZ6LaOC/pe2VD+OmhYh+Ne9o+nV5hyxs4iVt0jAu&#10;wtWTlRjSKzsArCrOt8IYJ2sXArMOiu7NJL6ZxjYyeMsjG8aRgyoJaF6M6noRzVLWvFbE5j3y43qg&#10;H8cWMr7zw903j599+fbTv/+TP3mxt35Yi+wXiaWw9n2nVNNq2Lgc0m3FjNsgpzFkI25cjxkh+4P5&#10;rsWMILPrSTMcthJDgLBQQFV4E6i6lDAC1lseBcgpFBhxx6truBSraXwxZgTaAlvhJbxfI2RVuwR4&#10;OufV1J2yik3cdqta8D64rU0K26yRH1bRInpO3qHIkaq0Q55xKkIm3vsnWiyPmomJxy6B/kCohO1+&#10;zXbccgFYD2vOk5YbCpAKinp73n933gt+Cjy9WYcIoLnVckLev5hzD7Zf3SydNrDHiz4Q1YegKqvh&#10;RwMvgJUaqr8cvEf1vc+cHy9988OPvvr+y7/4k2++erTyeif3dCX4fN3/0Xb02Yr3xUbg2Zrv7Wb8&#10;GWTD3cT9Pnk+cK/ktcOyqdewJsPSeFhSTOvV8g9SKZ3GMC5QXdU7OfawwhZWaEmm2DSix+mog6s1&#10;TiEY3ejicjU3eOpRtfn/x9NffzeSp/m6aE73dBck22mWZTEzM0shZgaLbVlokSUzp9OJTmbOrKos&#10;rupqnqaZru6e7tkzs+nse865e/9w/5L7hjV7r/WuWKFQKAySnng+EV+YcLo4Ib/QZ6UGnTS1dESr&#10;HFeKR6T88+BxWtF4CGE5lIROzu5X01TUISH+NFTIwpfQR0EzDQqykHkhHVW1qs65tCEbM7itstpC&#10;5hc/+erX333+//zn34dsfAN/2K0YWymZEg5qLswzKibcFm4p6+FRx8lTZw0yVnchFbTIZ326esq2&#10;301uNyM5vxyQWk07IeODw8pYuKhd7dRy3FqWVUJwSgkZhA9nyAWE2XSxd1OytTAfsj+8OytZ42rZ&#10;fWOvdLBTtBnIYRevVUDKMXVQS8o4OGknJ2Kh2eXTsE/EwtrvJhZSRoeJhhhIboQRguTllybsnFkX&#10;N+fhJ230jXlkp4TAaRJwc7dmB0Tea7vutR0vVgIgpMe9ToGkaOeo1333C2Brw/ysbXvSRJ61HOhw&#10;/Suht8vBFx3PvbIRnTa1YR30Q33ZdaNTpDTtLzouqDslPWy/X7E8b7vf9AOwfNF2osP9lY37McG9&#10;svlR3XZ3wQQGeq+MHM+/orkNlprTPqo7HlRtg1YBT5vOo4IWdr48K781p3/UcL7qBa/kdS96kYtp&#10;3Y2KAxi6FBADECGf9kPSkpmckk/U7YzdtBpEFeT0VtV6dc6wm5KDAqNVQgYF268UdXtZJToObETa&#10;j8hSGoJfNOniT5Tc4oyFWw+qix4ZfDzUrHGLlCRkjlPIwxTGBJY8PMMcYytoZBGeLiFxFXQyc/r0&#10;2R+cO/MDpZQlYpOnL5zWiDkyLk0uYAhZJAGTDDwVsRgCGpUyNcbEj0uZM0Yp1WUWCFkTRMKZ8akP&#10;2SKS1aMVSMgoVUU0v9eUjLrKc/HGfBKQ2q/ntnsVQOpaq1TNheW8GZVoWi2d5jKHWJQzBgkuYhWq&#10;BRgq/gO1koSYeXTSeZWUpNcwpRI8lXmBy5/QyfC5sM4qJZqEM1Yp1SQi6YQEm4aVidlCHv1SY+Hb&#10;Lz7+yx9/+Zfvv4uFVAb1zNKit1EwwecqpMYHFTMpAxV4WrBxspCpffI5r7zokyNSnFmOV/BGoh5B&#10;MiDRikbF1A8N/JGAEl9EuBDGIa0vOtH2+U2/BIQRqNqLqdshednJy1uZraCsaGSAipY8ylrCc7C+&#10;euf60cfPXv/X77/fq+bqLgXk+oaTtxJVg6j2fIrloKJp4y55BLDselGwQg2oCgwdKCogFZQWeApb&#10;ALJ1j6BoYZTt6FQO84gAas7C9/ExwM12QFWycotmgCYdqmBiZ/WMOSMbfiWogoEOVP2PLQZWRk2F&#10;h3EFGYw1qqJG1TSXFOeUzFh4E3YROmuLR04Ae4WHJzZzurW0GqgKK2CpQNXNjB7FaMm2lTUcNf2w&#10;vl8wAlUh+K/EZEtB/sWCHgpc9U7LdVS3AUAHJAWkHs7rgaRXFoyP+v57HffdrgeQetiJXNqqvX5z&#10;ZxD8Aam3u74na6GHK+47beu1qv5KVQd4ha/0naYDLPVoETmsmjZyysWUOOtnZqP8Xs22kFToJaNi&#10;3jkG+4zaSpPbWAo7V2pnCRECTnCKIR4Wq6aZ3AtU5hCdP4FjAHaHBUqc0cLUqPE2C9XnZBm0WKeN&#10;ppFP6FUYo2rGpiPatUSfnppxS2zSmZCe7lGQ7TJCDM72QoyGO+nSox0Ql8r+zXYs7pVCekK0onZ1&#10;7ve//sWvv/vyf/33P6V8cqdyOutmZ1ysYkTkMuJYlB+TZz6QCXE8+oSEgzereR6zPObSZgKGUsQ4&#10;H9GtlH3zEU1tFimn7Am3mjL5oYSB9ZokHi3XraL5VeS0mbXgEi/YOS0Pv+PlrEcEUJspBZzqVgvm&#10;w37y0np2pR2R8oYRFRYdJtUvXvCIAnIsUBWdDjOqDmhJ1ag2budlQ0qXhdEsu7wIw6qY8WgIQS2h&#10;HpEt+IXNqLyXUm1kNBdzujvArJbnXsN6VDbeqSOPOq6bZeOtiulV3w9m+mjxmJIddGzpV13nR8ve&#10;zzZCX6yHXi+5XnYcb3qAPDMw9MmibbB8teQBnkKhs04drwNnn7Vcr3v+wXQp9+f1Lxbtz1uO2/MG&#10;AOWql30PHZtK/wAS+oJlLybdj0t3IqIbBT3g9Ri1ZmDu1YzyQRV53LADlB8vup53fFez2r6XfX3e&#10;sj+rrdtYIKplhLmWUB0UTBUrLSq6AP89+OvQmXTTSjDT5QB3wTizFuRfLaC3/iH4D+I/wHQ/q4bs&#10;1Q+JV2LoxNTw5a+6+BBywWJaYU0rqocvfMzEj5iEACCrWaRQs86P/3iCfJ4omJnhTcOSJiaen/jw&#10;/Mh7Q+f+nk3BMPCTagHLppGpRWyFkMljEVlUPJtGEjKYPAqZOD4qouL1PIpFQvWZ+HLOpFHDHB37&#10;0QzxAlCVzZsRSsg6nSgUQKJBW2Mh1alme43carO42V2A4L/ZrdTyEbWIqBZjeQx00n82+Rwfd8av&#10;Z8MnVsIbp9HOMdkjAt4UlzUhkuBZ3Mnx6R+z+eMzEz/U8THwCa/HTA4Z1a/ny5iTGjEpHjAGXPq1&#10;XvPN84f//P2v/un3X2mVBKuJ6ndxS2ldMSiphxUVn6Qd0+St7IpXnEVYrbguaeEU/IpsQO42MeWC&#10;UaeZblLjuLSTCu55yEwZB2/OKdwvOvthdcMF6UHRCckHPa+KCLMbUS76Ja2AtGCmLwWVTZ+q6tcX&#10;gsity5eePXz66uGz//tvf13NhBas4pWwai2mXI6oAKlrYe0qPAwq1sPyjlOw7JMuwW/lFi6HlFUr&#10;B3hatrLBeWHZCynATwGpaPeEgGTRJwKkHvcO4GV0TKi8Ee18VXNJ6m5xwyNp+eWwUnWK0W4dZhbw&#10;dFZFzOtpxwwl5nWMnJY+qySnFKSYnJRS0xIqWkRJ8UrxfjnRxBzR08/rqOc1cGKjD9v4Eye28hDz&#10;VceKqtvJm8BM11IaUFTgKTy8NG/dzaFtoS8vWAez6oPX7GQ1B3PGG3XHlYoZbWrTtF+vIzca1r2C&#10;+nBBd71uRhN9zw1LiPCXq/brS/GDzerzF0fPXh796qfPX15tAFIh+D9e8z5aRqkKigpIBSKDpV6v&#10;meCFcKjded1qXr1WNq1VrdVZZSWhyAVEJiVGq8NL9ERAqsDCFFlZUgeNp58W6KalOjyTO0qiDjG4&#10;U2wBhivCimR4nmCSzx9z2DkeN08hnxQKhmXyCYl4tJAxSvjDiI64XPfvdGK77VjQSDcJJhMIN+0Q&#10;Bg0MGeUcH//hQsxQT1sLIY1FQfIj4nzMs9yq/uNvfvXbn3/zP//b9y493aHA1BOKVk6fCwndVgqw&#10;m0U9zzieNNhuErkRqcciDdnkQM9CQF+OmefC2mrSDJZamXVkg0YW7hwPvTgg8WrZcMaLqcllBxei&#10;yoKVvmChzBvx+2nFpZx6NSbpRKSdlCbvl4St7MDxvX6bBpeEz5BbEJDBSRIDAS1pY0YRZsrJmw+r&#10;4k5+adbYXQxsriRzMZVZOhnUkTNWVtknXM0ZV7O6nYJhN6vZScqu5dDeTfdr5hsl7Z0GOh0/iNuj&#10;judJx3t/0YZOdFoxPaybXrTtb7qOt0vO1x3ri4bpYVnzYEH9oomgQ/cvez5ZD4DMwvLtiheW7zaC&#10;6GBUK15A6u15HfgsmCaIJ2D0blH7qGx6UEbV9XJOc5jX7s+q7zY9gL+djHoriU4csJdR3ahaNmOi&#10;S1nF/Ro6f/Xt46kAr+fUD2tWoOrH65EnTTfa7H/ecrRg3U1r12Lyjk94ULBsp9TXy9Yr82ZYgofe&#10;bTgeLLruVK23K8h2TLwdkwBSL6bUfQ93N6m8UjCuRoQbcQn8h9eTysOS7QAEIo9szRo2knr4zvfj&#10;unpQmUJ4fh0jaOTKORg2Ywwzc2po4j0M7cI4+fwEbXiSOnJq7McTM+fHJ0+fO/VD0vSIlEPVS3h+&#10;RK8UQN5HrwNQSdNU0gybSmUQcLiRYRWbYhZSERHZp2WaJXgxe5JCPEeljeMIF5gsDI+PNxulgNR8&#10;Olidi3druZXFwnp7Hix1p9/YWqoWkh4pD6tTEITskURIS5r4EXP8vaxHKaYPm7VkNnsYnFQqxolF&#10;M3zRzBTuw5HpH1Hp5zmU8zzcB1mHyK+ielRMNXvapGTolDSljGoxSK5c3PrZN5/9219+/5ufv6vM&#10;eb1Ort1Cd5ppGY8w7+DOmtF5dPopXVCOWZ7V75U9GwvurFcyH9OmAjIp74LVSJEKRtAbFdKJkIVe&#10;iihrMU3RwcshrN7xkIALCGvpmKRoCyoXH/63EOqBp3W7YD1lbSedOR9y4+LB80fPPnn+5r/98Y/d&#10;mHvexAMD3UppAalAySWfdC2oXA8pwVJX/LIlCPse0XJQjt73d6E9u4ChwNN5M6MdlMF5se4Rwqmx&#10;YmNX7RwAZccvL5n5FasImAgRHpwU0j16U0tPGxhu3SmsWnklEyerpgJGQU5zBuashhpX4JMqYlyK&#10;z2powNaYHB3xOqGlR1UUnxRnpA/ZeWN+GT4gx7mEGKdg4sRh1b47Z9opGoGtgFGA6W7BfLnivDhv&#10;BT8Fnh5TVd8Lizdn1YDU1bgc4v/VinUbvgBp1VXI+y3nxTnt1ar5cAEVzLtd552O43bbfrNphY03&#10;mp6by6nD7frTZ9dfvD765XfPnh1W7yz5Ybe7S/YHPedR0/xg2XWna7vbdt2oIXc7DoAyMPpS2bQx&#10;p9tvOstRUadgWAiKqwl1yi+CN1tnY0gRhsTG5psoLN200IQDpBpcbKmOTKSdpzJGaMxRvnBKIsdK&#10;pdMGA00kmmTzRkBvoQTSMbkG63YLhIILKtmUjH9BJRy1KXEazoVmxtJOW+pxvUdJUNPPBXXUjEfc&#10;m3O6NWSfkV7NuirZ0OHOykcvn/7lD7/8//7Xf/SaGCknp1MwbjX9QRsz4hdFI3KPS6KUk1RyilHH&#10;9tilQZcy6UX7R2W8kP0dsy75YtpRT9tLCWs+bBQxJ9nkcYeWb5dSImpKxSFYdPGXQpJOQNDxcwGp&#10;6xHh3qxiP6+btzPmPLyFqCqEsMCvTUqsz0LLgEd4RS7BiJ0/HDVS4vA7WNHy6ClBG7uUt1jM1JBf&#10;GHDz4P+W94vas/pOQnXY9NxeCqITeocFa0He0ZzuqKB+vex5ueJ50LYBRt+sRe/V7S+XQw+a6PTR&#10;kN/vVw3gp58sewCpT+sGqJcty6s28qYPouoCdH606hvM4gc++6SJPG1Zj4rKl0tOeC0c/E7JCIJ5&#10;NaO+WTS8W408rCCgnEcl0+2a7ajuuLnogQ/bQdmOfgLz+otl896cbrugavoYe3kF+PKtkuFe1XJz&#10;Xg9cBp4CVeHlt+ZNj44nRj1uwO/dSqq2EprlsGQvo0PDfsV2u+FA5yCo2e7WbA+brmtF/c0FM/D0&#10;+pzxdtm+n1QByi/nDYdF/bUF5FLRfBzFkL28Cbh8ecG+ndEvJzUFBztt5/r1VKucIKINUWdOceij&#10;4xPvQfYfx585h3n/9OSPz02fHEHnjh47efLE0JkfETEXJGwK+KlRIYTsLxfQ2HQslYAh4TFUIoE0&#10;g5kZGTaK2H6dyC2nhfUsmxSPyMjkiQ8mhn80MfIBizHFZmKNenEshE48tVTP92pQ2a2l8sF6c2+l&#10;ubFUifvNIi5GpyLq1aR4SEvBnhQTzs86ZTzSGSF7mE4/K5ZNi8XTIiGWQD5HZlwYmfwhlXpWwZ6E&#10;HOYQYIIaat6vs2vZYh7sg2exp/lcgs9pef7g1keP79YL0W4jFnAJfS6B38FN2TizFkYrplwMySCz&#10;b+ZMYJrwsJnUFgLSlEfkNtFV4omFAqJX44Scc1Y1Pu7k1jPGMMJYiCpyLt6Cmw+pC23NaqTFlTMF&#10;CwO1VJ8Y1LWCcBsOYc0lW4zZ5mPew91dsNSPnr762z/8shmyzRm5cwYa5I/jccJEZTMTSNp28Jt2&#10;NvC060Ivp6LllaC3/n0SSP0FAzUinszoyXMIE34EqHEDvlBB2ZyJWbZyqzbhgkXgYo+7OROAS3Qc&#10;axuvZGGXLMyVqBr9TWz8mk1YMnMLembJyp9HwGrRawJpLQW2AGch/oeF01EZMaYgo/ey0LkFZ/yy&#10;GeBpVEMOKQlBBf7E/rx5K6fbzGqXE+hgKIBUkFOgai8qX0morpQd8NmCT1vZRrtec0L2b/v5BSMB&#10;CHutarvd8lyvW28DChu2Wy3HvSUPCsquE1wV2ApIBTLe6vhv9BKX1iuPH15+8fLGz755/GC3cNRy&#10;o7f7W5bbLeRqTX+/7wRLHdzdujSvgePc7/mu1GzoEFltf9rJAlhUwvJ6XNvImnIpLeJk6Rx0pY0m&#10;MZP4uhmqZERgmFY6KEI9jiWdwBI+oNDPSMRjasWUSUf0eUVs9ggILEt4gcg6zRBekBuIaj1FIB7n&#10;80fI+L8nY38gZw9reCPrVf/KnCPnFjqlIH3UoJbUSumyXoFZMraQVM3FdZW899Gdi1cONv7251//&#10;93/75WxIVkkqffrjMcxFY8CvREJvs/H1erpWQ3c5JEGPMuJVB6ySpEeT9elLEWQ+bAKwVlP2QsQE&#10;2d+kojPJYyohyaOgNrzKnbRxJSxZiUgh6a8n5U0PC+LqWliwmZCjHfxDkvmwYnUx6Lexwi5ePqpA&#10;keoTlFy8kAprFo2mvLxMSJoJyRfSpmxSK5aMSZRTAsmI0USy6HAROyPpYC8mlWsFw9FS4NFy+HEv&#10;cHPOuBXkAvhe9d1PuvaPt0KQ39/2fc9ajrfLfkDkx2v+Vz0XwBGQ+vZ47pNHNdNg2OlnHfvzruNZ&#10;2/qyY3/Rtn0Kcrrm/wz8FN3Z8/GK73hEauujmuVR1fq66ztMyO+VkUd124sl762y5WbNtjmrXIpJ&#10;vZKRiA435+dvVOxrZUsnp6rG+Fs1Q3tWWPGSr83r7pRNjxbtj5uOJ4sOeDksX/f8dxYsaJ+Ctvde&#10;w3276jqqOq8vOEFRD3NGgCwk/atzhmvzxqtz6MzVgG/g6X2ALDq3q+HWgu160Qy7Qd0s2wDBm0kV&#10;1MGc+XgEa/SewXbBUPJykja6S4czq2ZEvBG1kgAnSzrp/AzmAzLlwtDkj85N/PiDkb/74ZkTZ8ff&#10;++GPTpw584OR8++TsaMgqizytFomUEs4Mh6ZQ8YAUgkzkwTsNA4zMTM+ZFEJvBrerE2SMHM6swi8&#10;+3zcOdy5H5Imz+AmT83G3Wa9JOS2FFKBaiG23EBv9+/0q+gUKSvN1XYpHbFrFVSJYEKjItIoaEcV&#10;MWnIIsKBpbKpp1mscyAQSjlBpSALxTjQC6dX7rDwnEp6wsBJW3izdkHcpWCQz9OZoyz+NI01xeER&#10;hRyGkEaR0siInBeyy4xKkllLRXSktIPXCCma8O0LSBp+0VJEtppEu1n2MvpaXDUXVqn4I+jcFh6B&#10;RDCilk2qBaOICjs/qy0m1S4DIe3l5xyseRsbzeBe8YKNt+iVVp3CXkQDhggI6wWUdbd83qtLeSz7&#10;m5tPHj19/eg5ILURQDo+ZdsrKuiJ6FSMFuY84BVBYbrsF8Oy75WshBQNOxeQuugUAE+hGl4RetHs&#10;eNJGUONuWFE0UudNNEDn/0Yqr4wANPmQ4kFdocB/63beZkJfNrFLJlbVKoB9QEiPh7XmpPX0OSsn&#10;Y0BvW6H9CJRkENX8fwzCgja6CsnxURUpoaWmjcyIkggPTwBM1zMaoCosAaZoI6qiBWAKeD0sO7bS&#10;oKXKfkSyllCsxGQlhLJgpULqB8iCqELt5rRHi/YHfT8EfwDo/Z73QR/A6r5aNd7pAGqtdzu+693I&#10;wcr84wcHb17f/MW3T+5tF2603debNrBUIOmNRdPtjhXC/r2O+37XAwUvvN5yXW0HF1Nan4EMkliK&#10;ajsFR7fo6Cy4skmN1cHSIRSdgynQzQg1OL4WKzbjpDYiWzPJVWMYvAtU6kmbiaIUjxiU2FhQKuCN&#10;4Ugnpykf4FlnmJJxvmJaZSTJVTMk4o8oxL9nUT9QSybAVXsL7mbWmrDzICPDSTisxeXc7JV5ZD4i&#10;yQX55bS2XQm/eXbUqOb/+c+//r/+86/RmfgS8nJCUYwo4gGp2URD7FyVjuwJyAIBucPGC/uUbkSU&#10;COiSPm0uZCpFrbWksxQxA1jno+bKrCvh0QpZGDl7OmbktPzyzbgaHQc6LBmMmriRUi06GatB4TY6&#10;U6kqa6WnnZxFOKkEpc2SLWClJV2cUkhc9ArBBRDZhEk+5TXTQ05ubc6OGCl0xkky7QORbEwqG3VY&#10;KFb1dNBEbKZUeQf1oGJ5shJ6hJIUHSgaEPlmxftm3f90yQGs/GTVD4Um/WXP674LkIqG+lU/StUV&#10;L+zwpu/7eD30ei3wbjP06WbobR+duQ+WX25HP98Mfb4Z/mIr8m4t8Ol68FXX/aBiet503Z03ovMC&#10;lM3gmE863ltV661FF5yk7ezTKuLfq+gfuLXYqJtp0k4E3JSgi1gtSEoJTt5L7kc41+a04Kqgzw+O&#10;Bwl80fGA84Ki3kPHsbbeKiN3as5bFefVknUjrkBHRcmoYePNBcuDRSfk/St5dDJqWO7EpWgLraJ5&#10;N44OqgKWem3OfH/Rdx0EGSQ3hYaw9VktfPL7CWUlwJ8PCKI2WsjJBFLIpBNC4ZhIhBELsVIRns2d&#10;pLEn8PQLFO7kJPHc+2dPnB36u5HR98dHP6ASx49HmB5h0XFSIU3CJrGIk3QCBo8Zx06OTU+OAFKt&#10;GlHYqoxZJQWPKqhlZByynFNjFpAMArJOxpQJSBGvJeZF0mFXJYcidWVxDvL+3soiKOpKq1gpBD1W&#10;MZX4oYAzwqEPk6Y/FFEvWBQkCvY9Eu5HMzM/5PFGBTw0+8ukBMTCVykpTrPApWHqOJNeDU1KG1YK&#10;cTPYD3Hkszg6egGXK6DKhDytWKTmMLnYUZOIbBATvGZuGOFlbex+XNONKnpxVTssqXq4Na8gZaJU&#10;I4rdRX/aK5Qwz8r4I2z6GUA5ZupExCXIRpV6FdZkIkhFw4gRhyjG817eYkTegM9tWI4GfycPQFa2&#10;cGoIBG1WL2qc82h1ArqEw/LYHKvN1n67UfebQBJbXlHNyS5bWejte4+46xIBTOs2Dihq08kHpPYD&#10;Mkj9S34Z8Lpq50J+B/gCvqGWgnJ4edXGXrAwFszMQY8AkE0gZt0hbrhEANk5Ex1Sf8MBcsqtWFiA&#10;eMj+oKJzFm7eyCqY2AsO4aAHAfwy4K1zRva8iQOGm9bSQtKZoASLNhLQUtGhWwwMYGtMTT6Bjjad&#10;hZxlQmc5zRl6KVUrJD4ehVoBtZ5WdyNi+Khdqzp20tpdSFVl5HoVudv2Xi2bwU/vAAd7vntL3kcr&#10;QViHFQArPAUR/mYDHbsI4vzlRddeN/P47v7bVzd/8c2z+xfLN5cjd5d9t7qO/ZKqn+AelNAOVPDC&#10;Oy3n3ZYTnQel5Vutea1qqlFJ89tkMa826lVaNFS5eFKrIZitbE9IKVST2dIZuYEsUGLAUtmGKbYe&#10;w1RMCOXTMumUQTZjlk5bZNOIBi/mj/JFE0zRBFuKmaC8z5NPGswUmXiUgDnBIP1AJRsJ+nhWEzUW&#10;kOvEM4gMHzYz54Oi/aazNSvvzmrdckw+wK1kNbNR3ZOHl69c3v/ii7f/7T//1okw4Dw86+POJ3VO&#10;M5gpzu7hKs3EXNU2X7H73NywVxJ0Sn1WadynS4GlJuyNjGs+bIBaiFqKIUs+bDHKKDo+JqaldPyS&#10;nl8MUGgHpasZQzOqWM+ZIBbsZ7VHVTsY62KAH9HMLPiFiyl1LiBAVBinkQCghJxVTmjyIVncwzfJ&#10;p6MeQcDJg9SvV+JxmBMS4QUx/4xJOZkPS7I+XsSIs3M+6AQ5aPPSZQ9A80XX/nLJ8WrV+2wZDf4P&#10;G8jLjuvT9TBoJjARSPrZRghgCu75vGUFUQWGDsbt//j4mukAteiMKXXzRysBsFrQW2AuLD+GH9Hz&#10;3q+Y7szr4JjPW6hmAlJBUR+03A+7gasLjoKB4hFNBDT4dFDkctENdiJPeU5vn5Ypz3idM7kQvR3h&#10;Hs7rr5QM1yvmQS9YiPwPa/Y7JfPdMvJ40Q30hPwOvrkcEva83BU/ZzssBOC+7sPv6XtQc9xZQK5m&#10;tRD5r+aNV0AFipa2k11BqG0P92LOcG3OdmXOdjFrWgpJam5u3SeEL3/CRC76RSELNWyjexGax86I&#10;BMV2hMZmnWPQL/CFWPA7IvUclnhqkvAhlnKGzB7BU85OE06xuBg2B8Pl4ciUUezMeR4HL2KT+QwC&#10;DT9Fmh7DTY1gRs5Oj57xIpqwXZN06xEpzSwiJR1Kp5yRtCnl9EmdiOK3q71WZSpkn58NlbPRlWZp&#10;c6m22lrYXV0EV11p5qIejUFBZhJPCVlDXOJpNuGMUjxtMdCnxk5wmUMS0ZSQP8nnT0Bp1RSVlJiO&#10;W+bSTqCqUoQXMMeJ2JNMxihm5tTI5I9HMB/iqRNEyszMNFYuFPLIRLBUi4QStQjCep5Hgqu6+Otx&#10;9DQPXlX38aPqGS31pJT4vo417FIRsl6RVTHDon7I4VyAf8IM6bTXLpjPWPiCYb5sTKAa4yqGxIoh&#10;u5UQ97PTfm4pJKqGxAtOTsPJWwsqV/xyAOKiT1WPIDLqDHlslI3Hq1gsJQ0/a0JnFuiEFa2AqBtG&#10;u2817LzVAHrTvx9UtFxCWK5G1INCxw8LSBdd/JZHCCv9ELp/xydGH/okFSu4Jwe4WbayU0pCTkc9&#10;HscapSrwFG0VYOdBVRG0L0PbIwV1LVnYsITdCiYmrB/Dl1lzCP7jKYSDdtAyM5MaEnppVUVGS0MB&#10;b40rKScGnaa6CUU7JrvS9F5t+aCWksqNrBZC2XZefxFi0az6Rt31oBs6KBoOj6fY28up77bdgFRQ&#10;1Fst58PlAMAUVu52PZfLpgdLvttN550WiKfn8WrwRjd4aW3uxaPLn7y997Ovnj46bDzYTt9b8R+1&#10;kb155c2O9XrDuJtXDCaVQgf9qzuW5i0QJUwGptnADbjU8YCxOh/sL2XX14uFgj2RQmazzkDCQmKN&#10;4SinRGqszEpiaMdZuimi4DxbOIYOOM2d8GhpYLiICicXjWm1RKmShKOdI3OGRUqMXkdQSScM8klE&#10;M40YCFYzxe0WmI0MnYKgl2IDRrpLjZkPcQ+7/jm3IKTGh42EIEINuKRPH17/xc9/srHe/09//WUm&#10;rstF5K15ZGHWEPNLPG6e3ctRIniFBesJcT1eTtgvDvlkQY/K7wKN1efiSDVlXYgZ5sLaQkBfCJqL&#10;UatehI8h3ISO3Aujc5asJ9UlD6/gEbgUmJSVWQ+IlxPytYRsI6VYndW0E/KKX5Sy0jM+AVhzNipP&#10;R5X5qGrWK0x5BLW0IRuWzaU0Pjs7GZKBL0jZQ34bw6abcerx2aAIkNrL6FZSymsVy906cjkjuV/V&#10;f7TqBdkERX3QcuynZdcLqntl4xtAYdkISAVcwvLpIgJIBQ8FdUXnlVpyPmkiYK9AZGDlxysBsNF7&#10;C4ZnLQdK1WOSAlXR4/R9j+oIABd11ZYD2PqgijZcBX+8v+hBB0Yp2ray5o05u89Ck8vHtDYSTzsq&#10;M08K5GflktPlpHglK9/JKdfiorWY8DCvuVc/Hg+7anvcQO93Paw771ftd6tO8M3dpPJ2De1hdS2r&#10;gh3g2act74suOqTAjYLhSs5wY85yKWuAH4peHwBXndVfyluAp/voqcu0mTGuZozwdjcSumrSsJhD&#10;igldKizPz+oKWUMsLNWpMRr1DIH8IYFyliUY50kwPDmGwDzDFI0RWecp3As03jgJnJE+QqWNEojD&#10;BOIIg4YR82kiNpVDxTOI0wziFG7iPGHinMukjLpNQbtOJ6LJmVi7gm0RUVwKlpw6EXNpjQpmyKHN&#10;hJ35uK8xl+pWi+sdFKkHm5391Uavngo75HYtUytCZ5w2AN+n30MvAmhI+JkfC/njQs44Ef/hzMx7&#10;LM6oXkuTi7BWPcesY5lNXK2eZdBzsdMn8YRzY5PvnRv5uwvj703jRs4Nn+Kw2BoFWIsSXFjBxsio&#10;w4gAn7WKqm7BalzeB80Koi3VIFanjAy7CCPEfxC385NuoYR9jk0/JVfhaTzQ9iG5FGcyUjnScbEZ&#10;r/EyDEGGNcKxR1h6KzaZFs3nFPWMshYUd0Ky1Zi665dspgy9hDmo5rInh9nT0xIa1aWUm3jUsJZd&#10;C6DD+mzm4K3RbyS0bTfaEHU/awO9BZcE9rXcol5AvhJWARCbbsFKRLkeVaMdqwKynl+6EVO1XLzV&#10;sBIK9gGTBdUFh83raVHJNHodwM6v2DiwBUhaMjHmDVQ4COgqbB8AFCqtJgFYQW9hC8B0sCyY0bFo&#10;Z3WksgNklgHGWjRz4irSrJbhFmBOFBDqYkCIWmpS1YlIQVSBpP2EfNCsCuLnwQIC6f5a1fZgKXBp&#10;zridVtxadAAxgZvPN2MQ+cFSURSCRBxT9VoNGUzDtw9fgC5w0wcBYbNXeHj/8mfvnvzim+cPL9Wv&#10;L/nvr3jv9SD7W+/3nTfqxvs978N+6GrDtT1v2qjY6yWL28PVGsg6A4M0cxI38Z5Fz7EjomTCEoro&#10;nQ6JxSpA7GIGZwxL+IDJH5EjJLGFQFeM0yQjQilWwp+yqegpt9yqwNEwP+BQT8NnzmTk0hgjFNqQ&#10;TIZDjAyDEp/wyZI+JYdyns8aZ7PGJBKMRDzmtjHdZoqE/oGSddarJZZDskpAWnTxrRJs2K76+NWT&#10;P33/h3I595d//Lacc+z0EumgLOwRQtD2efnpvCaQENlDbHeYa/ezETfb7hXpLVxvQBMO6NJRczFm&#10;nIsYsn512qsGb024NWYRIaRFx2AvIbS8jlB2sWMmcsLJtiinQwgjZWf4FJN7VXSYqFZKk3Nxejmk&#10;X7AtJHTdsjvplcTdopiDr+ePxexsENXZgDDm5ZbSmnxUVk6o0l7+Yt4Ifprxi/1GUsrJKXr5uwvW&#10;2y3P05XglaIGwjvapL/vebUWut9xPl/2P1pE5zhBOdhxgZ9CfgeqHquo55NV9PIo2OsXO1HgKQgp&#10;Krlt+8uO49hS0ZcAVV8teYCq6KXYZf+gjSoAF569VdSAyT5pWOBVj9r2W1XzdkIKnrgSVdX84rCZ&#10;SsX/HYt9ki8dprPfZ7M/kHJOJ6zU3XnDtYr55iJyvWI8KhuPGyGgY7I8bXkGk1eDtIKoXi+ZHrX9&#10;d4+npRo0dH3W8jzv+GCfO1UbFCjqrQXbrYod4Ht5zgI/dz+r388ZrpRtO3nT3oKjHpFFjDSrDIuo&#10;SSYNxaCmWkxsq5Wj1hGNFrpIOs7gnOaKh7mSMTiFcxWTchNJrMMxxCMU/nmacIQpnmQIJom0ISYP&#10;w+MT2Ww8mTBBwI7w6HgxhyLl0QRMIqwAVTlkjNusCjn0Nq1YI6Ao2ThAasAoskpoKta0Wc6Uc4l+&#10;u3Y27JhLBQGpvfr8aqsCSD3cXtpdBrbmwVJVohklb9IkR2dI45HPK8QzIhEGh3ufyRxmMUa4nAki&#10;+SyBdMZpFxvUdKdZqJFTVEqqTEFWKels1iRm+iSRNDQ68fcXxv5+eOR9EhGrVWt2Nja//eLdwXZ3&#10;ZvzHXOqQXct2aOnwEWokFN2wtKQn9Wz8Tb+y7ZIVrIKMWxL3igMegUQ6zuNd0BlpQvEMBveBQkdi&#10;y8Zp8jG89LzAikeSfGdWog6QdQGyNcq0uIgWAyZipRZ8/IWgGCLXckK7HDdXghYti6xgMaV0uk+r&#10;nPPbqiFjzspvR5U7RWQjbQAD3U4alnzSgo626BShrabsPKAkIBWWYKzgpFBbCd1KSAEMBTkFqnY8&#10;opZLAA+XQ0p0cEKfpBuQdfzgoQwf90JKiQNvBaoCmtHOAh5Rzc4BpNad/ME+A4bmtdS6XbBwfC9r&#10;IKpx5UxaRwKwXql6mz5ZwcKC+B9TEpM6Gnp7ChgKPF1LazeyeihYB5724jKg26P1BMrTov7SvOlq&#10;xXqtYr1RgyDvhoJof1S3gZy+3E7cbDoAoweQzipmKJBN8NPBtFEHCyAgpo16cHe9du/e5Y/ePPj2&#10;s4cQ/C8vuq7VTNeq2rsdGxQ6wnTTcbcfvtIKlAKiXEicTqtNdorKiHf7BJjxE0L2mIg7JRLOaHRM&#10;iF0uj1wqwdNo5wQijFJLYQhHZRay1suiyi6wFBMcwRiTfi7gFISdfBHzlID1oZh3rpgzKuTT8BIO&#10;a0whxpOw74vZ4zoxUSsiSDkzQvY0dvr9cFiFWOmIiWhQYQzSCZeWZBFP5Tz8sJ4QBrE3CzN+22ev&#10;X/znf/+X27evPLqzF3FKfGamw0AO+gThkMTrZemNGHeYrXcSkADT7GNqnHSjV2B0ieweWSSszyTM&#10;+YSlGDXP+jRpvz7mQlv4m3nTKsLJhlfUh4zjExTs9FpK5TFR1JKJoIvn0GCjCN2nwWZc3FbekgtI&#10;YjYu/D+Xa4F6zrrdTe12UpuNsE8PPk7yGYguI640qywl5CGE1M0ZMg7WUt44HxSlnZyokRLQzOSd&#10;rCt1942m5+lqGAD6dMn1uOOA5Ytl77O+7/Va6KO1IDDxZdcNKBzA9PgKafjzTYj/6E0n9OF25KNV&#10;H6R+0NW3fRBVx+slz9u+D0gKr0JZvBn9fCv26UYEpBWOBsCFAp8FIr9o214u2R40jHfr5oO08saC&#10;eS+DDssL5y0V+xwZc4JO+ns68Yds0o+ktJMFF+dKzXZUQ24vWm/XLI8B2T3viyXv/RoC0X4w6T9A&#10;E5B6A8Basd+rOw5nlTeLuvvHkwLAU0+abuDs/7kldTlv2IhIAKkgqltJFUTaXli8ldf3U9qIlsjG&#10;/IA5/UMa7gPSzAdEwmlghFRJ4EunZmgnWZILXPkYVz7KkY8JNRiuepIpH2Ur4RQ+DGdxgW6GLhol&#10;sM6zRNMM7tT41Ic4/DCFNE4lTvJYRC4NCzAd1Mz4OSZhwmlUeC0qq0ZkkfMUHIKENq3lEqTUSSUT&#10;y8aPCOnTXqsagj+k/nox2W+UBkhFB/fr1yH42/U8RMvSSwhyzrhFTkG0DIlomkQ6BTzlcsdw2A8E&#10;fAyNcYFMPc9ijkbDerkILxXMcPmYGcJpqYyi0bLpjHELIoYto2M/wkyeEfEZdov5J1988S9//sPG&#10;Sv3MyROTI3+nU1IRA8ugxEK+qflR4mwHlCtO8UpQ242b8xGt28UXyibFqmmVniiWTWvVNAb9AvgN&#10;VTxElA4RZedxgg+J4pPGMJ1vGhPZp6R2jNFLslhxmbikkdPVMpr6LNrsvx8z9TJ+RMIVUcgSBsMi&#10;FQR14kbIVPPJcybaSkKzl7Ps55GOV3IMUAU6aqqVc23BA6AEFG7EdaCZazF1LyhbdPCWg/K1iKph&#10;56IkDcq7XjGK14Acdl6OqIChCwjruMkUHwgL3gorRT214eCD28LfiPbFOu6CBXsuusWA0QrCBY4D&#10;TMFeB5NfZfRksNSECtcNK+asnKyRDooaVhA8YoxLOHliANP9krWfUG7ljWCsraBgNaXcKejg07xf&#10;0IOiXlmwgJbebNgHWf5+13u9bt3JoYOl7ubVkMuOm0/ZbjbtdzouqLtt12CW06OWe7ts3+nEdzbr&#10;t28fPH9687M3t+7tzF9bdN9u2++0rVcrhuNWAd7Dhruf1mccvEbKnI6qtEaC2cNAPLRoUp5JaNQS&#10;jFHDUKtoAjFBrmEoNXSRBEsifGA0UiHm47ln8IIzAhNWZMFxtZNCxbgcMpoGo1GNKlXnrPapcIyR&#10;zon9ASaXe1opRUfzg/MwfvJ9MWtKIybBCnzgICLV68Fy2a1WYdWySYsaGzTTEnZW0slwK6eqXkXN&#10;Z/RppC/v3/23f/3rz372ZSkX9NlEXgvTbaNH4+J0QRUKc5Sa4UCar3Rg2aphhuyCLSLxxFXOkMLm&#10;EgUCykTMAFTNxpGoVx1zq3wmISIhhVQ0C2Oo4RIsBWUHRducgx2zMoIOllIyrlVg/AizFFeXk3qb&#10;EmdR4beWU6uLwY12JOmXOvQ0p47m0dF9ekbQwEg5BSk3N+qgt+eMxYionpRtFC0rKTWcIyEowFtc&#10;cjCT2pmMkbiR0dxqusFSgaEve54XXQfUZ1vhpy3r674bojqYJmARNc3jRqYQ/N/03F/tRD9e8Q7u&#10;6Q9aAsDOg8ansD5oiAoIhj2BwvCSY4D+B0zBVV/3vMdshcyuvVNS3ijIb1V0RwuGuxDVIbOntXWP&#10;wMYbUtI+FBJ+zJo6wZk8Ice/1wzLH/b8gH4o4OlLtGcXitRXff+TlvNx03FnwYIOT1W3H5VMg5H/&#10;r2Y1t0qGR4t2wO5gcsDBlFbX54w3FywX05rdpPL6vAX4e7VouVqy7ud1e3OgEeq1vDnvFhp443zy&#10;WfL0+2TcKaAqTzTFkU5y5FMAUJFhBpYU0TBZOMRRwZZxknCIq5mmy8YY8nGqaFSNsBQm+gz1LAZ/&#10;cnzq/dGJ92n0KRppnE2fFvMpbDqWQZyYuvAhn4FzmBRWrUQnY+skLDWPquHTDCK6goUXUzGwRcol&#10;BR2GVNCxkIktzmeWanOA1I1u9eJGe3e5AUjVSshOE59JPCPlTgqowyLWGJc9KhBM8riTFjPPZGBL&#10;xDgWZwKIqVHTpSK8wyzGTZ+iUUfItJFp3GkmZ0pr4OoNPIdLJpOSx4bfkwpYi+Xy97/73Z/+8Ovr&#10;lzfGLvzdyIUTYDBulyzolc6GZI24Gs76KLDCigWPJO2T2mxsoWqGpcTQpON0wYhAMsWgDTNo5wGy&#10;ChOeqxxjSM5JdFNMyRk6/32BepijPKeyYc0uks48jRhxYRdrPqlqzOpWkrrVJNJOeI42+1e3N4/2&#10;9t7cPTpol3pJWy+mB+SllDNLQfmlOQcAEei5HtOuRTVzBtpqRA2imtOQijpyTk1oOvkgpEDPzbgW&#10;aidlAJ623cLtpH531gjBH+ALPjtobgXEBJLCwQHNsB0wumBmVhEWULXlEZYR5ryRXrawKggbVkCK&#10;W24J8HRAWPSagEsEldZSsnpaSkvOGGgZMyOhI0c15LCKiN6eWs/obnVDoKuAVHgISD2+hGo6rCBH&#10;DSfaWKrpBIzCEngKYIW6WrVcnNPd6aATlz5dD9/tugd3/C+V9LdajktzukGXqkNYdvz73cTm8sKd&#10;O5dePLv56asbd7aKgNT7PR/sf9Ry3l4KXqy5O0mdVYSJ24X1tL2QNFtdbMTHkqhGw1HhQt5okE2L&#10;uRNaDQN4yhLN4Cln6cxhAX+EyztP5w4TeUMjpB/S5CMaN4MuRW2CLTzPE52nsX+kMU94IhRXgBiM&#10;s1KzEr1mmk09jZ98j8+aADPlMSbZtBGlCO93SetlX6Pur1UBqdNS3rDXTJ51s7M+bthKRFvFemQh&#10;Bd0u4yzXS99+8/lnn72O+IzlgruYMdjtJIsLH0iwVNohkx2j9xE8OZHcjmOrx3UOpjMkQ+zcQEDu&#10;98qjAfVszJxJIAGHzGsWOhQ0n4rajpvmHcLttKnjl3TD8s0CAl7sN1EV/AvwVxukUymPaNYvUwvH&#10;xfxxi4F6sJXf38i6rEy0LKy5uKE+i/ggm6SMS0VkMaNdrdgKPl7STNydsxyWkMtzptsNx62686ju&#10;gKgB50hI/fAOPur5gFPPOs5PN0PoHaqOHXI9FMDxccN6e14HEHxQM4KHPm/ZAJTPmgjs83oJZBOd&#10;cRow+rBugggPNWiU+qSJwJ6vumiDgWO9DX6xFRtM9/922Q88vQexvWp4umhBD7XkeNV3gx0/6Xif&#10;dv3PuqHbDc+Vkv2w7Lq44FhKaPop3f6842E/9mYj/nY1BBh9uuR5sx5+3vcBSYGYL3s+oCp4KNrP&#10;qqh/3gs8hPNECx1PAJ4ajICFXnWtobS9nNNsRcWA1KMF60EGnfkVqHqjZLtddV1bQPph4WHJBj8a&#10;/vnrRUdn1hK2sG1qsow/RsD/iMY8Q+Oeo4uGSIIzZOG5GfYpEheS/jDkIfBThY1GFg1TxBcALkzZ&#10;JJF3AUs7PYH/YBT7Hkc4DQaAmTzJoExKBBQuc4aGH8OOnZYLaIBUs0qol3ENMq5KQNOLWIiC7zPB&#10;WVZpN0hBUaMeSzJgr+QSzVIWLHWlWV5rl48urV/eWupWUyohiU8bcxh5EM8ZMyeVQqyIOwFIZTNH&#10;gacGHVMmwbOYYxz2hMXI06kZChFJxMdhp09OTn1Aoo9g8KfpnEmgqlJNw82cJuNHDErhVn/pn3//&#10;h3/6h58dbC3BziT8GSrlgsetUstI6YguBmlXR26GZRW/0CKdlIvHeXIMUTA8I7hAk08wJeNGhMNm&#10;XuCwhgXCCzzRMF88BMUVn1Xqp+SaUal8iMX/QG2YlGlH7T6aESGYzfiIj592g70Zt3Oudsp7bWP5&#10;wfVrX3/09n/85Q/9XKgdMaynTEDPpYAUeAcxHAjYDyu7Pik6HlVADgkdwArIKxlpCyZ6xcIEINZt&#10;HJBTiPyw3EubVkKKAWrhJdspFKwgpJD01+LabkAGbEXzvlcCBQAFRYUXNt2CBQsDyAtPwUYoUNSi&#10;np5SEgaiOrhnNRj1ah5B21eh96n06FjXIKpJA/3EWkqzmdHv5NFx/JYT8vW0eiuHnrcPS+bLCxYg&#10;JiR6dAT+svlmw/ao74eMDxsh3T9A1y0H8zrw00crgd286nLZeLvtvLfkGXTzB1e91XLeaLuv9RN7&#10;awtPH1159fzos9dH93dLt/qRmx3/5ZrjStO7W3X1C7bFWYuOj43Y5ezp0zY9y2SiIS5mMMwvFbQh&#10;Kw0yOJ8+pFHTOJIZkYYiVZGVGqKAP6xSTgulWDJ7BEM5KTOSLR6BUIXniaaJ1HOwHQSWKR62etiu&#10;AN8fkkQCCpkAI+GNSwRo+xKphADncD6c2A10n4uXS+uys+pCVmezEF0m4mJet1Y2tbPKTsmw0XTP&#10;+8V20XTIJELUQp1aYjQqOQysSUuPxyXeAKnUUlsC02L1KZH6jCFI0IWpAtMkREIC85Q3IEtEVImg&#10;YjagzoT02bg1FTa5TEKXjmuTElMIb8EnrwflHTT+qKsu/qyONO8RLhftHi05DO9oVFeKajN+mdfG&#10;RswsqXTK62I16475eXPAL4yFZAEnb6UeXK8Fq1FtJ2243A3f3c48v1TaKqJdgPaz+jUf53pOvROX&#10;3KnbrpfRtHGjYYPz2YMl71HN/HzF+9Fm8LOt0Fe74U83fF/uhACOb1cD7zYjr/qooqLeuux53rED&#10;CsFSIf5/uh74ai8GBXuC28IOILkoedHWqf/Rb/Vlx/F0Eblb0j5pWICzL7tuMN9362H0/tWy/91a&#10;CNZfL/tAJG8UtWCaL5cCEOFf98OAxSfd4KOl4KN+6GEveK/lBpgO2g+8WfE/77rQCVmXXM/7nuvz&#10;ulsV09GcDsB6c15/r2oBnj5re4G2D1sO4O9gStc7NctN+FhWzQBWcNVbZeQwq7leNN+tOu/UnLer&#10;jrWoJK+dvl623m640JlTc6b9gnktrW/FlEWvMGim2E0kl52p0ExzJRfI3NM4+od4xmkS+wyOeRLy&#10;PleNYSrHOJpJjhpDlYxQJWNcDZ4iHMOxh3kKPJU7PoM7RyIMc9lYiYgMxnr+9N9xqNOIToJoxAY5&#10;Tythq4ToOFUmBd8kFyr5NKWAHnKbwh5zImivF2fb5fxx6q/srjTBUlfbpU4tJeXhvDapVc9xWnhs&#10;8jm1GIuO/8sapuBPKiU4GaCcN8FhjWlUVKOOrVPSEANXJsRxWRPnhk6cGT5BYIwAUgH3fCEWyCsT&#10;Uxwm1bX93X/7/k9/+d2vDrd6PPoEjz6mEFEouCGDnBG0SUthTSkoLwSFYRtVIhwSSMfYCgxJNIbn&#10;jxIFI0oT3RtUkqlnVQq8Vol1WWkC9mmRaEiqHDVZiVY7WSo6r5OOqqUjPNFZV5QXXzCE0op4RFII&#10;yVbSpl7C0i/Erm+vAlJ/8u6T//dfvl8ImOt+1W7WspXQQYGZhkUTRSN1PaGFgI/eiQopgIAgoYDL&#10;spkBJIUl0HPQsgrICMuNmGY9qkaHFY+o4CGsA6CBnv2gYnDFoOlCxweAguPA0QZjbANPF138eROt&#10;7uACtWEfKGB3So6vWnl1pxBEtYT2DmADWwGsSQ0pZ2LElPiQYsZAPYWwzp9Yn9U2/cKL81agKkTC&#10;gwXkctV+reHYyWqgAKCXSoaDom4tLt7Lqfbz6rWkZK+guX2My4tzWkAqyCaQdBD5gapgqbcW7QDf&#10;hz10UNQ78NVdjm130w9v7758fOXrT24/2Fu40gocVN2QTMt+SSNhgDfs+MblaRkLM33uBJtwxu8T&#10;e318YFw+LncoMGGEEXWLZZJpvnSaJ8dKVAS9iWpQ49BhT2V4MvU8SKvbK/N6ZXabSMTHikW4wYUw&#10;jZkiVk1p9CSlHKeXUzwmnkVFVMumAE8iCQ6SkUxKMMP/JaJolO1zOXW36chnpOtdd79s3KxY3t1v&#10;VvOqsJuedvMCBlouoGsUY8tLtf399cuXVvV6usVBdAbx+UVZpMBSIiNC3ZA5QlV58FofnS4fYYnH&#10;7XZeMqzKR7RzEUMxbMyFLWG7wiynO1Uss3A6aeE4JBN+JabsEbRDcghBWQs9Y0WHnqxEVPWUfqce&#10;Chrp+ZCiNGucjWvDERliwmcyqnRGY0QosbgiHJIq+aMxG3cph5S8on5af2XRv5LStoPinbR+PSxd&#10;slP3Y6KDpPxmBW1df7fju1y1dsKC9bRybVaGXp+pmj7aDn2yGQBz/GQdJRd6ObWPDhn1tGW9W9aB&#10;fn6+HXnbdwNMv96NfbEVBgTDnqC3A0sFqgJ8wVvBT18vuQCpwFMQ2y+3ox+v+L7aiQFSB6IK9bKN&#10;9vR/vRz4eD0CuLxTNt2a0w5Q+7BqftXxfrIWAT4CNJ8seV6vBdARBloOtF3BKnqRF369p23H9XnN&#10;xbTsXsN6kJJeL2gArE/brhcdH9pwquN+3HE96boBpuigWR3XIzjNN6zA03t1O7jqfkqxl1A+aHjA&#10;WIGqdTvtYk4D/5lbVeudqm0wrspWDB1FpRdX1CPSUlQa93AdForZTDQYiRojUaCaZEkusKQjDNnI&#10;NPN9svg8RTLEUE7g+GeJogs06SRJOCozM0U6GoZ0Gos/w6RP8rk4FmNqeuL06NCPZXyqWSPSSTnA&#10;U72Mj44DwKVrRRyNkC3lUGV8ulrCCjgNmZgHgn+vPg+11q7urbau7a/srDSaC0lAasyvg9Oz3yGj&#10;YN/TSnEGFUkpnhayR7RyIuQ5nZKsEOPdNjEsAaYSPhZKLsJTSedxxHNE2gUiZZhKvyCREZiMUaWc&#10;4XEYbl2+9Jff/u6ff/urXq1gljP1YrKIgWXix/AjH0QdykrClLBzKkllMsgTi4dp3DPoaYNzgSwY&#10;pwsnBTKsRIEXS2c0KqLbTAs72E49Ucg+LRQNgZAqZSOpiLiW1IQRmsWI09sIsQVDZE4bDovmk5pO&#10;0rCccXZy0buXL+4sr3z89Ml/+eOva1GkHVJvJND8Dil+K6EHx2y4+Jsp/XJYgY4//b8vksJyTk8B&#10;ntas7MHFUKAnPAuFDigeVsJGQOrgthXQE7L/VtKAzoPrkw4IC+o6AC4gGFgMqX/QDKsXlA0sNa3E&#10;gwtHhFNZNRlSf9nKLRrRO1dpNSmvp0H2T+upsEyoiQBWt3D8xP4c0g1LL5WtKEmrjr28YS+vu1JG&#10;btQdAE1IiFcWTLtZJfAUvn6Q6I8W7ZDWH6wEr9att7quu30vWOr9nheV07bzZtN6o2G53bI9XQs8&#10;XvHdalrhqdvL4a1O8u7ROiD1m3f3nl3vHHYiS7MG9L+Zd3TzjlJUTxj5ARXzIRt/Xs2b0YnxTisb&#10;sdDCHkHCxXPJsV4tMeLkwQlQocVrLVSpYtpoIJkUM3rxtIo/LWFOeEychazdokSHOHPoWFopQcQb&#10;k8smfSFBPClNxkV+J0PHG/XraAEzza4naRQzEglWrqQgFgFEG4UI47RQ5nOq7XX3ag+ZjdLSAXop&#10;JEq5WFEvK+Rh+hG6Q01cmHXeurz+t7/87p/+6defffFcLMeJVcNmz3S2LkuUhSrbFEn0nsg0Zo2w&#10;kAjPGOAavQKTnRP2S4tw2oiZ0m5VyqmK2RQ6Ht4gxNmkMxEjbdbBDGhmkmZKd1ZbCYqvLEVaaW3a&#10;yYL4HzVTm0l9M2VIuniLRZvdTLWaSVYzwetluQJcb0Qcz2rTeUM8JA1a6PWYKocwSg7m2qxqO6Pt&#10;hcU3Ko69lGo/LoNoDJi4PId2Cio56OtFY8HFDGkweSejHZNsF3Xw3j1bDz5ecj7ruUH6QPQ2gqyt&#10;MOdaTnZUVAIxAZfH96a8QNVv9xOgqJ9vh7/cjX606gWwgqsCeUFaXy853635ByZ73OYfVoJA1cHt&#10;rNc973HjqsDztheMEqj6yUYUjBgMF/T2szX/p8ve1y3bx2hTLdurnv2jdd+rZddHy953awGQX3Dh&#10;dxvBp8ctZ++DX/c9d+vo4NaQ9F8twcH9H62g07HAlmc97/O+byCqb9bDL1cCgFeALOjqbkLaddGB&#10;qvAPAVe9UUIbWd8/HgINLP5O1ToYkbrnYW4npP2wsBeXNSLiAkRULz8flUWDfI1hRmacghJoRtmq&#10;ETzvg0nGj5QOKlgqR42dpJ8CyrDleLYEL1IzREo6gz3JF+AEQryQT8BPnx85/yOdnAulEXOApwo+&#10;Sylgq0XcwYqETREwiWw6ENM+G/FA6m8t5NY7tc2lxsFG92CzA0itFaNM8ohaRtar6CY1g0k8pZVh&#10;a3NOtQTjs/MMCmLUK7ebWA4z16CiAF7ZlGERe1IumIGlkDXBpo3gsSeBrTz2pNnIIZNALZmzcd+D&#10;o+v//Lvf//V3vy5EPGLqJJcwJCFPGcUMzNkfqzj4RspW8Eohq7VzJvj6cDlDdPYoG+xYQWTyJiQy&#10;nESC4fFGwR7mwmq3Ao9IMG5IjUaCy82Siy64DKRKWFkKyEppncPJcEYF4aImPqssprX1uHYp627m&#10;40f7uzcuHn77ycd/+9XX5YC+F9F0/RJg4kEOOSzYN+K61Zi6F5Y2nDwgKWwH/YSVgaguOniwBCA2&#10;7Fwo4CN46+AqcKTU9gAA//RJREFU6nJQ0YVcb2bAdjDc9Th6JaHtFcFygE74KYOrqHtpMxwQWLwS&#10;ksEKilczI6vCB3mjC2YmZP+ajb9gZkPNGRhQ4LALCAsqZ6SmlLiMnjxvZeVMNDT4b6R1wNPDiu3S&#10;vOVgzgyRH1zmbteDTgFdscBnDmB6uWS4WjbdbNpvtl13e74bTce9vv9mxwlIBWje7bofLvtBV69W&#10;jegsUovIva5zL6+4VkWl9bDp2utn7t3ceHB37+t39y72Mt2sJYmwsg5hNarr5JxzYa2WN6URzti1&#10;zKhD5kF4ejVJp8LrFVibEgfvUMTC8FkYwBS7g6nWYPmcsyrxhEtLDhgZKyV/I23dqIeWFzwBIz1o&#10;YiYcIruGErRzgx5uKiXN5hSZhNhrISKCMatwPGll19ImCXeETRtSysgk/DmFEE+efh/Orn47sZQV&#10;5jPs+Sy/XlT4jQSHBmtQTdpMJI+VaVaQHAbhq0c3fv+bn/35z7/54quXbOEEV3yerzg9Oy8rdUxq&#10;J57Af58pOYX4GY6YGAmLdS4u4hVD9o8HVdmwbi5iitvkXi1Xw55yKqlJK9elwCRttKKfPx8UzYXF&#10;uYBgvx/ula2FiChqp9ZSqmpMPh+UxG3M+Zgq5GSbtTN6FYbPO88RDivNRFuAH89o5nOGhJuTd7IX&#10;fYISQslqJ8sWwm5GAan5ds36aiXytOW9XjLd7/pvLnrWcvq8gx7UzUCFDfiIDrtTthyhzYdDR3CO&#10;rJrvL9ruVsyHaenNeS0YKFAMeIp2oDpul/qm5xoEfxDVtyseEFsg3eDKwFd7cXBYwCiQF+qrneiX&#10;2xHwViigLXDzk7XQRysBYN9gfNW3q6F3m5HPtiNAZ3DeT5Zdn/Scny+7v1rzfbnh/XLT9+Ve8N2G&#10;D70ntuwbaC9Y84Oa8dGi9VnHCfW443je9TxsoKP/veh40JEDl7xw5BslPTAUkAr1YtkPYD1aMICo&#10;3qqYAKk3F8x3a/brc8b9pOrqnOH2oh0dpXdBf7Niujqnv1LU7SSlexl08tStnKYTl26WLM2UCt6L&#10;Qkjkc1B50jNM2WmNAyczYfReKkM+RBafY6nG5VaqAqFL9RTI+2T2KIZ0Fks4jycNo/lagFMo6Rzu&#10;NIkwMn7hfateqpGytRKUqgBTIOmg5DymmENjUKaZVGzUZ0tHvZ1KYaCoK83yVq9+aau70pqvzcd4&#10;jEmljCriYgTsCR7jnFoyadWQdZJpj5lllONMcqLLzIl7lLmIUSnEitnj3OPpV7nUC0oe1q7hCCij&#10;ZMxJQC2ddEYqwMol1HTCf//WjX/+/R/+9fvftxfSTi0XUpRdxjKLGFz8KHXs/Y2FcFBDyTr5e4uh&#10;UtLApqIttDh8jFCKI9HO8vljXO6ISDARC8hn3eIEwpGQTjl0pFRcqdPj2YyTct55+Ao3Erqkmx8N&#10;iYJxiScmCial8YR8IaErx5ClheyN/b3Ht+7+7PPPvv/u03bK2g0r1uPgjzIQTEDq9qwB7ezv5oFy&#10;AvUAl1AAVliHJbgqRH4gKRAWCnwTHgIljxO9uIqwwWRBRQ/n7GC4TbcAVHclooR1KLThlJVd0JJ6&#10;fvRSbEw0sR5F3RYKDg5Hrlo5x/epmGklsWRiAVthHcCa15LRp2ycMrzcQM3rKVApDeHE1bpzO6+/&#10;sxREO/unVetJ+f2lwNWK9dai427bjQ7QBwztukFFr1RQpIKf3mg7t3IqYOvtJTeIKjjOk7XQlYrh&#10;Tsexm1dAXZxTXy7rDxd0EPxvddyX24GdXvboxvr9B5dePrtSzdh9OkrCwiyHFEWfDAJ1FGHH7by4&#10;UwAfi0RQMZez6fVUiPlw0qukEY+W4taQNOJRj43qtJJtZkLKL/IbaI2U+Wo/fW0l+fJ6/dmV8qV+&#10;uBAURhF62EyP2rka4ZhJg81lFKU5bdTL1IsueGW4ml9dDajn/Ao57YJVTVcJCRLuDBV7moU/7THR&#10;Ej5O1EeNh+n5tGChoPJaSV47zaLHS0UjcxlrLo7UivEXD2/+5Z9+A0j99qevRLIZvYksV08yuads&#10;Xo7GSadJhjmyEb2VkpgzGX08jYPN1xC8YVUgpE7EDImg3mcRObUsq5QYMTLLflnKQs056LWYJGQm&#10;xl3MZFiQiokiAbbLjo966akgO+FiNNKazbq3EJKk/YJiUi3mDAn541Iljsw5z1NOBRMKl52e9fPB&#10;Pbcz6qOyGVxsJyW8Mqd43He/Wg98tp141HA+6XiBHQ97/ust137F2p1VhfS4qIkYM+DWCrqri+ig&#10;YlcWjJsxwU5CdJhTggDeX0ReLLkhaAMxv9yNvdtASQr4gxXwU4Dg844NqDoYdwp09eM1H9AWCPh2&#10;2fnlTghkFtY/2whCAZTBZCH7oxdVO3aot8f3wYDUAOU3q543y853695PVz0/2QoBUqHe9V2ve/Yn&#10;TQtA/GUHbc71esn1eNFya14N8R9+sc934k9a9qdtB3guuqXjetywHp8M5GtB3t06AgAFtkLqh38I&#10;EPZ21QxUvVuzXc5pQFEh44OlXisaDrNqdM9540qQW7ORd7Kazbxms2hYKxqXctrFjCbj5wYspLiX&#10;DeW2kxWGCaFhQmHDKWwEKKrkLFl4liEbYSsnmZJxiZbEFkyptAwKdWR05IczuDPTuNNUxhiLiwGk&#10;splYFg3jsqhUYiYgVcFnaCV8gKmMy1AJOWI2Q8Akj184SSdjEkFnJuZrzKW71eLy4sKxqNYAqeu9&#10;Sr0UB56qlHSTnsNhjQFS2ZQPFJwLNjXRa2JI2UNaMcZrYSc8cq1wWs6ZRIf+Y44AWIGn7OnTJj4h&#10;ooeviZSNOyugDjNJ5+nEkaAXAaT+7fvv//S7X+6tNT1GoVlGTTrVHjXfJKLaZLSiR1FwSz1y/KxL&#10;OJ8yKWR4PPEMkTZEZV4gUE6DospkWKkYI+aOmeX4hEvIp57h0E+53FyuYBgt3jkZ/0LMKyzGNegc&#10;P0EBUNWfVbgi8EWz5KOmdjl/ff/ipy8/+tOvfvXV09s5m7ji5PZDYrQ/YUzTD8iP7zLxtpNaIOmV&#10;Ocfg0idQEsAHRgkZf3Bzqe8TbcVU62F5183fjCp7HnSuqiWfFA5yWLANrqtuxrUDFl/KW+GFAE14&#10;IUhuUUcBti7oqYs21mpAvuL/P5cRFIsOftMlBIAu+WVFPXXOQANFLZkYA9pmVAQvayjAHcmo8Xk9&#10;GR025WLJsjdnulhCG59er9mPGs6LRcP9rvdRP3C76UDbQv3vBlLgpJD3W2Huakp6pYbc6XmggKeD&#10;WU+OFpFuiLWVkYKoAlWv183w7O2e/2g16UL4Gi1XbxCIBTNeE6uTt62XXFeWEks5JKClzLr4Gw3/&#10;fEyjEY8H3Hy7je12i5xOgd8tLs6aMkFV0ideLNsr86ZYgOtDSHYlphSUX15KXe2n1hZsWTd7PiKs&#10;JmXFkDBsIc+HQTApMvbZiI8b8NAR01TQSQ1ZyLMWlpE6FFZSnKDDYpKKOaVgT8vZ0zL2lIw1WgDw&#10;mWkRFwN2XqyY42Ge103ze1guO9OowTstnEzEcnG98/Te9X/953/6za+/+tlPX6rVxHrZE40oKxUf&#10;nX2BwDov1JHkOrxcgys1vO6IwuDkY2mnQVRtbmkkZgz41T671Klj2GW4gBK/4OZv5Y39WfliXNgt&#10;6tsLFpeNZLXhfUF6JMoKeMky/nsGyTm7chLSVsLJ9pvJJvkUoqUZNTShFEvhXpimvIc4WXCOcWsw&#10;Vxuue23Xo7b9Wl5+a0F9u6Z72nc8X3YCcYBlH60FP9mOPl8LvtqKQ7xYz2u6KflRP9xJKrbnTXd7&#10;gVst52ZSdDEjXw9zoS6jQ0AZnnddr/rewSApQNIvdiJQKDo3g1Bvlt3AVgj131xMwkMUr6uoVH68&#10;6v5mP/rF1n80ZYWVgec+WbQdzame9uxv17wDNIP5vu67Pt0OfbGHXp/9bNP/3W7863X/V6uBL9YC&#10;IMUAXODpsR2jbbPuVfRPmsibvm9QILnw1z1u2uDIz1qOp02UsA9q9q2o6HJeNbh/BSSFJcAUwPqw&#10;5XjUcsPZ5XHbOxiPaicuvZbV3JrTX06rdpKynYz6oGJpJxVRC6GRVtcy6kxY6LORAw6q306J+9kq&#10;xQUa5329iyo343mqcaF2Sqyf5qsmpQacUINVGEl86RSefIrOHFHIyQzqBbEIxxPiZGo6UHUCc5LF&#10;mKaSx+1GuUJIV4tAS2GJRn4JmwZLEYvOJGFHhz6A4B/2IMmQq16cBZ6CqPYbc4DU9W55a6WaS3uV&#10;CppYRCDgTzPoF0S8ETHnvEGCidp5YTtPJ5qUcUZMCrxVTjLJCBGnTCcjemxCvZwEn3P4zOsZmIia&#10;51dxIC0ZxASzmiHmEpMR37MHDwZIXW7OeREJG3dazZ4WEobCRlFAw9YzR1MIrxo3+C2coFsmlROB&#10;pwOkMjjDEPkZjHMs1hCFdFIlmnZZWHLhFI87LBZPOT0CsQIjEI+qlNN2IyUfUsy6RdmAJJNQ+hKS&#10;QFpeLFjmc+7uYvnG4ZW3j1//6z/+8fXN/VpQs5LQrETFHS+v6eTuzqLg25/Vr4UkWwkNcBAwCjAF&#10;SoKZAviAj7AF1ncSGkAq1EpAArURQZkL+jmA76KDByuA16KODN4Kx4QXwnbYeAxWGVC16xIW1Djg&#10;6VZUA5xt2Lngua3jm1RoHy2XEBi6YGYmpNNgqbACNWhrhTY/MNHmjNQTvZj4ctV6qWy50XQBUi+V&#10;DJfLpuM7wr6bDfvhggFw+aDvg3T/eDUITnrUcl5vOe4u+486rqdbUfRyatcN6f5azTQYKfXJWuDJ&#10;uu/Goulmy3Jv2Xd7ObjV8PWaie7S3MWD3rMnB9e3itt175VO6HI7eK2fMgpG9YKRqJ0N0Xs2ojDr&#10;SYWipd4MBoMyi4HutfMgTdQXHPmM1mLEAVKdhpmQibJctFfiGrcar2KfCyO0WR83FeDN+vhODd6l&#10;JTnUhErGEA/ysrPikJdi040lnbSNeWvZLUnomBmLeMFvmg+asx59KWrNgrqmLLNeiVE4qWZfyAXl&#10;87NaoxZjs+M8Pno0JAnACSpn85gEMY/57vW9v/7pN7//1ef/8LMXFi0ZvEAvxYp5EMaxHOGMREM1&#10;24VqPS2bdyRnLTIVEYN7T2/hOn1Kt0/l9asRA8umJmfsghI6tiOr6ebUXNR+UlwKcuMuhk41Fo5w&#10;0zmxx0/0eQl+N96un9SLhqI2RsRKX1/0GqRTNg0DwhqHPQ6OPEP6MZtzRisdnrWT4X2533E+XXI8&#10;69qetJGLKe61guReTQ8uCYoHvAMCvl5Grz/u5xQbScmlsunJVuLeSujBSvjhcgAcdn9WfJCRDpzu&#10;Wc/7diMCIH7ZQ+8+gaV+e5AcIBXoCTSEJdAQkPfxeuDri0ngLOD1673IF9vBLzcDP70Y/9lB4rv9&#10;2M8vZ77Zi4OiwhFALT/dCn+yE/pyP/Lphu9l1/qqDb8beK7/k83AJ+CzoKibkc9WfJ8ueb7aCH+6&#10;gg4vAL/5qx6Q1z0YWABtQrsROe5KkPhoJfRuPfqy6wVdfVC33K+Zd2P863kdOoFVQf+sjba7AlGF&#10;7D+4CACQvV1B7jcc+2nlpRzaQHU3IbtTMj+s2O5X7Yd5LUS0epCb97DCVmLIQXUYsXbzDGKctppm&#10;bMYZufAsjfR3IvEIetVFB6Cc5kpG8LT3ePJJCvccFE86rjFQKQz0ZimLM65R0wA9FOaISs+eIZxn&#10;clBLlUnogFSwVKWACUgFP4USs6hQoKiEqZHhU3+vErMh9ecSgVI62lrIdav59U5lZ3nx4ka73yoU&#10;cwEmYxycl84cJVHOCQWjGjnGoSUbRJNuLU3KHBYzLnjNXIeKLqJeiLlVbotQJSZEvGoJY9Kj4di4&#10;uJReWA4YrWKSS8MEddXLOamw9+n9+//+17/+l799D1HMaxWHrGIVexL2CagYKuJZFfF0L+8wiqcY&#10;pFNs1hiNPUYXTFM4Y0T6WY5gjH08oiCddZ7FuiDiTmhkOBb1PGQpPndcKJyQq/Ak6odGAyniFXmU&#10;hFkTu+5XzAXEAS87FJO4vPxIzNRcrNy6dvPVgxf/+rt/vLXRrgfVFSd7N6ftBUUQ/9ci6v2UcS0g&#10;3o4qljzolVPAIoR0yPVgrx2noO+VrIVky37x9Xn7QcYIJN0+HoEIpBUMFEQVsAt7wjr4KQD0+ILA&#10;f4AYVkBOd1IGQOpqWAUk3QirWkBPGxd+btsNRwARlgJPG+CqTgGsw6uyKnwVYcHvANsXnYKqjQ1V&#10;s3MqVtYJIOm1hmNvznClZrvRsA3aSMEKhETI/pfLxhtwhm/aId0/34wCIu+vBh+uhw9rlisN6+ON&#10;MHgrPAXAfbYRerEVebOXgOXLnTBQ9c1+7P6K985K6Opqam0pc+P62ovnV756d/PW7tyD7eyNXuj+&#10;Rnp/MeBQYBE5FkJBOq7OJLVWhP76zf7du8v7+wsel2hrLbtQss+XbJWGOxQWqeWj2YioW7AUg5Ll&#10;qlMjHEm4BPevLj6/s/T4VnOp4mrO2Wtp81o9COuFuNRnIwRd+LAdFzZhm1F5DaJBypq3yRpRaylg&#10;aKXdV1ZKK5Ug7G8STXGnf5S08opBRczBMWkmTQgmkRJ7nOz1peTBWqZXCSQDhmf3Dv/0++++/+2X&#10;f/7163xAvr0YjNv5Mt60WEBkc7BCCVmhpGv1rGLe3WxEzUYWHndSpqRYHTILIo4E9RYl1aMml9zo&#10;RGMdn7gXENbspHkE10lKlhfMQQ89ERMgVozdNlXMCi5thxp5tVU+7tYS4FSR8gj8CNMkJyfgOCY2&#10;eAGPPyQTDmv4Z7bKRsgKz1e8z/suwBPQEwpi+JOGGbLz0xaCDsG35Hi8aH60aLkGAaJiPKrb+hER&#10;nEqfbyRebsZvNWwQlp90nS9XAkAfQOpHm1HQwNfLvo9WfcBEgCZqlJvBYzMNf7UXA7wC7yDCf7aN&#10;rgBzf3qY/Go3/NVWEHj67W7k55eSX+2guvrFTvTTTfTKKcD35ar73Vbw3Zr/Nehnx/n5GpA0/BoO&#10;vhaA46D9X5fcr5q2d30vrKCXEY6RCqb8dsX7DsVu+OOVwFc7iU83Ym+Xg697/qdN9LrqjaL6YQNB&#10;p2htgtsGoJ62PJD60fGrmnb40wZL4OnDput6CR39707NeTCrQYcIKFsfNt27WdVOQbNaUM6H2EFk&#10;OmjFRX3UsJsadIKlUuy6aZ+JoBOPKCXjGsW0VoMTCUeUqmk277xAOkHnnONKxqRqvFg5wxVOkulD&#10;k9j3KLQhMm0YTxmicCbw5AssLpZGn+Jx8BD8wVKBpxD8RUwKwBSWAjqJTcFNDp+eGPrQrJHE/HZA&#10;aq2Q6jdKoKgrzdLGUuXiVqfbysciVuCpSEriCqYFkhka7RSF8COngVqMqMWUs0rumE48Y1GSkx6V&#10;TogzSMkht1KnpCpFeIOEYuDjZfjzBtpYzCDwazkBE98koxnl3EIi/PGz5//+57/8r//+70vVHLzK&#10;Y2SbxLhy1BRW09MmblxHbyXNev7k1PAJPO4UnTVBZY0TqOcZnBEWdwiL/YFMidWbGWz+uECEYXFG&#10;ieSzbO4YiXRKIJhEx9XkjXC5w26EGTUx615ZL6LLISzQIJ+b6QtKHV5Vo1m9cnj9k2cf/9c//vlo&#10;pdFLWQCpJSthOSoFpIKWbse0a17hdki2GkRDOsgjwHFgqetATKcAGAokPcyZQWYvZU3wcCUggi2A&#10;UYAg8PT40oEAlkBStGFWVA1mCiubcS0gEuC4HtUAMYGkkPprZua8lrydNGzEtGCpQFXgKdSig1+3&#10;ceEgg/tdKFXtvJqNC35aRphouys75wQE+Yerof15PWjOvSVQ0RCI6k3I+w3r4FY+ej0UtLTrvtGy&#10;X1u0gp/eWHLD8k7f108It/LKh8v+RysBkNOXEC03w0BVQOrtjvXphv96E7m/Hr2+mthZyd86Wn3y&#10;aPfnX995sF+8vRq51vZC8NyquL06ipB+plHxRqMab0AmEo61moHlfnx+zup18osFa65o8YUlvqjE&#10;HxUlomKbbsYsG58NCHNJxfXL85+/3P/qzaW3j9ZePVx5cK3ZyFqCJmbIzFqvBTpFy1LJ3Mgqsh56&#10;SIPJGCjLCX0jojXxxhHh1Lxf3St6KnFLyMIPmNheDSWBsDbn0b7eASM+HeJ73VS/nxPxiyMOfiWp&#10;LMVkuaj60e2tv/7xZ7/72dt/+dWrw1ZgzsWZ84mMEqJcQJCL6TwWDpZmA78461gsB6MB9cz0+wL+&#10;jNkoMmv5AUTqkBDnHeKVhLbrl7T9wqUgH1L2lTnVZl7TTCnceiycA2ymSb9jpl1SZgL0xYwmbKb6&#10;DbTFHOKzMmMekZB5QcqfcNg5pXmbWjEl55/O+tgHx6PTAlJfrXpfr7gBfxCTP1ryfgxpo2q+U9YN&#10;Jub7aM0Py8cdx1ZKup/XHZaQjYzmasV+rx14tZGE5Nt20e437Q9a6PT6n2zHP92KgqgCy4CqH62i&#10;dBtcSEVD+lYIwIqye8ULggnrX+/Hv70Y+3In9MWGH6gKPAVdBUUFegJPP9+OvOq74RcAj4aXfLEe&#10;+njJ/bxiedVC+1ZdLaoed1xvN0Ifr/k/7nk+6bk/XfZ+etz1AH7o8yX7y54LFPvLncQ7dIisANq4&#10;dTXyUT/48WoYnQJryQ3x/82K/wX8yWuxVz1w28jjRdfdCvztpqMFw2d7KeDplYL6yZLvbsP+sO25&#10;t+i8UUJHBXy6HDmqWq+WzfAVuNSwbJc13YywHGUkHTNpH6kQYiRsxIKXXQlL4YORtrODZopNg9VJ&#10;x00arFaBUUjH+YJhwIpEMWO0cXliLJF5gcabmqEO4WnodKpExvgE7gyONExjTs7ghjisGZNaKBfQ&#10;ZFyagkuXsmhCGgl4yqcRqdiJ8bMfAlK9Nn084CjOhqv5+FKtsNpaQC+k7ixtrdR7nWIxH5QraATy&#10;kECMA6QKBONc5rmAjVcMa/0WCP5YrQgHpRcRTVIKjzqqk1PXlueq88FZv6kUtVlEuIJfVUta7Ura&#10;QtLm0vNdRnkpFfvJu0//8/d//p//5V+zIRsiI8ftQiivktKKG/bKAaiVtH0xhsRtcrOcqRRTlTIq&#10;hz0BKkqjnqRST0bi6mhSz5FiyNxRDP0slnYOQzpF54xJdWSRmsAQjjJ5QzzW2aiV000Z19PIrJE2&#10;F0AnhRMrMHwFubvSuXb15qcv3v2PP//1cmdhLWdbS6uLCL4bER/MIbuzxo2gcjcs3QqIIJJ3vZKK&#10;hQmmeavmB7oBUmEjyCmkfijgKfhpzwvfLCmoK6ATYjuILewPS3DS1bC86QQDVUCB7f7v1C8FdB7k&#10;rJcylotJ417SsOQWLbnFUIBR0FVQ3cFxoADNgOCGnQ0roKglC3NWOZPXkeoOdsPJOQEkvbPkhbrV&#10;gfzuhMh/t+tBm081HZANYfvtrgdtW9pxbeTUl5s2KEDqtaa97mdkjFOAVADu49XgoxXf/Z77aBE5&#10;mNdA5H+1G3mxHbrZcT5ej13thg/WC7evrzy5v/uLb+4/vVq/3PZdWnQftvzrZWfUztVLMU4r2+kU&#10;0WjnlFKM3UwLuQXHs9ng/W5+KCoPJRWBlCJVMNRqDo+NHkIYSQ93ux+5tDnbm7NvNUKFkCxiY1VS&#10;Bh1vjDZ6wiEnrpX9+5341fXZ/W6wkVTFjaSQdAod4MDKC2ipXhVpcdbaLbqjCJjlebMYe72fOeon&#10;n+4U4roZt2KsFJeGPEyXlWZWEgwSzHxY1pjVlWdNj+9s//kPP/nHX37677/95KARuNTwFr3CiFWo&#10;EpJkPLJGygYBsWj4Mb+uWvSXiz4i7jQJPyTmEhEl16vhxTTs5bBhNaJedKHjpHQDvEs55ZWiZiOj&#10;qgQFiHQk7efWi5rlRWSppE86aW7lVNLBbWYR+NNMIAKK6ZCbj+iIATevXXc7DHj0ppaV2E9Lr5T1&#10;Wwnu3aoOhPTjFd/bvufzteiXW0lgzbudyMMW8mLJCUR73EQ+2Y6+WAncb3sul8zbGfXBnHE3q7nZ&#10;sANZLubV1+BNr9teroZhnydd9/O+B0QVAjskd8AogBWWaMbfj399kPhoHX0KJPS7w1nA68erbkDq&#10;Nzvhr7fR5bsVtBvrZxvBQUMr2O3znegnG+E3fd8X65F3IJgVC0D/o5XA1ZwC3Plp+7jLQMv2Uc+F&#10;XhPouZ63rCjK19BxWiH1v+55AanA05cd1/Om600/8Mla5Ivt5NvVwKNFK7wckPpkEbaH7pYR8FP4&#10;/WF5s2y8VbYMBr2+23bfaXvvdny3W569rP72ovdW032j7tjMqtezik5CWPSSG3F2M82fdWLn/dQU&#10;gi37WbWAYHfOuluwrmVN7YyhEEFbrbmNZJ14zGWhw8dVrcKpVASzjQd+yhPPYCnngapUDoYvoyj0&#10;XBz5PIs/jcWfo5JHWTSMUsSQ8aloE1QugJXBoxKAp0BV/Pjw6On3SdMjoKhRnw2Q2phLrzQWNtq1&#10;jW718l5/b6uzsVL3eXRYzOlp7BkSfYQrmuaLJoTcC3G3BJCaj+iVPIxBStQI8ULKiJqH04hJCiE+&#10;6FL2G7OZgLEQMEbM3G7e4ZDgzcJpowDnMQgidkO7NPf1Rx//t7/89f/+21+qCZ+BPxPQ05XMCxEz&#10;ezFpnPPKEmZO0aOAYKdhYSfPnBg9e4JKOMtljEoEEyTie1zeeZONKZBhqPzRKeApa4jIHsHTh2ao&#10;59QIV25hSQCsCiyTcUbCOh8yM0tB+ayLnw+K1ZIJBnuIwZ/Z2tm8fu3Wq8ev/j//8i97zfxm0b0+&#10;q12Kihb9nIM5837GuB/T3MgYNr2Clo3dQNg99PomGv/BVSGktx38loNzMWvajKjBOiHvL/lEeykd&#10;PAuKCo7ZD6BshYItQM8qwgCqbsbVsD9sXIuooIDOuwk9FGR/YPRaUAHL44GuB9cN0P4Fx+RFJxSA&#10;44MvLzo4ba+obGWhN6Z0pAULrWSmngAnfdD3D4Y9Hdzrv9F03Wh6brZ9d/vhS3XXlab3yV7u9dXy&#10;nfXUbs26XlAd1swXF/SgqFcqplst24O+50bD8qDnhoKH12omENXHq+ic0s82Ik9Wo0fdyO292q0r&#10;y88fHv7862f3r7S3FsP7nehOM1ROaHT8C3rheNDONarJOgXBpCbaNaSUSzgXUaxWPUEHy+fjIi6m&#10;xcW0+3iRsGwhZ4lZOfA2X25FL9UDu0XHnaXk9oJr1s4F/bTLCFrGSNTIAaQeLmc2GtFSzIBIcUEd&#10;bdZEt3KGnZKZvFt5tVfoZL0xq0TLmtKzJpbzzpVZy6Jfclh22VinZDN/55ZjANOzfplFQVLzpxwq&#10;ctDMi9gVj28e/OEXX/35d9/9/rs3JjF2fcHdSOgiCM8so8l5VLWEoxFzzCph1GtcyPnbtZSAi8NP&#10;n+eQMUYxy8Ijuzn4nJpRs3Lg/VuLKbfSmktz+p2MEpC6NKuKmkkLcXktr9vsBLtle8hCDRqpESMt&#10;65XUZvWllHY2JAq5aC4zLuJi1Av6iJUa1OMqAT4QAf3n1/TbUdbDuvHLbYjbEYjG7zZj91vWV+u+&#10;hx3rs77jRc8BQATdA7aCEr5eD7/ajDxbD77cirzajt5poxPcHtVtj5fDr7eTLzfjj/r+tzvxj3ei&#10;bzfQlvxf7cSA1HDwr/cTX+zGPt2NQkH8/3I78t1BCpaQ8X9yEQ37X+/Gfnpp9niZ/nQd7Zn600vZ&#10;zzejAER47WcboWOJdn+2GoCjwTEHuR6WHy17Pt9E5wpE+1wdTxcI6/AUvOR4WCx4yvPRSuhxw/6y&#10;633WcsESxWgLzhbh+zUEjPWTfvDdcuhx03GzYkKnJqyYjsO++2HLh070W7Fd6ga3664bq/F6WLSe&#10;QVUdzis7BcN6Xrea16ZtJDhFLYR4s3ZywozN2SmLYWE7JFyKyDZSmqWEphBU5GOaiJMXtrLjTn7a&#10;J014xGYlzqhGpy2hUM7whdMA1mncSRzxHAR/OmtsAvMegXRWKiExaRNc+jSPPiNiE+VilkzE5LMo&#10;Qg4NIj+XgidOjoyc+hGcko+7TjkLiWBzLrfZrG+3F9Gm/uvtnY3Waq/itWm5NCwOO4QlDFOYI0zO&#10;ebed3a8Gl+a9RhlBwZ1yaNgASoOYLGNhQFEjbvX6YtqtZpr4uLCeA5//slful2B1pDMBGTnr0Lh0&#10;slo++4uvvv73P33/P/7yTxmncd6vL0cNSuZQ0i0KINyYS+rQsdCrARZxNm53WiSkmVN0KnozisU8&#10;y2CeYgsucCVjdMEIiTNMEY6NE96js0ep9AsU+qhUyxDrmQINRaKh8IVTZOKHaONINU4umzwewmqU&#10;Rh22mGSXLh7cuf3g7dvX//Xf/rRWTh5UwpfmHNsZ7ZyduFPQHGS0WwHJ9ZT2WlKzF1Vezhr3k5pl&#10;v3A9LIdoD3Sb05NAHntBGdoK1Scd3E3quKUrYc12yogOABhSgtsu+wCR0vWQakFPBWICLndiaiDv&#10;dlwNhxrc1AJAD6R1ILZ1G6tp4y77xegEgn7xkkfQdnK7Tl7fJ1j1i+BhFRDv5MEyp8VDoUgFGwUn&#10;BTOFutf1w9n7ctV6reG6D4GoHbhYdSxn9LtV53LRtLfoudLx31kNPFgLgn4+34mDlgJD73adANCH&#10;fQ98q1fi/DsdB2x/uOx9shY6XDDCAa8sBq6ul25c6r96cvTTr14ebtdrWUfEylcwzs+HVQtR1awd&#10;HTpPxR4HfhVCGkjuESNjpWg/WIrrBCOpqMJkJustlHhKk4ppqhmrR0ks2ETbOVfJyq8gaL+x5YQ2&#10;Z2XH9HQZ8YycdL4cNcFnYrMe32gkvTqegjFpk5DnfXIN/cysmbtTifWzvpQVYjjZxJ6K69n7C4F2&#10;QJFUYPMGYlw+idBP66mnojpa2MDQsCfMEqJLzUYUDKtS8Pjo8l/+8Ot/+f43v/r2rYw9peGOL8R0&#10;lbgFjEAv46olPINcYNWIgnbN/KynXU06TVLc5Bn6zIiKiVeTJxbssrYXPdfBGbLl4V5esNYctPWE&#10;bDen3ykhSTPZp8e15pH1TghifimujVhYPjUJqBo205sFUzmjjjkolYR01s1eCEv6eUtYi6uHJIsB&#10;+Le7nq37n/QcD1pmMEe08dNK8FbFdFTRP+q5rle1z5ZdqFRuQlh2f74VgKj++W7k3W747Vbw7Vb4&#10;yTK8+843e6lHy+Fn63GoGw3b7abjyaofnv1oM/zNxeS7tQD47zd7iXcbQUjib9b9r1a94KeAzgFS&#10;oYCkQFV4CEtI/V/vxo8H+Y+hnVDXQp+uhwGUULARDvVuzf/tfgIdWGDNP2ghAEeA5eAHAYu/O5gF&#10;kgJ2UQQve+E4n21EHtVt2yHek0UHIBVg+nY19KoP9o12/P/uUv6brfSVhPROzXJUMz/qeUC3by5Y&#10;bsxZ7rbCB1VPNaEO2VkJLy8flhQ8vLKHv5XTlRBKKyTeLdl7Gd18QFCLK+IIZdZOT5gIcJ5by+mr&#10;Hu6sFtf0COsByWLGMhfXZQNyQCrE2IxXknAJLAqcQjjGpp+Ry2forPMyFZEjmGBwxki080IpbmL6&#10;xxIxXijAijg4AuYMizzFJE2K+TSZmCURsgCpPDqRipvEDp8FpNr1snjQmgq751Lhzlx+vVHdW2rv&#10;9lu7m53N1cZ6r2LTSbmUadL08MjYB5MzH9BoZ0xaQiaogu8Oj3zeqKSoeTOsmbN+i8QgpxmUdKUQ&#10;B+oQN4u8SlrGIbGLMBE1qQLKYuXNO6VJi6ycCjbLhZ98+dm/ff/H//m3f54POBE+KW6TKrkTKvGU&#10;Ujxt1tI9dknIqw77NOv9Yr+dScctYZ+SQTtLJL6HJ703Q3yfwr1A5Y8zxRhYweDeIxPPsOijBPxp&#10;POk8hTPBEEyJ0F6OZ2VKnNnKlmkIIjWOIRxl8SdVCmY2Gd5Z315ZWXv9yas//vEXhYhlNefeLbrA&#10;b6pe+mKAiQ52E5aCpd7MmW4WzJezoA4KqItp3WZUDkjt+cUlM73u4JYtrKZLnNdS543MOQOr45Wt&#10;RTUQCjfjuq2Efi0ISsuHLL+fMu3F9RDwL6WNhxn0wmvHxQNGrwbF8MWcN1ABpktohwL5clAK/rto&#10;YwFtAanLXlHPLVjxCZdcXHTpEaAC6xYc35hilBH6vIly4nodudm0o/d8265BN1Pg4NW6/XbXd23R&#10;vTqrSptJMS02ZSYuZ7VX2p57K4EHQNW+52bTCkt0WpQO+sUDx7leM73eiQFbbzSs8A1fTYj25nQg&#10;vIfN0LWt2o3D1WePbvzi24+Wakk29iRz8seMkRMW3kQloKz51bWgrhwwLgSN9ZgJEU4VPbKCW2KT&#10;YQ2iiXhIptcRXE4enN/E9PPzIe12JVxyyRoBjYl8zoh/P6cl9sOKtbS+lzL5lCQTF2MREuxyasqt&#10;bKQ9+YDRKqPvtfPr1Wg377rcTOWtYjg/y6ZPSSc/VM2cjshI+0X3ckgZl04kZONu5kkfdzijJy/6&#10;FWkTN+9Tdud8AaPQJKFH3ebn92788Tc//8sffvmbn34ioI+reJNy9ljIKjbLmRa1SCPlqoQMi4oX&#10;sikXks5OITQfc9Iw57j4CyoWxq9mZCzssou7Oavs+NmX5k39sLConuw6WdfL9o20rjurSbpYISfT&#10;aiBUi1afhSEiflCL6ZpJ/X4zfO+gtNsJXaz7u3FtK6x5dXGxFlBtFp0leJszum2g57Lnasd6b9n1&#10;Zjf6ZiPyoh/8eDNxs2J5sOSFd+f5RgD89NWS7bu98Ltlx9fbgZ8cRL/YRhs/fbTqe9hAri7o4Sz4&#10;dD1ytGgHnl4uGY5qyPNl/6e78Y+ObyJBKh/0pHpzPFQKBHlYfno85RQwFAoYCksg7KCd/88vZ4CJ&#10;QNUvt+Ovuu6PVwIv2mhf1ScNyyvAd88NKv2zwwzsjHYfOF7Cziiy1wLAUFgCVWE7HBYewvrXu0lQ&#10;3edt5/2KCZB6a05/NKcDkj5tu172fGhzsdXQm170zXLs9XrsJ0fl+x3n4673+VL4Ts17sxG28ScU&#10;zAt6BU7GHxGS329ElJcqroOSA2o9Z0JHonKyndJxRDRa9AuaSXUtLCkHhHDGKtrZaM80lyBtZjRT&#10;hpxPCjnJoyHE7OxiRFFIqEJeAWKhKjTTSgNeqsOLNXh0lCbBOEc0CWwFmijkZK9HKWBhObRJGn5M&#10;wiXz2SSwVKWEJ2BTRWwqbmJ44syHmOFTPqs24jMDUsvZ+FJlfrVWBqTuLLe214Gq7Z2VhkMv5ZOm&#10;qDNDw+d/QGeOWkxMPvM8h3Qy7pFTsB9o5cT6XEBIGxUwxvRyCqJju8yCjE9Ti9siZn7UwjPwxtFp&#10;+KxMv5ow51cEzQJIVK168Zffff1Pv/zF//sv/9xIhvVcMgc3LGBP8nlTIhFGrSRp5MREWAe8ps68&#10;H7KLfDaBw8zmsYaZ9CEC6RSLN0FljQI6mUIMnTlCp56jEU7R8admJn44M/n3ONz7bPawTDItEkxQ&#10;GWeF8mlnRO6IqrRWNpM3yaRPmnWK/a29u7cffPTJ63/4h6/nUs6US9KIaHfm7Suz8gUbESz1IoR0&#10;v3gnJNuLya/kDMBTgOleSnOn5t5LGzZiqo5PDBm87REPepFWEPbxsKq849Qvz6oIGzEtKGrPI1nx&#10;y3cThitZ60HKdDBruJjSH2SMayHZWkgCBwRKLhjIgFGALAjpTkKzGVUOmhNAbYTkawHpdlQFYO17&#10;hA3rf4xftRZRAYJbLgGw+MRt+ID2vIO+/ANdBW8Ftj7biN5ouo5a7r2S8e5y8GIVebARe7SVuL/i&#10;hy8epPun68EXW5FHK77bLRsUOA7U07XA/SXXy+04HPZKxXSxZDhsuK8tz17dbly5tPzw/pUv3j1d&#10;aWY8OraRP+2U4EMqyoJL6hdinewJLWnYKcDPuxU23qSeNhTRsyJmrkNLDbulJg3FqqPzqWcMvMnF&#10;uLnq06QMXDNr3CfBI9RzScVMSDQyb6XvzDsLDnHGoYhZZQDThFNuEhJhvZn2Zbz6SsJRTzm6SatL&#10;MC0a/yGUYuo99fT7VsrptRicx9SbUeluSn67ZstrZ1oeflpNAKrOWvkJh8ipYkkYWIOcd/vqxd/+&#10;8if/9Luf/eLbNzL+jEqElzAndFIKYFQv4wNSNQqOQcUKWmVzYUsj5WlnA0LiBdr4+0YBthxWbxQt&#10;q2lFw0Pv+FndAKfrYbbMpE0/Hx3Ns+LIWamzDkbUzXRaSAt5YzltTDj4c37pcsHWy1u3Gr7FlHa3&#10;5NrK2S+V/YeVwLVm7Fo7vhhVVWOy+qyikhQvz2u366YbS+61pGQjLjssGtfiUjg7Hi5aV9PSh0vO&#10;p23bxyveb3cjn6x7v7mIjn6CauBG9EXHc61sutGy3+v74ZT5eDnwciP8cjX4csX3qu/9yaXZz7cj&#10;g0uigzvvoJlf7cS+3YlDVH/bR6+ZAvgAo8dmiiJ1wFbA4nFmjzyomF52XCCqAM1v95Nou64+Ovoq&#10;7AA+Cy/8DJ1zxQdboAYxHzAKPwIOBU9B/D9W18CbnvdFx/XJWujVkg+oCiZ+p2y6XtAAWF8v+z5e&#10;iz1qBgCgrzaSV+aNt2vWo5LpWTtwvxGCsybCmaSM/YBBOMmjnBaRPqwFZJcr7v082iE7YyRH1TNF&#10;JwedM9HLh1hW9gkaYSnU9py1FVFUvOKtor3slWad/FJQ7pJjzaLxhJPtMZEifkEoLLJ5mBzZMJ71&#10;IY5zkq2cFKinJVoCRzopUeBtLpFQPINaKh8n5uL1Si4glcPASwR0mZANlirh0mdGz4+f/oBFxAQd&#10;hpDblI56G3PptWZtrVm5tN7bX2tvrzd3Nhd7jZxdwxOSxzmECxPDPxTyMSYddWLoBId4ejagDrhl&#10;iIEVcMpTYSOfMaaVkVViAnxEi2FjJYrkfeqMRxlxiGf9ioCZaZFhc2GNnI/hsbG1cvarTz/62+9/&#10;+7/+5a/7i5Wsx8zAnsNjTzPZ47VGLBRSu+18i4Yac4nhhbW0eT6hj3kkQFUq+cwk5j0mZ4rIHCUy&#10;xqcJZ8iks1L+FDpvlV2kEUwKqacpkyf41FM60aSUN8rnj6mNVFtYAaW38VncSSJ+CDGowFIBqV98&#10;+e7rb9/GI6Zc3FgIKisBKSgdaMfdqvv2vH0RoUPW3gxLduMKYN9WDKXq/qwWXLLrRedH2UhooSD4&#10;D5riLzoFdTtvTk8tm5ktlxCWs5LpBsI5zFr3ksb9hGEzpAJF3U/qLqYNkPrbTnbXzR10FqgjjIqJ&#10;WjZSVoPSrpsPbAWewlNgqZD614OyVb9kM6yAh4DprheF6eByAaycuNv33l5yXy4br9Usj/r+m+hU&#10;JUb4Rj1ZCT7o+wGyg3H77x7XvWUf8PTygg64+WY3Prh+etSw3FxEgKqwDlSF5dWq+VJJf7frfroZ&#10;u7sa3e+Ed1fn0N5Tdy9+9sn9jaU8IiPCiWjWLohoqUkdrRlQenhTDu5kVEnfKngWg9qknuOWkv16&#10;LqKgOvVso4wkIJ6TkM71Us5OBAnL6UrcWdH0STnxjJ072Q6pSzZWRk+KqPApE0fHxrrUnJhNzsGe&#10;kRCHZh2qgs/o0/I9Wp5DwTAyRp28yaiGmjZzql7ZgoPfDkovl8xrYcFKgHU5o7hRREfYXA5wF8zk&#10;jIaQNKGjkYYtEq2YblAKb169+Od//Ic//v7nv/vlF3IhUcCcUAiJcj5JI2Ga1GKTTqzW8JQqht+l&#10;SPn08xFrOe7Q83DU0R/YJdhmHJ1+5nDesJ2Q7CVl2zHJqpdzEJcfJpWPF92PO4G9oqUekc5HpYWY&#10;fDYkyUcVIQu9nbPk3MKVovVwKbpV8/TSxv2q+3IzUA+Iu3HVckbfTqrqCUVn3jwb5FeymvacabPh&#10;WiuaVzLaTkR6ccGxXbI5VeMB03Q/o9guqB60HAc52dM138cXEx/vRJ93PS9a3tf98K1Fx8qs9GLZ&#10;sF1QwBsKT328jjL0GHBo2360i9R6YKCooJnvev7vdhNfA2rXA8BEiPDAU1j+H0uFAvICDQGpb/tA&#10;T5Stz5pWYCUoKhwWngVQwksGqvuibYMtwFx4FpgL9bBqhEMBsl+07bAnFIjtca9W78suerfqzQpE&#10;ftsnG2FQ1Ad1dM7UWwuu2xXfYdH8uBe433RenFVeSmqvFR2Hc96sRciY+BF+5ARt4ges8RPw1l9d&#10;cN2sufaz2s2UohvkX685r9Qc23l9zcupezk5E24rp+vHgbzOrby5F1PDObvoErpk02kHL2ZlRZws&#10;dOwIHVakGNXZyWLTtNpFZyrHyCJ0XGqlhaa1MgWSaSPC4QkwSgVFKiKK+AQ46fJYeCpxUsilSAUs&#10;oKqAScYMnwFLVYvYA6TORjy1Qmq5XgKkXt5cBqQe7i8fbLfX2rmEW+3RcFTMKRb+rJg9SRz/AfBU&#10;RB8xq2kGHV2no4mFGJ9H5rDwAG02I1sjwfuNvIRV2s65Y055PKB3WiRmDVMtxdtMPIWUxOUR5guJ&#10;3//ip//pd//w//tPf12M+JMWpY6HD7oUTMbIUje7u11NRwwq3rhTRYyZWfC3u9VEkwyL6CgUdFyY&#10;U0BSLHkYClaI+FOgsev1yG4zVg4r5/3ijJUV1VFyThFQMuSTuHwSs19i8kl1Vp5IgtdruC6rYW9z&#10;98Hthz/97tvXbx+FE0gkps8lDfNhxVIElcebJfu7rcKlrGk5JF4Pgy3yL2UNPS8fnoK0fjFnWI1I&#10;d1I6KDDW3VnjcfN+KSyXg4rVsArt/mTlXsogcxpyXknoukR1C/swbQFRvVXywMpGRAEFdAZSAyt3&#10;YuqWjQ3oBCfdiiiBm0BPWAGSgpxCwT6wDhvBWMF5gaotO7/tELQd/IqRfuJqA3m4Fjy+7onOSHGn&#10;5QSk3kAnOzHCOjqixCJyr4OOGP2g77vbdT5a9gI0n2+EQEgH108h7B/nyhDE/4tFFcR/dCiApv1W&#10;y3Gj6dietxy0o3tr87ePNp88uvblJ492esWgmefR0rwqkpk7flALg20tuMRBGTGsIMcUlKJF1I3b&#10;2klnFJFCZlewp8XkETFhuBI0VT36pJZroo4ZaGMS/BkNazysZYfV1KAcm9ST5pzCDCL0qDgKxjR7&#10;+rSQcE7LmPApGDYBSQkndswZFX3SIyFAnF8vuC+14hebYZ9iqptQbOVU63HBXkr0qI5cjAsvzcq2&#10;oqK1qGQ1rrzSCi6E1Fmf3qTgIDrF7euXf//rn/7rX//wq+8+kQvJeiVbJaHJBBSjSoDoJBoFF7Eq&#10;VGq2164IOdWZgDHrMziVcLL/kUM4AQTczWqAp5tR/pKbsZtU9rzcjQD/dsl8u2R52HQ/6kUOq86C&#10;l7sQl8ddbJeB5FDjZl38nIe/WXZd6kZWS9ZKVBY24Ffy+qhucrds6CSEtRA37aDNRyRBCz1oYWb8&#10;0sW0sZvR14Li9YK5ldJ4tFidZNhlnHGrxtsJ6XZR92Qj+mg3fm8z9HA1BG/xlbxuL4Z2bN/KyJeT&#10;gr2i/G7L+rhjg4wP+PtiI/gt6pv+F137i67j1fGUU7D9643YF2tByOlA0sH1U1hB4XtMWFg/vkIK&#10;wA3+7DD3ySo6WypoJkATNn55PFMArABAB/wd3JiCh8BNgCl6Ewy9YhB903M9rBoAxHCcQb1d9gNM&#10;oT7diLzseQbNp5607I8WrQ8btt2I4noReboUuttwHJUt14oGEJyb8+7dlKUT1LZiRpcc7xBPJw30&#10;XkhxVPECfI+q9t20+qBouLJguVjQXynbLs2bLs0ZV2OSi3kjOo2dh1e0Mrpx7UrGvDRrWowbIHDk&#10;g9JcTGExEri8M3jaj4XaKYEOHehPhlBo4jGRFm9w8Iw2rkxDYvPHmewxjY6hUtK1KqZazqaRxnGY&#10;85D95SIOZH8afmr87IeTZ0/adEq3WTNAaqWQ7JYLK42F3ZXm+lJ1b6O1tVLeXiqAZ4R07KxTvph2&#10;mSVE+uR7ZjnRKCGKOONKOUEiw2m1VIOBMVdwMSnnzFp63INOxTrrUICibjQz87OesFsfcauPuwAQ&#10;EZNQJmH0OrXf/fQn//q7f/gf//i7bjLkkXMEhCGLluV2Ss0GfiZhrWY9oEHo5CgmVs4lmA/IjMIJ&#10;h56mluOmZz4gkM8RqMM48nkc8YxGSurO+eYDyjm3qBVRLSe067OGdki5FDeszLljfpnZyja5BDob&#10;R6OjmY2cQtKTiQX2N3ePrtz81c9+cvX6bjBl9cW1iYS2EJYvRRRX82b0JhI6KpXuRsVxq2IHpIJO&#10;rgRE62EpgBXweqlgAtNciyggp8Ny0C51G0366OgnKyHlTly/nzJ1nEKAacXIWNDT2jbedkQDPL2a&#10;s8Gr1sPyGyXbxbTuUtoIJN2Na4Chl7NmcFhYgV8Awj4wFGAKD2F9cAVgxSvtOAVbUe16SNXziBet&#10;HBSpjzYi11uOy1XLYcUMTvpwOXC37QJXfdz3PlxyXysbHvVcT8EFVjy3mlaQ0GfrwVebEdjyfC14&#10;r217tRlCx0ZpWoGq8BR4Lrz8fg+dJ/Vo0X5z0XWzFTqoRnZa+Yc39p/cvvrVR0/vHqw0Zt12ORWs&#10;M2rkdWZtG0XPWt61GDEGlVQbezwgITkFeJeUbhFRbHIWdexDIX6k4NZX/eawnIkwMArsue4sfCQI&#10;ZhEJgEUf+yHCnwyoyT4lJWYSSghj9LGTAvx5GWVIiPnQKyFbGBgZ9ryCOOKV02Matokx4ZaTainT&#10;eitYiIhTDurN5cCDJe/Nsh6Quh8TNBH8alQAv/x393uPNnPo8C4JR9Jrcll0j+7e+MU37/7L3/7w&#10;D9+9sxnFcO62GKQgHWoJy6aTWrWSmN9q0YqdBpnXJIs5NEm7yiln8Cbe0xJP9mOKJS9rf1ba8zDX&#10;oqJL85Z19Jusu9uyQ0R91PI8XYpcKiI1v0jPOh230wMWylxElvMJs27erINdiyvqCWXIQPCoJ3JO&#10;cjfFP6zrb7QsN1oQ6hVreXPSxPIqiC4prhnTL0bkaQOh6KKXk3KNZEgvH0n4OCbRUCkoXJ+zXF+J&#10;HO2k6jlFNSW6tep/uRl72HK8XQ19czn77iD+djf85WHq8120rxQo5M8OUkBV9L7TpdQn6/7PtkJf&#10;7yd+ein984Ps52uwPQ3b/0+vqtd9AC7aUXXQIwAk92nLOrhc8B8zU/XQO/hogyp0wJTIoG0WFBwZ&#10;9v/mYhJ2BpR/ejyd9f+ZUwCUFvA6OA4AHV4I+8BBPlkLga4CTwGsz7uuG3nV86bnZtHwcinwqON9&#10;uRpBR5zKG48KyMOa/1LGclC0XZy392PqlajqXjO8EdPcqrv3svqlgPCo5jqcs9xu+e60g0cNN6zA&#10;8mLR0gnJEjpiFmHNe6QFNxqtUg5hzMbz6Ck6OUbEH+ILhviSUaF6iiEemaZ9KDWQ+IoZrmxaZ+YI&#10;pDgc5RSNc0EoxUnlRBZ7Si6jiARkHPY8ZvIMl0UEnoKoTo+eGznzPvbCkMukdRpVUY8lE/PV59NL&#10;leJqs7Tdb6x1K9urjWsXlzaasw4JPq5n2jgTCZNgIWxuJB2FgF7GHNfICALeBJl6lieYVCqJDpug&#10;mLbJeFNOLStuk1rFJERCSthlbiV7IYxUokjGpUKkVDl7JuG3rS8t/vX3v/uX3/7m//nT9/MBp13G&#10;oWNOqSUko44tZE8bVayERxuyCL0aRsYhiZpYWZeIg/17vXjKYWLQyR/SKKcnpn44gz9JJZ8DEd6s&#10;xYJyUliGhf9zw8Vv+sWdsKId0xW8snxM53GJDAaaUoFF1IRC1FBJeXvV0sH2/r2bd3/7658t9SuO&#10;iN4akoeiylxQuhxRHiR0gDAI4L2AcDul3p9Vb4TEdTO17+EfXweQXcmZLudNB7O6g4x+P6kBLF5M&#10;aaHgVYC/jbAK3vcVvwxWBtSrmhhNG7fvFq/55UBSgC8k/bWQDNAMrz3MGNYC4p0YOKkEOD642Ar0&#10;BIYODoj6aUi1FVbvxnTrAQUcczUAoipZCyqWfdI6wjhxuW4DpF5pWG913I/Wwl9eL313q4bqatMB&#10;VEUv8PfdwM1nq74HPVBU9+utKNSjngeeul7RP+g6IPgDUsFY7y+5jurW203HMU9tD/p+yE3dsKKf&#10;ti0vxO9c3X756Oibz56vtrJKHlbMGBXTRoSks1La+RjCzXglaY+sm3eBR+QQkV2ItwnJVgkDETPV&#10;dJxHycs7tFEN30jH8MfeD6rZq3MhKWU0ZpVxId2Th60Sgk/LdCnoMvKYCDfCxZyRU0ZkxDPMkRNK&#10;/DkdaVQ6eSqiZBftcjNtUjZ9SkUdClpYISc34mZHHbS9Rcfz7dS73TQE8O2waDkkfLiS+Ope7/5W&#10;9vObnQdbc8WgoRB1JvyOG5d2fvvzL/7T97/6xdevEa3AhSidVrVeLVKJmXadBAqoalYKfCal3yR3&#10;qXkuJRvODQ4B1sMfW4ec7mNfy6s3YyIg6a1u6N5a7CY67ozryXLg+XLoUdv/Yj21kTUW3ZylvDEf&#10;EDgUmJSTMxcQL6a0l3uRRlJlV0wEdDMJM/Z6z3WrZ3+2g/awOCyZr9a862lkNW2fs4vSJvrevO1g&#10;wbxXNu92XKstW8xLX0hJu/OGlbJlac60WrNutVw7HdfBkuP2ig/Ol+82Q7+4kkX7j15Kfns1/dOr&#10;GQAlMA708yd7caAqsPXX1wtgoEDPwaVVUE7AHOwG9ASSfrTq/Xo/DmA97j/qAkrCOjARkArcBA6+&#10;6fteLf3HFADP2rYBWAdIfd6xwWu/uZgAjKKttfbgOCGAL/rs8fUB8FkA64CzgyMMZBkOeDzlqvW4&#10;nb/7yaLtoyXvV5sx9J5V13eriqBz+s8jL9rBBxXnzTnL5Sw6nv+jpfC9ZhBc5mjBeb1sv7pge9CN&#10;HNU8B3PIYcm2kzXsF8ywshyVr6V03YgyZaDmbbyKX5Uwc0By7TJc2MKGz4/TQPXY2WY9SaHESOQY&#10;Jm+IKxyXqols/qRAMiORk1i8CRp7lCOapDCGsYSTM4TTmOmT5P8/UX/B3cie5umiu9d0VxfuvRN3&#10;kpkty2JmZmZmliXbAsuSJVm2ZVtmtjOdzMycm6Gqq7q6Z7p7Zs6ZufecdT7KfcOq03etd8UKhUIh&#10;ZVp64vlF/KH39GD/+dYLX2LQHXQyGovqOf3Fb6C6z535f5EqdRjV8YBjNOwqpELV/AhQtTE7MT0Z&#10;q446QhpqWI63M7sdXLSa2BVUsewSMrr1dwMdvyfiz+Px5zq7f49Gn6LgL/gcIp+ZDyi0iIkifAeA&#10;1SWnxfT8UZOw4JKHlFS7iCgmDxAHuuaKhT99+93PHz/8f//lL0mHUcslDJ77HRPXZlTSZLxhYv8Z&#10;NR+v4mKiNnEuqB33qcTEC8zB48yh42zsKQG9Zbjvd/2dv8agjuMGTuI7vkiaeSExzsfpzehIE1bG&#10;bFQOdp80swthtUtH49LaJNxeKb3Nr8ImDIyAlr9QzE4Xp/Z393785t14JqQwsfQujkaL8+pJjbB8&#10;3s5ZDkpqTk5GiZ51supO5qwdYjiIJBPwl+B3A1gBoPsJ9YpXsOTmQUEumbMyaiYqLIGA827hSlAO&#10;vJu2soGAgL+cijBj5QBVIe8XDZAaGbBSMpIAzcBooDOgedHDA4zCy0FUga2wDtK6FpLBloqRATCF&#10;SvIHwuzuvAbpEQvQL+iI8CE/m42J13Pa3ZJ5d9J4UDTfWfDdnfciI5+mZRDkgZLNYU+3x2Xww4O6&#10;PKnbTCGtUMFYr1fNYKYAU3gWLBV2XkmKjvqn6ubD3JKDNBcVzI+oJ+OqVFS/uja1d3H+1dsbMzNx&#10;tRpvMFDA7fU6gkaNCXo4XhedQT2rk6NjFk7GJc16lCmH0q1gSYkDBhYekogY28XsPUNqO8YbbpEQ&#10;u0J6ngjfpaAODJ39NaP/KzGpg9R9nDvcPnzhS1rPOdiT1X9KTmzjDJyUDrcYqUOzIbuPh6ef/01I&#10;SIrJ6C4hVknvtirxCn6PR49vTFqvzoZvzIQfLYzUXKJGwrA05piM6DSsHhHq+EbeBToQdWr9Nu3+&#10;xuIvX7/664/vP724I+cSNTKWlE/m0bF0woBKQJGy8YBUMZOg4lKUbIKChtIw0WYOOqwgj+nJO6Pa&#10;zZhoO8Z71vBvjcrn4pLri8EJN+mgjNzxu1Iy72V1V8vOelwZUA5lPdyMl2sVdLMHfhvW4UNa3KiL&#10;ZRF2K6ktakaLmn62GOTMp8Xw8ukgazbCHzcgb5FSk0pO7oSVtpSU7k3q6nHO1qR2q6z3qrpyQVo2&#10;xhwJUXIxzkxGWk+JVtISOFk+mXc8mTM/nze/qBvfLdvfLbtfLjiBre9WfM1qXiQFsN7Kyh8UtTey&#10;crDF56CTNcv7tSBw8M2SB/wU+AtsPcKovumtsPFBxXh5TAJkhHpQNj+dcQBYr4zJAaagush4gHUH&#10;kBEQCccE/iK7VRAQw0PY8zHSagrxU8Ao7AnPws7wWsAu0vK/oIbt17JyZCyVSc1eUnjUicD0oeF7&#10;vehb8NIOc9rVEG87Kt4Oiw7isstp9XqQj8xEPWG5NKY7HDfCzwaCfyMkqPv5q3FlTDoQFQ9Ou/mN&#10;iAI0Nm+kZoxUD6/HQG2JachBBcktxYGjyaitLiV+3C/1GagWJdamIcoFfTxGx1D/H3q6fguGyGD1&#10;MbkDWELrEO4cT4zhiocI1A4Gd6Af/RWLi6YyBru6T58/+4e+nrNk/MBQf9uJz38NNdTTJhew5Dy6&#10;06B0W3QRrzWX8BdSwepEcqGaXZjOz5WSpbg57xbWw/LdnNPNQfG6T2oIPUpSDxfT0nfh10xyO4lw&#10;oafnDxcu/H1P+2/F7IFc1BS1iNjo8xr2kE/Nihl5Jb96OW3P20VTPvW4QzEVdyc9ttrkxHcfPn16&#10;+eo//vIL2IBRSBo88/cuBUlCapEzOzUClJjWq+AO68Vks4K2WIrLGb16br+cfB5Kz+uR09vV3F4h&#10;tVNAbCN3fG5lDYb4w2MqUkQ65OR1K2nnTeIBiwwz5lfE7CIls8clw6YM1JyWlNPR4lrB4mR2fnp6&#10;e2vjp69fe5wKvnRYIB006QlmUd+sW1DS4Cs2Zt0rAIZO6XALDjZAc85GW/JwtqPSZS8XViCIbIcl&#10;m0HRooPZcLLWfPxlN2fJxd4MSpb9YqAh2CVkefBKICkAEapm40BmH5Oj51xcoOTRJVQGkHrezlp0&#10;Ig0MgMjgp3kVDrnmYGPBDldzNijYGRR10S2qWdglHXVcMTxlIufUyIXdvAZb0GE/W8vrlzOai1U7&#10;UHUnr98YVyPZP6c5nDQ2p+QDXF6ZMiChflK7m1VspSWQ9JtXTmEJzy7HecDTpRgXILs5Jgc6LER4&#10;K0nxdkZV9jHjBsJYQDyasGzu1K7d3rj/ZH9yyheE8FVyT055dncnl5aTjflQreIy6Al6FdYkxhh4&#10;aJuE4JHTFKQ+AapNjGofPv1b/IUvCO3HZFRkaP2EXWoS4uHkbOZh9cw+NbXDwENpOWhy92kOuoPS&#10;cRJ79jeMni+jeoaC3EXvOhGUsYGqKnSrpPeEHn1+d9S1lrav5d15OCOKB8b8oum0oRrX7BQDWatA&#10;T+mWE7r0PJyMMaxmD8vx50oBxUzaHXdqEgHr5e2lnz8+//d/+vqXD4+MCqZWikwWBEXBdIuZWICs&#10;iENQCKhyNl5C6deyhlxS0oiRPekSzQYlu2MayNd7afFKhAXnoXpMmHdSltOS9YziYskEmryVMxTc&#10;jLyHk/fzQEgngyITu82vGAoq0LBMWKmg5ikXrxBRVEY0G2XXcsGipn+lJJ2w89sD4v6gZMDNaS84&#10;GEujqpmoYCbBXxqTHs5aLlYMl2vmSpjuVLSM+gmZEHm1IIPMAWZ6r6h9WNG9atgez2hfzpveL9me&#10;TRs/LiMYfb3gAjK+Xfa+X/WDnL6YsYKrPj9qz/9ywfV0wfl4wXG9pLlfNbxuuIG8sIT9kV5VdTus&#10;gHvCstlOAGiIQLNq/c/JqA9HxZDx4TiAQnBeYCuAEvYBnsISCrZAqL86rngx53hZd8I+wFPYB14F&#10;K3BM2LNJYViHgwBbIfvfyP1tSkHw1vUobyuBzDp1MKJY9/N2o5KGk7HsZS8HuKCuDR/7YkoNArub&#10;VFYsSOuIhaBwOSqvuNjzQenaCNISANhadfEmrEw4UXn5/SEZLignANFiRlpET4mbGWZ+n4Leapdj&#10;vXqKXjiol6KVIpSA04vDnUXjzrD4KMj+NHYfld1NpHUCXjHEVgyx/eyF350991vI/t2dp3Ho7t7O&#10;s1/89u/PnvwcO9Al5TGkHCqEIb/DNBrzTedHypkYIHVuamx2arxRzUynrDNRFZw+cwbKXFAj6T8t&#10;RZ3XUwcgnw22/BY/eIqCO4/DnAGwUvCt5OGzNhktaOBxMW0Kej9r8Cx74LSR3eeVYs3MHgt70CrA&#10;m4V0NgFTKRR+/Pa7ty9f/PWX71Q8klGAs/AG/eLhkBzjkQ6YBT1GISrlV3qNwoXKyFJ1JGwTmwQo&#10;Nb1Ngj+VMNOKYZWE0soY+sogxPAwZ1XE1rSGHuShIpJhJ79Py+s2SNAeA6OYMC/m/VY+KqYiTRho&#10;iEhaOAk1t1EYW1tcvLi79defPtq0HK2aJOB0qgU9aSsSzGctdFDUhYAA0AmUnIG3U+PqdnoTpqt+&#10;/kZAuBUSQ8GzWwHRnAlpwQq1aGMAW1d9QuBpM8IDUoGDAERYQk6fcbBnnRwIK4DLo2ujJBBeQDbU&#10;socPHw9IWtAQJtR4YCscZFyG3hvRbcVUeSUhp8ADl2H7pJ4wbaOXzZSMElU04KtWymfXFgJ3VmOA&#10;VPgRbmW1mxnNrRnPzRknmCYwcS0lvb/ou1Q03JxxAC6R5lYJ0eWicS+L3NbfGlc05546KOhgH8j7&#10;gOP1tKwe4kAtJ0QrKWXRJwDhn0h51perN65tvXpxc2Lcgxv8ikvr5dB7ZXyM28wzSrExuyBkE3i0&#10;jJBZQB84pWENSAntrK7jvL7TvJ6v8Gd+gz79K1zrF8Otn/NJ3UETX0zqEoCuDp8zklulg1/qaG2s&#10;/hMSXBex9Ril/biVh1nOuXemo3rukFNGD2tFvIEWVscJzfB5SeevffSW58uplxtZiCRAq2JIPBmW&#10;BrWUtEsEEUlOH5QzMSIqRsImKTgEI2corKUtTcbSPmM+6b9+sPrDuyf/86/f//Hj46BVrpPSNCKa&#10;XsokDLSoRWSliCQSEDmsYSkXrWD2GXgDKRvbJxkquDgLMWQk7+Uw82ZZtzsKv152szcE/JeOGYey&#10;VtyUn7VSMIz66AETPmKnuNTorI9XDAg94v6IEhNSY8IGglHUnY/JJpLKhSn3eFDi1ZJ9WrJfTTDz&#10;OhN6QtZJj+uH0zZ80kqI2QnZMG9mXL1RNlyetd+tOx8tep+s+W/UzRfL6pszBuDdrawUePpi3vZw&#10;Dhle78WM+ZuG79OC59286yXildZn83ao2yUNUPX5rA14+qbuerPoAajdLGkvTsjvz1peNTyAvLcN&#10;z4MpPQD66BaTrdkA4OiOP9Ja4D/vR90v6R9V4Cn3wzLSDOteEWk5ANCEHe4UNA+mkCsJsITtQMab&#10;OfXjqhXEFhDcnMUaAN3E6OuGBzANnIUluCrAF+r5nAuy/9UJ7a0p042iYTclQYZNGQGBNe/GpQtu&#10;9kZEshISQ9K/OK5b8nMy0t6r45qLKcV+UradkMKPoWyn5w2Eqpsz5aAnpINlO7Nkpc/5BBUHZwx+&#10;V0FZVk+BEFDxCotO7oieVHBxkb+OhhDRk0asLL+OJKS1iLhdOOxJPPk8ldfLEqMAqRjCBTy5Dby1&#10;s+9Ye8+xQfSFYUzbQN+5no5TRHRX+9kvvvzN3/V3nMWj+8QcmoxLA6T67MYjpCbLmQggtV4eX54r&#10;1iYSEyHNhIs/okQlZSgd7kJay7bS+tSETshkg2f/gdh3kjJ0RiMlDXR/eerzz/rafs8ebgMLMYnI&#10;EnKvjo3Rc4ZdKrKa3RMyMKTUDjAG+J4zibjJQv7bb7/9+acf/vVP31kUDDmpPSrHTrt4i0FhzoB1&#10;89o8okEFpQ1+mwYpuZYN2OQUHa9fx+oUYU+YeL0jDgHwFNt/SsDo91nYxbguaxfE5CQF+pSF02cW&#10;Dvn0jLmMxyEjzY045qKGvBkZsRTINevgZ63KlWJ+bX7uysHuHz889+v5JhlGSD5rEfaWvfyijjBr&#10;pU5ZqTNuNvARQLlgZ6wHhQhePRxw0rIWV1Zja3riiouz7ESQ2rAzYX0nJFmw0sFVV7wCgCNypdX9&#10;NxutmukIYb0CiOpTBijkyum8i1M2kmtWpF3U0UYKWC3sCam/4UWgDMyFgmdHJSjgLNIvVjwIW3Jq&#10;DJySJ7SYrGqobCYt+tmfXZ3zXZ5xgaKujCpuzHr2J00HE8arZfvlKfP1afvdeS9Qsjli//Vp225O&#10;vZ1R1kNseDgbYJZdZAArbASqLsUFjRjSt7U5lX/Nx9gcU9QjotmoKm0XFdLenY36pb3lF4+uLdXG&#10;WcSugfZj2L4zNHQLeeAsxBY1Y9DEJ5gFRKuEomahlJRuC29INHhKS2zTE9pE/aeFcI5FnaMNnCX1&#10;fyUid+k4KAOt38Hs87A6sgZiTIFx8AbpXcdEw+02PnGnnLi7MXlrfeLWZjlhlbFRLezec8z24wZC&#10;q4feUrUQX60k3m6NLkbEGvzJUQst4+bB9yAT0SmFOAkXK+WSBEy8iE1W8ChKBgr4HrVIonZVPulF&#10;kPrh6f/5rz9+enYr6lRreEQ5G6sRkHjUAbBUhYjC42C5rCEBtVvPH/ApMWN2RlJHGLdSslbCZla5&#10;NSZeibP2suIb04Y78/abdce1qnXaz0zp0WMOYsyCy4S4HNKx0pgq5eOEzSSfEl1Pqkt+4cyIOhsU&#10;ePTYmIcR9TKtKrRVjrFKcRETxy3FjpgYi2ltKcBJmbEOUetqyXS4HNuqh6I2Khyz5KdfnjQ8XfA+&#10;b3gf1m0P69b7M4b3DdeHRdfdoupOVX9z2nAfGZDf+qxsfTPnfDPvBN4hqX/Nf3facC0vh1CPtGat&#10;O55PW18vIFL5aM72ZNEJBVADAjZboQJAX4BvIoNFIdNTQ90v6WAj0qm0gDQSgCUg9V4RadIPbwH0&#10;hFx/tNEEXIaCQ93IKuAhPHU9o4Q9d6K8m3nNk5odqnk7C/wUtBQx5aPrAMgHKBmhbk0gc/ndKlu3&#10;UvLdNDKS/80CMpDK9Zz+Sk6/EZOCTTSCkoqdXncjltpwM9b8HHh2JchdCnJvVtzLcQXSasfFHjUQ&#10;RtSYkp2xGJEuhiTA1rpXVLVzRhUIaBphaQmSoI1VdLCzJmpChXMLetNGWi2mSti5WskgdugYi9vF&#10;4PUM4c9QGN1kaieF1oUnteOIHajh80RST2f7sQtnfj/Yfaa75cTZL//x3LHfDnadl/GZ8JVrBn+v&#10;zZAIOifTodJYCJA6X87Ol/MzhSQg1QWscTJSCpQWe16Dbc2ZhRDhFeQOAa6F3HOi59Q/dJ7+VU/r&#10;5wOdxwc7juO6TgsI3UomWsUaZvSfE+LaLZJhiwRtFg9FbJywTWpScBhkbKlY+PHHHz+8f/svf/5e&#10;IyCIcRfGjcgMTqtB8V5KXvexJu0sM7PLJECrmIMWKUlO6+FhvhKTzkqIp1XMdo+O4tIz+axBFrVH&#10;DrYuHkrZeWD0fikOaXhu4VVSloieE9VxIkrauIGTMyGTPtVdghm3eNJtmB5LrtXnt5cbPzy/GzcJ&#10;fSqihdMV1+DzBgqkfgj7GQ2mbKOte4WrTjYE/AUnc9HFgqpbaate3pqH9588hZVVN7dpqRs+ASAV&#10;fBPEdtbOXPTwgI81KxNwCeLZ7IFaNQNkiZD3gaewDxA8q8DAbgBf4CmQFKp5ox+EtBn/4SmgbVFH&#10;ArDmVbiCDj+pxwFVYbkeE817mZ/dqHtXx+SHVeteQb+T1wJA97Kam9OOWzUnZH/I7xuj8mavqq2s&#10;ej7KR0b1H1OspKTNmgvDSZtesBOrPsZsiDNuHI7Ku8se2lJSvDYiX02rlsfMaZckl3Rsrc3cuLL5&#10;+MGllXpGJ6UI6Ch09yl0xwkmpk1K6lWS+4Nqrl1Izrg0OiZKNHzBKUAntdSEAh/g9WswZ3i9J4gt&#10;vyN2HSP3npZRe+WkTgXmnGrwpJt2ISLoMpNO25md3J7jGlJvOWy9OJfZnIpsVML396Y56LPUjmOU&#10;ls9Zncfc3H495ospM+5ywbiRlC/HZVEFup7QlmPqkJmjlRJkQpxSRuWz8Xw2QSliSDhEBQur4WD1&#10;IhI46cSI7+7V7T999/p//dsfX96/POLRy+ko+LIaJRStkCxkYmQ8sphN4JP7RcR2A7trHBJBgF/0&#10;chy81qgaVfbRG0n+RkZS8ROmQ+TlnPBgxnCpZltMyabDvJyHHjZiXZpBrxk/FhOORYQhK1nP7wjp&#10;8ZWEoppWR6yUgJkQdpFdRrRNOTgZlee90pSZXQ2pZyLK2bC0kZSvZtSjVqJfMVAICOujJjhVxPTY&#10;SRf5ds3xbNH3ZN71GlL8nOVlw/W0anpyNPn+4wXXk9XwrVnXvWnP45rn1YIfaPV60fd2xf9w2vx4&#10;xvqgatqJc+9N6cEKgXrgifemdE/mrI/nbU/rNjgCqCWo636ct+IhNRtUXR2TXE6LDhI85MJC2QDQ&#10;hBeCmQJJX817gN0goc3W+wBWeLY5WzXo6rslH+wJ0vpsxvZ81vlgynQtAxJqeVF3v5z3wKeCFfgk&#10;QFJYHo6KD5IiIOk1gO/RJQVg6N6oYnNEdm3S+KAG0qq9MaG7mtc/qLnv17zI3KsZ45W8ZTMuOxhV&#10;bUdFu3HJ5axuK6VcTyrnQtKLFd90WFEKSDwSVEiBzdo5OQuj5hc3Isq6T1Jz8gGs8/ATdTCrdlbZ&#10;ysgbSOPwi7IwgqIBH6/fzGh3iNAGwYBKMMigXMARz+KJF3DY81RSJ5HQhie2DaLOUqi9XR3HO9u+&#10;PPGHv+ttPUFCdbac+G1/6ykqBhIbXcqjQfD3mDVhj20k7C6OBsFSaxMjs8WxuVJ+biKVdsmYnf+4&#10;ndNNmEmS/hOM1s9trP5yUC3Bt5C7v6T3nIQkBxjtaznWfeGL4e4znSd/M9x+Ar6QYRsiFsy+0yLM&#10;VzZh31rJNT9hD5l5Qmq/XMCYzI799OP333379b/+5QcpGw8R0C8jwI8uyOmeczBKJtx6Up2CSCTG&#10;OcU4A3vAJkLHTHQ9r0vL6WAMfRHzCJ1mtkxKFPCHxfw+tWRw1CsZd4v9SpKRPTAZ1BRD2riOFVcx&#10;0npu1iooeWTjZnbByit55Fm/dWGqeHFj+/re7sdbh6MmYVxNTkHcNlIzSkxZSwCk5nTALOqKB7I8&#10;q2YmrwQE8KnWQqJpE2lSPQz2CuoK8R/wOmMiTyrR8HBKg92PK2Djio8372DU7XQEwU420u3KTEWE&#10;1M6AUyxgFB6mxb0VE2nKQACTXfQJiwbyzNFQ1qCxk3oSQBbQCSwGtgJMQVRh2VRXgOykFp9TDsPL&#10;py2UeRcLPttn9QhvbUyG8PRoUn7QTCDp9phya1SxkZLBxsOSCTbCymZGdaVqWx9TbWW1tQALHiLN&#10;TgOs7QntXJQHDM1ZcFATNgLgdTEuXIqJFxOKuaR23K+YHPevLleuHK4/eXR1vTFpUrMNKg44XV/b&#10;cQamS0Ybgr+3ANspQLczur6id50KKakjBqaBdHbGK9zLWGa8kpSGbqD34ts+p/WfFhM6lYS2qJRg&#10;J7dG+D3j6qFRFTqtJcqHz5qZ6K2p9NyYPxfQLE/6HJJhdv+XUvQ5fs8JGfpMQkW6MRNaG1FupLXr&#10;o4aDotstRAVUJI+GqpcQ1DKyXEIW8glyKUPAIYKoKoU0EFWtkKoX0x060WjUBUj98dOLf/vL9++e&#10;3NIJyEGjyCwiORRMEFWdjK0U0EUMPI/Qq6D1uKTolIlcDvGAcWb2BeHgb0LSXjgnXa5adiaVEx7c&#10;ZIiQ9eMLIcaIHe+V90BmL/g4jZzeq8eAitp0aJWow65FOzXoypimlFIaJT1KfmvYTrQoevx6bECL&#10;hci5PenO2NhXZ8NbBUstIsw6yUUvq5FWF11HOADLKJogQOympQ9mHI9n7EhOX3S/mEdSOSjhw2nr&#10;TkqyEOHNR4WHRdu1ku3utO3hrB3qZkH7qGZ7Pu+8XzHCq57M2pD7UauBN0veZgOpO0XN22Uvch2g&#10;ZgUOgoReG5ciJnsU/JutU29k5Ued9xEhbab72xPao05QarBRgOyreRdsB7wCkYGzTW+FAyJds+pu&#10;gO/zOc+TmhN42ry79XYpADCF7A9UBaQ+OuqfCqm/2f5/K8pfi3D3R2UXx1RXs+qDEfl6kAcSuhEV&#10;3inbn9T9DyrOiynl7Unz3ZL1ftl+bcJwtWBciYobUZmT0+Hg9YZ15LSdY+T2iHGn4b83Y2XlLYyt&#10;UeNKRFky0CAwgsIsB0U1O2spJAWkFi0MpH+3bFgx8KWo7wsV4YIA85WQ1MoitWIGT/b3fkHEnMcN&#10;nWVQe0RCrFCAU6sYYgERh2rBDbSSUB34npaWL39N6m8XMwl6GV/EJEnYJL9NG/M7kWGoRoOVbHSm&#10;kJorjs0Wc/OTYzGLgNv7u7yVCKJqpfXw+04LB07KcGfV9M6YkWdgDgXVPAllkNjXCscnoNpJ/W1d&#10;X/1usP2kQULzqvms3tNJHfNaPTkzolXQW9mYM0JaH48ynAh4Xz55eP/W9c3FmopHsknJgEIDpdPF&#10;6h5VYUL8zjGIuka6T4Rx8lEGRpdw6LiZ1x23UCzifiHpjErQzyS3YobOyqUEHqPDrMBMxrRhI3PU&#10;LZ0bd455ZBm3LK5hwls7uChQpaCCFFZRkipG3qmaiPoatep8eebh4dXXF7cqLnVSRvAxO4Brsxb6&#10;tIE8b2PC/zbQrWag1YwUwGjdySwbiUDVZvyfs9HmbXTA6JyFCiugrsh9KhdrJyJdCwgabogjbGQf&#10;AKuTDRl/zsFCjNXNgcy+5BMcpX5W1UwGJiI7ONjw1jk1MrTVnItbtSJN/YGe4LaQ9HNKLIAVjBWW&#10;kPqR1l16YkrUB8cBIgNPL43pPoPf26Wibi+vafaYgrpaMl3MawGsN6r2KyXzSlwEvrk1pl5JyRfj&#10;4rVxVWNEOh3kQC0kxCtA3qxqr2hojIh3CjoQ3rVmC/8AC161nFKv5N0jbkVmxLeyMnNwsPb48fXd&#10;zbrNJLOa5TazSq8WUbC98N3iEwe4+AHmYDu3v5V64UsjrVdLvMC48JmZdPJSzjquIcwFVRWfho86&#10;T+74UohucfMwJauwEVCuxFRZHSEk7HKxO6hn/wEsdTEbi1uVYRPPKh6Om6i83t9NWNibY/a9vOdW&#10;faTiVwakSI+AaljvVVB9albYLLapOA6D2KoXy0R0tZwDiirjU/kMnJxHlQtoAEqTgucyyNIR56Nb&#10;B3/6/u3/+W9/+vDsDrrj1FTCYZdRzGKyUUrXSJgKIZOFH1JxyDrusF9H8WuGo0ZMzsfOOJkRJcYv&#10;6N3Pmpdj4jHdYNY2vJgR5iLUyRHBWIhl5relTcRxE9LZySdHBQz44rg6N6YM+1lycUfIw5hIK5JB&#10;rseE9xqwNkU/IDVmIawVLTMpRdxMyAfZ2zXH1rR93EPJOEhFJxXCGvgXgOPGlP7RvP3BjOVe2QDK&#10;+XTODogEPgKVXsw7b03qrhZ0lwp6+HttjCsvA5vqzitF/S3g14IbEHw9qwKQ3Z0yHqSEd6tGeC0c&#10;4dUiMkjKm3nnw5IOmPj/6qfrbcPzaS34bskLy6auQuoHtsIOwEpgLoDyzaLvYdl8v2QEtgJhm5dN&#10;m3L6esENW6CaFweAp0DVu0XTlTHlnUnj42kHWOrjadthWgpO2mxLcDOvAZ4+rFgAuLcLBuQKwJHD&#10;3sipL43KD0dVsw4KIBUY+qBshTfdCTIvJ4XIMC5l635SthUXH2Y014umvaxuLiQOyIdyXoGJ26Nj&#10;dcqIX43bGBWfYC4gvDhuWAtJZs2UcVE//LTglzZlYQJMIZlO2TkZHXnKzitaeEEhxs4Y8IlJFj5O&#10;ROzEdh2nos+LWUMmNVPMGxZw0Zih80xaP5vaj+k/AwpJ6DsvJKMpA+10VLeYhpNzKWIWUcoh+6yI&#10;pSYDzkLKXxkPA1LrxWy9NDmdSSRsIuHgFwFRx6SD5hVirKwhKfYM0F9JbferqHEtzydjqZl4bNc5&#10;0lBXT+tJVMeZM5///YWT/0jDdug4BIeAktRwLpUToqHT7MHjYlKHiNrPwQ8o2QyPUe/WqrwGhVFI&#10;8SgZwuGvxEOnPAJU3snzy1AmRntUTfKIhvJOgZXdJcUck2GP+RUoPauVjzvBw33FI7VIWQNKHlpE&#10;ahURzocMLJsMDxudWqrfzAxZWBmPJKyleZXEIGxR0dMmsYuFH9FKR0O+Wnlqf3X33b2Hz7dXyxZ5&#10;2cLNKwkVPWXNJ5y3MBpOzpJPhPTBVxPLOqAbpWQkjCsGIWsXdbhZO33Zz1/2coGhMxZKWY8HjYVa&#10;9HBg43pQCH7acLIAxEBVQB5sbzaQgqixM6IGNDe83EktFjSz+RTwFM6dORVhXI4tm2kFHTKONRQw&#10;FE6ogFHI/oBRkNNlD7/h4s5ZWc2xsfNydE42NG2kfHZ5yrCXV92dd12rmA7y2mtly1ZaBkjdTMsv&#10;F037OS3oKqxA8D8sWi6WLPuTpqKbVgtw4BeIjLVa0G3m1M3andQjQ1lnFCCwoL3grYsjmumkMepQ&#10;5NKB9fX6/kVA6s3d7QWnVeW0aa0mpV4jBoTRcL1qIZ1PxZB7WlidZ0V9F4yUPg32vBJ9TIX6YjWu&#10;htiVNbJAQtndJ1wCYt4hz5oEDnKXl9mbUhKqXqGH26XFnZL0n8zapEmzTEzo1rIHrcKhglc8n9AW&#10;7HwbrdvLGxL2naJ2HNMw0bBD0q4Ex4w61S6jyGmU2I1Ss0aklXGUIpZKzBZzSMBTGZeCxH8uGXDp&#10;sSgTAevtq1s/f/Pqf/7XX57fvcwl9gKOgwaeQ8Ewy+l6OUfIwIupGBllwKUgadidMTNp1E3NBThp&#10;K3XKJyw5uTMe3qyXO+NnTnmp4w5MzDqYcOPLKUnKSjAzz4/qiIsx5W7RNepgunWYmJdTKVoSUZFO&#10;NVieNI9ERA4DxirrDxrxSRt1q+LYqth2a86NijXuII76Ges1+9qUeTWnWUmKk+KO/YT4RlZ1MS16&#10;MIvkd0AhRHhgIljq1awckHSvbLpTMrxcCd2ve66UTMsJ0bSXhozWOKG+PKm7lJG/WQ4gN+ULusvj&#10;0ut55TMg6Zz9Wk5xI6+4X9K9W3Q/ryGCCcR8v+wHIL5f9n1Y8b9ZdL9ecMEKPGzepIIVqOb1AWAo&#10;ctF2xgFshYcgsIBaeOptwwtUbVrqnYLuekZ5d1J/mJKs+eiA1Jt5HbAVnBQACrhs3txHpp6G3YoG&#10;0NiHFdujqh3oDwe8NCK8PCo7HFPsJaRwXrmc1d4rW5DGW6OS3RDr+qj0ac0OjEbGqB5BfHYzIdlI&#10;ypdi8qW0fszCjGhIEK3WcpZ6VNqIwlPKJR9v1c9fcrHBmJAmNS7+tINbMNE8zPaSlVlz8+e84rye&#10;ntMzx3RMiLdBOc0hJLrktKBBYFUxBPQBFrGLR++nEzo45B4ato1D6OIT+/i4Ph6mR0wYYg118/Ao&#10;nZDJp2EBqRD8gy5TMmAvpIKlsRAE/3ppfL6Ug+DvkJEGj39mop4p2OgOZl9IRhShjutobQpKq02I&#10;iapZfFQLtvV4/7kvWk/+9vzx35z94h/Offmrs8f+vvXUr8TkAaeM4RFQpOgLGnJnwa/yqGgOOT1i&#10;1mi4rKWp0o3tjYOlml3OCOq4XgXZxh2E5A4oTNn5Zv6Aitoiw50CvNo5HSHp4JiRPKInJg0knwzN&#10;HvhchDtjk2AkhPNxPd3OH3TJcMyhUyJal9fESQcU5ZQloKPx0CdlpAtuKXbUwgM9yhkkDjZ5NBws&#10;TRQO1va+efj4xvRkzS6bNrOnjTSoJRd3ycGB//PVoBT5bzczZsy0GRutaqWAEjY7+68GIYBTYLkR&#10;EoGxgooe2SgTQAl/NaAkcBbAuuCE2I54aEmPn3dxDseNDb8AClQXqAoFh4U9VwIiJNrrSZD0wUmb&#10;cpoU9E2o8YDOeTtn0cmDDwb6XDWQgZ6A1IaLDxuB9QUlBtg6Lh74bCunuFqzXK3ZrpTNt2Zde3nt&#10;XlZzcUIP5gI/sz2AY0a1n1XfnLZfr9i2x5QLMdHaKNLJaj0tXYrz1selW3lNY1QKulrx0rczSmRj&#10;WoqMG5CSzCQUkxFD2K7MpX3zC5MXD9du3z64uL8c9JrCHlPQZfDYVDIBRcIj8OloKraH3N+iIQ54&#10;uSQjsU893KbDt4t6jyvRZ4GVasx5Na5NMniG23VC3HdK1H1C0X8Kykzq9AuGN8acUy6pkdRuZw8I&#10;+k8FpKSCRzFuE4wYuVENQzh4ltFxnNpxgtJxUkToc6p5QbMsaJXHvLqIW+Ozy6GseqFaSocPoxIy&#10;4GsNMJXBkkOW80kyHlEjY1hN4rDffOPK5p9/eve//uOXZ3f34YehYKAmIhankmVRMFQiqoAyICW0&#10;Wjg9CQPFJx9MWklhPXrMRY/psdsF+4OVpI1+HiLb/qRhOSUetwyBqy4khJDNI/J+t7ArrsFVAiKf&#10;eADUoBSW6bjdARPVZ6VNF+2NueDuxuhIUDCVVFTiMqe0z6tE+dVoWF+fciyXbDEbxansTzvITaTm&#10;9EMbIf6im9rwU3bSgo0Y90pedadiuTqh3YO/TlKwHmLdmNAcpJBppq7kdMikoSPKS1ntzartZtVy&#10;q2J8AD5bM79d9YHSrofpV7LS18ue1w0P6O2TGQtk/6czRwZaNb1p+EEMn83ZP62FgIxgqQhY5+0f&#10;ltwfVr2vFuxPasZP6/5nM1YAK1jko2lk1FTkGsKiB0AMlgqchfgPML2ekb+Ycxy9hfVWARmq6mZO&#10;2Rwb8PmsE8B6LaO+klEdjMlnbYTDrGojzL2e1z6b892vWKHAZMFVr2c1tyb0NyeMV8Y1N/KG6zn9&#10;naLlZgEZ7RD2uZrRgrTuJWSXxjUrQd68lznv5856hY2IOizGuDmDHt5APaKqB0UbKcVSmF/3MDbj&#10;SFfFjbCqYmauhZXzPuGch78ak9V9vLqPg1w3CInmvNw5n2DCRMubWVZmd0hBzFgFMSPHpqQZpGSd&#10;kEBHneHiWukDXwkJHSrmIA/bLqcM8FDtfFQXB9XNww7ImEQeFacSstwWTcBuGI24S5loOQcVXyiP&#10;LU1nG1NJq4QgJ14ISFGTdlZChvZzu8d01IyFY2R2S4kX7FK8moUaPPubvq9+3ffVb7tP/2ao/SQN&#10;0zXYcbyv9YvB1i9FpN6wQegSEyXDZ2S4szpqt5mL13Fp0+Njh+vr5Wx6rjiqExIh+CvpvXGT0Cmm&#10;uuQMKaVHzewOQhZUD3vFXX5R15ieMGFl1HzSqBQHZxEbrTOuJDpYXQEpuuwXKXCnDZxedMuv2r78&#10;jNB7yqlkxm2SpF2YcQsszDY7ozXA7Q5yeyOiIa+YNOL3TmYL+2vbf3n/9kZtfMElWnYJkMumTs6q&#10;T7joYNetDAAiKCf4JhTSAECHqxqJFQOhqEFXDLiGm7noQprH7caRpA9gXfEKgHFzVgYgcimADPI/&#10;52JXrTQwU/g7Vs1UyBwQ1Rfc3Hk7a8HBruhJyC0sMw2YuOQGEPPgYd3GhGdhpawlQC3YWVnJIHyw&#10;io4Ie8LDmpGCNFqwQPYnZ+TDOSV2XIbOKjCfHZR0gNTLVctByXCpaNzJqoGnkPqBp1AX84iw3KhY&#10;r5ct8GMDpIKrbo2pK07y5qgIam9CUY9yV0Zl2znN2qh8LSme9pCRBq3j8rm4aGHcMOpRecyS7Jh/&#10;YbF4eGUDgv+Vw/WgW58KOyIuQ9itCzo1Fp1AyMaS0J1aPkVDQVnpGBWmW45uY3ecEPSeVgy3KobO&#10;yQbPcNp/L+47Iew5xmn9naT3hKz/lBKFbFRiz084xGkDO2vijhvYs0FNLaQtumUOLprefozU+iW1&#10;8xSj7wKzv82nFUftmoBFEbAr3Cax1yINulQeq9htEVl1PL2CoRCQFQKqiEmAEtIIAhpWzMSK2TiV&#10;hGbSiQCpt6/v/MufPv1f/+OfXj64REGdV3IwcbsiaJFY5HS1iCwgdJmZXVEFOqHDpszEcTsZ9NMj&#10;7U0Y8SkLqRwSjJgIEdXQckq5kBBD1s6aseNGbNowHNeiYYdxBw18djoiAxfYLnkyXj4D/aWU0746&#10;H5uv+hNByXhElgsJl3LmvI8/7mY5Jf1jblbGy0k56DOjyqyfXY0JF0flkBKWooLVmKjmIE7bsFsJ&#10;7mFWsT8qAXreLptvFrTX8+rNCOdiWgI1Z8dDBL6YUq76uQ0f+1bZ+mDefbdmuTNtfDBjuVPVP5mz&#10;3qsgU0x/txMDaYV6tehutud/u+wFpF7LIdNBwwrwFBS1idRv1vyAVODpu2X31xsBWHnTcH5c8wFM&#10;m22hkNb7s3bAKHglLAGszWuyN7KKa1k5vAt4NOwDCvxxyf+24QekAigvpWS7CdHdqvXGpAkS/U5S&#10;Om0lAjevZXXbMThPcO6X7cDQiyk4iA5WAKDwr0Om9svpLo2rDzNaICmo6+6IfDuO1JSJWLHTkWni&#10;VcSyXbib8x6WgqsJbc3F2knJD0aV2wnJWlS4FpEWTfR5n2Q1qqraWctB0VpEPO9h740qF/3sraR0&#10;NSyacbMnjOSQeCAsRgNi6jFD1iHy61hGEd4hp0pJ3VJCu4zSJcC1KOj9XHQrD9UiQndx+1vlBDRv&#10;uI9HHGKThgGpyO0pl3E85gWkVvKJ2mQSeLo2k61lAxEzP25mG2jtNb+46mTPevnzfqmH0x9RkcEQ&#10;DTyUkNAmJHQp6UMSYi9zsJWGah3uPEnoO99z9ncDLV9gu04YeIRiyOgSDotQJ2XD56W4LouQvTZd&#10;/a+//Pz1q6dPbu2DVovIHUpGn5I26JIzRfhuOaWf0feFhdPlk/ROuqhO9rkRJWo+KC3ZuD52f0yM&#10;9XF6o2IU8H3Kxc4YSUkNLmVme+QkXPvnPaf+gdB1kok6nw1oNkuBcQPxyoQBCDgu79vLGOJaWjGd&#10;qFdnD7d2/8fP3yzHLYCnBStz2ckF2YQsDwgDeC06EKQCKwGjFR0eqqonQGjISfsmlSig6oqPsxkW&#10;rgf5AFzIE+sBMSjkpApf0VNmnayKhQpghZq1Q8hgAUkbXj4sAbigmQBuQCpyScFAhvwO7wLvCxCH&#10;D7Di4a75kHti8HmmdSSoKRVuzkSDqunJAFYoIO+UgQQ8HZMOAk8n1NjPrs1Yr0ybLxWBp8i9/t2M&#10;+iCPTI+6PSo/yGkuTWhuTVt3xpUHR1dXkUurCWnJTmmE2Zsp4ZWidmNEsJLgL0Z5G6PyRgQZYbPu&#10;Z26kZBcLJuRmd0g+5tM5dKLsaHCxUbp8dfPJs5tXDtdCHsNIyJ6Nu0ejjljA5LWrGaQBAR0Xtqvj&#10;FpmJPayj9KuJXYrhC9Khr+Sor6zULherX4e7IBs4aSZ3eLgoHb7FTO92QjYRDJspnZL+E1rcBRur&#10;byFh8otxITlJS+li952idZ1i9J+j9Z03ixgRszLu1MFbhGyKmXzUZ5VFPeqgQx5xq1xGgUMvsGi5&#10;ajFNxiPDJ0HGkyaikSH6GXgJi6gRs4wqAZj1nas7f/3l0//6tz8+vX0J13M24dIbRFSTiAxI5RG7&#10;4acSkGBSGnzeQi04GBMeVtbFGHMxfWq0RdKjZJ53KAarSeWYnR7VDk8HBBMuZtJEcMh67PLeoBnn&#10;1aMbk6bVsm3cz96u+w+Wox4LQcpvd1koDPwpsxTtVOLNksGQmTIZlXs0wyk3s5KUjrqpKSc57SRW&#10;Y/xKlLde0OxXzFdnHBvjysNJw2ac86CCTPC37CVdGZfemFA175U3vRKYdWtCux3hXh5VXByBdK/d&#10;Sggv5zWP5hzPG+4HVRNyZx/peu94Me/8sBb8tBYBxoE53itqr4yKP22EgH3NlvmwbA6VAsvXiw5A&#10;6g9b4a9Xfa/rtudzljuTSqAqSGuzYSnsj0DzqAkqiCqsAFKfzdhezMFG04OyGXL9s1nni7obnn23&#10;5LtXNMD2SynJQVL0eMYJsvlo1nO9YLxTtkF4vzVp2IkL1wPsy+NK4CZwds6JDHwDT92est6rOmAJ&#10;cLw2YQA53YlJLqVVcAq5kTdfy5sbAc7miGI+IPKwOtaSuvUR45SdM6YhjKlQ4KcVM37Jj/QOWAkJ&#10;y1bGYkC6ElMsBMVLYfFaXLqXVu+mFVtxCajuVkJedTBKVjro26iWMmZgRBQknxTvlpH1rEElqQvc&#10;UEHuovWdYGMuUPpP0QfPUfu+0jJxElyvANNP6W6ho7qZ+AG1kOExKWMecy7hL46Gp/PJeim9XMtt&#10;zOUXinFAs1tGFA6ecHF6wIhXYqqDcUdMhPEKh0ftiBQHdCzW4HkxoUeE6VZQhrFtp4ZaT5D721Qc&#10;ImWgtev4rzmo9pCaWwub3DyMFH3BLaZbhNyNmdpfvv/2u7fPIHtpBVijaFhIPK9hDQiGW7TkPjtn&#10;WDx4ys3uiUuHal5OyUq1086k1ZgxPSljok3YWFZGi1fQVXQxJh2UUfVA1kD0i4dzTmlIyzGLCE4N&#10;G9t1HBnfEvPVtId5cVyGtAnJyP54vRSSY8DNQx7PWn3+33/4MBfUAJ6KCkxVS6yZyUUNpqmEsGym&#10;bNDPZTdnwUpftNNW3KxVL2czKNiJijZD/LqNvOoDpaWs+bhAW6Ah6C04JognHBNgCgzdCEpgOW2h&#10;ZeRDQNXVoHjGhjRZLeqQfYCnyx7+io8HCtyshpO17hfM2+hwNAA9fKq6mV5SYqc0eDDWgmIYPhty&#10;LcJCASOG/eFDlvX4z67P2gCphyXjjZr9Wtl6GblUrwGkgpZC5L9eNt2ZsTciPKDqzrhqNSGeC/Dn&#10;Alyw191R8eUJxe64dC0h2MuqN9Ny5IpBTref0WyNqlZTmrmEqhhWT8bsNo1gbMTXWJoCS7334PLB&#10;XiMRso3FnJmEO5vyjifdELfZ1CG7ThrzmEY8+mzAoKAOyAldwgFkCBU/bzgkwiakxKgIN2UTVdyy&#10;elg3G9HNRHVwcg5L8DE5idf5B37vly4eyiPEgBqIMOc01F4Bto3SfVrNxNplHJ9BGncaAmZVyKby&#10;GsXZqD3uVkMBT8N2ecipCFhkLqNIK6ZDzBcwsGzS0NE062geGSuiE9UitkEuiHlt92/s/7c/f/e/&#10;/+2fnt+9gus+z8b1C8koh4Kp5+O1XKyBPTCqpxYs1KqbM+3nVv3cMQtxNik3cNtElJMy5rmkh7NU&#10;dmX8wjEnC1S05BfOZwy5sCjt5wSt+FE/qz6hnUwI3dqBdJgVcBCTEZ5ePRBysniEM2L8OYcEYxYP&#10;+QzkqI0etVHLI4rplLSaFM6OCCPavpRpKOvAr2YV20VkysWdounilPH2jOlR3Xy7ormcl1wvqe/P&#10;mh8A4Kr6pwvOJ/OuW5NIpyNAFXK7PMJ6WLE8rju3k4K6m7QeYrxZ8V7OSG4VVFBgppD6Xy+AgYZA&#10;Kl/Nu8Aub+WVze6hUFfGJX8bj6puBaS+b7g+rXhh+XLW8nLeBq4KG5/WLOCeTdWFXA+4hKQP6R6Q&#10;enSL3/nNRuxpzd5E6vWsCrlOejSW1bVxxWFKcpiWHl3YVQJDbxbNAEpA6uuV6JNZ14Oq7UXde6dk&#10;upRFRvK/V3OCbt+t2IGwsA9QdT0iAMJeGddCXc3owGu2o9Lbk7a9lGLOxZw0kUL87kkzdVxLjEkH&#10;YuJeZLTZAAdefnFMVbUQM/JB8J1ZDwfEcDEkWU8qV6JSwOhmQgLaezCq2jq6DgDZv+YRTljYTm6/&#10;hdmnI3e4RTg7F+PgYsJKhoGN4gyfw/ccx/Uex/acIA+cFRH6ID8JsX0C7ABloJ3Y16YTMt1GRcJn&#10;zScDEyOBai4xPzUKlro+O1GfiIdNorRdUvarVlLmvJExIsPNuKXTLtmkSxJQkdXM/phVbBGS6b3n&#10;qd3nSV1nqX1tDHS3Dhyh61zPV5+3f/EPXHSbjY9PGbgZC1+BbZNgupQ0wuHqyn/8+U/fvnn65Ma2&#10;UUKUUjuQrtiENiMLBSbr4w97uQMeVmdMPKhFfxEW9ISEPT5+l5vXVXBxAtJBj7A3KB8ISnpiir6c&#10;YbjqZOrx59NG3rhDNhU3J11SJWsQRBVz9u+kfZ+tR4j3i9IlN/rr/ZGIcpg+1CFk0sVMhkclqHqk&#10;wDsgF8hgTj5YNZBzEvSUmpiXDo+JBkd4ves+SbP96XZIuBsRL7mYgNStMELV7YhwI8ibt1HX/bxV&#10;Lw9QuOTiguEifVI9/IaT04TyrIUOECzpiTXgsocHPIUlvCkUCCay0YW00yqo0KOinjS/C3R42kAE&#10;Rv/NTI3UJQenSfmiClvVk0paLGD0by0K7HQEqc15TfZzmqtTZkDqfk6/FhcDGS9PGu7MOG9N20FX&#10;4andjAqQCg57sWABUd3PKq+WdBsJzn5WDiYLSAWH3c1oDydMsNxIa+txVc4jmRt356MOq1o4NuJf&#10;WqoAUm/dOdjbWRiNu8fjrlTYlkv73Fa5TsERsvEes2ok6EgF7SM+U9AsU1AHBUOtUlSLFtNuxLZr&#10;Bs9ZSZ1GXKu07ySoq3DgpHD4LKv7c07771Jaqhx1Wjx4Uow6HdexUhYRc+AMseO4UUiySOg2Bdet&#10;F3tMioBN6zUr/VYl5P3xsHk0aAxapRGnPO3XhR2ymFPpN4sNEpqCRxLSsWziIBXTC0jlknAiOlkn&#10;5hplgqTf9vDGwb/903f/819+fnb3CqrjDLb3AgXVpuXi1CyUhtUX0dEg902ayXk9djHIXwwLsgZs&#10;zkp2S7tktK8M4m6DtD9gpZZTmpSDNeERpMz06aTOp8XHbNSYjbKY1z+6mFnMq3NRdtxHDvmIDism&#10;HuZGPWyDYCCqoe2VIy4FIWJjZ4KSybisntNdWfIf1p0LacHSiGA3p5wLMvaL2t1J3Y1Fz+KYtBpl&#10;39/wL49xL02rdoqSB+vOK7PauyuOG3XzpZLmYcP7fDV0u2zeHxEB6Z7MWMBG75VNO3H+/QoyghSQ&#10;9FJa2BxkGkL6//1i8ev16LulwLMZBzz8uBo8utGPYPQ+cusf6UMF0f7VnPXjsgf8FApctVmw/m4J&#10;uSwA8AVL3Y/z7hQ0wGUgKTD0ybQNCngNAf9x1Xorr7lfMl4Zk0PdnkAGS706rrg8Krs4IgakIsF/&#10;ynyzoAeAAkzfroQBpk3LBtQ+qnvvzrrgqwtLoOqVCf21SeP2iBTIuJ9WXMvqd+PSK6Oa2xPm7bBk&#10;LSBYCwumzPiShVR2UOf8HLCBo5+AdNpORiZSTSkAl5ezuoqZsJtSzfu58yHhjI8/AQoTEi3D7zkh&#10;X/Sy5py09bC47ubMunkZHdnH67eze9ldn9Naf8Pp/NLNQQfERI8QF9axA3o2l9SB7vmSReocav+S&#10;gWqVkAaUVIyEBJl9ANNxxijheA2KlM9aSPihatnEQnFsuZpZmc4uTaVHXOqZtNctJIRkRD8fPRdU&#10;eTiDLvYA/ux/QZ3+Oz6uBdP+Bz0Xz8d20/tbpRQMD48iD3Vhei50nvmi/cTv+k7/HnPhd0EFSUtu&#10;CUqx4xb+iFkcM2u26zP//c9/+vHD69f3rhoERK+KmXErgmpuQscdM3Gc7O5JO9vL7rSSz5mJZ2oe&#10;wZSLa+d0eMT9GTtTSTgVUg6XvAIw1qCod0yLyehxIdGwkzWgJrTWk+Zxl9SrpqppvQbq+Qjvy70k&#10;dis4sOxFvT+IxfRYp5pnkIvSQW/Sqio7+DcnLBUNrqhAQwwH9lV1SNupOLMTeJoVD8+ZmTshyWaA&#10;v+HnAVUPIChExbsRESy3gnx4CJxd83KWXUyEuWHpiotzJ28FsV33IncXAbVAzIqBEGO3AkCrZupK&#10;SAxnyuZo1hklGpZVM3nZywXxBLACT+FL0mzuClCetzEXHew1n3DGRK0ZKchFXjurqBouqoamNGCs&#10;pBkTsWYkfHZQ0Fyrmm9UbTeq9htV50HesJ1W3IKsVHPAl/KwoN89GjV1fURyc9qxk1WvphUb4+pd&#10;ADECU9XmKNKran/ScDBhvDHtgrzfiEomneysnZP1SgNGXtpnduik2dEQIBWC/+27F3e26tGgFXgK&#10;5bEp7EaxmEuUC2gRtyXoMEa8VrdFBfizSlg8VLsK32ejDeuwHcr+c/rhdguhR4G6oMZ1yLFtOvrg&#10;q8tLcTXNQGzziTAQ9sMqmoraIyV1KxgoCONmKQNg6tCJTAoeYN2sFhiVPJuWZ9dxIw7F/nLJZxSE&#10;rJKgRQxUTbjVQYvEKmfpRBQxE8shoajYHjqun03CCmkkvYRnkHHiXvO9K5v/8stHoOqHl/fh2eHe&#10;80Ptx6XUfg2n38wfCKkxGRNh2kkvGrEzdnLDx2oE2EtRwcGUya8e8OnQYRvZbyKkPFynAu1TY+fS&#10;xoO5hEeB3Z0JJm3UZ4eFbx7OvL4xebDgHA/RkgGqwzzktuF4lJMBPbkcUL48qAW1FK+GFLXQSgn5&#10;YSN0ZcE7FaBDzni5Gb5S1G6NCJYirEaMW/ZTPNJWv6pzdoy3VlGUk9TlKdFGVdYoCGfGWNMJ5lyS&#10;+3wn+XglDH/ru9O2N8uBb7YigNQbeeXlMcl2lH2nqIGHrxvuZzPWx0i/UhPgD2D3fjkIEIQCx4Qt&#10;hynho4oRqPppLYjMOF0zfrse+H4z9MteHII/iCrUdxvBtwuOr9dDsBukeKQ76awdIn9TTl/NexYd&#10;RMA0HPlRxQJHvj2hPWqR6nq/Empi917JeDOvAaQiKwX9xbTsSka17GNsxwT3ypZns+7H046nM66n&#10;c+4DOPGPK5civJWYoGzB76blN6csUNcLRrBaiPx3S7brGT0g9U7Bdimt2R2RX87rD+ArPaaCb/tW&#10;WrYaF26l5KsRwUqYf7NouZo3wD5A3ktZ7UKAA0iddNCyOtx6QrGdVCAktVOnTSRIkfMebsFAjUmG&#10;nMwuC6PLzhmESmvZcQUtY+SHFVSbEKflDQlpPVoZ2WeXillDcjqaPdRObP+K0HZaRkETOs9YZFyP&#10;Xj7itUzEfZPJACC1XkgvV3KLpfH65IieTzILSDm31kDtMxA7Kx6Fmd7D6vwDvuXX9IFTpN4TQ22f&#10;D5z97dCFL9AXjh9pb2tfy4meCyf6W0/2nTvWcezvca1/UFHa1cTzdm5fNaxdzoeWJscOlhb+x1/+&#10;6ZuXT9/cuxrQCUxcTMLI94jIISXVL8VYmG1pHaUeUSXVxJgClzbS9qd8MQ0x62CFlThYlgPSlIFq&#10;prY6Abu0C1HZUM7EzBpZYSkWwJ0ys+dHrXE9PSDqKBlOv1kUJhifXc2xnm0Hxj3seiF6eXP19v7m&#10;d4+vppS46zkTSOgMxHAjZdHJqempk3LspAIHljomQAFSkf6mbhagE7h5MSFb93H2YxJYuZSUA1sP&#10;R5SXkgrg6ayJCHtu+oXbQfGClQ7HXPMg9rrm4zdvYYG0gpnCX61iodbsjBkHc0KLA7ZWjppbgWwu&#10;OJkLdsZORLoVEgOUAfFgpstuHlAV8AqiCoSFjSU1BjAKMK1bKdMGPID1s+YEmbdqDoj8l4sWQOpB&#10;Vn+zYr9RsYKfznjpGynpQV4Lonp3znNx0tBISDaPRkRtTj+1lVMhnVmz2kZaGVL0u7itYSUq52Sl&#10;7ayIheXWsWMundekyY5GGo3qtRs7d+5d2t6c87l0Ua8hHbV67UqjmivkEqU8iteidRjVVoMGM9ht&#10;1chtSqGJzxBhurXEAQNp0E7HqNDtUCbqoIODs7IxASV7r5p+vjuzmfcdzqQgZXAGzyrogxYJFWTT&#10;ouBoRDStlKWRMM1qnknFhUSvElHVIrJWQrar2ZMppxvYapFEbeKYXZJ0KiN2mdcgsChYUg5WQEMz&#10;CL0kdCdluIdNGtKKmXoZPe7T37u6+t/+/OF//rcfP717LBXShnrPobtP8cntKlYXIDJtIeUsuJIV&#10;P++hLrgo6wHmboy/mxBsj0pLLoqZfQbAmvYwRv2chYIl7WGXk+pGzp7ziqpJtUs++E+vN19dyd9d&#10;i+5WzXHbsEvdFbQOB+w4GeOMUzbgl6Jnwuqrc4mlcatbNjRio06FeSs55WZWebNmvVMx3S5qP66H&#10;3q0GLk+o7szZVsbEY06MR9e5UFaW0ozpCW69KJxIkkeD+BEPNmxAwcsvVt0bEISnLE8g0W9F3q35&#10;P6wF3i/7vt+OvV1yQX1Y9T6tGm7nZLey8icV46OS4fUc0tQJQjoUYPHqmOT5nAUYChkf9nw2bQSS&#10;gqWCqwJMYR0U9e2C69Wc/eOyDywVgjwg8u6kFqgKR3has76oIROuPK1YX844n886r2eUBwmk6ejD&#10;shm89c7RIFWPaxZk3NWq9cNquNn263bRCIp6PauBelS1v10KPZ/zgL1eLRjm3LS0rBuWqxE+iOr+&#10;mBJWIPU/nHEfjCrvTzsh+98vO14uhCD+H6Q1NybNULcrtqsF3WqEuz8mh4Psp5UXx9Q3J23X8mZY&#10;34pDwFevhHnTHmZY2juqQk9ZyetRCbx8MyyGX+m8iwNIrdjY024BaF1AAiTqg9M8nPJHdayojJLQ&#10;shxigoaLUgswQz3Hadg2GQsNOtl/8jeMnnNifJ+ChqYNXLArBR69LOkxg6JOjQbnCsnZyfTKTGFp&#10;Oj+VDgvJCIKV5AErjyBDt1mYqDGrMKrjiEkdlP5Twx1fkvrPDJ77A6btOKrleN/Zz3vPfd5y4h/P&#10;ffmr9tO/hYfdJ/+ROXCO2vGFkdbrlxCdfJyaisoGnIerS//xTz//6ePrH17c3qyM+BREFall1MwZ&#10;MTCngnK/HG/nocysgQmfMm7k2IUYKx+VcfCApNUwwJTk4HZVfaKsmR4UD81GNLAEpJYd3LKb30ho&#10;AL5BOUaJP9aI0S+m+77fFHixgFTe7RW3XT6QDdseXN57fe/Gz09vjKkIcxbynIE0qycCvyD4zxgg&#10;blNBVHMS9JhgAJaLNsZeSLQDouphb/m4+2HRtp8HD2G57mZthwSbAd5eVLLqYa/7uOCzQNIlBwte&#10;VTcjHQGaQ1UBNJEbUC7Wsp+/4GY3vHz485X0RCiAKWgsyOxWRLLi4zXcyGVZAGtZi4OX52WDUxos&#10;wBSouuYXzVroFR1+zkKFwwJ/a0YSPESQerlohMh/dGPKcKVkvVq0Xi6YrxbNcz7Gcgy5Tnpz2g4F&#10;0R4ZSyWn28qqDwo6gOn2hHZzQp+ykBIWclCL8cr6HIK2sHqoFBTGzOS4g52N6qNOLbByNBmYXyxf&#10;v7l7hNS616lNhq0uszgz4okFTHQySqvkqYQcm17JY1LR/d0aKd+mlnp0Ui2bmDBJR82yjEXhE9FM&#10;NJR8uN3MxKgpA2YuwcjGXl3IXZwZTdtlDilFQUOpeTikI5OEoRYzgKcqCUMhomilDKWIJOFixaxh&#10;lZAASFXxsVYF3aPhNBuWxqzihEMx4lJF7HK3jqfiESRsDIvUjx9soeB6ODS0Xs4yKuhxv+b2laV/&#10;+8vH//Ufv7x7dc9pVxOx3cN9X5EHT0IwT9no43bylJtadRJnnKQVP30rwtqNczfDzBkHfiHInPYz&#10;Jz30MRc1F+KV08qVsvPWTiYfkoUhMZnIuZBwKi6uJsS1mODavPugZh13EpJ2/PyENqBDIyP5+wRj&#10;BoqL07M/6VnLmBMGXCXMzzmJywnhjYr57pTx6azt/bL/6/Xwd3vxpw3nwaRiuyArxRgJ1/Bkgj4W&#10;xNSynJkctxCnTUaZ00nJ4Zz/xnz0zmL0sGS6NW29P2t5ueJ5v+r/ZjP4btn9YdX9/U7oh93w2wUb&#10;xPZ7BeW1UfGtjOJJGemAD1iE5P5k2nx/SgNhHyT03aLz/qTqxYwZwPpm3g4khS0fltyA2mfT5m/W&#10;gi9nbQBWeOGbRQ/UizkHrEOufwyfvGJ+Net6t+ADpAJJQVRf1t2wvFPQ3T8a6A+Q+qBifFA2X0pJ&#10;Hk5bH1Qt9ytWQCpE/vtTFlBUqHsl8+MZ572q48ak6dqE4XrRBFr6eN53t2K/VbJA8IeNsOVmEZkz&#10;9XrBdKdonXVQ91Pq2yUHPLxdNiPtIsal1wq6tQh3OcDdSSgOx417IxrgJiB1MybaiItm4XQYFk27&#10;GasxCQT/jYjkasawERJtxRQLXl7JzChaWTkLK2fjRVVUHbUzKCPG1DQHF62jdotxrTxsKwPbSse3&#10;UYcuDHccw7eeYPe3cAZaRZhOCbFXQOh1a0V+kxIstTgSrOViC+Wx+anxzYXycq1QzSX5pCEWpldO&#10;HdIzMQbmMIikT04P67ic4QtiWr+CPUxFnReR+nUcgpqJJfeexXScJPae7Tv7e9T53w+d+z2p8yRn&#10;4LyC2G2kD2BO/T3q5K/kZNSY37ExU/1vv/zw09un3z25kfeogKRjZtpmxuKXDJZ8YqdkyMTrZw+d&#10;FuBaohaRR0Wz8JHZiINyXD2iiMqHkypcVIopOvl5K3c5bZ+N6OYjipyBMq4lBsT95aB40sur+Blu&#10;1j/eKgx8u0Z3oj67URBenrXLGa2LxZFrWysfH939cGtv0sSo6nF1I7kgGWjef1+0I01Ty1oCWCHU&#10;pHx4yUZbdTKX7bQlGxV4ugt/Ag8batPLWXMxN/xc8FYg6SLs4GTACvC0WSsuME3irJkCrgrgA3TO&#10;WqkQ8BGkupBRq2EJlASYwsZmt6tlL3fVzwekLrmQKVrhhXsxOWhp8wrAnJWxHhADTOEpoGqz7xa8&#10;xWeHJeOtWeedWff9ed+dWe+1sv3qlG1nXNO8SQW0vYR0UTXAElL/wdE8VM1BqhZignpMWA4JynF5&#10;NaUtRCUmfodL3J0042YSsrlRzcyYYTbrito1HrMmnfDP1otXru3cunOwvb3gcWjAT4NODSDVZZHx&#10;WHiNgqsUsGV8Jo04TMYPgLQCE81ytoKFNfAI4x5tVC+08fHIgLsCQkjNDmk5YS0/bhTv1MZNQqIQ&#10;3y0i9UrpGAkLJ+WS5HyKhEuWC6kaGQuQCjwFkko5w1ohEcoopbq0HKiQWYDMdGaXxm2SEac84ZQF&#10;LWKI/3oxFeDLoQyCqFLxvVz6kEnNtmjZfof07rWVf/njW7DUd6/uB/1mIZeE6jotZfTbZNgRK2PM&#10;RsmYcI0IDwC6kxZtJ3nrUdb+qGQrwd+Iw8lJsxgXF7zMtIOaCXBmsrrNhWAhrbYb8TYDLh0RVDOq&#10;1YpldUI/n5QU3bSFhNgj6ZhJiopBjgfMyEqesNPXktp6QFLxcFM6zHpOW/bRKz5aI8p5seQDRQWk&#10;frMRBrV8PGt6t+17ueW733BdmzHfWrBenzddmtbUU8yinzhiGpiLi4ouRt5Gm4+K9/LaSSvm5rT+&#10;7Ybv683g60XbhyXnL/vh7za97xrWH7b9P+2EwTdBPN8tup9WTZDf7xW1UI+qehBS2Bmw+7yGkBSQ&#10;CgV7wjo8BWb6uu54MWN93/DAEl7+6GiqPvBT+KjvF71QgNS7efXzaevDov5IVwGp1ps5ZC7V/Tjv&#10;Rl4JVIW6Pam5nkPaV93Ma5DhAdNSWDYbogJVm7p6I6dtNkS9V7Y8mHE8nXM/XfA+qNruTdueN/yP&#10;5lygqFch5o+qINRvJ6SHGS1iqQXrqp97NG219G7VeCWj2EoId5IyeGo/pYVseHFUCztvxcULPuZy&#10;TLyeUqwmpBtJ+XpMtBLk7cbl+0kl/CBBdpChiC2sils0amQ6eQC+Hrccb+T2ywitgCHB8Hkm6iwV&#10;dY6KPg86ies4Tm4/oaGghEPtUmy3ENclpQ64dCK3UR5x6Qop/9R4uJKNLtcm1hemFqv5iZEgm4hi&#10;4/rFJLSChjFySRYe0c4nK8n9XEybjDbo1fJEhD4ZuX/UrgKTpXd/BU7K6D8rwnfw0RckqBYVrsvC&#10;xbskNCG6Zfir33R+/l8IHV959Mrtxbl//v7jD68efvPwciWkGzOxMmZqycka0Q7nHNS8l1FJKHjY&#10;k/ju35J6v3CpyB45qeCWrKYtBzlPQoIbVVFSCkpazQiJiRNWccUjn/aJ0lpCPSxLaPFu2WBQi04Y&#10;+0f1p+9VB3/cYjkHPrs3Jbs26/aoSEuT6Rtb6z88e/Ly0saUmVPV4usG6qyODKo4oRxCeqDqSMAp&#10;oNWciQKU3AkI6kYCMBSoCgwFqsL6ioMOSEU462TMmUmwc1E1DNwEbczL+pupfMXDhoQOBdtnTJDi&#10;8SCesARdRW40GcgLdtZWSHqQUF5MqiDpAyjrVhrAtG6nl7RY+DzInf2jHgGwHZy0pMbB/i/nY0tu&#10;3mZICieAeTurpMF/dqlouD3nulf3XioYgKeQ/eFLs5/TX6/YQF0Bpvs5zcUJHRS4DPz29nPa7THl&#10;SlyUN+EzZvJcQrmUd9zZKayVPUEdbiokWBxVruX11ah4YdxQjGpjDsRSU02kXt+9e//K9nbDZpKb&#10;tULI/hGfQSmms2jDMhGdR8dzqFg6AUXG9CiEdMCignc0mTN90KZkglGaRSSnguHXcG1iiolPsEto&#10;MbNUSOyjDraw8b188iCLMMCjYnh0rIhNVIoYMgEFqKoSkyHsy3lYMFOLEpllz6nleg18SP3A07BF&#10;2EQqVNQm9hkF8JRBQpGzsXzqEJs8AEhlkgfVUqpZw/HZpTcPG3/5+fW///X7j28fOa0avVpAQLXC&#10;j0TN7kvZeTEtHjg1H+YuxYVLUf7mqGQlwV2OcoGwGylZ0U6cCfLn4pJyWDjqZVdGVeNRUcBF0yr7&#10;Qj5mPMSJeqhJJ3U6KlyMSxOy3qikGwANeF3OaCZ8TPhmxzRD8yHhxbx5I62E89mUn+UWtSQ1fSUH&#10;/s169FXD891O/P2KB5j4dsX+bMH4csXxcM6ymxIc5qQP580vNlwvNr0vNv23Zix3Zl27WV2TDjkD&#10;etpFeLbkerfp/7DuAT/9Zt39x4PIjzv+90vWT6tOeAhUBRW9nVM8ROYx1b5asD+bNcN7fbPm/XrV&#10;c3dC9mLGCKkfzBRI+v1mCMD6004UkPr1agBgCn4KVH0z72x2r3q35Hvb8ABPv10LA0Yh+39o+ACm&#10;gNdXs44PK4HmpVvEZI+aZ90t6a5mZEiTr4IaXBXqelZ1kBQBQ4GnV8aUh2n5w4rtZl73eNr1pOZ+&#10;UnOCsQJwXzUCD6ftd6fMANabJSMY6/WCcW9UWfcgo4HkNCgP+fTeiGpKh9lNiA5S4oOUEMB6LadZ&#10;C/A2o9IpAwnqcFwP8L2S08+6qPB3bPJ0N6UC213yIx0fISRuhWWzdmbDJ6k6eBB783a+V4zRMbo1&#10;nH4db1DPHVTQegBtbPR5St9XUKCNzIHzrJ6zosE2QX8LIJWNuiAk9niNUq9ZGXXr80lvc9iU+Uqm&#10;UcvPlcazCT8N08vA9QuIaBkVq+OQgKpuKcsmIBv5SPm1QjG+z6/kSDBdwoFWetcpExdjE+JsfKwU&#10;c35Mz43JqVY2GqxWgm2ndp4cOPVb1Lnjah5jb3nh5w+v/vT+xa2NGdghriC72J0RcV9S0V90kvN2&#10;Us7NhF+3VYJWsbql5FaXBGth9KQUpEkTazNhnPcrM1qmhdyVtwhCMmJQip8NKSpe+BqrjYwWr2Jo&#10;3E2bSzInrGeez+PfN3A+zGfvVkzX5zy5gGZ3burq+sqf3705nJ0sW7gAwTk9Bag6pcMBxepWRsMO&#10;GkhadNJAPBsOGqBzwUya1eOaS3gIeR+oCnhd83IQpFqowDuQxyYQ5yzkJRdz2oBfdrPmbVSwYEju&#10;8C5QsAJshZqQo6c0eEAksHUrJAakrvn4wGWgKhwKGAo1bSIVVOi8AgWgPzoshH3kouqCg70bUy57&#10;+EU1LiMZnDHTPjusmFfSEmSgqXEl/MC2xtTbY2oA67PV6PqIdCUuBJiCn66nZdcqDkDtQVa7GkMG&#10;Qs8bCIsx5UbOenU+tVUJjbsFkHzzbnrahF1KyTbyhumIdDKkitjULqMqFvZM1yYPr+7ee3hta2tR&#10;LeeoJSyrVqSVs3ksHGR9KAq2n0EcAqTScf1qEVPBR5qIilh4Hm1IQEM79WKLgiNjDEsog+zhDg66&#10;gznYysF0EvsvUNAd5OEuJmGQRUQ1uSzgkMFSpXyySkTXymgKPkHGQlvkNJDQXNQKHgqK6tHzAKlu&#10;DTNg5CRd0rhDDJbqNwkBqRYFQ8nFskm9FEwnBdtLw/cDmm0GUdCtvXG4+tc/fvyPv/747btnFq0U&#10;/hV0bC+h97SI2OlVkJNGesnLj6tQC3HpWlYzE+PNj4gOZ+yXajbYMuXnjFtoBQ+3EpG4Fag80naK&#10;mw7xs3FxOsKPeRgTMSEIbCMhO8iZLueMZTMpb8RVvMy4fmhhTF5NClNmLNKZ1U6CoLAI9uqjXZy2&#10;NkYlq6PimzXr4wXHs7rjzZLr9ZL93arjuz3/19ue9yuu14uOF3Xz0zn9mxXru3Xnu3X38yXHu43Q&#10;syXv00XfwzkXpN2DjPjliuvDpvf5vPnpjOHdsv27bf/HFft3m54/H8a+3/L9vBsBGwVQ3snLAabP&#10;50zfbQe/3Qp8vxn4ZS8KMf95zdSsV/POZzNW4OZ3W9GPq4Hvt2PIjf6iFpZ/qwbSSODpjOnZtBkc&#10;FhgN5guwhvWm0sKr3gOL10NPppEpUh4cjaN6e0INkIWHL+adoKv3j5qp7kR5tya0V8dVd4umox6r&#10;9heznld135Oq40HZendS/xzMdMp0s6AFwiJz/Vcst6ZMhzntZkJcc5BH5b1hVktOObQTk8BBkDlX&#10;UhKk9WtKuuJj78Rkcw7WmHTw0pgOLHXFx1mPCBoh3nJEsDOq3EpKAanwwo2QYDsqXfIJloPIAIBZ&#10;PaXqEU+6RFE1BbkoyR6goE4xhr4CP6X0nqT2neJg2uiD5/Adx/hDrcLBFieXKEG38wYvyCn9Ktaw&#10;xyTz2dQxjyGX8ICl1iYSwNPl2UKtOJpJ+olHbVcF5GEpHadhA0apZiHdIqLZZRyTiGoQkKXkQT0T&#10;I0C1xQ0i0XCrV0EFoxRhzglRpzzcIRu9l9d/3MQZVFE6eUPn8e3H24//I5+K2V2p//D25U+vn1xv&#10;1BwcXMUlX4pqRiDRy1ATBsK0g131CrI2tls8ZOH0aShtOlKLg9EZE6GQa8cObtHCqLr4STXexe+z&#10;c/sMtE4NqTWkIO4UfWtZRzWiWM3p8nbUjLv92Qzu61XSGP+zVyuK64v+qYRlqzZ5ZW35v3379cXa&#10;RN0nQ24EqQmzRuoIvxMyOGKLRvKCg7oeYEOoBxsFdM4Z8PMgnkZCM/5v+/kbHg7SBiAo3vAJVr2C&#10;OQsd6Xnl5GwEJZDuF10MsFQoQOqqlwOohSwPTAT5LSmxMwZK3UyfUuGqWmJZjf/bvSwff92PtIGF&#10;sN+8XADaOyFHVfUEcFuEsyYyPAvr00ZKSU8saHDjMlRRR0iJ+j7byqkaSSEQEwz0csl6ZcoGwf/p&#10;SuxRI3jUEFW0PaZo+ulORtuIitYTsp1R9XJEtJFUro/osmZ6WEmI66m1mKro40cVA1kzHuLt0ohq&#10;JWMqhtVhq8qhV4QDzup0AZD68Mnt7e1lqZAh5dE41GE+A8dn46nEARKul4obYJLQlOEeMYuITL2r&#10;FChFLBmfDnAUc0hQ/W2nO898MdhyEtbI/W30gQ5CzwUSqoNBGqATBuBQAiYReMqiYflsEjwUsghC&#10;Jk7Kxis4OJ2IBBh1qFkhq9RvEgFPm5Yas4OcCoMmWOfBikfPge0ODUcvJksYaDaxn4btA6TK+FSX&#10;RRELWG5e3vjXP33z3//lp29eP1EK6BIWAZhO7D7FGjqX8akOZuK1qNwr7nGLO9M2YjHIKke4OxXL&#10;tUbwzlqyGpXW4oqpkHjCL8j5+YWoZLceHPNxDYKOtI+dCfBKEWFENbiRUlwrWGYspNUQH6LDqH64&#10;FGCNeyh2SVtA1VsLsKouynoauTF4pWbbnTJcr9vLXvJskLo9Jrw5pXkFMXzFCUgFnn5cd75fsn27&#10;AZSB7Cx/3TB+2nC8XrY8qxteLtm+3g6B2D5dcD5ddDyetz2ZM98ta24VFADKn/aj3275ftoNfrvh&#10;/rBsg+wP0f5eQX4rK305a/lm0w8i/GrBCvB933C8mbf+rZnUohPy/vWM7EZWfgfpTmoGngI9QUif&#10;z9rAT1/Ow6vsSEOrI8mFQzWvFbyu275ZC4LPgsa+W0TGCmh2GfiEdC4IAUzfNrwA1vsl/fNZpHvC&#10;87rj8qjs6jgCVihwUtDVvbgIMPpg0vSm7nu7GHw67byRVUFdyyhBaW9N6C+PK++VLdcKus2YaC8l&#10;vzZhuDFpak6aciNreFR1Xh9Xw/77ccHFEelWRAihvqDBLLjZoLGXxjU1M3HOSYWwv5tWXM7r99PK&#10;PTj5jSiAqpth4ZKPtxQQVu2sKTu7aOcFRCgbq0eCO0fo/oKOOU/oPWWTU+C8yxo+z8d3crHtnOFW&#10;4XC7htRvpg8rcN1yQg+t9yuDgOgySACpca8xG3cjijo1ujo7CcF/ZhJBKravnYFHAVIldLyaRTIK&#10;GABTl5Lv0Ymh7EqOR8XTMIdHLPIxhyqk54VNPD0fZRKgpfjzVmafmz8UlBMEgyfF6LNc1Dli58nB&#10;C8dETMLm0szPn97+8PLJg60lDaHPwRycdkmi4sExNTYtRaVEAwUI4z5x3sq10DocrB7quc/UQ8ei&#10;ooFxDSEhHXLQWhpx9e35eFiJs/H6FKQWNbXLIcIaad0ZG3/czHawzrsYv5tzXXjfoL2rDxfkn317&#10;Ub83bSkmrLsLlRtbq//9x++3iqOAVOAd8LRhZ0PWTnDbc9KBBeCgj71gI236WKsu2paPCyQFpC5a&#10;yLA8ivzc3aBw1c1FRk118xrIUCbIMP5lOI6XD6q75uMCTxcddDDWI6ryGk5W0zSndSSg6pwJaQyb&#10;l6DgrQGpUEi7Ag8XaiMghJ2bF0xLasx/XjGA14Lnwpbmddi0uB94ClQFtn52dca+U9DuTxouTZkP&#10;y7bDsmM/b7g0aQZprYc42xkl1OqIBGp7XHMwYQSw7mT0O2O6RlhcsjPmQlIw/LJftDpuHDchYyAV&#10;LMS5sHA5pV0ateS8qiZSQ37H7NzU5WsHj5/d39vdkPCZHCoeGAq45DCw+OEuoCqThAIyAlKPetlT&#10;9TK+SsxVCNkSPlvAplPww1998fv+9hZ0d9twTzsUabAX3XkBj+qgEPoBo2CmQhYJoMyl4VjkYR4V&#10;I2TghXSsiIGBFA9Z3qPnWxUMj4br1wv8ej4UpP6kSx5xiDwGlt/MDVr5Li3LrmI6NRzYUycgy8Cg&#10;8f1gzVIexWlSRH2Wawdr//zT+3//y3c/vHsipA6JKIMSSj8y7RXm/ERIU4prN0rOYoAX0Q2N2Iiz&#10;aXncjEtY8GZ+WzEsmktr8z7hVERu5HTqWe0GbmdQgy94heMOZjksjuuxtSB/RDnwdi3xcT1ZMWDH&#10;lX1LcUE9xl8cVxwueksRfkDVn1D1zYc5ZRdx0gb706t+8t6EbCcn2c4IDydltyuax3OGh9PaR1X1&#10;xzXX97v+73YD79cdLxumlw3D21XLpy3nuzXr8wXDk1ndo5rmbkn9fMH2YNr4/X7iw0bw7arvzZIH&#10;uZzacL5ctP4ASN0C/Jk/rDrvT6kelNW3CwpwTFBU5NrCku3jmueHreAPW+Fv1wPAR8DouyXvo4oR&#10;6kHFcKeo+QQuPGcDM0VarYI+LzreLbtBb1/MGKFezZmhANav6xYg8o/bkZ92EOH9biP4YQnpGgAU&#10;/rASeLfkezXvunc0OjWA9f2yH7a8XHA9m7M/rFjeLgWezriezbpvFwyQ/R9MGp6ULc0GA89nkSYE&#10;8JKDEQG4J7D12azzyazjalZ9Pa9FrgZUkBtTN4uW/YT0btFyK6cDql4dk4P53i4aD0aRvljA0EtZ&#10;5FrqlA6DMHRUeZjRQF3L6g5HVTsx8W5cuh0VrwQEq2FJI4hMr1KwcnyCASO5VU1q0/KGOcRO+O7p&#10;+Xgog4AQNPEDRp5VQrKJSXGDQEvus7JxegaaM9TKQLW69WK/VT3iM+Virsp4cK6UbFQzq/XCbGl0&#10;NOpCd5+HczyXgBJRsUoGAZBqFDMgvdlUHJdO4DdKgkZJyCBKOVTlpHMu518ohcbD6kJMn3IKgwqS&#10;i49OaOijBp4Ydc7Exga1IspAu1LA3GjMfv3q6TfPHx7A++lFEN5HVMQHS4mal1V1MGp2VoTbNarA&#10;3qwEwV4zOqqN1p4x0MNitJfbJ+7/ktf1O48APWbi6KidxLbfyigdInyHgtyjo/TuFAKXJwOzLlpB&#10;c/Yg0fe+TnxR6anbP/t4Ub6YkU6NWPcWy7d2Vv+ff/1LLeaacQuBXMDTigYZzB8KaQ1qoQFVV9xM&#10;CPgA020/b9XJAJKCn86bSCsOxpKNseHhLViZQMZZE6OkQcbiK+qpkzpK3ckFGs5bKWteRGObrFy0&#10;MZadbHiXnZBs3sasWxnwqqqOAkt43ykVpqhA2hUgja7cXOTWlosNJAWwwmeDApgCVUFXJ5VoZMVI&#10;3AiJFpzMcUnftIkEn/mz24teqMW4cCEmmPZzxwy4lYQUkNqICaDWUpJGjL8Q4ZVdlJwRtzth2Mzq&#10;NzK6ipedMxJqXs5CVDYfUzSSys2scSUl3xiVV1z0pGrYwuxwiIbHvFr4ihjkPI/TAEg9ONy59/DW&#10;9taqkMOg4zFsCg50lUYaJGC6AYtkTA/4JocyZFBw4cypEXMQpAq4Ui6Ly6D2tLd0tpwjDKNQvZ2D&#10;PR3o/u7h3i4qDgUkZdGGAak8FlHEJgNM+QwCgJVFRPFpWLBIKZsIZFTziXY112cQx2zygEHo1XLD&#10;ZjFYqtfABZ4GLLwmUuGhU8N063iAVL2QIqaimZheiPZAZ72S63foruwv/9P3r/7HX7/54fVtEanH&#10;KMCZhVh6/3EO+tRS0bc7H1uZtDYmdGkn0co/X43x0xbCVJCbNBFyPm4lJt8oexay5pkRbURPsov6&#10;jcz2uJ7sFg9OuLnVkDBjwk2YsPdr9ksZ+WFeiUykOKGc8JJjhqHaiHR7yu6T9TlYX5Vd5IJleNZP&#10;uzSherMdfrMReLnmvlPT3Z/RPahp75VVN/OSq2keMOvDMiih69td39eb7k8bLlj+sBeA+nE/+GHD&#10;+aCqgpgPSL1V1r5dD75eDX7aSbxd8T+aNn1YC/x8Mflh1f1y3vSmYX+7BCh0vpy3IN2iVjzfboXA&#10;ZIGM8FSz/en7hgs4CDwFwXxZd4Cfvph3NKef+nozDGQES31Y0T2fszyqapFrEQhD/3Yd9o/7sT8d&#10;xGH904obeAoFbP1+MwQy+8Nu9JuNcLOtFUR+WN6d1B7dgovcLxuAqqCo32zGIe+DqD6f80DdLxmf&#10;zThezXsAqbAC9WLOAZ4LW57PueDh0xnHg5IFfPbhlPVeyXxvygaUfFJzP5523cnpHhbNyDhYoLcT&#10;moMxebNN1U5Ktj0ivTKuPRxV7yWkQNKDEfmltBKWgNT9pHwrjtz9XwgIpl2cqotXsrGbfVJDcpJD&#10;Tg+YxS4V2ygkwbfOJCKZZWSjhKjhooWEDgWxe9wqC8iYKnI/IFVKRTWRmg5Y8nE3ILU+mVhERHVi&#10;sZJNBKxDXeco6G4Wtl9IGlbQ8QY+HZBqU3D/E6khkzRpV4aN4qgFaRcY9yjiHlkmoku5JXJimxJ3&#10;QYM9L+z5ktX+uZNPWhgLWyUcs0K0tlB7/+zhT+9fbk9PJgySKZ86b+cvjCiXRhSgTVM21pgSl1ET&#10;12P6lyu5nVG7lztgILaFlSQF/gLq+GekC79WEdslQ2dHDHwRpgPf9qWY1ENoP2bmYGpB/YSBVXfR&#10;lnxd18e7P84THk607iV+//WhfCbBW8j7n13burqx8O8/fJzw6iv2o2upJgrSp95EmtLhFh1syPJT&#10;anTzKurGUcMpQOpeSAhLyPtNpB5RkjttINdt7JwSG+H0BNhdFRt7DozVRFm0UOpG4pKTsWgBBSYD&#10;T2cMJMj7FR1xwc4CsUV4amEu2DhVPWnewlgwUyH7b/qFwFN4+W5UhkwlYGdsBkVNw4V1QGqTrQXF&#10;UM1MrtvpyKd1seYdjM8OqualMWnBSVpICMEuawHe5ZJ9OS45KOibdRGZKMUAKwthwdqYpgon5JwB&#10;MAH/3bMhwVJSvj6uXU7LawEOcHljVDYb4kw42UW/NGoSxhxqjYACfDTpZdO1ye299es3r6yvLYF1&#10;skh4EZsq4lHpZBSdOkTEdlNwPSIOTsrHO0wiu1FsN0qBxSoxGxFVDrPl1PG2c6f7u9oG+zoxQ31D&#10;A52Dg50iPg14ymcTFEK6WsKSC2giNlHMIgIBOaQhFmGQQ0LxqcNAVSWfrBXT7Wq+W80L6AQBgwCQ&#10;6jfxgxah18h26ZkOLd1tYHmMXIeW6dJybUqmSUKX0IYYmC4KuoNFGhSxsDaD5PLe4h+/e/a//+s3&#10;P7+5rmX3ph38sJ4SM9HltPO5sGQswB3xkkOWwYyXlDShllKS9THF/qSp7GW7BT1S3HFk4pNx/WxK&#10;A3itpzTXG3F4edwGuZ5zaT6QNmGrfvr1qnEuQJ4LUXaLiuW8bKOsn0lL/IqBalCyNmaAE1vFSd4d&#10;l9+qGN8s+54vOF41bO/XnN9s+14smEAnbxdkd/LSBwXV21nrz5vhr1ecf9wLf7vmhpWftgP/fJj4&#10;eS/0x4MIcql0w/12zQVie2faeL/ueL2VfLs98vVu8lXDA2D9uBl6v+p9sWABDoJafr8TgdgOuPx6&#10;IwAPAaavl+zfbP6tpdT9SQ1k9mcz1u+2ol9vRl7MO98AXlcDT47m979VUCGu2nB+c9Sc4NO6+9sN&#10;z0+7we82vV+vub5Zd3+/5QPb/W7D/+06uGoICta/3vDBeyEXBFaCDyZ1zbZWsPL1OjA68HoB6f7/&#10;pIbM+te8B/V6Kfh2KfRuOfhmEelK8KhiAgrfR2a7+v/PxfJ4CuHsi5rjcdX6tGJ/UnWAq95CRrA2&#10;AV6vjyrvF5CBXO8WDdfzajixXZ3UHGTA/S1XgbNHo7FcHJFfHddcGVMfJGW7iKJKgKprYcG8h70S&#10;lU6aqUUrc9otSGvIAcGQT4TVMNECXA+9/wJz8AIH00YbOi9m9Ino3SGbwCzBu6QUGb5TSeoTDbcz&#10;B86rmVjI70GLeixgnUx4Z7KRxeJIo5TarE8uTedDDt1Q51l8fxsV1cXDo5A7VFyqVcx0KTgeDT9g&#10;EPu1wphJHtEJk2ZZ1CTxqNkONSvilAbMAgm5M6CkG6hdFbdoNaGdtPGdHHRAxXHIuTGPeW+98e75&#10;w29fPcsHvRoqHkS16FE6+QNxLWnCJUzpmaNaRlJCdFN7FnzqeZ9mVMP0iQkqKjIEjJLRp2MOkNv+&#10;oCJ0OrnECadJQ8bR+84OfvVrLX2I2vL7vIG1Py7Nq3/1eLrv6wb2RurEvdKFn66qr9ftq4XAvf3F&#10;B4cbf/30CoQ9b0DuywMfpw3EBTd73gViSFt18yHRNxx0wOKCiQhU3QlywViBsMDTbT/S8nTTL16w&#10;smvIFIGcko7qIl2w4M8UDLRZBw/guOPjr0N4t1BWbKC6XBBVRFedCECnNPij+VCRgVA3Q/IVrwBQ&#10;u+oEcAt2AiKwVIDvul8AJF3z8ZszBoKoApSBtjshyVH8R1oRNK/VLthpcxbyZ3tF/e6k7qBoLDrJ&#10;JTvlKPVbb896r1asN2oOgOmVsmU3pwFjRYY8KFl2pqxZN80v7x4xDM9G+DNBbj2KDB2PNFYtGRbi&#10;3NkItzGqG3eLRr3aqFMroGGYhEGtSghI3dxZvXL94trqoojL5NHIcgFLwqUCE7lMLJXYL2TjNRK6&#10;Sc206jhem8xplDgNcqtOBq7KIA6f/vx3p4/9AZA6jOqGwmN6ORwSj0PAD3dppGyrTmJQ8mHFohWr&#10;RUzkvj9lGErEwEH2B6QqeBQ5l2yWs91agU/HBw8NWsReA9+j59g1DKeO4TGyAakuPdusoJhlVJOU&#10;apExZQwsC9dDQ3fQMD10fI9ezjrcmfv508P/z79++vn1oUeBDWkh15PjZhJIaDkuy4f5SRfRq+ud&#10;CNJKQfrupP5WHekfAf9vVT8/qsHKiKcs/K5iSBzTE/an3B9vzNbHjbVRfcCAr2c0GS8VQJx3YKdD&#10;1LW8dCknni/Idur27ZptzE5NaPHXpn2bafn6iKTiIF0vGp4uuJ8vuR7Pmp4tmAGOHze8IICQyt8t&#10;2h+XdT9uRj82vD8iVHV/XAKehn7cCv5xL/rLbqiJM+DvlYzgVll9rahajXOvTZkvTxpulozXcqqH&#10;oJkLLjDN96v+r9dDn9aCr+Hh0ajSrxbsUH+8NPLDfgQ0FjQTqApq+bCku5VXXhuXAky/24m/bng+&#10;bYQ/riOzUgNYwW2hftgNg9u+XbKBPgNVf9j2/+liFD4JFChqk6Q/70YAr8BWgDhixJtREEwgKXKf&#10;6mj5sGxsXg1AlsvBl/Me5MZUzXFlTAkG+rwOdoxMIvBqHj4w4qfNkQPhtS9n7Lez6idly+s597Oq&#10;DfD6qGx7POMEqj6edtya0N/IaA7i4lt5ze2C7mZBfSWvuFZQXStoLufU8N9yI2+4Mq65Dnk/rWxS&#10;9VJzKsAocmV2KymtuRiNkKjuF2aM1KSa6GD1RNUUgKYQ1yXGdtkEJAMXZxLiZfQe0sAJHr5FSGrX&#10;sAaUtH4JviNllXtkDCOf7NFJm0gtJn31ifjSVBpqe6HUqOY8JsVA22l01zlCbytruE9IRmvYRHiJ&#10;VUz3KnkRozioE8SNkpRZHoXwrhN7tUi/FaeWK2MOMVHnQxqenYuJyDBLCXXNJ11KWaM6TtwqjzoM&#10;O8vzbx49+OOnd6NuO7nrgpqKipuEKZu4EjOqad0KUntMSS9ahAEmSjd4Vtl/Rok+z+//SjB8Xssa&#10;4mFb+ZhWAwsDZwXeQIudx0xb9fzhLmLnyb6T/8DsPFZyCG9MaRveL59Od/7TLvNq4vjLud4/3tBd&#10;LJs2KvGHl9cfXNn89PC6U0TIG0h5xQByh91My6qGZ8EHHWxQwo2AEGwRAIpQ1Uza8DJXPSyonYBg&#10;08s9iMi2feKKEgeiigw9ZWfn1cQwrzclHlpw83eD4l2/oK4nzOrxwMp5E6Vupq4gQ0wJgdc52dC4&#10;eGDWQofaiSoup/XLdiZyZfaIqvBaQCdo8rIbuf4AZjpvQ6YIhAK2Amo3IZrYaWt+TvNCLZwPZkzE&#10;zy5NmYGnqyOSGT9z1sdcTYgvFUzXytab0w6k235OsxjlL8eEa0lJ2UGGJaATgeaIaDEpzFjwMyHB&#10;+igyIvqklbQ2Kp+P8WpR7saUozZmHQsaTQo+qCKLiAakzi+Wd3ZXnzy9u7u1LOEzgadiDkXGpyMT&#10;53EIMt7fLNKi5jj0AquGG3CoQ06DTS83a2QXvjpx6svfA1IvfHUMj+6j4Icg6aslHJte6jDJ3GaF&#10;z6aG8liUsG5U8CVsErgqLEUMPBTAVMmnagV0QKpDw3PpIOaL3Xo+lF3NdmqgmC4dA9FVHQNCmUlO&#10;he+iXkwX07BI8Ed3U4d72MRBOMjB2szP7+//X//66c/vrvlU+LSVNunjjNlI5QAkd27ORVvM6ram&#10;nTt155XlwGxafq3hXx6XzyUEiynFVEA4ZmNZ+D02fpeT11V2cG/VwuWg6M7mqFncXRlVlJKiSlK8&#10;NKFZyWsS1uGYHVNIcOIe/GScNz0i2sjrIAfMh5hrI8KSgzgXZE95KBentBeLyoNJxe1Z8+v1wJt1&#10;PwT5RzVkHunvd+Pfbscger9Z8kBBWgep/GknDDz9ccf/adXx/Zb3SU17syC9NCa4VzM+mXd82IpB&#10;/Ie6nFPer1n3kvz7FSNyyRJpi+p+fNQi9S1AfNrwdgl01ffLxTig8Je96IOi8mpacGVUfJBAOu8f&#10;jZrqe4Z0NnW+W/I+nTEBeT+uwDv6Pi67Xs2ZYQmvagIUUj8w9OOy59v1AGjszweJH/diP+3HIfID&#10;zd82/OCPEOefzCCp/9G06dNGCPnnbCMjDb5e8EI9mEJGpz7qHWAFgIKZPq6a3y/7QUsBrCCtsB3W&#10;j8YeRLoYAGFhCZ8TDnsto7x1pKWwvDOph4dQN4+oeruovzuF9H+9UzJdyaiApM28D66KXGlNSWHj&#10;5XHlXkIKtZOUbUalIKorMUXZzU9oCVZ2l1c67FMQ7UIM5GK3kODi42ycYZcELyW00vqOMYdOEbv/&#10;QB84pWUPBnXchEliElCcalHQrsvHvIWkt5YJr01n1mayu40yBH+7VjLYcQ7Vfm64+zyIqoA0JCEP&#10;qVhYi4jiUbJBOUNqbkwvTBjFgNeQQeZQCa1qITgNFdU51HpCgOsLawVmVl81pDwo+zfyrrxLElRz&#10;8yHX3mL9xa2b//Ld19mAY/DcH/CdJySU/qBZVk77tRz08NlfMVo/1wy3jCoYLmq/FtOqwbdze04K&#10;Bs7IsR1mJkaIbhOhO4gdJ/Dtx5VMtJaLC+ql7KH2/lO/4g6eCkuxWyPcW+Nd72Z6/7rL3w988WkF&#10;++MVzXJGtVRO3rmy8eTOpRc3djS07qyenNcMl820pGQoIUeNKFExUUfVRnpSC0JCnzGRAVuLduqG&#10;n7sZ4q94WZsBHmT/bTdnxUy/GJAsGClzJlrDxV0LSWpWepTZUTNStgGLTkZNT4TIjwzD6mBDAbLr&#10;NiYypp+WMC7qr2gIgGxg6KsZPyjtYUy67eWB/+6FRLAEsIIIN6z0qhaPXDEwketW2rKXu+Bhrob4&#10;qz72egAK+UjLLgZ8vM+qHhrwdDej3hlXrUSR3s0HWe2z5cilggGECJ5aTojWR6Q1D309IWmOo7qX&#10;11yumpCmAgnRpSnrxph+ZUQ9GxLA+uqYfHPSsJgzZQLyhEurYJNZeGQUSJmYNTdX3L+49uTJrcOD&#10;dZ1KaFFLpByqUSWAMii4FpXAoRF49RK/WerU8gM2VcilB6QGXSY+i3LmxBfHv/jtmVNfnj35OREz&#10;QMH2q8Rsl1EBAHWbZUGnJuLRx3zGmM8MVNXLOUohTc6nNGeOQmAqZgKv9SImINWooNu0HKdBCNR2&#10;6QQegyBgFiE3+vVMpxaYTjXLiVYF3SChqXgkQCp1uJsw0EZEdZKHu6Rc0t7K9A9v7vzvf37/y6vD&#10;ESsrYSQFlYNTHtZCQryUlI6bCCkDMuwpkHG1YlouWfbrnvVJ7UpOeXXGtTymNjFbZ+PKWlQ2osVC&#10;zDksODNm8nxapWaeGQuwC0nxeJBTSkhKMYFN3qHhnwk7hqtZcTZKLcWZ22X1Wka4nOaupQU7E5qN&#10;rKoaYEy6CcujguUUf2NMdKNi/LQXe7PufTyn+2438HLBDo75fi34ctn7fMHxsGZ63XBC7v4IPrvu&#10;BEP8ZtP7et4EWPznG2PvVjzf7ES/3o58u5+8VtR+3I5/vZt8VnfdmNAAX25OqC6nxftx7p1JJfD0&#10;2azx3bLz07oXGA2yCQWIfF23fFpH2pwCzoBWwLKXdQeI7aOq/uWsCQD6y34Y3hT0E3aGJfAUtBRW&#10;mpH/uw3kNtd320j9sBOHer/sAy6/XgzcyGnBQO9N6e+WdN9uR+EkAf8uUGBgPcC0OUcAmCxwEwoC&#10;PigqfAZYB4Y+n7UDRgHuzSsAIK3AZfBc2A77wAqQ9EZO3UTqYVp61H7AjgzXUtABYZv9CJpDX4OT&#10;Xstob04Yr00YDrOqS0Degv7SqBzUFTi7l5CtR4R7ae1yVD4fkUeUGAunyykZdIuHQiqCSzDk5iOD&#10;p/hFBDWhXU/r0bP6gapKZo9eMKRmDShoPTJCj5w66NXLQg59JuwCpM7mopuz+dVaBoL//NS4WSno&#10;bzsDhe68QBho5+D6BaRBBWPYyCe65AyfghVUsSJabhh+Plq+Tyu2q4QGKZ9HxQ22nKIOdDJRXToO&#10;QcdGGzh9TuFgwkDLuiUjdsWY13ZxeenlvTvfPH94uDoTd6najv8duuMYcbAd6XRgl4NHB+WMpbhr&#10;0ioL8AkWSr944KwUfUHQ/5Ww76yRjFJgujSkfgmue/Dsb6SMfh6xizXUrWbi5ZR+EeZMUDY8Kj//&#10;IN/zcabnX/YEG87fvF3AfNpV1sfU8+XUlYurLx9ff3BxxcjoCwj7gryOgokWkwxlTbQJOz2m6CmY&#10;cbMezpSJOudizzkYWyHhsoe5BDjzc7ZDgi0f92JQtOvmrpgoiwYickMJ/DGIzOKXlw1mhL0VLWbD&#10;zwOvnNJglz38zZAUGYjPQC4okZv1zd76C2bqooW27mRdDEsOAoJtH3fn6CbYmou17mY3b3/BsmFn&#10;gqsCUosaTNVMLuiH6x76Zliw4mcu+xir4KM+dsNF/2xvUndvwXutbHm8FHzcCEBdyuv3xtUgqgDZ&#10;pahgJS5aDPMuTuivFs3XKzZA7c0Zx8VJ7VEhXaq2x3U7OfNSQjkXkcwmJNMxSTEicypJIZMYTqRM&#10;TB+XgpWKmEd9/PcePbpx7fK206qxasR2ndRpUpiOBjSB02nQioxn6jNJAGcugwSQmgo5PVZtf1fL&#10;yS9+89Xxz09+8TtgK6q3XcAkmjWSgF2HYNehSQaMUAm/Ie41OvVijYRuULB1EoZeymwuLQqOWc40&#10;yVhWJdumYpkVNKuSCX7qMwo9er7PKPCb+CEzz6ujO1Vkk4xgkdM0fLyMMSykDjEIvfihVuJwJyzF&#10;XPzeevXrVzf/j7+8+/OH6xD8iwFhNSyBv33Fxyl7WLUAL2ckbE/o50aEjQnNft03N67OuimbBe3V&#10;mu1a1TYb4lkZZ8vwv59WpBTo3YzlatVbH1FEzfhCXFRICidi/BE3pRDjzmZl1YygkGJszOt2l4wr&#10;Ven2tPTWmuXl5fheRb1b1Dxej1yrmi8WVFN29GqCXXNiM+rOsqX/Sk74bs3+uoHcTH9dtz2etYB+&#10;Ipdcl9y3S6pnddP7NfejmgYy+DfbAZDNv1wb/+XSyIeNINLBfyMIO9+pGO5WjS+WPJD9v92J/3wx&#10;/XE99N1W7GkNuT0FeRyR03Xv9zuhf7o8AqCEArZCvWk4kRFRK0bQVQDip7Xg99uxF3UroBO4iVzA&#10;3fQ2r5Z+WHKCt0KBNYOc/rgdebeINHr9etX3aQXEE5lnBQpcEum5f9TmtNkzFWD6ZMby9WYY6Xy1&#10;7P+4GoYCAwWJBpLezCmBnlDgqk1uwhHgYRO1yLXXo3tcAFMgLBQQ9vaEFlz1UcUCaAaGIk0CasiM&#10;W8DWZp+CpzMOpCFBGbmX9ahqvzdlu1UwXZ/UX86pr4BbHE1ydS2ru5hCxgTYTqpWIvI5vzhvZUZU&#10;+FErc8RA90mGk3pGTEUtOGRRBc3GRjn4w04plof5yq2mGARDZiEWkCrBdYFv+gzyiMsISC2lA3P5&#10;2FY9tzI9vjaTr5fG9FLOQOsZqKao0lCdXHyfnI7Wc/EOKc0rZwaUzJAa0VWXgmORsQ1ilpxD6zx7&#10;HNvVQuhuEZPQRgHNwCMYBTgTF8UeOEnu/lLHw0cdpq3FhffPn764f2u9PpmP2ysZX8yr0ctZKhFd&#10;JSSNuLQRnbDsM4/qJbSzn1PO/Z7fd1qBbZOizjsYQ7yO4/zOEyZqv5E+wB44Q+g8LiT2YS6ckpGG&#10;lTSUidO/ljEtBjAPCx3f1Lt/XqWv23/7po59tiScHzMulLM3DzfBUu/vNPIOuZ3R5mK2hMSDcTmu&#10;5BKkjeSShz5mwpbc7DEjMWelriYVV3L6/aRsKyIEpIIVbnjYV6LSHQ8HULiG3LYSrft5kMehGk5G&#10;RYctqYbAUudt1DS/o6zFrXp583YWUHXagEjrKjIAK2/dzd0PS5uNsRbNJDgO1LYfEVV47YqLg1iq&#10;nbnu5S87kQsRdTt9wc3OaVAFPXrRz1oKMJcDnLqd0nAzVnzsz+42fDfrrpdbiRfrsUeL/lcb8eWI&#10;AFz1RtW+NaoAqiJjp1Zst2rOG2Xb5YLxsGSCApgCUg+PZqheT6kAqWtjhriOEFShY0aSnNYWNLIc&#10;MoaQMMDC9vNpeJWct7o6e/P2xfv3r165tBn0WmxaiUMvc1tUUE6jDDkfOjQ2BVdEQ/HJ/RzSQNRr&#10;SPhtUh4FeApyevbklyc+/y0sW86cFLIoNr3ca9HGvJaEzzQasUKlQua4T+8yikxqtt3AM6vYJiXL&#10;qGAa5AzgKRRkeZuKAyQFpAJYnVqu3yRy65CeVAELL2zhB4wst4ZqEGIsUpKah4UII6QOssi9WHQr&#10;ZqgFPXieSx/aXi2/eXLp3//06o/vr456BHk3vxqWlv3CakhYC4pnAsLdjPb+vG9+RJi2YR/sZ1ZL&#10;lqC6b8JNhlPXYck4G2BBLLg4ZVxDmkYwq27OpZKzkVbm4Q9TMlbH5JMJYSbIijvwfkP/pRXXzqK5&#10;XhTWi/xCEr8+Larn6LuLhr1508K4BN4C4sLtmuXBnPVKXnF1Qn19Ur2V5FwtSO5XlD/sBd43HE+r&#10;hrtl3YwDe2lMdCUrvV3SAFXvV3VQLxbtUN/shL8GVdyNPZu3v2y47kxpZ5yYzQR7wUu6llNcTIuu&#10;ZGRPZ233pnTNtqK3JuRPakaI/N9uBX7ciyBUvRQDVgJh36+4gLZfbwR+3E08LBtAV3/eH4EIDxvf&#10;Lti+WfM2OwVAzP/L4cg/X07BFnh4ZKlhUNTmvf6fwJRXfd9tRaHgHUF1AWfA06vjqiOeBj6uB6Eg&#10;+39cDQJSn0wjo1bDOuAS9BNWwEmPrlGYgacAU1gHqjavAIC0wnrzUgBsB7YCUptjXwFP4VAA0Hsl&#10;49FkVshdL1h/VLU+hB1mXE9qTlgCWIGnIKp3SiaAafMaKyAVajcuXQ5wlwLCjaQSzpQJJSYoG0oZ&#10;qGE53iNAjZu5o0b2mIlrZvR7JQQLb8gmGAKqWsVYI3+IMXCK0n2C3ndGxUC7ddKo25iLuaqZ0Gw+&#10;vFYbW6qMrs9OzE6mlXzaQOs5KEDqUMd58kAHIFXJxABSbWKKR8bwKxBX9ciYNglDJ6CruFRcb3v3&#10;2ROk/k7KYLeKibRjNQmZRiHFyMNbxMSwUZx0G6Ie+97ayocXz3759n3UrecSuwXkHo0Qr+ATiIOt&#10;/a3HJbRhi4BqYhGiCgGz/ZRooEWCahH0ndXgO1XoVmHXSXHPSWnfaQdz0M4ZdoppFgG9/8Tn+JYz&#10;jP5zemZPPSFdDA4+q3S+rZ77NDu85zv2ag7/bEVZjunWZqtXdzd+fPPk+sJ02aufcgrG9CQXpyeu&#10;IY6a6PMJ9UpWOz8qy/nYhZAwF+AspBWAo5Ugd8FJg6CNjOwXFOwG+EDAg7Bo1UHf8vH2Y1IokNnt&#10;sGgjwJ81EYGqSCMqWD/qDbV1JKqQ9xfsrLqVMYcMhEoES4XXAkOPDoI0Ktjwc+FVSAMsD69ZSDOA&#10;oKjZmapmp826aPN+9ryXMesi1100qDkntWLGf3a5ikw8dafurnloFQfp7qzrYl57kNM0x0u9XDy6&#10;rlqxH04YHsx6EKqWrEfd/LUHE+qLefWlgn43a5gNSjJID3fWbMoQt3HGvdKYVSij9kvIQyIqVkAn&#10;6NSi5eUaWOq9e1cAqZGAXSthg2bGAharXgxp3WdRGaVMvZCGDHoionjN8lTYFnToO859efrY7059&#10;+dvTx/5w/vRxcFVEVLvatTKBz2qI+6zwJUj5jWNRG1TcpwUIu4wCu55jUbNMSgbEfCiTjAEFSAVL&#10;NUqpQFXI+w4Nx3uU+qNWacDI8RvYYKkeDdUiwbpVNIMQp+Vg5Cw0m9JDwrShB89CMcm9W6vFFw/2&#10;/u2Pz//r9w8Ol8feXK8/2ZvYKjmjGiz8hLyCHggpjxYCrw9Gl7OKzbL96weLVxcDNt75+Tj/asUy&#10;42eupSQzIcaUh7Q2Ii9YyNvjmpWUvD4iiZgwqxWLlH5CSjvu0wx41b3zOXllhFdOszfrutEQZrki&#10;WSxLZqeksQDBrevTsU+nTdjlhPDFWvhWxXi9aLgzbb4/a3m16v6w7X+z6mzeFwJLvZaXX8yI16KM&#10;O1X91YLi6aLjxbL7wawZ6lnD+XYj8KcbWdgCirodZ9ed2NUg+eak6rsd5Drs64YbbPHjauDr9RBI&#10;KNRP+/HvtoMv5y1guH++kvp2y/fzQeTVgvXjGtJTC576+SDx7VboT4epd8tuWEEergceFNXAyn+/&#10;lWs2nAIthfp5NwYwbTZHbbZsbTb4/7js+3YdoBkA2bwzaYT0vRMVPD+arurH/eT3u/F3K8i9qSZV&#10;EZOdtb9b8j2umqDg4X/menBSWAJPYQV42gQrPNXEKyAVjg88hXo+64Ql4PVOAdFb2BOOA69CGl3V&#10;7KCuj6dtSOsr+C3kDSCq13KaGxM65FZeQXd1QrudFO2OyKEWffwZN3s+IEnI0HkLo2DnjurpFa80&#10;Y+EBUlMGdlRD88sI4G4Fv8LA6g1q6B45ycLHKKh9InyXQ8F26UT/idS5ichKNb1cRpA6nU+KmQTg&#10;6WDbeQj+w10tlMFOSIFqNg6QahGSnGKqR0qHZbN/qopDpqN7Lhz7HeyMaj3Dwg5qOVSgqlXMNwlZ&#10;Ri5FzyVDNjeJOelA4OL6xg/v3v/pm08Jt0lOR5F7TuE7jg2c/f253/9dy7F/YKA72YMdnL4WB5s8&#10;+Pl/AapSW4/xe89p8N3C7lMGfJd26AKUEnVGPdxmZRA0ZBzqxLH+L3/ff/I3hJZfuXjn6v7OJ1Mt&#10;3y12XIt8+SDb+3GVeaXMnx5xLlWmr25v/tdvPqyNJcoOzXLCnDExCi5+yshIaqljVno9payOyoIO&#10;osOMddsISTdtJohQrGYmzJgJdQtpyUZdd7MAgs2RqNZczL2Q8CAi3o9JtoJ8wCKS373s5aPuquCb&#10;RdUwYHQnIp/S4Cfk6CUHZ8GKNABYtDHmDCSgarOpFsJWD7vhoIPqAoWXkJkc6VDrfsHK0dyOiz5u&#10;3c2aMGCKRsysgzJnI8NHqpmJSx7WZ7fm3WCpYJ1b44rDgv5GxXpr2t5E6tPlEMgpUlXH/TnvzSnr&#10;fkZzsWDazqjgl7yHjOQvmw9zIfiX3NywEjfu4lcT+oiJ5VRQ/DqOmjnMx/XJWSQhg2jUScFSb9w6&#10;ePLk1o2ruz6XERQVHNNjU4U8BrBUMRPvMUg8OqTXadipzcRc6YgTN9h+9jjA9HdQQNJzp46d+vL3&#10;sDx3/AvcQK9Dp4l6rMhEAD5DOmwBSw271D6rBJBq0TDNaoZBQUV4qmSAqAJSj7I/Qy+mWhQMl04A&#10;ourW8YCqIZPIp+d4dUxQVL+eAVSF84FFjNdy0BoOhkfto+HbMQNnsagzXFrfzmrx1aO9f//Tix/e&#10;XFmZ8j+9VP3xycafXm4fzkemQuLVcdONad+1Ked8XACUvLEaX8jo10vWmaRkMSW7PO34//H0F8yN&#10;7Ou+Jrh67j337LMXF1cZysxsi5mZmZnBMsjMKLIly8xU4GJmrlpVtXjvtQ/cA3O7Yzo6ZqJnJprm&#10;C8yb1vREvJGRSqXSKpX05PPL/EOynT9swUW1DaN2bLqd16NshjPWWp98OsgcDzD3077pHolL0Qgs&#10;jkflsx3CpXHNUIASsbf2+XGzA+ylhCrgRbU1/Xct1V+w0SdCmpZ0FzKa7c24LeNnpdyUSXPbrVn9&#10;/ZTp5oxms5t3OCQD/XyUsgJYgaR3YqbdPtHtuOnpogfc9sG8/cWy98mC8+G8DWHrnO1wQLjXy7vU&#10;L3wIEX7e9nbZ+3mrHcI7kPFpygIG+hw2LnnAT6GAoeCqxzfxkdQPVAXI3p1SQfYH7IKfwqtgCYWI&#10;Z8YJAAUhBXo+nNYcAbKPB1GFJUR+CPu5YVYAqVDvF2FP74t5J4AP4jYgFSL5vRkj8B0iPygqxH+I&#10;+UA98E0gI+AV2ApqfHw3zAbb4SG8Fiw1t0+OqsBKgClshIewGyzhtcBQ8FxA56VeaU5Xb4yoYDuQ&#10;F1Zy/QXAW4+vq8qOV9RHQzqw1EsDSoj/qxHeWgcfainIXW0XJiFy+gUzNmZUjh7UkSed3A4xdtzG&#10;79MxfRKsS4h2iNBqarWB1WDlt7qlOJsAbRdi9KwWIa5KzUBpuQSrkgvf/26vfrjDFhsMAFLnRjvT&#10;4z0T0SAD11RblA+VQyqqqojWWiOhtPz/kWri4PRMjIqGBlwKSG3Y2tKm8ostlcXNZYXExmoevlVE&#10;wIgIBC2braSRFFS8gkYSU4hhu3Nvef2nN29/efvaqRbRm0p46EpabUFr0Ynib/9T2am/byk6xW+r&#10;ZtWXtpz+GnX+G3FLJbvmoqCxVI2t12JrbdRmM75Oj65QNRczSk4yS/NZVWWNZ05UfPPnim//vubU&#10;F5LW/zxrz7s9cuHlTP6y+T8/HG18kWau9FJHQ7b4yNRmOg1IHTRrg0KKX4AOyTE9ZqZT2DJi52+O&#10;ubID2tSQ1qJpaqj5zyxanpRZaGZenLTiMy7GjB4zJK4flzbOqFBT6ra4ATejRfpTARMBqZt+ZCjV&#10;OQvpOL/TIL8jIwAYSP38ukk1bkKFBbAiXftFzRMKpFHUjAYHoprQ4dJmZFwrYGvGTgOqJs1Ip1ig&#10;6oQKDUjNuthLHi4E/zFwVQN+RIMeUbcOSuv7RTUI4rWYhIn4xfqwCpB6OGmEFLkzqNoeUK5HZWCj&#10;d5IeZNTUUf1GnwJ4ClTd6JaudIrBW1NBNlQmwp/x0rs0LX0GwqCd2W2kWviNcnK5U07U8zAKRiu9&#10;pVxEaeMR29gktFYlzGZjEPwBqUeXtwwasUUt8phVwFOFiKaAk7OC49YjvVdDNlVP0B4N2Pg07Lnv&#10;//7sd38CRT317ZcXzpw8+e1Xp7/7+vyp7898j7gqsa3ZIBf5rZqwU9vu0gUdSo9VajfwDEq6WkJS&#10;CPFSHkbGxyuERCmXIGXjZRyChIWDpZiFlnOJSgHRIKEBXvUiokFMgNKLsQBWowjr1TFVbLBUBKlM&#10;TCWxqaip8kxD+SkmoWYx1vP4xupfPtx4e39tacqfGXXEe7R7c6H3d9L3dsaSPboONSEZUQw6KF0m&#10;dKpPlR7Ub8y4Os2keFS5OGRcHbOme1VDVmy6kwtnpmkHebdf+XAhcD3lvr/WNdcrn+4Qjof4AWXL&#10;uI8z7mNlB5TdZlRAW58cEI510jYXzKkpldeGYuFO0lq/Cehat2dMR0nHlWnj9SnLRpdwt0/ybNH9&#10;YTt8J2kYt7SMGBuBktfG5G9WvI9SZkDno7T9UcaJtA3IOO+lrC+WfIDdu7OGV0veV1nXtRHZjTEF&#10;wPFJEmnfCgEfbPTetBa23JtWwxLAmrspD2B9GDPk8v6dSQjIUnjJ03nzw4T+1qTifkz7esn5LG0B&#10;tgJYP60GPq8Ff1gO5LpI3R1X3RiSgpMCSXMXUgG1bxdcQFuA6ee18IclP6x8XAm+TLvBDUFU702b&#10;kekCk1bgKfgyVC7dAx/3uvhHg3JgKOjts4T1yf9ZINfwLKAz56Qv5pHRrHOW+jhuyfWR3e8WXOmX&#10;3582w3KrnQvMhWOCuuZMFl4ObAXyAlgBtdeGVIc9EqSTVa/yypB6uwu5Q7UUYkPBStbPXvCxV8Pi&#10;GQt13EjpU+H6VYSoAtsHeV+M9fFRZma9idMEYV+ML5YTy0SYiwpCqbC1QEOu8UjJ1Pp8HrpKw8Hb&#10;VLwcUofaLamhUGoomJ4ApHaPdwfoqHrgKYgqpH6k32B5AamxQkRqklGaNUy0ARSVR9AycUoqSkpB&#10;SWhYGZMoZpAEVDwb1wpFa6nn4TECLB5KSiTIyHgJiSChUXtD4c3s8uuHjz6/fG6VcAMaoQxXT63O&#10;wxWfplblU6rzuS1lUnS1AlPbevrPkubKsJTNrytRYep4tUVabL26rcqAq9ehKsU1+YrGUm5FAb04&#10;H19wtuX8ieYLJ5rOfaEj/N3+UN298YIXUwVrtv/yaKL5ZZY/HyFPdXpjo1PpZOz3j6+XxqIzQZOS&#10;WGbi1ga1pJCWlAoqJqysfj2p30YZbufTcScY6JMyWgEksxEjZsaETDw1rcZOK9uAhuCSfYKabk7F&#10;sKQhqccvO+jICFV26oKDtu7lbPi4gEjEQB10CPK5u0xQk0o0QHZU2gIFuX7BSp8zEtdcbHjtvImE&#10;3NQyESeUyLyByF1+NXZM1jouR8bEAqRO6HCTevyoGj2haptUtY3Jm0dlTePSpilF6xd7U8arScdy&#10;nzThZ2wPqpDGiX3KKxPm3UENYBQAigxJNaiB4L/WKU4HOKtRKTJmh5eeCHInfWyHoNonbQ4oUWZ2&#10;jZJSZuQ22qV4ZD5IQi2ltZKNa2IRWrgUrE4tAqRubmevXNm6dX1frxbZtBIFn8alo9VSpoRDZBOb&#10;/GY58LTDY4p4TXoZN+/Un898+/fnvv8SeAp5//T3SB3D9LtT336Vf/bUue++5tIINo0YRDVgQy6q&#10;Bp0au0GgEpOVIhLAVMzBSDh44ClylZ2FF7OIIgZOzMQL6WgxEytiYJR88vEFVtJxQ1SMVoDVCXFy&#10;RpNFSkKCP61BTG4QEOoYrWWYmgtNZadE1Mal2e4Xd9b/eH/j3YO18U5Vot8wHhY/3B//6fHKo4OJ&#10;nx6vXU1H+6zM5VF9RN/qVTaDpS6PW52Sph4HK9Wr7zLTJnz8tSHVfAdnqVM4YcbPu+m3Yw5w1d1x&#10;w8qQJtOn3Jy0TfiRz3bcRR1zkhId3HE/OdbDTAxwYoOclZhucVo7FRWHDCgdO3/IBQRnpMOMm7Om&#10;p/Pugz7x07Tt1ar7yaJjuYvVKy9fCVEAc1cGxQ+TpivDsv1B8d24GZB6eUx5fVp3MCjd7xNCzH+5&#10;4Hy34gPxfBTXf1j1gnXenlBcGxaDhwIxcwVPAR8hzr9b9sLKzTHYAekKlUMq6OqnreDjlPF5xgrL&#10;P672/rwXyTWHAhUFpL5I2T+thsBJwUZhy9O46VnCDOs5pAJPQWMfzRgh8gN8oUBUgYwPZ633ZyyP&#10;Etab48g8LuCnsPFVBrk9BeB7lfEA+5CGAfDPj1vgJTlcAk/vTyOumhNY4ClUzkzhVbAzPAvHAbHN&#10;DcwK0ARXhacAo0BVcFs4bG55fAFBB656Y0Sz7KXtdcuglgOsBQ9ts1u0HOZs90iyAeZ6hyhhp6Td&#10;bMj+YzritJXVq8AN62iA1D4Vxc1psbIbleRKPbuB25YHPJVgLhoYtVZWU1hF88ooMmKtmFBvEpEB&#10;qT6TpM9vAqTODYfi/b7MZNfCJDL+NLm5GnhamX98e6q0AGmd2ljBx9dDHFTR2wCpBg5RzcSCokrI&#10;aAWTJGeRRHSinEOT0IkCMlZMwQNS+XgCC4UWEXBcHJqPx7Pw2A6vb3t19fLW9s5SVkEnWIWMYY9e&#10;R0PJcI0KQuOAQ2VmogSNxTpSo7ytmlOZL26qALD6BNSwlMWrLtRgaqzkFjOpwYCpVjaVqZurmCXn&#10;GZX5mPzvsUVnqBVfO1h/f32q8WWi8tHI2RvdZ+8O1zyc4y50c4cCtsT4RGYu9sOrB0M+Q6rTluzS&#10;yUlFHPS5sI7Ypya185u8rOpBG3W8QzTVJ4/YSQNe5kyYP+1BpuBf8vFSJhoIJnKLyUodV6MHpQ1T&#10;atSYpHFC1pwy4BddjGUPMkA11IqLhdy5slFhh1xTU2Ao5P0pFQZpdor0TyXOGcmA4xUHc95IWDBT&#10;FqxUeAhIHZE0D4ub+ni1EVppN6McVkBac31Px5WoaWSoARTsiZQWNylt/mJ1RL07adwa0SYDLMAl&#10;8BRICpZ6OGpa6ZSu9yIzSkEtdoizYSES/HukkPfjAUiygj4bLWIghnV4q6BOSSr0yVujVpZbjncp&#10;6Qx0BYfSRkHXs/Btch5dreAvLSWuXtu5dGnj8sG6Ws4TMQlGBd+oEhjVfJ2M7dBJAKlQ7S6DXSct&#10;yzsFkf/U139/4fS333/1pzPffw2Kev70CeApiOrZE98iuvr9t6V555Q8hhUArRHDEaxakUnFlfAI&#10;Ig6OTW3hMVAcGop9PGUAh4pmkdEAdw4ZGU1VwMCKWFgZDxmrX4rMAoCBUvFwUAo2SspoyZWM1iwm&#10;NzLbykn1haSmIjUbnR4Lvbi5/Lf31358sumQtiCdoDqklzLtP9xNv74ev7Mx+O7mwv2Nkc1p64CT&#10;0GnE+ORN7Qb8WEA44OLO9xujRrJf2jjpJu+MqK5MmTNB7qyFsOBjTZnxS52iWynfUo98c1S/NWYY&#10;MKJHbLi1ftFiLzfZQZ7ro4xFUDM9hHgneXUIGTBlwIb1iYs9woJZHyYTJiPJPWk+1kbDuzXnh03P&#10;s0X7/bjhYUwHW94uuR7EdUejsklTw7yXcDShupc0309ZALILXvySjwhB/uO6/+GM6klcm2uE/37J&#10;cX9Glevm/3YJ6X6ay/tAW1BUQOr9GR2IKtATbPTFgu3NsuvjZuCHDf/LrP3erCZnqS8z8EI3+CPA&#10;DpZvMsidqF+2Ir/tdL46HmkFHgJJQVFhBbbkrq7C9txT96aQaanuTBqBjBDDIdfD0V6k7c/nbVf6&#10;JZd6Rc/itpcp5FoBHByQDc57e1wDSM2NKgAMfT7nBNUFSwWwgtjCEiiZQypY6s1RJNpfHVA8mLEc&#10;3+lCeq/CDrfGNMd/DlkBCoOiQm2GOWsBJgR/QOpamLvTLQakrrRzl0O8lTB/s0u6FOTNOZkZH3/K&#10;BKJKA0tFZtzjt7lYTU4ofqsUWyRAFWjpNUpyhV+OVxHKIkpKh5rhEuD9KiYgVc8nGMWMsF0ZsauG&#10;I1ZAKtTydE9iqH2004euLq4vKSw5exKQCnG+7uJZclMlD1fHBb1lYPVsgpqJRyI/tllIaJXRCWoe&#10;TcEmKzkUJYcmY5KlNKKQTOCSCGwCjoND0zHNlLYmCqbNbjbotMqdjdVnD++qeQzAMbulmt1Uzmmt&#10;EWPrmfUX2XUF1LJzGkKjntjMryuWNpWLG0qBrXp8o19EgewPoqrH1aiaS83YWj26RlhTyK69QC47&#10;TSo5K6j/vl38D/dida+SVXf6Tz8aLbgzWvNwQTYbZg8FLZP9vUvJqc/P7o46NCEhrltLFbWd8chb&#10;p4PimFvQKWrtELeYGCVGUcVQhNvtpScHNVMhQbpTmgmIp43khJG+065ImBmw3iWsHzqekrqPXw2q&#10;CJiD2L7q4yb1uCwyACA5ZSAAJYG2cS0+oSNkbYw1Dw8wmjZTwU+TemLGQgM5XbTSVl3MhAYb12Jj&#10;GgyIZ4RSPKPCTClQYdLFPlbVsLABakBQ38utAchOyltSOjzUvIGYNpKAxV/MR0WLA/LFqGStT749&#10;qM6G+QDTKxPWgxFjjqcxNwN4GvcwlyJiZEyzdk66nRsPcYGnoF1GXq1ZUGvkVvrkLR1aXK+J3q6j&#10;ifDVHFwdrgUZrI9JaBMxSUoZN52ezt3xv351x2pUmFVCq0ZsUPLVEpZZLTApeE6t0KWVWFTCttoS&#10;8FOI/GeRyP8PZ098BTEfRBXAevq7r85++xX4aa7yvv8WvltcEkbOpUDJeGQ5n8KloujEJjKmPlcU&#10;bBMUEdVIQjfR8G10XAuL2JoDq5gNAosV0FBIUVqF1BYRDZZNImqTGGBKaxJSGoTEelpzCaE2H5mj&#10;n43eTPW+ubP2x9srvz3fgtNJv53ukzXuxz1bU/bn+xMPNgZfXZr565O111dHrqRdC/2KlTHDsJt9&#10;Ldu5Nm5PdSkTIdGgATUfYt5NO5EOFH72wZAGmbmzVzGqQ2WC/AkrqUfddDfj71LUwW4H48rVXu7G&#10;EPdGVreTkCwM0tYG2JcnVXujyv0x1f6YYtaDPpyQPM6aX654Hs0Z78fUj+d0zxcMHzacwLjjDk7G&#10;t1kkvwMNHyVMt6c1D5OWrR7eTp/g9bLn+YLj5oQcTPPzpv/DsvOHFRcg9XnKkAPrj1uBX3aRG1Dv&#10;V1wvMzaw1B/WwDq9IKqfNkI/73Tcm9YCUp/MmWD5Yd0HSAWeAkyhXi06Xi+6Ab4/rEHqD9+f1D2c&#10;NoB7gpOCmR5nfM+VXgGsI9NSHQMUkApsfZGywsY7Y8rbowp4yVY7G7k7hKii+sGsPndx9nECmUDw&#10;xojy0bTpTdoDYgs8hYPACwGpwMo7ExDYDYBFYGjuyunrBW8u+8M6ABeOBmCFPSHaA0wfx3ONBwyA&#10;XeBvDqkgrZf7JLlbWLudgqNB5eV+JaR+qM0OwWqIsxrhIcE/yF0McDJeVsrBiFlo02Za3MnrkqD8&#10;3PqIFDNoYLvYzQEJziNC2/ktHgkGYDrmlSLSii0JSglRPcstJLCbi4S4Gh0PbwG90PA6HOr+oGGi&#10;0z4VtScHg+Mdzg6Hvr7oXEXeaaBqdeE5sNSG4vOY6iJSfREHQjexSUHDSEitfFwzrqqIR2hRcalg&#10;qUBVnZApZ1EUbCogVUwjCBlkOq4NeArFJKAxLXWNDdVT02P37t7849cfwWpbSvPbii/gqwqx5YUc&#10;VC225DS54gKUoKl8rsPt5lMUqBpJYxlEfhutzUBuUmIqJQ0XpXX5elS5pqWEW3ZKjSmXY8qYNefl&#10;6CpZ07fDui/vTBe/iFdc7z7xOlZxa7T6WlzsldfDOSM1PrizEH9xbbtXwx3UMjvluHYZ6iAe2Bp3&#10;bPaaIoKmTklzp6rVp2ns8pCiHmq3k9pjp4w4GTMOVtzOmtFTBkWtMQujS9g4rCVMmMk9osY+QR2I&#10;JCRxcFLAaMZMAkTOqtFgkZDrga2A0SUHC3i64uIATBftTIDppLxtQtYaV2NWbPS0Hp8xEGcUbbkg&#10;P6sGvOITGvycnpQ2UmAlY6LClgFe7aQSDUgF+CZ0OFhCAZS/2J40b4wZFqMyZJSpTknSx97q0+4N&#10;GTd6Ncud8q1+3XxIGPOwp52MQS0Wnh0xoudC7FEXMm2yS4butLFs4oZOMwkS65ibNRuU2DhNQlwV&#10;G1vbUluMR9dT0M0sIkYm5szPz+zurV27tg9ItZmUVo3UqBCqxEyliAFI1YqZBjHLKGHzqZhz3/7p&#10;zNf/BZB67vt/OPX138ES2Hrh5Nenv/nTmW//4cL3X53/7ktY5p34+tzXf5/33Z9bygsoqDoqGDGh&#10;hY5rIrbWoOpK2+rLm2tKYIltrkU3VrfUVLbVVcM6sbWOjEKKiq1nkVpApaGAwmxiC4vQzMA10rF1&#10;LFw9C1fLwlbRUeXkhkJ8zQUWqpxLqJHRG7MTgSeX5357tvPb49WwCh1StAxZSCNW8mJUcTDpvJPp&#10;eL038uPN6XdXBl8dRG8vhxKdYre4LtOnvrvYcWc+8CgbvDltTPtJK92cmJu21qMAqsbd1DkPY0KP&#10;yQa5S2H+kLZtxIjJRvirPaIl5PoAC6i60sfcmRRfTihupTR3koZ7Ccvb9fCTBedGD/vKhPTFquPl&#10;hv/hovXDbuDunOZ51vwsYwT0vFpAenaCcoKrPkka786o7wExFxwA0zcrXkDh8eVO90/bwb/st/9l&#10;N/w+a/u87gW2wktg+WnDB34KPP0IG1fdLxHIhj5vQoRHJpWCLA+2+DChR8J+2v5+1Q/1IuN4Nm+D&#10;ehAzvFsJ/LAaejHvfLfkf5P15i6Yvk073y8gcwQcx3w9eCXAFB7C8uOKH+wVllAAXCAssBIYdwcZ&#10;/US328m9O4V0bAVBBlF9lrDeGlFuh1hAVVDgYwu23R6VXeoTXBuWgn7CHwW8Aluv9EuBm7lWUwDT&#10;nMM+S9nhaEj/2hkTbAeM5mAKGIWH14eVuQupl/tkcSNqt0ucG5nloEd2ZUCzF5UDUre7RPu9sqyX&#10;vuRj73RJsx4WKOqoGjthIE9YGEN6SlDcFtVQglJ8D0BTgA7KiKClFlZDu4o4YGZbGMjof1Zmg45c&#10;baA1mbgYGbnRKqaaJEybigOWCkgNmUTxPneszwdCFzDJKfAlzj9TW5Rfdv5kXXEeILWtogBblcdu&#10;Q6ZOEZNaRcQ2Yn1F9YWTEioO5BSoquFRdQK6kkWGktFJEjoR/AOyGh3bSGiuwjfXgGqUlxSolBK/&#10;x+60GKioRnJjFbG2jFxbRqopozVVYcoKUCV5rUXnsWV5gra6AYtagakT1JeoUDUqVJWWUCttLVa0&#10;FAd5aHntBWVjgbK50ERtUJOqBS2FDk6Lk3Futf3cg9n8pzOld4fOv5ureTDTvDvGl+DzZgf8yfG+&#10;K+uZezuZEbtoQEsJ8Bp8/PqICjNoJvs4tVF5W4e0ecxBi3fxx9qZIV3boIfpVTZHNNhUSPow3T0g&#10;xQRoVb0S1JSF6aSVG3F5evSZCKeyk1M5KG5c8/OWHIxlO2PJRgfrzFqAg9hlJxNcddFO3w4KAa8Q&#10;1UEwwS5hGVOhMyYywHTZSgOwTstbc5OyzJsoQGHgaVJLWDTRlgHlCvSIqBFQOwRLLT5tReZlSZqI&#10;sJzWoL9YHzUu9Mqz3fJpD2stqlrqkAFSV7oU6aAw0y5+tNSV9POGDPgpBx1WZt2sURN2xEr0iZvs&#10;oia3HNPn4anoxVNh3nynaNLFGDCQh6xcl5QCJ8+Gijx8ay2hpZ6GbRXy6On07M7u6pUrO7nbUwo+&#10;43j4PiLSe4pPUwloSg5ZxiRUFZ4+/dV/AlCe/ebvzn37XwpOfZl34h/yT/654OSf80/8AywLT31Z&#10;+P0/FHz3J6jjlb8vO/tNY8n51ooCQkN5S9XFhrK8muILUJVF5+pKC5uqS+srimrLCuvLS2ClseJi&#10;S3VRaw0yajW+pZLYhox9Rcc3somtDFwToJncVkNtraG2VVGay4iNF4m1eaiyExxsOQtdKqXUxvut&#10;z68kf3+29cfT9YCsyUIvcnHKe1Rtqz2qzQHDRr/2RsJzJ+29v+i6u+S6Me+GFP9wozcsawTxvDvn&#10;ebHge7Pifzhv2RuRjVmI2yOWe4uh+SB70oS7Nm6+MWZeDvEHlE2DmtZuef2AtiXjZ6TclDkvGRC8&#10;PSy+FtfemFVdn1LcmTY8iNueZZy3Y7qVCOVgHHnqekL3eMVxP2t5vmJ/u+YBcCDj7I1Kb08o7k2r&#10;QVQfJQ23p5RXR6QvIcgvu8Aof1jz/LYfAZ7+tOn7uOz8ecMHovpx1Q1LpKdT1vZ83gQwhfgPbIUl&#10;KCqIKsAUkAd8BAOFpA/HfJV1vVxwPp2zAkmvDIrfLPnerwaPmzrZXy8g7wQEEwAKr/ptq+PzSiB3&#10;MwoK6PmXvW5YwhbQVdjh5812OD5syXEWkLfTwT2ICuDfcn9GlxshEJAKtL09qtoKMh9M6d8uIOb7&#10;NG64O664OiiGHV6mXfCnX2Xc8Kc/rUdAVAGX4KcAWSgALnK9dc6KXLg4bqz66Hg6LKAqwBS0FOpo&#10;UA5UfZZybUd4uRap96atUHN2ynpYsNWJdJ26NKBcCbLTTlrWw1wLiVLH6jSoRu5KReTYDhXJwWuJ&#10;GtlWTnNASjDR6/Xkagen2cGqD4rRYSnWQqu2MOr5jRdUxCoLF+uW0u1SZORTQGrAJO12Ks0iUr9X&#10;3evRhs0yQC25ubrywqnqwgvgqjlLbS69QG0qBaQK8E18YisPfm/5p0tPfa3mUAGpJikHkKrikHV8&#10;BnJplUEWU/ASFhF4SmtDWjfiG6vbaiuEHJpYwB6IduytLbPwaHJjDbGmAl9ZzGqrby0uaCktaiwq&#10;aC272FaaX3/hpIVLJRef59YUKduq5ahKHblega1UYsqBql5GM/BUhS5T4io8ImJEQ+vVUQY15Yd9&#10;F+6Mfv9ksuDhWMGnpeZHSUwqQtWw60Y77dN97ZeXEg+203G/asxIj8rRcwGJgVzoF9V3yFuh3Jyq&#10;dlXLlYxncUzd4yB0mPDtBqyacnHQTE2HZF3i1piV3afAjpvp/RpCVIkCgk1aKFFx/aQWm0Gm+WNA&#10;Hl9zsVccTKhVNxu25Iw1Y6FAAXABtYBU2A0KUv+ajbFoJC8YSWCsoKjguVkbA5Ca0hHBT9M6ElJG&#10;CjxcdrIX7MjgA8gYr2pU3EiIG/CzOuwXM0HBbIg/6WQtRdXrPdpMSDJtZ8LKRq8u6RcMG0kOZnky&#10;KJpvl86FJbAbsHXCSXfy6nrM9A4jpcdGN3NLExHBUo90ISJK+kTDZp4EW4Wvym8oPgfwwtZXklFN&#10;dAoWkLq9s3JwsHHjaF+vkgjoBD4Nz2cQpDwKn4aVHfOUBqg79WV53vdVeSdhWZF/orb4bE3RGaiG&#10;kjMtFReaS880FJ1sKTndUPh9bd43jRdP1OV/W3Huy5r87+sKTzaXnqvOP1mdf6r64pmqgrPl+aeR&#10;3iZF5ysLzwJh68suwhK2NJYj/fnaaopQtcWo2ouwxDWWk9tqic21hIYqQkMFqamS1FxObCgm1Rfi&#10;Kk8SK08IcPDFLRQTy6Yimoe7Ex9uzv36MLs0oFFhz9iZJUMm8qCRFPMJr8x6b6d8a1HRjbjh8rRy&#10;JcrfGFC82O5fG1DPuqhPFvzP0q6bk5ofL3XfSFgiiuapgPD+RveVhH2jRz7noh/2qLY6JEk7fc7H&#10;6ZY3etnFI9q2tU7xgo89qGhMOCmr3fyrk4rNXs7RuPbqmOY+OFfG8TTruBHXbQ6IDqfUj1e9r3cj&#10;D7P2y2MK+NlDZL42org6JLkxpoAYDgr5cSP0eTsECf14nGl3zkB/3wsDVV8k9WCpb7M2kFagJ9AW&#10;Uv/nTf/rJWTMKtjzeH/kciog76eNMOAPkATmez+huzGhfJAwPkpZ78dNLyHaZ9zP5p0vj2EKEXun&#10;k3VlQPQkZnyTsX9a9n9cAnx73i04Piy5XyKjruh/24n8uB44bq/q+mkjmBvu73j8FPerjAc0cyPE&#10;gONcH5FBAQpfZhyPZ025+QGBrZ/AhVPW3GDY8GzuHhq8N4j296b0L9NuOMKzlAPoeX1YcW1IDhoL&#10;aAaFB8sGkj49bnEFTnoTaAvMndTBEj465NMb1u5Hpesh/sOYK+OkrQa4C27GRqd4OczZ7Batt/MA&#10;qVk3Yysiyno4cSt9KSSNuXidCoyL3+iVotXUKhWtWoovl2EBNGVWWr2JXO1k1geFKBOpzM6s05Or&#10;5JgSpwDTruVaeASLkOxUCywKls8g7rTLgwaBV8NqN0kAqUYxAxhaeua72qIL4KpgqfA1hl8EC1UF&#10;wV9IaObim0FRi099U3H+JPgp5H2tgG4QMZVsgoFPR1r4M4giMkZKw7PQjXxsG62xltrcQGluaHfb&#10;fHbj3aPLD65dpbe1kmqrafV1tIYacl0VqqIUXVXZWlnZWFZSk38e7BVTmk8uzRc0VOiJLaLmclFr&#10;hYrcYKC1mOltGkyNmdxsYbYqiHU+ObPfKuwH1hiLb40WPJ787s7Q92/mq94t1D/OUPptKC2ndSBo&#10;G494H+yuXE2Ojpu5IJshVi2ckHpU6HZ5U1De7BTWeGXNVmGlS1k9PyzbjDtmuqVbMdd0WLjQox23&#10;s3qVWNh/zECdD0gWIrIuJSqqQQ3osCN67ICsOWUmbfr5AD5g4oZPsOrmgq4umCnA0NylT3DStIm4&#10;YCEv2WnLDjrSCdWAB54iZaYAXsFPEzpC2kxdcXHmDaC0hJQa30srB0uNq3EzyCCE5ElV24isKWUh&#10;z9uoCSN+zkL6IhYWQU262WM2+uUpV7Zdtj1ghMp2yOeCImAovNEeDRZW5sKyCQe730icRGaaRber&#10;8DpKWZ+F2mvCJkKs+TBnsUOc8ks65CQzE4WrOIepLgSqNpVfbK0pR7fW5Sx1f38dkKqSAkWbqZgm&#10;DhULxaWgBTQsDzJ54enK899VnP+uOu9EXdGplrLztQXfNRafqiv8HlV+Dld9AVV6uq30JKHqPLb8&#10;TMvF79Dlp5FmySUnWopO1Bd8A5CtOPd11YXvgaoIlC+cKj13ovjMdyVnv68oOFVTdDY3kE9TRX5z&#10;ZUFTxYXG8vP1pWfrS8/DFtBbpBEfUsi9VPiytlXkYSrOsBovyPElSmKZglQOv5CJkPzu+sDLw6mf&#10;72duL3V4BdUhaUM8KBxxsK6nO367v/Qfz9cvTxhfrvp3BrhrPbxbKQf4KajrWp885WNcGdMdDMvu&#10;LdgPpg39NspYQNhhRl9f9O+MaHd6FPvdir0u+XZUfmnMOB/k+Lml/arm3X7ldlQ2Y8Auh3iAUdDS&#10;+ynD7VnjtVEVkOvKmOKHnfZX677na4Frs/qrM7rbKfPTRffhiHwpxF70MbY6uesR+oOYCZAK8fzd&#10;iu/9mhe5KZ/Q3Z6Q3Z9RgYq+mDMgA6kgo0OZgbCAVFgCT4Ghbxbtz9ImQCqk/lcLwDKk3xRkdnBJ&#10;KCSDL9gez5teLblfZJ13ZvQHfeLNDs4RYpSWx0nbQVS418W7Na68PYF08wduAk9fpWwfFl2A1Bcp&#10;M/AUtgNDAaY/b4ZyJAXUwgoskUur887jJK5ArpBOqu9NawGFEP/fZNwvUvancQuAFSI/wBeOAwVP&#10;gcxCqEd6bR1nfJBN4CbY7o0RFRAWOAs8hXeeQ3Pu6ir4KZjsvRnjXdB/cOqY+eZxZ6qdThGk/t0u&#10;hKrbHeKDXuWil7XaLsj46FtR8WqIA8E/aSGu+LhpJzNmocVtnIRX1KHAmVi1YmwRFw2n4QoZpZpa&#10;c9pEb+xW0Yb1bDejsV2IdjJr7cyaLg3Fwml0SfAGZouBhTELSHohxapku9U8QGrUqfTrOGGjGJBq&#10;FjHAScvPnYCvNILUkvON5XltVfm05jIero6Da2BhGmoLzwBPMTVlGj7dIGYLKWi9kKbmkjRssppF&#10;UoGo0vBCEpqHR/EwrcyWJnpTA7amMj42+OTu9ad3b927epmJRuGqqxnNQOcadFV5c0VJS0UFqram&#10;paqiqbwYXVmCLs0nlhYyKopkbXX4i6dIlReYzaWMphJuCxgrysLEGdlYAxfvVwiiBv6wAZW0F90f&#10;v/Bo/Mt7o9+9mS//bRv3ME3zSmvMYkqXXT83FH28u7o93tWrJId5Df0StJ9e1afBTnlYo142COlY&#10;SNjnpg8HacNBap+b2uui9bvo872qMQ83E9XMOLk+dk2PDD2oJU7Y6DMerpl20cq82CGth6gHwghJ&#10;P2OhAVIBjkBG0NWclgIuExoscjfpmKewBLYiTa/sdIj8EPzh2XkT6ahXByxOGUjw2oyJumRjzsMf&#10;EjYBUsFY99plcPBRWRPI6YKDvh7gZyzkWTXqi3hElozI40FxIiBe6lRHRM0jBgpQv0uGCvIbOuSo&#10;Ph1x1i+MBUSpdtmUhzfh4Q9aGSE5xs6pG7EyR2yUKQ9lLsSMualLnZJZF9/JaLKxMApSE6m2oKHo&#10;dFNpQU1RYVN91Vxqdmt7dW9349L+hoTPhMSBrkfuX0FRMQ1UdD2pqQp4Wltwqjrvu/r8E63l5yDU&#10;YKvO42vy8DUXSHX5lIZ8an0+o+kir62Y21rEairgtFykNeZRGi4Qq89hK88CWJuLT9VfPAUHqck7&#10;BWAtP/dd6ZlvYIkIb+Hp+qKzQPlG+DqWnAftbSw921ByCthdd/EMfB1rCs5CwavgtbUFJ8B58ZXn&#10;kOklyJXChjMaYrGD1zDi4lzLdDzeGfrr06U/ni2vjOh7LQQ4be6lAr+/2PzH17tvL88+Wel6tuTN&#10;+HEvlr2PMu6XG91P1qPXU/75iHjYiOvWNK4MSud7RUEtRkUv8evRUTt+d9y0FOZf7tPsdctmLNid&#10;QcXhlNbLK4i5CMsR5laUD2SMW1C73Ryg25M5w8O48fa0BsTwcFj4YF5/Y1J6b0YH3Lw/a3yUMB2N&#10;yq6OyLd7RPMeatyOmfPgr4+pwY5fLrqeLziAp5D6H8W1QNWHMQ3Q87fd8E+b/k9rnp+3AiChL9JW&#10;sFTw03uzqgdxDfzFtyvOj5u+D+tID1QI/pDKIZJDbP+8GQbhfbXsRA674HgHgX2z481y6Fna82zO&#10;+yhuhxwNgR3o9m7ZC6x8s2D9DAa66rs7Jof6Ycn9acX7+27HsZA6AamA0RxeX6dtUIDU1wuet4t+&#10;ICOsAJrBK28MSR9O68BSwU8h8r+cc+QuI+RGEgBQPoobgZVgqcdtsEyASygA6/ENfWTyldyziKLC&#10;xwikntKDlj4E/iasN5BptFXXRzTA0+MeU6bj7rDImH67nbKdLul2p+RgULnSzoWCvI8MRB3gA1Lj&#10;ZvKYBjeiIw8bqINWlk+JswhalMxaGb1WQq6Rk6rCCuq4XRwR4Rzk2ogQPR9UDFtYBlqViVWvZzaK&#10;MeW8ljItC2MU0wIWWcgkHfDrB3y6AZ+m0yoPGiVqFgFfV1qVd7rk9Lc5M4AAB19gyFJ8fD0DVUOA&#10;FHbizxV5p5m4Vq2AgYiqgK7jkrVcgoZNhJeDqMroBCEFxyXhaK1NbCyGgWrD1tfGx0eeP7p37+bR&#10;nauXyG2tlLaWtupKTF1Vc00ZurEaU1uLratrq6lqLCtqKy8i15ah8s8Km2sETdXU6uKmwlPUFqSt&#10;pJiClZIwSipOw8I5ZJyQVtGh4faoalaCJfdGTj6f+ebe6FcfV2p+3sY+W+Ta+FU2KXvI786MDLy9&#10;fWkybOrWUiHgdghbOkUtkPk6tagBN2MwwPHpMGEjdrabvzAot3IrOg04p7R+2MeElR4zEaJhUFA3&#10;YiD1KtG9akynChULC2JhnpNdMmnCrXg5SS3ikpPyNmRUaRtj1clZtDJWHEyw1GUrNa3HL1kogNFc&#10;LRiJKQ0mayIvWaggsxkLBUAcA0u1IkOywhG2AqKYCpvj6ZSsbd3LT+qJveyKmAYZ5TrXmTUGSB11&#10;spcH9dtj9vUBw2KnIuHjd8pa7LQSPe7CkIEYVaLifsGolTZio834eONO9oAFGbhM2nJuKarbGjSm&#10;/JxpBwl4GnMzEh5eVE4MCLEBMdXEaNPRmwTYSmJNUd3Fsy21pcnY+Npqdmd7bXdrWcxjNFQWo+oq&#10;myqLmquKkesDtaVtFQXNRecaC05iys+jSs9iK86x2ypYbWXkWjgTFvFRJUJ0sZxYqaVUayiVGlKF&#10;jlKhJZcryRVSPDxVKMWXwg5CVCmjoQA0FjQZX3keXXYOxBYOBb4JzCXXFzQXfttWfALcllBzjtaU&#10;T65HJllrKf6+7sJXtee/rjn3Tc25r+rOfd1y8XtybT4czS9AR8QoJ726V0uccvMHTJRLs56HG72/&#10;Pcj8x4fdhUF1j5Vwa73nLy83//3z1U/3stdSwYV2/v6QdMbU+HrZs9cvvjJpuJvxbYzoUp2SrQnL&#10;mJc+4qUM+Wh2SaOEUuhSNKZ6ZANG7GKIByoaM2PTXspmv3Alyu+SVw5pasd0DesR5q0p7b0YaJTu&#10;ccIABcH2Uj/S0wlC99VhAVDv0Yz+1oj8/iTSMv/lghO08cG8c9zYknTirk1oro6pHs7bgHoPkvrj&#10;G/T6F2nzr3vt4KEQ8HMDmvy44XuVNv+4FXi7hFwTgBWg7eftwPs1N8D0p90QLD+sen/b7/xlKwKp&#10;H+L/j1vtb5e9Hzb9IL+fdyIfN9qfpV1vlvxvFoPP5txPEo5P65EPK0Ewyp82wpDKH0yqHk6p32ed&#10;98YVr+etb9K2H9f8D2DLogsE89ftdmDr2wXH/UnVs4QRKPl4Fpkr5eNaO5Dx41oYuAwSCgb6ZtEN&#10;PP24EgSkAt/BmuH95Lq6AijhWdjnRRrivOXdEoLjOxPanQ4u+HLuhlWuBVXuoirSvH9cc2VQdh3W&#10;R1X7PcLNdu5akHV3yoSM79enuDGqB54CVRfdrLWQ4LBPtdMjXwxwIDQs+zlrIX4OqfMOxpyTPWGi&#10;D+kpIBwdOoqZ38zDFvKxJRJSpZpaHZLD7x9rp9R66I0mfNmAnuHiNatI5XJiOXxv3RISv7VUw0QZ&#10;BGS7khcwCLudyuGwYSCg7bYrQwZJ2KTgYRtais9Dkis/9y1UXck5UARSYwkbW0tprmooPn/my78r&#10;OPEVh4hWcOlSBiHqMWs5JCijgAZIBVGVUHEi5A4Vjk8hAFLpGBQNg0pOjn16/eLJ/du3Lh9Q0ShM&#10;fS2+qQFdV9NSW95YWYaqrm6rqmqqKGutKmsuK2S21tFqyjgNlbyWupaL55pKzmMbygHiDGyLjE4x&#10;8FgWMRuE2qsQtysZEXHhjbHmWwPfPpn88t7Il+8XKz9u4h4tCrSMMr9RMRL0pwZ6fn1xr8Ms8crx&#10;UT3Jw6sXNHzXocN0W0mjHcIeP9OlavVr2zotmES3yC6odkga2k24oB7daSU6RfVuQX2noq1HhZ5x&#10;MZd7VaB3/Rbi0pB2JsgbMmCRXk9qdFyLn1KgxqUtAEHQ0pgKvepkrTgZwFBA6oqNljEjF1JBUXNX&#10;VMFP192cFDJZAG5ajf3/zZViIE0rwFuR6wAgrbmhrOFh1kabkDSNSxriGvSUvHla0bLl530BaJ/1&#10;c2M+/lKPMubnJoL8TKd02EgYMeHTIf6kjZxpF07aabn7V3Ptoj4DKSxpAdpu9GrWuuUZPzvt5aS8&#10;XMg77RJsREYyU2qRQcwYjRZatZVZZ2Y0CXE1THT1/Ozw1np2e2sVLJWMa60qPg88rS3Jq7l4HoI2&#10;hBqAL7rkLOriKWzJWUp1PrbkFL0+X01r4LYUyAgVOmqNilCmJ1c4WLU2enmAXxsU1EA52FV+SXNI&#10;2hQQ1o+YyBFJE8h1SNzSLsP4BK1Gao2JUWfnNpuZtREVHvShW0fuUBOm/aJJL39pQHcQ8/ikzS5h&#10;g41Tp8SXStouilsLNYQKBabERKu10uq6VKR2CVrdlkcv+rspO3vWzVkb0N7Ohp7u9B8knB2GtmuL&#10;4b+9XP2PHw5+ebBwJxuZdpHX4Kc7rdvv4V0bkV3qF99NmO7O23Yn1ONeSoehZcBDmY1KsmPG8bA4&#10;YiDOtIumfcz1XuXBkHZAUQcE3Orl7w1Krk8b4nZC1k076JEc9olvTeoezbuSTsKih/o06fxpK7rX&#10;xb/SL3276Hs1b8+1mQd9u9wv/Mul3odJ0+OMY72bu9rJBpg+StsfJMzv1wNP56x3plUQ1UE/gaQv&#10;MqYfVpxvs9ZPa+7P6x5w1Y+r7l+2gx+WHT9t+v6y3/7bbuinncDHDc/nLR9AFhD8aSMA2R/Q9mHV&#10;D6wES4UQ/XEjhNynWg8ibQyOb8fvdrGvDckBeZ9WQ7D8YdEP9WhK92zG8Dpp/mHB/hlsd8H+84b/&#10;3YItdzcsd5X200YImAg2CuH91ogSDBRejtjoog8s9biFvw2OD5IO8R+EFJgOr3q1YIclsBio/Trt&#10;yH0gsJKbviW3DlAGmIKl5gh7c1R9bUR5dDyyaq5tP3KLf1IHG29O6KH+uDp+a9IEEnpvxrHVIUnZ&#10;KGsh0Ua7ZL9HmfWwduGb72IsuOhbEdGKnwO0TTvp8y7WrIMxpCPMePhhBbrPzNBTy+FLJUcXWRj1&#10;Nnq9g9EQFuPaJXgLtU5PrlYSys3cVgsfpaTUibDlEnylnNJkEdEiFlWvR9vr1w2E9F1uRdSlDugE&#10;gx6jAhlxCt9adKL0+78rO/Mlctvg4ml8fRkT0wBVfPab6qLzFQXnhAyyWsDSizg2uUDHpULqNwuY&#10;WhZZTsMBUvkkDJ+CAwjS0C1QPDJ+fnrshxePn96+eWN/l9jciGuoIzQ1EJrqIES2VleiKitx9fXN&#10;leU1xfmNZYW4mlJydRm9tpzRUltfdA58uaWyGN9YTcc0C4gYOYOsFzJMQnpQIWyX4TpF564OVz+e&#10;uXCr/z/d7PvTu2zNmzXS7gRVRS2POiyT3R2r0+P/8fNbWlORU4L3KPA89Dl6y/cuA8ZrxfV38KNB&#10;RtCMmemVioln+j2MPi+7w0H1mTB+M7bLzez3cX3y1nY1pkPTNmQnjdhJPVp0RNE66RckezSpDuWg&#10;EplwZUqFA9PMWugpDRYAuuPjIQHfxVxzMOAh6CpyT99CyzoZoJwjonqoPk5FTI9MeHXcBYA8qyXO&#10;menjcuySi5exseYtDPDTjI0BeR8ZYMWAnTfiFm3kq1H5hLT+So/8izEbfXfMlgqJ4wHeYo8y0y0B&#10;3s/6WDvD+rkAd0CLiruBI6ybSf+d+cDlWRfAFxx7SIeLuxhxBwUEO2ajz3lFE1YOfF3CEoJXiHGy&#10;mrzcZh+nzs2stgNVWc1aLq7LZxnsDU+M9vV2B1hkdG3J+ZqiM02leXCmhRNvc9EZcs1FchUyszml&#10;Mo9UcY7VUEgsP+kQYSXoIj0VobNf2AKsDAubehStPfKGPnnDoKZ1zELuVrfF3LR0kJ1wUiYNmH5F&#10;Y8JNHzORYh7ugIHcrcJ2yBHXhvNE3MuZsFF3R0xHs86VHmkmwtsd1S5HJWsDSkjlvVpcQNjo4dY5&#10;aBUdEnSnFONh1dkYtQZSqaD2hLDmGyvp4pOV6G93kv/4JHt93rc0oLqeDf7+OPNv77Z/upN6vN47&#10;asEtdbL2B4Ugg9fHAHD8u1Oql0uOa9Oq/QlFMkLrtaOsolK3vH4iLOpzMKNm8qSPnQwJHmQiSxHx&#10;uBmdDlHnAqQbceOTBf+lIW3GSZvUtEEUPRrXXp+13E66bscc1yfMV4bUO52CrQjv2pBiM4XQIUcA&#10;AORhSURBVMw86hcBhsDgEI6PyYGnyxHGZr9ga0B4NKGCh7enNY9S5scp4+slJ1gnWO2P2/7Xi9Zf&#10;tgNQgNQfN7zgqsfxP4fXENTve2F4FqiKTFe14nq3jLT2/3ErBCADqubumwNMgYMAU3DD414ArmvD&#10;4huj0hcpK5jjj6vBv+x0fV4Jvct4XsxaXietT6e1ANNf1/2fVz2A1A+LDrBjpJnBuh/sG0ias0ug&#10;3vVB2YuUHTz0w3EbLIApUPX5nAN4en9W/yBmeL3ohle9W0Zumj2ft7xImT8suXMjBrxdcL3LuhHJ&#10;TZgfTutgmbsCCy8/7jSlXAvQrw4qQUivDsiexpChqZGuU1P6q0PyoxH15UHF0Yh2I8K/PKzb6pYC&#10;LlcCvO1O+aKXO2UgrLVLFv18WAeqbneIwWEXvay0hznvYa91yGed7BEjNe4XTTi5U25hzCtxMOrc&#10;7EYoA6EiIEB3yMk6UhWohppULcFWSAlVUBDCHGKClFBjE9EDBjGS+kP6iEsW9ap63BqfhueVszSU&#10;Vg2pychC0WoLmgq/qzz/TVXeCUxNMVC1ubKw4OSfSy+crLh4XsFnAVJVXLqGT1exKVoOUiomci0V&#10;4rmIigeNRRqlImrZxsKjk2NDH58/fnT96PruNqmlCd9Yj2uowTfWQvZH1VQRgKfl5fWlSGuZysLz&#10;9UUXWE21zMYapEVX4emKvNNN5RfRteWkljo2rlVAxio5ZD2P4pWyQbBGjRWHAzX3xvNuDnx51PUP&#10;L1M1L9eYs/4mLbOuy2mZinbupBP/+P4F5EIRsU7Ha9EJGpx6jEnX5nLgB/pFyZgpNa0Lu4gRJzls&#10;I8dGDBMD6sEusc9GtKpQQfAnA3HExU50ittVTYMm3IAR36XEzIQk8R7t1qx/1sFLWTkxI23Fw1ux&#10;MletNDDTNQdt2UFd9zAXzeQ1BzOuxo1KW2Z0+CkNdlKJXnFxkCuwBoSn14cMl3u0D6a8R/2WvQ7N&#10;opPfzapOmWh7HYqMhZYyI6MHAFLXPGxQ1JQet+nnrbpZ49LGL9Lt6rmwPB6QjDlYPTrcfIekQ946&#10;6WRtD5lmnNyoHB1385c71S82BlMBfo+qbcRCHTAQ50PChbB4xkmbMJMHVEgjhrCwNaqiAlKhIjJi&#10;QIRysWtCoja/GAtY1PHwi/HRqbHeqfG+h7cOjUoOrraQWFdAritqKzsL1Vp6pq3kFKHqArU6j1F9&#10;gddYCF84Bb7MxKo3M+vDSsL+dGi137I/4QZQAlKHtG1TZvyoAdMhrR/UY0ZN2CuTpl8uj92J2Was&#10;hJiTmvRyk37BlIsN/6itYTNga8JGXuuRQR3N2H68Mv5qM7o7rFno4ANVn613/XBp5Pac/1rMM+1k&#10;hfgNEWHLiJ4KVPUL2zy8xoCgxc6ouDrjebk58E+Ps//yfDkbVdxfi/72aOHf3+98ujl7bc47YiVO&#10;OojXZjUP5vX34si8+deGhY8TuidzhitjksuTinQXY76L3W/FTAfYE15WMiye8nDmuxVvLk/9dnth&#10;UE9Y6BBsDykuTWrnQ/Qny+234q6ro8asH+lCvj+oPJgwLnSJ4E9kOwUb/dKdQdl2n/jSsHyzk73g&#10;xd+aUD1M6B+mDE/S5icL9ntzpltJw86Q+PqUBiL/0agM1PVpxgJ8B6R+2vJ/WHP9sO4GA/3r5c73&#10;q06AJiT93/Yjfxx2AElBVGH585b/dcYMu8HOb5ccH9e9YKnHFPMC+AB/LzPwqvZfdjvhIdIGNus6&#10;6OHlsAgC+9t+98+b7chd+3knmObDSf3lbt6rOQtgFHj6NmOFlfdLCFJfwxvL2IDIj2b0wMTHs2CX&#10;SJ+r3BAqUC+Q2aeduaZRz+ZtYMS5BgxvlzxQH48FGSwVsj9w/PjqqudpHJnBBf46sBgqd6vq+RzS&#10;KuvmmC43ah+cq5CuBBO6G8czU10ZUMDGrU7+jXFkYJSrw5q9PuXhoOZSvwZEdUjWvODlxu2MlXYp&#10;aETMQlltFy75OADcRS97zokgdd7DnbYzx8z0MRtrws5b6NDC78vHa4qqyAFBG/DUw4EvUmNQShC3&#10;FjFrz+JKvyGUf6ck1aaijjGfRkaslZIa3Gp2l1PS6ZZGnOKwTRw2itODkZBKIGyu0JNbXAKiglhn&#10;5GHJDRer875pBf9oqqwpOlt05uu8E1/WFF+QMMkyNlXOosiYRASpPLqcQVQwKRouA+mZSsWDpR53&#10;nWogNtfTMa3xkYE3D+/evbx/ZXOV0gZIrcXWVwNVYQlIbS0vR+74l5c1VBbXlhRU559hNFTjy4uA&#10;oeX5p8vOn24ovdhcVQo701qbWNgWNrFFy6dYuPQOJb1TXrrT33q5v2gv8tXNvpMv55pfr0k6FMVe&#10;BXUg4E4M9V9dX/v56ePmi3nk+nI1Gy0kVWglTS4LIRxkaPT1o9OqiZi2PcoJt7MEvJKQjz0yoPG7&#10;GWEvW8wolVFLPNLmqJ44GxKGpA2DetyEhTZmYy71G7dT4aPl3iEzM+bgTRmOJzUxUjIGQkqDSaha&#10;M2ZC1kra8nAyJvKsGjsqbx1TIlOzjEqRIf7mrcg8V0k9flLekrUx9tplyw5uxsxYsDCXHKzcNQTk&#10;jr8WC7YLwR+5FKCnzBtpD8bdl7u0MxrCF8mAfNrN79OTe3SEqBYf1WI7FW0gd1EFZsRI65aiu2Wo&#10;TEiGzDLtZUElAkKgKhT8G0D6xq20UROtS4YO8pvhvNSjpoUleMBQUIzuVOIDotYOFQWQahZTsrGh&#10;7fX5/e3s3aNNv1ksIddB0hFiyiDd4yrO4qsuUOovUuoKeC0l/OYCO6dt0q8MyglWdn2fmTXpFWU6&#10;tXvjrn4NoV+NjTmZ2/2qhQB73IwdM+MmrIRZJ/nyqPblcvjDds+HvYGkj4G81SB/1E6/MR88SngH&#10;dMgsL2tRye2k48lS8OPBwF9vx7YGlMMGVK+qcXtY/eFw6NOVsZebfR8OxveGLYNa4oCG0KcmhCQY&#10;O7sBqAqfycPlno0h/d8eZq6l/M92h/7x2cq/vdn5eCMGPO1SNY5ZcQkf+WBE+HTR/DRteDZveBBT&#10;PYyrHyV1IK135kzLPZz1IenasHxvyjRqI4Evz7WLkh3irQlbPCzNRlXpsGDxmKrLUeGlKdPTtc7r&#10;s7bldu6lYeVSB2+9X5HpFoVV9SMuYrKdczhjfLjs2xmWrvVwr0zI7yWNN2dUD+aM7zb9L9e8d5KG&#10;w3HZ7qDgyYLzfsoCivogYfyw6X+2YP0BhHTL/2nTC6z8dT8MEvoooUGmUE2bP2/6AaNvs9Zfd4Lv&#10;FiGSu37a9AFtgbxvFu0/bQc/rHrfLDoBl+CksASc/bQdyY08DVCDlYcxw41ReY65YK8/roeObxz5&#10;7o5rDrp4V3oFz+IGwOjvO+HcBdyX86Z3i3ZYAql/2g7Dzi/nbI9mjIDFHBlvj6ruHPd0+uejEUAq&#10;wPHutPbjRuhRwnRvRgdvA7AOBX8d6Pk8aYFXfV4LwxKgDES+N6EFCu9383NOncv4LzO+J0nnnA1/&#10;2CvN9evPtUi9O2UCqu5GRVeHVciU1KO6W9M2yATA09Ug/7jlKePymGN/yDKgRgM9Uy4mUDXr50zp&#10;MLNmMtS4njBrZ8VcvHELc8TIGNDTBg30qIrYr6N7OE1udrMWW+rnoWWoIgW2HF/8NSr/T4DUcb82&#10;0WXrt0u9MoqJi9KzWiwiTNDIiLrEXTaRT8Hq0ImMVBSzIk+FrbGy2qx8FB9bRm7Mbyk/1Vx+tq2y&#10;8OLpr8rzTgBSia11wFOgqpRBEFGxAFMl67g5Kp2oYNEFVCKHiOWRsSx8Gw3dlEPqzGDv4xtXbx3s&#10;7K9kc0gFP81Rta26EpDaVFZWVVhQU1qQQ6oA3QyWSmiqKc0/VXrhdF1pIRRQFfYHzlIwdXwq2sCl&#10;hxRsN790xlG93lm54Pj69nDhiznUg6TIzirotkmHI/701MTR9ubdg4OKM2dQlYUSejOXWKIV1TuN&#10;mLCP5vaQuOKiQC9PZmy2+2lcYTUed0EhaRFxqxwmkphaahbU9xjIfToS/DD79QSQv1EjFU5mPnHz&#10;4pj10kLXsJ0TFjYPqbA9vJoVB3vRTMmaSBDSl5zUlBGbNZGzFqQr6qyeMCxrg+piVo0Im2OASDPp&#10;+N4UCWkmpScCSWGZNlNhueHhJzTYMVHDopW2ZKfB8iCiSpuYoyIQVVrKyFr1ir+YdnNC4sZ+I7HP&#10;QOo1kuc6ldtj9t0xx2KHKukTzQdEMRdrpUuR8nMQcnloqbAwHZGN2egTDib8SyBTQ7IG+M4F5BCW&#10;Q/w2H68FFDUix3coCH4xOqqj+aR4l4oFSN1YSe5upm9fXvLqmDJCWURNsnMbxW0F7KY8XMVpfOUZ&#10;TlupBF1iYTX4RBggaTysmPDw+820sLQtIGqeC8sQfEub7qb8T5ci+4PqtI+50SOfshIHtS17A4r3&#10;m91vNzvuzrlmXZSYhznlpt9Mh/72aHHSRZt0kPaGNWudggfzzmdL3h8P+3+/MXl5wjhqRM84SD5O&#10;ccxDvr/gfboS+cd7qTtJ396QsUvcOmFm+gSt8Gb8kra9Sddij3LAjFsf0gNP/4ePl/6v7/d/vrNw&#10;e6GjQ9HYr2sZMbVlI/T7KcOrZduzjBGQ+jCmuTUuBXm8NinPRqiXZzRjDkyqnZUMceYjwoWIKNMu&#10;nA0wR13UZId0oVt+PebY6JXMOvFgqelO7oQdd33WtN7JeZAw35oxzIdZIy5S1I4f8FLHw+yVMU2i&#10;g7vQI5h0YtNh2tGM9tGC7e1W8PmK+2HafmNGt9LBXOtiZ4MUyP53E6b7KdNOD+vRnPFxSv9m2QE8&#10;Baq+XbbDCljq5y3f7wcduRtTyBCo6254/0DbN0u233ZDn9c9kM1zU+99WEZuzf+fbZ6CCEaRu+qm&#10;DyvBG2NIG9hrI7I3S573q34AH3LJFVbWwrDD3UkdgA+ZaWrZDQkdnPRF2pobyhow/S7r/GEZGUEV&#10;aWE6a36bdr/LeH7aiDxPIkOiQFq/NiTPZX+og6gAEAnbc5CFAgPNXSS9NiB9nrB/Xm1/n/VDnAeG&#10;5nC53y0AFX0Ysz1NuY5bIzifz/uezblvj2uPBuUPZ61Hg8rbE4aDHgnw9OaE/voYUtudklsT1qfp&#10;9qNRy0GvZr9Pmw1JFyPylI+XcLPnQFG9nOWgcKtLkbDR1tolYK8TJupCUHY46upXkZI+qYNZFVXj&#10;hw30XH//LgVxyimxMxo8ArSgJR8ZjppcE5CTIZO1q+njbsWMTzPhUvSa2AEZvkNH67fye428gJis&#10;Rlcyyk4oMCVyfIkQWyQilck5zY2Vp6oLvq0pOFVZcKrswven//yf8Y3VYgZJeqyoMjoBSkpDeCpj&#10;UMUMmohOhgKq0tAtAFNAKjAUkPrq/u3ru5sb6SSppQHICEg9zv71rVUVgNSGkpKGslJAalneGUAq&#10;t7Wh7uyJturS4gunSs+frb5YUFWYX1t8EXaGV5HRtUBVEZngUfDt/IYOZdWMrSZhPXdjuPz5HH47&#10;SrPSyvpcmp6AaykRu3X5YG9t5eKZ70vzv6or/zJoo80OquKD6k4npbedr5TXccVV9iDP5GVrbUwM&#10;oYxMrqARioW0cjWrOqTADhqp8AsFn7NTy0YNtEkzI9uuuDTt9Uibhr28maAMTmlBVlWYVgKWOq/D&#10;L1jIizbquo+14qan9YQZRVvKQJqz0nr49cg8VOKWKTlmxcObt9AmZK1zxzP6wQ7TchT4bD+7Eki6&#10;6eYsmskJFWrJgmjvgpE0q8LDCycUuEFhU5RdNyRq/iIZ4gF6BkwksNQONS6qJ407OMu9kBmtlyad&#10;CS8y8VTSxxw2oMEHtwZUd9NhENUuJapLjR620he61b1a4ny7Yj4om7CyepQ4P7fRyaz18JptrPqA&#10;BBOSoMJKUqdNkp7pzc5P7GymHl1f67DxXYImgLibU6MjXJRhCgWoQk5LAbn6lLAlT0sqiWoIg1bG&#10;rF/YbyQHxPAf0+bl1cyHxAMaXMLDQWbHSrmvTRpnbfgb07b3W73ZIGdY05Rw4Fc6OKvdwnQ7NxXm&#10;7owZ/+XZ6v6kBRR1yk4E3dvqFQFoDkdkTyEeroaSXvqkFb8Y4Q/pmhcirD/uTt+esy918ceM2A5R&#10;7aieNGakO1lNdnZTqkM96kTS+lyXeGfK9pdHS//9h8uvD6efbAzBRxESVo+aMAkPab2bc2NS/nTe&#10;+DJjAel7GNOtBIk3J1VPFh2gk0tRXjzMmHCTk+3cqK5tqUcO7zARYi33y/stcErDLXeJF0PstS7e&#10;/qj8YFp3KaZ7t9/5fMkFIff9emhvTOMUlbmVDS5NS5+PDmxN90uXBuU9usZxO3qpi311WvN4wflg&#10;3vZ2M3xtShN3Yjei3EsjssNh6YM560Y3a7Wd/OK4nenrJTswFJD6+2EEuAnrvx20/7wTAhWF+P9u&#10;2QkkzdEWUdRV1+97YeBprq/qx1X3m4w914D0L3udSPSGbL4cAG5CHn+54AR5fLvsfZ62wxIYCvXD&#10;aujzRuTdkv/5vO111vV2yfVpI/DDmg94ClSFyA9bAKk/rgd+3e54ljC/TNo/r4R+WPS/nkOuGOTu&#10;TcHL4SA/bnbAQ+RQc45XGXeudxYUGOiLeeeNESXw9ONy6Me1yJu0BwwUYPokYbs1prncJ7k3ZYJc&#10;f2tcf3VQ/TDmuDMJ/0GOOxMGwO5OB/9RzHZv2oxcXUUUVbkaQu7mT+uxKwHeTlS1FBBM6XDrEemE&#10;hbIQkQxoMAsh0WqXbMHPA5JmfbyknT5jIk0YyD2SlpRHGBE0Z8PqXhXRzazuVuGiCjzEuAENzc2o&#10;X+22hkRYO7vZyWtT4cvlmBINsTooI0b1nI3hwFKXfbnTstFrW+zSr/VZDiZ8a322DhkxLMBoMEXi&#10;1nMDdnaHiW6RoeXcRhKqpKrwBAvbyKdiQFTzvvsztr5SSCPohOzjsE8CniLN+xkkOZMmpFHETLqQ&#10;RmITMFRUM7m1EVQUkJoL/kfb6wszE7AFXVsJdUzVuuaKsrrCwqr8/MqCvNL8M+X5ZxtL8kFRWwou&#10;1JcU5pBaXnChvCCvqqgQsNtWW4FqKKNiGkgtTTouzcBDBRTNXfLKSUPhtaHq52lazNzmYDREbeqw&#10;w7SUit+/dW1uejLv1FflRV/TCcU6SV2/jzUe4ve76F4VarJPq1Njquu+bsMWWFwCBrsZgypi4osZ&#10;refd4pZOJRZy5JCGGBG26FB5HaLWKQszExA/ynaOORhuQf2AkQ5ZYUCBnrfRV52cNQcTua1vImas&#10;RBDVGVnLnJ4A4pk0UyD4g6UCDXeCspvDthkNbs5AnVVjkYn8TJS4GpPS4UFp+1gVk+KGFRtt2UpN&#10;aTBJJQqOiTBXjR2VtkypMD2c6mFx0xfLfeK5dt5cBJaK2YCiR8+cb9dvjTgz7dJxK2l3WHM4oVuM&#10;cLPtvJ0h3Uq3LBMWQN5H7mi1S1YHjDMBcb+Bku3SXJ32PV3uf7s9fn02MO3gtkvQASnKJ24NS1r7&#10;zYzxdsNyanh5YXp/J/3k5lq3gxeUtY5bKV2yBi+nws2rBcIaOXUGRrWk7awCfc5MKZp0s6fczFEb&#10;pV3WGPNzO6SN8FVOB4UpL3tQ1bwY4s57qAkHcUTd+iQdOBhQz7kpc24SIHW5k58MMBNB9p3F8A9X&#10;p7dG9JN2ykI7727CcXNavzckXOtmxp2YMUPzuBkbgw/XQYJ/4HI35/6C80bCtNYrXItKeuQN3dKm&#10;PiU+JMbNdRn7zIyZkDjRKT5Mun5/nP2nlxtvr8ZuL/Z0q/FwVgBkp0OcpI+42cO7Pq54ENc9iusf&#10;JyD721ZCtMMh2d6I7OPloRtpz5W0eybCS0bFewlXrFO00K8YtuEmPZT5bslynzoT5m33Iu1Jd4Yk&#10;K4PCa/OWz1d7Xq95nsyZftgM3V/0dJna1OySxKA+1qceC/M3p62b48aormVzUHl5yvB8NXQ4okx7&#10;Sa9WAvBHLw0jk55eHpV/2ut6kXV+2m5/kNTfnFK8zFpvT8kfxFQgp4DUv1zqAIY+TRkg10M9Tugg&#10;/r9asAJbf1jzwBI2ftrwAUl/PF4CWCGq//PVHlgBCN6ZVN+fNgDmAHbvju/473Zzbk+qYQVEFWli&#10;tQaq6wFj/bjR/uN25PNW+4d1H9S7VQ/U2xVEV3PeCoz+dTPyIYvc1HqVsr2fdyOumkXGXnmT9QK1&#10;oUBIc3KKDBqwhLQ6gJVcfVgJvZh3AUlfJB1vsgFA5N1J45OEA8wUSLrTKdiPSl9mAoDR19nQ9RHd&#10;/Rnbx/Xux3H7YY/k/rT5wYzldRb+OcZLfYp709Yrg9qNdiFE/uujJrBU8NOYhQJJf8xIBJ7OOhgJ&#10;N3OlXbzRITsaMyUdVEBqv7RpRIMf1RJG9RQfs6ZXQYDc5mHVRGQoUI1BHblbih3UwfdNZKVWd8hJ&#10;QSlegSmGDGRhNBgo1VEdcyVq34i6dnrdy+36WTt3ISiBGlBhO0VNPQpUu7ixR4cb9/KUtFKrHKPg&#10;NVGx5YBUUmsNsbkWFLXs/ElcQxWP2Cam4ZA7UWSMkITm4lr4JIyIQuSSCHwKiYFFH1cbUBUy/vG1&#10;1L7HNy5f3VpJjQ+2VZe3VpW1VJZCoWqq6kuK6oqKSs+fA242VpVgGqqbywqb8s5hS4uqCy8U558p&#10;uXC25MK5srz8ioLCysKL9eUlDZUX0Y2VuMZ6YkOtjNamZdZ5+VVd4gu7PZVPU6wov9LNQvfYdWGb&#10;IT079fDmtanBngvf/6no/D+Unf9PBlGLllWuoxavDuj3pj3jfr5F3FSR90VJ3hfV5X+uq/m+qeYE&#10;uuJrSuXXLnZNrxI9IGsN0CuCnLqwoBGZHLNHt9Yh3RtQzzqQezzwvzCuo45pCIBUCP47Pv66h400&#10;7LeRAKlLFmpMhZ5WoufM1DkrI2YgJ3XkZQcXlHNUjppWEycUmISBBKCclLck9fgVJzK3VR+jNK5s&#10;A0WFZUZHmJY2TyuR8VKHZQ2zBmzchJ/RY75Y6ZdkOoVzEWmmUz9ql/YbwUDpPRr6jIefCnAPxvQb&#10;/ZB0+MsdItBDCN3rvcrPlyeerEQPp1xgqRZ62YiVuT1i2xk0bffrjibd77ZGPx7M9OvJJno5BHYP&#10;uxLO0tMRw1Ksb2155srh0t2jxaGgfNTFHDFjh3StUzbCXJCXjaq6DUQNucjKKA2IajuVLeMOChj0&#10;/aXI+0tj2Q7xmIW40afa7tfsDKjnvYy9AdVikAUYHdeh+qT1KSd1pZ274GfMeahwwBk3tV1WfzMT&#10;uJrwggmO2wgrXaIZC3atg319RnltWpH2k/aH5JkQ52BEv9otzrZzLk9pVnu5y1H2/pgi6aUudQgi&#10;wrrdYVs8oPBJsPPdusUBw5trU//8Zu2nB/M/P1i4tRR18urszKoRC71L3jgXYK338kGB78zo70xp&#10;gClXBsXXR5WXBqTPlvzZDnavvunJTvTGcnDAQ1kc1d/b7d+cdab7leke8ca4bnXUsDSguTrjuDRm&#10;vAUhdNa4MaGcbievD4syYfK9mB5kc39K3+/Ad9vJQ0FBLKqc7ZJeWwitDKiuxh3ZCP/hgu9WzHxt&#10;QvcgZXucdgNMN7r42QAVFPXnS71/HA38653x51nb04zlYUL7ahGRUFBR8NCfd4PvV1zg1LAEhkLq&#10;z/EUOAvLD6tANOTO1fslxy/bQcDoT5t+WP91JwQPf9lC2oo+mDGCh/601fnbQRSo+ihhehg3wgpg&#10;9HHS/CRlAWN9kXE8iJneLvsBqT/ttv960PnzXgRWftwJg6J+XPd/WvX9tBH86273z+vhzyuBa32i&#10;R+O6p7PmFymkJ34u3QNM4W+BjYKfAl7hL/6y0w1hH4wVHPn+tPH1gvdZ3AZUfT7nfpp05qY5eZJ0&#10;Hg2p9roljxMu8NMcTHNt+C/3y8FPP613Qr1dDAJP0w5iri3qzXHz1SHdXlRxNGw46NeBnwJSZ62U&#10;jI8Lv9iYjTphxAJPM15WwkKK28grIVHcSh3T4cf1JNCldmFTrwI3pKdA6p9wcECXAryGPiXRw6jt&#10;EINe0bqVFAez0cdHBYQYK63Ox2vr0zImrcIhFXNCx1kMyFcjio0u+W6/asZKHDdg1jrF4yZcj6pl&#10;c8Q4YKPbJc1BI8tnFKCqC4rPfgMwrcw/U114DvI4j4jmk1Dgp8BTAKuAiBIQMSIqnk/E8chEcFUm&#10;DgOKCgUqCkl/dqjn1f2bR9uridF+IGlzRUljWVFD6cWm8tLqwnxQ1JJzZysv5gNAy/JOtVYUoYoK&#10;2ooLKvPPlRScB54WnDtddOFCSX5+8bnzFYX5deUXocBYW6sr8fXlbFS5hnjRyz633lH9JMUNM0rD&#10;fPJk0N0fdC/EJp/cvjYQclEbyyvO/JeKM19gKr6i139HLf+TjVG52md4vj28F3MrqRel1IsV576o&#10;uPB/qTz336GL/qRE53tZlSFmmRt3wU8qHFKg4KwDv9ZeaeOosnlGjwKupSzkaR35oMe0EVYALsFS&#10;V+0IE7NWyrKLBgUrs0oUMr6UmZq2s+JGStbKSpvocT11QNgyJsP0chtGJK0pEwWwu2inb3i4SI9V&#10;PWFG1gw4RsZVkTbP6/AzKtSMFt0nrB6RN07r0EkL8YvlqGRjSJ/t1sb96j6DaMKpG7bKB438WY80&#10;4eND8IfUnw7wpm20LnHrYlixO6h7ttz18dLk+8MpEFWfsG59wASRPB0QZAP8tJe33qnYHjB6WNUe&#10;Xv2Eg90lqfdyqkZ9ssx0x8Zq7NJ+9tm9rZGwcjrAnw9zwSh3+mSbffKFDkFIUutklwFMR80EL6cM&#10;OLg5qLqT9j1b75oPctIhbjrAyQS5SxHhVo9sKYyMq3ZpWJ31s1NOWsZF3+4SrXXwIThDnJ92Ufr0&#10;6EdrPbEAL90hmrQR00HmrBWzFKbdSeqAqgfD0q1e0XqP9Mas41E2uNotBD99uua7NWfcGBAsdXA2&#10;eiVJD6tT1iJvuxBS4K8vdj8/HP/lUeafXq/+5dnS9cUOn7RZjrkQEDUPm2lRZfOYGYtcAA1Rrk9p&#10;HqWst6d1q2H645T9407XnYT1Vso27SKG5TWrY5pnhwOxqGimSzAa4gx66Nkh1a3Vzv25YBo8yMdf&#10;jcp3h7Ur/bLlCe36jOEwabkya9js4a908VaGlcujWqDw+oR1ws/u1LbOBtj3s8E3272PFwMvV0Pv&#10;NyMvlnwH/aLVEON+3HRlSP54zgaI34lyDgeE4LlghciF3VHRoyRkc/sfV7qQS6iHkY/r3kdx7d0p&#10;xfN5E5AUMAqMe7/ieZoy/bgV+nmn/ZfdyE/b4TeLzt/32n/eCgBY/+u1PkDqoxlt7vYUiGTuLj/E&#10;fGAokBSo+sN6EFz1/qz+yrDkadoGb+bH3a4n89YPG0F4M7AFuWW/7IXj/+WwG3j6ec0PPP19uxPq&#10;9ZwdRPXuqBJpAJAw3Z/R3RxTAFXBT0FOAaAAU6AqwBSWuUlQ7k0Zrg0pbgwq3mf9wFNQVIDjaoC9&#10;EeYd9sov9ysfzNqfz/vAUne7xLB+Y1QLBXL6cNYMMntzVDuqqAOkrofYt8b1yFQo/erDPvXVIfgA&#10;VRDtV8NiUNGEjbYU5K0G+atB3kqAt3bcURXW10ICeCrj4897uBA/RwyUfjV+xEgbsTAAqWNmxqSN&#10;HeA0AlUjwrZeFbFLig8I2gb0jBEzZ9DARHpkClCwsUOEcVAqg7zaCTMRohh8n2cthEUv686Ubd5N&#10;H9a0jOjRQwb8kIWW7bH226V1hSeBpBfPfNtUWVRfdhFdX8EmoARkLA/fCkhVMggiCppPaAOkAmo5&#10;RCy4Kg2DIjY3EpoaIOBD8B/viby4e/3azhqwtbmi6Hh864s1F/Nqiy9WHSO1Ij+v6NzpiuK86iKk&#10;EVXbxXxaQw0gtTj/XOH5M/lnoM4VnAeqFoKrluWfrykqrCoqaK4sb6osobdVshtOWMjf35ym3xil&#10;21DnglzimMc+3hlaik8/vXG5y6I20FrI5d/iiv+u4fQXqLwv0Pl/x6g+4eI3HiUDPxyNrQyKY+1s&#10;KfYMqw7qnI5U7uPUdglrRxVNPdyKIOHCqLx5RNE6fjz7U8qMz1jx2172TlCwaGcmjdSUmbkZlkF+&#10;X7QiGIWC4J+1kxcs5AUzJW1E+kdNqhEhjatxcTUhpqeOKQmjMhwCVgU6ZiDCDvDsmoe37uWmzVTk&#10;CqyOOKcnTUpbx8XNMQ1uSNTYzarsYJTMaDGzOuwX20OGlag67pNmOkxLvZ4Bk6RHJxh3yns11Gk3&#10;fzEiX+6UZ8NiCCArHeqtXv3VMQtQ9VbSez3ujWpQY3Zqpl26PaDf6lMnnYwJHS7lYndLWgZ0+JhP&#10;CFCeNCFXP6cjqtVkdG8jcbiXfnhzdSio6LNQ0+289S7hjRkjLAe1TYsdglkXZcJKACCOmXFRVcP+&#10;KPwhV8xNy0YEi+0CMMq9Ie2Qti3uIMfshLSXAqK64GMhozi7GXN2Cojq86UQCOasizpgxD7bGpj1&#10;cUZtpCk7ca1TsBFhQwzfjDKvTEiRUUV6RQth7uUJ462E82BUczSr/3i5591+5Oq05kbceGlcczCq&#10;G9ShhY3fj7q5o27OfI9yZ8Z6KeX+fCc+GeCYGCXwtZ5280bNlOVu2fagClR0uZuz3SfITeh0bVJ9&#10;MCS5Oat/tuQ9mtHBs+sDYsgE62Oayylnuk8y6qPPRHgQ/0M69GiAPxUSrfXrnyx3vtrsubMYmOni&#10;rcdMuzHz7QXP7aTtbtp5mLAdJO1z3cJkOzfdIViOipM+xnyAsREVgH2vR5i3pzXv1vxvVrxAK1iB&#10;5fv1APALtrxacn/eDX/aCv6w4YV6u+J8vWgFqr5bcfztajdI6INZ9XEbKR9UDqkAUCApIBXYCjyF&#10;bA7r/3ipB/wUUv+PGz6oJzE9bL89oboxKj8akoBOPpuzAkwBlM+Op64CP702Inu+4IA38DBpeZZx&#10;gnE/TJpeLrpgCS4Pu/223/nrHtIn9bedyLOY6S87XW/mHZD9Yf150gK8fjCrR0Q1hXSF+rwR+bTe&#10;DpZ6d1L3KGbOGSsg9eao+kq/9EnCdm9c93oeUVSozXZ+bly+FT8L8Hpn0nx3ygKVdpDBT29PGB4n&#10;kBkDlzzkVT9jr0sIW8Bnb47pkIbAI9o1+HoMaG6OW8BA19olsJxzMtfDwr1u2XqIvxUR7XZJgae5&#10;FYBs2sPMeDjgFgkPb9xKi7n5SZ9o3M7ukKMj4tZpBzfMb/GzG3oVhB453sus69eQo3LioI4KK4Da&#10;CTN7WEcZ0pJd9Ao/t3zWSR7WNGV81Alty7KPfXPMtB+Vz5owMStxzIid88PBxTpSVX3et6Vnvsk/&#10;8Q9VBWeBqvjmOgmTzMS1Cik4EFUNmyKjYgGp4KqAVB4Zz8BhqGhI/a34xnpwUkJT3cxgFIL//kqm&#10;N+iuuXgekNpUXlxTjFw/rci/UHLmTOn5s8XnzxScOwGWWpV3Gl1cSK6uKD5zKv/sybzTpy+cOnXh&#10;zNn8c+eLLuSDq9YUXYQXAlKriwvxTQ1sfIMIW2BlnL09I1gLof3kYj8bO2g3xHo6J6LtE11BIxO7&#10;NRxY7NbsjJkXuiRy1OmWM18Qir4EsAZlrS92Op+s+dYHhOuDqnG7KKqme7h142byoLRhVFYf17TE&#10;lI0zytaYGrXm517qkc+ZMOsuctaIndeit/2CRSd7wcUdkrZOq/FLDsZeu2Ra2TqjbUuacMsOOmT5&#10;TfgYjeSUhTqjwc0byCCtUU79gBg1qSLNWVgjsrZh4KYcmYsld+s/Y6HNGckxFTapJYyJmkZEjUkd&#10;0h2gl1sXoZX28WrhaF8sRGTZDvlit3bIzOwzsgctvKiO0a2lZzsNt9Ndm33GbLtsuUO20inf6FHv&#10;DxtuxT2QvkeMuH5N25SDutgpGdbjkTGqXYwZOzXErgxzqvqVmKSXvz1kgqcWApxsu2TMK16ajuyt&#10;x/c3kw9urExHjSElCmAHoftO3L4cYWcCNGDc/ZQLgNgprR3WoUZNmFEjGuwy4aHB12vaRro+Y1/v&#10;knQKq8Lc0m5x5YwNM2lCQ/CfcyGWuhxgHQwqwXmz7Tww6xkX/cacL+5lzYU4CQ/l8pj6QcL8Iuv8&#10;7WrP2y3/4agkE6BsD8jn/PT9EXU6SN8eFL9YDyCtStOWeynL7bjpUcZ9NG3pN+AWupW7E9ZMjywe&#10;4QLRVgYUkx56u6z+aNb5aKnryrQddDvhZ8x6yLNe4qQdFfPi7s6br8e0Vybk16ZVjzO2Z4vOrR4e&#10;cBxgPRekrUSFN5LOeIAV1bWko9LsgPrOajQbVV2btb9a7Xy2Er6esK2MqvYStndHo693uz7sdz9a&#10;dL/a636+3XUn49zsF95MmG7FDI8XnHcTBnDAvT7OiwUbxPmfdkOftn0/74ferNivjvA/rHver3l/&#10;2e/4YcMPTyEXSbOWjxuep3N6SP1/vdz547b/2bzh553Qcd5HGurD8uqgEHgK8gik+7SBTDMFhvjz&#10;TkfuISzhqd8PumBnZKC/zeCTpPHDqvf5vAVWbo3LH8xqn82ZYU94CmL+g5gB2AreenNcfX1UeWUY&#10;mWHwzpTuUr/41oTq5QLSJOsj+Oy8/f3xbP7PEuY3x9Oo3JtQ3xlD+i8AVZ/P23J9Cn7Z7fywErw3&#10;pd/v5ueamoK3wsPc3Sog7POE/daw6t6U6WhQeWvcuNMpuj5qPL5xb3kYdz9L++7H7NdHNFcGFA9m&#10;rfdnTXem9M/mkTmr70zo4CHSe2pMd6lPdtAjWwtytjrEtyetWT9nLSKaNhKX/dyrg9prg5rdDtFB&#10;t3S/S7LXKQZwA1WXfJwFHxtEdcJMnrYzR0xkE+HioJHSJUOHBE1uelVE2OJn1XaKWnvlWCuxZMxI&#10;71cRpqzcdkHzoIbUJW7rU+CmLMwhLbZf1dotrh5WN253CRZc1CivYsnNOjgeUgei5W5UkrCTx/To&#10;eT/fz2/FlpyqOf9t6emvKs5/31BaQGyuNSskRplAxaXLmESgKsAUkArFxDRTUc3A0+bqyrYapGcU&#10;BHzI/iCnT29f3luZ6/Ra6orzKvJOVxaeB6QCT4vOnCo6deri6ZOA1POnvim9cLL0zHe4smJSVXnh&#10;ye/zT32fd+JkDql5Z88VnrtQdOECcuE173xp3rmSC2eZRByP2MpuOe8RlD5Iasc1lT5qWbeUPuwy&#10;DHrtPr1Cx6WOuXXAyqMZB6jVvZQ1HWR3KjAy1EVaxfdK/MX5TsHmiHwpynEyCyIy1KiFi4z6pmtD&#10;BgCzE5eshFULcctGWdRiN5z03QB7xUXa9FB3vMxFM3EnJIQYsRwUI4PYqrCb8NDLSTuo83bSnI24&#10;aKfttYv3OmX73YpFNwspO33ZyU4a6SNS9LgClzBRAakpC31U2jYobOrnN8xbGAt2NtSUHJMxM+Ia&#10;4qQMPSpqg5WEljTIa0CarKowX2wNGsFSj+L+NwdT95Z6dqfcG6P2l/tT//p855ebmfVew6Vxx+6g&#10;AQwRhO5+2nc74V3plsU9zAkrab1XeThuPhgzzThpwwZs3MUaUKM7RU2TVuCU9fZcOAMndh9nLihI&#10;dGoXp9p3lqf21mcfXV+Z6TFO+Pg92rZxM3a5nZt0kmYs6OUwY62Lt9EtSXmZfarGKRuhT1Xfr26Y&#10;cZBAJyfM+ISbPm0hzHsZU2bclBkza8cOaer75LXj+tZeaXXCil0KsXf7ZBvdokkrMu/I1pAaaZ3q&#10;pV+e0P9yqf/3y73/fGvo3x9O/tujyTebgbUu9uUx5WafeLWTnQ5RMwHy5XHZpTHpTh/vXtJ4N2FC&#10;WshP6naG1Itdorl2Xp+h1Scs84tK2yVVY1ZcVFEPZvpsJbLQztsb0WY7eQfTpoVu/saIZGtMutbP&#10;v57QXYupbsU1b1bdUPv9XGDf0Shy/31QXTdiagOq7k7oF6Ji+N5MumhHM7adXvFdxNnZ2Qh9bVC2&#10;2Ct5td3989XhX6/0/3K55/GS++ma78mi4826/+N28IetwKedwLtV1+ftwKdNb67p/qus6c2S5f26&#10;482K9VlG/3hO92bZAaj9eS/8YQO5fZ+7iQ8k/XU/nCuknf+yExQVnBRQ+DJjy5HxzqQSwApkzI0w&#10;kmtnCsYKPAVWAlhhf9gZlohjHrMVIAt1b1oN22FP2Phu2fvLXhdkf7DR7U7OapAGSN3u5t6e1L7I&#10;uICzd6Y0LzMO2O2njfDrtOP2qOJSlPd41gD1cg7eCdLr6f2KD0j610u9uSZZufv7T5PIYKy5+1Rg&#10;rPAQlghVk44nsxbgKQR5CPv3Z2zLfg5QFVI8wPT2lPnujBnk9EnKfmtCCwyFep523c6NQh23wEMA&#10;7rVh9UaYt+xjQq6/P+t8t96z0SlZDgpBUUFIAaZA0sOobCcivDKgAv8F8gJtQVFjNuqkhQJIjSow&#10;7dLWfj25R4lzM6v7lPggtyHMa4wImj30Kjet0k4q9TJrRg20WTunR4ZOOflRUeukkZR2s6dNuIM+&#10;6W4X6LBoM8SbVLX2C2oGhQ0TqrZxVUvaRZk0olbbBVs98qVONb36dFPBt+Un/76h4DSmpoSGbpKx&#10;6WIGRcFlQthn41qBpLBkYVsoLXXY+mpUbQ0gFV1XA/G8/MIZSltDbCT66MbB/uq8Uy8DniIN+PPO&#10;FJ87WXD6BGCx+OyZwlMnIPjnn/0eLLXk9LfEyjJaXTVYauGZk4Wnz0BB8AdLRZB69lzx+bOFZ04B&#10;UmtKkLtV6LoSRvP5qBZ9L2Xv4BS7yeUOemtQyQ/pFU6FwK3kO3hETtVJN71kwc+A/5TrY1qIufNB&#10;mQKVRy/7k56UN+kmJ/w0P7/UzS3bHbdcnjTvDKoSVnzagtsLclKyxj0bdU2HXTHglm3ENTdt3cdY&#10;c9AudUqWvKxskAsnnkENZiMsyzjoaSd9LyqHPwSf4QqcJv3c3LgNUOthwZqft+JiIZ1TXdxJJRb8&#10;FNxzycVb8QiAqgOCxiFRM2xf9QqBoTE1AQrAOiFFpfTI8KkpA2lS3jKtbPviaNqFDD03oH5/ZfQ/&#10;3qz929u1//6H3f/1n+//P3+79eut+dUe1fWYC+L2eo94d0j+frcXzifpoBAsdW8Imdz/TtKzEOIB&#10;ZKdstEy71MuusZCK5wKS3RHLvUzHlIOO9BHwi4Y9kvSI/9L67MHG9MPL88le45CNMWomgJCOGFBJ&#10;F3VM35pw4Dd7hMvtfKBnv7oJ5DTjZ8x7adMWPGzsEFQutwsmjFh4uBBgp9yUhSAdRDXmwMHKYpAR&#10;t2N2o6Lbs+Z3m91JL/1w3LAalaT8rD5Nw4+XBxEqHXb+1ztD/3xn5I8bA//13tjbjcDlUflGlPs0&#10;67o2pVmJ0NY6GTdnNEtBwsOU4XnW9iCpvzWrvh033k5ZUj7KmKm1T1PXr61fjLDXu/lzbsL+gORW&#10;zPh2s/32nH17WBkPMg9nLdvTmtl2ykIPZ7GbBVS9k9Q9TOkAas8z5psT8g9rgffrIVDmaSchE+Ft&#10;j2nvLXgPxrUJJ2nBQzoaEu1EKNfHResd5EsTyr1hxbyP8mE78utBJ0T1F4vWNxvuH7a8n3b8P2x6&#10;Pu9AtDcAHAGmP264P646ft8Lftp0v122/rIX+ONKx4usEdgKrvpkXg9yCiSFPT9veX7Z9v2wYv91&#10;x3+84vznq1EI+7fGpYBCACgEeajHKeObZRe8WwAi0BDyO8gmrMAWKFDLRwnTq6zrx50wcPPtkgOO&#10;8Mtu+OetQO5K66u0GYL88RWDyI9b7XcmtA/AQWYMj5PWdyvBx0nbq6zn40Y7RHjI8qCfIMI/riOt&#10;XD+tBpCuAStwTGSGFVgCx5HWAutB0GRYQr1dcAFtH0xpYQmshwJXheNvtDOvDkgvRQX3J5FppXc6&#10;uIseKignaN2NccNmh+CgDxmNfy3M3o+KH8TMtwHBWQ8s780Yc7oKrwJdBZ7CDnETGpD6Ktt+Y8z0&#10;arlzv1+93iGGH95ulxgM9+qgErk4MKS5PWE6GtId9Cr3ooq9Xk3SyUq6eaNG6riFOeXi9WqJx71g&#10;Gl20ylkHL4fUCLcRXDXIqRvWkkZ05JiDO2WkLwelHnLJ5QH9o5gnbsBc7pPsRbhHffLDLsmckQhx&#10;MutgJUzE7S7RZrdgRNMA3//9QfVmn9YvxsqxleiiE7Vnv8JUFPKIbTI2FXiKDIxCwNDQLZS2JihS&#10;SwO+sRZIWltajDR4qiitvJgPKipmkacHO5/curS5EPNbNZiGypriC8DTkrzTQMwLJ74rOnMakHrx&#10;7KnC8yeLz31fdvZ7SP3U2ipAKmy8eOYsVMFZpICnUBfPni7LvwAshuxfV1aMqi3GVpxwC5quTNht&#10;+AI7qcbFwnbqxX4tUluxYS2tVYEuU7fkK2u+7+XX3p2wwokw7aTZCRdmHAwzocDLqXIxi2f91LkO&#10;mptzblDb8CTjWw3yEkbsgoWY1WMObLQtI24dxNNGzLppC24G2OiiiznvZiS8rCk3s1eHGTUQjm2M&#10;GXeQMyHWUhgZlRFUF86F21HZepcYbAwZv7FdtB0UZp0MMFYI+6PippgGByo6b6QBOsfErTk/nVJh&#10;4NmUiZLU45ds9IyJnNJgF23UeSMupcd8sdSJcCfmpT/b6v6PN6u/Pkj8+7v1/+NfH/wvf7v1j0+y&#10;kG0vTZnXeqRb/bKrU/q7afdGv3bcSkt6ucsdksuj+hvT1h1kfGV6OizZGDRH1XjwdjendrlLMx8S&#10;z7jYK7365QFLh4kV73Merkwebc08PIzP9xsHzeQBHRr+zcDleT8gkjagqoUvyqyNCKn/8rjp2ox1&#10;t18556GO6trg39wrq4dPBAr2zPhZD+c9z5b8G1FBtp0FufivN0Yvjci2u3jXx9SrEU6PtBo+uCtT&#10;5pib2q+u2+4T/uVa31+Pov90o/dfbg/+tyczgNR/uj38fiuQ8ePuJfVXxmQbHYyrI9I1INqY9Nak&#10;7NIg52Fc+XrZhnQtjWkOhkRrnSww2YUgZadPcC+mvzEue5qxvFp2vlzx3Evbd0YVv9yeOUp7jhY8&#10;2zP6q2nbjbT1KKa7lzEBoMElIXoDp55l7Mi9+xHl4aR+dVCxMiCHjP940fc4Zf/9IPpqzvhqXv8i&#10;o7sXUz7OIFHoypASAjJE6RcZE+Dy3Zr907bnb9e6Pm643q/aX2QMT+e0n9acgEiA4+d1ZCSUn3eD&#10;v+whw538diny837o18P2v1xBAj74KfD0t4PQb7sBQDDw9JiqgZ82fe9XXL/tR3JNRD+uA+N8DxP6&#10;l1lkcNU3Sx4g6Q/rQdDJH7cjuUZRrxfdB718AOtPu+2gt7/utb9ZRCYI+LDszLUK+A3wejxS3287&#10;nW8W3T9vdwE6oV4vej9tdvwAJF0JQAFS708j/foBu3877IWd//FS36/bHb/tdwNPgaHgpPBHgd0Q&#10;/xHsHnd+BewCVe9NqH9YRsgL++QaVCGT+48oXs07oYCMSLeoSePdKdNqiDOqany7EnkQd9yPWeG8&#10;e9Aryk22+mzeASQ97BPDEiD7fM4JVN1s52bdFIDm7QnDrUnT68XIH9dmDgY0y/CTi8r2e2XXRjVX&#10;h1V7PeKrw5rLg6qNdiHQdjUsBr2asTHjbn5E3NqnJsR90kkHf9hAtVHKIPibcBfBTIGqvRL0iJrU&#10;r8RNW1njRtqsldEvbdvsVPbw6zMO5owWnbWTbwwqDjp4V3vEW0H2dlAAgNgICe9O2a6P6SGNpb2U&#10;MKdovUN0ZdSaCat6DWwHF4MvPU2uK5IzCRD5JUwqA4ehYVCE5kZ8UwOuERlZqq2muqGirLqouPRC&#10;XkVhPmT5c9/+uaG80KwUAE9X56a8ZhUZ1YCur6i4eL7gzHfAU/DN/BPfA1vBWAvOncg/+VXlhVPA&#10;U3x5Sf73X+ed/C7/1ImCU6fzz5wBpObwWpR3Lv/sKTg+ULu+oghVW4KrOEerOOnnNNsIFVZinYWG&#10;9spZDhlr0GO8ujAlRVdaaY2KpgIHqWrWQE8YSBk7ebdTcNgrvzvt2B8wuKilPnZFn7ppc1D4Zjt0&#10;OKSA0xgY6LQGlTLgl8xEUNQ1HXrdQco4iGkfc0jbtuQVzOhJSQ8rqmkdsFImvJxOWdOwAT1ixECm&#10;zEQ4y92ClQgPdDXrZ2eDSEv2rR7JRoS/HuCseZnrPhbwMWUgIGNTIcNNMQCpCxYmUBUKtsR0hDF5&#10;c9JEzDWuWjASlyyUFRtl00PPmHFfrHZJEl7GWp/8/lL4X18uA0//p1+v/G//cu9//+e7/49fLh3F&#10;7AsdAgi/NxPOK5PgfdLjdv6YcTN1ykpe6xQthri34q79UePWsHm512CkVmkIpZ1K/MagpV+LGzbT&#10;Yn7pxoR/vF2XHPLsZgZvbE/e3x2fCgg7lC0d0vqkj709qF2NykcNmD55/aCqCdDZzivf7VfBSXir&#10;RwZ+Ch/TSkSQ8bP75A2LId6chw7YfbLgf5h2/eX6yMGY4h/vTT5ecKbcmK0uznqEuRSiT5rbUj7a&#10;Spdgzk/vU1fP2lFvNz3/8WD0j6POv1zt/tv1/o/b/lfL9huT0v1+9uEg9/qE7Nak4lHS8HrJiTTR&#10;j6vvzcjuTAheZQ2P5zQAuKcZ0+sV16sl950Z7dGI+FFS93RO/3LBCE8djYkeZqyHE5psVPRsd+Du&#10;Wufj3Z67q+FkhDVma81EaE+zjvcbvndroJahNxshpJFWmDkVYMxEeBNBVo+2BU5XP233/LzZ/iZt&#10;vjsueDqnfrfuer7ovTKmg580BNUHcd2TlA7+3PO0/uOWFxT107bvUUr7etEKb+Nt1vrjhvcHwOJu&#10;GGlAuu79aTf0yz7SUAkZkW/NBSyG135Yc/xlPwQw/eOwHXgKy582Pf9y1IOM5z9nfBzT5AbZg7AP&#10;Ef7VouP3S91/uzrwHoI2wsHIh7XQH1cG/zga2u8T3pzUPEiYf97vAktFRqoG+V33QP31IIIs9yKf&#10;VtyfVz3Hw0gj0/Y9T9oAeS/mnR/Xwq8XfW+XgafBN8eQhcD+OGHKdQH4vBmG8wqQNDfKFND898Me&#10;wPqTFDLTKkAWCgQWPqhftiLvsu4XKWQkKvDW3M2rFxkHUP54lD87eOv75eAPax3P5z2Pki6I/A/n&#10;3NcmDDcn9LcmDTfG1PCPervshyMfX3+wAltvTSDNBm6NaS71S46G4XeL3Ly6PWV+mHD+tD98ZUQP&#10;372dPsXBoHJ/QAG1HOZsdUt3euSbXVJ4CiL/iB4/oMJO2ViH4+4eJWHIyAoKWwGpkP3HTYyoDNOv&#10;xE8a6Fm/LGHnJezcOZdg0kiZMJAXvMKEmZa2sybVmBFZ005EvOKjX+kR74TZW0HmdoiTtpGuDqpv&#10;jOoB9zEj6lKvdELZsuRmXR0w7Q1a54OKGY9CQ6zltpQbBQzI+0gnqMZ6bFMDZPzGyvKG8oq6spLa&#10;ktLivDyownOISwIl8058DU5KRtXxqJiQ06AU0LGNVfVlBUXnT148d+LihbPIbidPwJ75p74HSy04&#10;9XV1/ilmXQ26uLDw5LewHRwWkv7F8+ehcpZ64fSJ0ov5FcWFZRfzAM3leSfq874nlZyVNFy0Ext1&#10;mHoDpc0upHjV3PmB9lsrMSUKiNkybRfPOEQ+Zk3SzoYw3sctm1Y1XutXXOlTpqyk1SB/WN4yayAf&#10;9mjujVnujJgAZ4OiOvgE0ibiqoWY1rQs2AjDmqY+PXqpR7nerYMPtl1YFxDXDTpoox5Wl6o1FWSv&#10;DSjHHAT49c23M1YhaPqpixHuiKktFaAvd/L3B2SQP/bCvKyVsOagLdmRoVQXrbSMibpoZWQtzLia&#10;MKVATSvR49KWcWnTnIU8o2qDfVattBUrecPFWLTgl6yELw5HDRs98uUu6d1s+L+92/qXl6v/t58O&#10;/z//8ej/+Ld7//efD2/MeQ6mzCs90r0x/cGYKR0WdSmx7dK2MQsVBHOrX7HSJbo0Zr6V8E/aWD5B&#10;oxpbCAVIXR8wd0rb4n7xdEDZYxVELIKZXvvB4tD19dHryz1jXna7oqFdXBv3MAHHPUpkUpBpO3G1&#10;Qzioao6K62esxFEdCpB9a9a+2S3a6BZdmzTPWAkpNx2QOu9lZEOMo0nNq7XAnTnLjbgB/HG9i304&#10;LM34SROGppUODtT2gBSy87S1bVBV8WTB+nk38GLRci+uPRqTbEeZG52Uq6PCa6OiSwPcO9OKG6Pi&#10;pynDS2T8DsuHZcfrjPHtovFRUvYooXicVD9fQMYYfTpvfjIHv39TrlEnbIdMfWVEcDgquZu2X5oy&#10;XYrZ1se0Lw8H//ow9faw/0HWdTtlfpS2Plmwv1x0fdgOv1gPHk5pryYdkwFWelC9Oq5PhbmjupaD&#10;HsmzhPVF0vDDsg1i+8tFyztIwVvdb5dCIFC3JlQvFiC526CAp0/njW9XnD/tBYGnjxIaCPVgpj9v&#10;IZdHf4Tcvel/v4ZM1fd5qx1Wfjto/3HbC94Kr/11BxQSwR8gFfz0j8MOYPFvu6F3i/b9LvqbjP2X&#10;LSTIf1j1gqV+3AwgI/angMUBOBTQ7df97t8OoocDwv0e3o+7Hb/sdcE+f73U9fth5B8vd/2+F/7n&#10;q9F3izYgO2KpWwEANCgkcPNJwgqA+7gR+XG760kK5Df4PO16lLCCqN6fNYKowpGBtu+Wvc9S9tyd&#10;fXBboC1QEtbvTKrhCCCkrzJu5D7VaggB9HG/KViBF4KlAkOfp513ppA+r4DUt4u+DytBYPfLjO9p&#10;ygUkvTtjvTGuA0u9PQXnQg8o6psl370ZSP0GcNsHMROsgNvudfG3O7n3ZoxPks5nad/RiHa1XbAU&#10;5F2btKxGJIvtop0+JZzjVztEECTHDRiITbB9WI2aMJP7FOgRAyXhFi60q7vlOGTICyUBMVYlfsxI&#10;ByEdUBE2u3SvloeyfumwijCuo+SQOm9ngVhthMSLbs56WLwZke50SbcivPUwc79HCMqWdhBnDW3X&#10;R1WT6vqsi7wZ4NwaMmwFRONy9IAM1avExn1yDx9LqjgnJbfh6yubKksg3QNMq8uKy4sKivPPAx8h&#10;jwP+joP8yfwT353/7suz3/xdc2WBRy/rDVgULCIdVddUkd9QlleWd6Lw9FfFZ767eOqbEqDqqW8B&#10;prARGaQ17ySzvhJTUgC6Wp5/FmllhTSZKgQtLc+7UAp4PXsKUv/F0ycrC8+X558sPftl9ek/YwtO&#10;CGsKVa2VBlKrFFVj5OHnBgJbM33X58emnJKYUxhzi/rUJAuh2ILNS9loCw7Khp+etWEX7Fg4ya35&#10;uUkjuY9dn9AijUmzNmrcgB+SNExrMXETfs6AjambY2Y0WFSnsmHMTh3WEqbNlJibMe6gDNrIA1ZS&#10;PMCZcpK3htTDVuykmzhiw0zacXE3GWrMhOpXN6x1CpA7MV3CFSclrmqa12EAqeCqUMj4AHbmukeY&#10;0lMg+Mc0uAlZ67CwLmUGhyVueTirNsqWm7nhpCKWasR8sdOrzoaFW/26SzPOvz5Y+B8+Hvy3j7v/&#10;73+6/b//+73/8ae928uhdJd43EHbn3CsD5imXDwXq26917g/BiBzLnWK1noUYKxQa1HN0ax33EqZ&#10;tDNmnNyUX7IeNcyHNREdx6NkuFW0qW7Tznz02trQlYXOyQBv0Exc6VNuDmjWemQhQXlYVDaobwZf&#10;g9QPNjphxM67GVdHDdcnjWthNmT5zag45iIlvXSohBOZ4S7lxgGkbs3qp8zNB0OSF0u+tQ52zIGL&#10;O/Grndy1Lt52nxjAmvYjeyacqKUwaTFETDgx2SBlo4N1ZVhyaYB/2Ms+GhLcnZY/S+oex9Qv5gyv&#10;0qY3CxZY3p+Vg6s+SqhuT8seJ7Vgr7lupoDU11nbszkjoO1uTHN9SnF9WgvZH0T12UY428GeC1LW&#10;e/lPsq7nK+63G74Xi/bnWdubde+H3fa3Ox0LHdzFXmmyQ7gxYc72KcD9H6fdVwZU8MvZ6+A8ixt+&#10;3vB9XnPCG4AcDdn5zpj87pTqNnj0lPhRSv1pyw8q/XbF/eNO8GFSc31c8GRe/X4dQOz7eRfQifTK&#10;h7eHYDFmAOX8sOr+aSfwaQ2xyB/hyOuev+xHgK2w/teDDtgOKyC28O8Cw313PJg/rP+0HYQsf3wc&#10;ZJjU3w86YPm3K1H4BI5GhE9TJoD1T9uIFMOekPThWeRa6k4ImRzwsPvVgh3M+mHcCNr4JGV7mLBe&#10;H9M+iNt+OxwEAXy54AaqAiBAVB8jI0s5b01pb01ogYlP5xyAtpdpN9Dz4xpyWeBZ3AbLd0sBWN4Y&#10;UR0NyiCew0teL3hzwvt+NQTcfBSHdxuA08/1YaT5KqD2/XLgxbwLXnh7XAuIvDkGpm9/cTwpFtSj&#10;hAUwerw0P07abo5rFr3kvajgsE98Y1R7a1x/Y9wAdXPKttun6ZG3TFqpMw7WlI2R8vA3ezULftGI&#10;Bjvv4e726Y7G7QFmJfB0VE+5N995OOoaNtBHTcwuKR6WMzZOyiNcCMoG1bi0H+kKlXDxkeunFuZa&#10;lzbjE0LwH1WgwVKzLvZqUDjv4XeKWkYNhJidDJkUXHglyNyCr7ETvxlmrXmpqx7aTkR4fUh/c9S6&#10;6OWuR6QpL3dvxNGpprYVfE1tKKu7eL7q4gUQTMBoAXJb6WTeqW8unvuu8PQ3yIwAZ0+Xnfgm/9u/&#10;Lzz153PffoGvz+93a3bjg+vjUS6qsvr8n2sKvyk79ydU1Tl2axm7tVxARKGqiirOfVt28h8a8r5u&#10;zP+GVlvUVnKu6vyJirzTxWfBUo9bWZ05UXTi24rzJ4tOfll66uu20vzyU19VnfuSUHMOGb0QU8qv&#10;Pc+uOMtvKBGhq6wi8uJY+63FiaNU73qvOSJo7hS3tfMbO0VNHmoxWP9Pu71TuoZLfYIrA4LbE6or&#10;/dJlFw2Zmt9IntFijgb1y37uiLp1xkxIOijTesyUCR2zE4CP/drGPlXjmB6V9jAg18cd5BknUgkn&#10;9fiaIX3GTh41YQGv4xZ8zElN2ClJK2lc1ZJ1M6a0qPUAb9nJSGiwSKtVK2XOSJi3kpdcnGU3N2Nj&#10;zWrJ43LsmAwzIGicM1M3goK0mbTr567ZyStWYm4J9cXNaWc6wNsfMa/2a94eTv7xZOVfXm/8L/9y&#10;F0T1f/7btbdXR5cGVINmciIkebw2MmRmwon3RjwU89KvzFj2x/W7I4bVbvW0k7XZr074mfDuV3ok&#10;K92yrUH9rUQw7hcFFASfijQakMe6dfe3x+5tDd9c7E5H5UNWwnI3MtTegBa+r9hZN6lPVZsOsyat&#10;+BEDajHEvTSkvT6mvzKk3OrkQthE7sv7qYPaltVu8byXthRiZn2Ey8NCCPuHA+L1Ts5GFxcAOm5s&#10;AenL+BkHw4qrE9qVDtZaF+fmjO5gSHRpRLISoYHGAn/vzOjvAgen1ddHRDeGBdcGOfenpM9T2ldp&#10;w5O4CsD6EnA5LYd6kFA/yxgBqfdnlXenFI/iWgANUPX6mPTOtApp8rnq/ePmKFAVDPTarO5oUn0w&#10;IoY/dzehe5oxvQKfXXU+njcgYF1xP18LLHZytka0PXrUiJO21Ke4OmU8Gtfu96s2O5DxT5GOQKvu&#10;jyv2H9ddf9kL3p9SPEsifVtfL9lvTopeLppy7aIAWLDl1ZL1/boD2bhh/7Tt+mHT9fOuH4wVSPf+&#10;eGBmoB7wESiZ604KAP19rx0U8l+OesEif1hxwcafNv2Awj8ugxFDuEYmTH21AEroQG46bXr/uNL1&#10;b7cHQXVBgT9v+X5YdyPXZDf98CeAs4BReDlyZID1ph8eAltBXaE+bATBZN+s+F8v+55kXA9SjqcL&#10;/hcLkOLtOZABxe5OG57MOR7ELccTvlrer4UBeUBVgCDQ80XS8Wja9Dxhf7fguzOhe5KwPZgxQTYH&#10;Ft+e1D2bc3/a6DrslW6EObtd4r1uyd0py7/dmnm7iFxaBau9OaqC/Z8m7XAoOODDOGh+EIwV/sS9&#10;afP9WRPE/9xg/rvd/M0IG1gPG2G3hzHb/RnLpQElfAMvDemyAX7CzQaedknbAty6pFsAvply8vuk&#10;aMBf3M56utB9Nx6E7dNW1rxPMmlhRYRtdmplVIEP8Zr7FDhw0qV2eSYgTrp5k2YaOBSAFfYf0ZGX&#10;w7KEjZWyMtZCoqSZBII2qid1Slr7VJh2Uc2EGT9twR4OKeAnkHER1gI0oOpWOzduwGx3iBe9LJDZ&#10;w37FUpC72qWYtLGtzEZcyanGvBM1508gFnnuRPGpr4pPfVl5/pua/G+rz38lwjX06NVmFrWpEJTz&#10;TzV5f9KyW6IGfrrTOt9hk6LLG/L/hKs5bZMTepziAZtgwCrp9xj8OgmruYJUeYFSdYFceZbdWNyS&#10;/03dha/yv/qi9PRXVRe+LzvzZUPByfq8b/GV5xXURhW1XkmqNzBbPDKinFjmFLYIm88YCBVORouD&#10;gxO0VvrU3MWxjsdbybhfHeQ3d0vRI3pqWNDYIW65MmF/nA1v90qnTC3wu74+Kr8yKL0/bQZvXfFy&#10;EibygKRxUouNWSjAUwiycx7GrIPSJa0Z1reN6Vt7ZTWA13kPNWbGZpyUWRNmwtAWtxMyTtq8nRI3&#10;EtIeZsrFnLSQoJJ2Onzmc0ZiBj55Az6hw8b02CUbfc3FXbTTEzrcrA4TN+DSNmrazogbKYOi1j5+&#10;y6gM08WsWnSyV33crQB/N8De9TE2XZQVK37JjF804b7YG9ICrecC3HiA9+7S1F8ervz6YOk/fjj4&#10;f/3T/f/13x7+fH9+L+ZcHTa+3J+8vdA16ebG3PwxC3ncScxGBal2zkKXaD7E3x41XIvbt8eU97LO&#10;21nH5Rn95Zj511vjv92dupqwH6U8V5Puf3629Opw5NF698drU8u9siknabFDsBYVJTyUSXPbYoQ9&#10;a8ceTRuAqnNBxtG06XBYfWVUDTENYuZ+Hx+omg1Q4Wd5MKhcb+ct+6n7Ue6ztOVF1n1jWrsYpGV8&#10;5JuzpqSbOOMgTFgw+0NyeHg0qbk6oX44b4Po/TBpOugXXBtTHo0qHsbNOaQCJYGet8eEgNQ7E4Ln&#10;c+rXC/rHMeXDGURRb02ILvWz70zJns0bXi6YYQn1NGV4MKt+Om9+lDRcHZG+XPE8W/Js9fJ/vNL3&#10;eMm9PyQBnj6eQ+5cvVl2vF11PF8wPUkb3q27X695frrUezNpjnlpl2asNzMB0NWtUc1yVHh50vR4&#10;MfR6reNwWHpvVgMcf7sMudgGVvhu1fN5O3RjUnpnVvHDtvv1iv3TTuDzbhBg/TxjfpY2Ie32l+yw&#10;hEL6Pq25AHAAvo+rrvdL9uO7/D5Q1/erztwtrH+/OfhPV6KAwqcJ3V43AxQVaAgkzR0HXpjrqPoq&#10;a/llL/SvtwYg1wNYAam5Fdj44/HIqv98rQ8YmutYBVIMRgwcB0V9mbXD+QYy+8+7nZ+2Earej5nv&#10;zhhfLQZeLwVfZZF0Dwr5etF7bUQJhAWFBLoBZCGPAxCvDsheppxQb9Oeh1PGm0PKRzELbASYwm6r&#10;QTq8ClgMMAU+HvRIln30y/3yJS8t4yTBdlDUj+tB4ClQNdef6vm8B3Z+kfYChR8nXKCrz+a8R0Oa&#10;K0PqhwnnzQn91WEVGDTU3SkT0DbXqwoi/5UR/X6/GmLc/fnwUodiPiDpV+PDvLpuUVNU3DygQPfJ&#10;2qZM1Aep9ueLPTEbE4i52WO4POHukqD6VYQgv7FXgcxGFbdxgLxQSA/DsDgiaAClHVRiOvj1fZLW&#10;UTV+PSS91K+Dn/dGu2i9U7bYLsqG+UPatjk/c1jTtNLOTtowO128q0NyQD+yMqiccxD2e5FBs/Yi&#10;3HUfbc5Cmncw0n5pp4Qgbiyglp7m1ReTSs+oCHVOPs7BRTm5rYq2oqiSMaKTBoU0HaWlNf8rXlux&#10;nYcat4tTPlXCrxA0nuWjzoWM5A47Y27AmOrUeERobksZp7UKU3xKhq8TNJdQSk9z6/O9Iny/mYeM&#10;MMdHKQnl/OY8buN5jxDj5Dd7BfWDJkIyKAoIGwPippC0JShqcNDKndQaF62ZX1dsYODaDfKVqb47&#10;a4kpn9bJaIL3HBKh7fRqH6/pzd7k6+2RYQM2Kqt/OO97nPbeHDe/ykZuTzq8lOI5J3tYie7i18Fy&#10;TIPrkTRNGPCTRsKYDgsrSQd1Qo+Zs1MSZsKMHjOjRU+p25IWfNyEXfUwknpcTIOZULam7bRZIz5u&#10;Js7qsMt2RsZAXLXSFs3klAY1q2oDpC5aGWOSxgUrdULWBEeY1qDTVnpcT+7h1JobT7sxBciYVSpM&#10;2kzOWkmXO4Q3e6RXIvxjqhIXDJgvUj7GpI3Qr0XNtYserva/v5b81zf7f3228b/927P/+W93//p0&#10;ZX3cNOZm9JqIHcq2mJ8762YdTljmItyDacPVuOPZdt/znf4PVydeH/a9Puz5+c7Yh6P+TzeGPl0f&#10;/Nvjqf8vT//h3ViS5mfC9Qfs2bPalbSjUU93V1d1dfn0mUx67z28954ASIDeO5AE4b0HQe+992SS&#10;yfSmfHdXuzGtcdL0GM2MVtrvO98vCH06J849l8A1ARD3iee9N+KNv3jm/dsX4X/6auLvv5j8cnP4&#10;+bLp8VzvfqTJoi0akGR0ce6N97Ai7TVzQ8Jwa+26Q7XpqZu3SgcUWU5DeaSNsjwsnO+HYFYhSAen&#10;zJL7U11UuzQzoC0iWTAaS0Hb9RHupk0YbSpdGeZGmstNwvu6svf8xrJ+3p14W1W0pWxpmB1oyI80&#10;FW5ZOfN91dOdlfO9tWj9EPVDOQ8c3BMnd6WvdK4jf6ole8NUCaRCV/cgp3aEioy5rtKFnnLwBQU8&#10;PfOJd0ZZ5JarW7wySE20lDwKaVCB46DmPKpfHeWB3RtWztoI48QvOQ9KD918LE/BwagaKHy90H4U&#10;rttwyR9NdLgbK20Npf722sQgd8Or+91Z6C8uwhfjjdBeWC3pLBVTHXskl2E1uW8QkO+6eZt2FpD6&#10;cqrhUVgx11sx2VZy5pe/nDCc+mRrQ4Ty15OY/s/+UsnH+sk+ANBMvALIXvgkkFOE/Bc+aUSfuWth&#10;Q1ERvJ+Dv0E5AA0zBTRBVRwEDP1ytvHttOHNVEOy4DgANHYBTCG2b6eMTyJ1l0HVroW7McRI9lo9&#10;cApJtUN1L8cbX0w0H7hkywOsmc5aqCg88cxDElM9DupAVeAV8f54c/mBQwZWwhnnOmqBzmehBsB0&#10;vZe5OcCZa61OJuiL1RchQsc2KAj54ZIIz0HJ1QEuiBnRF0+11sB8AdPVATqovTXMizcUk1kP9MV+&#10;dZ5XmeeW54Cksx1oSsVLvbzpdsZCDxeR0Cra77aajRHhtlkc0OTjmMmuprOdrM1R9Xy/yKerQnAd&#10;bmLCNOsKPrTJS3pZ6Vjx62sRtseaWVNdwkA9Jd7C9ugok92SltoHyTH+8M2G8lvawo8AULzrrCtv&#10;p9+HojrUFaOSwiFBrqHks+aKG5H66pCuHA411ljr05fODvI3nWq7Jg9I3XWp5/rYy0MCnyZvzFju&#10;lmeheFRZcIgdh3RpgDHKuTVpLLMJ0kCKoJ7iUFRyHrzLvPeuKPszdem9HkHpoqVxzqSPdYjHu2TT&#10;PepIk7iHWyIpui0suElL/0Beeq+Fmm1TUSItgoba+3r6gzZZfoeyWE25qyz9XFr4OT39k8oHHxV/&#10;/m5tyiecrFuVt95lpX5o1TL9LRx7XbVNXd4vyNKUfmKk3quvuacs+biu7CdmeXqyK6RJlIWA1aYq&#10;QSuiyPxQnPZx2Sc/VpTntct5ljbtuKWrU1zTzSt11DGl+Z81UB6y08mIxFFNub7yM3XxTwd56QjM&#10;4ZWz3fwu6t2WypsgaXvNvabym10197uoKQ3FHxvKPu2ovWsW5kI5+1kPAcpB1gO3LN8myLTzyL1O&#10;6KeF88DGvO/mpQ3X3jbTCQpdklwLL93MTAmK8vy8bC8nIyzKszPvO9ippto74Cy2sXLSEPsP0e4O&#10;0u9FtOXdVaRTqjH/45biT9vLPuupuRlWlURUhbDU2YYyFLgqYn83N+Udd0PxqIqMDR2Q5U2PqF9t&#10;+d9sh//my52/+8XRH355+O1pzNvJ1NNuq6s/ifVxu4Wp4728BbPcXl8K6q15Go4m+p6t2t/ueL49&#10;9n1z5Pn5qf/bE/cvzn2/exz85Zntz544/+aF+5+/jf2XN5F//Hb27fboy03Lt0ehL3a9Xx8EXq1b&#10;rxZMh2Pt28HmVbdhL9K17G6ccmoTVtWMQztn104NiRdGxOt26ayJOdZe6dRkBQ1lJt5Dl6pgtouB&#10;C3XLIlgcZE10VI+3V8Way4BUCG+/4F6gsdSuIvdbffX5Ww7xXD9tZYQFpG7buEuDlJUh2o6Vu2vj&#10;7NnYVxH5y7h6fbBitbd0f7R2d7QG5dTNObQztkdqds00MHfXygJPN0doy/1VYA109XFYcegSzHaV&#10;TXaUPo7VXSUaFocZp2HtoV+1aeMv9NesmmhHbiH2gmkCzQjPX07qn43rLhCDj9WTWaEaS6cHOe6m&#10;irEh3qpf+3TJ9Gpt5Jtt6+Oplosx/aFfDKtFeTFpSI4xPQsqLqOqs6BszyPYcQo2LWycesPM2bby&#10;kx2bkl1KT9wiBOyvE7qX8bpTF+9xQALbfTOlJ8+mxuuSz7LARHAT8E3y9Gm87sV4w1fzbYjW30wb&#10;n15PoAInBUlfTWi/nm/E7i8SGrxOJqFCmH+tqIj63041vRo3JLPrX0VIZr9zvwoFlcE6Xj9wiBd7&#10;KetDrEcBvKVZH+KsmdiXQc2pU5pMCPDVTCfJX+XVPA7qH/l0LmmGhXPPJ8t6EWrcGxKNaYtnmquX&#10;OumbQ4J9q+zUrTn11EEkdy1SFNAZYD31qhHIA81YgcQh+PAoUidbSmc7axZ78f8infnnOgFZftxQ&#10;ZealTrRQp9oYkfpKXHiBOmzGDtaXL5n4u05VtKlybUgYNZSH60tXBoRbZjnCalzMwYZqm7zIo6/y&#10;N1DbqA/aau8NsNOdipJu2gNc4REDdaZLgFccypK22jt97AwQ01BxE1s2Vd9rKL8Bje1mpMJhw0aq&#10;XVGMMiTIDjbUjrdzhoU5OEISqUFt2ZihJlJfETaW+647Prs0+SPiDLsy38RLXRoULfbyN0dk+BQX&#10;AcOZXzfWWjHWVu7V5UBXUWFsA02DQQ+KCkbkFY3UNHnhZ5C+FkYmSRLYzIt3SmYHNDvu1oNA226w&#10;bTPYvuhtmjTrQl2yeIcs0MAdaxM7tLVt/Gw9PYWZ+R7lwY9ot38ozPiYeu9dfs6Nmns/ozz4qPzz&#10;94o//I/0ez8JN/NHZcVuddF0By3YUGyWpLdSb9ZXfW6o/gwXYKSxZKK1lkzn080Zb2f59dW6go+E&#10;93/M/PyH1Z//RFSY1iKld6jZnl69uZ4bbZNtWJsQ+xuq73bysil3/10j/W4H+4GnoTLSiBYiv7Pm&#10;Rlftzbr8d41lP2so+aCx+JNWtFJZPxXe/Q+CO3/UXHFriJ1BhpyyU0cFWRZhtlWUM8pL98gLAE2n&#10;INPGSbWzHjhgmoz7AX426fAkzsHrAC55ms94GORluRkP3aw0NzfVxkwBUlEc3Ay3MMsryQWUh+n3&#10;A/JCv6wIxS0s6K28E1SUAMc2bnpAljuuLZ6oK4SlTumKA6IMO/PuO1ZNtkWdQ2aZ15VHe0QXc5av&#10;D8b+/MXqH355/Lff7v7u2XyXLEdHvWE3lI1qC1bsit1Aw+QAr0+UZtOXjQ/KN4Mdu/He4ynTeqjp&#10;cLLrcLLnYKJ7I9i0N9b8enMQSP2nb0L/+ovY370N/+Hr6a8O3E/W7E/X3S92AmS55X257Xu67jpf&#10;sLzcCr7dS7w5nHh5OPbqZPzFbvSL/djb7cCbdcdYD3N6kBXrqBzvpsZaqk2CVI+2GD+4Tbv0PFoP&#10;kpI5mZtKQdVER41TkxNqLvcZivGjdKgz+7g3EYkDc8vDzNVh+kx3BZa7DpKGGf544CAdoaClj3z8&#10;PXPNkY22Y64+sFHxJ148cjDPPNzrvp/s9SHKxjAVSN2xMIFUBNGIkcea8myyuxujrKdjDYn2Mrgq&#10;TnQeUpIeWh7Rk7j61Au35Z14+CAadoF1XoaVUE5cDKBqsIkk8J+zidcCukfTXb889p3GmzZd0qOg&#10;8jggfz6hx8aHLhHYBE7BVdEGXEY155G605B6xybYsvCWBmhP4vVPYlq46iMyfRMZpA/2gaegKqJ+&#10;kqL/uuf/RVDyJEpm5UtOiwJjfTNpQHk9ZfhitunNdBMs+O1cyx4MNyhF1A8//cVKx1dziPfrQFUs&#10;SSvi5OH4LxN6IBV++uVMCxQVAH010fQs3nDkwmE1jwLqZNkc4Zx6FfPdNQDuRVB73WOJTPK8b+Nf&#10;9yvQIDwHT69C+hOX8tStehxsWOphgqEm2g3ANKLKn22qjmjIrcPVfs6YoWzHjPhAkmisQOS+0M2Y&#10;bq+GtD6JGsBT4PVpzJDsC7VnFexa+Fhf6KGuDLDA2fkuOpAara/YtSgBJq+q6Mxn9GvKUPbtdQjt&#10;bbKcsRZKoL4kOS8//PTQqV0fkkBjz4JNY830EUGOV1vZTrmLSLO+6COXshQ8RRDaWnVrupPvkBdr&#10;ct+HLskyf6Qr+rCx4nOQdECQ1ctNHxLnmvg5YGgynUo3I8WtKd+0ahNt7JCB4lKX4VBuVQmq5Fbk&#10;L/fxQ/oSt4aMW4k2lUeaKq3SnIixOpm0JW6k2MS5YW35kROtYHOirXKqp9bfUDAkfBhpoQyJs1up&#10;dzXFH4918p262nZOZgcrQ1t5S1t2o4eXMyQtsagqvfVMn5E5Y5JPDSsC3YLooHLS0jA53DAzoJ/s&#10;1iwM1a/aGlecjZF+aahb4jSwLUpqN6dIW5HSyioQ5d/VVueqyrIrPvsx4857A4IiszgPX5RXnTvW&#10;VEaagYaKXkF2K+N+N+eeif+gg3Kzj5ky3y8Za+UYy2+os3+mzPyQdeNHpR/9sbg4Tc0o1nJLdaz8&#10;QTUFuN9yNIUaWfK89wLNFEXhe/qqjxza4mAzZbyLA2ovm8Srg6KgrtiF4FWe3UO921F1u6Xs87aK&#10;m/q8D7pq7lqFeZ01t/C6iZ2CltIuyvYqCm2CDJ+iwCfNQ2welOTY6fdComxw08lKNTPuA5ROXiaK&#10;nZECqjroZGlj3Bul3RmsuR2UFTr5GRZWikecs9bDh7GSLv2SgoC82M7LcgpyRhgPR1kPcZCQIj8o&#10;zQqK0xPqfFA1oS6MKfLeGZam+xrLop30QBsN3/WTJcdX+/G/fLP599+f/Kcv1//qi1VHC6VXmmGu&#10;y/c3lR9FDCexxg2n2tVQRibRU1fajcxhLbVLVjKorRw1UiwNdFcL19PK83Wwrxb6f33u+JtXrn/+&#10;Pv4vv57926/nnm65plzGmNUw5e2Y9XfO+ts3xgdQliI9W5Pm7UnbzrTrcMl3uhY6WwlerYWerfrP&#10;Jk1trDt2bX6ktRKsnOhhjCqyUGe7JmdUmTY/zAo3lcz3M0ZlaRZ5ulma2se97ajLBXyneihBY5FX&#10;nxdrLZvrpywNMZZNVMjdnp27OUoHH8E7xPW7Vhqc9CokvvDz9q2UPUvtIx/31M3CyomLibf2bMwt&#10;M32xtwKKt2aCB9HhrYRKIcXGCH15oGZthAb5BUmBORgl1PJRSEai7DApz8eUAPSpl/coIL4Iy0l/&#10;Uhv7xKdYGeGMd1QOy1KsdXmnE60LZqHXWDo3wNqwCHEQSDQs8iIg3xymb42wDh3CF2P10M9HQeWh&#10;V7XtlH6x0PPlUs+hWwpAv5yofzqmwbkuQ1IQHKc+84kBvqchDckYHZa9mtCgGs/iiudjaoD1q7km&#10;MhxgXP9qMjn2Xw+eHvukZNboWN3bWYLRt9P1WH45a0iWL2YasAuaFlSJgHiiAboKnj6L6eDIj6P1&#10;p14VoPksbnwc1icBmmwJVgfhxTIA9MQtuyITqaqeRkk+gSOnCFqNV8iYqLD+MqS7RLviqzuwyT3y&#10;rJAqb3dYNN5Q4RSmz3cworrSsK5ktoOevNeJQjrh9zOTJD10yrB8EtWD6SsD9C0zFzR/NdFy4lEe&#10;uRTA7uawcLypcrqNutLPgwaibAxLEWLbxNkzHSxvXUm8lboyJFkcEIQNlR5NEUx2sZc33kyZbKWt&#10;mSRhQ5WJm37sbQQjgLblQWk35U5IVwkbQjQabqjpZ6VZxPmGkk+MpZ9CVE38DKussI/9ECu9rBRf&#10;XSUcFkunosilLok10xYGxDO4UOWFONqIICtqpMCal/r4IH6wrihmLJtorQZbZ7rZ0YaqA4d+kJkW&#10;0la7pEVOSb5bVjjVQt8eVfSx73h0+eOdtRZlbhvjbmPtjVFlQR8/M9hE6+VleI21Jkm2LP9dftp/&#10;rL7xfzDv//H13Jqf6Mrv6KpSm9kFbcLyNnF1l5w+qGSPKFkjCrqnnjeqppjUVe4Orq+Tj+JuZLoN&#10;rBF1rVXL6hHXKkrTO4VUiKo457a66E592U18RnddESoQaqH6mhlt/DwjMwOm2c3L7GBktFDSern5&#10;fgN7VFbGu/tD0f33WLffpd55n5NzW0UvUNByGDkfaympoPzikGqqVyjN/oFFlefQFRhrPmln3u7h&#10;pdjVhbrSD6Z72JtW2a6NdByeaK1sqvpkUJjZWPGprugDm7xgqpPl05ZahJlOWR6iEEPhez5Fnl+Z&#10;7xJlWLkpJNs06QuV6eGl+YWZPkHGCOXWCON+H+XWKCuFjBQQZLnYxE89/PQh6q1R9n0bm/Tw90ly&#10;gVSANawscguyLcyHI7T7Y3UVfkk+mDtQe3uIdo9M5yfMiCrzYoocIBWuOlEHYy1+x2coDTZVDYoz&#10;XPUV0W7u603f94+m/vzl8h9+vvdff338V2+Xwr0ce0MJrvypPsa6VTzRVeOpL3TXl4bb6L2ifFbm&#10;e5ycD0VFnyJekJV/Tu5Pl9+XFN2Ql3xyNtH563PX7184//BN8A8/n/r7X6wezJiaZSXN8oomWeVw&#10;C8/RLfb0S21oVztF9i6Jo0tm65DZuuTBofrQoH7a2jxu0ka7hKhbN+dWko9BY4lDnQ2qehuKhmQp&#10;k32U6V4qAn+rIsMkvN/J+Kyp+oNRRYZNnR1vq/DocgOGgk0HImXR3vUAU+Bvz8HZsUFeiua6ilcG&#10;yg+uVfTcy4OcHtppoCpIioL1Mw8bSAV2gRLE/iApeIrAH7JGbq16RNDGVRNlbYi6ZeXA7wA4gBXx&#10;/nlQDCsE4C5D4kcB4YVfgAKCg2hgMdzzIqTCxkDwvke+YhEdh+u3HLKZPsZkZ82WRUA6t1u4xw7+&#10;s4j6RayOPJG/zl6KOH28pWjLJp0fZD8db30y3njgkiwN1hx5BEceMrQfn2V9qAZI3bNyHofUX021&#10;fjXVDIa+ndYlqUqGTk1oYaDP4hqAGFSFnwLTzycanib0B17Zvkv4YgIba79dbAZJsQIiv57UXUXI&#10;jH4oiPrJUILrpNTnPjlBvFv+y3XT87HGIxcCcAWWKEDqfDcFUT94CuaCp7MdleRDucggKxzhZaIh&#10;OdMqxHbPhm+p7lnUeOxUbI+IFrsZWM51UC2cBxFtSUxfNtNKBWuWejnbZjHKvk0Otibl9MCBL1kH&#10;HT5wiLHcswnnuqrXTEwcEIE/6Rhgl64OcH2q3LihjCTzH5WONZFxMv66wlFBOrDl15XN9vE2LUpc&#10;nIlWKtHVuhI441Qbfa6L3Ue/i2vVLskZEWa4FUWJJspEC62t8lNAcKyRCkrGGqmdlHuJFlYv4+EQ&#10;LwsY9WrLEbEO8lMdqgJoJrjZSbkDKJPMqtLssTZayFgFtvazHiYZHdCXu+R5kOLruxMVc5208aZq&#10;kjqrjW7mp892sidbmQF1mUOcZxflTrfQ+6h3gnUlQ5yUIUGKV1dkluWYZXkDgox+fvqINNetK8ey&#10;DbYlTB+WZHWzU2S5PzFU3akrvcG49wPuw/cURbcLPvq3ZTf/pPLue4yMT+mpn4oLHsgK7qtL09QV&#10;aTpaVouoZEBLGzYwRurpvfKqdkFpl7hKTylgZdzS1hQw02+qSlKbqDl1pbeaKQ8aa+7oK2800h6q&#10;ym7x8j4VFHyurLhNe/AnNbd+oCq5y0x5j3bvh9yUn/BT3uXe+RH33vv0e+/X3v+QW3SfmXe75MYP&#10;66pTHXr64qhmx2OU5Pxw4HqKjRWLbFSZV3vrf5fk/kic80N/Y9XsIHfHQX5Xm2aB11DezrrvNpQv&#10;jEj8hkoUr66kl3m3C40KP62fehMkxS8nrMwLSDLt3AdeabZfnusXZRGkgrz8NCBVnvLvQVU4rEeU&#10;Hce/QJztEqRjLwvIK8sHN4FUOzfNxkkdZT4YZaTYOemdJR/3Vd6A2JrpD/prboGqZuYDvzQHSAVP&#10;I7KsgCgtIsuJynPfCRoq7JoCeDuaBaeh8snCyPfnid+/Xvov3279y+8O//LN/N5Yi7upAp6Iy37L&#10;Jt6yC6zKFIjS/LCom5feSEtRlH7aIcx1tzJcLXSbgdrMTKfe/2N6yr8/ihr/4sr9N688f/9t5O+/&#10;nfzHX64cTQ/wSz6lZH3AyPu4KvVPuEUfCoo/QOEXvq+ovimt+FxRdUdTc7+u9kETK6edm4vgZViW&#10;axKkjIjvBXTZQW22U5EWri/0avNddWgbS0fkKTZlulWWDtTiFYAVJdFFcWrzYK9OTRZMcKytFPza&#10;dfBhqaGGzMn2wvnuEvAU9IGiHrs5x04W0Lk9UoOCYB9SeeSgQ1qPnQz8eWBlnrkR6eOyF2+P0ghh&#10;HaxdOxMgO/YKT30SiOrKYO1CbyXUErgEc4FOxNpr10+64L+XAeGTsORJSIYXEXe/nNTDcK+iddDD&#10;RyHNsV+zZuaPt1Ts2nF83nxXNQzuzCXZNTO3hmgI3l/EyJzP0EPAaL6veq6POd1LP/LV7ThJxrxj&#10;n/gsIPly3vgsrkreXiDEJ4arPPXIQa5rhhLfxAoZ4J9AnK5HFH8VVT+JaYjkThkfR3VPxxrOI3VH&#10;Xgk4+ySuvghLUZ4l1FcxBRT4i7nGNzOGy4jizE/mrEaT8Hqq8cApPHSJ9hyohnKmq2ZpgHHkVh44&#10;5aRrlBUNjwxcw2UAdd23i9aHWHtW3oFdgJPiS0smx7qK6DaG2dPtVeOt5TBKMtzexN8aESW7MYGt&#10;JG9pWy0AutjDxBKB/6FDeRVt3Hcojj2qPTs+LECvPXRKnsbqob3JJAD7VjFQu05SCohQ9mySM58G&#10;BwdVj9zqsaaK6Q7Krk125tetj0pWhyXTPRyAFcizSLLizbWI91cGhHFj9WWoGVepiXV/mJMy08Hc&#10;GpYnGmsWujk+VSH+hEJ6r+NxmKZXU5ZoYQzzM4d4GRFDLQ5FRot2s4FgANEizJ5sZ+PFRCvNxHs4&#10;2cGYaGdMttKTsMZxtsxyn7oo1lBuEaQEVAVTzbWLXaxofZkF17kgPaIvXe3jzbYxQpqSMV1FuK50&#10;zFidaKrtZ9w1izJCDZVDgswe5gOLNM9Y+jGsuYt2e4CTMsB76K8v9+kqBgW5ZmnpsKSspTbL18Cx&#10;Kiv1FbdlhR/TU37Iz/0494P/I+/9/7Pqxo+LPvph2Y33cz75IT33gbg6X04tbBRR5JR8aVWmmpLH&#10;K0wpvPEu5eGnzPTPhQV3OVkfy4vIFHPaqgft3HxV6b1GZi7kd0hDr6tOkZXe4GZ82MzI65dUqsvv&#10;CtI/qP3037Fu/oB7/z1O6ieFH/+g6sEnhZ//JPWH/xdo7jDy5u3G43h/M+3+gCBropu/72sa6+aJ&#10;8t8v+vR/Z2e9O6go6uI+7OE8iDZV+utLmlm32oQpJENVF8Osygs0Vbczbg3yH5LeqWj/yM3TFAc7&#10;xc1LC4iyvALiqmClk/MQPHVxU+3chxBYuzDdwiPz+oGwPkm2X5rnleQ6RFk2QYaNmwZ7dQqyrJw0&#10;kNTFz7KzHhKZ5aYHJXkBWX5QXgDU9lR8itgf5A3Lc5KdqEKSDBfnAelEZVPkhhurAsYqiwqhfe2X&#10;O65fnEZ/fhb97bOp//Ldxt98uXQ60x3vZswP8fEr3Bjhn/qVgYbsRRPTrc2LddCd+kqbvgLF01Ld&#10;JUrFir2+ckRRODXIPwhr/tMT13956/+Hr6P//IvZv/9m4dm6TVF5k5bxLi//gwbmw25pzoAiO9hJ&#10;9TRVdQofKks/kBa+T3IciLI6Oemy/J+qCn5qrPjQKkv1a7PGmgpC2kzIv12aGmwojbVU+wzFurJ3&#10;26gfD/Lu2pSZqE+kuXzHpdhwyKLtFbHW8qCxcLyj3CK7P9lRujJEWx2mrphqptuLEB2vmaoBVmgd&#10;kLpnoQKpEMkdcy3wujsKUWUnXXVzqGprqPbIzoYD7ttZh04O6fxvpb+e1gNkJz7RVHvx1ijzeUIH&#10;OT3xSr9f7/l6vhl+eo6jWagg6bOo7HlM/jgoejWmeRlXfzFjxAZfzjUj6AaYEK6e+FQ7NnLDlBhW&#10;Z8XGEGPdRIcAImZfN1HhxW+myEN24Ay8fhRWHfnUGzaRT5e3aubif3HoEeP1E68Y4vn0OoXKkVMA&#10;+CLEBpoPHaQxQAifLKg/yHsVUWJLVABUhZyum5n7TvHLyaZf7448HtPhswD6b2cbXk5qQWosX03V&#10;v55ueBxFgK+Em6PyydsFT+M6cqvXp0Lgv++Ugq37DtnhNRmTnfCfRBu2R/G9SRCDv0gYn48ZYLWo&#10;Lah9HlC8nDDgIyNax8dPtJTtWvERGnctUnBzqZeFaP3ArjhxawBZmGny+T5efBwybI2KQUNEgq8m&#10;23AKgBsuvGPhHzqEZxBtm/D1eMuLRNOORXjqVT8O1z+JGpb6GNujJJXfeUC7akJswUEzcOrTPE+0&#10;Hnnrp7rZ8338iLHKLs/11hUv9wseBRqfxtpXTYK4oSo5EcBKPw+m/Haq5yJgeDHW+d2S+dvFkV+u&#10;2mY6OMBoUF8FlkFFwVaPphjHgfACuw5pTqCutJtya2lQNN5G23VobLKc+T7eskm0Paqc6+IArC3l&#10;H6+ZxE55Nsx0vLHCK82cbamZNFZMtVQH1HlTbVWjvLtBTa5fnrnRzx3Tl0wYyhHYOiSZqBv0Nmyo&#10;csgLIbzJgmqA0RZJdg/jbshQE29hdpGJW7J7OAUD/LJgIz/UyAJkQ83MDnaavvpOn7iQk/ZBycd/&#10;lPWjf5v2o3+b/t4PMj9+78af/F9pH/0o58Z76R//4MFP/++Mj/9j9mc/TPvg3xXf+hHUsub+e9yc&#10;T/WUzHpqVl3FwyZ6bhsrH046JK/RVtw30tJ8LTxd5QN16b0mes6wonpQWCxI/bHk4XuS1A/Y9z/I&#10;/9l/KPjkh0Wfvpv6g/+T9fBzeVlKyY0/UpbebmOks2//h15mpquuRpD+Y3b6j1mZ7xbf+De01D/p&#10;FeXqyj4xlP6snXpDXf7BgCrf1lDexLjTyUmJttMGBCQlyiDrQUvpR47rsfluYda4vtInzHbw0k20&#10;63CeeZ8MiBJkELbKchyiDKcwPa4r9Yqz8JaDnQpWBlRFaLRMjHvzrYzFdradl2Fjp6H4hDl+UU5E&#10;XogChqKM0O91l39iot6F5MZU+UAqFNUPxeY99AnS3klmIQm31IRaagItNZczvb96FPvVZfxXV+N/&#10;8Xr+969mv9hz+poqw40VR07V1jB/qq1ybZiFS4hMxdFYNdbBWHfUrTpUbkPJ1CAn0ctopt/o5acs&#10;jgouJvS/OR3529f+f/w6/l9/PvdPP1/+9sDHzPyTylv/xqqvSPTz90OGHZ960y07iTTMj/DaGTcG&#10;JamR9ipXfVGwuTrSQvE2lFnlWfMD9LHm4qm28mhDflhf4FXnu1SFiKr6eA8ddSQllUOVO8C73828&#10;NWfi4FBfrg0chbUTXTXhpmKHKjXWUjzdVb4xyjp0CbYs5H4osLg5QoFvnnj4EE/8mbyvinUUvLU6&#10;WAWB3bczUHYspDdVEqn7Tvb6SO3acM2JT3Dg4iDc3ndyr2KqEzeBF2LzMx+4AFvENQlYsK8iJPbH&#10;KwifL4KS68fuOtIVabLhPCDbNLOAmD2HCPH7RUR95BVBddeGqFgeOMkU0OdB6bGXfzUmfxSRnoYl&#10;RwHxZVx7ElYfh1QrI6zkQyrsC7rt2kj6fWD0Oh2fCscHZPcdPHj083Ht14styf6kz8fqSN/S6UYS&#10;vI/pQUYUYHF5kP67XfOvdoYPfeS+xLNEHfZKmikK/gRkk/de8R2S3q8BxeMIZFOGArnGjwHhPyB1&#10;EdKDVpdhA1rf5QEOCAuXxLuXEf15UH0WUD2O1T0Zq3sUVpyHyN0G/JBQf19d9towZ32Y9yiow/Zg&#10;JXZcGWRPtlVhPW4sIQ/0PXUA68ogFwWOCUvFNmDiuV8DeoLXjwIkZ3ZSVJ/HyZR/8521yQTVT2MG&#10;WDO8FT6b3B603bUKFnqoE62VCwNcj6YIrrpulq0OiqKGcvzAZrsYS70ccHzbLF3oZqwNcDdMfCw3&#10;hwSQ5T2rYr6LGamviBmqobdRI2VtWDHATeug3hlroUaM1dGGSr+meK6TAUoCrHNd7O1RxaYZn0vl&#10;rytc6GWPN1PGGmsj9ZXL/UJE97GGSi/ix8aqeENpQJGTqC8ebyjZHuHPtFUlRxChJBryotqclR5a&#10;pC43rM0PaPKxS1hf7q0rcdcVBxuq9cU/62M/jDRSlgelWGms+LSLfq+59nYr7QE/9cfirI84Ke/3&#10;8Yvd6pphQcEAN8urr7Wpy9voqaPy8qbadObd9wVZt/M/+AHt4efFn7+b9+kPalI/LL7z46zPfpR3&#10;5/3KjM8yP/2jwls/KLnzg9Lbf8zP/0xWckeSf0NbkdJGz+1h5fcxc31a6sZofbSF3U5LlWR8UF96&#10;T1VwQ1XwGXgqTf+JPPVdccqP1QW3e0VV7Myb5Tffz3n339LvfsjO+Kzgw3+f/aP/TZr9MfvGDxQZ&#10;PxOn/ESU9n7t5/9ekPUBN/N9bsa76uJP9aQP7y20XpriD9vo932G2m52qkVR1M9HkJqPlmxUlNNS&#10;/ukIL6Oj+mZ3ze1RXuYwN32Afg+xPCJ0+KmXn47iYD2IqAptJAU1CfZdnIfkQT/9AQw0oi5xirM7&#10;Kj7xyvNhqUO0exYmQapflGum3p3QVkQVBVBdFAsrBYWM5uKk4kXE/m7+Q1J4aR5++jshY6VFmRto&#10;rIx10GJdjKN4+9cHgW/PIl+fxf7m283/9Hbxyz3PokW2NipZ6WOvD3LIZJPt1UcexUxnbaKtFrt7&#10;9GWdrDujigzAMdBUvGaTmOXp8c6qFRv7l4emP7t0/uO3U//wzcx//cXK96fBBtpNbuYfD8mzpwbY&#10;0MmTUN1ZRIdyHNTE28pjrWWhlpLxnpqpPsbyqHi6nx1tqVgeBsjY052VG2beRHNVSFdmVxSaRDkm&#10;SbYbwZGS8NSlyQ80lA5JHl4kmne8ikUzN9FBHokGGnKne6phqZsWNnAAS13qq0TUD7qBm4u9ZWAl&#10;pPXAwYYPJvE621mEFZAUBSt4C7TdMlOxsmMjUT8KePooJLmmqgDl6fWcd3tWzoGDZDa5CIpAVfjv&#10;47AEbL1+QKRNRtwoEMlk0A2WbYwwSUcoG/fQI5ztKcOh9hwgEe/lRP3rKRJo77nYh17OYYC3OkpZ&#10;GqGuWhhnUfV5THOB07lFCPwRsL8cb4SmnbhlLxPG1xNGgBW+jPAcpwCU4Zi/2e5LdimFn6KeX802&#10;o8LJu6iAI5YI/DdHufO9tQduksQagf+LCR32hZyCrUlFfRqvwzFRc+B+x8o9cosB5VeTRlQAlorf&#10;AywVjANSAVOAL1xffOhSQSfBWbx+FSObPR83vppuBFVfTBogyCsmxpN4/dIAY7a7NolRgPXMX4dd&#10;kmDdGhWSsaceFbiG2B9+Ot/DQFnoZWJL8BcWDFyumZhkXpag6sAueBarTyZYOfeqxwzFoFJIlzfd&#10;XvW/eh2AqlhujnCW+ujwg8k2yiDv/tqIdMsmD+lLcIpjj3bbIoEjv5lqT2ZW3bOQxKxrA+wdszBZ&#10;GejzVbQ51lQDotmk+fEm2kwP/8BjGMB1LsmeaCGjUcDTyZZqABRlrKlqsq0GBycDCoaE2xZZzFA1&#10;1cY4dteDy9H6ipC2GDo801Y73VQx11o93Vy+2s88dIgRuGwO0xGvLPdULnVVbQ+xp5tLZ9trYvVF&#10;icaKmXZaQF8G84011ZpFmTDTUXFWJ/XWsCijvfbGdZrq4l5uurH6dh8/d1hSEm0VdlEzh/gFrdX3&#10;dYWftlPum4R50Ua2SVjoVNPqy1KkWZ+1M/I1Zfel+Z/pKu/1Kaq7FKx2JZtZdI+W9xkt/+OSe39M&#10;Tf+xtPSGouSWrODz5tr0bmaeW1m9M4pmrPnC3wK0GUo+a6t6oMn5pKHsflNVCu/eD5SZP9XnfajO&#10;/hnnwY8aatJhuO28MknujZrP/2O3oIKX+akw42N9yX1D0d36vJvGwlv1hTeNpXfn+5SLQ3XT/XK7&#10;qrK15q6x9FOHvFhf+HEfMz3exBpgZ/bQIeapvYyHJm7mqCjPqShpqbw5IsrtZqR466tRGko/GmKl&#10;AHzwU58gIy4v8PDSAD7E+35pDjgbVxbO1Vd5uBmI613CrEH63a6qz6z89LbiDyGhLn6OW5Dr5mWG&#10;pPkwWRwkKIGxZg3T7gKpvVU3hmh3Q9LcuLrAJyL5sLEBQapJnOozlMJSA03V4Tb6Ybzz2brjF48m&#10;vruc+rM3q797Nv/dcTTURpnr58x11PpV2dvX802G6vOnO6vx4463VCPGsSvz7Kosf2PR3ADjarxp&#10;cYgbbipZMDFfr3T97tL7N28S//Dt/H//7dZfv5pedChDndR+8UOrKus0rLsab3w91/ZqtvXtQsd5&#10;TBttLV4cps3014731G465TsezcwAK9RSGmosChkLyRApebZPWzrISx+W5A1Kcm11JUBqpKkS1du0&#10;ycc6a/3GEp+x0KxIBaDH2ivmB6gkC+ogZd1Mn++pAFJhqaAeSS7l4GxbmYmWvMX+yom2gpnOUvwJ&#10;4I435+1YyFP+5f4qkHRjuBZgXR2qPguIzoMwMvYJKBlXwBxJCcmIqEaUJx7hVGsRltdJoMFoJniK&#10;qPn5uAZkhOihQACBOZINOqQCTIFUEA1B91lYtW1jXY0pV4arV0dqgP7JthIA69QHe1W8nTc8Tqh2&#10;wX2/9CSs3HbxNuzsq3Ht5ZjmyCvZdfDfTLWcehVPovpDp4SsxLTg3a6Ns+vgnvglgCAAjZMChRcB&#10;Mh0pfPboOnX0m8lG8PTFeAN2AenIaAIHH3V7M238ar4FDEVtYaaA+0VIAUvFQZL3QJMsRg3B7quI&#10;DoYIYCEGBzoX+1hz3UxYHn4Ya2bhrlNx7Nech/VPJ5ouYvUwa/gpTkE60kZ0UEXE/utDnEOnDGWy&#10;teLIJQcl4ZWbIzwsUU48SgjmkVu5bRHtWMVYWRviT7RWA7jxxv/Z/xQtyvYob2eUd4aPH6l75Cep&#10;WqGrV2HtYk9ta9m7sfpCMHHPIkLsvznCTw6Kne+mwn9B56ihFHVGzdeHBecB7VIvghI16Int5zsp&#10;K32MzUH2sV18bJeuDbAeh/UH5P6Gar6HPM4KNVRCBpeHZDM9wlgzbaaLN9/Hn+/mrJoEsYZyIBWq&#10;e+bVAtCznQiPuAs9tPkuOug538VeHRCuDYhj9VXX066QCVzxlluWjqtsuhUNP354vH2HYNVEWx6g&#10;rA3S1k30ubaKmZYyWCqQGlDnoapueZZF9MCtzB7i3g3qisdbaoZ5D6yyTDC9n3PXrsi2y3PDhipA&#10;1sTPaKM+kGV9qCu+w095V5XzYUPJjT52hl1a5lZVxBqZw8AuJ3uAkW4W5g5yMoylHzu1NSNaLr84&#10;tTz1A0rORwZRHrf8E37pRy38LAM1RVtyo5OS0VX9sLn489Ve8fqAGDAa5aWbedkmVrY640Nl1ifi&#10;9J9JUt9XZn5gLPpckfG+MP0n1Hv/QVT4iaeJZVNXcu7/QJL9cQ+3xCyt4dz+sT7/FnjaXk7mKTGz&#10;s0PqytV+2Uw7T5cLIn+w0CeJ1lMMBR+2Atmln/dTHvTW3Gsq/mSpR+xRlDrkpe019wZ52b2czGbK&#10;vXZWqrH2TivtnlWUNcpKSeaL8nBSyUMqUbpbmBZVFwXE2RFZ3lRdWViS7+ZlWNAc8tKd0hwT635L&#10;yYf9NWRqKSA1LCtE4I8CFoOboCri/YC8oL/mVnfFZ07OQ1gqDgWYOtjkNu47bn1RuK060FQ1qs6P&#10;dnO3g62vtwNfHk+8OEj8/Mnyn75c3Qi1t9DvgFkIwfCTCuuKUCbby6c6y0BVrzp7ooPq0xWtmfmg&#10;2JqFv24V7LqV4521k93UF3Pdf/t64r98M/tP3y//y/crf/16fNOvnhnm2LXZWw7x67mO19MtXy92&#10;PZ0wnkegXZKxjpJdN39+oBbH2fGolswCUHLZwnsU1421leJ0kYYilzpvVJrVRrvl0BabFTkzA5xE&#10;O2WqmwFLdWrzIKow5Wh7BaL+gKEAAfLCICU50B6oAt2un92zwVMo4VlAsjlKXxms3RqF9ZDO+ZMt&#10;hUDqZYikGiGD+k21kNk1U/W2lQ6kouw6WSDpgYd7ChUNS8BT8pzKjUhfSobG+8RnPlCVc+LhPonK&#10;LsJSUBXGB++D/aGAU2AckIRL5SpKHge9nW17PdfyzXLbqxn980k1zBfsw7vPYrovZpuw75eLjaDq&#10;i0n9toP0rj0OyVAexVQoj2PqfRd5RrQ1ygansBcYh+VsZ9VCbzUO/nqm6WlcBzTDfK+zbVUjOt42&#10;s2FzWyMsMsGUT4YdIZuvpxrfzDY/IfdS60FkfFfYHm0ACoiMI5wHZMDrF7NAre7ML0fBZvgI537V&#10;8zEDBHDLzIeCeVQ5MLL1YZGnrmC+n7MyLNx3qzatkk27eNspPfAqTnzkLiokMdl99X/1WgU3Zzqq&#10;ryL1oOSeTYyjAaYwymdxI5aPgjrwdLGP8SRmPA/oD5xKKOqBUw7TBHyxI6h66pHvWvhw1VfjhiRY&#10;Ye6Q1uVe+uYQd7a9mmRQHWQjxsJyqq0KZkDo1kWDk8KmcXzYMU4E6qFKF/66Z1FDRJe/bmJuDDBO&#10;HBKS4MpFuIzqwZETzZWRxoqNUXm0iTrXJ1wZVs71icMNNQv9gtVB8XQHzSpMg1m/TLRd4rABrU+d&#10;vTJAYB2tLxkzgrbUpV6eR14w3coYb6oN68qW+7h4a5hzd1RwL9FUhg8730tdHWJvjvJXBuhoeMit&#10;gBbisBFdQaiOFHwE7OJWZraUvd9N/byt4kOLKI3MLagrdsiyQNVIQ9nKIH+mk+7XFHtVhf2shw3l&#10;t4E5efZHDcW3tXmf1OVi5VMANFBXHtaW+xQkD+kIO8XMeRjRl4cbKAPiKnHR/bJ7PxRW3dEJMlvV&#10;Bc3S7A5prpF+3ywv1Rd8qs36WWPBR0OMh6OIoEWZJvYDUGyEm9NenSJK+5B64wecez8WPni3oeiW&#10;rvAzWc7P2Gk/VFfcmBlWxtuZDmUJNFZbfA9FkvHxqKhimFfUVn5viJHh4GdPNdSO1VVMN1LlD//I&#10;JS8MG6kblrrNEaWJnlKf894A9X572Wd9tXdNzIdeRbFdXACH9WurBnmZhqobKOqSjzVFP2sq/RDu&#10;aWU/tDIekBR80lwL665TmOoRZQZkuUBqUJwN2gblBX2U25rMPxlmPzRz08zs9K7Kmz3lN0y197yC&#10;7PG68qiiCCF/QJIZlJNpAR38jO6KG33VNy2s+0BqWJaHd+2sByjvOPX5dn1esLXK11Q1MSi2G+mP&#10;lz1vj6ZeHk0fLfm8vQpB8UeN9LsbVhl0YL6rGo3tTFfNdFfpdFfJ6jAZkbk2xLVJ0jzqzNm+WmjI&#10;Kgm6a9x1Rf76suezfX/1Yuyff7n4L98v/f3XCP+nzybqp/proaKI+97OteD6x8UPi1w0USNN+VPd&#10;FXO95biA38y0XsJQQtp1q3DHLT4Ny3GFA3wHTiF+XlFjUbixqJfzuasua90q3nGqtuyKIeHDcEsF&#10;LNVrKIi0lTvUGUFjIRi0bmHP9pTvOXmIXpM9Qw/d/C0LyYIKjG5bWKQTqEeybeFguWlmheszIWU7&#10;VvyU6cuD1eDv5ggFwf6WhbZhoR56eRdRyaaDhhUgFfaK17dHGeDvhU/yJKRIPpu6jEgO3WyAGGd8&#10;MVmPchXXkgn14tpjnxRlx847CyoOPWIyXWhU82Ki7vW09u0sTJOzZyW29fV02y+Wu6+H1Te8SGhR&#10;JQjdoVuKb3jLyT/yk2FUl1HV2+s7nk/HyPOrU78YsTlgh2Mee5WItS8jetgrvjSgdrGvZrajHLKD&#10;4wOmV2ENXBUsBpHxLvYCLpMGinWsgLPwUAhs8jbF1wutaA9AXjAX3xX22rXxQNWv5ztfjjc+H2vc&#10;t0sQ2wZ1hbiqSS8lXSkR1VHJhk3yONH8z2+n9jyKxSEWzJQMoPLIEdUiNge5gLyrkP5ppGG+s3au&#10;o+YM4byZzIp65JJeP7wSQOTPg/h+2i7D9bDIXZvk0KXYGhWCa0cuxZoJ/yDeZUgHJ51uK/1+ufPL&#10;KePzqObEIXo13vhmsvl6gJZ6uZdx7FSNGcpI9yxBCmC62ENyVJPsfzYJwnkc6nG4HhzfGOZiiYod&#10;OSUItA8sgj0z79DKP7YJDiykSwbotjLIBojRZiybRH59pUNZNNHBBVIX+kR+XRlieZJ+X1/qEKcB&#10;3zFD8fUjO3LkfbsUajneVLnYg8+oALYmmmGgIpcsd2dUNmashKvOdFJjxrLZXsbqiGCio3ZhgI1w&#10;cLqNum4S7lsU48YqnyLPC/fUlQQ0xbOdLMT+pGOmssAhzbdJ8yfbuW5ViUddOtXJmuviQJkTjTVe&#10;RaFfVTzATBkW5hlKbxpLboGnhsLPGgo+7qi63Vb5uUWQ7lXmTbfWhLWF48aasYaquQ7u1oi2k56j&#10;LLrLzv6ZjpNWnPrvehvLu+tLTA3lPbL8+oobLZW36zLfNzHTzNwMMhiUmzLAv+tQ5fax0+rLbklz&#10;PmOl/LTo/X/Df/iBJPVDVfan/NSfqEo/Z6T+wKwpme3jLfaLWykPBekfKPJvqkruGqvTO5m5o+IS&#10;t7wspCzd6RMlNGVecc5yrwARgKb0o4No+2QPZ90s0+T9qC7nh2A3ye/HTeun3R1ipVr4WQkjtZ/x&#10;YFSQ1VF7u7XqVlv1zT76XYiz7Xq66fG60jFt6Zi+BD+DMX2ZW5wJ3xzTlsc15T5pvlWQjUbFJc0b&#10;ZNwfpEGB7wzW3B+ovuPiZkByZxpqYsrCkCzbL83ySXLdomxsA1E1UW6Te7KCdAcvFeuDtbfecdXn&#10;+VvKQi01k/2CWK9YUPDxcAM7NGzs1rLYxbfFlfcUlTcjXazpXrSTLAgODGi5n7Y2TFkerNyxsZYG&#10;ayZbyybaKiKG/Fhj4cIgbW2U5C4JN1bFWihvlodhqf/43dzffzOD5R++Gr+YrI+3F17E1c8n9Ht2&#10;/nRHGULgZRP1elAT/8AtQPQNzJ145GcBzZ5bBnUFd0DwAwc3OXT9cUR15pcuDlT7GzIGeJ8e+tUH&#10;Ps3cAAsnneiiWBVpS8OcA59y0cSc7Krcc4sQ/6KSW1YW6rxhpr2c1IOtsFQQc9PMgI7t2bnXYkiS&#10;PB17yEN8WCo2gHKeeMgTc4jnqVewY2Ps2GgnAf6qpWbbRQNVz8Oi8yAwx92x0Jf7K57FVdjyWVxx&#10;HuBdI5V7GVU+CiuAP5Lizyff90i37ILFgVrA9Nl4PewveSsAn+hZQv00Jn8zRfqNPg2rvpho/H6p&#10;+0VU9yKmAU9JxhZUL6BGJPh4rP4oiENB+rjX6bSbX03pHoUkWF5zuQEROhqkFROLPNEebzpwiNFu&#10;PY5oYJSXoTrg9ZFfBRSSHM8+GWwRLQr+BWAokPrlXOvbGdIbIRn1JxUVK/B3vPh2phGQhWMmb1zg&#10;IFj5crYdITyOvGsVwRzRvs5108dbqvYdqvOw8divXxzk/f40+F+exv/mSez5dNu2VQgPRRgOE4Tx&#10;HbsVGyYu/CthLE3OIA2d3B0VonokleowcMmByYKtABn08NApWx1kgaF499QLDsq/Xex9PdlK6hAk&#10;Uw2+nWggPXkj2pcx/Zczba/HWx4Hdc9jja/HWy/82lO3aqqlMqIrmm6rjTWUIh6/CKLyelAVcrpl&#10;RrRRB6OELCPAB46fxxvAd5KwdYS9M8xZ7aVuDLFwLpx3sq1qbUh44NYtDYoQVsdb6J66MhAt1lS7&#10;1Md3yrO9ypyZdkpQm7dBZrji4oDJ7rqR+sJFXE2DvMVuxkwrNVZf4pJkjfLuT7VUJxorILbzPazx&#10;dsqqWbwwyMNyw6qY6+Uu9wvmOllr/cKEodojywMiYbgDzPvQT5+21KMhM19ZxPkI5IG5LmoKgII/&#10;p9vJeIGwvsqvKXPKCoa56UO8rD5mKrZpLP7MUPgJNgODeqh3gZ62io8DmnyHJB1Y3zErZ9t5TnlF&#10;c8UDfur7nfzcXmWhsPJDTvl7jl7WkKGiX1nUQn/QRX9o5uX61RUmdip5Glb9aQv10x7u3eba25qi&#10;z2QFN+UFt2tu/gnl5p8o8242Vz+sK/58VFHWTLurK/8o0UoGB+sKPzVU3pflfUy9+x+HpGX+Rpav&#10;ngblHGalgHdtRR8M0e6eeBr2fca5UeVX2x6LKn+qjwNj66DdbK+9McJLI3dLhVnY3srPiNdXJQw1&#10;F77GU1d9SFPaR72DDYKa0pCmZLGddWpTA6keSYadn+KT5cS0JeA1SWItL/BKcvupd9yy/Ll2Fg5i&#10;46abmakWZhqQOkq7HxDDQwviqqIxdbGTn0YeT10nYRmk3MG6V5zll+agYH2Ydvcdd31uoLlsup87&#10;Y5JGeiXC0ttF995N/ej/zr35A1rWh+YG2uXC8IZbtTSMZpm1MVi7MURD2RyhISiGms33ls93lcM0&#10;53vIXHVT3VXwxyHRg0H+A29DybO5nv/8ZvLvvp37x+/X/9ufbv/Td3OPpw2JjqL5voqF/qpv13q+&#10;W+9fNNFJPx4Hb6G3crGvaqkf0X3OIPvj5QEKVAhlc5g+3VacTPyMUP3YK0Q59Aj2vYJ4W8FMH9Wp&#10;yVoe4SLMfxSrXzWzl4YYoBiOOdNddhEhXX9gcPDNhb4KIPXEL/5PJ6PfLLUCmhDVpYGq9SEKmLVj&#10;uU6h4uFvDNeeOLl7NqiT+NDO2LewoJ/H2HiwYsdau2mrWhwuOY3xtz30xeGyJwnZgYt15uMjzL8M&#10;ic/8EF7G07j4Ki7Zd3OOAhLgb9Mlmjezp030uSHmoOD2dE/110sdwNPjsOLrGcObKf3bad3X84Zn&#10;UcmFX4CTXg8hBVv1yUfzr6cMb6aNsNpTr+LpWMNlQrcflLyYNcLc0SzBUp/E1aTD0/UYpzcz9fgT&#10;24OPVzE96ZBrF64OkYdgT+L1p3718iAdvFjoo+AiB6DBqcVeCpTw2CX9eq7j9YQR+34534SG5+vF&#10;FjLVCrl/qn82poX/QlSTaMZy1UTDvwyN4lez7ZDBJPU2R7lbFt54cxmkDDTx1xVCV8ebKb/b8/7T&#10;q5l/eD31l4/8J141ZPPMB17Xb47wSaKGEdH2KElZAqHbJV1KZVC5hR4q2DfVUjHbUbk5zIbVLvdR&#10;sbLUSzmwi7ZGOFiHlmIdb60OMnYsfFg8YJecXhDNBuj81VT73ojwSUD/LNTwOt78xUTrY3/dsVN+&#10;4lJ8Od1x4lJumfng8oFLduRWRhqKoL1oEi5CDW+mO15Ptb+dbgesIeCE/lYygSC+pRM3yat9aCep&#10;Xfdt8jfTPfHGyhFhOpTQKs1eGRLP9nDOQgavttCjypnuoIT1BbujJOUryA7oo2LrJiaOA0Cv9FAS&#10;DUWzreXTzeVhTZZHmjJLbqFSZrto0ZaKUHPl2Vjzfsiw7lBP9/Em2hljjbXwtYi2fLyRglB3RJDl&#10;vp6pMKAtIsw1icmoWfr9IUFuJy2luer2eDvHV1eJzUYEOcCoS1ka0FV3Uu70MVPaa+4M8TIGOWlD&#10;wnT8iW2G+dkd1Tf7GXet4nQccKqTOdHG89ZRdMW3GqvuWeQlJnGuuvxDbu6fmBsqLMaaEW1VBzer&#10;nfEw2sRsKv+8i3q3k3a3oeITbcnPWii39OWfK/M/7mDmq0vv1dz6ATPlXWnuR82UBy2UO/P9osUB&#10;oVOW65Rm9VBuDrDTZ3tk/exsnMKpKnepy9R5P+lnPVSk/7GJndJDvY2WYL5XGGmkPZ0c+m7TY5YV&#10;oOkaleT6dBXLg9Jnid5EE22Ul9lPuecU5Vk5acP0+8ud3O1BSUxTOspK6a6+Ych/b6KhGq8stTM8&#10;/HQwcZh2G/iDtyLev6YquQ/g4AHimRBS0BOctXPSbcyHKFZWqluQPcpIgYHauWnYfoh6x8ZJBT0B&#10;fTv3IXZ3CzMgqlhi/Z1QS+lkL32qlxvv4s9Y6nXMnDFbm7NHE+jXns46fn05/duL+MVU67KZBd6B&#10;LwdWzvYwfW+UCQbtWskEHgArImgQEDHapk0IpE6jMbdJ3PqiV0t9f/Uy9odfLPzzb3f+25/t/+N3&#10;C19u9O24uDsO5o6d8+VSB5nh2cLdcwpwxQKp4CnOEtSlBzSpuxb2Hs5lZi4C2Z1l4PjOKAschBrv&#10;u3gg44FPONVTFm4suO7PXx5rKYYjAyLQQDgvLnjILKzTV5dy4hUTM7VzweJn49pHYfmKqSY5z92W&#10;hTzNh2PCNMGycy9v30o7cbGT/fMPbPRdM+PcIzq0kiEA517OoYd+HOHsh9m7QeaGk3LgYR57uSDv&#10;iYd74uOdh/hXUeGjMO/Aw95yMHc9gpNo3Ulc/3im9TxhBFhNwjs7ThEU9WlM/QxyGlF8MaP/Ylb7&#10;zZz+iynN04j0m7kGEPYqIk+OCwDLdqzsE78Mqg44Ph7TXSbqnkzqn88YDnxEwOH1zxJ1gCB2AVIv&#10;wtJTvxAUhlTCVZ+PGy/CdUce2UxXVayxGEjdtYsfhbT7TumWRTDXQ1kZYE61lQOpz2L1kLK3U034&#10;inCQE5+AjAELy19M6JKiCmO9fuhPHmc9jetIX4UROtgKED+5fkI11lQQbcyb76sGqWGRS32MieYq&#10;xKprJvG2TfVypuer5aFtp3zfrfrLM9/jiPFJrGnTLFoZ5C70MseaKiCMpFPqdef8Y7cSZXOIB12d&#10;aanYHGQud1fPt5cj+j51ihHRQ0I3h5lXYc3Pl7p2Rjlo0c/8+MaMUGZE66QfVcy43Es/tEiu/Loj&#10;q3R3WHDhVQOpZy7Zi2g96bs60ZScDoBMBBDS7tmlO1YxIm5/Xb5LkTXVXhvQ5iV7hiFagpPii9q3&#10;Sy4DWtAQBwGvL/x1sNrNYeFkG2Wxj7Pv0q4OS3YcSpTpbkbYWD7TQ080V+J72LOI8Vm2hnlXIT3a&#10;AOy+0FGxZ+bsDLNO7MJjm2DfzMHy3CVZ7iYdv9AgTXdTwqBqa9V4H3t6gOfUFlnluRBSaJRPUYg4&#10;FxwJ1VcHdJV7NnXMWLE0KJzsYm1atY1Vtw0VN6VZP9EXf7Jp1Z/6W62Sgn5WWi+LpG4hSVt4WSsD&#10;Ej+AWHt7kJ9K0rLwM7yaikFOVkPBh121t03sBw5ljlNZ0MfKEqX8hHPvh2EDiyQ0qLlpUxUNyXL7&#10;pPmORvqgqtwAF6anDgpyW6pvAXMbdl1Tza0BQVZT9R1D1R1Zzs9UBZ9pS+8y7v1AnP1TfflNt65S&#10;U/BuvLl2rLEmbqgIqgtdslx9/vuz3UKPunyqg0fyfvUKEy2M67D9hldT5tdXLgyIAWtx2g9eTg89&#10;mxjo56Triz+SpP8JVvDpsJdFkNtTe8evKIFdBuSFCMZJ131xDumCKskFZBsLf2rMfTeuLT+zaya0&#10;Zabqz63sB1b2QycfBEwHFkOK/JAi180nD5p8wszxuvKEpszFTYefmqn3LMyHQGpYUezgkp6qJB8g&#10;PwNsJXoryweggdEklEFVMp3fdD9zYVgw08sNtzBiPRI1LXV70vJ4M/Jyb+yL/difPVv4T8+nny8P&#10;LFv4Cz21BxYeSAe0Ybk2SNm3cQFTXPO7Nh6uscn28pleSqK9wqvPm+mjLQ3zns93//5Z+O9/vvAv&#10;v9v9H78/+qefL/58b/gsguuKszFK8uGTrMxeMivyo4AUqkiSkw7VTrQVrAxUn3pFxw7eoY0DqJ26&#10;BNujjOX+KpwOrARK1kZoWB55ReOtpWPNxRFDPpYAR0CbMdVeivD2PIAoXrI+zIg35m7buCD4vkt4&#10;4pcAEwDQoZsPEXsUgmPyEDJf3w+lIbo/9+N6hg4LUS58qABny0wHUh/7xY+Dokc+7vMJ2eNxybaH&#10;uudn7fs4JwE+EHbq4mFHkOjpuPpRWHAREe65mCch6bqNdRzRPJ1pvZppWYMt2gTjnVUXMd3jWB0x&#10;brfw0i++ikgR7wOs3ywYX46rv5yth2+iPI0pX46TfgInPhHaG9KZf7z+yZjuLKK4iJNnU4d+8aFH&#10;CNK9nTUi3scu2P75GMnVAgICqbDUl5NN3yx2gIAXEfX6CPtRSINmD68DsmcB1Wx39WxnVbQhf83E&#10;fBLTPo1qn8e1iAOejqmgqMR2rzul4lAQVZwIdUArhYMDsihYB7shtqDYcj8NQfrSAG2xn7o2zEGZ&#10;76Yu97E3RsQIY2d7WXZljkWWicBloouy51FtWMSvZrrOww2TnZS5PmbIUHLirTvz684DhG4Ivb9b&#10;6r+eC5qx0kPbH+U/C+vgdAvdVVsjrORg1lfjhudx/fMxA8qBQ7xl5iKmhqvCBA8dZO4p7LvQRfUp&#10;s+Y6agE1EG3HLCC3aJ0SOOP6IHttgI0X4emTrRUA3ymZkYWLuPvQodyzyk5QyWEEK+JdqwAIhhTv&#10;W8VJwz2wSRa7qWAfaogdty0S2OhSP9oGdtRQDry+nOhcNQnGW6rWhvixhtKFbsbGkGDtOrch4XKQ&#10;zOO9Z+ZdeJUbAwws0WZg5XBU8MglP3FICHwjDWSYXA9zeVRsU+dOdNLgvzhyWFe2PSwbYNyFsXrr&#10;ShDvh3TlPnXxeCvTU1cBYWyuua8q/FhXdqOD/nC8U3AZ657uFnTRH4yIcge4WcPCvAF2pktWuj5S&#10;ZxEX6gp+NszPdKvKQCVj0efDnOzu2nujgoxhQXoP/X577UNR2gf1RbeaKu7qCz/WF37QVnurjX7f&#10;SE8x62psBkYjPX1IWmyWFumKPoy3MLccBuC1m5NhUZa20h6iDj2cnFFZWRuZeitjkJfezby769Cg&#10;DZhqowfqSvyqYqsoq6HwA7skr7HkI5e8cLlPahPlL/aI3fISNAMw6+aKG2g2mis+U2T9YGNUMSrK&#10;aaq80VZ7D2fUFv4Mxj3ATOkD9fhZiQbKpkka11YgigfsoJ9YIjy3CTLd0rz+mptm5oOgPC+hKwvI&#10;ckFAlyDTwc9wCbNdwizwES96xRk2zn0bJwX7krulwiw3j9xFdbBTgVc762FQkheS5kfkheA1JDc5&#10;ksrKTbHxHmLpEmWg+OW570z1sRJdtKludqKT62/j6BlpK+Get6fT318tfnUU+4uXC3/9ZuHRdNci&#10;mU+C3OECPTfNDDKwfZQNeE13lOEVRF7zvbW4nCCMS0Os9VHB3ABj3Sp8Ntv+50+Cf/hu/h9/tfnf&#10;/+LwX75fAVKPg6RH5xqC7mHKtoO/aSPy+CSqAjQXe8sOnZxDNzuZvQmogg6DqqAPIIsIfb4LP1n8&#10;UqnbNvaek4clnBR1iBnzoCoAaKI5f6m/9tQnS6aInu/BxuTGwpcLbcc+6WVUdR0mkzGXyTuqgNEv&#10;1zsuIzK4arKsDlahDkcu7uMAGaef7HQFtkJFjxz0q7joLMo/CvO2XAx4KJkuH7C2cU895Cn50wSU&#10;kHcWEJwGRRcRRaKjaM3KPgwodn2y46DmKKg8Cap2HXxsSTobjNBwfNglkPrVXAMKeAqwvp7UXT+S&#10;0gDrz8e1pOurW4hWhzwsGqu7jCovx9Sv5hoR9Z9fT+IP6j0d03yz0IRdnkQVz+Ik39X1/VnDqV/5&#10;atKIUP0qrt2x8/ANHLhAzAbwdMXEAFLnu2vwvSUfN10ElI/8MmjpmxkyXCoZ/iP2T/r+gZNUGyRN&#10;3gr4YrYJp7iKqs+8iJrF0MO5nho4HQp4inAeqgWJexpvXupnj7dTwo0VmzblVB9n0cRfMQsChuLz&#10;qOHQqxlrrVozC5eHeD5NHowVPL0eZkqmMwGtcJB4QxEo88VE8yOPYtvMXu6rBVXPffLHIfWzmO7P&#10;9yxvplqW+qjgKUQSP1FA89AhhEUCTEFN7vogZ6atGqH3mUc911HzJFwPpIKMAOJyL2PfKtkY5o03&#10;lz+NGS8C9WuDvPku+lXYeD3/Sh10O2Yo2LORnz3scrWfmSQp3BlUBWF3reRmxdoQGX0AsQXyEDJP&#10;tNaONVXZpZl4Ba+jXZlqrYnoi5d6WUD25gg/eQMBR0DsT+bNtgjQZmwPsY8swgMz/3hUsD/C2zMT&#10;BK+aeHN97DWzGMsdq3yypTphqLye1K90rIWC4tOX+TUlJnbqlkW752p0a2u7WZnAGUob9cHikGrH&#10;UX/gaURxaMpGJIX9vGyzoNAtrxhgZXdSHiD8dyqKJppZM+28rqoHo9zcEU66XULSX3UzUrqZOfLs&#10;T3oZOU1ldwR3/qix+BP4bDPlTisrvUNYEOyUDsgqujjZfdycYAN1WJiD4/dyMnt5WVZVWTsjzSQs&#10;AG2BcjJOl58GxbaK00+8OrQ9892coLZsmJveXPYJeXwkyIg2VAGpIHuwrsohKTYWfdpHSzUL81vL&#10;b7RV33RIc63SbJJbWpxlkxehbRjkZQ7zs92KIqsoxybMCtWRWfhdkhy3KJuM2VUWjesrJxuqgVG7&#10;MMshyQ6rivE6LNIvzYGTDlFvxerKyBh/cS6oOkS7B8IibDdRbia9FZDFQcbUpcAoeOoTZtuYKVhP&#10;jky1Mh4M1t4Cc6HDdn6qmXVvhHkXYMW6hfPgnZlejk9fGm2smeoVBtvY9YyUhKXu6/PJXz+d//XV&#10;DJD6u6vxq/m+qQHyiHOTzHjOBqFWhmjEcbpJRuflQfrqEBsR5XwvFdHldE/tHJzFKlg1c0+i+j99&#10;7P+HXyz+4RdrRFR/t/mn505YKpnewysE4CCbMMfLkPzcI1jpLQfREEFfRcWPw5JTL+/Mw90103ZG&#10;qHj3wMqe6SjeGmEs9VeH6/F7Lf5ivhWqS4L360xRG8Nk+CbpbG/nnYMdTj6UdmuUuWvjXESUTxPa&#10;L5Za9118sIyExmREqQjVeByVv5zUkqf5ZpJRBUcA6VYHyWRTsGZyQ3OuEfq53FN25GA+DgpOiZly&#10;97zsPQ93w0YOvtJfs2cl/QcP3MCoEvWBaG9aGFtW1lRPGRx81yW8GNOehtRYXxqioSXAXpujdHxq&#10;GOWzhPpJHKbZABajpYEhPg7L0JwAtRDVL2aMV9c5obEkE0BN1L9AezCmAU/BNUDtZUL/erIe9YSi&#10;kkdbMSUaA4TkgCD0bd8uQuuC9eueAKAVFwFyEq9bVs4mAg4rN9nDFHAEK7EZnJcko5qo/2q+Bcs3&#10;00YgFYyGq5J3ZxqTVMWfXy+0YpuLkOJ5ov4qojtwyRb7GIdelU+TM91RA6oCr7BOrMSaK+YHuPMD&#10;fL+xIt5BOQo1rNvl0baatVEJXg81ls72MyONZT5dwcaI8Ems6SLUsDzA2bVIJ1srYYUvoKL//0n8&#10;l3opk61lkOunsfpvF7u/mOnYHOHNdtZMt1fv2ki2gc0RDhB/6IRmkiSqwPq6iQ9AwxAhpDNtVQj2&#10;gddDu+zAJl3tJ9n/QNKVfghgSUBTONFcBaruWEQgJkgK9gHfp07x5iAdXjlhLAGXF7tpy/2ImRjJ&#10;gQZHLjK5S1CXP9lWM9tFc8oz7eIMHGqypdYly57ppE+1U6HqY00V2GCmsxYbn3pVYDFqAsSfX88U&#10;C8Li+Dsm9t4AY6OHemzFtcabaqu6bmbkQPNiH2u5nxmrLyHJ15sqnyTa4P4DvBS3omCIkzbRxtmw&#10;6Lx66oAwv5nyoKn2fivl/ppFt2atOw61nUY6LIoivNJYdbu5/I6Jk9dDS2+rvuuUYd+HZm6GR17k&#10;k5eamGkuaR4C/xFhukNZ1MfJl2R8aJGU9tIzumruAtxDvKxRWbFFVdknKeuXVHbxirvZuZBQh7Js&#10;VFLoq6fF2/g4+7C0GGwF+JyKkokWGsy6u/azc58OgcvWiOjArkLg71UV2aSFffT7XlVhrKHcry6K&#10;1VcFNeUnrkYLLw9876OkDbGz3DgdRFJKxolZBKmgqktdhtNZpAUuZelkKxOe61HkB1QFbnFmTFsS&#10;UOQBcBDV+VbGpKHGLswc5qQMMu+BnngL0Byh30HIDwn1SvJ80vwRVlo/9c4g/R7Y6hHnWDmpdl7G&#10;MP1+T+VnYGtUUQSS+vhZKBFpgZuTbqHdIdkDxNk+IUEwcVtp9jDjDkkjIEzHel/NZ++Ap5GmaiDV&#10;U1c2LC/oFOcM1JV/czb+/eUUyl++Wf7LV3O/OPYnupnrw+QxAmRkdZgOxwFMkySd66HsOSTLg8zF&#10;fvpYc+mKiRVrKZ0foE92VZ9H9b85df3T98v/9OstIPX/++c7f/sifB5VnAeFzyY0oOqjMIimfzWm&#10;eeQVHgGOw9XHHhawBaqSletU0PsWxpdT9ccOXsKQ7VXdn24rdinu+TQPkzdez4NiMvlSUPK/NHP3&#10;OmM0ELnYT/okAF5Lg9WQuy8XmrHExsDoz1fbrmIKIBXlq4XGL+eN8Fb44EVQBll+FJAC0C/HdX95&#10;MvpsXLs2TJnpKNwcqiJJVFF83H0vb8fFBUBXBqkbQ4yVflqyuw+IOdlRDIleHaZuWpiIzU9C5HH/&#10;eYSMpt91cFHQhGxbmaQ7V4QM/TwPS54kVC8m6taGayDLQOqejQnTfBRAuyIDTL+aa0IhOfYngBWy&#10;C5AHSUR5GtWceSWoJ5CKAkslT6imGpIimbzvuWNlA6bwXLAPTMTyNEAyW++7hNs2MgjqMkxgiu0h&#10;vNgAK/iPfLfcAWgmqYrXk++e+iR4EQVgxS54F68/jdehPI7VXUb04OmmVbI1KgYQtyyCi7DuLKAh&#10;6VR8ddt2RbyVGmqqmRngxdprfYZSxLM7TlXIWO7R5U/10BD7j4hS7NL0zes5Sw5dKrc8a6aj5tv5&#10;nnOfctvMRTgPwK0NMoDvNRMT8fhFUPM4rI8ZikBe0HPTLMDvcH2IhWYDATveehZvhIRCD5/Fmo/d&#10;SkTTSz00sPKRrw7Ammgqv/DrcZG/THScuLXbZumYsXKhm4XtyV49NJzuxC1bN9EPrfz9Ue5qN2Vj&#10;gAUWT7VU2iUp8OJjt2J1kAU1BlvBSlQg3liO0lL2gVueA1JMNNfMdDCX+wWjwtRu6ufXvURJty1o&#10;OAQcHro1zF8fZD+NNDwO6oDUE5v4ELo6zNkf4uyO8Oc7KeQJXh97oZe52EufaKlIThizMypB2zPV&#10;RZ/uZsBSx5vpAV31kCAXwT6C7kAjE9H3AD/nKNB+mejd9zWdRTs9+ipIK8yxqeJOZ+3DmJFtlxV5&#10;lIUBTXGsoTJhqIblxfRkBdU2C0jKlW5Wlirv005qqk9VOcxOG+VljnCzLBBPaXkXr3BQWtXNL7Eo&#10;qpR5iME/0hV9DC8eEuXXl30OcHfRSV4ulzx/vKl2a1joVWRumDjLvfQnkcY9qwIvAqb99IceZTG+&#10;ojFj+daIbLlXAKS6pEXt5bf7KA/twuKQpiZWT/EpS4bZD4HFIfa9Aea95qqbnYxUq6TAoy7F8fdt&#10;6gOr0q/KjWgQg99P1JeHgFdR9kInO1xX6lMUWATpoKqZ8wCojaqLfJLsUeYDBPtjusqIttwuyBnl&#10;ZAwzU0fYD0meFGEWioWX3lv1OQ4COfWLcmLyorAk38VMtVLueTipUXn+mLo4pix0XE/OCjOFojoE&#10;aVgBteGq7/Rz7/Vx7g9wHpDpAyV57bwMbsFPn2y6/+zF0m+vZv/8xfzvX8z97nJs1aGc6WF61dl+&#10;bc6GlfdkvPFXO+aTQB1KvLE0ZiS9U7dGhS5l+kIfbd8pPvEplgZomw7BLw+t//DtPHj6z7/d+X/+&#10;dPvvv5hA3AqkvpjSnoXEgAjKi7ji29mGZOLnMz9Mivs4Ar3i7Fspu6M1Bzb6G/DXzt4epky3F0Du&#10;4sZsmOB0Z/G+k3sZkRz7eU/HFOQxkZt94uNBOZPD8OGh+042aPXNUuNlTPooIn46rgRJv11uAbkg&#10;p1jHNsDrqymSK+QyosABH0eVYBDUbKG38sQrnu+rXDbVPB+ruwpKUeCAC31leGXHzjnySvbs/NmO&#10;SvxcZjqql4YYgYbcRGvRfF81RB4mCA0HQL9eajsPyTfNDITSf31m/bN9E3h66OajAI5fL7WuWxn7&#10;Lt62jYxzRcXeTOm/mjMCjsdu3ttp0i/1WVyDT006kIUVBMRxTTIP9FfTja/GdF9MGp5HSdpAkPdJ&#10;FCwmTgrq/WK158u51sugAtoOzYRvPhsj/VtB0l0Hf2mQAksF6F/PNIG8yTFU5N7ojBEFuMQ6dv9m&#10;seP1FOk7hWMCnV/ONQOjAD0QjyUZ5zpF+hiA0a+n2yY6aleGhYuDvG07Gft/7JUfeWQHLknYWHw1&#10;1ro0JLarCyGqgaaqyV5moLE81loZb6uCw051UfETApWAm5l2SqyhFNqIeBmsfDne/CLRNNlacY1I&#10;40VQ+2qihYwssAimO6vxk7ue2Ip/4FSi4CALPbWHLlEyncqZvw6Kh9cvw4YTDwEZ1NKnxqWeDlV8&#10;Fm3C1T7XyZrvYi/18vasqslW2vIAAg7F+jCZPBXU3hxm74zyTmAM3bUIxpe6KMu9jLkuyoFDej1r&#10;AGPfLrl+HEd+APiT9JcaEkBOQWfYWaKxJm6s3nVovt90dFJvulQF+H4QwqNKaDYm26pQpTOfBnSG&#10;U5Pbu3203UHGUkvZXFPpqVMO4AKp8OhIfeHaAJtMiF1fON9ZC11d6KXP9TGXTHzUebyZGm+m+PWV&#10;8/2SEWk+uDaA+FRdFmmkzfaKtu36SCMD2ujW1rbTUrvp6W5NJaL+IV6GT1OQaKyI6ApmmqvH9GUL&#10;7dTFDgrk/dijIr2U6GnijPdijcy5Ll5YW9lHvTfMyQwb6WSOaGWNKOdTac4n/by8iXZhe80dXdGH&#10;DRWftVLvtlbdur4/W2LmpztluR5F7oaJP91a5ZalTTaXr/SxZ9ppgPioIMsqzEPYjrYHkYFXWbAx&#10;JAlry8Huntp7XkWpiZExyEiFOAOpflWxU5qDQ7VWfGws/4ywm5c1wE6NG2uOXbqVXu7eiPjYIj+y&#10;SPARxhvKorpStzR3qZsbUJdMNFPc8jybIM0rz4VImmi3hun3wqrikLIYMO2uumPmZqH0Uu6a6Cke&#10;aSF4CqqCuUCqqfqmg50akuSERNkRYXZEkjutLR/XlICnEXk+6GznPgRPAev/BVYrN+UdqyLDqc7z&#10;1BUE68t9xmqLtgyxv79H+JvHs3/5eu0vXiwh9v/uOLjm0QQaSt3KzNk+6q93R/7mMvCLzaEvFnri&#10;LeVede5141x6FTVsjvLxWyfPmicayLB6n/zXx/b//MUULPUff7X5X3+19k9fT7+aM76aInb2fLIO&#10;wngVkT6NiJ9HJJcB4VVI/CjIfxqXPolJsDywUbdHiBueebinLt5KbzmItthbtm9nrQ/VAJfY/SIq&#10;WRqphDYe+PiP44ojH3/PQfKbnAWAVAHpSerjHfvYl1HRVVzyOEZmEgVGwdPn4xoE3ZBcxN1YB0kh&#10;gIAdxPa6/z97fZjMnn/il8FGIYNr/dWnruvpUgar9118BM67Nh6kCSKz3EeFHM31U7ac/P986VkZ&#10;Ikmpl03UY5/4cUwNnYQyz3aXAtnfLLWivJjQgafnQenzCd1VXH3gEz6OqbAOsn8xR/pCfbvYjNj/&#10;ujeVBsaa9FDgEjzFOsq3C23EWCPqJyHlVVCBlacxdbLfLkgH6n2z2AYggoYg77MYQeF5QAakvpww&#10;HHrE5yEl/jt7TsFlVIP/FIiJ4B1LvPs0oUWdwV8w9CpKHvHjradxMp4VRwCa8ToamOtxYmIgFV/g&#10;iU8ENO87pdGmckSjENINC7kLNNtNmpbVIebCAHPTKoP4OFQFdk3Bmk22OCIclaWNtVfP9NAnOykO&#10;WdpsFwV8hH99uzCAkH+2gwq8ksx+Js6bqbZoQ+GWmQ+Ygqpg5VhjyVQHSQmIcPvQpYAUrw8LEs2V&#10;gNS+XQT1hj8CvgiWL0INKOR+bnO5TZwCDl6GdAcO8vTpMlD/Mt6+NihKGGtRFnv5y/2kf8JcNxMH&#10;3LGSQatA59Oofm2ABT/dAWdHBAAcyjcLPTjO5vXs//PdNSsD9DUTG9snZ22Z72KuDQpgXisDQpJ0&#10;yqZ6OdWLFbe6cLKDceSu27bIEs3VuGrQfsCvd61ifMAn4fr59sr1XtpSW/lCWyWkdamHTibj6qHh&#10;jEA5tHq2vfoqpMf2CKIhvAgIricsKAvpynzaEq+mLN5Cd6lLhgSZnbS723atV1NhlRUiUrbKis2i&#10;oj5uDvyRFOr9EWGGV50/zL0d1RfMtlYutNUsdVAmG0sXumu2rcJwY4VFXqLI/Vm4gRLUlIbryvoo&#10;t7uqb7VW3dEWf97DLWylZUlyPjRU3MahOil3LOLcEVG2VZY/wkvTZP4J5DdYVwLhjejhoVUOaWq8&#10;odglTSNjH/p4PlWhDcyS5aOEtNiyaJSf5pLlhrSloCpc1SrItglzLPysIVaqT1m00MUFGXFMYLq5&#10;6nZd0cdN5TeBVPzX1k3C9T7O1iD/xCY7MIuObQqUpW52RFtm4Wc4xDlPo22nnnpI60wr1SXKmDBU&#10;LrazJg01fmXRWH3tAP1hR+Uth7ggqKm08bOHGA/toux+2t2gorC74tOhmlujtHsT6hLANCbO9bIe&#10;BgQkj3VERkaghhT5QCow/b+ifo8kC8h+J9BU7NRk+XQFsWaSVsrfSh9Qljbzsl5tBv/82QpcFaL6&#10;zXFgK1g/2UsHQH++YXo50/Z4zHCVMJ6FdDsOabylEtfSyfWc7Osj3OsMGiIABaElAt5vd4ZhqVDU&#10;v//19r/+budfv196OlWPqP96kmQJytOY/FlU8iwsBk8vgqJHACsge93v/XFQRAJ/Kw0rKNjgMiQ+&#10;9SLMF2GDJ1HZk7j8BHsl1K8WGq8mtcdByaFfhOj+NCDBpY6yZa49dnOOPawjN/MiBFkTkqH34+rn&#10;Y8qv5hqwcp3rXolDnXoF0EMwIplvdNfCPnIKdqzczVHu8iB9Y4i10lNz6hIu91XP91RsWzj4gLiW&#10;EBtujXBAVfLQySddGWUeuEVrwywAd7yN5P2D8G6Z6Xs2NniX7EhA8pZeQ/wqprqIKN7MGl/PNz4Z&#10;06DOr6dJVj1Q9auFRmyGkky9Ci0FKyGqoOqTqAIHeZ3QPQXdvJJDGxflwifFW1/MGAE7LJMPrJL3&#10;Rp9E6q7CJEULiPlqEvLbdhnR7tqFyef+T8caniUMjyMaKOpFSAV0PhuvJ956ndYEtD32SWHiKJdh&#10;NbYhtwUm6iHLONHbacM3Cy1on9AyIfA/9auP/do9l/oy1gykbph5M11VayOMDTPnwKuAh870cgZ4&#10;Dz3a4qUhwb6nDnI63U2DV4KDKwNMFDKkdYj3JNywZ5HuW2W7FvmeVbZq4kB4Ey1liH5WTCy02Shj&#10;zaXzAE0XJdFcDqTOddMBwYuQ8dSn3bby0VSgMuQmwLDg26XBV5Md4y1V2HLXJkmOdn051rxjFp66&#10;VbujkskWKkgaN1LgVj30+yFEwa3U+X7O+qgI2xPKW0hWQFQM26/0MRF9w4ufJRrJza5+GGstFBU+&#10;i83Gm8sQngPWK/08FJivV1UYbaxeG5Ut9PPXzbJQQ0XYULk6KNoYEceMFY8jRpj4ygC5SQrKn/sR&#10;fBhPndIDC2mq8ZPDeVevR9BiAyxhx4id9ywicBbrcPnVAe6JSznVUhmsK/DX5ZP7kk01E+2MV9P9&#10;c728WFOtV1USMVAd8tIBblYH5WEXLW2An9NOSxngZvSzH9ilmT519kxb1UJHDZC62c9a6qpJNBbB&#10;uMfba8ziPITzs51cfEVRXfkQ875bVjgqyrMqyptrU/t4BUPi4mFhjkORbwGdVYVkuIEsL1xX7BKl&#10;eWQ5s2001MqjyI4bysyCh+Bmc+lPEbyTcQQj8lEu6Wwf0RQFVAUBVZFLkuOV54ODQXUxBLOr6rPO&#10;yk/byz+28tNDmtKIrsKvKgVkzbzsQV42LLWPmW4s/bgh/72wruTEriTTknfTtwe5mwM8IHWunT7W&#10;UDXMfthHvTPXwQZSn4Ralnt46308tzgT5/VJ83BYhzAXRqzNfg9UdcuKB2kPRlhpYP0A/Z7zuj8A&#10;yQwgzp2qK0soi4K8jKgox8cjyasIVeX5bmGWR5TtEefYhZmj3FR8hBF2Ctbf8RkLXPocT13ORAc1&#10;0ckMNNOG1eWhHumIjvbzk+nfPln83bP5Xz6Kr/u0waayRFvlSVCzbuHvOCX7HvniICvWXObWZPv1&#10;+csDrLVhDi4kAAhAuX6ERVkZYfx8z/x3X838w/cbQOr/+IuD//d366/mm+Cnz8dViNZP/XyE+Rd+&#10;zrOoCLgE2sDK/0W9F3EFyYfv5jwJS4BUrD8bk72cUGIJhwUfCVLD8r2AdMZU62vMGZXf3SRdrPiI&#10;yo+9wl07e2O49sjFPnSycBbsAgUGr3FkFCD7RQICqMYKwIqzvxyvexpTghevJ+t/s9F36hGvDdGj&#10;xoLFfjq4OWEseh7Rbo0w9h0CMo7TLV3up10E1F/Ntm8OM9fN9DULY93Gmuwone2phAPCZKF1xx7R&#10;gYNL8pOSVNA6HB9LMOjER1JYvZzUv5yqh7Y/CssPPYKvF5tQLsJS6CpCftDzqznjlyR7NMlfhSXq&#10;Bp4eOjnnHtGLmAaIfxnXQlHhoWQKk6kGaCxI98Vc476T+ySmQZh/7BKTLKIOAXD51VzH8zHSDQAh&#10;OaiKJUkNNUXyn8JG4aTYBnBEW3gV115E1C+njASsifo306QzFpCKFuIqCsprcRbUB2d8MYF/pebV&#10;NJkM9SxU/3S89TTYcBE17thEQCqEHYH/oVu+OiLYsEiXhkSzfew1iyjYUOxQZiCyASh3rWTUPHlY&#10;bxE+8tUd2mU7ZvG5T3fk1KwNksRUJO1ZVw3C/HBDAQ4FhwJbnfL0qfZqAHfbItq2SM4D+qto86qJ&#10;t9BHQf2PvUogb8cqhaKe+XWw1JnO2lMfmUEAoXpYm48TIRpdH+R5lXn79jq/rqyx7BN1zrvNlZ+0&#10;1n7uVBcc+/WA/nXPWfaRSwGXPHIol/vY4y0VScrjVzHdXoU6L/VREfsfueTA6wjvznW3ASbMcaVf&#10;ENaXR4xVk13MAMLqfv7SoHCinb7cL1jq41tEacsDvPGmSmx/7bYK4P7Uqzi7zp8ATB84xHgdSHXK&#10;0hD4b48Kr8dcsQ/t0tn2mmOn4hG+Iod8pYeyOcgkNw1MnJV+zkRrdbi+9FGk8ZtF09vp/keBppCu&#10;Mm6g+eqqPZoas6h4VFbqUFe0U+47lEUjolR/XW6sviiqzVvpZMw2V+4O8aZay9C8zfWxgw21ypz3&#10;x5up023U+Q4GKAl9ayr9uI36sIWa4qirdtVVudVFEOSAptCnIkAHN4PKXBwnri1Y7KBNNFXiG1vq&#10;50610YHdupwf6nJ/BHuFRca0RUFFllecAbMDSR2iLEA2oi1xijNRhln3cDqHKOOatrkE5bxsp6Rw&#10;pl0QbWQH6ilt1Xd1BT/V5b07xH6wNSy89NadOZUL7bXzbRRyE6OhKl5f6ZUXmJgP4KoAKyB+6tIv&#10;dTLHGyqCyvyQqgDEhKj21twxMdP6qA8Q+DtFee1lnw0xH9gEmV5JrpX9cLyuPK4qmdKVg6pBYZaL&#10;lWKl3gFPR2l3rqN+kqx6mPUAJAVS8RGwjpV3wu1lie7qiY7q2V5GoKHcqil2NzF2Ir2DakqwW/H9&#10;xfxvny/+2Yv5FZ821FqFCG6un0bmwbcIAFCse7TZ/vq8tVHeo6h+YZARbyqBoyX764y1FM72VX+z&#10;afrb1xP/9KvNf/6zg//Pfzr6f36z+nTWcBqWkNGcYdGBm3Hq45x7WU/CJMcoOAuuXYakryY0+BPI&#10;AwHhpEAtMHoRElxFxShnfvazMcmpj3Xo5axYuQPie8ban/bwbjZW/WR5hLNl4UGTQUOUxZ5KSOKx&#10;gwMiv0qo3lzPF4KC4/9qvf3LOd2rSdXzhByYxkryXDj786jywid55BVPtxVPtJQiWlw3MXeGOWt9&#10;lG0zm/jamA5gOrkeqH49qod55BZuOThbTpKmj+QTiKiAMyzPAhJwB0AEVaGZx27e5gjlUUB8FZF/&#10;Ndf0errhSUJ17Be8nNahQKu/nDf+eqv7tzu93yw0IeT/er4Z/Dp088kdCSsbS3w/Bw420AlPfEom&#10;KyXdM8FTNABQSMAUx7yMKEi+lblmVIA88feRqmIJnh65pIv91J3rabIgqk+i+lcTTfhEB04hrmSE&#10;zODRoYcsFwdq0S4CqecBkt0K21wX0uH/1TiZCCt5YxfofzNjeDlFOmbtueS7TtlpUP9sogWNK1qj&#10;hZ7aZHbd9VEBmeuCPKeSIdYJ1xei4NJNDvlHy/RmsnlzmP0i0QTLQ7yPSxGWeugiqfufxA2Ifjzq&#10;TFDsLKABXleH2CAsqH2dS5AFku7aZEdu8oRqdYiJygN5+ImeeOtQ8BbYiuMAjslsLCcuxWVAe+pE&#10;eGQ8sCvijZV2ee4QP62XfV9b9N6QMD1krFw1Sw99uiUTF74G253vYexapJvDwuQzgxOfCnVAxa5i&#10;DUt9dGB6zyaBObZX/synyl3oZpE0VG2U+R5WvKX6PGz8askEeV8zi58k2tZMYpc8j8wh2ste6mWh&#10;8Zhqq4Kibo8Ktsw4OHvbxkU7hBgCbQBOh6gfYT5OgbLaz9we4W8PcR95VDtD/GN8OUH17ggbP8tz&#10;v2rNBH4x0X7Afy+DDajGeFOtVZQVa6B61JURI6ubntFBT+9mZ2MZNtLRfoDsbmn2chcjoauYNlbP&#10;tVQBTDNt1Qs93KiRUV/8uUdZuNjDXu7hgHc9lJst5R/3czJNwrxgI9Wnq3DKiYQ6JQjPsxDCjxnK&#10;ljooE7rCBRyBHAf/R9JlCr48wElpr/pMl/PjPtpthP8RTd5sc0VAnkEApynxynP7qTdhrD5ljlOa&#10;4ZCkBzT5aJYSjTXX2vign5Zi5uUu9siXBtUmfk5H7f2m8k/laf+hn35norlmtZ8DsCZTd6MgbB9h&#10;3Ce9o5gP4KpuWb5TnJ3QV+ID+qVZQXletK54lJXiUxSG1OXDzNSO8s9d4vwxXfVEQw328ssIcEHM&#10;uKoIZaKudFxTElcW+oWZLnaahX5/uPb2MO3uEOXuEO3eAO3OIP2umfPQJsiAyKO8E+6oCDSXQD/9&#10;+sKFQcHckMRtpB6ND14uuLpkFdEh3Vcn47++mtmJtswNCReHuGjtQ/X5UWPRfC8Vy+me6qChwKZI&#10;wXKyq3LfKUaBpSL+ne+rnu2rfTHf8ZfP4//6u91//Yuj//7n+//y/dKLhSZE66dBwZGPe+xjX0SE&#10;QCp5vu/nE3WNySGMWEItsZK8DwCkgqRJRX0cEe3Zax8FufsOyqGXF+soa6R80ET5AEjt593ac8se&#10;hUj0h4t5uqNs28wkOU0Gq59FZd/ONrweVz+NSHFAIPWvjod+u93x/XoLkIryYlzxdqYOp4DVwo4v&#10;/eK1/sqFnvKVQWqkPm/fJjyyCTYHSb59BNFTnWXxpiJ80jUTEzHa2iCC0LIVM3V5BIrEPwuSOfHJ&#10;03BE3+PaRwF4cR2oith/rDEr0ZS92FsG2bx+wkMSpiQf+gOpsNefr7Z9s9T8dIzMegJL/fly+1VM&#10;9TiqXBqoIg+IxjSQ3K/ICCsDjvksptu38V8mGjZGmKc+tDGSrxaan8TVyfJsTHviFV/fWJRdhuqA&#10;VDKbSESX7PN/Ea4DBKFFLycML8YbrnNNkcERS4OUE7/sLKiApV77Pg+vw1KfjenfzjTDfGGpj/yy&#10;8+tbDWgtUJ7FSZcAgOwy3oCWFXEMIv2LMMnBSkapjnAQhuOf8jjScOzX7DikCG7AQTAXoAemj13S&#10;60yvTagkZA3RtFueBfGc62bGG8vXh3k4FKwTMEUBW5+OGXE0vAiuIeoHRIBLQBPgw/p8by3a1PNg&#10;XTLw37OjKQJMuY+CuiO3EiJ54CA5+shcraNCxNHAOg4C8vr1xR5NUaKdHmioiDbXAqnnkebZXlbY&#10;WOpR5Sz2kYkGtswCYG6itRI0XxpgXEb0EIuFHur6EJf0UR3ggi+LPcw9qwIGGjWU2yRpgPK1oYvH&#10;2ynT3YxEG5mIxSrKROx/7NGi5QCLUSWCy0EGhBfNGJAKu3+WILwO6/OX+hjk4WcfHd4KnqI92B3h&#10;bw6yV3sYRzbJy6jukUe2Z+Vd3yjgAs07VjGgD/mdaq0hyf+N1etDcgTsdnm5XVXlrae3UlMH+Plm&#10;aUlb7S2QLqQtnW1jJPRVEVXxtLFypZu+1MOcaqWBwq2V97DBqkmwMSTaHpbMdjDdigKfripgpNjV&#10;xYg5dkYlsfrCubaqqaayyeYqaOlSR+1yW82UsRTVW+5lTbVSYoYqp7IgZqh9Fu8e5aVbhRnTrTXj&#10;huL1XtqkoQgcjOnLxhoqwnXFXkV2e8UHJtbtaH0JkApWhnVlXkXhECvdJiocYmeZBYVjTdzpLkk3&#10;7WFj2WfNZZ90VH/ulOYg/E/unqgvj+tKIY8uYZZPmu+V5EFy/ari8fqq2RZKvK4kpMidMlSFlQVm&#10;5gOo6Gwb0ynO0Wb+2ES9G9WUTRkpcS2Zs88vzVtqZwXE2UDqbENVSJITFGc7OQ9jymIE+2bGfRP1&#10;joWd2lX+aR/lVk/NDZAUfopi4aW9424q8beUBY0l0abycGPFsCzb0VC16DR8c5h4vhFuEZVMu5q/&#10;v5q9WrHODUvn+nlz3dTFXgr+92BKUJ+DIHe6szLeXIBAEnYDkuKCxHJ1mB5rLARwn042//4q/C+/&#10;3YGlAqz/7ddr3+0OPiOP+4UHHnZyrNGJi75jrT10s/HKRVj8fELxbFx+HuLjLWzwckr1YlIJ5KE8&#10;iUkQ7x+5mQjk9+zUy4hsYYg6qkzx1mfPD1B3nCLAFFq0aqJNNBdB3HbNzJ0R+p6ZduHl/269A0h9&#10;OaaEh556eed+AY721bz+5Zj0KsR/PS5/O6nE+rOo5Kupuldx5YmD9cgr3BymT7aVJBoLFjrLjh38&#10;5b5qeGiivWRtlIPYf32INd1G0juRIWQOzrqVcRpAnIu2QQsOokAbsZ78E8E4yLhtZe7Z2FA8BPVv&#10;pkj32BcT6mcJbFn/1YLh60VjMth/Pa1PDth/NVW/aqJs29D2qF9M1r8k2QLVYCtQu2vjrQ8zUIBC&#10;yOMv1rsfheVH1wkQHsdUpwHpiV+SzDKFfZ+N1+MqRaR/5JU8CqvwP9pzkmSAzxNkyCmhf5w88ceW&#10;C4OUb5Y7gchNCz4U/zQgx/8U53oc0TwKKoFXSPGXM02PQ6TbLMJ/eDTs9cWk4eVM076H5Mp6PGaA&#10;Jx64SOdQhMZQURgxAEF0dYQLHgF5T+L1FyEyKgGw3rPzn8Z1ID55ptRPh5wCQzM9zHhLJX5vIPLm&#10;KB+7bJg5KyYGfmloEmCI4CxKctqrJzHjAcJn8lhfgsaD8NqHgxtA1al2hPxkfhQY33UWQfFSL2W5&#10;r3atj7baW4s2CX6Heh57NCeB+nWzbN+jn+7h7Dg16xa5V1s4Kkl3yjOhuuAmDBrAOvQpURnEaot9&#10;DEAcjok2YN3EfzXeuTYkXB8WQU5RFnqZMz106Pl8PyPYUDjVRX0z3QV271jlK4P8yZbaA7uK5NU2&#10;C6ZaKggr3bJtC1xEgFZ5sa/mUUCNqAL+fgDm2kWrA/RTj3RnlHfuU5Icg2YeLBvlSbDu0qciN2Hd&#10;5Ks+vX6ksW0RkU5ag7wYrK2Vttwvbqu+3VR5q5+X28nMRDkMdCU6+GEjmSZrqZd37NC+jnXB0RL1&#10;pVON5YvdtJV+nldZZiz9XFf4HoQasf+4sWq+ix3WV1jITNoZ7roiEGOxmxrT5a52U1a6ahc7KAj2&#10;Z5orJwyl632s8cay8cYKv7rAIcmuL3ivj3pvfVAGYYwbqoi9dlOnm0vn2ysTxtKplmq/CuDLDajz&#10;rAIgvtCrzAvqiskAXEVBUFvRVXO3pfJ2fdEnzRW32qsfDPPy+1kZiRbWMD9TnvkfTewHA8x7xqL3&#10;o7pSOy8dfgrqkQFOzIcoXlkRkBrXliPkn6ivGNeXRlT5WJJp/mT5sFGAFeQNoGJ1ZRP1VS5B5mIz&#10;HSH/hLbCK8hIaEpQoooCv4joLY5Mgn36fTMzZaD27jArBUjtrv68n3obVDUx7hFLHVbnehvLhoQP&#10;7YpMuyrLosz2NFUte+q/3o9+dTi+FOiUVt9b8DW/2PCE25h2Zf5YUxnUDFSNGnJxMSM8TLQWbVlZ&#10;uETXRhgz3RUuVQrYCtQiBAPjrsYbf3vm/cfvN/7rn+7/65/u/fffbnx/OHKRUF4HvLzTAHfbVrtt&#10;qQJSH4VECIGPvKznE7KruITYawjGxwNPQdg30xqUJFJBw8dhyfWwegHwsWlnbVx3Pl0bIWgjMfj1&#10;VKbzHSUXPtF3C8Y3CfWJg3HipL2dVD8nFix9kcC1x3o9pX47o34zoXgRlzyPiQHWCz/naUS4b6k+&#10;dTLfJJRnHu4vV9tBwOmWguWeigsfeaS+Y+cc+sXfrvW9nm7B93DklBw6hHPdlU8T2sWBqvURgP5/&#10;5pwGEH+700/Ucrphz8HZtUMPZdgAB1nsrUAI/8UMGTEFN8dnfzX1P+8vE55O6sgMfQk1WIyDHHlF&#10;gOllVPPlQstXC40vJzWnfjFCewAOEgrYITB/NW1AOXDzV4cp+E4AVsjyE9hxSIUC2QQrEUsCkSgb&#10;oyzY0K6D3G9F3cD9t7NGyCbO9TimPgurnozpvl3pIrPLeMSQJqwAvjgRfBZHO3YJEfvvWTlvJg1P&#10;Y6T/1pdzzZdR1bNx3UWsbscp2HWJgdRDt/xxWI9odLmfBpCBoUChX5uFlhiCjPqcB8gwBNj0pplx&#10;4BSSR5pOAqyprtpNu/Qi1jzbzzzyqSGniOJBsR2bAGWxn4qG8/V0G1ALSVwxsbatQsB6Y4SPyAlS&#10;DESC5pDZrVHxWFPFXDcdzgv8EciGdLOdVXC6Y5d4vZ/6Fzsm0l8iVndgF5DsUxHjLzethx79ukWx&#10;PCxeG5XZFdlWWfry9aQvOxYRqoHKnIbqcHysL/TSEbTNd9Hhg8k+rcmn+QArFHXNLIw0lkx116yM&#10;cKZ7asldEZvkOqFB1daodN0kHDOWb48Kj1yKiC4/1pD/CNW2C/YdPPxzn0Y1uxbuxhDjKqx95FGc&#10;uCVHTtGYMR8rZ17ZqVP8PKI/d4Onupcx49Yw79gpn+2sTc5auGkWJCdVRCuCdmLNLD4NNLrUJT2c&#10;tHbGQ28DLdbOXxhWbbsNZ9HWQ1/9oVO7a1F+Nz/yRaJnprk6qMqaaCpb6WNPt7L66Q9bqj4db6YA&#10;u9DAWENlSFfukBe6NEUORd5V1ACfWO6qOhzhbPczNvpYXmnmeENZwlg+ZihbH+SFtYWz7ZS5dnp7&#10;5SeG/PeC1w+aIMVg6FxHjVv+cLypON5QtNBFRQnVkajfJcmCWUNOrUCYtqybcqe54sZ13v7sIV5O&#10;HzPdKi6BO48I8pyKsm7aA5LzhZfWWPJBW8XHfbTbCMBJwmlZfkJXEZEXmekPAsrSmVaGlZMW0RQB&#10;qTFNYVCeg/A/oSvzy3NDyqIxXQWcFLtA0mOoobwwOUrKJ8y2s8gMK+AprJYkmuI8ALKBYPgpqNpb&#10;c4ckAKTfA0+T4T/YivKOSZXr0Jf0c+8F6os8uny/sWTOIokPCl6ue74+jn95PDFuM6ioD/xdgnAr&#10;11NXNtNRs9JPW+iuWuqvne+pWuyrGm8r3HNycfXiyl+3MuE4zycaDlwS/Pr33BIg9ZeHjj/8fJUE&#10;/n9x+K+/XYelHgaFhJ4+bhKajyMCsPUkIDzyETN9Na0AVZ+MiZ8mJM/GpW/nwAt4meLtrB7lSVx+&#10;PRE088TDx3LHTjkJcLHX2kjFYn8pOPtyHA07fXeUsjlY/npM8asV4+82Wl7GxTsj5Yd2yiMfH0E3&#10;kLpvZyDSB1Ihp98t6l6NS7+e0zwJ8R55mdvDZb/f7fx2WnPp460PVW2OUE6cXBjr86gSjDsJyQ78&#10;4pn+2rOwBkiFRzwOkc5Ge07eXG/5eZB0tgUNr2KKLSsToAfakilTAR1Ezcce0Zqp1qO8t2umXT/W&#10;14DsydsOX88DpuCsHqjF7oAd9gXB0VwBajjdq9lm0vMsLjsPyQBN+CNKknrY8iquuYqrocknfvGb&#10;WePzCR3OiP8FStJMz0NKkpt10oAtLyJKFBLIx1TQTJwRyvx2toFMDBVVHiHU8EpwXoDvLEi6skKE&#10;YbtY4pO+nWp6GtV+PddyGVRchVWIBtBsPBnTXEaVS8Pk6RCc9PrmoPBZ1LjQRZnvrkFUex4gz17Q&#10;7uJoqMbjGJl5BQ3PpoWo/VxvBU53HFCuWfhj7ZVrNsmmU/lirvsyZniWaASgwdCfr/aBp0lLxRL8&#10;3XOIoK6HTlmgLmd7VHDkAkqYEFXQHHsBkQj5o4ZSgDVcX7jQRwPiN4bZZGqDkOZZSHPhkz4OSJ5E&#10;FUDYVUQHJJFnWYPCmW72skmUaKWOiFIHeXeDukLgCUgFsh+FtIiHYM0Q5PGWChx5qZ/rUeUhvLVL&#10;smGFM530sdaayU5apLEs2lS6PsI+9StRbaj0ZFsVmYmgg+qSZfrVeWQalS7qjlm4AwjaRZsk4ZYY&#10;4QsKGu9Lv+yxX3lo5b+K6Vd6ao5sgnOP+Az/R78MUQKCsOXu6v1R/qFdduSQb4+QBC5xQ9k1/RUo&#10;sHvo6rOxliOf7tV03/yAwKosDDbR6is+6xVkaoo/3HBqL8c7ziONV2OtaANWerm/WbNum3hRbc5c&#10;W0Wsvmi+kzPeTHcpix3SXLs4y68uShhrp9uZk+1sqFWirRbHv/Aq982s7X7aamfNZj97pZs500qN&#10;GyrGm6rRzMQbShe66JNNNV55PgJtn6LAJshwirMjeuhnxmRrhU18z6/OmGotQ6vgkWfYRKmwWpc0&#10;z6csitRXd1bfcciLB9jp+sIPu+gPOqj3RkT5NkmpseRmFzUFsX9r1a1exgO3qsShyEclLfyM7mqS&#10;FprwUV6YUJUN194JKkqWe/g+aX5AkQcyxlT5cXzzhtKouiChK4mqi8b15WPa0ngdsdGIPN8vyA5L&#10;8lGstPtWxr2gJAfvOvkkARX818ZNd4pz7IIcEz2ln0J6CAzQ7wHlvdRbJtb97tobA4y77zgaKvpE&#10;aSZBqlOd59UX+AzFkY7aQAf16Yrl66PwLy+mnq6751wGednnvfxcj74q2lS5McxFsLZuoh66BCuD&#10;tRujZPAleLo6TN11CXEpQk4X+iiwVDKifKrxF3uWv/tm6X/8/uj//csjIPX7w9HzuPIsJD718/dd&#10;9AM3A1E8XHXTSjKQXkZFT8ZEV3HRaYB9GRUAqeQJ0gSZjB4whZ9uj1JihgwU8BRYPHDiV855npAe&#10;uenJkVePg4JzL2exO2+tvwi++SIm/sWi/usZtMMagPXCz7u6vp26Za59npB/u1QPP4WlIvCHom4N&#10;lx/Za09dtN8sG/50rRlExikeBUgKFfD0KiJ/EgeJFKDqmoWgAZiAWaAcOQUbI3QA91FI8mKiDuH8&#10;RVi6NkKdaC9EY0PGj07WwyIhZeDI60nSDwmW+na6PjlFFTCaTJ6Cj4kXn49r4LNwRsT7xz4xCoD4&#10;eqbpi/nmqzHl47gCwgtcnvokM91lJ14xfBPGB02+CMvBtZeTelD18XW2VpL1KqEHvxDm438EkSQ9&#10;ASLKl1MNr2eM8NOvF1u+WWgBT1Ef1BxkJBruEeKM+w58KCa57WBhIULHKWCppKNVrP7ruTZ4ExrU&#10;pd4agBLfA15H0HoekoOnkNCIoRCXDTAEb1odZMFwcZyZztIDJzyaCnri+Ghd8I2h5bi+WSHEBzz0&#10;yZdHuMsj/ItEa7St5vlsFyz1xUTztZCyvlroTPZpOw+qsQKw4ge2ZeEt9tLAU+jwqVexPsQis6U6&#10;8brgcaTh0KVwytN9mpyn8Ua8grewAYJ9KOrToPoXi+3nHhGChudx7e71BH9XYePLiU63mnR+AlgD&#10;9SWJNtKjCIIJCz7y4JsXoyaz3bXrw7z5HtquTXbgVG6MiGe7GFZx6sYQ1JXcAjbx741KUl2KDJL6&#10;wCfFeclenTVEdc2CxV56oqlsvpuaHM21a+HDSVGrF7G6JyEFabnDqhcR9cto3aVX/jxc98gtPbBy&#10;AFnA9NDBB1gnmgvwERD+71lEj3x1OC/haR97ppOaTOOyY5WiYiQZTah+yyZfGZFM9nC2Xfpu7kNV&#10;0ftdrAeJTua2Q33k1+86SS+0qL74wCaHoo4bCscN+bOtlT5F3mq/CKoYbahySnO8ygIsl/v4L8e7&#10;EZWjeUDwcWjjPnIKdgao880lG930nSE+gv3rcb0148YqRPERXdFca+10U81ME3XcWBNUF8N2J5ur&#10;Yobi6faquU4yX2FEnxvU5ACpHkX2KOClKOysudVde2++S+irqx4V5cFG22vu9LPIiCyvpqqz+l5H&#10;1e1+xgObMMcmzgX348YaEzsloCkGsvurP/MJM8dURQlVqYefaWWlRjWlblE2yeGvyvcK08LyLJSJ&#10;+jK3kMw4Daom06lM6EoA3IS62MNLC4qzQ9JcG5NkUYmoCicbKl2iDAv7oU+aN9VMHb1O+99PuddT&#10;fRsM7aHchIb30+901XwOsL4zIs02Vn/cx7nv1RX59MUI/GOdFIe++Hyy6/vj0Pen4Vdr9tOJ/qlh&#10;hbTgg0FJ/tKo4iTYAN/ZtTNnu0sRp+BiWBlhwD7wK/9mtf+btYFf7Y1cxvXTHWV7dv6T8fpf7A7/&#10;9cvEv/52819/t/Mvv9n4y6ehy+uBmCdeNrmF6oKkcI88JFsK4t/zAO9pnDyJehwRXYRIr6mvZrSg&#10;6vcrTV/Mah/5yC3UlYFyFADoUZD/LCZEeRIWvRyTP4srkg+ywOhNcwWoemChbA9VPgvyv51W/3pZ&#10;+yzEehLhX4aFcF6c8bulpl+uNb+Iy1Cw75mPD73dGan4blb1++2WP11rAn/XTNUA3MtxknAP5njq&#10;FwKXKEAnhBRy9zQs/2JSvzdKhzVfhqTwteSNTizfzBiuEztpwDiA46uF5mMvTq15NVWPV4CzZJZr&#10;lEcB8VdzxtfT+m+WmiFuX8434d2n+JaC0ssIASjo82baCADh1DgICA5b3BphrA4h3BPjdIjEn8bJ&#10;QzDs/iKhQZ2fj9UBgvhPvZwykmdKQbQHalTj1AvcA4KyPTuJLYhBj+tfTOgAeuLvE3X4aHgL5cQt&#10;gjfhs5/7Ra+uZwOE3+2M8natIoTJiOXhzgs9tYDR6iB7ooXMHEUe2Q1xAS8E+HM9lI0R4URrNdrg&#10;ybaSpb7K1cGqx1H5loWBSH/Hyr0Kk2kQ30waUDcw9+lYA/Ydb6csDggS7TSzhOQUXzCxDryKQ58y&#10;3JCHgwPxCI/wu8L6iU+RJOxcV/WZT7lvEx46hDujnFOfDE3+lplLBNYtXxvmJGcbJI/RXVJYKhqD&#10;lX7K/ij3TcLwKm449chhkcuDzKi+cM8iXupnQ8HG22ixphqrKDPRXD2HaNqOU5MbC+sj3C0zf6mP&#10;jKFCbVFAyeV+JpQcRIZvnnjk60Mcq+SBQ56KdmWuuxJfPhpdvI4o/pfLA/OdtYh2EdlMNJdsDzF3&#10;R9gHFh4M9Clazbjuq0nDl/i1jEGilY8DcjKII6R55JGdOETHdiFC/u1h+mpf9dYQDSs7w6zVAfra&#10;AOvIody1yNcGBesm4Uo/58SteTHW/nqi68StvSa+cHlIgG9111HnVhd10+51Ue+G6quv58gik3HN&#10;d1Jc0gynMDWgzJxqKplsLFzoqFpopy6006P1ZWPGSlAScLy+45kdrctf7aVim9WeqlMnd3+YujdE&#10;m2nMOzKz34w1zLeT8Qjg5lwr1cZ74JWmJ4zlU821MX0lAv9EY9W+VQI33x7iLnbWTjeWLbTVJOqL&#10;sZlDnGZi3QUW3ZBZce4QO8MshB0XjHCzAuqKATpJgGJiPnCI89yywrbiD62c1Ki6JKwqBoKhqF5V&#10;UbCuyMq9H1RkBURpcWXumKpglHozJMs2M26DniFFrkuAXQoQ+IeVecnldeqp+wjqAdywLC8sz4kr&#10;853s+yAvQn6PKPO69/4NjyTDLSZd+lFi2pJRVoqNm2bhpY+wH5oY9wbptzsrP+6o+Kij6lOw9R2L&#10;LLuLcXtEnOHVlUz0MPzGsmhH7ZAs/XSs9est2+/OwmeJ9sezpk2fMdYtUBR/5GukLZoluJb2nUyS&#10;6cN9nYrfwUcgtoyQyq95MdP+i13zN+s9C72VsJJ9F//VUttfvYz94y+X/vU323/37cIf3o6fxlW4&#10;bkFMUBX4uwgTY0XMDgnFi09iEpCUlKgEsPtiSvN2Uv3ldN11RlHxVUiIXXZtlJcTyssw/8WYGJQE&#10;+xDRA0ynXiKhcNWLEG/XVnPiYu+ZKSc22uuY+DdL2u9mFa8T4icxEU5HpjwJisDlJ0HhZUBIcvIH&#10;RNj+TUL5LMT5i63mv97rOvOwccy/PrOCcWvDNcde/raVDr0l/bpipP6vx9WPg6JnUdmZh/sipoJg&#10;PgpICZ6mG4A20DCJVLyCJV4By7CEPwKv8FDA8cvZRsTd26OMt9NkhmfAkdzQvM5IAGHExkceMtMB&#10;liTLH9Q1qjh08p7H9WdeGZCH010nWFEDqY9DStKt6nqAAGqCw+JifjVpRPC+ayNzbeGV79c6sDz3&#10;k7mkSKZEFx8m+z8HBURJD7aXk0S0N4ap2+TJHuNlvO7VmIb0lAjLjx28Ezd5VLLQQwM1AKnHUR2E&#10;cby1fMxYDkUCVkBPXKXQt1Uze8PKWxjgQvQW++kgCz7jkYt7fQOnAba+NkQn2fni+quwCpJ45BZH&#10;G/Lhd4t9HITewFminTLTx1gcYq+O8vDTWjTR0YpAh5N5sw7dUiAV0Ny28klPrFAdcA/X2xxmksMm&#10;6qHY0FiQN95UBEN8Ekcz1vQ4rD12y4Ddc5/83E0yn24OccHHqY4qBOabQ5A+NAl8aKlPW4JiE2WS&#10;vqVNlQsmzuoIb2WQPddVO95cNtVWBaSSG6k9tI1hXqS+YL4LoW7ZdFspDr7UR51oKcXXQvqrjXIQ&#10;qj8OqcHxQwdJxbKIRsjCB2RR1eRIjVOX8CqoeB5WQ07fJvRvx7UohKoRNaiKkH9jgDbTUgItBVIP&#10;rfxNExVIxX9n38K+CKg3TJy5DurGoBBIPfXo5rvoM+2UuU7WnlV15tVvm8WJ5spNsyhSXxHWV0y1&#10;MeySPEPhRxZhdrS+YtciXe1n2UUPeqo+MrPuuMWpk42l20Pspa6a8fri+TZKWFs42VIN90R7E4Rv&#10;6fKnG0uWuyo2+6qPLcwzO+tghHI0ytg11Z7ZeVdeyaVXCs8dYd71iHNCqhy/ImO5l3VoU7ll+RNN&#10;VL8679CJTyRZ7aXPN1Uk6vJnGqsQgDsED92yTFAp1lA+xElxyfMB/cayz4xFH1sEuQ6wVZhlZqb0&#10;U2+3lnyCdQuLTJw3pikECtvLP7aLsxzSHKswzSF4cDjCOxziTtblhWUZMUVOQJIeVeZMNJSElNlg&#10;aECWHdMUXk92khmvK4K34sWkqAKpUWVeQl2IvQBi8BdI9UqzgWm0DSiopJV9D6W/9nMT7ZaJcb+3&#10;9qaZ89DMedBPvdlT8xksta3i43fgp2ZJpkdb6K4rcOkKRxVZHkOJrS5v06P+atP69Zb92x3n86XR&#10;k0T3lq95SFFsrL0TbafCSSGVQOrqMJksb98jxo97DoGAV3UW0X+3bfpypRMCO9ddvuPiJZH6d9/O&#10;/dWbmT97Hv+HLycPQtI9B+l+j1A92X3qxMcDB1HwItwTiko6NsVlYOirhOL1OHkW/yohexIWkBIj&#10;/agATaxcBkm3VtgreYIfVZDerBPXSUtDvAMn9dTNufDyj61UiOqXCcmXE+JnEd6LcdnzcRXJ2+Ji&#10;X4bEVwHBhV8AQUOVfrPevm+p/rONxl/May49zHMv58DB/s1235/u9RPvG9dsmGv2bHTSbTbIR20B&#10;0ydhMpQWy9cJkgsKbgiSAotJgAKpME0gEi+Cy/gTr+NdQBauij+TnatAUmgpXgdkT/1iAJek678W&#10;XqKoXiGOAKQSaQ1JH4cVX0w3P/IrlnqrgFQA9JernS8T+nOflGTnu07xh5oAkYcuErmvm5kA6DdL&#10;rfDN67EMZNAqAnmY75FXtOckGQDAONQESH06poKJH7sFe1bOI6/km9mmZxHF04j0xMndGqLipLiG&#10;14euE4naxZDEa7Sp5nsYsNFNs2BzlB9pKIk3libay+YGqRsW6eIgb6GPNttVceIh7darKR2Rd790&#10;a5R97oNbcRHJPomQTq/z3TWIQCMNZGzlVCdz3SINNZZG2yu2nZLziO4srIHJgqcom2YW5BTWCZ6i&#10;QDxRAKlTjzQJ1qdx3ZvpJqgrCqC/YxNg4z2Inhttkn6+q3JtkEaI5hCfeVT7dglqCJklD83Nwn2H&#10;Yschn+/jRYxk7HnMUGWVZ7nqcmPNZfiAy/0MxO9z3dTxlgqnPN1fl7tmYpOIfpQH2yUi6UHELSS3&#10;RxKGy4j2IqAk36Sf3CDC6SCVK/00NEtbIyy8deIUHNl5Z2gavZIrv/xJQP46rn0RVSbLk5AS9rpn&#10;5qz01MCpwdYzlwQrQOqumXlg5ZB9vQq0CmsD3AOrcqWfd+wiNwG2RkSrA8KlXl7cUPHIr0cjtz4s&#10;iBurgaqYodanLjWx0rtq7oZ1ZXOdtK1hfmfVT23Ch0Os23555kxLxVofbay+MFaXH9MWTTZXTLdW&#10;QWOhlrMtVXh9qaN6a5B6auNeeUVHZup2f8VaV/FOf/WphfPUL9s20eCwE4ZyRMrw2bi+YMPEX+xi&#10;mblkwhKE9iFdflxXuNRJjSiy3Pz70EYUYIucXZXrludsDEtXBkTTnVxQtbn0sz5ayhDjIXzQwk4d&#10;oN0hsTbtrplxd5R+yyNI9YqzGvLebS79WVPpz5zSDJ88faqhcLq+cLa+aFJXGBSnm2mfL7ZURzV5&#10;cy1VMFPgGzz1iNJRxrTF4/rS5B1VnyQ7KMkBUkOSLBiuT5QOpOJFnywnoMgBTKHwEU0BEExQK8ly&#10;CNJsgkzw1MJLswvTQVUT404f5VZn5afv2BS54caqkLHcX18yKHpoU+cGWyohqmtOxVebo19uWH91&#10;5P9q2/Nkfng/3DE9pBiSFTZTPycDhEZryXSebv66mb5uYeNXO9lVHTIURZpLZwapB9eZR+BBSaT+&#10;/ln4D9/Nf3fi+/2r8X/+dvY4qth3shHjH7mZ8M1dO52gyk5FOXQxAFkA62mc9GdKRvSgKpCafCj/&#10;yMd+FORujVaeeJnkFkFMeOpmbIwgqCSZ+Y/dnG+Xm75dMUJgYam7o5RzL+/IQnnsZb8IcV9EOGdu&#10;+ptp1fcb7d+utoKnBw7m0xAZ7XoRlBy6ua8SqqdhwZcT0kdu6pmDum+lbI/SNkfpF2G4Zx2OfB4k&#10;Q1rPfHz4NWoLkj6PyUFkQAfogdKCcXsOxJt8hLcbZhrccMfGWuirgGBiHTxdH6FiBawkPA3Lsf2W&#10;mdyExStYAjcHLh42exSWnwYk2HjFVIPtsTsKdBWf8TIk/2q29WlUm5w85s2UHhwHUs+8kq0RRhKa&#10;oCri9Pmeiqn20mUTFUh9O2tMemgyzRWgBpJCUUn3LJKgL5nOSouPiZYD+AOgcan/Zq37wifCx9y3&#10;MCYacxEvb5u5Mx01kLUVhOQuCaiBlXB9MZC6ft2HdLylqpvxaciYP95VEW2qnOykIfo+8kqAaZwa&#10;gT+R92ukJjszAYKAzokX3wPiaP7aEBliBL0d76B6dPleQ0G8s3Ldwj+PkN4LO1YuFBWGC/3E2ddH&#10;2OT5j1dx7lfBBAEp6OdlUIWjIfwnQmrBP4IH9GN7MgrAjn+0BuaIjbEluLbQRRKtIqJHJU9cCgTR&#10;CPzXR0Vgery5drKFOtvJcqrzwi0VCwNs0v3gei7YRDMZrTDRWomPfOSS45VjlxRIvfDKcVhUA2cn&#10;IynGdIcOIXyfPKb3SCGnm9Dta0vF608idWAiTBOWCkSe2PkvImqUx37xpU904RVe+mX4F4CkWyYG&#10;jpxUVAT78FPsCByDqst91PHG0pU+9vqAYK6TgcB/3yY/sCtiDZVkRKwy77vFwe+WTb/dtn05O4gA&#10;eZibPtfFc0pLYH/dtTegtN/M9VxP+UUZ4dyFh44biiN1uaOcW2FVjp2fMtVYHtTk/v+2ENhDrw1Z&#10;WRUwJdUS2Erd2Bi4sd4P2Erd2xV6qD9qR2vApnqvTXV+e7oi9/bGAovUpaX+i4r8QHoz7YEd/3kF&#10;PpAd/bWBWsAuzrIyv8nJ1sAm6sRYU2CzEVi6AcusrlizvkQrYHcHWPRvaE3aOaGgPc6uPdquwke/&#10;NcyiMdioN8YGdNdprD2wedgdaTYpzrIf1Ge3BxZqwOZhXYgeqLzOclhW7LEk33lJrsvyIq/Fue79&#10;0SYLc92ATdQpydbAZumUJFtIKxWIgEU5kA1spQI7/sAG6bRE+9npTnPSnICtVHBhbQssUick2AB7&#10;/cAmKrBInZbmAGzbgi9YtemMNAUWqROSHHribPoTbbtjgYU+aBFVQ5ABAF8IeU6k2ClKAAAAAElF&#10;TkSuQmCCUEsDBBQABgAIAAAAIQBhxo4RqRkAAPxUAAAUAAAAZHJzL21lZGlhL2ltYWdlMS5lbWbs&#10;nAmY1WP7x+/7OW1UGkmS4rRIu5k2RWmhjUb7hjba95omkhaVpSiVtCgkCiGvECptSNpLC0KRPS2E&#10;JPT/3NM84/c/1zvTNL+u673+1//91Wd+z/7cz/29n+ecOXPOURF5COrBOVAqIjJLSaReXw0T2VpD&#10;JFo/sYGIyp+tREbSJgf1+aAvNILJFBTOJtLciQwO9KdKCuc+R44syC6JUldaSRN+1pOoNJBe0kOS&#10;ZbB0s0Zc50MeyAVmSxx0TiU397jUdGfusfX5KbO+NvWNUAfiITtEwcqNOPDXyVEihr98PoGCKjS2&#10;9hJpnFJ98uRJ7jA65afIypWS8m8lc9Wpk9I2W7ZskitXLsmTJ4/ExcVJgQIFpFChQlKkSBGJRqNS&#10;smRJKV26tFSoUEESEhKkatWqUqNGDalVq5bUrVtX6tevL40bN5bExERp3ry5tG7dWtq3by8dOnSQ&#10;Ll26SLdu3aRXr17Sr18/GTRokCQnJ8uwYcNkxIgRMmbMGLnvvvtkwoQJMmnSJJk6dapMnz5dHnvs&#10;MXniiSdk3rx5smDBAlm4cKEsWrRIFi9eLEuWLJGlS5fKihUrZM2aNbJ27VpZv369bN68WbZv3y67&#10;d++WPXv2yN69e2X//v3y7bffyoEDB+Tw4cNy9OhROXbsmJw4cULMN/F4x/u/CmnTsAUMxImO+2+n&#10;HEjq1DU5xbkp6eKNiIC+MpSfQ4iJ26WLbxTi/sBhIRr/uY4MmxBnuepLT919vuP9c//6O6fVlEhp&#10;rzuP9rScv3y7uanl3uyZh06N7+v9/ZPoI0nWd+6U31fZvbP94PL9TuVEzk1NdB4vfSzpxy83eV6K&#10;PecW1/Ot3N99vW/v18dWlK5DU9wtl5M2DczfPp2XiC0dKA9qcvS/muCZf67/aiLi4/j/2z4J7hnO&#10;rtFXEBaFwPZX6mVN0vaVlbeB8pAEUYPCoWx0O0iSSCVRGo0YQ9XvR46a0T5Ns9Gd+FEdrI/d7fJ3&#10;SzPcv738GNbP25o9teXGjRv/l61W3hbiIdZWq4u11fJ+/Fh7S9Pezhib17fJFVgT442+hLo48HP5&#10;drFjnY21+7GZV6qlzms6REnngwLg8ySdbx9riy/PaC2mrW+XXv+gX2Jtsv5BmywfxiYfb2FsimJA&#10;0CbLc/3H/ORjxtvk8/9Jm7yfvU0+/5+0yfvF2+TzmbEp9qzz8UO8/q+9GybezZ4BgXj3+czYl9Ee&#10;jDKAt/dM96DZUAqCPrM8V5bjfSCd78vgXChEvZ2XXO5ifljazueCqWlu/E50ioHchzHWUO4PcOe/&#10;vBOft96Wo3nq+TorawLBi6dxKVczCuN56o1f0nyUni/foE0Yfa1/UF+fpzjLvrQxopBVfa1/UF+f&#10;pzjLNr1G57Olr41l+i7lHquvrzudvgnSrGVO+nsfpafvn7QJo6/1D+rr8xRn2Zc2RhS87axjtE9T&#10;nJbOFmiTnXQ1iAPrH9TX5ynOsk3H6Xy29LWxTN+T3GP19XWn07eSFJTM6FuHgcLoa/2D+vp8GF/a&#10;GFEG8Jqeqb7WP6ivz4exqRZjni19bSzT9zqI1dfXUZXh+VyZ+szoey8DhdHX+gf19fkwvrQxogyQ&#10;VX2tf1Bfnw9j0xjGPFv62limr2kbq6+voypDfavI7Osyo+8HDBRGX+sf1Nfnw/jSxogyQFb1tf5B&#10;fX0+jE1rGfNs6WtjDYONEKuvr6MqQ32ryh39MqPveTzJHspgWfWl9Q/q6/NhfGljRBkgjE1BfW08&#10;y3Nl+fE3N2OcLX1tLNP3fO6x+vq60+lbTSQxM/q2YI4w+lr/oL4+H8aXNkaUAbKqr/UP6uvzYWxq&#10;yphnS18by/RtzT1WX193On2vYjGZ0XcGc4TR1/oH9fX5ML60MaIMkFV9rX9QX58PY9M0xjxb+tpY&#10;pu9j3GP19XWn07e6VB6ZGX33MEcYfa1/UF+fD+NLGyOMvtY/qK/Ph7HpI8Y8W/raWKbv59xj9fV1&#10;p9O3hiRk6vdf/xpdVveK9Q/q6/NhfGljhNHX+gf19fkwNl3MmGdD33YYYWOZvvYeglh9fR3SZ/j8&#10;KoFXsGz/Bvew9fE6pvd6RxJtwuznYan9/WuDPk9xlp/bmD5hbDKfWX9vk8+HsakrnYczpvcnfh7t&#10;01SNLsSPPMCV4euVpreN1Z+x+nMfwZ3/aa9X+rrT6c07IcRe7wnqnZHGLTOw3a/DxvPp7KSrQRyY&#10;ptbf+9PnKQ6lcRibTNOgTT4fxqb2dG6XgZ8yq7FpaGPdyFim8c3c+Z+msa8zfzeB4OVfk25FYQX2&#10;dEX+qmntTGd/9xplpHdCBuvw/W08n47V2/oH9bY8Vyi9w9hk+gZt8vkwNpkO1TLw05nqXYaxTO/q&#10;3M1d/m8QNo/Vmb9Pr3e1NJ3PRO98jO+1jD2bfHlGelv/oN6W5wqldxibTN+gTT4fxibToUAGfjpT&#10;vXMyluldkLu5K6i31WVO7ypZ0vsg83lds6K39Q/qbXmuUHqHscn0Ddrk82FsMr1/hvT8dKZ6f81Y&#10;pvcvEKu31WVO70pZ0nsD46e3Dl+e0f62/kG9Lc8VSu8wNpm+QZt8PoxNPem8Fbw/YvdFZvVuxRg2&#10;1jtgem+HoN6+zsrSO8+bURfPsW+P296eXPLPc8bspC+hLg6S4Dnw7WLt9uUZ6Wv9g/paniuUvmFs&#10;Mj2DNvl8GJs60Pkl8P6I9VMh6jLzHLwz7WysuWD6vgxBfX0dS0hXX4sRe3ZWSTbXNI1Nm8xqfR9t&#10;01uDL89Ia+sf1NryXKG0DmOTaRu0yefD2GQaPAjeH2G1HslYpvVEiNXa6jKjdRXananWXemT3hp8&#10;eUZaW/+g1pbnCqV1GJtM26BNPh/GJtO6F3h/hNX6VsYyrftArNZWlxmtq/HRjjPVuh5jp7cGX54t&#10;0CY7aeZJ+x3b+ge1tjxXKK3D2GTaBm3y+TA2mdYNwfsjrNZXM5Zp3Rhitba6zGhdnXZnqnWUPumt&#10;wZdnpLX1D2ptea5QWkcZwM8d61dfnp5Npq319zb5PEVZtqlnqj1+7libMvt43YpxbCxrb1pfAUGt&#10;fZ2VZfR8LCGTr4EnMU4U0rPbl6fnS3v90vp7X/o8RVn2pdkU5jVRsyH4mqjPh7HJj+H9EauvL/+/&#10;5CevvdfO5zPy041U1oF4yA5RsFg04sCPUQwN7qAwNl+aNva81fzk0zSVTlAdLG13u/xdnKa0tzJe&#10;M7Rb2uX9bv182uxqC0XcP/OvJ78JRkOSrOdTZOv5XOF63ke7Xu6QD+ROWcdrv+vkLnlfhstauVve&#10;kxHyroySNbBa7uGTfPfIChkry2Gp3CtvwhK5X16DV2Q8z6zHy4s8j1sIz/J5yQXwDM/BnoanZJLM&#10;hSfkYXkcZstkeQxmyhSZAdNkqjwCU/g5GSZRMhEmyKOM+ijPOKcz23RmniFjYBQ9R8JwmYXFs1jB&#10;Y6zkMVY2m89KzpYBMofTYw7PCh6X3tCDmbvD7fKk3AadsKYj3IJlN0NbmccnVeZJS6xtAU2x/CZo&#10;IvP5pOR8Pr25gEeyBXI9K7sO6vD7Tm2oJc9LTajBqqtDNXlBqkJlPFEJ4vkd5kqogHfKQWk8VQpK&#10;ymIpIa9KcbxXTF4nipbAG/AmvEXZUuqW0eZtVH2bfiukDJRDhfJQUVYx7irmWM1cq5l3jVwF1/B7&#10;bE2og3J1oQEqNoQmKJoILVC3ZVpsvEssFIM8euq8sNiw+vd5RXsdflknXYiM26AXUdIbBvF7/GC4&#10;Szbi+43osUnGwUTZjGabUWYLqmzBo1vx5lY8sQ0vbGN121nddiz9ECs/pOcOeu2Q3bJTPoIvZZfs&#10;h4OUHILjlP4B2fRjyQ759BOJg4t1jxSGkvqpXA4V9TO5Eq7Sz3kl9nOpq3ulHjTWfXIDNNcvpAW0&#10;1y95Zf5L6aT7pTN006+kO/TWr6UPDNBv+BTmN3wq9zsZAsn6PfxA+kfKfqT+IH/FOUjbQ/Q5RN/D&#10;jHGY8Y5IR2irP0kbaKo/y01QX4/K9XC1/iI14Er9FVt/leL6mxSDC/UYr04ek5z6u+SA31nxMfie&#10;VX8Hn8gJ+Rg28H7e9bBM/iIi/sKffxNlfxPZJ4nyk/apZOU3Jx0pqiNgAEdFf7hNItoFWuPBVnAD&#10;XmwMtZntWqjGzFWhouTSClBaztEroGRabOQgJqLEw02B2LD6c7UEFJPcGiVuopKXdF7KzqPuPMbI&#10;x1j5GDOOseOY43zmOp858zN3fmy4AFsu0Dasvi10xRPdYAivqybDvXKR3gfTpZDOgOdRfCEsQ/Xl&#10;sEUu0a3wpRRBxSJ4tCjeLKo59VLNBRfrZVoYympUy8HVWkyvgUZaXBtDay2hbaCzltQu0Esv194w&#10;QEvpQBiiV2iyloYypMvoYEYaBH0ZrQ901fJ6O7TXCtoOmmhFvRFq6ZVaE8prPK3isSEBWxI0h1bS&#10;7PCTVCZKKhO5VYjiKvqeVNV34WX+JrEIZhHBM2EcUTwWBhI1A6AjEdQBEuUabQK1pSa+rKmVpZZW&#10;gjJyLf6+Fv/X1uIQlTpQF03qUlYPTeppWd6LWw4qE5FVoA7Ryeeotak00GbQRRoSLw11qDTSO+Ah&#10;ds9EeJod9Aws429by2FHWmw0So2NhwOxYfVNdCcclER2SCLrvon136RFtKkWhQRthiea6fXaXOtD&#10;a22BFi30Nm2JT1vi41baD5IoTaY2mfsQbUu+Lfq00/7QHc93g/Z6M7mb0fQWtL1Fq+qtWgUu0w5E&#10;QQfioSNzd8SWTuzeTrqdXb8N3pAuugTmyG06G8bK7ToG+khX7Q2t2dWt4Dp2eD2oIj3wWw/83BM/&#10;98THvfFvL+hNug8+7kNdX3zcl1jvR6z30+s5KepDO06N9jCAk2UgjJdBOgHmc6IsgDWSpO/AXk6Z&#10;ffAnJ85fcJEO1UIQr3fgszu0od7JGu9kzcNY8TDtqXcRt3cRl8OJz+H46W78NAI/jcBHI/HhSHw6&#10;ivgehZdH4/HRxOY97IN7iPwx7IIx7JWx+GgsJ9w4TrpxukHu1fXwAu9zWAgT5X7i4H4dxHsUBkJb&#10;Gc+eHY9PJhA7EzRBHtR4KCUP8SnIh/CHf74xPjU2tgViw+onwiTichJnxMP48mH8Ohn/TsZXU7QB&#10;3CpTifWpxOAjeidMl2mcAdPQ61F0e1R3y3T9CH6XGXocLtKZ+Gkmus9C/1nsxcc0ETrpbPb3bPww&#10;B3/MwTeP46MnuD9BHD1J2ZP4Zy7+mUtUPkWEPqXVdB5jzGPPPs2YTzP+M8zzjO6S+cT0fH1VFuhi&#10;mCLP6mQYJM/hl+eIl+eJl+fZkwu1FlSQF7Q8lJAXiY8XWfNLrPkl9uEi/LQIn72M714mvv5FnPyL&#10;Nb/Cml/Ru2SxDoc58qo+DqvkNV0NX8nrPDq9jl5L9Bwoo29wGr3B/nlTG8Ct+hbR/hZ7ZynrXcoa&#10;l7HW5dyXU/Y2Z9bbtFnBDllBn5XsvZWcbqs45VaxP1azR1fz6LiG+FujS+UdfQselXd1GgyW91jn&#10;e9pS1moLuEbe16uhjKxDv3Wsa30KZWUD58sG6jdqTWglm/DLJs70zZzpmznXfGxsSI2NC3heOpT0&#10;aJGU+i2cf1t0pWxl3Vv1W9nGI/A2zavb9TyI1w/ZBx+i0w702sEZvJMzYCfxv4v438V6d7Pe3Zzf&#10;H6HvR+j6Mfp/rDfoJ5wPn3Ae78Fne1jvp6z3U54lfMYzhs/0NfkcXT8nzvfyGLpXe8o+7QGN5Qtt&#10;BJXkS7T6Eu32o+d+tPyK9X5FzH9NDH/NXv9Gr4Jm8q02h0HyHT77jvV+z3q+Z3//wP7+gTPoAOfh&#10;AS2oPxKzP/KYdJC9eJBT7RBn2CE0OoxWh1nHT+zhn7SH/sw59zN79yh79yhr/wUf/KK59Vc9F/bJ&#10;b5wZv2H/Mew/xrnyuz4At8txzvHjxNYf7NM/iMUTxOIJbP4rhQryN4/Jf1N/ktg7yWOvuG7woKh7&#10;CN4Q596EryXivoHzNZvLD9U1u6sBbTWHawd9NafrB8mayw2BwXqOGwS367nuNmikuV1DKKl5XAk4&#10;Lnnd77BBznPrYY7kc7NhkMS5gWmxkZeYiBIP9t0oPjasPs414b3KN0Ilye8SoLgUcFG5AAq4cnKh&#10;Kw/XSUF3PXSTi1x3eFgKucmwQi52K+GQFHaH4RK9xBWBelrEXQedtajrAoP0UtZxKWu6jDVd5vpo&#10;1HHSu1ZazLWEBC3u4iGHlnDZYZeUdDthvlzunoGhUsolQ1O5wt0ElaQ0tpbG1jKuGERT7mXJl3UV&#10;pZy7EhpJedcY+ksFNwDmSEX3OGyWK90WEI13ChU0wVWEFloJWyphW2U0qIytVbC1ihuoVd0A6KDV&#10;3K1wjV7lroY4re7ywedSw30GC+Vq9zwMk2vcndBMamJvTWytha21sO1abL0WW+1em3xtyutQX4d2&#10;dWlfl7713F3wglznXoR9cr37Ai7Q+q4A1NYGrg501ob4tSE+beSSIBmGaGPSjV03vcF1hYZ6o2sA&#10;RbUJmjRxP0ii+x5ek5vcqzA6LTZuTI2NyYHYsPqmbhS0lGauBVQmdipBcWmB/S1YRwvSLV0JqCyt&#10;XBVoxfuiW8M90saNgSXSlrhv6w5KO2KknSum7V1xaKI3u0TopbcQB7dg/63Yfyt+7uD6QzvtyH7o&#10;6CppJ2KjE1p1diels+M3Jvc+TJHbiL/bXGe53XWCq6WrqwElpRv2dMO27tjY3cVLD3zcA9/2dM1h&#10;pPRiTb3c69Ib23oTs33cESipfd3l0FT7uWbQV/uzB/tj1wDsGkB+IHExkLpBtBlE+8HsvcGsKYm1&#10;JeHPIW4x3C3JbjgkylD21VBXQe5g/9yBPXdiz53uChnmSkNducvVg74y3PWDeXK3exo+lxFuL1yk&#10;I10haKij2O+jXA8d7XpCst6DPffgozHYN4Z4HUvcjnWldBz2j2M992LTvdhyn3sFhsn9xOL97IMH&#10;2A8PuLIy3pWBqEzAngnkH2SPP+hukIc4Ax6i/UTibyIx4h9TJqTGxpZAbFj9JHw4yf0kD7ufoaxO&#10;duWgjU5Btynsmans+anYOxV7HyEuH+H8msb5Nc3V0kddTcil011O2CAzOLdmuIkyk3Nypmsns1xb&#10;qMR7sBMgKrOxdbYrJXPw3xz89jjn0eOcXU9wxj3BXnmSvfIk8T3XHYDL9Sn88RRnyzzXGgbq09jy&#10;NLY8jS3PYMsz7J357KH5nLsLOH8XcA48S4w969bIc241jJXnid/n2ZcLOW8WouEL+OkFbHkRW14k&#10;/xLavkT9ImJrkRsnL7t74R35l3sXsukrnGOvsM7FrHcx+/FV9uWr2PAaNryGdq8TU6+zB5awF5a4&#10;wvqGuxj2yJvuE5glb7mZ0FGWug5QRZaxx5Yx/3LmX44f3iaO3nYNZIVrCMNkJbqtdG/JKrcU/pTV&#10;7i+4StewvjX4/R38/w7zv8v87zL/e8z/HvOvZf61xNv7riDsknWcu+vcI/KBmwrtZD1arGcfbeBM&#10;3cD8G5nfx8YHqbGRJ/LPY4rVb8RXm/DRJnyzmX232Y2XLW4CbJStbhPk022cn9uI7e2uMfTVD7Hp&#10;Q+zbgX07sHUnNu/E/l2uGvwhu3mc203cfcRe+8gNlo/R/mNXWz5x10IJ2cNZtAf79pD+lHPgU+o+&#10;c3Ugifd6D4ElspezaC++2Ydv9nGGf8FZ/gW6fOm6Q7LuZ+79nElfsde+4pz9mvP2a7T8xkXgbfnW&#10;LYdh8h176jvi8Hv28ffM9QNz/sDcdj9A/gBz/8jcPzLvQR63DqLLIXQ5RJwddg5q6xHGP8I8PzHf&#10;T8z9M3P/TJwcZe1HWfMvrir8Kr+6X+BF+Y04/831kmOuJ1wlv7tqEJXj+Ps4e/oP9vIfxOMJfH6C&#10;vfSnmwS75C+3G4rq3+5SaKUn2RMnedyQSBIkwyDVyEBopi7SFC7USKQAbJJskY0wTrJHxkIjyRFp&#10;CJdLzkhJiEJxyRUpAXXknEhduDMlNvYJ381GTES5R7nb840E0lZ/bmQYrJLckdWQW/NE8kBjzRu5&#10;AfrreZEBkAxJmi8yGNpqXKQNRPX8yGWwW/JHdsGDckFkAiRKgUgTuEIujJSCKBSXgthVMFJbLsK2&#10;i5i3EPMWiqzh/eHvQF4tHDkPmuglkUQYqEXwQxHmLcKcRUkXjbTQSyPNoaBehk8ui6xnLet5tfDU&#10;68s5eXrt0xSlpdkSob/7zY9rYwVfw/bluQLzZSd9Ce3iYBl+ngG+XUY2FqJ9HuDK8D3WfWlg406A&#10;HTAL+J/2/jxfhx3p/r2oHXWtJMqrwUn2XpEE7JJsqfi0t9nW/O/S6a25Ke1/CfTJypr9fHnxZQvG&#10;GsgCCVvx3002zjJck23hp67iZ+P74uJK1F1lw51I/b62fanf5+an8fe4HqPirJ2v3/LBtCTLH3ky&#10;fz67x105NIfdSVUutWDKcul+qr2kfv/c/Jemp7Q/1YbPSKTO6+efHL0mZZzY8Y7kPzWu3vPUKuvb&#10;teinH7dZLlJ7ePmU+ZqlzlP4gqdSvi/O/GjXzrLFhtrd/Gn36inRc0pXyyc2eOavrjHfF2cuLgip&#10;MZnyfSRzyNeD+dAMTGfziX9vqNVZGfOkG3s9qasr/WSg9JVeMkSSpat0E4vFNimxeA71ucHi0Gww&#10;sqXmrcywvGFt7e7jxWK1NJjN1i9Y/u/S6cXw6yzK1u77MOdon6Y4LW3zFYJUH51239q4ZvMe7taP&#10;W5rvfF12yppA8PLvm29H4XX8baYxf9doRtrGMmytPu3tNNvOgypM0oh7HNh16u9pJ1nFf7+zMvY7&#10;K81X/yMAAAAA//8DAFBLAwQUAAYACAAAACEADl+PI3BAAACgQQEAFAAAAGRycy9tZWRpYS9pbWFn&#10;ZTMuZW1m7N1f7L3ZVdfxZ6B/mSmdTv/QzkxnpkNn5jd/2k7bKbS0hdakhKo1loDKBdomNkoUFUxV&#10;ooSGRIiNIaQXXHBBDCZNxIQLLrjABAwxJBKDBi9IROSCC2K4KAkmXJBYX3u9z7PnzBRCvBDFntWc&#10;fdZee+397PVZn7Wf55zz/U3vOo7jn3t9pdfdXp+96zhe5nXKn33/cfzjtx7HIx/52Dcfx13Hv/jw&#10;Xce/4/xyDq/2+tte3+L1oy87jvtfchwf/4rj+N6r+YaO++9+5fG7n3/p8bHjw8e3HX9e+2eOR45v&#10;Pr7r+BvHp4/vPT61nMhrvO7xeoXXK73u9frE5bX2du9F/4T3F4/fx7bmrkt/q9ffoyz9f3zxi1/0&#10;tuVHlzG579vs4Ltd/e8fjxx/wfs/9P6tx99l++Txd06v/833v/LQAYUr+VcPvXb1vuW/935c+n/1&#10;h9/9xf+5QDzuG/+7HvyXb1u9LRe//3Sxn9v+m2++rH8ZP9f7L4/800+sub/7Az/8T9b7J1ZDznn1&#10;wnDpn/hnx99a7+f6L//ce2Y///otd/0bkH3xfD/HT/8zPhQ4/vo/mFQdj9FP7E/9VcfxmTtX9uuc&#10;/O4tJ5B5Xu69qCfGJ+Z/kjn5wi0nzyeE9v9CTm518oKU3HKy4Lic+7f7yfP3+Fud3OrkfC7ZSNzq&#10;ZJ79bs9dt2fhXROUW530WeX2+eQ4/jR9ZvyT/nxy55H/s5/j3/vw/93P8Wd8f9zn+PX9wfmZ/qZ/&#10;6fccN0xumPxp5cCfU9sf8nrW66Vej3itWNbrXq9TvvgDx7Fep5z9dzI8x/kr1sBXfnSG+xrJV66f&#10;MWdZfuEXjvnfL7jWhz40a7/kJS85XvGKVxz33HPPce+99x6ve93rjje+8Y3Hgw8+eDzyyCPHW9/6&#10;1uPOnTvH2972tuOd73zn8Z73vOd43/ved3zwgx88PvzhDx8f+chHjo9+9KPHxz72sePjH//48e3f&#10;/u3Hd3zHdxzf+Z3feXzyk588PvWpTx3f9V2+2/3u7z6+53u+5/j0pz99fN/3fd/x/d///ccP/uAP&#10;Hj/0Qz90fPaznz1+5Ed+5Pjc5z53/NiP/djx4z/+48dP/MRPHD/5kz95fP7znz9+6qd+6vjpn/7p&#10;42d+5meOn/3Znz1+7ud+7vj5n//54xd/8RePX/qlXzp++Zd/+fiVX/mV41d/9VePX/u1Xzt+/dd/&#10;/fjN3/zN47d+67eO3/7t3z5+53d+5/jCF75w/N7v/d7x+7//+8cf/MEfHAubZ0GyvitdmD3ntb7r&#10;/sPOV/bPPGHsjV7rjF5i/kB9+i/7X/J6xusDXq/z+pB8/Ib39aXyB2gfYP3QXev1G/s6vnb+zLkG&#10;t8/8Nc17L3PW+5LzfemWHCm3l463c411rXOvL70Mv3ivy/6XvZ71evFe19iL97r65/ov3u8fx9tz&#10;fT9VHP/t6npn/+Ns//Y/v3Af//XKjzryUvP/Pe0vet0R5D/y+pb/OEPHI8d/OM7xO0ynfldfiW+/&#10;vJ9vv5y5v1BYHJpz4TPTW8fDnA9LWefDm970pq85hX7fffe9/vWvf93r3vCGNzgliJ4jg1n7mte8&#10;5lWvehX91SN33323E+Wee9i+6qu+Ssvwyle+kv7Sl770ZS97GeidOoTl5S9/+StfSeVSu32bOgvd&#10;w0hmgvlGLDeGtYolrPgVI5T0u+76ylNclNpINvpWxnEb7rrrrnSrmQeaGw7hgAtuC9DQ3n/KAw9E&#10;EayIGCdNXvfa174WQ3RxAynuuQdN5FKLD1/91V8te9Kolb3yqU3uvjvK8CrNcYAep7TnEEc901wC&#10;E84VFj3imWRShnZUQn3JS245vXHbAbBr/P8nbsfw1Z7E974q4JTVnTOYoYLQpTvrHhhRHd5rPQ3O&#10;fcB7Na6txhX4FjVO7r57V7f6JKqTqHGrV50VK8s9lyOdV0WtdJl317wWGEcu5rOpa22+dGdHUaVM&#10;YE5wtiIU3tguDftpyUXbnYFDFsoNh+CCw0MPPbQp4chHCe3XfE3H55dSwlMBSmACBUnuu0/eHMwS&#10;mcgbZe4GK5+lkY/Ej6RqSV4UMyJDU+nnmd9yZhppARbrIoN26FGPQUgMY1uD2RnxgXAYFwYjhZ9F&#10;Gx/czLrxXd3+YAOEfQcsfAXCFw61UHj1q9WFPU6RrJshhSXjBLuelDjQJ46tZtbdCp2YOhOoRshU&#10;38KBbpWQFS1Fd56V6gnPJbpQXtqFyzyELVwWcBBgTtcFgu4Nh40DDigNLQbsunjgARmPDAoEDeiR&#10;oTNTGyumSqiooSWyF1nkNW7IZIWjPenDZpDsweHWIhefGRlevGrmrIYjS62Uxw3KeebGBKkdG79V&#10;RlqODbEv9qznrtrNHQo+iB0IaqCi0M4RESrCrzqCJUDoKdqRPkkAoeoxiW7vC5fXvjZAdOejBYOQ&#10;RTpjy8s4yR4aZ3UVdeNBMausTygr0IFgsKmnFXWDLiA8U3UZDVFe/Wo45cWWWct+w2HjoCgQ4M1v&#10;fjMmkOhxfmLorqHFCkJBgOpFAlOmjRLSiSxaNhbp0KUM0V/DPp88GUh8qDVu6MqY457WuLxlMalM&#10;a++5hy+zQb2kLrsaaMY5lU3gvJhDoBn48PDDDwsfGkQxCHVKgk3gUNmtEVKBMFYdc0upZ3cuEwK1&#10;umDj2NC8UzNoidhrtz3L619vp2xhYyG6LWuTwtPee28uDXK89hV+lhltpJlWUSDp7DccQLFx8HUq&#10;MiiNiqJ2biCogRhoIOVyTCnBczy+gXEevY2kQFl2trFMG+U+WeudOb7o8tVtOW0zhiNcLNdI61rC&#10;lrUJ4ylNE1IKM5d8a1nO+xiXpnEJhBsO1zigATKgBJH+GIAEDz5oBAGwg8ibBBEWbakbeoBVb/Mh&#10;ncvOdFO5ndnNRV72chTSGuxX92XmrsU4S6zThSUjy0g9eX2h+XL0cMGAGaRuFwtFHEbng2jFDgoH&#10;JhEzy4AQFAETIFqb3a0lp1Asx0wYyAS1ts+SPoOrAM6Hs6LWNWK5vLTpU0XbxsVOdWfx9fy2r8E4&#10;izZC3VDQi9nQuFQM9Vorc143HDYOZT0+aOuixCmrUuZ2OvVxqZGdxvMEZS+XpV4L9K0b4jAEaWbj&#10;9tA84yySNV54ZMT8vUSEM86yh+jmTbr3CD4wy/R14unEvKtFeeWYER8effRR5RAOnRIQmLqwqcCA&#10;A33wWM8X9MRKoxQbBItntylcOMxsE5rfiqGRzssQB93BQzB6La11pGnFU2voHGUrcIYJdkHY7NqF&#10;wpqnl8ESW1igfMNh4/CWt7xlDsiHI0Ol8fDqRQaDu1ZKmpaFAPXyqYxpcadx5tUfBpX+cWwCg4zT&#10;Nw3SdQ0R3SHFme5lM7/SsGtdQxKsXWOrxzwZvxzU3JutJQ3No/CexoWYzYJE+CBwMVcdQTHIaNhC&#10;hW7Gi2qkoTe9ybuFRC0ALoXHXTfZgMwCRjKcw5d385qqHUC958s92aHqGtqhnIeLkLNRjG9hNHW6&#10;AFvITD0zGLGW7g2HjQMOoL6/UpB1Qh8eaEiDzLJmZOdbFw+sMU8eAJW9bJT06MPI62ybv12YWWqb&#10;dE7NZdZPXQe17MnhTiYLObPOXIJ327jWvJlkpLrYS8QHdnyAQDGniHmqw+4ya7PZshHht7PinB/2&#10;gsQM0nFyxpPT5XPLzOPS/BTtxWdKahtPL2Fs96IuPEbb1w4SjRTVjs14vlqRzy2LjTq9dQfTzf2G&#10;wzUOX3tKlTB8kFfvkQEfpJwl407gmVsGasKFIgXaHDdbJjtlV2twezV1D81NqB6XlBatS2eUzNNY&#10;T0iUWoMJi0kYcP5QFRnyMnLDIYQ2DhKIDvtwwAAJnOyjAXMjzBxZokQO9IceaoQ6vTWVVwxxJV26&#10;ln71rBEBmGWEvt11yfmlx8zpa+NljgZNNcOolJ/cY+bCwDxLrFZXm8wh2+CwY50MuoTifLB9oSQq&#10;oVDnkITAk08++cQTTwwY6zQNEzN4NeNrv9a4nhFoVkn0MAmB3c7H+B1GZl1K7rbUlsenkKhlrC5f&#10;Aj+S+3m/4bgnr+BmrQ0LxTITOC89LTRyZL/hAIpwkNdNA7rcTlcj00899ZS/e9T6C8jHHntMyhkf&#10;f/zxuMHyxBMo8/TTTzNTjHBhppwLXZ7ay+FkkWp1LRpQJDiGpcvU8EEjb6nlVbvJsKee7LDcNSWa&#10;V+6Faur5sFnPCPE4ESXwwdWJwPZmJgKBvX3kHe94xzPPPFOoIgRIxTIgAMogPy0xaF5e1VBtWM8D&#10;WyBAq8u51rYw6trYww9rhGynhacrsBzNa2pbnp4R71wCLBC0FpDs7Od3PtaqQLRKY8Fx//03HDYO&#10;A+g6KrGCTiFzD1ER7373u/0tMErQSzkyEPQg2H/nDjM+PPvss9FHDZ0jd4zHGu1JDBm3ftUzl1q6&#10;67JzyXF6ssiMFUa0hKWpw+BFYVNnjbau3cnmG4kwROLNnodqvQJno3TjYOyctIAVW51CHntMsO96&#10;17u+/uu/HhRwECQoRDsAPC14XTVw507h8zVYDbGYXY1oIVOxDBizuHDXESLwYg+cdEMTXdjYlEjx&#10;PuFi3sS+bl6nMFiCCImIEA47YJbBYUc9TsurAqHccMCacIApOKMERCkswwdJ98fx73vf+7TxXivx&#10;1YiWTIk0GCW24wyuO0gMQonHH5+GSTmtA5USMeh44urauTpzOd5mfDDOaIj7sKY7U0twTKKBtgh3&#10;7tfXO89/zZe5Fnfw4YZDOEBxl1dHBGTO4++9733v+9//fqeEZCt7Z8Vzzz03RLg0zzzjTDC4280N&#10;lk4Gnpg1DLg+M+jxQXbpLhofbOY8BGytLFEcF1q5J2YQigWefHK2eydfOhoQmY4YV3zo+yxnAjGo&#10;zSscXFf4VUSAuMDTT3f8KYpw6MbxdSMFVvuOd7ifNBgawgdFh6vwHZghNienRgCi7smsYHSJCIRC&#10;7GGe1rzbSGatDepyFLt5rUR5+mlmPTMpRFRw6EwU7cZh/sRnMFjhcwmHBdoDD6iLGw7hcN6SLj9x&#10;huudO7KIElL7Dd/wDViBCE5LEiVkXbI5zL0UExCAUHZd6PKyjNxHiaeekjcSJShDhPW8Tokbkj0M&#10;0DC0F60uoRi3nKkp5j35pI3osVmIQlCCVAZRf1rxosl1RTQYDgrPJDfYDgeXt/BTT4lRGE4DIDgf&#10;NgLhoBjcBji8/e1U4Wv5bhzCZHB6Hoenn7ZZUtS7tXG6IMKnmAcHqsHQyHzubj2RBMjT61mmmVZZ&#10;KDz+uMCEhPfdIXTnrPB+XRFsOfLt+eGGAxwcQAQUFQgdwPNoiOIEAVBiauI9iLELRMrRfR66X0QJ&#10;XfM2JbCi0phPa2Vxs0Im6XJIkXIp1cWNOSGzGTSydS6ui40cLTZ8iBJ7LbPFQ6S/6hg+RIDafWDm&#10;GB/E3uO7GnFJG3/uOWEQXBe7uycc6IGQXasu5kDY5wMXIIQDIwGI5WzZVnugOgMQg40X+CLzyImD&#10;jmC0ttNIOBQqHCxnAXKFA8cwNUl4lcF+eDofrJjJDYc/Cge4o4G7J0rwoUvKlEO1gAPXlGDEhJI9&#10;+ZZ975jQSDSJEosZUyOII3UnI8ql1CGIaxGDMm0nWlmdUzM+fCklzCO7NIZkw4v1XdBMXs8i5Drg&#10;eVbIoC4iyzUlen4Qu0OZmyOCbulnn1ULIRAIuzQ2CBg/QQZCJ4dBZnschKhLgKA9iwIIRG+AWc9Z&#10;hA6N4hg0NCJh0NIJnYs4mxoOs0aTmZvPRZ2btw8Cp8RI4YeDNmNeNxw2DpDDAUygeISgQ3/dMZ7t&#10;yUGbSHmnpWQnfKYo0AB3UIaLEQQgcYPSUwTfOeXlLUrEirIrpWVVOySwhZig1/MDy6qgEZOIBbiP&#10;ilLGm4wP9J7KpRzLpyj6uIESAicpxuviww0HUMBBMRF8gDsUtSCez5Bo4KH6Ax/4QI/WkUHrWNin&#10;xJyQ++6KD/KOA9r4gAxXfCh/8WESuU6JjFIq14yUuVfKj9SSrRhBD20z+FKGFGbyahwZeBFTrx+j&#10;56ESO0StxYd9PoQDdzj0UA0HwjK0Fh6uw+Ebv/Ebr6Fgx35xUrRTFBCoLhTIlMvlYRtmQbFKZX3a&#10;KIyg2AhQSHEMFFWB1l4IhYiNl5hrw+Hpp1u0wFvCjC7DqCjEOYAIn1QLnZm7YvDBpBsOnQ840FcQ&#10;lQYsz+cHpfHBD34wPpTv/ZSADFMpmshgnE6QBQ20iKGND/T5lUMuJbJDkk4pdVpSyk/+R4NFiJGY&#10;wMu8HGcxfDDCgy0xj5fL6CIDGVbEhziQXt1gCBxMwgdQuFNQguKZZ0RS4L6HqTRgwkJQv7oo7Pe8&#10;J3N3lSmUVTFcSAeFkoDGPFmEgHY/ARSHkEQTFNrzQ7nwqojizMXoVM/154ug0HIf1FZpBEUxB8gc&#10;DsIXO/OJ0DonbzhAAw4IEB+0RJfM1woluKJQHfFBiw/lO+W55xyiCWIY6X6iJZiAIScf0OBacIB0&#10;zlEkUCulI3onz9eTJJ1li2Ukm/u5Hhc00Nr9nseFUZxDiRhBjQ91OzbhsO4Q588gKW5Bd+6IQQCi&#10;VhTf9E3fpDqI7r4xFPB8DKUa7AYLCuXSyWCNORberkBAMbdTUdt6LUUkNqtoKInuWe2iLiTh0Wt5&#10;hUZQzP0i1XjuKJ47ELjrTrTVRxWx7xS65IbDxgGPlEP3i56roTi/bMoruqsIfJBsZCBqIak05qbB&#10;sPmAL7poQOKD3FPmrlF9yF4JrEUALjvNL+SDvRDZ3eNbmVVUR9xijg/csSIviqkiVANzMPb4NL0F&#10;AIZodTsfrqHwYAmWO3dsWaSiKsJKIyjYCZQUzqi8jMAstIyAQuwhABAKHKbxbumNwBmM6Fe1R/35&#10;OF48wugGYJCLLqETvixzTlifWlFoFfaGInAU/AN9Sbk+WcSBDQLlhgMyhINagNZuU558UtLkVZo7&#10;/vajtXMQDRx8Win/uvUlDUGGWuMGI4tk03lRJmVlHyUoMiqHJL1Mx4c5Elc9TEX0+YL7taN5fGeN&#10;PRJxMKFbBrtFr/iACaLepSF8XXLD4RoHcHuSjBIdFNr5MB8lZLqHh+ujMjLMUXhNBjTQ1ZoaZeSe&#10;QiTzhd8/lFHtJHVVfmTQnve/KKEr0yTuNIPRijOpvGu3Y5TQJZsS84UbMsh+xOicjBXOBzgAgey7&#10;xlzUuoIRlXNSUaA7QLQkEIwK8t3vZoBQaHR8ag0qB45cKHBQFycOIrE7rW1uvf0WzXxmFsxs5PlP&#10;0QJP8qKP0kxtsFUUorI6y8JilBfiIHyPEGGiveEQQ+CACcAjUaJPWwMtwGXUUbkpIfc9PKgIKR+R&#10;/ShxfVNljAnIQOFOrighkRJYW17LsdRRzh8v7MK+SjN6GOSLQSR33SmnMq6NQSLJ4hroQR9yUTsV&#10;Nw02JeCgHAaG9TOqBcJhnj+E2RPSPiJ0URw4ojKqXXeMdctQGtCqaIBAjANBK3xQELs+P2WLxB6T&#10;oqLbbJaJpvBtKkUrnu0bhLozx6AYzC8SYezl6OdK1J6a4JDAATIoccNh44AABFagByfFI8SQSSJl&#10;f5O++0VkuOKDpKOEewQ+kCiDD9vRMnggdZdm/WmMdDFo06PBkLdvpaUwimujhK3Ro0xFcbbMVjG+&#10;HdNb1FCBPfZYj0b7YbKbZh+48MGDNOFTgcABLPM5TbDC2ziofwUAGYLuhMN80xIOqucaB14dDnAo&#10;5vMWKchwEFWB2SwpZpbzV99iF4YRu9MSjmY3b1o277xyNKl5s+Y6GdhFNb9KWKXwtRVFn8FvOGwc&#10;MAEBYgUl8OZHTkebjOIASsi0tsQzIn18GDXiGEQZrEAiLkpDa0hRdEieXzQj9KZEyZRg2ZM6XRs4&#10;v4uTV4nMRpdM81j4WoM7GW4xEy4m75YllxaY7x4FSzoko4QyAQU+iJ04M7UVyEDhQpgtmG6HFYUI&#10;V1WMXYTk/JwBmACDVidDOITAiUNUFbU90pWLXVOucWCx8ZPrFStbYh4cuIeD7h+GQ+DN4DpmTGUZ&#10;HAQoTAiAQtvtQ4HccIgVnQ+LEPO3/jjTH0rN0QR2BEB3RYEPFUVplvKT994rBDZkIBxRRt1EjO4X&#10;KDEP0psSFBlDiVJaF5EngYsQ870zbm5KXBujhKljNHlK5PnSQID4gAzWIOd3j5iPFcLvSTJi3HB4&#10;EQ4ggk98gOWjjypAB1w1v58cJFimOyfT3/Uu2SdsWMGdGNFFAC1WxAeLzdEWH2rlEh/oshsTas8/&#10;CTU+e7k82pRgRjk2g4xFz7Rm0rdsPiDU8MFaVIQn8UHIhI4Pxa4uNhSUOasEIGoVgeug0Oo6G88n&#10;Bz2iLowInzlMKhOOFqgdECBr6/Y7IawGAjbLHix0QWjPn+0LeVi9ngB0J971Cy69xcbWtObTm6dl&#10;IScI4SBeAXbLAAJFe8Nh44AJeBIfUuhzgEmwNHsgkO/9pMiI8XPH7PdL2Y8yuMEdPdQFL0Wx+RAV&#10;JuvxIUPpihXx+sxk2a8XHzC6BHPPl8JyPlRTMKHUR4lWZ8cA9nlgtgoyCLByqAXF9TlpNIHGW97i&#10;WgULgaDQdibAgYiTTLzKAVTGOyI6H4BgXEVUGgNCtWBpvVUY55fRhWTjRXD1MCSMcNAKovFmG5pQ&#10;vVvReL6xX2uQJaPA3vpWCICECJ9hnxKeIm44wGTjsIGKDxCb00tepdmXk/GBLrVyLNPxXnd+2Y8G&#10;lQ5uVBcxwf2AL730n8/PclVSJZge0SlnVpnJ2fO+yKCVZvbNh2GWaVczlwsRQ4ty1x0+7Kp3gxAy&#10;6a7R86QLcAALhRi1xtzQxCsqd4q+n4SDgEUl+CrfiXB+D+lY4BsUHRFKR/jcQcFde/4wObtfH5Rt&#10;n55Cj8W6U+reiRi04WBfWTiaB9lZACqtYrAqMKkZxq9mswnTKmRD0Y1DXYj9hsO+b8IHSjFIO/+Y&#10;V95xABmIZPeExCjHuzTmvEQTtdC9BRnQpOrBB47uDcgge1e/q+wTUsakKSZoZW8S2Lu21Goni3i6&#10;XKTfvHhwPoTNtMsXSU1q3daQ7LlfyHgLocFUxuVBAg4msSggQ1pdk+YpRcjicTj4cdMp0SnAEhSC&#10;RP35M3I2OFUa7qG6JLQgcHU49MgkDBKtQ8BmNwg2cFUORmyHjbQ7CPC1QO3gAZJdAhzNAMLG4YTC&#10;fCBU+BSpB4tu903zbjjs8wGEzhCAhOVQGb/R3dmHD05LvCedk1q5Rfr59Vr2kSVBjFxm8PIvDko/&#10;BlyOtsWHciipJVjSEhs4+SBFkip15Ziiy51YgDtlqDHvllrPGpsPlCwcLXr+58KworxvPlBuOMAk&#10;HMAGaEJRLwRi6y9B1q8Oal6au3X29IwShjoipFfxzxMjQ3zYN83um1qJxx2pGT5IJHWldKSMUSnp&#10;kz2N7ciuNFLiadt8ESVmmvlmULXEDPOazUhnnNkWIgKM/FFCyPuc5EuM5vDUUwIrNoHDgWC824dW&#10;bKivFd58F68u+KohAgddUCW8Jvz11xwAOc+ztlz4dp2itfdTmEn7slOKSLTGOZJKY2JvOW2Tmzfz&#10;V2kIm107z9JB4WwUqXYl/obDFQ5QAjRw4EcJokcfRXd5JQigItw9taivq40PUn7+dcawZ91mCVbo&#10;dseMFSiBCudP0MPdy6OfvMqYNJfMndLzvIsG9iWN8YHFTjkOKTCI2oqSTjG+hWMMEeTVJ01r4YCQ&#10;1UWloS64ZDebDgft+hcYl79lUQsQIFV+LRzESV6IAzMBhbbDI6/qYX4k25GmFIErFoHWxudZ2nYK&#10;XGvcxrUCY+didjKxN60RwXAkzW7GGFpi1wIcfMIilBsOGwewEViRcgCf+cVklwZKOC1VxKR7fc4i&#10;TkAn1TwrcyTbbISoiBm//MA/LJZI1JDI2Hpmf32Ukkaps5MZitC2U16ZjdtXXuxmkFmJb+5ajgZF&#10;wpHoJpY5a4FqoYQjHJQGPnBvqqEmsczf5rodiM3TlKJwJqgIsUV0ishtY24GVIawoRAWjmImENDO&#10;rjUdCBTx1rooxfZsgy4ayikrmiG6LVeyRngFpHZOC5ObZoT+IhzObrFb7oLCg+tfc1uU3HDYOMAX&#10;PuAMKC1Q1zcQl1+WpdkNQGkgBinTMX4ej+Ra6nFALfBl0+VF6ckhBmjPHEaDXR0uLYebEjZwlgOz&#10;nTBssWvGxDxycoiLSIyYcRLgcmAyjqV3KokSlkvBhxsOoKgu4AMNiMJHC9F5xJNOqY0Pzsl5Nlj/&#10;uYOhweWnhPmYI/sdjM5R9DCPCyU9Jsi3a5zZo8QHZpeTKWTp0nb1Qg4wE3vUGuQ7hsvjhNlzNjIT&#10;XlpezaDn2+z0WSUmXPPBoC5H62mtMYvZlwDEg/Eh4KiECWEk4hjGi0S81QUzBQ6DwWoUkJbvhcTr&#10;jGt3DJldKSOLzRh94AEGartvd3RSkFp6vrMcQ0uM0yUG48GW8WyZG3GbMN7q8eGGAxwG/8WHsA62&#10;+decconxuO54rF3PBfPxSsqN4sP5DdnmA0pEBuNEyrVSfh5p8qYoXIshJtTKUfbZj4ZM5i5fKsdT&#10;lnaaoj0dc2/3PSvTJZiL1uxTctHrCapBOFSzUYIPh2nNx3jxhkB3CkUBB+BE/YlU1GKnBoXzo3Lg&#10;AidSAQl7JBxcNGzYWDolXNdVRwpgYlzVfh2JcZaGzp2yNXmHIUgWEiZmnKtkrttDlEk3HOAUDiXo&#10;GiX2IalE7vsFPtClnET9IYNmn41oYpAXDmySWEOy5Z4MB1yOoIERrCD0+FCmTz7Y0agv/pONK681&#10;PvT1XgC7Il6kTPoLmWNkECZLxs4HQzaDavlwu/9+GxxWry+mgNDXK4IUtrYjYEhP5aJcmEFBuFRS&#10;FEDRiQtcfbvkWmzmMweLLqUNnHc2O7UXQaZoiY23U75k7pLeB5JVQFVEk7JnmbooauZZaq2VcsPh&#10;GgeglxdAJQ8+iLbSKdnOyb5u68mBpYqgyOdb38qLC8GHxAmpCrSGhjLr42UF4DJDPD0XMHg9Eh9m&#10;A3ZEpIsw2KyWnh0fdvrPR4kIwMWvlXwb1/I953knrVX4dS2KD67O3dR2uBd46CHxVvAQ6OuXbppx&#10;XRCU83kSDpVG4AEJ0YNCqGKegF3CuzZUgoKjbmLXdnXetYp9b1w3vfDynQ8cRsKmwDYUHPMNvykN&#10;S8wlni8Nk244ACEcAAZOIiNaXYjN/UI6h/DrOQofsALvGdGgHJ91gQkcOyHxwWBFo60r8UgwMrxY&#10;yddjJiySiZaML+RDe7GdpJ1qc290HiUkuJkc6QIrkmY0NJRo3OD01rE6MFy+h2EnNxyAABkt5FLm&#10;4JRu2fchCx8clcRxIcekI0Jlz4/PzBFH9s0gks0lXTuO69Z5fs1KQQDtUGo9X+iSKHE+B9uRjJY6&#10;eaPoEtsk3Gfjedk3m5aw8M3O/XTItkc40q3rvup84EUY5xKXz54PPhgIQgZCX8oBRJzCY2z7Q2u2&#10;6kJrRNRagXExVCXBgWXBcPnRmiLkvBoRVbHZxopl7ZG0O8rGgdeGYja+XcJhpl3mNWQxynmnoO5I&#10;+c611nP19t2jLF+2OIQiKIAw+FGlVjol1SHpy2ot9kcGLTIM3RHECWkEHyibL1LOxQKM3BcXLiJv&#10;NATQVjEooUtcddoStdt2F0lOlxwvZ/x58BnMywy6tniGTZoJbWXe4B7nhQ/5rrFTOM+Xx2JQ+SQc&#10;nA9CFSfGa4tgHhK4BIIZRggE8H7jwDKVrxE7HCi2EQ5aonvFeFuxi8QGi0B3bX4cOXA/9+49MWhk&#10;6+bpah0BZwkwzCIbweV+wyHY9vkQkNqwfOABGZNxnJZppEcJp6WjUu7xQaa16DwfliIOXzWkmIwk&#10;0hwl2Ich1rdu/C+dXCqKGHJFCRvZRE5va7mU0tbIfrZFUo9ujdopCmasEnuSzvhH4XD//cUgNiD0&#10;XO3GAQQxCykZHATOzNFIhwf8jINixtcHkM6H848S26nWBrhAgABHVMQO590esVmbjcK9wRZgH8VI&#10;Ypw0yJJOYYHGwGo+QyAYz0t7wyE04CAR8NlApo9BXiVSsvGhpynckF1SpjnMkxDD9Tm5B7GCTiqW&#10;yfvkukSWljcbn5ELJSaf5VqiNiVskJhiPKGPm/ftyIV+WXiCoDdveNEgduSiS4zDYV8y91adS2A2&#10;rgNBRcABCLpiBs5EV9PdtdIwKPZKSmyUDopmnDi4kEjaiasPmlzXfeSM0DsvewwH3fZr0p5KP2cI&#10;jGMrTgmY/Px9k30Wa1G97bvcRm44bBygtCmxQR/iSJFEYvx8trj8jQuLrHsgwAYO50MCpnSIoocE&#10;KzatdbmwEDPmJESK8mKwROU7a60PvKfYoO3Ibgk2iXIOrvc2yz7cGr91azAi34XnGimMZ8VkaNEx&#10;r8vgg6k3HOAAEwKNEhDK83leqUuk86HPWc4HZFDw+KAtgZNuZHDfJOUdU6zYOJ07sdjkqmPZ5RCD&#10;l4t2kLA3NNsoacZLsy7d1pqxu5TzoCnB8SHd4F7RvJlvCWKkdsxr3c4H3ZZOGR9L2GBVEBSqQ6gd&#10;fALreHthXexx4SNZEXIcJNxkLLrpFxR1w4x7G59ysAvbMU4R2GzKLhcg622E8bw76KebsV0ou/zo&#10;J6wcmz+21dxwCAo4hN81RKNLkUTG+Pjg7lldoIQCOHPI1k2zcxL/Y4rUEjnW5Y4S8xlTfogR190t&#10;+tCtaCgG2MPc8G2zTI/h8mSQrh2eFEm2gtHufGfRnYUi1vVa+cLBBprUXXVmKBmrC0CQfb7w/KAu&#10;9hHh9CdD5NACAketkHuEMDghr+pgsdKdO1TXdcXkGhBQGM3h8k3M5ck4KOxLEETXGicI3tsxczYK&#10;KbzcsxTkrEINCl753nDYOEgK2EC0+TDIgQr/1YWiQAZCcQ6iAbtWjmVvvodkjg+NVxexnItMm4EN&#10;jz+OBq6rZabEB5dj4d6M2VhpNqI321lN22we3X61Jx+Mm9STAxfCUpcy3Wy84pPBaz7YjO6suMjC&#10;WTuLGrF7EUJAUYAi3osqmbIWtdo3sh+lIBTLC0zLB3LzOG7RJExcWtcVIRM+022n514ud4JC1RIO&#10;4iBzJ5kdLzNlo9VsLo2+8L5rPne+FI7qwnXpNxw2DvCBDIHfcFYir/mAFVLOIt/xYfIt0cqBGEEM&#10;52R1MUVz+XqaxYwnnjAB5vLuosQVtWXEEHtDJ3ONlEttXu2xNPr1zn/RZOqiLBrkSCjEDO0euuKD&#10;GFua70S8+MCSYJB52efbD+QWsjiR3p1CXbgliJZFYIbIfKhkgwMQjBAhmypCUBCKICkDH9Ul2AhF&#10;MCn0Jk23MMTATE/aZhabpWjn/15TPFTuHBcQZ3mbsS0T2nZhNsix8RsOGwewBrTUMAb3ZExey358&#10;6PsHHCjfKEHmD2/VQnVhxDiz7FtIG9eRQJrnx5xGXIhBOqSxq+vmZd5woFxGifLGwkuruxM7HNBL&#10;TKUUBi++LTYLNEid3oo0X1180OVOvsxxCLyggA9wBsISiQ+djSjhcEgfIvSHPkpaFnk5HAx2OBiv&#10;1C3awYcE3M6/iyupXdG1iIsy8iJjz8WInk1RanWvKTGJbYSacEGyK2avNXTnKOhahcmdOR0f6KRL&#10;Uqwxun0T4WG8COFAmWNwHZLitOVpFQKvRF0QZmK/JBysxDJg2FT7qnUtXq6rtWLoT7BGEvulFC2F&#10;o5axCKaGMmiJdYthhTXCOBDVaybd/CzaGw5BAYfyogu22gFKZqRQ6jcZ8MGBWMqjxPjIYtXDsQ9Z&#10;czu9/IBn9dI8lDjTvcqla8mOBG/hO+7ltT1yaWspVuRejjnMoB7RM5jku9txvF6IzoY4Ga9xyG69&#10;8bEdOCgE4SsKgvpAgEC3BKODA4PwDcIBII1PMOtpya54UVjmjwez6bmQQdcyTmFPADZhrsgmtsLT&#10;1s2LXgRfgoNxy+VeMZ0F4N1IM00mLITlhsPGgRJ+8NmUmONIZmRXpuODVr4jPTs+ED7n/SJWoEzz&#10;tDGh1jXmKxlzLomfvNGlY7uUzEcfjQNGtuwcG9opt+WTF8yJGS3aVOGxdweZh00LkSrCYKzonDRP&#10;lzRjHIVhywJXF+6YpPsFBCqZHBYWlz+VBFh1Ydwg+ZLwxnvhYMQ2XYiiLbCtzL+UKhg2jva1W9ts&#10;iJF+4tDu2UiTrnGYrO9B4x6WzAgHyg0HIIRD4Gp1I5F2Mib1zsnuF/jQUcmyKTHE0FMLyLDrQtal&#10;OVZYl0iNdp6jogRDlJAjjgblKBl988VemHlRogQdqVuU5XwYymWCWk2TmqG7p14Rq9JoBj64pEna&#10;LjBLY57d9YQ0NbFAqC7gEOkFNDjwUg5wMKLVNWJFgy1KJzY+fw1h0PwMbMK7xoFl9uPdBu1oh3Qd&#10;zCRqPXxZZhBiMF4rPMoOPEV7froswGvY6DccghsO8IE+ZCWCHpZzFskbxmOCb2C0CkS+5VPiyyqH&#10;uQfgg6LQcteiRCmX6cnYOuQm02rIoAuRKMHFoG57SJ9ee4kGBuOGlpjK3tJzjl7zwfg1JVrAYrMF&#10;g6OuMI1okxsOG4eNLNBhtfBeoiepUu98wIfqX7IzSuyQQTqpyECQIUGWmFCyW9R644sPVLlk1m4m&#10;pDCaNOP2RdoMM+lgY4kJLPQZyXe7i43eeO7jta+rx8UIr42DRd1MDTV1Zmh42ZpgxQ4KX8JUDkIV&#10;pzYoBi09OAVFRSEYsy0dIK0+twaTzbQll9Ma4dUONxRzjraHwtgIFGFG7QhHUkinbb1nv1IYulY2&#10;a7HQKerihkM4wATcYLnmA3Aml7InzT1SSmNM0Mq6VhrnHySjDC98iSyMkSHF0hTt8AFBkCxDrStR&#10;5oqroZ98sLU2Zaczf+0xxdA5ukdKMHMWa43TasbSWswpey1KfODYlXKYSdwFU8iCdLMgG4oUAU31&#10;6HHpTlFdWFE8tZax4rQWnfK/4GScxaA2oTOev3fVszX7IlwMMmZv9pU5R2bCnVczsszKhclMySvH&#10;Gw4bB7BATjd86g6UUofoRLJ3vndRGCVzvuOAc5IjguDGmC98AH2kH3po8IJkdq0yVmu0HI6LHbUp&#10;NpLeHnXb5nRbha3y1iW6Um5dSu1ca9ZckcaHvOjxQZfM/EtBjsG+RI3uKl9LhBrv2cUsYD7nLQNU&#10;QMhs5DpC+incDYq0be6LtoG8pqg4sr0IirxMTZlRTT3tDi8oIJNi3Um097yufW84BFI40EM0rNIH&#10;YnmTfWnuTkAn8V7WpXT44J0NU/Almgyt14My0C3qAmQSwGbQZIqruxZJN57jzNA037iRBmt5Mbbi&#10;jLbQOD1fC/lux5lkUUI1w7hWt3nqonV1M3bhL08cAicoTligRZU6ZOgQRAb5jg+RAXLnQ2OUwIpN&#10;CYNlmnIu6l3PoqR8u2jG66uP1yy+/jNvRggvcq1wMPrCz0vG9wzK9YyhgTlcmknZOj40r7A5NPVk&#10;jajQHQ6BoBCKQBCg4DsT2MIhr1wM8uqkOi/snVh0KuoFdTNrXWpoAmi+nVKuKbwt7PZ+fkJIGcP6&#10;zMCLziX3UfYq9sC8RzjecAhNOIAl/MJnMhZczJ1qKOG0LI0yycjLAkOJhev8exLj+IAMhFcLacHN&#10;IeVUuSALMaK1VtK68yGMOh6XD8E2k8u62sj+NDCU6Cq8KKSQKFzPxTN3ib1W3fiw3U1iJ3Mh5grB&#10;EUHichFeRdAGgUBUhxHwFJuFXK+dzKJWZDDIdw+el1v7bScnyF2LufAohMsOchSGxIVScq/7wqsb&#10;aZVa7q6uveGwcUAvgICNMEJMex4kbJIiexgv2VXElMN+bi5FZvCamlh/96OrNXu3Y+lCbBatNBrv&#10;evS65xOCC0UJC03qL2zNi9F655FIJaeN96VAsphx/i2ckXWZEYOEig9figP7WdW8wqGax2hbbtfa&#10;Fpt4jWwX5rbUNeizomJbWx0qWpS0BMu50EJujN4JHIhBel7V23Y/o+29SDhSSJP21PM3rDZwvSj9&#10;hkOYdj4AD6IhJx0Qm7Rk0JMUyTZCooTZ48UlCWWOxrOcuVpcbfWTD3zNx4eya9F+ZWvRWYnKvBfV&#10;tUrd7CzJ1MK+VpHUdtE9NCE10kLmt1NtOPwv9s4H1s+yuuPnV3r7B1p6acvNVXG7EIEbnfFK/92W&#10;ll5wkDYUpaaVsYX1NtJlZK0UEYRVYoNSZmNY2whRjBCJVkRFQccW1DYy7baOUUWkm0XAMdNsDEvW&#10;RWKaePc5z/mdl4dffudp+75dQvQeOO/zPOd7znnOe87zvr/3/t739xZdFJDTYYtaitR2ABlTs4dm&#10;RN9UbAK2fkVniNsnJ+nUbn7TGBdMZI7Igy16cIQmpw+aXfQhsMybP+YAt/CA6KQRMZgYAX18mQQh&#10;HSP6PqJjjuiYl/E8VHlgTVot7FtrkmeQn3wtxZY5tqkEtNrxVFdtpWsezYg+HpOFOWciRlTEDg3T&#10;AsIaQjdpIwCBkNkBZNOAmndXQ8WMTde2GFUO6GDhS8a8oFURjlgP43mwPPCMsq2EfD14LSzRllzL&#10;L30j0plSayMDcWEWOKXeQMyBxErni8l0qbF9dJoWWzxSt3TkYmB+rWg2xA6yPlvreJlN0bzYFl06&#10;yaZaD/g3suhNEUd2fshTgUJCLSuMsDMZHvO++fDlZzOaOn0UccoESCze5INNatHQDHGeJBV0cG1p&#10;s9j9kwLdlJX2wWh+UUle2pdoHoDJUDEXtrXJrDp+7iSuKhV0sEBrPA95HkgYRF3YIqdzxhl9fX20&#10;jGwNkF/I+ghtmGpgjugiY4sLOuovnQ2TSvs8lozMP1sqzaFhH53o2qpggtTBzGZHiw54NSle6EM+&#10;ZTWyDi7SRLqx2bFOErMBhyy6ypT1gJAhcjrYmZFnoIrOJlUPSctmSm5AzB1bQIsaL7b+EJoCEj8D&#10;oGXL3XaSVJgDmyNZmBkCCI8oIsHOFKs+UJoRge214bYPVYwWkqfCVBihZRMgGc8DqajyYMmxdLOF&#10;stM1IIKUzfYGO3q+tZwaZCmmz2Kw9UCfcqCbfKBLC2IrwUw5OsArN3SSc1rEZmzLhyFkHtnSNzQZ&#10;p/WmOHZMAM5MyZcGkO2BqbA1GSoQ6wEHSCDrmAN/EACVygIVm52tdUCzg9VwtjYTHc4x1dDcpNCQ&#10;EalOn7yz9f1BSSn7kDKw2tq8bO1ISXI2yUbPQpANLS02ZD4mSImhC4LYZqTDkP54HvI8kJYqUaQ2&#10;1YskkVnIwGoLbn2vAS2EzBKdp5v1wLBSSIcLHpGdfvrpWNC3A8QmQ47EnCUQFaubKYKgQnRQtR6A&#10;MjILcDo2r7lLEyADMRcITIWVSd/Wg8WLxDoo9/VZpOhChrDFh7lha4s+gSYDx4g+W0CLmj5kpikr&#10;s2bNApk9e3Zvby9ivGe7ccbMmTOR9PWBEAWWuEPd4kLROlhDyNFxMkWblK2ZAuIOKKF0EeDaCHd0&#10;QNAdz0OVh0FyMQ2eCHv/JPpr4GFY+9oqeSsTWknfpK/dns1Q/amd93voXwF/vCWymFb9jND/Ge0f&#10;w0vkGRmB3wVfAi+XA7JC/k3eIz+SlbJLVsnnsN+K7r1ylXxTRuX78n7ZJ38mP5Zr5ClZD1+L7gdl&#10;j9wg35Cb5E7ZRO8WPG2W8+VjjLbIt+QTsls+KY/JX8te2YH9ndh8Gh+flZ/IPfK0fF72yxdod9J+&#10;Gf4q/a/DD8N/g87fwd+mvwvse/KvRLFf/gHeC/8L/ENifhL5T2DdHsD/s6A/R+s/mPsgsf8X8b2E&#10;15flITks98uv5Evya2Y6Io/Kb+QfpdV6XCa29srk1nfk5NbnZXrrNult3S6zWvdKX2u3vKG1T85o&#10;PS2/3zogZ7WekbPhc+G3wm+Hh+A58Hx4IbwYXgpfCHs9Jots9j7pr/qURC6FR+AhWOs2AKtcuRd2&#10;GvuoiLKTj92v6nt/SjYHPjfr9VovvB0+CUXXK8XVj66uK2iCvidT+2NjYxP62n0a1onIp2D1+7/w&#10;QXgS/vlf/n5o+kX7Dk+7yDG1XwHnhL9EVyP8Q1bW9fIhWSsfYK2tkwH5E9nA6lM79kGItWrZP3Ge&#10;2JZPb7e+bxpDt36Um5noP5TZ1MmNz0csm9+Lr40EofEdYi9p5ON6kELbNDijmavY7w3s7/UyIO+m&#10;/TDtezm6NqRMuFqpHRv7xqYHTlONIwO3jWr7/C/TtKkOOq6mu2bRrBzf909bRnXc+6OXP6LtwNCq&#10;SdoimXPOzu3fkT83fTlk/r74tb8aTXB7s7s9r8+/7SaLo9PfyzPNb+u2JSnOK596SbYMiizdNCPN&#10;N9Ke5wOz5o79hsRrHpUeOf3Mv9UFovnU8bBsTbvi+A+WLRi7+sa0FKpaa7471+j9yDT1C9vYQ7Tq&#10;yNeoYiqbAUdrdD3YJZzx1sl1nOnWpVV6s+gq/QtZJn/JShWZCusO6drUvrL3vdX4VEcxXdsq17Gv&#10;HY1rEFZMdfN19Kv2OkKcaJsqG521jJjWy41sP8SKej+rpzn1v2R1rzx9+ffS+ln2n9ZKe/ynt89J&#10;dROZqSFL6+dTk16n3Whb7mEP/nfbf9uP+/tpex1v/OfbP6I+RtuO3K49lJPbndFPUATI/U/eMS/F&#10;85UzW9/W9eOt467v+6f177aOvCa6/qKaHB6vSbsK1ozXhDz8jh4nevD7MZP3OcdtdnkPfb8eWYT+&#10;C5lN9JmrvvphPSdCxeuRVSio36fhJfAvYD1v+LneMZWtgHPSc4XS5QgH4Hwfon60b0uZ4A348P0+&#10;UfumfjUPF9FqHmmqfXNMZceyb35O0/Ofxxntz2J0Zmd6nfuzBmwYVl/aKnmrfY2pG/m8eQw9KM6H&#10;e+ERDHVe/WzW1sd0J7htZywuL+3Lz3DgepF9KSa1z2PSMVQ7Jt2vpjG93vLka8bz5OMmeVIfTfN0&#10;omvXNCbPS5086XHl6zha75sa5kztfwp7fD5GVHu9q4/S+cT3KToG1b6vIyYdQ7Vj+jDGh2Cfu/O8&#10;0A82DYaO+hmkvp6HPwr/D6x18s8gx1S2As7JPoHsM+idAPp3gscT1feH6DQ5JtQ+r6+PEdfOpfpo&#10;Ul+1z+vrY8S1Y3oc4xNVX/X1PPwU3Flfx45W3/OwPZb6noOjJvVV+7y+Pmb62rlUH03qq/Z5fX3c&#10;JKaz8Hmi6qu+nieYt9J21tcxoOLxOwc8r6/qH+1YXozOM5ne5OzaGfFmt4/Oixe07WfQan18TLd2&#10;rfXapElMS9r2HpOPm8T0Doz/HfZ8dObpeM7V6uvH8AL4F7DWyc/VjqlsBZxTfq4eAshrHZ2rtb6f&#10;hKO4XV6qr9p7LrW+OoYa1bdJTFrPPCYfN4npHIx3wJ6PuvX9I3yor4/BWt874by+jk1AvgLOKa/v&#10;PL6h1/oea40XoxvF7vJSjdU+r7GOoUY1bhKT1jSPycdNYnozxhfBno+6NR7Fh/qaA2uNL4bzGjum&#10;+V4B5+Q1XoXwndR4iNbrfKy1bvI5qOdWtfda+xhR7VprnZpcL2gMap/HpGOodkzuM6q1y6NjwvOS&#10;x6R5axJT0zypfV47Hx9LTLo+B+FpcL7P+rlxLrL+tpwm3XfTNs/R+xj/Aby6vX420j7LeGKSPYt8&#10;NveflJ+t7DqPrzXoDsOT2i1N1+9sOEYUqsjjUDvv99C/Ah6CO2NSbDVx5DHp2G0747oU/RF4CFbb&#10;AVjzpdwLu//rEDzXZbwS2bY3vqp3LXq6ft2ObqI3sd0LXw4Pkrib4P4+BtCAPJ6+X1Nc6+S6rXTH&#10;5lU91c1p4sSJMmXKFJk2bZrwDIbwJIU+G6W/1xMe3RN+diT8ME94M5DwamLhH72QhQsXypIlS+TC&#10;Cy+Uiy++WJYvXy6XXXaZrFy5UlavXi1XXnmlXHXVVbJ27VpZt26dXHMN9ww3bJDrruNe1A03yM03&#10;3yy33HKL3HrrrbJlyxbZunWr3HHHHbJjxw6566675O6775Z77rlH7rvvPtm5c6c88MAD8uCDD8rD&#10;Dz8sjzzyiDz66KOya9cueeyxx2TPnj2yd+9eeeKJJ+TJJ5+U/fv3y4EDB+S5556TF154QQ4ePCgv&#10;vviiHDp0SA4fPiyvvPKKHDlyRNdoSoO2qbdZh2Oye7dwJ143u2VkZESFJ5xaMXF/P6QiNiEmiaEJ&#10;ReykmCSGTqqNsRYjkghAXsR6YpIY6ilik2KSGJpUxCbHJDE0uYhxXEekxzyn7hNP4epttYrrt2RX&#10;d/2W7P4/1m/JZ931W7Kru35LdnXXb8mu7vot2UULW5d1XWxqTBJDU2tjJ8ckMXRyETslJomhU4oY&#10;1wYR6XVDREVsekwSQ9OL2KkxSQydWsRmxCQxNKOIcZ0VkUQA8trYaTFJDJ1WxHg0NyKJAORFjIeB&#10;I5IIQF7E0rPB3Td6rRtREeMJ4YgkApAXMR5ljkgiAHltzB977tJKF5mLihh/N0Skf1NEVMT8ge4u&#10;rf62KaIixpPfEUkEIC9iPGQekb4LJ6Iilj8K39HXv88iqo3xC4CI9P1OERUxfqEQkb5zMqIixk+I&#10;IpIIQF7E+Fs3IokA5EXszJgkhs4sYrzxICKJAORFjFeHRCQRgLw2xncKEen3DREVMd6QEpFEAPIi&#10;xvu3IpIIQF7E7OU+XbfSVWrCIsb3MxHpdzcRFTHexBSRRADy2hgvA4tIIgB5EbO3k3bdSlepCYsY&#10;L3+NSCIAeRHju7WI9Hu3iIqYvd+961a6Sk1YxHgLckQSAciLGC+ZjkgiAHltjO8wI9LvNyMqYvxT&#10;pxFJBCAvYvaPTXfdSlepCYvY3JgkhuYWMb4Pjki/K46oiM2PSWJofm1sQUwSQwuK2HBMEkPDRYzv&#10;3SPS7+QjKmKLYpIYWlTEzo9JYuj8IrY4JomhxbUx7m9EpPc+IipiF8QkMXRBEVsak8TQ0iJ2tPtZ&#10;/q2x/6avc6z3n/Q+od5v837nPUO/l8b9sur5er/f5VjnfbY1+BuG1Ze2St5qn9tmXcn95TEwb/XM&#10;9kYM8/uiPkal9v1j3Re9v+lzd+6Ly0sxqf0MWGPTmHQM1Y7JffjcdWJ6veXJ14znycdN8jReu7TO&#10;Nvs60ePK+1OyZ/p6smNX19aeTO9419aGtr3X0cdN69gkpis6YvJxk5iux+fjhTz1g+m5Eyo+sz2K&#10;gvr6Lq3+ynQfLU31HKBjen5ZAeeUP0P0ds6gQ4B6rvbniI6l1p9B3/Xq1Frt81rrGKp9btNjtklM&#10;Wts8Jh83iUlrcC8Oojwdb6234UtrfR8tzWtqrdjRaz2/Vq034DvaB5dHn2N6HKt9XmsdQ41q3SQm&#10;rW0ek4+bxKS1vh4Hno/OY+J4a301vrTWN9LSvKbWih291nNr1XoE39E+uLxUa7XPa61jqFGtR3Dg&#10;c3fm1eVRTFpbtfeYfIyodkxa60sKMR1vrRfgS2u9nLaz1oodvdbn1aq1Xst5/o43r3pc59eCPsZl&#10;7bz6tVvdmLS2eUw+bhKT1ppH88I8HWutV+FDfZ1Cu4n2zbQ0rzmuFVNZ9Hl9OdgQPBX2HE0Jrsea&#10;5nIjgeS59DFTN6rv+N9Er/4mplS7Jnny2vs5z8fHUjtdf4OwXoPm51SN9Vxk/W05TfE53+3g+gzq&#10;IhzOo50Ib6e3HemilvK8ag13nnvWoDsM6zWptkreal9jVPJnOG306jGhdn589NC/Ah6CO2NSrDMm&#10;HbttZ1yD6Gte1L/3O3PktviuvtfweR3r9Ov7q758P71FVO2v9nNyf3kMzFt9r6G51xr4OvAxotrH&#10;sO7LPNjn7twXl5diUvs8Jh1DtWPyNeZz14np9ZYnXzOeJx83ydPrsXZNY/K8nOg86Xr4bVpPfox4&#10;nnzcZD25j9+mPDVZT61szeT9KcE12g/Qf0dmE5231Fc/rJ89UPF7oftRUL8D8BwMz6NVe/99qGO6&#10;DqLrzPVg7+Kdbh9M7w9bL2vTO7qu5R1iA/yNe0P62/kUdPQ6VD8LldnH6n13Pe2+4irXz372LfWn&#10;014Kj8BDsOoOwBqjci+8Hdbj73wE87uMB5FpLvQzZg083O5rq+Rt3fdQvgUfd8Fnw9+H3wZPgD/D&#10;p/73YJXr/FG9pgT1/ho2g3Bkr5jv19FyhGqi6B7MqaBzyd8y2t6k6ddLY0Snv3SB+I1L+m839RgZ&#10;SfnX31PoM9Q81KvPm/7O/B5Ic/V/AgAAAP//AwBQSwECLQAUAAYACAAAACEAEQ/ACxUBAABHAgAA&#10;EwAAAAAAAAAAAAAAAAAAAAAAW0NvbnRlbnRfVHlwZXNdLnhtbFBLAQItABQABgAIAAAAIQA4/SH/&#10;1gAAAJQBAAALAAAAAAAAAAAAAAAAAEYBAABfcmVscy8ucmVsc1BLAQItABQABgAIAAAAIQB99AsE&#10;BgoAAG0nAAAOAAAAAAAAAAAAAAAAAEUCAABkcnMvZTJvRG9jLnhtbFBLAQItABQABgAIAAAAIQB2&#10;Hs3y1wAAAK0CAAAZAAAAAAAAAAAAAAAAAHcMAABkcnMvX3JlbHMvZTJvRG9jLnhtbC5yZWxzUEsB&#10;Ai0AFAAGAAgAAAAhAHciwWDhAAAACwEAAA8AAAAAAAAAAAAAAAAAhQ0AAGRycy9kb3ducmV2Lnht&#10;bFBLAQItAAoAAAAAAAAAIQBH2ATUY84AAGPOAAAUAAAAAAAAAAAAAAAAAJMOAABkcnMvbWVkaWEv&#10;aW1hZ2U0LnBuZ1BLAQItAAoAAAAAAAAAIQDomAT/feQFAH3kBQAUAAAAAAAAAAAAAAAAACjdAABk&#10;cnMvbWVkaWEvaW1hZ2UyLnBuZ1BLAQItABQABgAIAAAAIQBhxo4RqRkAAPxUAAAUAAAAAAAAAAAA&#10;AAAAANfBBgBkcnMvbWVkaWEvaW1hZ2UxLmVtZlBLAQItABQABgAIAAAAIQAOX48jcEAAAKBBAQAU&#10;AAAAAAAAAAAAAAAAALLbBgBkcnMvbWVkaWEvaW1hZ2UzLmVtZlBLBQYAAAAACQAJAEICAABUHAcA&#10;AAA=&#10;">
                      <v:group id="Group 111249" o:spid="_x0000_s1193" style="position:absolute;width:74822;height:34861" coordsize="74822,34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YOJxAAAAN8AAAAPAAAAZHJzL2Rvd25yZXYueG1sRE9da8Iw&#10;FH0f+B/CFfamadwmrhpFRIcPMpgOxt4uzbUtNjeliW3992Yg7PFwvher3laipcaXjjWocQKCOHOm&#10;5FzD92k3moHwAdlg5Zg03MjDajl4WmBqXMdf1B5DLmII+xQ1FCHUqZQ+K8iiH7uaOHJn11gMETa5&#10;NA12MdxWcpIkU2mx5NhQYE2bgrLL8Wo1fHTYrV/Utj1czpvb7+nt8+egSOvnYb+egwjUh3/xw703&#10;cb5Sk9d3+PsTAcjlHQAA//8DAFBLAQItABQABgAIAAAAIQDb4fbL7gAAAIUBAAATAAAAAAAAAAAA&#10;AAAAAAAAAABbQ29udGVudF9UeXBlc10ueG1sUEsBAi0AFAAGAAgAAAAhAFr0LFu/AAAAFQEAAAsA&#10;AAAAAAAAAAAAAAAAHwEAAF9yZWxzLy5yZWxzUEsBAi0AFAAGAAgAAAAhAJXxg4nEAAAA3wAAAA8A&#10;AAAAAAAAAAAAAAAABwIAAGRycy9kb3ducmV2LnhtbFBLBQYAAAAAAwADALcAAAD4AgAAAAA=&#10;">
                        <v:group id="Group 111250" o:spid="_x0000_s1194" style="position:absolute;width:74822;height:25678" coordorigin="2381" coordsize="74822,25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rzJxAAAAN8AAAAPAAAAZHJzL2Rvd25yZXYueG1sRE9Na8JA&#10;EL0X+h+WEbzVzSqWEl1FpBUPUqgWSm9DdkyC2dmQ3Sbx33cOhR4f73u9HX2jeupiHdiCmWWgiIvg&#10;ai4tfF7enl5AxYTssAlMFu4UYbt5fFhj7sLAH9SfU6kkhGOOFqqU2lzrWFTkMc5CSyzcNXQek8Cu&#10;1K7DQcJ9o+dZ9qw91iwNFba0r6i4nX+8hcOAw25hXvvT7bq/f1+W718nQ9ZOJ+NuBSrRmP7Ff+6j&#10;k/nGzJfyQP4IAL35BQAA//8DAFBLAQItABQABgAIAAAAIQDb4fbL7gAAAIUBAAATAAAAAAAAAAAA&#10;AAAAAAAAAABbQ29udGVudF9UeXBlc10ueG1sUEsBAi0AFAAGAAgAAAAhAFr0LFu/AAAAFQEAAAsA&#10;AAAAAAAAAAAAAAAAHwEAAF9yZWxzLy5yZWxzUEsBAi0AFAAGAAgAAAAhAIESvMnEAAAA3wAAAA8A&#10;AAAAAAAAAAAAAAAABwIAAGRycy9kb3ducmV2LnhtbFBLBQYAAAAAAwADALcAAAD4AgAAAAA=&#10;">
                          <v:group id="Group 111251" o:spid="_x0000_s1195" style="position:absolute;left:5642;width:71561;height:25678" coordorigin="7738" coordsize="71561,25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hlSxAAAAN8AAAAPAAAAZHJzL2Rvd25yZXYueG1sRE9da8Iw&#10;FH0X9h/CHexN0zgc0pmKiI49yGBVkL1dmmtb2tyUJmvrv18Ggz0ezvdmO9lWDNT72rEGtUhAEBfO&#10;1FxquJyP8zUIH5ANto5Jw508bLOH2QZT40b+pCEPpYgh7FPUUIXQpVL6oiKLfuE64sjdXG8xRNiX&#10;0vQ4xnDbymWSvEiLNceGCjvaV1Q0+bfV8DbiuHtWh+HU3Pb3r/Pq43pSpPXT47R7BRFoCv/iP/e7&#10;ifOVWq4U/P6JAGT2AwAA//8DAFBLAQItABQABgAIAAAAIQDb4fbL7gAAAIUBAAATAAAAAAAAAAAA&#10;AAAAAAAAAABbQ29udGVudF9UeXBlc10ueG1sUEsBAi0AFAAGAAgAAAAhAFr0LFu/AAAAFQEAAAsA&#10;AAAAAAAAAAAAAAAAHwEAAF9yZWxzLy5yZWxzUEsBAi0AFAAGAAgAAAAhAO5eGVLEAAAA3wAAAA8A&#10;AAAAAAAAAAAAAAAABwIAAGRycy9kb3ducmV2LnhtbFBLBQYAAAAAAwADALcAAAD4AgAAAAA=&#10;">
                            <v:group id="Group 111252" o:spid="_x0000_s1196" style="position:absolute;left:7738;width:38686;height:21812" coordorigin="7642" coordsize="38686,21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IclxAAAAN8AAAAPAAAAZHJzL2Rvd25yZXYueG1sRE9da8Iw&#10;FH0f+B/CFXybaSoO6Ywisg0fRJgOxt4uzbUtNjelydr6740g+Hg438v1YGvRUesrxxrUNAFBnDtT&#10;caHh5/T5ugDhA7LB2jFpuJKH9Wr0ssTMuJ6/qTuGQsQQ9hlqKENoMil9XpJFP3UNceTOrrUYImwL&#10;aVrsY7itZZokb9JixbGhxIa2JeWX47/V8NVjv5mpj25/OW+vf6f54XevSOvJeNi8gwg0hKf44d6Z&#10;OF+pdJ7C/U8EIFc3AAAA//8DAFBLAQItABQABgAIAAAAIQDb4fbL7gAAAIUBAAATAAAAAAAAAAAA&#10;AAAAAAAAAABbQ29udGVudF9UeXBlc10ueG1sUEsBAi0AFAAGAAgAAAAhAFr0LFu/AAAAFQEAAAsA&#10;AAAAAAAAAAAAAAAAHwEAAF9yZWxzLy5yZWxzUEsBAi0AFAAGAAgAAAAhAB6MhyXEAAAA3wAAAA8A&#10;AAAAAAAAAAAAAAAABwIAAGRycy9kb3ducmV2LnhtbFBLBQYAAAAAAwADALcAAAD4AgAAAAA=&#10;">
                              <v:shape id="Picture 111253" o:spid="_x0000_s1197" type="#_x0000_t75" style="position:absolute;left:7642;top:4476;width:12779;height:15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mc1xAAAAN8AAAAPAAAAZHJzL2Rvd25yZXYueG1sRE/Pa8Iw&#10;FL4L/g/hCbtpWudkdEZxc6JjB5m6g7dH82yKzUtpMq3/vRkIHj++35NZaytxpsaXjhWkgwQEce50&#10;yYWC/W7ZfwXhA7LGyjEpuJKH2bTbmWCm3YV/6LwNhYgh7DNUYEKoMyl9bsiiH7iaOHJH11gMETaF&#10;1A1eYrit5DBJxtJiybHBYE0fhvLT9s8qOJx+q+/UfPLX+2ZRrlo3OuLCKfXUa+dvIAK14SG+u9c6&#10;zk/T4csz/P+JAOT0BgAA//8DAFBLAQItABQABgAIAAAAIQDb4fbL7gAAAIUBAAATAAAAAAAAAAAA&#10;AAAAAAAAAABbQ29udGVudF9UeXBlc10ueG1sUEsBAi0AFAAGAAgAAAAhAFr0LFu/AAAAFQEAAAsA&#10;AAAAAAAAAAAAAAAAHwEAAF9yZWxzLy5yZWxzUEsBAi0AFAAGAAgAAAAhAOvaZzXEAAAA3wAAAA8A&#10;AAAAAAAAAAAAAAAABwIAAGRycy9kb3ducmV2LnhtbFBLBQYAAAAAAwADALcAAAD4AgAAAAA=&#10;" fillcolor="#5b9bd5 [3204]" strokecolor="black [3213]">
                                <v:imagedata r:id="rId104" o:title="" croptop="4760f" cropbottom="6514f" cropleft="8229f" cropright="32681f" chromakey="black" gain="39322f" blacklevel="-13107f" recolortarget="black"/>
                                <v:shadow color="#e7e6e6 [3214]"/>
                              </v:shape>
                              <v:shape id="Picture 10" o:spid="_x0000_s1198" type="#_x0000_t75" alt="photo (5)" style="position:absolute;left:18992;top:2571;width:21298;height:19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d8xgAAAN8AAAAPAAAAZHJzL2Rvd25yZXYueG1sRE9da8Iw&#10;FH0f7D+EO9ibppXNzc4oUlfYgzJ0guzt0tw1Zc1NaTLb7dcbQdjj4XzPl4NtxIk6XztWkI4TEMSl&#10;0zVXCg4fxegZhA/IGhvHpOCXPCwXtzdzzLTreUenfahEDGGfoQITQptJ6UtDFv3YtcSR+3KdxRBh&#10;V0ndYR/DbSMnSTKVFmuODQZbyg2V3/sfq+D4+mQ/3//MLu8360NetFuJxUyp+7th9QIi0BD+xVf3&#10;m47z03Ty+ACXPxGAXJwBAAD//wMAUEsBAi0AFAAGAAgAAAAhANvh9svuAAAAhQEAABMAAAAAAAAA&#10;AAAAAAAAAAAAAFtDb250ZW50X1R5cGVzXS54bWxQSwECLQAUAAYACAAAACEAWvQsW78AAAAVAQAA&#10;CwAAAAAAAAAAAAAAAAAfAQAAX3JlbHMvLnJlbHNQSwECLQAUAAYACAAAACEAnZVHfMYAAADfAAAA&#10;DwAAAAAAAAAAAAAAAAAHAgAAZHJzL2Rvd25yZXYueG1sUEsFBgAAAAADAAMAtwAAAPoCAAAAAA==&#10;" filled="t" fillcolor="#92bce3 [2132]">
                                <v:fill color2="#d9e8f5 [756]" rotate="t" angle="90" colors="0 #9ac3f6;20972f #9ac3f6" focus="100%" type="gradient"/>
                                <v:imagedata r:id="rId109" o:title="photo (5)" cropleft="5122f" cropright="4269f"/>
                                <v:path arrowok="t"/>
                              </v:shape>
                              <v:shape id="Circular Arrow 111255" o:spid="_x0000_s1199" style="position:absolute;left:39814;width:6515;height:5467;visibility:visible;mso-wrap-style:square;v-text-anchor:middle" coordsize="651510,546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0rhwgAAAN8AAAAPAAAAZHJzL2Rvd25yZXYueG1sRE9da8Iw&#10;FH0f+B/CFXybaQvKqEZRceDThq36fGmubbC5qU2m3b9fBoM9Hs73cj3YVjyo98axgnSagCCunDZc&#10;KziV769vIHxA1tg6JgXf5GG9Gr0sMdfuyUd6FKEWMYR9jgqaELpcSl81ZNFPXUccuavrLYYI+1rq&#10;Hp8x3LYyS5K5tGg4NjTY0a6h6lZ8WQX74vMyP29NKbNjaT5auuMt3JWajIfNAkSgIfyL/9wHHeen&#10;aTabwe+fCECufgAAAP//AwBQSwECLQAUAAYACAAAACEA2+H2y+4AAACFAQAAEwAAAAAAAAAAAAAA&#10;AAAAAAAAW0NvbnRlbnRfVHlwZXNdLnhtbFBLAQItABQABgAIAAAAIQBa9CxbvwAAABUBAAALAAAA&#10;AAAAAAAAAAAAAB8BAABfcmVscy8ucmVsc1BLAQItABQABgAIAAAAIQDRQ0rhwgAAAN8AAAAPAAAA&#10;AAAAAAAAAAAAAAcCAABkcnMvZG93bnJldi54bWxQSwUGAAAAAAMAAwC3AAAA9gIAAAAA&#10;" path="m49417,273368v,-110671,99751,-204747,234756,-221401c404274,37152,522228,87642,574837,176384r47908,-1246l591962,266443,503968,178227r47716,-1241c499953,100220,392662,58063,284607,72044,160539,88097,69400,173356,69401,273367r-19984,1xe" fillcolor="black [3200]" strokecolor="black [1600]" strokeweight="1pt">
                                <v:stroke joinstyle="miter"/>
                                <v:path arrowok="t" o:connecttype="custom" o:connectlocs="49417,273368;284173,51967;574837,176384;622745,175138;591962,266443;503968,178227;551684,176986;284607,72044;69401,273367;49417,273368" o:connectangles="0,0,0,0,0,0,0,0,0,0"/>
                              </v:shape>
                            </v:group>
                            <v:shape id="Picture 111256" o:spid="_x0000_s1200" type="#_x0000_t75" style="position:absolute;left:40290;top:952;width:3900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U6AxQAAAN8AAAAPAAAAZHJzL2Rvd25yZXYueG1sRE9da8Iw&#10;FH0f7D+EO9jbTCtMpDOKdEwGe9B1HeLbpbm2xeamNFnN/PVmIOzxcL4Xq2A6MdLgWssK0kkCgriy&#10;uuVaQfn19jQH4Tyyxs4yKfglB6vl/d0CM23P/Elj4WsRQ9hlqKDxvs+kdFVDBt3E9sSRO9rBoI9w&#10;qKUe8BzDTSenSTKTBluODQ32lDdUnYofo+B7f3Afl+J1M+aBN8GUx12Zb5V6fAjrFxCegv8X39zv&#10;Os5P0+nzDP7+RAByeQUAAP//AwBQSwECLQAUAAYACAAAACEA2+H2y+4AAACFAQAAEwAAAAAAAAAA&#10;AAAAAAAAAAAAW0NvbnRlbnRfVHlwZXNdLnhtbFBLAQItABQABgAIAAAAIQBa9CxbvwAAABUBAAAL&#10;AAAAAAAAAAAAAAAAAB8BAABfcmVscy8ucmVsc1BLAQItABQABgAIAAAAIQBJuU6AxQAAAN8AAAAP&#10;AAAAAAAAAAAAAAAAAAcCAABkcnMvZG93bnJldi54bWxQSwUGAAAAAAMAAwC3AAAA+QIAAAAA&#10;">
                              <v:imagedata r:id="rId110" o:title=""/>
                              <v:path arrowok="t"/>
                            </v:shape>
                          </v:group>
                          <v:shape id="Picture 111257" o:spid="_x0000_s1201" type="#_x0000_t75" style="position:absolute;left:2381;top:8191;width:8667;height:9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f0CwwAAAN8AAAAPAAAAZHJzL2Rvd25yZXYueG1sRE9La8JA&#10;EL4X+h+WKXgpOonQKtFVSqlgT8HHxduQnSZps7Mhu8b4711B6PHjey/Xg21Uz52vnWhIJwkolsKZ&#10;WkoNx8NmPAflA4mhxglruLKH9er5aUmZcRfZcb8PpYoh4jPSUIXQZoi+qNiSn7iWJXI/rrMUIuxK&#10;NB1dYrhtcJok72iplthQUcufFRd/+7PVMAsH7PNvfM1/d1/1aYs5XRG1Hr0MHwtQgYfwL364tybO&#10;T9Pp2wzufyIAXN0AAAD//wMAUEsBAi0AFAAGAAgAAAAhANvh9svuAAAAhQEAABMAAAAAAAAAAAAA&#10;AAAAAAAAAFtDb250ZW50X1R5cGVzXS54bWxQSwECLQAUAAYACAAAACEAWvQsW78AAAAVAQAACwAA&#10;AAAAAAAAAAAAAAAfAQAAX3JlbHMvLnJlbHNQSwECLQAUAAYACAAAACEAlQn9AsMAAADfAAAADwAA&#10;AAAAAAAAAAAAAAAHAgAAZHJzL2Rvd25yZXYueG1sUEsFBgAAAAADAAMAtwAAAPcCAAAAAA==&#10;">
                            <v:imagedata r:id="rId103" o:title="" cropleft="14124f"/>
                            <v:path arrowok="t"/>
                          </v:shape>
                        </v:group>
                        <v:shape id="Text Box 111258" o:spid="_x0000_s1202" type="#_x0000_t202" style="position:absolute;left:18501;top:27664;width:50471;height:7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sDxQAAAN8AAAAPAAAAZHJzL2Rvd25yZXYueG1sRE9NS8NA&#10;EL0L/odlBC9iN6m1SOy2lKKgXoqxF29DdpqNZmfD7qaN/945CB4f73u1mXyvThRTF9hAOStAETfB&#10;dtwaOHw83z6AShnZYh+YDPxQgs368mKFlQ1nfqdTnVslIZwqNOByHiqtU+PIY5qFgVi4Y4ges8DY&#10;ahvxLOG+1/OiWGqPHUuDw4F2jprvevQG9ovPvbsZj09v28VdfD2Mu+VXWxtzfTVtH0FlmvK/+M/9&#10;YmV+Wc7vZbD8EQB6/QsAAP//AwBQSwECLQAUAAYACAAAACEA2+H2y+4AAACFAQAAEwAAAAAAAAAA&#10;AAAAAAAAAAAAW0NvbnRlbnRfVHlwZXNdLnhtbFBLAQItABQABgAIAAAAIQBa9CxbvwAAABUBAAAL&#10;AAAAAAAAAAAAAAAAAB8BAABfcmVscy8ucmVsc1BLAQItABQABgAIAAAAIQCf+UsDxQAAAN8AAAAP&#10;AAAAAAAAAAAAAAAAAAcCAABkcnMvZG93bnJldi54bWxQSwUGAAAAAAMAAwC3AAAA+QIAAAAA&#10;" stroked="f">
                          <v:textbox style="mso-fit-shape-to-text:t" inset="0,0,0,0">
                            <w:txbxContent>
                              <w:p w:rsidR="00675B45" w:rsidRPr="006E7A3E" w:rsidRDefault="00675B45">
                                <w:pPr>
                                  <w:pStyle w:val="FIGCAPTIOIN"/>
                                </w:pPr>
                                <w:bookmarkStart w:id="104" w:name="_Toc470387471"/>
                                <w:bookmarkStart w:id="105" w:name="_Toc457062722"/>
                                <w:r w:rsidRPr="00A90D82">
                                  <w:rPr>
                                    <w:b/>
                                    <w:bCs/>
                                  </w:rPr>
                                  <w:t xml:space="preserve">Figure </w:t>
                                </w:r>
                                <w:r w:rsidRPr="00A90D82">
                                  <w:rPr>
                                    <w:b/>
                                    <w:bCs/>
                                  </w:rPr>
                                  <w:fldChar w:fldCharType="begin"/>
                                </w:r>
                                <w:r w:rsidRPr="00A90D82">
                                  <w:rPr>
                                    <w:b/>
                                    <w:bCs/>
                                  </w:rPr>
                                  <w:instrText xml:space="preserve"> SEQ Figure \* ARABIC </w:instrText>
                                </w:r>
                                <w:r w:rsidRPr="00A90D82">
                                  <w:rPr>
                                    <w:b/>
                                    <w:bCs/>
                                  </w:rPr>
                                  <w:fldChar w:fldCharType="separate"/>
                                </w:r>
                                <w:r>
                                  <w:rPr>
                                    <w:b/>
                                    <w:bCs/>
                                    <w:noProof/>
                                  </w:rPr>
                                  <w:t>14</w:t>
                                </w:r>
                                <w:r w:rsidRPr="00A90D82">
                                  <w:rPr>
                                    <w:b/>
                                    <w:bCs/>
                                  </w:rPr>
                                  <w:fldChar w:fldCharType="end"/>
                                </w:r>
                                <w:r>
                                  <w:rPr>
                                    <w:b/>
                                    <w:bCs/>
                                  </w:rPr>
                                  <w:t xml:space="preserve">: </w:t>
                                </w:r>
                                <w:r>
                                  <w:t>Detection of crop rows</w:t>
                                </w:r>
                                <w:bookmarkEnd w:id="104"/>
                                <w:r>
                                  <w:t xml:space="preserve"> </w:t>
                                </w:r>
                              </w:p>
                              <w:p w:rsidR="00675B45" w:rsidRPr="006E7A3E" w:rsidRDefault="00675B45" w:rsidP="006E7A3E">
                                <w:pPr>
                                  <w:pStyle w:val="FIGCAPTIOIN"/>
                                  <w:numPr>
                                    <w:ilvl w:val="0"/>
                                    <w:numId w:val="46"/>
                                  </w:numPr>
                                </w:pPr>
                                <w:r w:rsidRPr="006E7A3E">
                                  <w:t xml:space="preserve">Side view of two pepper plant rows. </w:t>
                                </w:r>
                              </w:p>
                              <w:p w:rsidR="00675B45" w:rsidRPr="006E7A3E" w:rsidRDefault="00675B45" w:rsidP="006E7A3E">
                                <w:pPr>
                                  <w:pStyle w:val="FIGCAPTIOIN"/>
                                  <w:numPr>
                                    <w:ilvl w:val="0"/>
                                    <w:numId w:val="46"/>
                                  </w:numPr>
                                </w:pPr>
                                <w:r w:rsidRPr="006E7A3E">
                                  <w:t>Mean spectrogram and 40 [kHz] to 60 [kHz] correlation sum.</w:t>
                                </w:r>
                                <w:bookmarkEnd w:id="105"/>
                              </w:p>
                            </w:txbxContent>
                          </v:textbox>
                        </v:shape>
                      </v:group>
                      <v:shape id="_x0000_s1203" type="#_x0000_t202" style="position:absolute;left:16040;top:23212;width:11483;height:3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cfXwwAAAN8AAAAPAAAAZHJzL2Rvd25yZXYueG1sRE/dasIw&#10;FL4f+A7hCN6MmVamzs60qLDRW38e4Ngc27LmpDTRtm9vBoNdfnz/22wwjXhQ52rLCuJ5BIK4sLrm&#10;UsHl/PX2AcJ5ZI2NZVIwkoMsnbxsMdG25yM9Tr4UIYRdggoq79tESldUZNDNbUscuJvtDPoAu1Lq&#10;DvsQbhq5iKKVNFhzaKiwpUNFxc/pbhTc8v51uemv3/6yPr6v9livr3ZUajYddp8gPA3+X/znznWY&#10;H8eL5QZ+/wQAMn0CAAD//wMAUEsBAi0AFAAGAAgAAAAhANvh9svuAAAAhQEAABMAAAAAAAAAAAAA&#10;AAAAAAAAAFtDb250ZW50X1R5cGVzXS54bWxQSwECLQAUAAYACAAAACEAWvQsW78AAAAVAQAACwAA&#10;AAAAAAAAAAAAAAAfAQAAX3JlbHMvLnJlbHNQSwECLQAUAAYACAAAACEAhnHH18MAAADfAAAADwAA&#10;AAAAAAAAAAAAAAAHAgAAZHJzL2Rvd25yZXYueG1sUEsFBgAAAAADAAMAtwAAAPcCAAAAAA==&#10;" stroked="f">
                        <v:textbox>
                          <w:txbxContent>
                            <w:p w:rsidR="00675B45" w:rsidRDefault="00675B45" w:rsidP="006E7A3E">
                              <w:pPr>
                                <w:pStyle w:val="FIgureInnerTitles"/>
                              </w:pPr>
                              <w:r>
                                <w:t>(a)</w:t>
                              </w:r>
                            </w:p>
                          </w:txbxContent>
                        </v:textbox>
                      </v:shape>
                      <v:shape id="_x0000_s1204" type="#_x0000_t202" style="position:absolute;left:43832;top:23843;width:5221;height:3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6T3wgAAAN8AAAAPAAAAZHJzL2Rvd25yZXYueG1sRE/NasJA&#10;EL4LfYdlCl6kbiI1ttFVaqHiVesDjNkxCWZnQ3Zr4tt3DoLHj+9/tRlco27UhdqzgXSagCIuvK25&#10;NHD6/Xn7ABUissXGMxm4U4DN+mW0wtz6ng90O8ZSSQiHHA1UMba51qGoyGGY+pZYuIvvHEaBXalt&#10;h72Eu0bPkiTTDmuWhgpb+q6ouB7/nIHLvp/MP/vzLp4Wh/dsi/Xi7O/GjF+HryWoSEN8ih/uvZX5&#10;aTrL5IH8EQB6/Q8AAP//AwBQSwECLQAUAAYACAAAACEA2+H2y+4AAACFAQAAEwAAAAAAAAAAAAAA&#10;AAAAAAAAW0NvbnRlbnRfVHlwZXNdLnhtbFBLAQItABQABgAIAAAAIQBa9CxbvwAAABUBAAALAAAA&#10;AAAAAAAAAAAAAB8BAABfcmVscy8ucmVsc1BLAQItABQABgAIAAAAIQDZJ6T3wgAAAN8AAAAPAAAA&#10;AAAAAAAAAAAAAAcCAABkcnMvZG93bnJldi54bWxQSwUGAAAAAAMAAwC3AAAA9gIAAAAA&#10;" stroked="f">
                        <v:textbox>
                          <w:txbxContent>
                            <w:p w:rsidR="00675B45" w:rsidRDefault="00675B45" w:rsidP="006E7A3E">
                              <w:pPr>
                                <w:pStyle w:val="FIgureInnerTitles"/>
                              </w:pPr>
                              <w:r>
                                <w:t>(b)</w:t>
                              </w:r>
                            </w:p>
                          </w:txbxContent>
                        </v:textbox>
                      </v:shape>
                      <w10:wrap type="topAndBottom"/>
                    </v:group>
                  </w:pict>
                </mc:Fallback>
              </mc:AlternateContent>
            </w:r>
          </w:p>
        </w:tc>
      </w:tr>
    </w:tbl>
    <w:p w:rsidR="009B52E2" w:rsidRPr="009B52E2" w:rsidRDefault="00DF5B10">
      <w:pPr>
        <w:ind w:right="1831"/>
        <w:mirrorIndents/>
      </w:pPr>
      <w:r>
        <w:t>Fig.(</w:t>
      </w:r>
      <w:r w:rsidR="007941DE">
        <w:t xml:space="preserve">15) shows the LiDAR ranges as detected perpendicular to the pepper rows.  The frequency response retains its shape and proportion at each distance. The distance from the first plant is changes proportionally to the LiDAR data (a constant </w:t>
      </w:r>
      <w:r w:rsidR="007941DE">
        <w:rPr>
          <w:rFonts w:ascii="Cambria Math" w:eastAsia="Cambria Math" w:hAnsi="Cambria Math" w:cs="Cambria Math"/>
        </w:rPr>
        <w:t>0.</w:t>
      </w:r>
      <w:r w:rsidR="00600F76">
        <w:rPr>
          <w:rFonts w:ascii="Cambria Math" w:eastAsia="Cambria Math" w:hAnsi="Cambria Math" w:cs="Cambria Math"/>
        </w:rPr>
        <w:t>2[</w:t>
      </w:r>
      <w:r w:rsidR="007941DE">
        <w:rPr>
          <w:rFonts w:ascii="Cambria Math" w:eastAsia="Cambria Math" w:hAnsi="Cambria Math" w:cs="Cambria Math"/>
        </w:rPr>
        <w:t>𝑚]</w:t>
      </w:r>
      <w:r w:rsidR="007941DE">
        <w:t xml:space="preserve"> distance separates them).  In the spectrogram at </w:t>
      </w:r>
      <w:r w:rsidR="007941DE">
        <w:rPr>
          <w:rFonts w:ascii="Cambria Math" w:eastAsia="Cambria Math" w:hAnsi="Cambria Math" w:cs="Cambria Math"/>
          <w:sz w:val="22"/>
        </w:rPr>
        <w:t>0.</w:t>
      </w:r>
      <w:r w:rsidR="00600F76">
        <w:rPr>
          <w:rFonts w:ascii="Cambria Math" w:eastAsia="Cambria Math" w:hAnsi="Cambria Math" w:cs="Cambria Math"/>
          <w:sz w:val="22"/>
        </w:rPr>
        <w:t>5[</w:t>
      </w:r>
      <w:r w:rsidR="007941DE">
        <w:rPr>
          <w:rFonts w:ascii="Cambria Math" w:eastAsia="Cambria Math" w:hAnsi="Cambria Math" w:cs="Cambria Math"/>
          <w:sz w:val="22"/>
        </w:rPr>
        <w:t>𝑚]</w:t>
      </w:r>
      <w:r w:rsidR="007941DE">
        <w:t xml:space="preserve"> there is clipping noise due to the microphones dynamic range. This behavior disappears at </w:t>
      </w:r>
      <w:r w:rsidR="00600F76">
        <w:rPr>
          <w:rFonts w:ascii="Cambria Math" w:eastAsia="Cambria Math" w:hAnsi="Cambria Math" w:cs="Cambria Math"/>
        </w:rPr>
        <w:t>1[</w:t>
      </w:r>
      <w:r w:rsidR="007941DE">
        <w:rPr>
          <w:rFonts w:ascii="Cambria Math" w:eastAsia="Cambria Math" w:hAnsi="Cambria Math" w:cs="Cambria Math"/>
        </w:rPr>
        <w:t>𝑚]</w:t>
      </w:r>
      <w:r w:rsidR="007941DE">
        <w:t xml:space="preserve">, and is taken care of in sensory apparatus 2.0. </w:t>
      </w:r>
    </w:p>
    <w:tbl>
      <w:tblPr>
        <w:tblStyle w:val="TableGrid0"/>
        <w:tblW w:w="0" w:type="auto"/>
        <w:tblInd w:w="392" w:type="dxa"/>
        <w:tblLayout w:type="fixed"/>
        <w:tblLook w:val="04A0" w:firstRow="1" w:lastRow="0" w:firstColumn="1" w:lastColumn="0" w:noHBand="0" w:noVBand="1"/>
      </w:tblPr>
      <w:tblGrid>
        <w:gridCol w:w="9922"/>
      </w:tblGrid>
      <w:tr w:rsidR="00721457" w:rsidTr="006E7A3E">
        <w:trPr>
          <w:trHeight w:val="6246"/>
        </w:trPr>
        <w:tc>
          <w:tcPr>
            <w:tcW w:w="9922" w:type="dxa"/>
            <w:vAlign w:val="bottom"/>
          </w:tcPr>
          <w:p w:rsidR="00721457" w:rsidRDefault="00721457" w:rsidP="006E7A3E">
            <w:pPr>
              <w:ind w:right="1831"/>
              <w:mirrorIndents/>
            </w:pPr>
            <w:r>
              <w:rPr>
                <w:rFonts w:ascii="Calibri" w:eastAsia="Calibri" w:hAnsi="Calibri" w:cs="Calibri"/>
                <w:noProof/>
                <w:sz w:val="22"/>
              </w:rPr>
              <w:lastRenderedPageBreak/>
              <mc:AlternateContent>
                <mc:Choice Requires="wpg">
                  <w:drawing>
                    <wp:anchor distT="0" distB="0" distL="114300" distR="114300" simplePos="0" relativeHeight="251548672" behindDoc="0" locked="0" layoutInCell="1" allowOverlap="1" wp14:anchorId="6AF0B8FC" wp14:editId="2456E579">
                      <wp:simplePos x="0" y="0"/>
                      <wp:positionH relativeFrom="column">
                        <wp:posOffset>10795</wp:posOffset>
                      </wp:positionH>
                      <wp:positionV relativeFrom="paragraph">
                        <wp:posOffset>-3461385</wp:posOffset>
                      </wp:positionV>
                      <wp:extent cx="6068695" cy="3661410"/>
                      <wp:effectExtent l="0" t="0" r="8255" b="0"/>
                      <wp:wrapNone/>
                      <wp:docPr id="91838" name="Group 91838"/>
                      <wp:cNvGraphicFramePr/>
                      <a:graphic xmlns:a="http://schemas.openxmlformats.org/drawingml/2006/main">
                        <a:graphicData uri="http://schemas.microsoft.com/office/word/2010/wordprocessingGroup">
                          <wpg:wgp>
                            <wpg:cNvGrpSpPr/>
                            <wpg:grpSpPr>
                              <a:xfrm>
                                <a:off x="0" y="0"/>
                                <a:ext cx="6068695" cy="3661410"/>
                                <a:chOff x="-143604" y="0"/>
                                <a:chExt cx="6068789" cy="3662878"/>
                              </a:xfrm>
                            </wpg:grpSpPr>
                            <wps:wsp>
                              <wps:cNvPr id="96725" name="Rectangle 96725"/>
                              <wps:cNvSpPr/>
                              <wps:spPr>
                                <a:xfrm>
                                  <a:off x="136144" y="1821"/>
                                  <a:ext cx="46619" cy="206429"/>
                                </a:xfrm>
                                <a:prstGeom prst="rect">
                                  <a:avLst/>
                                </a:prstGeom>
                                <a:ln>
                                  <a:noFill/>
                                </a:ln>
                              </wps:spPr>
                              <wps:txbx>
                                <w:txbxContent>
                                  <w:p w:rsidR="00675B45" w:rsidRDefault="00675B45" w:rsidP="00721457">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111" name="Rectangle 111"/>
                              <wps:cNvSpPr/>
                              <wps:spPr>
                                <a:xfrm>
                                  <a:off x="136144" y="315570"/>
                                  <a:ext cx="50673" cy="224380"/>
                                </a:xfrm>
                                <a:prstGeom prst="rect">
                                  <a:avLst/>
                                </a:prstGeom>
                                <a:ln>
                                  <a:noFill/>
                                </a:ln>
                              </wps:spPr>
                              <wps:txbx>
                                <w:txbxContent>
                                  <w:p w:rsidR="00675B45" w:rsidRDefault="00675B45" w:rsidP="00721457">
                                    <w:pPr>
                                      <w:spacing w:after="160" w:line="259" w:lineRule="auto"/>
                                      <w:ind w:left="0" w:firstLine="0"/>
                                      <w:jc w:val="left"/>
                                    </w:pPr>
                                    <w:r>
                                      <w:t xml:space="preserve"> </w:t>
                                    </w:r>
                                  </w:p>
                                </w:txbxContent>
                              </wps:txbx>
                              <wps:bodyPr horzOverflow="overflow" vert="horz" lIns="0" tIns="0" rIns="0" bIns="0" rtlCol="0">
                                <a:noAutofit/>
                              </wps:bodyPr>
                            </wps:wsp>
                            <pic:pic xmlns:pic="http://schemas.openxmlformats.org/drawingml/2006/picture">
                              <pic:nvPicPr>
                                <pic:cNvPr id="112" name="Picture 112"/>
                                <pic:cNvPicPr/>
                              </pic:nvPicPr>
                              <pic:blipFill>
                                <a:blip r:embed="rId111"/>
                                <a:stretch>
                                  <a:fillRect/>
                                </a:stretch>
                              </pic:blipFill>
                              <pic:spPr>
                                <a:xfrm>
                                  <a:off x="2228850" y="0"/>
                                  <a:ext cx="3696335" cy="2785745"/>
                                </a:xfrm>
                                <a:prstGeom prst="rect">
                                  <a:avLst/>
                                </a:prstGeom>
                              </pic:spPr>
                            </pic:pic>
                            <pic:pic xmlns:pic="http://schemas.openxmlformats.org/drawingml/2006/picture">
                              <pic:nvPicPr>
                                <pic:cNvPr id="115" name="Picture 115"/>
                                <pic:cNvPicPr/>
                              </pic:nvPicPr>
                              <pic:blipFill>
                                <a:blip r:embed="rId112"/>
                                <a:stretch>
                                  <a:fillRect/>
                                </a:stretch>
                              </pic:blipFill>
                              <pic:spPr>
                                <a:xfrm>
                                  <a:off x="0" y="0"/>
                                  <a:ext cx="2221738" cy="2515870"/>
                                </a:xfrm>
                                <a:prstGeom prst="rect">
                                  <a:avLst/>
                                </a:prstGeom>
                              </pic:spPr>
                            </pic:pic>
                            <wps:wsp>
                              <wps:cNvPr id="111247" name="Rectangle 111247"/>
                              <wps:cNvSpPr/>
                              <wps:spPr>
                                <a:xfrm>
                                  <a:off x="107188" y="2568423"/>
                                  <a:ext cx="2201038" cy="224380"/>
                                </a:xfrm>
                                <a:prstGeom prst="rect">
                                  <a:avLst/>
                                </a:prstGeom>
                                <a:ln>
                                  <a:noFill/>
                                </a:ln>
                              </wps:spPr>
                              <wps:txbx>
                                <w:txbxContent>
                                  <w:p w:rsidR="00675B45" w:rsidRPr="001071D1" w:rsidRDefault="00675B45" w:rsidP="006E7A3E">
                                    <w:pPr>
                                      <w:pStyle w:val="FIgureInnerTitles"/>
                                    </w:pPr>
                                    <w:r w:rsidRPr="001071D1">
                                      <w:t>Distance</w:t>
                                    </w:r>
                                    <w:r>
                                      <w:t>[m]</w:t>
                                    </w:r>
                                    <w:r w:rsidRPr="001071D1">
                                      <w:t xml:space="preserve"> (perpendicular to row)</w:t>
                                    </w:r>
                                  </w:p>
                                </w:txbxContent>
                              </wps:txbx>
                              <wps:bodyPr horzOverflow="overflow" vert="horz" lIns="0" tIns="0" rIns="0" bIns="0" rtlCol="0">
                                <a:noAutofit/>
                              </wps:bodyPr>
                            </wps:wsp>
                            <wps:wsp>
                              <wps:cNvPr id="111262" name="Rectangle 111262"/>
                              <wps:cNvSpPr/>
                              <wps:spPr>
                                <a:xfrm rot="16200000">
                                  <a:off x="-1008671" y="1020065"/>
                                  <a:ext cx="2060556" cy="330421"/>
                                </a:xfrm>
                                <a:prstGeom prst="rect">
                                  <a:avLst/>
                                </a:prstGeom>
                                <a:ln>
                                  <a:noFill/>
                                </a:ln>
                              </wps:spPr>
                              <wps:txbx>
                                <w:txbxContent>
                                  <w:p w:rsidR="00675B45" w:rsidRDefault="00675B45" w:rsidP="001071D1">
                                    <w:pPr>
                                      <w:pStyle w:val="FIgureInnerTitles"/>
                                    </w:pPr>
                                    <w:r>
                                      <w:t>[Distance [m]</w:t>
                                    </w:r>
                                  </w:p>
                                  <w:p w:rsidR="00675B45" w:rsidRDefault="00675B45" w:rsidP="00721457">
                                    <w:pPr>
                                      <w:spacing w:after="160" w:line="259" w:lineRule="auto"/>
                                      <w:ind w:left="0" w:firstLine="0"/>
                                      <w:jc w:val="left"/>
                                    </w:pPr>
                                  </w:p>
                                </w:txbxContent>
                              </wps:txbx>
                              <wps:bodyPr horzOverflow="overflow" vert="horz" lIns="0" tIns="0" rIns="0" bIns="0" rtlCol="0">
                                <a:noAutofit/>
                              </wps:bodyPr>
                            </wps:wsp>
                            <wps:wsp>
                              <wps:cNvPr id="111264" name="Rectangle 111264"/>
                              <wps:cNvSpPr/>
                              <wps:spPr>
                                <a:xfrm>
                                  <a:off x="782515" y="2851929"/>
                                  <a:ext cx="4317023" cy="810949"/>
                                </a:xfrm>
                                <a:prstGeom prst="rect">
                                  <a:avLst/>
                                </a:prstGeom>
                                <a:ln>
                                  <a:noFill/>
                                </a:ln>
                              </wps:spPr>
                              <wps:txbx>
                                <w:txbxContent>
                                  <w:p w:rsidR="00675B45" w:rsidRPr="00D0105D" w:rsidRDefault="00675B45" w:rsidP="006E7A3E">
                                    <w:pPr>
                                      <w:pStyle w:val="FigureCapture"/>
                                    </w:pPr>
                                    <w:r w:rsidRPr="006E7A3E">
                                      <w:rPr>
                                        <w:rStyle w:val="FigureCaptureChar"/>
                                        <w:bCs/>
                                      </w:rPr>
                                      <w:t>Figure 15</w:t>
                                    </w:r>
                                    <w:r w:rsidRPr="006E7A3E">
                                      <w:rPr>
                                        <w:rStyle w:val="FigureCaptureChar"/>
                                        <w:b/>
                                        <w:bCs/>
                                      </w:rPr>
                                      <w:t xml:space="preserve"> (a) </w:t>
                                    </w:r>
                                    <w:r w:rsidRPr="006E7A3E">
                                      <w:rPr>
                                        <w:rStyle w:val="FigureCaptureChar"/>
                                      </w:rPr>
                                      <w:t xml:space="preserve">: </w:t>
                                    </w:r>
                                    <w:r w:rsidRPr="006E7A3E">
                                      <w:rPr>
                                        <w:rStyle w:val="FigureCaptureChar"/>
                                        <w:rFonts w:asciiTheme="majorBidi" w:hAnsiTheme="majorBidi" w:cstheme="majorBidi"/>
                                      </w:rPr>
                                      <w:t>Combination of LiDAR, spectrogram</w:t>
                                    </w:r>
                                    <w:r w:rsidRPr="00B62A66">
                                      <w:t xml:space="preserve"> </w:t>
                                    </w:r>
                                    <w:r w:rsidRPr="00D0105D">
                                      <w:t xml:space="preserve">and image from 0.49 [m] </w:t>
                                    </w:r>
                                    <w:r w:rsidRPr="006E7A3E">
                                      <w:t xml:space="preserve"> orthogonally as measured from the LiDAR.</w:t>
                                    </w:r>
                                    <w:r w:rsidRPr="0073663B">
                                      <w:t xml:space="preserve"> </w:t>
                                    </w:r>
                                  </w:p>
                                  <w:p w:rsidR="00675B45" w:rsidRDefault="00675B45" w:rsidP="00721457">
                                    <w:pPr>
                                      <w:spacing w:after="160" w:line="259" w:lineRule="auto"/>
                                      <w:ind w:left="0" w:firstLine="0"/>
                                      <w:jc w:val="left"/>
                                    </w:pPr>
                                  </w:p>
                                </w:txbxContent>
                              </wps:txbx>
                              <wps:bodyPr horzOverflow="overflow" vert="horz" lIns="0" tIns="0" rIns="0" bIns="0" rtlCol="0">
                                <a:noAutofit/>
                              </wps:bodyPr>
                            </wps:wsp>
                            <wps:wsp>
                              <wps:cNvPr id="111267" name="Rectangle 111267"/>
                              <wps:cNvSpPr/>
                              <wps:spPr>
                                <a:xfrm>
                                  <a:off x="2308225" y="2568423"/>
                                  <a:ext cx="50673" cy="224380"/>
                                </a:xfrm>
                                <a:prstGeom prst="rect">
                                  <a:avLst/>
                                </a:prstGeom>
                                <a:ln>
                                  <a:noFill/>
                                </a:ln>
                              </wps:spPr>
                              <wps:txbx>
                                <w:txbxContent>
                                  <w:p w:rsidR="00675B45" w:rsidRDefault="00675B45" w:rsidP="00721457">
                                    <w:pPr>
                                      <w:spacing w:after="160" w:line="259" w:lineRule="auto"/>
                                      <w:ind w:left="0" w:firstLine="0"/>
                                      <w:jc w:val="left"/>
                                    </w:pPr>
                                    <w:r>
                                      <w:t xml:space="preserve"> </w:t>
                                    </w:r>
                                  </w:p>
                                </w:txbxContent>
                              </wps:txbx>
                              <wps:bodyPr horzOverflow="overflow" vert="horz"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6AF0B8FC" id="Group 91838" o:spid="_x0000_s1205" style="position:absolute;left:0;text-align:left;margin-left:.85pt;margin-top:-272.55pt;width:477.85pt;height:288.3pt;z-index:251548672;mso-position-horizontal-relative:text;mso-position-vertical-relative:text;mso-width-relative:margin;mso-height-relative:margin" coordorigin="-1436" coordsize="60687,366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7R2lGgQAADASAAAOAAAAZHJzL2Uyb0RvYy54bWzkWNtu4zYQfS/QfxD0&#10;nlikJIoW4iyKphssUHSDbvsBtExZQiWRIOnY6dd3hro5N6Tr7ibbNkBkaiiSM2fOXKSLd4e2CW6l&#10;sbXqViE5j8JAdoXa1N12Ff7+2/szHgbWiW4jGtXJVXgnbfju8vvvLvY6l1RVqtlIE8Amnc33ehVW&#10;zul8sbBFJVthz5WWHUyWyrTCwa3ZLjZG7GH3tlnQKGKLvTIbbVQhrQXpVT8ZXvr9y1IW7mNZWumC&#10;ZhWCbs5fjb+u8bq4vBD51ghd1cWghjhBi1bUHRw6bXUlnAh2pn60VVsXRllVuvNCtQtVlnUhvQ1g&#10;DYkeWHNt1E57W7b5fqsnmADaBzidvG3xy+2NCerNKlwSHoOzOtGCm/zJQS8CiPZ6m8OT10Z/0jdm&#10;EGz7O7T6UJoWf8Ge4ODBvZvAlQcXFCBkEeNsmYZBAXMxYyQhA/xFBT7CdWckiVmUhMG8uqh+Olqf&#10;8eW0nvKMo/sW4/EL1HJSaq+BUHbGzP4zzD5VQkvvCotIjJixjIJFPWa/AtlEt21ksPRiD5N/egLN&#10;5hbwewIxEgMeveGEU9LTckQuAbAGu2nEErq8Z7bItbHuWqo2wMEqNKCH56K4/dm6HqHxETy66fDa&#10;qfd10/SzKAH0Ru1w5A7rg6dFluBpKFqrzR3YXSnz50eI+LJR+1WohlGISQAOx9kwaD50gDfG2zgw&#10;42A9DoxrflQ+Knt1ftg5VdZe3/m0QS9wZK/DV/coIeSxP1F4ojdjkqbZwPPRn2nEsrjnMaVJzP30&#10;ROOv7c90NOWt/anrIof/IavB6FGEvpz9YZXbGRkOm7R/a49WmD92+gwSsBauXtdN7e58MYGoQaW6&#10;25u6wDDFmznYCaEjNWAejw1QBMQYn8NVGFF4f2+TdVNrDDdkOo4HdaEOPcjjT1jc14grVexa2bm+&#10;6BnZgOaqs1WtbRiYXLZrCTncfNgMucM6I11R4YElHIy5CTUT+TThtZwVQ52fSU6UUs5TiOY5LY9U&#10;jtmSxfGQ1GnG0yzx/DqVzV6pXg0/BK16eGHwLyLKVBNuJqJ4WBBkJNS3QBTP3CM+fAGiPEkRYA/J&#10;sLPAuk9TkvI+H35RimDFeI3aQJNszAFzuYfygPLPqhBRRjhg4iFhPKExLhf5GFcUu8EJtNcvEmy0&#10;5q2LxKs5lk3J/b5jQf6iYwOjoPUhDF5I4M/3XkMnfEaiiLMMegrwNInwjcUngiNPRyxKUza0tXGU&#10;9N3fqdHx2e3dxNv/j6ehz37YsWMIs6nThRT9csuecUxmfQjzlCz7tnx2bBKTLIK49nmPk2iZvG7f&#10;7l+O5k76v9+3U/ZMbgb5iyGMyXeIWRpHnOJr3XPJ+W37d8+ib8Gv/n0bPkv4tnL4hILfPY7vYXz8&#10;oefyL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Fnvd8PgAAAA&#10;CQEAAA8AAABkcnMvZG93bnJldi54bWxMj8FuwjAQRO+V+g/WVuoNHBdcaBoHIdT2hJAKlVBvJl6S&#10;iHgdxSYJf1/31B5H+zTzNluNtmE9dr52pEBME2BIhTM1lQq+Du+TJTAfNBndOEIFN/Swyu/vMp0a&#10;N9An9vtQslhCPtUKqhDalHNfVGi1n7oWKd7OrrM6xNiV3HR6iOW24U9J8sytrikuVLrFTYXFZX+1&#10;Cj4GPaxn4q3fXs6b2/dB7o5bgUo9PozrV2ABx/AHw69+VIc8Op3clYxnTcyLCCqYyLkUwCLwIhdz&#10;YCcFMyGB5xn//0H+AwAA//8DAFBLAwQKAAAAAAAAACEAnXCp78abAADGmwAAFAAAAGRycy9tZWRp&#10;YS9pbWFnZTEucG5niVBORw0KGgoAAAANSUhEUgAAAigAAAGgCAYAAACABpytAAAAAXNSR0IArs4c&#10;6QAAAARnQU1BAACxjwv8YQUAAJtwSURBVHhe7b1fjCbVmdhd4w12sIPdtuN1yNqywYP4E4igZVpG&#10;MlJY7eAgi4u56AtWQmpHcuS5WMReEKkvNkoUaVtapA3iIli52ZEiZS/6Yi6QhT7mgihYAg2oBwWE&#10;wWCwlsjOriO7P5PPRCZxf/28dar59a+7n3pfZoD3nXl+Ummq5pzz/Dunqk89p6reriiKoiiKoiiK&#10;oiiKoiiKoiiKoiguQba3NnZWVjZ2tra3d9p/FUVRFEXxAfKx9m9xBNvbWzuPfW+9O9eOi6IoiqL4&#10;4KkJyghvPPa97szJjW6tHRfFpUpMxjdWusgSvretbVbWsCiKj4SaoCTE0s73zpzsvn/qePuforh0&#10;Ofvgcrd+02bsHottd8LSbby82n2Qk5TJ8mm3trNZy6dFURTTs7Wx8t6d5O62srFVF9HikmR7e3Nn&#10;rVvZ2djaP1H4oCcQNUEpiqK4ACYX73pItriE2VveSbIlfZ3dSczGWtTpN9TvJznDhH7/pKOfiAxl&#10;3c7a5vbO/vr95GhSb2Vt93x7T8b+tvsnUfvK1jYmPkxkHyZnE3ZP6ve2D76vbVDW5n69H2AWqSiK&#10;YkJ/0dHFc9/a+8G7uZqgFJcD+ycMB/8ov3eetD/4rX5kFvf+yO9ODqLuJPvYzpmh3lDGc9Dn4zAp&#10;2KvrtpNJxn79+3S24+nktEnR4Jfs3TueyDqYXSqKorho7F14NAnZXHvvYsz9orhcee9cee988CQk&#10;mEwKdssPTDQm7dsEICYDR0zwD5+gvDcZmEXuYPN7E5SjJxX75MivseOiKD4cLpuHZONCurS02r28&#10;tntZav8XxIXqB6dXuo0HTkyOTzyw0a2c/kHHCUxRXG7snivHTseDsltxPjzcHfWH/trjN3Xdy693&#10;b0yOTnerS0uxMznXdttPeOP1l9vetNzUHb+27f7k1e7cyvXd19pht7t3/cq57tWfHCY3ytruBMjZ&#10;pZ+09JMu2lcUxXyysBOUPp3rO63kQdbjD3W7d1rdkw9c3/6j8cbr3cu8kF17fPfo5e71/opbFJcF&#10;XDpp/9Vz7be6k21CcBiTScJNx7v+9FmLiX3sTN4C6rpzx9aXl45NJjHvl69d362ce7V7T/1PulfP&#10;rXTX785YDsqNsrYr4vpw9/KZ7uRWb9/ujUl9OqAo5pyFnaAsr587trl2rlt/9Ozk+Oyj693ubV53&#10;bn05Lo4HWF5dPba8tHRoWVFc9px4oNtYOd2t3v1YTOT3JinxHaD1bqNrCcYJpx/u60T28dH1c93a&#10;t3cLJxOZ090P+tNx/9LMiW93a+fWu3aqtjIuvyQ3BJMbhvfkdmd/sHvUbigk943HHj46KxKZGNyI&#10;nH2wMihFMe8s9BLPiUf67zSsra3trL680X3/FPK5RVFMzdLS8rHducaxzZvWu92JfPxXTB52ls+c&#10;7LaePBX/tze5X7vp1UmdyZLp7k3B6dWlY9H+1JObXbfalngm2YpHYslnt2z12CNbG93Le2Xr3U2b&#10;T3aRXRkyNLv73WHPeBxou/ry7n3I4XKXX72piwXcyK4cYJiANd8evn5z9/jozFBRFMUF06emp3+A&#10;bd+d3WHHeHgujoui6Jn3h0Xr3C2KS4uFzqDEBenBuKPajLuoB9/fg61+5sTPpBRFMZccWCri8k9R&#10;FMVHxXA3NzwUy+8uTCocgTMmQb1mXBTjzGMGZfj2Sb9V9qQoijlgMpE45BsIY5OLwyYoe20n2/6y&#10;oiiKoiiKoiiKoiiKoiiKoiiKoiiKoiiKoiiKoiiKoiiKoiiKoiiKoiiKorj0WOTfpqlXgYuiKIri&#10;0uDAfGShJyh33XVX2+26v//3/37b67r//b//d9vr+Qf/4B+0va77X//rf7W9cZ566qnuxIn3fiXt&#10;zTffbHtdd+ONN7a9HuoPaMPf+3t/r+31/M//+T/b3sGy//N//k/b68lsZ1vLsT3RNvyJmFGm+e//&#10;/b+3vZ533nmn7fXQr2uuuabt9dD2pf43T/aw3H/4D/9h29vvY/DTn/607R3060tf+lLb67obbrih&#10;29jY6NbX1yfH2/0v6e5hnYQ6/8f/+B9tr8dxZixPnTrV9nro50svvdT2ep555pm218P42K/V1dXJ&#10;v3/8x3/cPfnkk5P9AcuNfhxwnNk/Pg847gLGIDtnPCZ9TA4bv0888UR3zz33HPA502lef/31ttd1&#10;X/3qV9tej/uP/ZXJHLsWHBWfiP/tt9/ejg72Jcd2QPvcX6zreNgvtj3s/D4K1+X5Nch8+umnuzvv&#10;vHOfPT6fDHVm49BlHiO0z2OUde0Hy6zj8ccfn/gzwD5yXfrhvnQMsvFE+6zD1yLqcb8f5vNw7T7s&#10;/BrIzm/Hzn6yPOt3y7GfvFb5PGDbiMf58+e72267bXIc+7scmI8s9Kfui6IoiqK4NFnoDAqzG5xZ&#10;epY7dqd0FDFrjbv0geuuu67tHZyBehbM2aJntm47Ldns2TNb+xw6j7qT9Z0aefvtt9tez5e//OW2&#10;d9BnzqbHYp7N/Omn75Z5HDoee+yxvayG71IoxzN93iXYVte977772t7Bu4IXXnih7XXdc8891/Z6&#10;LJc+nzx5su31/KN/9I8m//7hH/5h9+d//ueT/QFmTIKhbuC7Hfbt2Ljjsc8Zys3aBRwHh9Udxp3H&#10;i3USj0n6POYX5fqcsQ3E5xDbsl1kxnh3bj9sH8eTxxZ1uJ3l0k/7xWP74fOCcofxfObMmcmYzPo9&#10;G8+2h2Ueo9m5aDKfKccyIiPEDDvrZtemsWsBx4H7J7vmm2nH4eDzkOHKrvMuO0zOgG2nHPc7j93u&#10;lVdeaXs9PE8N+yjsievlkIls187KoBRFURRFMf8s9AQlZmHDFrO8YeP/x0ZiVsnNUE5w5ZVX7m0k&#10;ZsDcrJNlxjoyWPdCtsGOMXtihsztqquu2rexrqH/Y3HO4kPG5BDaFhvt8Uasw9tR7cawHPpMmbEN&#10;NgeRteJmKCfufLgR65gFxtGwzOWz6KQfsbGdY2ed3DIoMzbqsxzXZZmZtiw2+pHp8GbYbhYsl3KG&#10;WATxL8vcbpaNZGP0QshsDXjMuoa2sU1svh5SzhC7wzbLYbvYiOtyG+QFlD9sHFuGcuhjbJk95jC9&#10;w0Yd3lyXtkZ5MNQ9isqgJAwP8FwqMOV5qeCHVhed//pf/2vbu3SI5Z1LiTvuuKPtXTpcan3E5f9L&#10;AT6UfakwzXlUE5SiKIqiKOaOhX5I9t577227fbpvINJJhOmvSG8Rp8ZY7gciKTfTEbB8ljKnu+iX&#10;62ZkD+o5BpG6HBjzK0sH0vZMR+AHpsjNN9/c9g4+pEa5fjDOx1m8qNM6fDfJV5uff/75ttcTD68N&#10;ZP0cDK8SB374Nx4kHfCDZx4T9NM6szLD8mn7NXDfEuuk3ExHQD0eL9Rp/dmDjB4TPqczqMd+0Vb3&#10;c3bdsF88T7PYBdSZlTk+to/xcll2LfA4oA22nQ/meqy7T4h1kFn0G9bNxoT7xw8YU4/tyfog88u2&#10;8wFx25ONEdelnGxMBmxr26nTsfNDsSy3z9TpsvYiQD0kWxRFURTF/PORTlC2tzZ2Vrq1nc3t7b2v&#10;wvb/N/lK7GRb23yvrCiKoiiKy4OPbIKyvb258+DyeneuHQfD/920OUkTHdveXOtOr97dbWwdPkmJ&#10;NNGwZUQabNjGoExvkaIaNkMd1pOVmUyn5UR6eNjGoMyMSOdxYztvtoccVp9bpBSHzWWE/jsGxrYT&#10;6+BGmYfJJa7LzWT2uC3tGYN1LecofReCdbDv3H+uS7KyILOdOrxlZHWpL7bMPpdxy3QYtyWW481t&#10;uWVkclzGcy0ri41yXPbuu+/ubcZyKWcWqM9QpjdzlC2H1c3KMjksiy2DY9Ltsi3T+WGR6czKjuIj&#10;maBsbazsLC2tdi+vrXUr7f8mnP1Bd3plo3tgeAD7xAPdxsq57tWftOOiKIqiKC4LPpoMyvGHuq3t&#10;7e7JB65v/9GztHr6WHdu/djy0lJ7WOYn3atMsRRFURRFcVnwkb7FE8+b3L38avfQ9iPd6t6k5D0i&#10;07J85mS39eSp7r1Jyx5Hfuqe+0GWUnJdPpWcPcHtdrPoZFmkyEn29Lc//82n473M46erWW7baMNh&#10;6VJCPxmPYNqygMfZ55HH7MlgW/vMMr5dExw/frzt9fzwhz9sewd/AJB+Woe/xcD+4ls7Ad/csc+O&#10;JXFdjh+/3ZLh/iFjY5RtLYcxcVn2Ro11EMfDdRkT286Y+HzKbDcsy/rHuL9oj/VnfevY8e0Jy7F9&#10;tD0ba5aTxcfXH775Zh2ZTkMd7ufsbSTbSjwmSDbuArb1+GAfjI1RyhnrL2KdbGsdWV86Bo4fodyx&#10;a0oWd5bZx3Y9XJy3eCaTk/Wbus3DJycTzp49u7fFa0r+zZKiKIqiKOaH+DsdExJuRzGXGZR+ctJ1&#10;G1tPduvLh09Odtk56ue0s9miZ5meOfIu13dYnr0Sy2VdzxZpXzabDyjXtvIuZSyDwmyQ/cjuRFyX&#10;5Zlfbuc+YbnvBulz1pdjOjJ7qIPf0wmyDIp/EJDxsB9ZBmVzc7Pt9fDuy5m77K7FPnMceAy4LnEZ&#10;+9ZjwrCt61KO+8Bjn3Udg6zffe7RnkyHz5mx8XQUbpedF5bJMWM/DMs9JrIMSmZf5qP9yMaBbZ8l&#10;uzF2DRywDsaO/o9hv4hjZdtpq/3I+i87L+w/bZhlTFo/27rdLH3LtrbHtlOOddA+ly1MBmUvc7Kd&#10;Tk6KoiiKoriEmasJSmRUvjfJnBz+TEpRFEVRFJcHH+kkwEs8m2vdzurpVgjWNre706sHJixHLvE4&#10;7eRULuEySZCl6ZjqcsrMKbIsLc+6rpctK3kJgX5lZQFTall6L0vLBbTH6b4s/ei69NvtqHOWB2gz&#10;v1yXyy833HBD2+vxs0z8vL3l0L5sSSf4q7/6q7Z3EC5p2Gf3JeNle7K4ug+Iy5gyH+tnHrsPeC5m&#10;YyDgg8IuY1v7bHuoMzufx/zKYN0sRR/QBvvFMrezn9PGwHKy42z8ZLEL2DZL9RuPEdrjPqAcX6u9&#10;DJhBnbOMF9tK7GPms/sgk0t7xsbktOPH+myr2x6Fx6/l0PZsCdV+zeWn7peW14+d604fG7Ilu5OT&#10;+PfAdsjkpCiKoiiKS5i5fYunKIqiKIrLl0XOTOzcddddbXd/+sjpLC6buMxpeOI0FFNWTon5KXIu&#10;uWR1nTLLnkZ3GpXpPS/xOPVGv11GObOkajMcO8eA9mTpR/tFOY6V5dAGp2755o6XePza2wsvvND2&#10;DvrBeGW/ghxwiScbW27nXzcm9jnDdWm740P7bKvrUq7jw2OXeSmLfnocUofHZDbWPEYo1/ZYThZb&#10;2mA5tp02uGyW8yvTmclxXR7bZ9rnMpNdf+iz45j1l6FfPi94XbfMzK8Mx9G2Z7b6vJiWrH+ysoA6&#10;bSvLsnYB42M5jInj6Djz71m2NG174lMhuxyYj1QGpSiKoiiKuaMmKEVRFEVRzB0LvcTDlDpTRtmH&#10;rvwRriz9+NOf/rTt9VBHljo2ThvSnrHUJLGtTKtmKd7A6TbidBtxKpD22WfWdVmmw2XTLo+NQXv8&#10;Mbabb7657eVLOsZ9QLlOQf/1X/912+uh7Y4rx4Tf5DKMSZaqNU7Dc0xk6WHrcF3i/uKxlzN9ftF2&#10;17UNxGM/S0kT22q/WJ6Nu2x5I7AeQltdL7vGZNeJTJ9xXR5bh/uAS3Quo5ysLMh00uesn91ulr5k&#10;mdtlx5ZDG+yjbZ/WZ8txLHme2J7MVp9frJvZahwftrWt9Mv2tJ8QqSWeoiiKoijmn4XOoPC7E5yd&#10;ZZ/J5p1z4Nkhj19//fW2d5BsthpwJmkdnr0Sz6Ypx3dqPPZs1XIYE9vKui7z3TzLGdeAMbGPnpVT&#10;px+WpFzbQx32MYvdhWRQ2H/Wcd9997W9gz5bLjMWzmhld0IeP7Qhu6Oyre4vtrUOMja22NZysrLs&#10;HBrLSpBsbGX2eGwZlmf63e+OD+3LxrNttV9s67rUaR2Wk5HFxOOA523Wl76GeBxmOml7dr0xjg91&#10;vPnmm22v5wtf+ELby9sFPHZcGZ8xWynHcWVb2+O62fnOY5dlfmVyZsHxoV+OR2VQiqIoiqJYGGqC&#10;UhRFURTF3LHQSzwnT55su/kDf3ww1mVOoTH15NQWdbgsS8c63UecsrM9fPDSttMG68+WuTKds/jl&#10;uiyzDsPUpFPkPHYqkDqtw/bwIWov7XH55aWXXmp7Pe4DwiWdgD77E/lexmGq22OCcc7KAvqdLS84&#10;HobllkPbrd8wBo5dNrZMNkbJmD3E50zWt4Z6Mr9clvlp27O6me1ux7o+ZzKfszLr8BhhH1kOx4/b&#10;ZX75usVlJJ9PbDfWz5Sb2eN2PmZMPEY5frN+DbLYUY770tcGtrU9lkssh/Z6jFJOVhbw2H1CX9xu&#10;Lj91XxRFURRFcRg1QSmKoiiKYu5Y6CUevpnB9JFTeExn+e0Ap6F47JQZ04Quy1Ku1pGl01zX39Yg&#10;TJPZHsvlcZY2dOrPyx+OH8nssV/Eb/Gw/xxX2m4dhks8/px9+7TyhOxT8sZLPPT56aefbns92RKP&#10;U5w8zsaLmaXMcjkm3O+Ms8eS4+7zjVCu7cnssw7Hi2QxsM+UY79MppO43pifJLPBfTItHneWM20s&#10;XS8bP4ZlbudjYtuzNxUzP6yD127HI7NnFlsp1+08BrLlDsrxtdpyeZxd191XjkE2RsnYOZNdu9nW&#10;Pten7ouiKIqiWBgWOoNyxx13tN39M23P8piF8N3el7/85bbXw7Y///nP216PH+Ais8yCqcMzWWdM&#10;OAsdm5UT25rpJM6YOLuR3bU47sS2sr/cJyzz10apw+3uvPPOttfDH4L0A6z00/HwndH999/f9g7W&#10;ZdbE33twv2dkd2qOOfW4Xda37p9p+9J+OO7sW2fY2NZjwLazrv2grdm4D7JY0i/Hw7ZTz/uNXUB7&#10;XEbss/2kTmcTeOz+ych02EfX5XEWD5f5mLbPIof63ee+/jEmmZxs3AW8NriMbR0rn0NZXR8T20e5&#10;jkHml3XQl1ns8Vizn4T2OXaPP/54/FMZlKIoiqIo5p+aoBRFURRFMXcs9BLP7bff3nb3L0U4vcdU&#10;v9O4lGGc6ucnksce2GJKzan/LPXmJRWmhJ1Ou/LKK9veQbw8laVR6ad9tk62tRza6vgYpvus47bb&#10;bmt7Xffaa6+1vR4u+bBfAy75BSz3A6zPPvts2zvYB7adSzy2tX2ieYLHneUwPk6b0oZsiSDI0qi0&#10;zzos134T1rU+xyAbz5mtrsvzxOfpLDhehPY4PtkST3a+Z+dBwHLrzGw1lOO4Zn1gncS2v18shzod&#10;D48fxta2ui6hXOv3NTeTQ8bqZeOZfWk/snMvG1uW4/HCti5j21nGmW0ljrPHWrYElsW2lniKoiiK&#10;olgYaoJSFEVRFMXcsdBLPPw1Y6aWnEpi6pbfxgiylJmXF5j6clrOOvlLyNbB1JfbOaXHt4yy9Nov&#10;fvGLttfjpRqSvRnjlJ2hvdbhmBDbzqUsL7NxKc2/KE39d911V9vr8ZIPl3V++MMftr0eyrHdXNIJ&#10;WJdLOgFj4PSvU6VZypU2OFaWw3LX5bH98hJGpjM7n7K0s2NAuVk6OKAe22OdxHIZL+ug3DG/sviQ&#10;WWy1TvdthvuTZCl828N4WSZ9cbssBoZLLH4zMfPDfUm/svPJ485yWNexYl37nMXH8aB9LvMx5doe&#10;ynGZ7WF51l/W77rT2u6yrE881on9OnPmTPxTSzxFURRFUcw/NUEpiqIoimLu+L327yLybz7zmc90&#10;v/nNbyZbpIwi/TRs5OMf/3j3u9/9brL9k3/yT7qPfexje9unP/3pSfmwDfVji/Qw64a+T33qU5PN&#10;KUWnrH7961+nOoay3/72t/u2SJFx++IXv7hX95133jlQNsj8v//3/3af+MQn9rZIBQ7tYos6Q2wi&#10;/TrEI7ZPfvKTe3Icx9BDIh06yIz0HnU4TcgyE0s8g86rr756X92wKeyIbejbYQt7Bru/9rWvNWk9&#10;YdtQFhvfqvnZz362T0foHYi6LLvllltaSQ99/vGPf7yvD6LPiGNHuSwzMV4GmdEfbGcd8X8D9De2&#10;QUZs4SN10ucg05mloMMe6qTcaMeyYNgPG1gWeqmTcuKYRP2BaEc5ti/G4VBme6LuoM8+h1wSY29o&#10;5z6jDS6L/yNhT9SPLVt6GCPkDrZaxyA/NvoYG+MRG+NFmbER64j+Yd2Iz6DTMeD4iesf4bhz29DJ&#10;Mp57Pg88DmnbWJ+wXTDo4//HFv9HQvaA6zIe4XPYMGy2NRhs5f+zPDjMj6HdsA1Qf2yUHQz7sXFM&#10;xkYoM+AxZcQ22DBsHGtxfpEYExGH2FzWfm7k304OwH5LiqIoiqIo5oCFfkiWnzbnTNMPA/JhWj+w&#10;FTM+wh+O893O+fPn297BB4B4x2A8Q83qHj9+vO31sO2NN97Y9nr4AKC/e+KZNx82dXyYDXI8Mj/t&#10;B3Vavx9gveaaa9rewfi8+OKLbe+gPVlf+gFWf7b/KE6ePNn2evwtmvaO/gTbQ9sdD/tF/J0G9kn2&#10;oKmxDvaX2/mBUcYv+zS4/XLGgvZaJ88hx85y6IvlsMztLJf2+BxmnO2X4862jjNtsH7L5XiynMzn&#10;bKxZTjZ+HC9iOSTrg4Dl1pmNH8slvjYxBtn55X7ObM3KZsH9k411w3L3Tza2DGNiOfRrrA+yGLDM&#10;9bJ+t+3ZGG0/RVIPyRZFURRFMf/UBKUoiqIoirljoR+SjYckh4dzIm03PJzjdN8f/MEfTMpj+9zn&#10;Ptf+9z34kE9s0T62eCiM2y9/+cu9/ahH4qGoePBn2MKOSIfFdtjDXQORBhtsiy3kxsNOwxbtB78+&#10;//nP7+3HFmk7Hg/6YosHefnQbPxf2BhbpALpVzy0NkAZsQVH6Qg/GLeQO5RFXRLxpJywb/B5iOew&#10;cfkjygkfjPXDd/F9F+qI+Az2RJxZFn00lF133XVNQk+kIoey2F5++eVWctCekDUQ+/Qj9A8+xhay&#10;BobjYYsYDEQZ5TCusdGXqDvsxxYxGdqZ0BGyhi1iMNQNW4f92FgWWP/g07ANuC8D2mdYRrnRlmWE&#10;eoeNdXl+Ma5B+DUQ59dR7QLGgP4P21AWbYf92MIPErEedBg+2GhbrY/2xf4gMzbqiI328P9jYx/5&#10;vGCZ42qizkDUHdrFFvUHv9yW7QLqsR/0M+oRlsX1hfoDHrO/7HOUDbBebI5zHA9+majPuhm0geNs&#10;2Aj/3/bYDpbRr2hHWM912R8u4//HZrlRdyij3bGxzOfe3/zN30Tzeki2KIqiKIr5pyYoRVEURVHM&#10;HZfMWzx8eti/anvzzTe3vYM4RcZjvk0SMHV71VVXtb2e+EYJyZYp+ASzl6PoR8Dlh1/96ldtr+eK&#10;K65oewfb+SlpvuXjtzkirXoUTO8F9MvtGB+/YcNP9gdsy0/bB7TPn7PnW07+hWK+gRUwBn4zJ3sb&#10;qH12eQ/H8ijo/2HwSXr3O3X4TQb3F8eT6xL3nWFf2h72j/Xbz2z8ENtjuZkvxOeT7aEey2QfWI5j&#10;wPJsrHt8uC7ljtUlti8bP/TZ8cjGmsvYdqxfaZ9tzXBdXrtcxmP7xXPaZYaxs19Z7DK5mRz7YTmM&#10;u+WwLu0eI5NjXDcbW8T2ZDEwjInr1Vs8RVEURVEsDDVBKYqiKIpi7ljot3i+8pWvtN0+fRRPFMcW&#10;bzIMb8HE9oUvfGGvLJ4YjrrDFk9QR7pp2IanjWN7++23970JE22Hst/7vYOh4xPLoXfYH9oMW+gd&#10;9vkkc2xRn/bFU/WRqost0muDH7HFMtOgI3w+SkdsTOvSj9gyQm7YMGzxJhOh7VE22Pr7v//7rUZP&#10;xJl1d3Z29nwMqCNS/0O96GO2i7Tu4PPf/u3fTpa5hi0+Rsf4hE7KJZQbKU3qiM/Zk7BnkBnlg92x&#10;RYpzsIe6Yov6hMfur+ifQb9TrDGWyKAvtqjL49A7yAxZJOwddMQW9gzt6FNslOu0Lu2OLfp7aBdQ&#10;R7Qf4P/HFlBO2D4QsljXcsigd4B1QyblhK3DfugcfBzauO7gl+PMvoxyllFGbKFn2PeYCFg26Btk&#10;kqgz6AiZJPyk/mE/tmDQMegZ8BskMdaGeuyPw+BYO8yvo6C+2Kgn9BLXHfTFxuWFiBeJ48GP2NjO&#10;ZcGwb332i20du7Bn0HGYLNowyIjNceYYjXMvdA4brzexRZ2BkGsOqxfEeKY94edQNxj0x8axFTYM&#10;+8NG2C7GUsgdNtpHmbG98cYb8d/1Fk9RFEVRFPPPQj8ky4dh+fDkbbfd1vZ6+BCWH5rzrJOf/Pbn&#10;yP0gLPHDb8R3oDELPQrbF7PpAT9oyoc7rcOfvme5H04kftjWMWC87DMfWvODp44zY+DPrN9+++1t&#10;r+tuuOGGttfzwgsvtL29B6v2cOaBd1h+2Ja28lP2wSzxoR+OB/suYN/GN1sI5bovM79cxrYeZ5ZL&#10;+7KHSY39ZN/StoA22B7bTrLxktkWUG6m03JclzEZq5vBuvaLch071+VxFh9j2znWPNYZH+uwfRwH&#10;mX638zGZRQ7r2sdZdLCuz1nL5XXDcjLbLZd94POJOn29sZxp/cyuE8Z1aV/WBwHlZn9r3e7s2bPx&#10;Tz0kWxRFURTF/FMTlKIoiqIo5o6FXuLhUkC2vMBfzvWv6mbpLKfh/R0SkqX7nJbLypxWpX1OmV19&#10;9dVt7yBOG8YDvwNeUqE9Y6ljlmd+sT8CpyqvvPLKtndwOeqWW25pewf7i0s8/vVipx9pa7bE88QT&#10;T7S9nuyXfR0f4pgbts1SrI555pfjSrnuHx+zrnVkqWP7SXt9PlGn/XLdLLbEscviZZlZaj2zzzqp&#10;w+2y88LnMJdQ3ZeOD+XYL+skLqPt9otys9gFXv4ltNXtHK/MHpZx39gWxy7rL5Zl50jAvy3Wmdln&#10;ubTPy2xZ7GyPy4n9JC5jX9sPnifZmAzop8c66zoe9R2UoiiKoigWhpqgFEVRFEUxdyz0Eg8/V078&#10;afsbb7yx7R1c/nGqKb6lMfB+l3SCLJ3FNJ3bOS3GFF58z4Uw3eZ0tXX+4he/aHt5attpXaf02Nbp&#10;Ri6buJ1t5+ftuVQXMAbnz59vez3PP/982zsYK8OfQvCSE5d1vJTnuozlLKl1x4e434l1uC7ts/5s&#10;3Lnfqcf9ReyH5Wbpc7Z16thxnjZe1u948dg6HANi26knS99nPge0wel8nt9O19tW2uAYkLH42F7C&#10;urYne6PPPvPctD3ZNcVl1GE/uBTrdradPmfxsB/+e8G/D9bJ/rEc2+NlZMLYeQxk17xs/NpnHxPr&#10;tO3EOrNrQXY+1Vs8RVEURVEsDAv9Jdmvfe1rbbefsQ5frAt+/etf722f+cxnJl+1iy1moPzanb82&#10;GrO++L/Y4muxn/rUp/a2kD18+S5moNz8fyF7qMuvM8YWDGXcj21oO2xhx8DwNdth84ydZZQZWzD4&#10;GPawzHYTf/GUdwaH6Yn4DTEkn//85/fJiVn60CayK7SddyZxp8GyuAMd2nkWbmJ8DHVtT/yw4CDT&#10;8XBd3gnEGBh8jC18GdqFLBLHlMst4HHEOfyJbRjDA3E82DrIjP8bxiOJ/h1iHAz7sfmuLuoO+gPq&#10;YJnvgBmPYNAVRFtiX6jjc5/73J6O2DiGqT82+hHwOOqTqD8Qd3+UM8TssC30s2/NYJvtCygn2vKY&#10;4yna0vbYBgZfhs3XjdiOsi366KiysIHQtpBJ6Ffsk9DBtmHvsB/QJ9oaG30IWMZ2g6wBHlNGbGzr&#10;8WLbB72B5RCP1+g71o0xMuigD7HxemQ5cU2jfc5SEI4Xn3u+Ng0xiy2gjrCXZcTxCnvpJ8tCJ4+5&#10;hd8k7A1ZsYVthOdXlFFfy2LP15dkt7c2dla6tZ3N7e2d9l+7Hbe1s7HSxfHutr+sKIqiKIrLg49s&#10;grK9vbnz4PJ6d64dD5x9cLlbv2kzdo9trp3uVh+crE0VRVEURXEZ8ZE8JLu1sbKzvH6uW1lb67rT&#10;XffQ9iPd6tLSscmkZenh7vqtJ7v15d3jrY2du5df3StvzQf2fQeF6bVvfOMbba+Hn8T3Az9OezP1&#10;5ocn33333bbXTX6cjvA7I0H2uXSmxZwG80NZn/3sZ9vewQeLsjShP8uffbOAcqw/e0ff6T225bdn&#10;grfeeqvt9fCz/f7WCb9v4j7IYueHpvlAmb91wng4roelJgdcRhwPHxM/YEcdY0sqfOjStrOtH8Rz&#10;XeIy2uNzxLbbXkLbx8YW5WaxdJn7hPGx7Wxr/Vl87DOxDsuhTtvK4yyOAeXadsqxrdbp+BHWzeoF&#10;LB+LAckeYDUscz3aOuajywmvf34I1X7xOKvrh7NjSZnQnuxBbscq89M+89j94bGWxYdljod1Uo/r&#10;ZufQfH0H5fhD3dZuJzz5wPXtPxpvvN693N3UHb+2HV97fPfo5e71yQ8dFkVRFEVxufCRTFCWV1eP&#10;LR/MiBRFURRFUUz4SCcJXsI5cKwln9Zs4NCHZ2PZ59Zbb21HPfwehtPMTlEx9cV33gN+S+Sqq65q&#10;ez3vd4nH+vnNloDptSy9Z2wPlzQsh0sBTjdmaWcvMTG21113Xdvr8Tdl+F0U/2Lx008/3fYO9gHt&#10;sR/33ntv2+thejT7nL3lZCl6x4NpS8cjk+N0J9tm/RowtZzJGVvCoB6XMT3rVK1T29RpexivTH/A&#10;to5zFhPLpRzbzr6+kCUe2pOdI8ZjLSOLj8casR9Z3K2Dx25nP+nL2Ngns4wf20dYltkW0B6XcRyM&#10;LT+xbnattB9eqqY92VKR45iNH491MvZoA23weUGdjofjTnuP6hNe38WcLPFcJG677ba9LSYm/uBX&#10;URRFURTzQyQM4rfRuB3FfE1Q/MyJn0kpiqIoiuKyYK6WeOL/Nte6ndVus+tOrx7j/qTBfnb4ds7x&#10;48fb3sFPp7PMKTOnrJiKe+2119peD9+o8RJKlnJ1Oo028G2Ww+CbQ/5cPG33EorTdMTpRqb/shRi&#10;QF+cxuTylOPqFCN/juCHP/xh2+vx5+2PYnV1te312J7HH3+87R18o4X2eUxk6VDr4BKU30bymGDb&#10;LI1qe6yT5ZaT2ZqlYz1GeexlUb8RxnhZR5b2tp/U6fHDupZjbAPJygz12B7i2Pkcou2z6Hfqn32d&#10;xWfsHM5syMaE+4s2ZPHJ/Aiy8cM+yMbo2Ngi1s+2jp3rZm+IUafb2R4e22facCF9ybjaVl/jeK3K&#10;xtYsYyLD/dWW4Od/iefEI5vd2unJH56d1dNr3eYjh//eTlEURVEUly4faQblAtn3HRTe5WU/FugH&#10;mwzvDv2AJrMZnrlmM0fPOjl7HJuBcgbtb4vQBt+tO6PCup7dU2c20w8ox7byYVd/J8YzZvbRs88+&#10;2/Z6mEHxHQT133///W2vxzo2Nycf/Jvg+LBP7KPHCOPlusxGZe0C2ucxQT+tw3c7rGu/GB/Hg2UB&#10;5biM9s2SQbFfPPadtMePbSCMieMxixzWzeoFjJ910J6snwPG2fGh3LF+n/Yu12XZOeQyyvHYyupa&#10;J4/tRxYv9wnHjMton3UY2p7pdx+4Lu1xfNjWtjp2GY4lsX2s63bZ+LU9LPcYpZysLMhsZ5nbLUwG&#10;pSiKoiiKoiYoRVEURVHMHQu9xMNPm/MBRX+Dg99FcQrKKSum9Px5dqb0nKJyyoxynX5k+s9pQqfB&#10;uazjtCGP+Y2WwH6xrsvIWPqc9vqhUKYf/UCvl92m/daJue+++9rewT44c+ZM2+uhrZlML824T4jL&#10;6PNYqp+xzFKs7gOndWmD+4c6XZaNUceHyzpe0slsN7Q9G3cB5VoH5Yzpz+yhL45r1l8uo5yx5YXM&#10;b8rN+tnYHvaf+9Jy6VemM+uDgOXWyZhkfgRs6+VE2uo42j5iW3luuozH1uG+zfoys8djknUzv2yr&#10;Yeysn23dP65LG6yTtmc+Biy3To5Zl83Xp+6LoiiKoigSaoJSFEVRFMXcsdBLPPEF2QEuNzhlzy/V&#10;Zam2gKkup+y55OM0WCbHaUKmt/x9Dqc4+Z2UzHYv8WRpVafsiW21X2zr5SjGxMtsXuJpKb0JjoHj&#10;TrIlnuxz9oZ+2Q+nXBl39wGPHXPbR7nWOW0KOsjSutSZ2Rrw2ClX2pf1h7E9xHF13awtyZY3Asqx&#10;TL51ZTlj5zShzqyfx8j6K4uXz1O2dX/ZPta1z9Rp/20fx4jHPu2zH65LG3xe0AbLoT221cfUaZ8z&#10;OVnfOh5ZX5rML9o3Jmfaa4HPEZPpoVzXcyyJ/WLfuqyWeIqiKIqiWBhqglIURVEUxdyx0Es899xz&#10;T9vdn3o6efJk2zvI2FPZlPPzn/+87fWwbpb6C7I0XfZxr6uvvrrt9VCO02m0z/qd7suWOyjX7SyX&#10;fruMPz3gX5T+L//lv7S9Hv6MgOWQ7HP2XtLxJ/yJ+z3rHx8Tp0qZOh4bW+zr7NP7xmONZGVjY4I6&#10;Pba4TGDbXJdYR5Za9zH1OM7ZuHMMKDd7A2kWewzl2B7LyZaDWDbmV9bX7C/Xsx8s93JL5peXn9k2&#10;88tLTj5Psj6h7baVOrNxF1BuFmfLcezol5ejWGY5Ps7qZucM2xnHlbZnYzlgeWbr2NiaNj6W097A&#10;rCWeoiiKoijmn99r/y4i/yYeII0ZXGy/+93v9rYvfvGL3W9+85u9Lf7vt7/97WT7+Mc/vtcmtvg/&#10;to2ZXdSJLT5t/4lPfGJvizuBod0nP/nJZkZPtP3Yxz62t1GmCTlDme2JGTOPr7zyytaqn61yO3bs&#10;2OST8rGFrJj5Dpv1/vrXv257/QyZtkYMBpmH2c66wVAWfsSseNjiJwWGev/4H//jfe3eeGP4ieqe&#10;X/7yl22vm+gn7IP4Dgzt4R3FK6+8sq8s5DAG3EImjwntjI31vAU8jpgN+2Eb5bhu2DCUxV2c6w77&#10;4Qv59Kc/vU9O6ByIcUg5bOu4RjxZN/DxQJw3A7YnbCBhz9AHjsHf/u3fTuyILc6hoV5stp1+BSwL&#10;hnYx1ign7OFx+DnA/hnqDdgPjxHHj1BfQFvDL8rhnSNtC1iPMQ9cN2QPOoeYDIStg/6A9kWfUA/b&#10;0raAYyTGKOVEfHjM+Iz5NciMzf0eNkQ/DX1FHRxb7g/KMfaL49J+Uedgx7AdJnuQY1vDvmH/sGsB&#10;CdkDlBHb8DcrtmjLMsqMjTojHoRlJvQPZS4PuYS2uu8ilkOsYouYDGWOD9sFLPvxj38c//VvJwXg&#10;YOSKoiiKoig+YmqCUhRFURTF3HHJPCR7/PjxtnfwQdNITQ5E2on4QR4+VPejH/2o7fX4ISTiB68i&#10;xTfgByL9YCyx7Uyv2XamMflLy4EfGKU9fmiN8RmDbe+9996218NfM/7hD3/Y9nr8wDHl2C/2q2PO&#10;B2Mdcx+zbxlHY/2GD61ZB+1zXG27H9wjtM/tnK7O+ot17VcWA9vGuhw7geUwzj5nPvvZz7a9g+ea&#10;Y5n1A+vaHseDde0XYztmT6aTttpuy2Fb1+WYyXQEPHYfsN8dD8vJHsJkmeNz2LLJUVCO7bEc2mdb&#10;GcvMHsu0zuynCRjLMVvps/uZcrP+MZZjG4jHM/+WuCyzNes7Q7/8t8y2Uq510Aa3e/zxx+Ofeki2&#10;KIqiKIr5pyYoRVEURVHMHZfMWzzxZHA8/RxbvPUw/H9sOzs7kyeaY3Pa6XOf+9wkrThskYYanjQO&#10;WfF0+rANTx8H8XbN8AZNbFGXRAprkBlPKYfeYYuU2SAz3q6hrSGXx9QZftGe2AaZv/d7v7fvjaO/&#10;+7u/a616aE/EYdiPjTpCJ5+uZlkQT3EPW7xhE+XDFvYN7SKlyrKID49Dz6A/6hN+Jj/sZrt4G2jY&#10;d9p0sHfYgsPiGAx++/+DGAPDeBm2wa9gaBcbn2qPFOtQb7Bl0B+b23KLPhz6NGJF3aFjiNUQL+ow&#10;g8zQybo+9ja0G2QO+67H2MXGPoqlxhjDw0bCN8oZYjJgP7lFHKiTxDHlDv8Xm8/LkDXUc5o56lNn&#10;nJtDXfZzbGSoM2wB64bfh7ULMr8Okzvsh31sF3IGbKv7PWIy7Ec5y4YxGFvAstDBY7f1Nui3nJDN&#10;OIc9YWNsg94Byom6lBPbQFwL+P++bvD6c5iOAccuyngc2wDjGFvIHfaN7ePm84D2ue/YzwHHcFy3&#10;WJdy/HcmrjeEeuhjwLrxVh7lfOYznzkyPtFfhDYwVrG1X7Svt3iKoiiKoph/aoJSFEVRFMXcsdBv&#10;8Zw4caLt7n+DxKmlWIoY4K8eB34qmcsGfvKZcv3rwXxbIXj77bfb3kF7+OS+3+ixHKbwLIf2+e0J&#10;p/D4hLeXRlw3g5+z96evX3jhhbZ38K0d6+Qx+zFgTNrT3Xtkn+x3yt7HJNKMA377xrCuY8W22dsB&#10;AX32Gwn0y2PC4zDrL+p0zG0Px5PLMp8dV9pnnU5BE8eLetwnmT22nWPdOhh3t7NO1vUbEsT2+Dyl&#10;HseH2B7HmXKzWLrMcmlDNmbdLvPLUIf9mGWMWCehHJ9P2RstWZxd5uNsbBH74THCcsfHbYl1ZnV/&#10;9atftb2Db4e6Dxhn28Nrk6/5Wf9kfem41q8ZF0VRFEWxMCz0Q7LxgE48qBRbPHQTM7bY4mEcbp//&#10;/OcnDxfFFg/F8uEcz/JihhoPSsUWZXz4J8piJhxbyGVZbJTLGWLojeNh44NOnq36wUI+tBV6YxY6&#10;bKFn2I/P3l911VV7W/xfxGTYou6wH/EiIZd+cAtb6ddXvvKV1qp/wJh1f/azn7WS/k6D7ULvYGts&#10;EduhjA/FBozJ3/zN3+xrx0/kRyypw3cpofMoaHfIHfo1Nt9dhOyBKBvG0tCvA9bPdkG0pa3Dfmwc&#10;hy5ju9jCZu4T9xeJfuc4ZHwYj9io0w8OBtYxlIV+Qh1+qDAeqqZclrkP7Bf94P/HRhtiLFFH9PVQ&#10;z22jLOwdNuo4rA8Iy9guNpbZjzg+rF5sh42nYQvoVxbn8It1We4+CDsGot8dDxLtjyLG8+BXyDHU&#10;GX5SP8vieLA15IQvw8a6cTzUGzbKiW0gykiUDW2M/486GXPj8yAYdAwyBzn0PzZeG725v3ieMFax&#10;xcsh8fJEbGN9QOxX+DLE3PozonxoFxvHfhxTTvsplHpItiiKoiiK+acmKEVRFEVRzB0L/ZDsXXfd&#10;1Xb3P3TzzW9+s+31cAmB9QI/kMhPIjvFev78+bZ3sMww9eZ0NR90iuUYYnuox3K4LGC/3nrrrbbX&#10;w7a2nXKsgw/FBnwY+dlnn217PdQZKTziBxD5OXv73B6YmhC/WExoqx8Y83JZ1ke0jzIDjoGAdR3n&#10;TEf2oJ7jPG1ZwGPrYAwsx31CXxwDxzYj6xPa53627bTHcaYv9sN+Uk/ms8s8Rhln20PcP5ntGX7Q&#10;03Iy2zMdLqOerN9dltnjuvaF2HYyiz2UYx+zPnEZGeurbEywrcvsM4+zOPulDl+bMngtsD2G9rhu&#10;Fq9Z+jKL3dmzZ+Ofeki2KIqiKIr5pyYoRVEURVHMHQu9xHP77be33f2ppptvvrnt9fA7KE4z+71u&#10;pumcguYST5ayC8ZSagNuF5/vJ1majseW4++iEKfsmNq2jltuuaXt9TC2XuLht08sx+k+fvvEffL0&#10;00+3vW74BPIetNV+eHmB5Y4PU9BO7ftbK25LWGafsyWMLG06BttmKXHbY9jWdWdZKqIcp/azMsc5&#10;i8ks6XPqcd2sDzwOKMd9Sby06Hj5mNAGy7HtlGOfMx2GerLx47Isli6jnDFbaY/7gNdn9wHlWH82&#10;lqYdZ4Ft9zHJzqdMp6Gf/JX+IPuV+kyH7ckYG8/E8aAN7i+W2Z5a4imKoiiKYmG4ZDIonGk7K3Lb&#10;bbe1vYMzUs/keFfn2Sq/DjsGH35955132l4P7xL8DRBnAbIZO2e6fpjUOvl9FX5hMGAMbA8fig2y&#10;r8X6jouwrwI+/MWHYgPOvP1QGHU48+I7CMbOmSl+Cdj9nMXc44XHLvMdBO/Ix+7UMqjH44Vllum7&#10;U9bN7posJ/PLsK31W252Z5/Z6n5nXe4H1Gk/PJ6mvSO2rfYrs52MxXlaLMewb21PFrvs2HJog8e6&#10;xwvPcfcBY2A508Y1oD0eL+w/xy6LpfudjPUBbfB5wWujr032k8fZOWN73Jfsk1n8miWW1Gkdzzzz&#10;TPxTGZSiKIqiKOafmqAURVEURTF3LPQSD5drvvCFL7S9g++O33nnnW3v4AO0hks8TkMxFfnuu++2&#10;vcPxJ+vJiy++2Pa67sYbb2x7PU7hOYVPuJTlJR7/mOEVV1zR9g4uVTF1ygeKAy/x8KFVL/Ewhef0&#10;NJfZAvbdE0880fYO4hRnltZ1upGxy5Z4HDvDVGWWZnZKM1tCmEWO65JsecV4uYw6Pc6o0/ZYDm1w&#10;H1BO5kdAG7J0dWbrLFBmYLksd11iW7O0t8csY+s4Wy6PXZfHWR8EPHZdHmc+B5RjeyjHfngJntfc&#10;rG9tD+XOch5k/WM/rDPza5bYcRx4iYe+uMy2U877XRIMGHePF8eEuCwbE8TXkPYCSi3xFEVRFEUx&#10;/9QEpSiKoiiKuWOhl3j4jQ6mDfkJ/ODWW29tewdTrE6LMTXnNBTrZqmtgOX8fkrAJSgvBTn9yZRe&#10;lhqd5Y0j+8xlJi+POcVInY7Ba6+91vbyt3aCaZd1rIPH7ku/AcBlP/cPl9mcqjUcE7aHOK1r+1hu&#10;nUyxOuaGfjrlSz8tJ7MvG7/Zkk6Qpb2J9WdLKibT4T6ZNs3s2Lku7bFtPIfcz7aP5Zk97gP3XyYn&#10;k5vFy32Q4esG5TiWrOtz39eqzAbG3fFhO/vvurQv8yPTEbDcPrstcV32iccP5dgvy+EYcd2MzK8s&#10;lmM6svLsb0ct8RRFURRFsTDUBKUoiqIoirnj99q/i8i/+cpXvjJJFcX2m9/8Zm/7/d///X3HX/zi&#10;F7vf/va3k83ptGCQEdsnP/nJSRottkhtffzjH9/bQtbHPvaxyRblbBepyKEsNhIpRda1Db/73e/2&#10;tvjAG48//elP77WLfeoInYNtv/zlL/eVRQqRcj71qU9N3uSJLexh2R/8wR/stQsdJGJGucEQn2jL&#10;MqYbo29YFnGlzh//+Md7+6EjfOE2+BzlZGgTW9hAHNfweWCQN2x/93d/t2db6KOtYQ/1kCgn0Zb2&#10;UAdlxBbjafAvjkmkXId2v/71r9v/9lBHbIxl9L0Z/Ah9w35sYd8wXrJ2sZHQT7/cNv5vIGyinDge&#10;iHaUE/awbjDsuy6xDhP2DoQc1qU9Q18MW5T5eNgM096OR4wfEv11lK0cEybqh+xhizgMcrgfG/E4&#10;jOsWOSwmwxa2Du0C1jvsWjAw1B9gfMIextXXn7Bn2I/rD32O+oO+KKf+KB+IYxL6B5mxsW7opz0s&#10;c7uQy7qM7WHQPm6UGRvrBiwLewYdQ13Cuowz+y42+hIyaQ/HZGwcs5QfG6+HLrfcjJAz2EYfY2vL&#10;P/92UhHkEouiKIqiKD4CLpmHZPl9k3vuuaft9fghLRKzN5I9eMo79JhNEz+I9tZbb7W9rrv66qvb&#10;Xg+/ocIHOQM/CMuHmThbDvj9Dn+TxDrffPPNtnfwBwD50KUfiDR8wIwyA37rxA9Sth+D2oNx98OA&#10;9pOwD/xQ7Gc/+9m210MdfIA3oI6xh0njrukoqGNsTLCu+5ljzXJcl3JsG8evM0qWyxhkZdQXWCfL&#10;7TNtcLsszh4D2ZjgmAyyc4a2ZmUBbc/6MvMjYLnrErezziw+9NnxsFy29TlEndZvGB/rzGLncUnb&#10;XZe2uh3JxkDA8yvz2fg65rgfhfvZY2taLGeWfmdZNgYCHmc+Oh62j8eWk8Wg/dxJPSRbFEVRFMX8&#10;UxOUoiiKoijmjoV+SDYefh2IB3Di4cLYvva1r03SS8MWqcEojy0e5OFDPgGPo/7wwE/Uj4d5hi3K&#10;IoUVmx9I8oNofCAoHnwdZMbGNNgnPvGJffojFTfoGOoNtrNebOHrIDMekmVZPPhK26N9yI4tHh5l&#10;3c997nN7cn72s5/t6Yst2pJII9I+xiCWWAaZTseGfYP+2KLOoNMp1sHvw4j6g47og2F/2Gh7yBn2&#10;2a+xMTZRRj8irvQx7B2IcsrhccihLfYjdA11I/067McW8Rng/8fmuhyHtC3gA7Z+EC7gccRlIPZp&#10;e9g6xINtYmO92MKGoSxsYl2WxUask/bGMdvF+TXUYxxjC5+HsthCzoD7hPbQ/yCOh7jGxofSIw7D&#10;eImNcg+LEaGfrssy91foINF2IOwjUTbIsV9xLkb5sMX5NtT1Q/Ec+7TlsI32BNTBWE7TbrDHfvHY&#10;8WHsOD5ii/JBf2wRy6GdXzZwnInrZuOQm/1w3Wg/EHUHmd5cRhmUFdth/c56hmVs63OGbXluBeyD&#10;2Ggv5ccW/TzsRzlpS3D1kGxRFEVRFPPP3E1Qtrc2dla6bmd3d3db2dnY2o79oiiKoiguI+bqLZ7t&#10;7c2dB5dWu25zuzu9unRsa2NlZ3n9pt3DR7rVpSXbusO3Rv75P//nbe/gLwTzyWMvPXh5gcf85d6A&#10;cvzmxzvvvNP2evjrwS7jmzu2x+lP4qe0f/WrX7W9gz7zbY6ASwH+Rednn3227R20xzrpi38hmPHx&#10;LwTT1oBvCznF6mULwifwnUbNYucyxsd9af1s6zK3Ja7L+PgNMeK3djxG+XS+9bPMcc2Os5iP9Q/L&#10;qT9gmfsreyPA4446PbY9ZqnTOijX9th29rv7IBtrjhfty/rSPmfXqqwP/JaK45Vdx7JxMIvP2Tlj&#10;OeyHrE+sIzv3DGOStfMYcH/RF/vBupmPgY8JyzwGTDbWs7g6ltnY4vGYnGz8EMenveU552/xvPF6&#10;93K31n37RH947amHdo9e7l5/oz8uiqIoiuLyYL4mKNd+qzu5crr7wfDJjLM/6E6vnOy+dW07Loqi&#10;KIrismDuPtS2vb2189jdy936ud2DlY1u68lT3fLB5Z1g34favv71r7e9g8sd/FCb02BZKu6HP/xh&#10;2+thW6f+nPriUojr8iNq1v9+yX7pOKAeL/HQT6cU7Rd/Jdkfg2Ma9bnnnmt7PU4FMp2dpVGtn33g&#10;MseSvriM8Rn7OB3bOgXMtk5vZn1rn4l12E/6NUuK1XLYB27HYy89ZFgOdWZ+BIxXNiY8tjOdjmXm&#10;i+XQHsd5lr7lmLX+rMw6HD9C+3wt8PimXMtkmfVnMRjr2wy2tU72icvoV+ZHwL8BHj/EYyDz2Tqy&#10;czrru0zn2LWAx1ldt7NftD3rO7czjIl1Ztfj9uv2873E0z+DstydObkVh8e2Tp7ZnZw82G1uH/6g&#10;bPxk/rD91V/91WQriqIoimI+iedNYkLC7SjmKoMSb/Dcvfxq91B7KLafsDzcXb/1ZLe+fPAh2RMn&#10;2sMqu3CGfPvtt7e9nuPHj7e9g7NDz/KcNTkKt2NmIWB5fAeF8FP3fJg28Gyax54hsyz7LH/A+Dzz&#10;zDNtr8efiCf+hP4111zT9g4+jNc+VzzBM2TPvHm3mNW1Hzx2rBxn4s/y847BfZnN/H03yj6Z5Y7K&#10;UI7bZWM2Gy/2I8seWAfrWo79zGBf2lbrZF3r4IONLrN91ONYssxj0vZlcWaZdWQZDGdwaUNma0Cd&#10;tp06PUaN5R6F7XHceZyNUdua9Vemw/ZQrvU7zllMqMO2ZWR17bOhffaLvjgelsvYzWKP61KPddI+&#10;l2V1/feBOq1/MR6SLYqiKIqi2GUuH5J9+LH+tZ03Hnu4O93d1B2vh2SLoiiK4rJirpZ4gn6ZZ72L&#10;Z2S7bqXbOHx5J9i544472u7+JQx+HyW49dZb297B1J9TTfx+h38Bl0sIbuclHqe+CNNtY+lWfmvE&#10;SzyUky09BNkDrFdeeWXbO5gq9dLIdddd1/YOpvAef/zxtncwzk5j8jhLPzo+1OkyL/FQjvuSWL+P&#10;qWeWdGz2jQmPH8Yr+26FcQzcf8RLPLTB7VjX8bCfLHeZ/SQeo8TtsjSzoT2WQz+zfg4yv4jlZA+s&#10;Z9efbGwF1OO6lOsyk8WAWI5jkI01Yh0+ZtzdB8R9STljtmTjZ5a+ZV3bQ9uz5dSAYyS7TmTxCGhD&#10;Zo/70nJZ7vOS9o3FmX77PGAsbevCLPEsLa8f252chKG727ljR0xOiqIoiqK4hKlnUIqiKIqimDuO&#10;zE4Mn50/3Y6nY+2oz9J/EOysrq623f1v6nDpJ2D606ktp+KYjnV6j8so/nw9l0kCpgK9/EOc6uK3&#10;XQLKsT203ak3p5Jfeumltpd/et+fpGdZwLTdmTNn2l4Pddovx9m+HIWXkeinl3TsF3+qwPFhSnMs&#10;lU1fPH547KUZp0opx2W01T7bHurMlgzGYk45jkHWPy6jfVnsxtLDxOOHx9aRLW+6LnGZY0Ayv9wH&#10;TtnP4jdxDLLznbidxyz7z35l/e4xy3hdSCxpn8uIZTIGmb6Acq2Dxz5nHDviePD8tw6f0x4jxHJJ&#10;dl5k/ewyx4s6syUn43jx74N12HbS3gA9MG8YyaDEMyATA6Jhum1vbezWLoqiKIqiuHBicrGo7Nx7&#10;771td/8M9c4772x7PSzzTNZw9ujZYZaF8IyZmQfflTBL4VklH0I12QzU+rMMyi9+8Yu218Nvm1iH&#10;5fJh5PZg0x6s63a+y3U5Ybx8N8G7prE7U97RZHcQvmOwbWybxcdysjsh25M9SOm6PHZdxs53MNnd&#10;scvop312XcbAtmZj1nUzqNP9428AcYxm/WU59ovxc93M5yzOhmN4LM5ZDGiD+9113y8+33h9dAyy&#10;MsPysT4htGeWu/4sdmPnMPvI516WQXHsqMd1KXeWvszGust8TJ2OAbF+28d4ue8ye95nBqUoiqIo&#10;iuLDZ6oJSjyPstZ1O93a5r5PzscrwSvd2s5Rn6IviqIoiqJ4P0y1xLP/gdn3HoT1p+knxR8e+x6S&#10;5cOlfGA24I/j+cFKPxTKlJU/e5897OqlGaawnAbj8dgyBeW4LlNmTjdySSfgso5/5I9ynXpjujzg&#10;5+ydwqMcL48Z6rEcplydqqUOl1lO1gdccnLa0mldtnV8qNP2WC6Ps5S0+zKzL7PHPrsuj7Myx9X2&#10;ZOOHNtgv16XcTGe2pBNk51fmcxavbLnOcnxMLId+ul0WA/cBbXeZjzNY1+PZ8WHdrMx+ZedJJsex&#10;m2UZiTZ4TPBc9Bh1H/ARgeznRcb6kuUev7w2jV1TMtsZH/vsY9a17VlfmizOjIH9ugg/Ftg/MLu1&#10;8XJMRrq1zcqaFEVRFEXxwTDzMyjL6+cmb+y8vLrULX1v/2umRVEURVEUF4MZlnj2/6rw9vbWzmN3&#10;L3fr5z7Ub5+Qnfvuu6/t7k//ebnlG9/4Rts7uLzhlBl/vffZZ59tez1Mg7md03Qsd3qPT3v7bSAv&#10;QbGtU5xMobnMn7OnHP96MdOWXprxchmXeJyOZdrOKTzHgHpc5tgSvmfvFKKhfbY1e1Ldctl2LMVJ&#10;Mj9sD7mQJR5iHY5z1pZlYz4zXpnO7NPXY9AG9537i3Vdlum07ZTj84uMxZX9l9lqMls9Jng++dyz&#10;TmIdlGs5jg/r2g8euyzrkyweY8svxPFhXfcll1T8lqd9nnaJx+0M/fTfDv59cKzs17RLPPY5uz7P&#10;EtfMT+tkXcu5oE/dLy2tHjutz84vLS0fWz8XAk8f+wgmJ0VRFEVRXMLUa8ZFURRFUcwdR2Y+pv/U&#10;/Ue3xPOd73yn7e5PH/tT9/wQmdNgb731Vtvr4SfH/XEx4lRgljJzKpA6veTkt4pYbtuZ/vNbO06h&#10;cSmJv5AcMPWWvbUTZGk62uc0oWPJcqcxmf70sgDj7J8X8AfoqMPLAtRhP2aBcpyeztKhrst06FiK&#10;nm2zMsc889P2ZGR+ud/Zf7PocN1sedU6GROXsa2XMw3lZD4b9x/b2i/WdZmP6Uvml69Ntj3zm/ZY&#10;h+2h3Kyux6hjl8WH15QsPo65dfD88nnBMep2vubyWu64su2Yz+yjLB5j0G/3azZ+Dfsvq2tb3SeM&#10;8yz9NfNbPP2yzqTBZNve3uo2VnanI5uTIOz9fy3xFEVRFEVxsZl6YjE8FPvqQ9vd6dW5mJAc+ZDs&#10;7bff3vZ6+B0UZw886+RDss58cJbpmXU2g/fd+5tvvtn2DmZQnNGhvdmd0djdYPYwFf2yDj9sS3zX&#10;xD7wLJyZqYBtfbfBtpQZsK4fKHYGhTN29wHjZVvdl8R16YfvLiwnq0u/sngE9Mv9RcYyKL7DIazr&#10;dtldlGVmd8CzwP5yXLM7x1nK7CeP3SduS7L+c+ymveMMshhQbpZ1DDLbic9v20O5rksyWwPGx3I4&#10;ftw/rOvrhH2kDb4W8Byyj+5LnlNZf9ln+5X1O8liHmRji2VjcljuOLPMcnzMtmP9Tp5++un458C8&#10;op5BKYqiKIpi7qgJSlEURVEUc8dCL/FM+5AsP4PvlBSXdILnn3++7R1MdTHd6PSV04ZM6b322mtt&#10;r4fLOl7S8ZKP07VH4fSZj20vYbrx/Pnzbe9wsrQqH1r90Y9+1PZ6shSnYVrVKVZ+w8U/PeC0LmPg&#10;/mHfZil547hSp33yWMtSnOwf63fs/CAzydL3tifTSSzTcohjybrWYTkst88ssz2Wm/UJ+8DnhHUy&#10;9e/xQ8b6PbMnwzoZW8eA1ybryOJlW6cdowHjlV1fsr4MaF+2jG059NN2WwdjaR2Mgf1w7GwDyeJq&#10;e7K6WVx9frGu5cwC5dpHyrUf1kl7Mzn2Y+aHZPd+ILBtS0vxUbYuJidRvPf/Xf1YYFEURVEUF5mp&#10;3+I5equ3eIqiKIqiuLgs8sRi5/7772+7+9NJ99xzT9vrufPOO9vewRSV3/zg5+2dXmNK0XKcjmU6&#10;y8s4fPvE+p364mf7s3Sa9Tu9RuwXj700Y52U67eBGJPsDajAfhKWWX/WB1k6dpYUveVSjnXQPssx&#10;TEM7Jc0+sH6TxSDDfcC2HhPEts6yDMD4ZDoCyrVfPM6WPgKWu4z2WIfHGse3fc763XUZd+tkTKzf&#10;/cW61sEy2+Mxy5hYRxY72862Wd/aL8uhfb6mUG7mh7FfPHZ8WGaZWb9nTFsvcOzop2OVXWOsM7PB&#10;ZYy7Y8cYOD6uS19cRl/s8+OPPx7/HJiPjCzxrOxsbE23fLO9tbGzUss9RVEURVFcBEbe4jkXPw4Y&#10;O+15k6O3peX13dpFURRFURQXzkIv8XAp56677mp7XfdHf/RHba8nW1LxJ+KZ6spSb06R+aNYLHdd&#10;v31C/EvMTIs53cd0rHX4mG2dpuOH44zTqtOmAsfsoQ1ZXdvKY+u3HP4qqOtmn2D3MePsMZH5YTI5&#10;bJuloAO2dXxY5r6zfdTjMuqk3YdBObY1G3c+Z2i7xzp9sRz7ybZjfUIcd7a1X6yb6Q94Xoz1LbGc&#10;zBfGbsxnynUf2D5iW90PR5GNrSCTw9j5nKEfWRyDbEzQZy/pZGT97LLM52z8ZP1hrCO7FvjtULb1&#10;mOBbT5bjPiGOAXHZzEs8RVEURVEUHxULnUHh906++c1vtr392ZQg+56BZ4v8xoRnea+88krbO/gw&#10;lzMxnPn6WyvEM3Z/ij+7u+Bs1jNZ3yXw2LNyxoQ/Khg4Xmzr2XSG/aRf2R2f/cpm7Iaf1/fdBcfE&#10;2N1XdhdHPzIfA+rJ7irdP5ZLG1yXOj22DcewddA+y7HtlOMyHtvWWe7GaJ/Py0yn+5Y63M76XU5Y&#10;136433kO+RscbJvdcRrbxraW4xjQPp/f046JgHIy27PxG1BuFnOXUU7WzwHLbSv9sJzML+vI+tIx&#10;oE6Xsa3lWCfLMx3u5yyDkl3zM1sDHttWtnW7s2fPxj+VQSmKoiiKYv6pCUpRFEVRFHPHQi/x8FP3&#10;/AVj/npxwJSVU3g33HBD2+th6omfvQ+4/OPvfDhlxc/b8/PsAR/UdTsv8RCn17LUm8nSmIyPHyJ2&#10;Wp4Pntp2pvRsj9N9TNdmcmi3sQ7/YjLbWgdjYNuylP0scsbkEsrN4hGw3P3D5RjLcSyzlCvHhFO+&#10;Xt7M0vK03Tp8TDxGeex2rptBW8f6x+WEchzXWR4ypC9ZHINpzxnHI+v3rMxYJ8eedVKOx2h2HhjK&#10;dX+wbMwPlmdyjH2mnOw6kfVzwL7M+t1+WQ79tF8sy5YWx2B8rD87znTY1qeeeir+eX9LPHufvV/b&#10;jFeKi6IoiqIoPlCmmqAMn73f/vYP4rB9+2T6j7gVRVEURVHMwvte4hl+3Th+QDBY2/zQf+V43xIP&#10;04i33XZb2+thisrp6ePHj7e9g7zwwgttr4d1nRZ0WpefjPeyDev6rZkbb7yx7R3EKTP64jS8U2g8&#10;dkqR30GxX/yGTMA3klyX6T2XOVXJcpfRVi+PMV722cdZCprHjpXj7HJCn53utF+U67q0xynxTI6f&#10;xs/SqiZLLbPMMh1LYr94bD+yMWHbaIP7w3Wp02VZv4+dQ4Q6XM/XgmnfjHFcZxkjrksyOYb22C+3&#10;y5auWDcbv0EW52wJYxZbWZ7FKlsaCijHddknLrM9tCHrD9tqP6eNj//ueYxm10rK4X6Q2ed+Zl23&#10;u6AlnoH+c/bty7FLy92rD00MCKHHvv2DXQdXNna26lP3RVEURVFcIFNlPOIZlAeXVrvTKxvd1pOn&#10;uuVDfr04Ji93L7/aPbT9SPch/brxzokTJ9pu133jG99oe113xRVXtL2eW2+9te0d/FLru+++2/Z6&#10;+K0TPhQb8G7+/Pnzba+H7QK29UySPx7obI9nltmdCB/U9R1VNpv2DwJS55VXXtn2en71q1+1vR7O&#10;2D2bzmz1rJz22mdmbbLvsli/faZO39Gwrm0z2cyfWP8sOnmHYx0eP7xzze5orN91iXXymA9GB7bH&#10;d2eEclzP9pHsLtux81ijXNelnEy/cXwoJ8uYBPaFZGPP/eUHHY8i6+eA9mR+WY6vMVn8KNf+Ww71&#10;ZH2bxcp+2HaW08eA/Td2HaXPrkv7MluNbWfbbGwHto/QPo9Ry2W8xsYPsX729bS2BWfOnIl/3l8G&#10;ZXgGpTu3fuywyUmwtLx+7Fx3+tiHNDkpiqIoiuISpr6DUhRFURTF3DF1tqNfwjnTndx6Mn7h+NjW&#10;xsrO8vpN3eaHt6Rjdrg8wmUcp6+4FOSHUJ3O4vKHU6p82PW5555rez3+LgrbOi3Hh1Jtj21n+s+p&#10;QH73wykzQz9tD4+twz9syBSe05jUYT9cN7OXNrgd9VuHoT3ZA7QeA2Mp6aPI0sFB5lemw/axrnVy&#10;edPLY9bJY/f7F77whba3f0kyGFvSILTdPtoe9mf2wOpYmpv959ixbhaPgHUth7b63M8eXLacbEyY&#10;bImHcq3DMLaOncfBtGTtfD5l48Ux4Jhxv7Oux5brEl83OJ4z2wLqzK5x7oOs390HtN06srFvHRwv&#10;HqOWSzJbXWbb2dcuY1v31wX9WODkjZ3vrXc3bfaTk/i/5fVzu5OUl7vVux/r6sHYoiiKoiguJlMu&#10;8fyke/XcSnf919ph49pvnexWzr26W1oURVEURXHxmHppZnOt21ntNrvu9Opem8n/vXz0mz0fMDsn&#10;T55su/tTc/yV4+DrX/962zv4lgqXWwKms66++uq218PP1zsF7ZQZU11OiTP15pSi5dCe7FPuTo06&#10;5cpjp/uIU3jZWzxO4fHYqUj7ST3WSV/sF+WM+cy3TzL92fJPYPtIlmI1HBNZPzuuhm39nRja4OW5&#10;LO19zTXXtL0efu/G4zezzzoYS8fHfZItPTB27mf3n8uPwuPHOlnu/uK56Lf9vKRBOR5bLHN8siUd&#10;68h8nqUuy8biM61O97Pbccy4LuXYHsYyG9sB+8/jhTotx7YyBplO96Vjx2P7RZ2WM0vs7CfJ+i47&#10;DzL9QeZXdi244F8zPvHIVrfx8mrsTr6DEttHODkpiqIoiuISZuoJytLS8rH1c5MZzntb8tpxURRF&#10;URTF+2WRJxc799xzT9vdn3riLxsH/+yf/bO2t//thMC/3su0lNOxTGdladyAx061MQ3m1LHTurTB&#10;SzzTptMCxsef8He6jWRLPNZBexwfx514KSKzx/Eibkcb3I5+uH/sF+U6xUm51p/Z4zLqzFKsAcu9&#10;DEn8Fo/TscRy2CdZqjigL1nK17FznNnWdanD8cj8MpTrdtbJctvKZVK/tWO5tNdpeJbNcg67T7Jx&#10;mMXHdanDZR6XGZnPhnWtgzb4msL4jI0BxsdxZpl1+LpB+9wHjN1YX1KO6/LYY9KwbrY8NtaXWb/z&#10;2Pa4LnGfMAZud8Gfut/eXNtb2tm/re1s1ls8RVEURVFcRKbKoAyfuu8+hB8E9I8QrmxsdefWlw/T&#10;uXPLLbe03f3fQVldnTwrswfvcDxz8yyPM8tsJunZs2fB2eyVdW+++ea21+MMCrMmnr3SVs+IzfPP&#10;P9/2Dt5ZE8fDtvOOwg8cMxvlO3Lb7swV8Q8UEvrp7I5tpc6svxw79yXlZHeDbudYckxYDnW4nWPH&#10;MeJYsW9tj+EDtlm2xXIc56wu75rs85ifhHXdzv1H+yyT9mXnZcCx7s/9sw/G4uO7cEJf7Idt5/jx&#10;HTltGLMnI+uDTI7b0ecx/SzPfHYc6afbjR0TXhs8Rt0ntMcy2ZfZ+R3QdsoMsvHivqUenxes6/Fi&#10;ezK/eDzWl9N+U8Z+PPPMM/HP+8+g7E4VDrxm/EFw9sHdyUm3Ed9WiY/Ddd3697qNrcrQFEVRFMXl&#10;xFQTlPgtngdirvDo5FWgD4zI1Pzg9Eq38f3+zaD+933OHRs+DlcURVEUxeXBTEs8p9vxftYu2ufu&#10;Z/xF5B1+f4BLCqdOnWp7PTfccEPbO4hTVlk6i2X+NoTrMm3odFb2a8Ze4mFq2ak3ptBcZp0vvfRS&#10;2zu4NMK2bmdY1zrps7+r4br8zobhA7W2h+lPy8iWapyinzbtbo4fP972eqjDtmZjwilX4uUo+8V+&#10;zx5uNe6DaT+LP+YX4+XY0U+Pbde1fYQp6ExHQHsdO7a1H/aTY8TnO/vAcnxsGwjrul12fjl9nsmx&#10;X5Truoyl2/mY2Eceu13WJ/aZbbN22fkcZPZky0iOM/sgsyfrn4DHPt9pg3XYdvaXzwvW9YPctoc2&#10;uA+y2LkuvyvmbzTRL9t6QUs8e79mfOh2EX/B+CevdudWru+6x+6Oo8lDuGubtbxTFEVRFJcbMzyD&#10;8iFxbr17uPt+7B3b3lzrTq/efeQzKPGq37DFDKzNwoqiKIqimEPiq7HD3+uxv9tTZz72vV2zstFt&#10;7c4hvjf9csxUxKvMSw9fv/d12kHnqw8d+vbQvrd4vvvd77a9g5+eZhrMKbMspWhYlqXIAqaw/Dl9&#10;Ln+MpfBYnqXpbM8rr7zS9nr41ozf/OCSj+PhYy4LeDkh+9ZJ9saN2zEG1k+dfovI9jAtny0DuO+s&#10;k0uE7h+nKklW5n7nEpTLbDvHz7vvvtv2etg/LsvI0sMeW7P4xVS32znOxG820B7Hw3JpQ2ar+9L2&#10;0Aan7LP42D7KcXxsA/GyEpfIbCttGIsz69ov2mq/LMe+EPrlepZLHA+2Hesv4qUats3i42tstjRs&#10;e9jvY33AcpdRh8+DbOzbHv4ddMx9zSNZv1qOxyjbZra67Iknnoh/DswjpsqgDBOFMye3YhLR/+e1&#10;p7rvX+xfM/7a9fXjg0VRFEVRTLvE0/+a8clvXduOey72rxnHWzsPrZ3uHn7sjf4/zj7arZ9b6759&#10;oj8siqIoiuLyYKqlGWZQnjz+aDcsw/zkwaXuYv9goD/Utnb0x+F2+EYFf9nYbzYwRe+UptNrTJM5&#10;1cWysZQZy1988cW218MlFstxapL2+W2kzFan3pyqJF5+IV5+ob1OKWapQdflWyN+2jtbcsrePHEs&#10;p02tOzYeI0yVOuVKOVkaN6B97udsicdyOQ4Yj4B1HR8vidGe7MN57ruxtDPJUuL2KxtbJGsXZHLY&#10;1mWWw3KPiSxFni2bZOPQflkH42xbKdf9k8UrS8Mby6HOLHYms8dysvHjusTnF+taDu1x3/nakI11&#10;ysl0GMecOrK3xwLqsRxet2zPLP3MY7ezXJLZ6vPggpZ44ocCTz251Z08s9wtrZ6ePMi6OyG56JOT&#10;wD9K+EF/ubYoiqIoivljkf/47zBrwtnaiRP714T80GwG7+az74Xwx8ICzwinfaPI2QPPSPkJf5fR&#10;L99teebPu6rsbvnLX/5y2+uxzmzG7BgQx5J3/rNkcGi79fnOkdhuxsffNvFdEuVaDm1wme82eFfn&#10;/sruFD1+mSH0XSSPfRdpuYyl5dB2t5v2LjJg2+yuNqBO12XZLP1uHcR+uS4fSvX5Tj8dD8sl1kFf&#10;Zsl8jPUtyfrPY5Q6bav9dFtCne4vy+VxFsvM1ll0uC7luA+cBaAc9w9tdZmPef7bZ9rgfjbUaVsZ&#10;L48Bx4B1s352XO0X2zqW9MX2XPCPBRZFURRFUXxYTPkWz+bOWvtw2sGtfs24KIqiKIqLywUt8Wyu&#10;dTs/+PYH/wvHR7Bz1113td39qSb/mjF/MdipJafFuOTCT9IHTFH54SXz7LPPtr2D36NgmsxLPF5+&#10;4bdenO7j0oT9ckqaSxpeUqE9fsDYaVU+eOkHNJ0aJJaTLS+wL+0z456lNAPKdRnTj15CydKfWao0&#10;S+MGrGt7GDuX2Z4bb7yx7c1mj+XyuzGWk8XO/ez+IywbS1ezT9y3HL/W71QyyWx3/zhetGFsSZfY&#10;T9rndtRpWx1X9lF2rhnLpX1Zv9tWH7stoRzHNRsvjh11ZPrGdGR+EevIfp4hi4ft8XG2xEM5ma0B&#10;7bEcXiutPzuHMnscH/cX9fi8pFyPyaeffjr+ubhLPCce2OheXn2wqwxKURRFURQXkwt7BiV+O6ft&#10;FkVRFEVRXCymWprJfs04+U7JB83OHXfc0Xa77p577ml7XffNb36z7fUwneR0vpdY+Au5/iR8lhJ/&#10;4YUX2l4P01v+BDvluuy6665rez1MM9t2ptP81o6PGQP/CjDf3Ml+Zdg4dsQpxR/96EdtrydLXbLM&#10;S2lMuWZp3IA+O6VIObbFdSnXfjHFmS01BJSbLQNYP8d5wCVDj1HiMZq9lWayFLTtY/yskzocZ8eL&#10;Y93jl/HK+jlguW33sg5x3SxFTj/dLvPLtpLMj4Dxsz08HkvDU4/r0hfrz8jqjsmhfbaHzKLD8cnG&#10;KNt6SSdbps10OuaZHEM59sNji3pcltmT2Z7Fx3Jcl2PLy7Qs8znz+OOPxz/vb4kn+zXj+k5JURRF&#10;URQXm0WeXOx7SJbfC7nzzjvbXg9nbnxgNnAWgLNFz145W3Tmww/R8Tj7zofhD8EFnIV6dp890OuZ&#10;Le8GnZXgbNZyshh4Ns0vlbrd+fPn214P/cpm876rpK320XclbGsdrDt2B5yNicwe68zs4bHl+AvC&#10;toGwD6wjy6A4dhwjY/HhOMhiMHb3lfV7JmeWu1Pa7vhkftpW20AyuZmtjmuGxwCPrd+2ZnpY13IM&#10;y7O6WT8H0+p0WVbXY4DHHltkbKxncWbZWMyzMUocK9ueyaF9rjdLnIn98t8S8qFlUPLXjLnVK8dF&#10;URRFUVw4Uy/xPLCxEg+cxOHe8s7kh433/d/pY6sX8bP3RVEURVFcnkw1megfkn24u37ryW59+b0J&#10;yPbWxs7dy692D20/0n0EE5Od73znO22362677ba2dzCdxRS5P+XulBXTkU5N8tsdTtm9/vrrba+H&#10;dZ2W49LMl770pbbXY9tpnx+SzR7i85ITbXBdLuv4B+X8XRbakz1EbP1O9zm2hPbZ1ixtmaWSXZdl&#10;Y6n1aeVYv1OlWWqZeExmY9Q/BUD8Y4H2k229ZJnFxzGgX/aZdSlzDC+FcPw4rZylkm07y8bG5LR1&#10;7ZfjQxtclzpc5lhmqXe29XihDpP1peVk49lyHEvi9D7ruh3lZv5bv4/Z1vGgPR4vWZ9k/W4d2Tls&#10;KNc+W6ePCdtmsRuDtvu8NKyb2W67L+jHArvua931K+e69UfPtuOes4+ud+fWvv1RTE6KoiiKoriE&#10;mXKJp/81442XJ19o3XvmZLXb7LrTqzU5KYqiKIriorLIk4ude++9t+3ufzvHn2vn0gg/Ex54iYUp&#10;Pi9vML3lFJ2/28C6fnuC9mXpafONb3yj7fU4HUlsD9Nt1sElnuzXgwOmMf2p+2xZyylO4lgy5ZrJ&#10;cTunFCknW7oaS39mactZ7OGx6zLlaZ/99hbbesmSWL/f0OI49M8xEI+zzM/MZ6f2s7S8lwh5nnps&#10;Oz4st62Mrc89206/s/N0bKkoiw/rOh6Ww2PLyc4vky0L8Lplv9yOdd23HsPEtrJu5pfLiG1zLNnW&#10;tlGHyyyXcjIdmR8B9VhH1j9jcgnHi8dSRnZeOj62h7ZnsXPZ2bOT1Zn3u8RTFEVRFEXx4TH1BGV7&#10;e2tnY6Ut76xs7Gxtbeys1GvFRVEURVF8AEy1xBOTk8fuXu7OnNzqnjz+aLf08PXd1pOnuu6xu7vl&#10;Mycn+8sfwVs8/Lw9P87mt124/OMlniuuuGKf3f/tv/23vQmXU9tMbznNnKW+nIZjyuzNN99se4fD&#10;X2a2PdRhe5xCY8rcyzZM9Ttl52MuBWT2mCwF7DLK9XIdP8Vvfa7LGPhT+0xfO/1pe1juvszS7oZ1&#10;s/7x+DX003J47J8tyOradto69uQ+8XnAWDp2jjNj4KVXvrljOX6rh7Z7jFJu5nPA+NgvynGZycYI&#10;fbF+204cA9Z1XN3vtMGxo19ul709lV3/vGSQxSs79yyHZdl5GVCndTB2lmNb2TbzI4t5YF8I29oP&#10;20cyn8fscUyI5ZJMjuNDG2zPBb7F85Pu1XMr3clvXduOe6791slu5dyru6VFURRFURQXj5leMz7z&#10;/7zRjnsmrxmvXL9b+tEQn08ftshEDFvM6rjFTG7YYjbI7e23397hFg9+DlvMVrmxnYkZIbd4cG/Y&#10;YrbMjbbF7J2bYd0M6/eWyWGZfTasa6jPPsdDqtxYxpjHxjJvJCsz9mvadgH9ov+xcUx4c92MyFIM&#10;21i7+L7JsFknoY+x8TyIjbiMPo+R1aUfma0B5WTbhcjJcLwyHfRrTIfLL8ZmDqtz1Ebsc+aXN8J2&#10;sc3CYbKHjRxWPmyz4LFO7Ic3wvERG+3JymI7TPawzULWjmXu5wy282bsFzdzWJ1hO4qZXjM+eWa5&#10;W1o93XXn1mNJp1t9eeOjWt4piqIoiuISZuqHZGOSsn5uskb03nZu/VhNToqiKIqiuNhMNbk46lP3&#10;HzE7J06caLtdx2+i+Ndfs8/g+wHASMcNPPfcc22vh+lAy/FDfXxo1WlEPrzoz8X/0R/9UdvrYVrN&#10;tmb2+DsS1Om6/PaJbfUn0GmPl6T40Jz9cnqQaT3roD1+iJi2W4dThfzUu7+DYp2EYyCg7faDdR3X&#10;zOcXXnih7fX4V7aJl9p47F/j5gPQ9sNy+NCjH5JjmePqY44Zl5Hrrruu7fW4b7OHLonHnePO88Q+&#10;Z/3lh0BJ9k0Q97OhzsyezOeA9o71LXHdrL8ox/Y4XuyHbIxYv+Xw2LGkPVmcXeYxwnLrZ5lt9Td2&#10;OLZmedg2i0Fmj8ssh3HOHmJ2u8w+x9I2EJ8X/LtnHdmYuKDvoMSPBX577Vz3aj0NWxRFURTFh8BU&#10;E5TIoPzgdHzVfjJj3PvUfb/Vt1CKoiiKori4LPLzIzu333572+26b37zm22v62655Za218PvpTjt&#10;5GUTpqGeeuqpttfDVJflON3HXzfOlpGcPrv11lvbXg/1vPTSS22vh7Y61eYlHqbT2S7g8oftyZZC&#10;7BdtGFviIf7V3WyJh7ZnfgT0xXVpj3+KwKlt1rUfWV8atvV3a7Lvc3is8dhLPNlSnusyth4/2XKH&#10;5TIGTt0y7v4GUfZtGseAcmyb45MtlWT95fFMXHesrwntydo5do4B22ZlZtp4BJSTnTMB5boPWDfT&#10;MUY2JnxMvMRDG2yr6xIv3XPsZeNubEy6nDjuxD6zrv3g3yS3cx9kY4S2Wo7/7vHvjpfH2NZy6lP3&#10;RVEURVEsDEdOUGJZZ61b2dnYquWboiiKoig+XI5c4jnszZ3NtW7n4eu3unPry/OwNLRz8uTJttt1&#10;x48fb3td9y/+xb9oez033njjnr1vvvnmvgmXU11Me2dpMafhXnnllbbXk6UCidNgTrVTruXw2Olp&#10;LyHQFy+peGmE2E++JeIlgyx16zQvP5mf/YKy+4ByrM+fus/gUkj2xH/AGDjO7APHymlTynVfsq79&#10;chqVbR1Xlrlf/el76rHPs7yRkNnOFLmXHT3WieXwfHKcbTuPZ0l7Z+PAMSC2x/FxOaGOrC+DbOxn&#10;ckzWX9Q5dl4wltlYz2wNGB+PddZ1O8q1/qwP7Bfl+Hrs6yjrWgdtz8ZdwLYuoy9ZrALK8XhxW2Lb&#10;6Zd1UI770tdDxi/rA9tWSzxFURRFUSwMC51BueOOO9ru/tnjn/7pn7a9Hj4065lbNuv0j+rFZ9gH&#10;mAEI+FBswJllNnv2bNUPZVGOZ6+ZHM9seZw9+EofA8tlW9+hZzNkw7rZHYRn4e4T4u9sZDbwwVjH&#10;yjDurks/PJayhzkdV9Z1P2eZBpe5/0jW79ZJe7L+CbJxSLlulz1EZzm8I3W/+pht3QfZw8i+6+Wx&#10;+5Y6Mv1jeHxnZHUze3yc9Rf7xLGzHMbEfZvFwHI4RhxnYh0cl46Nj6nTZdRp/Y5B5hftycZdwLHl&#10;88BtM+iXbaefjrn94LHLGHdfJxxLXysI5bpdZVCKoiiKolgYRiYo5yJ7EjuTb570P8OzvHfcb/Ud&#10;lKIoiqIoLi7zsFTzftnh0s2f/MmftL2uu/POO9teT5ZCdMqKKXynxXj81ltvtb2e7KGoLGWXpbkD&#10;2ucHtr761a+2vYNLD7aHbbM0pfV7KYt4OSGr6++i0C/rZErRD3YSL+nMkmam3Kxe4FgS9rMfAs3S&#10;ne5L1vWyjdOhTBdnSzruD8eZfeI48zxxO9vDuGcpXz/E7CUn9oP7kjZYh89hnm88R4JMTrZ8l+nw&#10;OWwyncRxdgzY1tcxtyXWSb+89OBxSRwDnhce65mfme0+FzOfMx0+Z7O+zMad7aGtPk85JrKl+oDl&#10;vm7YvmmZJeaGOj0G2NbxyI5dltlXSzxFURRFUSwMNUEpiqIoimLuWOglHqZv77///ra3/5eNA36v&#10;w6kuHzPFl6UJnRJ3+op1/YYPcXo4Sz86Fchvv1i/U5W0wT7TT38jxUsILPd3ULIUntN9PHZ6mql/&#10;p0YZH38/JXtLxbbybSDbZnuYus3Gj/vHdRkfjy2mi7OloYD2WoeX0jIox+OZZR6T7mf2kccdx/fY&#10;MgB1ZmXWYfvYD17iyeS4T4h1ZEs81BHQF+vM7HEMaF+2DOg409aAvngpgnXth6G9syzx2PYs7jwX&#10;x8YhsUy2tRyf7xnZEk/WP76OsTzrn1lszc6Lsf6hPf5JFV5jxuzhmJnF9ieeeCL+qSWeoiiKoijm&#10;n4XOoDBrwv0vf/nLba+HM8Ddsn0+795J73sDibNQzwD5ldls9h7wLs6z+eyu0jopx3dq9Mv2OGtD&#10;Pb7Tz2a22Q/5WSfl+O7L2Y1MJ+82HI/MZ8vkQ5n+QUC2tQ7HjncX7q/s4WP3O+1z5oM6XGY5rOss&#10;0thdL+GD3lnsPAZ8x8e2jg/tsQ7byj6xHJ6XbueH+rL4MHNmPwz7wXentMG22k/2n233nTXJ+t32&#10;0FbLzMaadRD7YXjeuC6PsyxNkOlxvAjbZdmDgMe+bkyrI2AsLScbL7Yni3vWz7aV5daRyfHfEv9N&#10;INOeBwGPZ4lrZVCKoiiKolgYaoJSFEVRFMXcsdBLPPzeyX333df2uu7rX/962+thmtfpTqfFyFVX&#10;XbUvPufOndtbDnIa1ekspvCcgqZOp9qcLmY6NEvVOmXmlB11Zks89sNyp03buR6Xx4z9Ymwth36M&#10;pVEZS9elrW7nH35knJ2uZiwdK+sk9os6PAY81lg3+4FEx9X2+Fs+5Jprrml7B39ewOlpxs8xyMaE&#10;4065Xqb1MhPJHjL0t3Jee+21tnewne3jscuy5SjXpV/2OVsi9BLCtHF2P9s+jgv3JW3I9Aesm9kz&#10;9k0Q6yHUkcXHMlyXPjs+mQ775XLCsjF7WG57+DchO/cD9x+hHNuTyXHdbLwYjhGPF2Kf6zsoRVEU&#10;RVEsDDVBKYqiKIpi7ljoJR7+avFdd93V9g6mdZnidGor4/z5822vh+k2p/4MU2FZmtBLPFlqMEsl&#10;exnJcmhPlgJ2KtJyme7LbPXygWNAOU5jZtB2x87QPqcbaY+XdCyXx14WoA7HzvEh7kva53aMVZC9&#10;YcOlkbGfY6C9XNIJsjd8/GYMv6HisUW/7LPtyfqTNni8uG/py4svvtj2eqgzGxMB7c1iZ7uz8ez4&#10;EPe77SHZ2PJ48bjMbKBOx8fHtMH2cFnHscv8tK3U6XY8djvHIKvLY+tw3czWLHaOOZdNvZzJ8TO2&#10;pEMbXJe++Nwz2XlBOR6TruuYEMbA7RbuLZ7trY2dlfohwqIoiqK4LJnbCcrZR9e7c22/KIqiKIrL&#10;i7lc4tneXNtZevjlbuXcTd1D2490q0tLh9m5c/Lkyba7f4nHn7fmrx77ifIsJeX0MFNUTtk5NUhc&#10;l+k0p4ez9KxtZZrMaWXrJK6bLfF4+YP2ZT5nH0YLqCdLiTulSL/4qf/APvM4S8P7rSaPEcbZOmif&#10;06j2K+vLDI8J6nF8uLzhN6dclzZkHzSzrU5J8zzJdDgF7VjST3+ynx/6y9oF7K+xpU9i22lvNkY9&#10;tmxfppO4nY8ZS5fRZ8djFp9ZN4trYBsIY2f9PqYcjzXaYFuzdraVbe0Xy2yb5VKndbDuWKz4N8DX&#10;DdZ1WbbE47r0xWWG4zvzy/FxXZL1l68Fjz/+ePwz/0s829tbO4893HWb339v8lEURVEUxeXF3GVQ&#10;tjZWdr7Xfb978lv/T3f38qtpBuXP/uzP2u7+uzp+HyXgHXE2Owz4mXNnATgj9MOSnhGy3LNn6swe&#10;DAxY1zN/z6YzOEO2zzx2NsF1GQPPkHnX7TLPvDN7WNdljJf9d5yZSXN/8dgZE9ua3YlwPPlufezu&#10;h1COx2g2Zv1AOB9YdR/4mHLtM213dsWZRdpjHdmdtOvy4V9/e4X4PHC/U651sA88trJz2HKyO9LM&#10;T9vO88Djw/3OcuunXMuxn44XoZyx6w3luq5jQCyH2C/KcR9k4zc7hyyHbR0r25rFh20d4+xvQDa2&#10;sr4Kpj2HXZbZ49jRPsfHthPr4LXb1+Pnnnsu/pnvDMr29ubOo2dOdt8/dW37n5x/9+/+3d72L//l&#10;v5xsRVEURVHMJ7GcExMSbkcxVxOUsw+udt1Dp7rlwzMmB4gMyrD9x//4HydbURRFURTzyb333tvd&#10;fvvt+7ajmJslnsiePLi02p1ux2Rtc7s7vXpg0rKzvr7edvenh2+99da218PlH6flnFJkmt6/wMs0&#10;mdP52UOYToOxLEvVBkypuSxLvTm9Rtud7iNOabou9VhHtrzgukzxZX453ci6ttU6p10Oct+5b+mz&#10;67JsbImH5bbVywsZlMsHwAP65SXKbEy4D2iPH1hlPwf0xXFmvKzf8Bz2N1xon23l+RSwTzx+aYPP&#10;GculL9l54HbZ2Hc/Zz+VYPtoj+WwrvvA5xDLrYN17VfWf1kMMj8C1rVf7Fv7wWP3z1ifkKzMcqnT&#10;fvHY7Xyc6WQMXM99QHtcN7Mn0+84s25WZqyT1y2fs3O/xLO0tHpsd3ISBk627a2NbqVb6zZ3B/Mh&#10;k5OiKIqiKC5h5vY7KEVRFEVRXL4scmZi59FHH227+1PJThPy2G89ON3IFJqXeJiOdao/S8X5iWWm&#10;vizHqUmm6ZxeY5lTZpk9LqM9WQoxYN0f/ehHbe8g1uEY0E+nAlnmNCrruiyLj3WwzLZZDvsoi6vb&#10;ecmHdf3mEMtsa/ZdH9uTfXbexzwvPO64rGMdXjpi/OxXtpzgX2LO3txhbB0fw3L7TDlegsvOU5ON&#10;UV9TGGe+JRiwLLsWBaxr21jX49ByWW7bM3s8DjxmjmKsv2iP+yA794j70rYT+0z7XJaR1XXfZdh2&#10;ys2WL8dgvDKfA5a7Lo+zPghY7nFInZbzzDPPxD/zu8RTFEVRFEUxUBOUoiiKoijmjoVe4vnLv/zL&#10;trs/feRlE34S3a80XXnllfti8NZbb+39OKHfJGD6kanQIEsXO23JtJ3l2HZiHUyTORXoFCPrOr3H&#10;4ywlHjDd5/fXmfJ1Cs8xYN1Mp/XPAmPplC99djyc4mTcXZfYVvcJl3yyz/Q7Hq7rT80TLvFktgYe&#10;T+Szn/1s2zuYyvfSHvV4PDPujqvrkvebog947HHIPrJ+L8m57VGM9Tvj5/OAS2Iu8zjIxiHr2h7X&#10;zVL2XE4cu6bQHvfJtLEz1sn42A/qcF9aDtt63LPMscv8sM8kszVgW8uhffYjwzqz89t1eezzfZa+&#10;zMYWcdnTTz8d/9QST1EURVEU889CZ1BOnTrVdrvuxhtvbHtdd/PNN7e9nj/8wz/c8/Odd97Zy5AE&#10;vivgZ7x9F8fZPO8wg9dee63t9VCu74zIDTfc0PZ6PJv2jJ7QPt/9eRZMezx75l23/fIsnFmT7E7E&#10;PtuP7M6atruMM2/Pwp19oj3uZ8slWexmscc/G+BMCOGdkh+KtVzG3X7RZ9ua3VFdeeWVba+Hd6TO&#10;lLkvqcdji7a7fzzW+FC67xzZJ/Y561vbSr/GMiaU42sB7cmygwHbZnf61p/dzWc+Z34E7KPsoWbr&#10;8Pihfe53205sH/U4PpRrHYyzZbpPOPbG4kOyMttDZtFhnxkP67Ac1s2y75bj8ZxdUzLbs2ulYUws&#10;86mnnop/KoNSFEVRFMX8UxOUoiiKoijmjoVe4rn//vvbbtfddtttbe9gKp0PxmYp1oAPxjpFz+UY&#10;p8TffPPNttfDlFr2PQwvRzlllsGUmVOaWSrQ6T7a7rS7U8B8QNIxYIrePjvlmz38RZ1OlWYpRKeg&#10;2dZyiNtZR5aaZKp0zEeOvaxulnYPaEOWSretWXxcl+Mg+95NQBscZ9puv/wdFMrxkintG0tXE/vM&#10;41mWeHx+UY7HS5b2dpwp12UmG8NZfDxGGC8vC2TXCfvFY/cBy+yX/eCxbWVZ5r/b+XrMX+R2Xfrp&#10;sqxPHB8y1gfEf5OIryG2h/3lvsziZbnsL4/nzPZsrBvK8Xip76AURVEURbEw1ASlKIqiKIq5Y6GX&#10;ePhrxvz8t791wnSsU29OSTE16M/iM2Xmz+A7ZcXlIaeHuazj9F6WlnM6jTqt38eU6/QnU2/22alA&#10;yvGv2vIz3k7nO53OVKXfWqHt7i/qd+yytKrjQZ1eynMalceWwz6xfvcXcd1sycB9QNszW71c9847&#10;77S9HsYy+8Vij0n7xXKPdY4DptkD9x+XdRwf4j4wtM+22j7iVDbjnsXZOtx/PLZ+ts3S4wHruk94&#10;nPkRMO6ZHOPlMvaDdfLYMh1L4hhYLmFZdn0Jsjjbrwz6Yh3ZmLUftMdyOEbczrHMxgTbegwYtp02&#10;5kHmM20LaIPLzp49G//UEk9RFEVRFPPPJfOQLLMmt956a9vr8cN4xLNXZkb8ECjvQF3mbMIrr7zS&#10;9g5mLPjNFmcaPAsm2UzfdxC+y6Rcz6b542/XXHNN2+uxPbz78I/GMRPhrIh/JI0zcceAdxDWzxm7&#10;vyFjn9m3jg912jbHmceOHf2wrZZD27O61uG7bvrtOxHirIh/jI/22FbaZ1sN45xlCKzDX8RlBsXn&#10;JW3wHbDv4qjTcrIsRXbHl/WX21kHY5KNH7fz3Sr12Gfa5zh77GffBCG2xxmvLIPCuLsPMnwO2xdC&#10;udn1LmDdMb9IFh/7zLrW4TGSxWfauAY8zs4DjzvXpZ5ZdBjWte2MiXXUd1CKoiiKolgYaoJSFEVR&#10;FMXccck8JMuHO73Ew3SSH9TLUnhOibOtf0iQSzoBU2pO73lJg9geph+z1K1Tik61E/vlhylJltJz&#10;DLiU5m9nZO/o23b2l8v4vZtsySJgDNwHXNbxcpRTvpTjtCV1Zt+UCOiz7cmWAbyUxTh7mY1y/fCv&#10;xw/j7JQrcfrcfloPoU4vtXrpk3G3TsbZZY5ldk6z/9yXjjvlOHbUaXu8pEI5jjPHyCx+eKyzT3zu&#10;W27W74yBffZ4ZvxsK3Xa1iwG1plhezJoQ7akMza2SDZ+Zomdy6gzOy8DtvV5yXHgPrDtxGWOCcnG&#10;rG2nDbbn/Pnz8U8t8RRFURRFMf/UBKUoiqIoirljoZd4VldX2+7+76B885vfbHs9TOl5iSdLoXkJ&#10;g0shLsvSuk6RMf03lgqk7U5Nsq7becmJabssjenUW4aXWJjC96fK/cYG0/vuAx47dcw3oOyHlztY&#10;7vgw/eklHvdJlpoksyzx2OcsHWv7GEu/Pca+zN7eCLI4s8xxzvrScNw5rraP49ux47GXYpxmZvyc&#10;rs7S55bLtq7LY7ez7RmM+1hqPesvLhvbHtd1vAh1ZnENaI/L2Nf2w34Sl2U+U6f7JyPzf2xs0QaP&#10;Z7Z1u0zuLP3juhxrs/x9yPxyH9B263cMMjnZedF+Mb2WeIqiKIqimH9qglIURVEUxdyx0Es83/3u&#10;d9tu191zzz1t7+BbMkxJX3311ft8fvvtt3fa7gS+fZJ9/tspTae+mL52qitLZTtl5rQdYVsv6Tjl&#10;yTSr7clSpbaPH6vzWxmMj2Pnt3qyNCbLsjeMxt7ioe1OsTLOtiWLgesylk5lG8rN0vfW4aWZTA/L&#10;3M59wo8SZulY94GXlTIY57G3S3gO2ccsfe7+ohyfP5Trc9Zyic8D2uPYZfYY1nV8svPUv9hOv7Kx&#10;buyXbc+gPY5ddk3Jjl3mc5o4Phms6/5gDLLzIMiu3YzBLG/QWSfts60+zuRkfjmulGO/WDcbSwH1&#10;WA51WH8t8RRFURRFsTAsdAaFWZN777237R38bgS/keIZoGeW7X3sCS7jXUo2Aw2YQXEZ5fpO0Xd8&#10;PLY9vFPyA4fWybouoy/Wkd0t+2FJ6vAP0znDQ798V+A7f8KfGPBDse4TynWcs7sC28M7I/cPffad&#10;q2PJuGd3X8Y6abttpZ/OJPoBccbP2RX2XzaWApa7Dxhb+2zbGS+PZ/rleGTnhWPALIXbZX3g8UMd&#10;bpedXy7LxmiG/aKOsUwM7c102i/3LcdPlunMzqeA5Y5PlgWgHOuwHOK6GR6zHHvZOTyWQbEvhPbN&#10;YqvjmsXOfUmsk3Lsh+NMPdZBuS6rDEpRFEVRFAtDTVCKoiiKopg7FnqJ5y/+4i/a7v6HxvwA2T/9&#10;p/90z8933nln30OxTiUzDeWHMIlTW06VMoXllBlTsE7VOk3HlJpTt5Sb6TC2lTq9bGK5XgogXA56&#10;6aWX2l6P/STZ9zkM42o/nMZkuePBuNpHf3ckS90y/em+s1zanqV4LSdLzzpVyhS0H2J237IvvSTH&#10;pTQv87l/7OdR2Fb7yT5y39Ivx8O/Rs0l3qzfjf1i39qeacdoQD+9LMC6jqN1ZGOWS05Zu4C+WA7j&#10;bJ89frxkSCjX/ez40N4sBtn55TFhOdRpOfTTscvkuox/S6zDcn1MsqWZrJ3jyraOR3bsMsqxPT6m&#10;7baHOD5nz56Nf2qJpyiKoiiK+acmKEVRFEVRzB0LvcTz53/+5213/xKClxOuueaatjfZ3+fzW2+9&#10;tW/JhykqpzQznBZj2tBpXaadvbzhNxSYCsveEnE6zaltlvsz/UzVWg6/lREwxZj57KUzp/Rou33m&#10;GwGZfi+3WA5tsF+U4zIvEWbLbGzr9Kv7nfFyajSL61i6+Cj8lpXHM+OcLfGMLfsRx5K4LFt6cOwY&#10;L8fO5wXPKZdlSxiOM+3N+tJ+Zf2X1XU793PW77TPcnyNYV3bQ1vtc1bXttmGjGnHc9Y/LrN++uJx&#10;x3Pa15BZ/OBYG5PDMWz/Kcd+uW7Wl7TBZYZyrIPHs9jj8cO67oMnnngi/qklnqIoiqIo5p+aoBRF&#10;URRFMXcs9BLPf/gP/6Ht7k8ZZUs8xmmod999t+0dLGOazmlmp4uZpvOyAFNvtjVLmTm9lqXEbc+L&#10;L77Y9g7Gg8soWWo0YKpwlvSeU56Mn5cisnQkl6ccDy/50D7LpJ/ugyw9676kHy5zfGwvYVunP20P&#10;5TjOfHPHb6H5rYvsY2z02ToMY+s4s62XGrKx5jL67DKT6WSc3R/ZGLFOLx0Ryx2zd8D1sj6ZZTy7&#10;/zI51Gn9hmPftvP642ul5fLYtjKWWTvj6x/Poex67HjYdvppW3nejsnhsccS/fJYcl3q8XWCuH9s&#10;O+0Z6y/iOGfQPuvY3NyMf2qJpyiKoiiK+WehMyh/+Zd/2XbzO4jbbrut7R2cufkhTH4bwt9/8CyU&#10;uIyzdM8yOSv2NzdsH2fMnsly9pzpD9588822N/59DOIZO/XYVpLdpQT0JctwGfaJ9fvBXN8lEPrh&#10;jIXHD+tmD/+6zHLps/uLbcfsYbl95IOv2UOxAce+xxaPrcN3h/TFdTkO/PBxNtYdH9a1rZl9Pr+Y&#10;ZbOc7K436y/LsV8uJyzL9Af00/aQsQwKdfo85diyfl/HPE5JNp4dDx5nD/D7GsJ4WWZmq8vop/tg&#10;lmwY62bXfGOdPHbsLJd1rYMxsd0eE2ybjV/bmo0tw/6zPY8//nj8UxmUoiiKoijmn5qgFEVRFEUx&#10;dyz0Eg8/dc/U4I033tj2er7xjW+0vf3fdwj4UGzANDiXRQKmpZzaciqOKU7XZQrN6dgsVen0GnE7&#10;p265NOKHJbNP+julyBhk6U8vDTltyLZeciLWwT7xkoXTw7Td+hlLx9VLESzPUqNe4nFKmm3dX2xr&#10;n71MwXj5+yXEaVRDv1yX49llHlv0xeOFSyo333xz2+txn7CtdVKH27lP6Jdj58/ik+yczmLgvrR9&#10;Liesm42tIFvupX0ed7Y9G7O+jhGf034AmfA89UPwhr689tprba+HYz07nxwrj0PG2fEgWayCrO0s&#10;felrDqHt7o+snW3Lxp3r0na347H1Z/GwHOqwnPrUfVEURVEUC0NNUIqiKIqimDsWeonnvvvua7v7&#10;39Thkk7A9JrTTv513h/96Edt7yBMcXppxqlSprCc3mOqcixl5nQ6YfrP6dfsGxjZko6XwPwmU4bT&#10;msTpWS7P2GfGy8tsTPnaNseA8XGc2V/89dsgk2MoJ/vmRkC/sjLH6rrrrmt7PYyX39Th+HZ/eOxn&#10;Y5TpWI/tTI7rMiaUGWRj32OCfeAyy2FdfxuHfmbLAAHlZjodO8eHWAf7yGWzLFOwzPozuS6jXJ9f&#10;XqqhHvc7r4/uH9vHc8FjP/OZcR8b6xmU677MrmnWkcnJ+tJlbJv5HLCt7eHxmByWe0xkMciwPR4H&#10;5Kmnnop/aomnKIqiKIr5pyYoRVEURVHMHZfMEg+f1r/jjjvaXg/ThllqK2BK2GVMp40t8bCtlwiY&#10;QhtLTWZLTlzusBynZ7nEk7354SUeLwdRT5bCc+ycus3Sj4yPl0KyZRsvzbCPnEal3LGlGcqxrdTp&#10;sWU51GNbieV4CYqx87jLUsceh1l6mLZaR4b9olzryHDfuo9ItiSXLTm5nfuWY92xY5n7y2TXAp+3&#10;xDGgHvet0/Jkln6nrdaRncOuyzjbR+tkW9tKsuuEyzK/HCvG2X2Z9U9mj3Vk17EsPtbhPuAYts9Z&#10;fOxnFoNsvBjKyfrA1BJPURRFURQLw9xlULa3NnbuXl7vzrXjtc3t7vTq0mF27pw6dartdt3tt9/e&#10;9g5++yC788iOs7u47IfpAup0WXb3df78+bbXw1mwvxdC+/wwqe847QuhjrH4ZHWJ74Sy2bNty+LD&#10;WFq/s1ost/5Mju9SppXjOyHLoZ9Z5mPseyG8a7I9PHYfOGNAsoygx6+PeXc4VpfYL8bHsSP2w2OE&#10;9mRjwuPOx7Qhu8u1j5ZD+9xflkuyu2XLYSzH+p32eOzTF8fVOrP+ol8XEh8eWw7LPJay+GR9OUam&#10;k3L898HjkDFwPCgnGwMB62YxcJlhH2Q6HNfM9gz3wXPPPRf/zHcGZXt7c+fB3cnJTbuTkl2ObW+u&#10;7U5O7u42trZ3JhWKoiiKorgsmK8lnrM/6E6vbHQPnGjHJx7oNlbOda/+pB0XRVEURXFZMNcPyU4y&#10;KkurXXf4Ms/O/fff33b3fyvCDxUy5emHlQzTW05fUY4fXnVa9Yorrmh7B1Ol/HbF2EOpTJl5iYdp&#10;Mn/m3fbQF6fwuBxkn50CJk73sW6mP2Dq0p8fZzoyS6Nm/TMG21qOdWZpeNrjek7PUu4rr7zS9noY&#10;S49fxznTScbSw5Sb1XXa1uM5e4iWcsfiTOwz69oP9zvL7RfjZb8ynbadbS3HfTJtXcfDx6ybxTKL&#10;R8ByXw/Zt+5n62S8svPdcTVZfNjWcqZtF7DcfvA488NYJ/H12NduYh3sS/fBhSzJEdtOndaRlWVx&#10;dhnl+BxZiCUe88ZjD+/PqBRFURRFcVkwtxOUrY2VneX1m7rNJ091y0uHPiTb/af/9J/2tn/9r//1&#10;ZCuKoiiKYj6JV4ojY8LtKOZyiaefnHTdxtaT3fry4ZOTXXb+5E/+pO123TXXXNP2ZktXe0mFaSkv&#10;v3Bpxukrp+n4WWi/YUMbmPY6DKYcnRajDbbHPP/8823v4BJClnpzepjLQU7t01bHw28V+Sl3wlSl&#10;+ytLuTo9S5yapBz3gWPJY9dlfOyj6zKd7jhnSyFZqt228m0B953l0r5s/DiuWSyzPjDuW8q1z4yX&#10;29l2trWtmX2OD8nGiPvSTGuP/bJcHjs+lON2mVyXZXIcZ9Z1Gf10zC2XvszSB7Q9G78BdVo/zxn3&#10;T9bv1km59tmwrvuSOh0P99e057CxX9RjHdlbepmcrMx/ox9//PH4Z/6XePYyJ9vp5KQoiqIoikuY&#10;uZoA9N9AOdOdzDMnA/syKMQPJHFm+e6777a9Hs+ms1k5yzzT9kyXs3JnGljXM23rzGbTnHnbD8OH&#10;Mv2dmMxnP0R3/PjxtnewLIuPswu0N7ur9N0F69pW16U9ziawLesFlpPd7dAe3xWYzPbMHsPybNxl&#10;Pgc89t0OGbsDpg3WwbZul8U5i4F1ZLZn54zluC5xDDxmSWafY5CNGdelXMeHcmzbLPbwPHWZjx0T&#10;wmsDrxmBrxvsk6wPPF6y88DQdseH10OX2UefU0dhW20fj60j88v9nv19IB4Dti8bW+4vYtszGyjX&#10;+hcig3L20fhA27mYnMRhfPtksq1t1ndQiqIoiuJyYq4mKKunJzOoA9sRX5ItiqIoiuISZZH/8O9b&#10;4slSVDx2mjJLdWVpuSw1GjAVaHuow3Kc8mV5lg52atJys3Rs5nNmj6ENjquhHqfo2TZLLxr7yLb0&#10;MaBO63cMXE5oaxYb4/6iDtuajR+Pu1niZbmEsXQ87CfLs/GSxTFg3ey8dJntyfSwbjYmAupxap91&#10;x8YLy207mUVOdr0Z8yvrL5bZ5+wa4nHHZZ0sdkHW7xyj2Xh17BwD2pB9dt4+enmeNtgPlnlMGvpp&#10;v2iPy7Kxb5+J5fiYbW07y7LxEvDYtvLYOs6ePRv/HJiPzPV3UIqiKIqiuDypCUpRFEVRFHPHQi/x&#10;PPTQQ213f2opexLbKSmn9JjOcmrSbYnTWVm6jenQWVJ4Tk0S25ql9Gwbj8dSgZkc2jomZ1qd9iuL&#10;q9OPHAfuO6ZnLTOz1WldHnvcuS+JU5yUk40zY5+zJR7bnsWS50WW8g14bJ/pi9u5Lvva52XWX44X&#10;Y2LbszHh84t6sr61Pe8Xy3EM6IuXeLKfG/B4JtkY9VjKxr7jnI0f62RsXUbbHR/qd//YVo4tx47j&#10;wPodV5Zn1y377Lq2j9DPsXa03eM56x/7SZ2OM4+zv5cB9WTnsK/rTz/9dPxTSzxFURRFUcw/NUEp&#10;iqIoimLuuGSWeJiKy9JQYykzynFd4jKnuljudBYZk8PP0juFxxSsU3aua7mEbbM0YUA5s+iwHOJ2&#10;WRqecpyqtZws7pQ7FjvqdH+xrn2cpS7LrN9yuITh1HbWB5k9YzEglkOsn3LGlqN43mb22DaPA8bE&#10;qW0e+wNirks52TXF9th2yz0KtzOMn38qIusTw7Hnccg+cdn7xX6NLccQxtlyaKvHls999p/HKGOX&#10;jcmAtmbniJkllrRvrB3HluPDGNgPj8lMTza2HAP2g+PMv61eTl2YT90XRVEURVFcMhkUz3wJZ4Ce&#10;KXqWxxmhZ47ZHVV2V+BZpnVmMINiHfTZs2fr5LFtz8hszfxyWaYzk2Of6afvmtxfvIPwHQPrZncI&#10;Acsdj1nkZFCubXXf8tixow1jd0nZ3RfljvmVjRGWeQz4Lpf2ZXd8tse2s242tpx5cbyyGPDYYzS7&#10;m8/kZGUBY+KHNxm7rD8Cxss67Aux3Gl1ZuMuYLntYR9YDuM6SwYlO2fcLrvG2A+WOR7Z9c9k484x&#10;YH/Ncg5nfZBhOYbx8ljij+beeOONba/nzJkz8U9lUIqiKIqimH9qglIURVEUxdyx0Es89913X9vd&#10;n1LL0nJOO2UpM5dRTpYmDCjHZTx2qu3mm29uez1MOTr9SDlOKVouH0qy7UwNZjoCts3SupnPAdta&#10;Tpa2ZKo0S/kGPPaYmAXal/llP1w3I7M1k5PFIIt5MG1a1+2y4+ycGUsrs2/dl6zrdh7Pto9wPI21&#10;Y7nHIceo+yuz3ToYH/eXlwWyviXWYduJr4eU6/g47tNieywn08kyj59svDh2lOvYUa7bGdtwFGPX&#10;G8YkOy8cK/cX7XWcMx3ZmLAcxsuxy8ao+yT7Jfz6DkpRFEVRFAtDTVCKoiiKopg7FnqJ59577227&#10;+1NWs6QinVLkseXw2Okrp754nKVKXeb3w5nSc13iMqfpmHJ0XcYuS/kGmQ2sm6UtjWWybbbcYZm2&#10;nWnEr371q22vJ7M1S3GarC/djnJdRtuzT3EHlOP40Gf74XhlfUIcH0P7bE82XgzTxU4B09YsrsZ1&#10;eex2PqbtjhXLsuWfwDYcxVj/sB8yvxxz20c/bStxPDI5todlY3KmxXIynzOyvnSZ/WIfWCfr+jzI&#10;xojl0Ab77LrZkhTb+hzO+sA6ieMxi1+MicfdU089Ff/UEk9RFEVRFPNPTVCKoiiKopg7Lpm3eN5v&#10;2tCpJspxOospK7fLUl9OmWUptFkYS71PC211Ws7Q9iwF7TLD+DkeXOLIUpMuy54aN6xr/bad5U6p&#10;Zj47lhwjmV+2Z5ZUKdtSZpD5ZZ2ZX7adMbGt2ThwWTYmWDeLXcA4Ww5xmY99ThPa43FnZonBtNg2&#10;2u4y9wnj7Lo8HpND27PY2cesrnUS6yezjAkzi07qcTueB9nSq7Gt7B/r9/WHNjiubOs+sO1saznE&#10;ttq+TCfluqw+dV8URVEUxcJwyWRQsrs4zhY9c3Rdzuw8K89mq67LGbRnz5mtY3cChG1tj++s6Zd1&#10;8gHS7I48YAyy2bTjbBgTz6YZH9+dMq6OlW33g7Fk2h+FNL4zos7sjsG4jLEbk8P4OAas67sty2Vb&#10;jwkyyzljW1lmOVl83Jdsa58zPzO/rD+zz2XUYVt/9atftb2eL3zhC23vIJmt1snjLHbGdanHZVl/&#10;2T6e/1ksLWcWnayb9eUs103r8DGxTh67HcchfQqylypsK8eTY+WxntnDtpmPY2RybJ+PSeZzfeq+&#10;KIqiKIqFoSYoRVEURVHMHQu9xHP//fe33f2pJafBMpzCc2qOOJVL3I51nc6irU792XamLrP0muVk&#10;fmTf2bCPtp3HWeyc6vMyF+XYL9qQ/eKs07pefiH2izqztGTAPrFOynE87BfJ6rrvLIf22nba6nbW&#10;mY0tHo/Fh3JtO/t5bKxny360wbZ6jLKvs9i5Xda32Xn51ltvtb2eL3/5y22vJ9OZ2Tpm31FYjqGc&#10;7Drhfrc9Wb8Ty7F9mb0es2RaPwLqmCWume2WQywz8znz0X65LsszW22Pbc/qvl/sc3YdfeKJJ+Kf&#10;WuIpiqIoimL+qQlKURRFURRzx0Iv8fzpn/5p292P02BMLY0thTBN5lTtiy++2PYOpq9mgW3HllSY&#10;9s502uesbpaazJZiAh5bJ8ucbhyTS5j+y5Z4jH1m3zrOto+4jOMnS8dmKdaANnjJgG2z5YQg88s/&#10;lUBsH8+FrD98jtieLCbZueclOZeTLJVt+6b1y2XZGMmWRV977bW213Pddde1vR7Wtc4sdh4/2dh3&#10;DEgmJ7PH7Xyc+eU+Ii6zXEJbXS/Tkcm0rdl4cf8wzpnP7qvMnlnKsvGS2W57fI2hX9l5OAsek9l1&#10;tL6DUhRFURTFwnDJPCTL2Zln1jwem5FmM0neRbnMOinHOnmn5lmm7+LY1rZyxmz92azccuiL23mm&#10;TVyXvrz++uttr8d3y6zr7Aq/X+I4s539yLCt2d2ObWV51s/GD0/yexiWw74c84vf2XCWL8OxpE7H&#10;Jxs/HqPEd3GMnceSY8C62d2gmaVP6Jf73WR3fL/4xS/aXtddffXVbe9w2Na22XbiMspxLMfGDKEN&#10;jkE2JqwjG7OZX5mcbIy6XdbPGey7gOflmA5eG1zXx8Rl2XV1ljFBexw76syuv0H2gDrHyNh1wuft&#10;UTge9WOBRVEURVEsDDVBKYqiKIpi7ljoJZ5Tp0613f047cTUl1NQTjWxrVPZWcrXcrP0MdN0lpNh&#10;mU7bEceAbZ0KJE4h2q8s5cr48FPyQSbHSzx80NNlxPHI0o9ZPFzm9CvrzpK6fvfdd9tezxVXXNH2&#10;DuqkXJc5Jc1yp2Opw7z99tttr4dts3a2x3KuvPLKtnfQHvrlMo+JLM1MOe+8807b67nqqqva3jhZ&#10;/9nPbKzz2Lb6eNrrj23L4u7P53PZz32ZxdI6bR9xXcrNlqbtx89//vO21/PZz3627R0cWyzzTwiw&#10;LOtXYzmZzxzbAa9N9jmLq/3Kfv6AY8KxM7xW+VrJtr6mWW42Rnn981iynGxMsMzxefrpp+OfWuIp&#10;iqIoimL+qQlKURRFURRzx0Iv8XznO99pu/vTR051Mb3ltJPTWSx3+oqpN38Xwcsm2dPemQ6nvrL0&#10;Gm13mf188803216eXjRZfLzE5CUXki2bOD7EyxuMj9OvjiWXAhxXLgvYj2wJzOlhYv0+ZurdyxQk&#10;i2NguSSLZdbO44fxskyPCbcl7CO3c6o/s48xYWo/8FJaRrbMZvvot8dP5rPHLGPgfqdc22Od9Ns6&#10;aI/Pi0ynY8m62bJfwHPBttMen09ZP7sPsuvfLLAvM/2Oh68Nvq4ehfsne9PLyz+M+9i5ltnjtsTt&#10;fH0mlONrk2OZLRVx3Hlsnz9/Pv6pJZ6iKIqiKOafmqAURVEURTF3XDJLPEwZOSXtdBLJ6mbpxiyl&#10;GWQfdctSx2PHhDaMpSL5Vk2WzrM++0XbLYdtLSdL982ypMI+sP7s7QX3V+aH7eESgpcPszSqY5f1&#10;ZTa2nFalzmz8Zn1n7AfHz9hYZ1v7yLpOn7tvp41PNpaMbeexl0IyuU7Dc4nQcc2WVEzWJ1ncfX6z&#10;bKzfeezrRmaPoQ3WSdttazZG3AfZecFjy3Rdlmfx8bXAb4hlS2C8TmTnbMC2Hi8cl7bVx9STxdVl&#10;1slzM9M51pc8p7O369yu/YxMLfEURVEURTH/LHQGhT8WyE+rZw+wjj0QyZmdZ+GcXXuGnGUwfFdC&#10;uZZjshky/bQcH2ezadrn2bPr0nbXpRzfMWRx9t0pcez4gK8fRMse/rU9xHI883c5YZw9XgxtyO6A&#10;s4e8A7Z1GePq2Bnq/H9lzydQZr8cS+p0GWPph1mzsT/L+M3GrMt47H62XN5lOtvCMes4+5gxyXy2&#10;rZYzrV9j9nDM2GeS6Q+y8c62lpONp0xnNu7Gzj2Wuw947R7rA5bPEjvLpT2zZH6ddeS4dF3a4HPP&#10;2cxMJ+Pl2GXZH8thXV/j2jWtMihFURRFUcw/NUEpiqIoimLuWOglnoceeqjt7k89ZSkqk6UfXZal&#10;Ip1q55JGlgq0rYapMMuhzmzJIGBd2065WVnAdKjLeOx0rFN6tM+/+ss0oVOITMt7aeiaa65pez22&#10;jzDumW0B06qOD8nGS0CdHpOZPR5bxOMns8/LOJ+BXJd9SrYT6+SxfWZ/uS8dg2n7yz66vyjHZTz2&#10;sk3ml8cazzfbbfuyc4/Y1myMOM7E9lhO1pY6fE2xXNqb+fX/JdffgOPQcmiP+4e4zMfZ2GI83M72&#10;sK5lsq2XtN23WR946ZFkD2ubzOfsvHAMOA683O26PqcIz3+PrRavWuIpiqIoimL+qQlKURRFURRz&#10;x0Iv8fzZn/1Z283fKydOdzrVxbSY03BMvY+9DUSyVJvL/CvAWeqN6Ue/ueTUJNPMjgHrZu0CtrU9&#10;jNdYephyZklFsq59znTYD/Zl1s8B5dpnllmO7cneViLuA8cg6wPiPrB91GMdxDpcl2ndzGfLsX0s&#10;z/p9DMqxTh47He0xwk/x21bi88lybAPJbLXPfEst+5mAsfFDHAOm8K3fcqjHdbMyXzuzvp02drOM&#10;lyweY7Hj3xnbxr87HhOWw7h7vJAxe7J+z2KXxcC2Zz+Tkl1T/HeYZT6f2vH8L/Fsb2/tbKx0O7u7&#10;u9vazub2duwXRVEURXEZMXcTlLMPLnfrN23G7rHNtdPd6oNnJ/9fFEVRFMXlw1wt8Wxvb+48uPRw&#10;d/3Wk9368tKx7a2NnbuXX+0e2n6kW11asq07f/EXf9F296fJnOpiGsrpK9cl/+pf/avu0UcfbUf7&#10;3zbxr1M65Uo9TqcxveV05yuvvNL2erJUHPnqV7/a9np++tOftr2e0PPYY491p06dOrAcxfg49eb0&#10;I/0aW9IgWcrTZUxNWj9tD/1//dd/3d13333tf/bDvs2W5LxU5CWeDPrslKr7jvYcNe6eeOKJ7sSJ&#10;E+2ox3KzsZWVZWPdZH2QyfEYCDlnz56d+GQ/PNbY1razruVkaWbXJW5nGEvKjF9evf3229tRPu4D&#10;+uIPbfE6YlsdZ/aDzxniuNpP6hlsf/rpp7s777zzQFviPsmwn8RvnhxmzwCPs+uNY/fMM890d9xx&#10;RzvKdVCuz31fNxiDrK77x7GjPdn5NNgW14V77rnnQF3anvVdFruAcmfpA8c9k8OyaPfcc8/tnUex&#10;v8ucL/G88Xr3cndTd/zadnzt8d2jl7vX32jHRVEURVFcFsxXBkUZE2dUWrWBfRmUL33pS23v4OyV&#10;x54BehbMh/oefvjhjp/Tv+6669re3oxvD8+QOXt0GWeStjW7+3Hdm2++ue3lD9cG0XZzc7NbXV09&#10;cEdMnYxjkM3KDW317Nm2c+btjA79chnvUiKO//7f//u9PnL2iVklx4d+OtvkjErWB9ndhWNHn23P&#10;0Cdnzpzpvvvd7072BzxG2X8cSwF1eAzYT5ZbjtsS1yWOQcTrqaee6u66664Dd1uH1R3Isnwev4dl&#10;Cwc8DulXdocX0F7qH+5mB8bk0C/fkVOHx4v7IOsv2pC1C6hnaDdkHNwnJIul+4t95H7P4mw5PBet&#10;3+ciCX/YR6zrePD8On78eNvr8Vh7/vnn297B8cu6mY6AGSZ/dp5jZOirIcNle+jXa6+91vZ6brnl&#10;lraXj8mAfWDbs8xQ1geGckLf8PcoiP1d5jyDMiOxBDNsf/zHfzzZiqIoiqKYT+ImrE1IJv8O+4ex&#10;0BOUyKAM23/+z/95shVFURRFMZ+cPHlyL3MS/w77c08s6ax1KzsbW/2rxbHks3L0q8btVeTaaqut&#10;ttpqq23Bt/lnc23X0LXNibHcL4qiKIqi+MjosyjDjKo+1FYURVEURVEURVEURVEURVEURVEURVEU&#10;RVHMN7P8MGH/RtFQd3db2djZWrDnY0beipprprF9kfvItq9tLk4fzWL7QvfR5tp7duNtw0VgFtsX&#10;uY8Geh8W71o3jd2L3j+Xwvj6UJjljaHJCb7AbxS99/DxAp60U9q+qH00+Df8Ye//mCzGH8BZbV/Y&#10;PppcVPEJhImfi3EuzWr7ovYRmVzPF/BaN43di94/l8L4+sDpL6w4aUdmrjFwVja2FjKoWxsrYffO&#10;ytpa6uM8Movti9pHkxMWdxFDZm8Rsiiz2r7I5xHx9WORGLN90fuoH5MrC3etm9buRe+fWexf6C/J&#10;XhAz/DBhXHRff3mlO/mtofKCcfyhbvcPSPfkA9e3/1ggprR9kftoafX0se7c+rHlvV/s/kn36rl+&#10;b96ZxfaFP4/AG4893J1eOdktoiuZ7YveR2H/rnvd5vdPtv9ZDKa1+1Lon1nsv3wnKDPRX3TPfG/y&#10;Q027M7/FunNaXl3FH5DFYnrbF7uPSP8HZKN74ET7jwUit33x+2hYP19e77qN75/qFum8ms72xe6j&#10;Nx77Xnfm5APdop0609u96OfQbPbXBGUaJtmWrjv5/ckvSx7b3n6oe3X5wW6R0oeXPJdIH8WS1vL6&#10;Td3mk4v1xy8Ytf0S6KOl5fVju9fXY9ubN3Xrl6LtC9xHsXT16JmT3fdPLVZ2YSa7F/0cmtH+mqBM&#10;QX9inzu2vsyL7uHLQcVHw6XQR/0f+N27261HutWFnJzktl9S59GJb3drl6Dti9xHZx9c7bqHFm9i&#10;P4vdi34OzWr/5TtB8TMnk5kdnkkpig+RvezD9pO7d7eLdYFdZNuLS4PIQvzgdNedXu2XDnb/EHbn&#10;utMxWe7m+WHzRbX7w+KynaAsLa0e+/bauW790bOT47OP7g6MtW8fevc3ebqaT1bHZGZBH5C7VFnk&#10;PopnA763oJmTWWxf6D66TGxfVD/jer77dz7G32TbHZfdSrcWSwfxx39uz6lZ7V7kcRgsuv0fKv3r&#10;dvGgTmwI2i5+FSruEnf/ObTuotA/JHfp2H6p9FH4sfvPgW0R7qDGbL+UzqNL1fa61s0Pl/J1buBS&#10;GF9FURRFURRFURRFURRFURRFURRFURRFURRFURRFURRFURRFURRFURRFURRFURRFUcwf/Xcbhm8a&#10;vLfxuw0X65sU/G4R5U/De99eqO8uFEVRFMUlz2GTj2EiMeskYmwi08t9/7/eerEmSkVRfDjUjwUW&#10;RXFRic93P7K51p1bf/TIXyktiqIYoyYoRVFcfPCLuc5c9L/HMSwH9RmRyI48uPdDaXd302RJtre3&#10;djZWup21jZDf5K1t7vT63jueVC6KYuGoCUpRFB8AX+uuXznXvfqTdtiYTERWX44JSBwe2968qVv/&#10;3mPdG92J7pG9H0qb7VeRT5/puu9vb4fsbu30arf0vXYc8k4/PNVkpyiK+aMmKEVRfMi8N3FZWj19&#10;rDu3fmz5An7Fee2hU13fPiZFOL72W93JQyZJRVEsBjVBKYriA+An3avnVrrrv9YOG5PnU7Y3u251&#10;KQ4nyzCL8KvNRVF8+NQEpSiKi8/ZH3Snu5u649e2YxCTlNNdFxmTY9uba93p1QfrYdqiKA5QE5Si&#10;KC4q/XMmp7uVjQe6VS3d9A+wZq8K9w/WFkVR1ASlKIoLJN68eW/JZmlptes2t7tz68sHnitZWl4/&#10;9mQ8GLvc11+aPDD7SD+Rac+MRFkt+xRFURRFsRDUh9qK4vKiMihFURRFURRFURTvhz6D0i8j1W/x&#10;FEVRFEVRFEVRFEVRFEVRFEVRFEVRzBld9/8D9pMo6M1NSEwAAAAASUVORK5CYIJQSwMECgAAAAAA&#10;AAAhAEtQDxiqfAQAqnwEABQAAABkcnMvbWVkaWEvaW1hZ2UyLnBuZ4lQTkcNChoKAAAADUlIRFIA&#10;AAHrAAACLAgGAAAA0vaBMAAAAAFzUkdCAK7OHOkAAAAEZ0FNQQAAsY8L/GEFAAAACXBIWXMAABnW&#10;AAAZ1gEY0crtAAD/pUlEQVR4Xuz9Z3yc53nmDZ8oAwxm0Hvvjb03kZQoiuqWZFlyiW3JLe5xHDvx&#10;Jptkd5nk2d2ULckmm+Iux7Et26qW1bsosfcGkui9dww68Bz/c6x8fvjy/YhbP4gkMJi576ucx3Gc&#10;7bKVa+VauVaulWvlWrlWrpVr5Vq5Vq6Va+VauVaulWvlWrlWrpVr5Vq5Vq6Va+VauVaulWvlWrlW&#10;rpVr5Vq5Vq6Va+VauVaulWvlWrlWrpVr5Vq5Vq6Va+VauVaulev/31fMb/5cuf5/vD7+iY8sl5eX&#10;2W23HbB9+/ZZbEy8nT171g4fOWFdXV22tBRjs7Oz1tM9YB3dXf7zjIwMW1xctIHhXsvMTbOkpEQb&#10;GRyx/r4hS0/NsuGBYasqr7HHHnvMMjLjbHxywVJS421J/3X2tdrPfvZja+9usdj4OBsbnzR9hF+x&#10;y0v+Z/SfSxazbBYfn2ALs3OWmJhkyaEUm5ubs9nIjKWnZVppabk+p85mIvNWXlFltfX1FkgMWFys&#10;2cjYgl04f8kaGhps2RbtvnvvtYLCVFteMBsfG7fMzFSbnZu3yalpe+6F5+2pp5+x7r4eq6io0PvU&#10;WUIwUfc9acvLy7awsGBjY2OWpPeemZmzqYlx++pXv2b/8Pd/Z9cuXbKwnj8hIUE/m7GpqSn/nfT0&#10;VB8nfjcYDFo4OaRxStLzxPvY8Rz8rLi0zJqbWy0lJcXC4bD19PRYSijs/25qavL3XFpasuXF6Njw&#10;+7wfX3ymxet54+IsNT3NiouLLTs726anp63h2lW9b7NFIhE9a6Yta1CHhob8vYqKivwrUe9x5swZ&#10;S01N9XtbXlrwe1ta1LhojEZHR212Zt7vc35pWTOybIH4RAvq/rhXPr8gN8syU1P02mH/rJSUZJue&#10;mtB4jVhqWrKPBe8/NzOr91nSPCbq/c2qqqrs7rvvtbVr11tkOmKhpJA/X19/n73yyivW2trqn5Gf&#10;n28bN260uro6rb1Ym5ufs4SAnlvX0uKyDQ+O2UvPv2RvHXpHYxXxsRgfH7XIzLSP0ejouN/DssX6&#10;zxITg/qsZAuGQ7r/eCspzLErVy77M65du1ZrqtTHj39z3/zZ19dnnZ2det9xfw/eNzY21scpNTls&#10;MSxUXfqW/h5jy7HL+jOOO9TrA/6z+ECipaUxR2VWU1NjlZWVlpmRrXGZtwSNybTu99ixI/buu+9a&#10;a1uzLWgumGvmKxQK2c3amzt27NT85lpCfNC6e3rt7//+762vu8/njIux5YvnZS5YizzPn/zJn/h6&#10;//nPn7R33nnHn4XfKS8vt//9P/+XXm8WiN6mnnHa9/+5c2f9ubOysqykpMT27t1rObkZ/prp6Vl7&#10;4YUX7MLFizYyMWlTuneuisoyu+WWW2zLps2+h4fHhn2sGLO42ETfl1zcbvRr2b73L9/2+xweHrZR&#10;7bEZzW9cIN7XI8+CDdq1a5c9/KGH/HX/+sPHrLOjw7IzMm1kZMQ/Iysrw/7qb/5a7xxrX/nKV3yd&#10;79q92z+LsZuaGNO6jbPcrEzd14J+v8332ez8rMUE42xZN8Y4s7dn9RUbG695TfP1l5KSZpOyA0Gt&#10;uXm9nj2RKDswpj+ff+bXK/hzHRc7YuW6gWvzpg0Hp7WxB7XABwcHLT+vwDfyoUPvOUCNaTM2CjSu&#10;NTbLUM4L8AqtuqbaamU869fU2/ETR2xgoN9mpgEVbeTItDbznIxsnjZvuWVk5cnoxdv8gsylZish&#10;Kd5++cTjFpZRHxkf0kaf0t+TtM8WbElImhROkPEQWERG9XpZkdglGboYi0+I1WYdF/hnuNELhpLs&#10;wP4DNqH7S5QhbG5ps1WrV8vwxWlTaZOGY+3EifNRkE0K2tYtm9wgTUdmBfRhW5QRXhRqpKSE7Y23&#10;3tSzD1l+YZ7Ae9JS0lK0kQWy+owYWeCFRRlOGZBxEYtJfVXX1ti5s+cEoMvW3tpiQgLdW0SkZs6S&#10;ZbyjAJnhxgbjnZycLHAsdMMXHx+rexr1n49PTvlnOAHQ74xPTPBWArlUPXucj/e8QB1DwrgyL+8D&#10;RZy+kmSIFvSzweEh/xnEpLGl2ZIFnhN6L77GRCwCAtX3jf6EDA9jEicgaGxstKTUZDeQmZnpbpSw&#10;3LMyvjMCrJGRYX8eOBRUAeKUEEwSIRJRCIYsKJISmRqzyYlRa21v1vfirKOrVfc9baFkAdDclCUF&#10;E0RMpjUOS3q9iIWeP6CxXFqcsxaN3d69t2hsA/aTn/zEv44fP+7rMC8vT6+DHM1Yh4wzz1xQUOCG&#10;H+iN0X+xWlCJCUE7f+689Q/2ucGPAnKCZWqsIQwQpgwZ9rKycpGDeyyYGBLo7bING7ZozTTp/ies&#10;vb3V5whw7u/v93vgvQDOK1eu+OczZvOaj+j7R+d1XuOWkZrm4wVgLOjnADYLokDrX7Dtc8TrErUG&#10;U5JTNaZjuo+79VkZWu+MaUDvJXIp4PnpT39io+Njeg8RZJGblBSRS73h6jVr7JOfeFTzoDkX0WDO&#10;0zTHr7zyusgKc5TsX5AJxgwg4kpPz3CiE9HaycrKsS1bNtjf/u3f+/4Jh5N9TYwMj2lcC3U/3CeA&#10;H9DeLdCczer1W+y++++1uvpaS2aP/uaKE7g9++wzNjyiPQo50P2zfgsLC+zW/fstmJBo7x591156&#10;+WXbrPcIBoL+GvhmnP7k79/57mP2wvMviIjPizxP+NeU7pNni9OYBASO/Pknf/qfLCcn1+rrSjU+&#10;T9hg/6AIwT63NYDtnNbpv3znO5rjsHV3D9qzz/1adqfKiTa2YlhreGZ2xq5qHjO0xu+443bfK5cu&#10;XdTYyrwkxtr0rPaW3pD9Gx8Xr/mAFC74mDHXXMtav929GlftD56ffXrlUsOf+Q9Xrv9P1wpY3+B1&#10;5x0HDmIcWtva3GC0t3c4a75y9YrYaII16E9AI1OsFPAtLioW4CaKBY/KKHRbUUmxL35Y8bQAK6jF&#10;vSQQHBb4j4wM2Yc/fK/U0pAAJGQzMt6J2oQ5BTl25NgxB4JFAbT2pFRuxOYWpp19LwqsFxe0cQJS&#10;MaEES89I802XmpYuQEiwA3fcYatXrbLa2jpbs2qttbW329333m29vf16TZqTAjbzm2++I5CbsQMH&#10;bpOBSnFDmhSMF7gN2tGjh62svNjBax7luDBrDVcadJ8y2jLwgYSA9esZZgWWGNwhgXlITHtWpOS/&#10;/de/tL17btb7vyFVL5DVWCzML+lzYwR6WWLfI1LolQLHJPdKANKAM6wcw41i4u9ADpt+UkYKcE4U&#10;qGJs+TzUEYCxpLEFIHghgAXgojp4He8T0HgPCNwGBgZk1HJEagKuLPj93t5eB2pe976q53lRi4B+&#10;vEAtImOXpOfKy8uxMc0/wMOHLWrOWQ8Y7gQZcH8fkSKQZU4KeZF7X160RQExBAkhmS4AiUxPOFgD&#10;zkD8dGRKZGdGRjBGSj5RqhhjqE+QclxYWJSBnpUR/pkUVI8AI0UGt1egMyaA7NJzDLqKYzzn5xd1&#10;V/pcIRxgH9C9LGPYZVyDurczUoMo3GUxC+aSz0LBMgeQp16pxLq6en1+olR7m+3ctdtaRGyuNFyw&#10;eoFRdXW1q3jGDU8EIM9Yl5WVOYhzobhRd4AiYzw0OCCy1qo1MKV1K822NB+dH41tisCzXyQ2R+MK&#10;WMY4sQhJpZZaV2ePyEyKBgF1rvvVmvj+978vsjQhYIno3/M+V8w/5Gj//tt0T9mWKvDmWhbaPfro&#10;5/SMSU7IQppbfoc5hWz4etG1bt06Jz13aL8kizyNjk45QeN9uVgvkGwAqYh9LULMFQjEWm5uvhWX&#10;5Ptc9fX1+vph/wzqmV988QW9atnHeGJ6Smt8RuAfsvUb1jopvXzlohT8ISddd952p/UN9VlKKNk9&#10;WYI6+4M/+CNrbm7x+ZvSeoQg412BNM4tzGsMZvW96Dj/7Gc/s5deesmefPJXlpaebp/93Ods/77t&#10;tqp+vT3/wq+tp7vLVmleX3jxNfuexjBfhOETj3zSPvf5z9rWbTvsZ48/7vaprr5OQkTPo4c4c+a0&#10;E5VgiPufcK8XYwdpDsgYJSWFfK4YH9YOF4KENQH5xPOxdu0aO/LukRWwvo5rBaxv8MrJyTqYLMMB&#10;o1y3dq2MVo1vZlhzZ2eXGOq4u+nSpPbCMqbsXr43LCAe02aam5vxzYqRW5ICZdHDzmNlrEOhgDPu&#10;XTdt900/PRORQdDPEuLs2PFjUhZLYqwy+zICADyvSRCAYPhjZPziE+ItVkoMkIJ1A3qJUkabt2y1&#10;NXXrtLGCvgBKSktkhAGUgN4vToaO3zF77+hJ9xg88ODdIhGYlyizD4kAJAYDlpGe5p9RVVlh2XlZ&#10;duzEUVdA/QN9lpObYyky0tMyZhjpRQFLjD4tXka3qKjEsmQ83zv0rrU0NWksRhzIIAoLMr5LGos0&#10;qRrcxjEynKm4xAUACzIaCVKlGNnu3m4pzZCNyUBHGBeNWVJIzyOCgisfZTMoAwEIAE6LizJ0Gq9k&#10;gQGqysdR9wJYoRxRMIcOHbI+AXRxUZGdO3/e57dQarS/T+8TH+eu9VgNMgaSuYN8xLiK0XtoLOak&#10;Yvk8lEOSu4sTZbREvvQ8KI25OQBWACnClZqWaVnZWTYxPqT3jvH54/6XbMFVSGzssubBBFqhKLjq&#10;HwBQnCabeWbOY2ICAqgZm5iCIMQJ7Bbt2rVmd2GHQinufRmWEp3RWEzLkA4LtMfHpwRgjHWG1qxU&#10;qX4zS8//6xee1xgtCBCmBVyzevNlKdJV9nvf+LoIQLcr2mvXGkUw++yzn/2cDPlq+5//8+/0u6ky&#10;vKt9rCAxEBTACxDE04BixbDzBQjyb9Zhbm6u5WmNFEr1VZSX6V5ipdInfWwhltMzU3bhwnkRwKv6&#10;zF4bETkbGBjSWMYIjOatqLDMiotFhDSPhw69bcdPHo96VjTHkIZpAVtWdo57Aj720U+4S/b9a3Ji&#10;0U6dOS+yMCzQqtPczDkJg3gxuDW1tVZUXGzbtm934MPLEEwKa74TrLGpxVpEMCCh9993n335S5/V&#10;ni93gB4bmxJQJYg8/cI2bVov9XlZ85Ck583QfMZYT2+XSFS7HTly2IlTf3+vLerzErVO8vJzrbQU&#10;4r5g58+f9TBGUPO0Zdtm3RLrKUnzu2wvvfiynTx5Ss/Jc0y6B4f9BShy/6jg9/89rvEkVJajsR4Q&#10;CYGg4gJ/9bW33UX/7ruHrFRrveHyRV+nkxILkOrf//2vuop/572jdlVzTojo5ptvtpKyEj1/s509&#10;d07PvyCSPGGBpIDbnCWt6ygwx2r9LFgoGLbNmzdrfNcIxHWPGt9RrQ3WcqnsTYfEzZVLV1fA+jqu&#10;FbC+wWv9+vUHs2V0cTeyAfr6B1ylDWjR4/aZF0jMi+1ORCatf7DfQWZAYDYxMe4gjTsQVo0BwwCj&#10;oADpsL6yszPs0uVzNjgyaOvWr3HgjciQZqRkyPCO+yaYmByLArMMOUYSoFjSpsagRxUCRkTqIZTq&#10;IAGS9w0MW3p2tl1tvCK1kWzJAr0pMfz2zg4rziuI+eJXfvfg24eOuTKbmZ222/bvceOgt9LnDUuJ&#10;xev3MH6LTiomRD7eOfSWexGycrJtdHzUCQpEI6CNjKoj5graT01ErLO9yy5fvKzFFyeVRPxvSeCd&#10;5e5F3OHEAvm8tFQBoIwuiIKxLSwslHGOxlvncP8BCFIQxK8xRO//DHIyJyM7qPuPEoxYd7FCiHhP&#10;lB7gwTP3CwC4z0m9F+7k3bt3O9D0CKB2793jRgq3KG50AJtxRoWh+ItLS31MUU4oPJMyDIgsRCbG&#10;GCpLl5LBMwFRIT4c66ojbCkCysysHPe2zMuwLi8vuIFFWaIqyWHATQ+I4zEAUN3nyB/6GJ8LVOWS&#10;gGtmUV8LUnwyolLHGRlZPhaAK8/BvxlX/oyuD5EL3UdCQtAS4hMsILKCSj9+4riNjg07eQQkUGop&#10;KSGPQ6PcujQeBflF+uwYO378hP39P3zH3bZ5uZmeX4ByRIVCNp14/gag+TsX9xSNYab4Fwo6FApb&#10;rH6O4p2SuoaQhPX9rOxMq5Vax21fW1NnZVoP9TL6f/nf/0qKfo/dtOsmSLKeccIOH37Xfv7zxx1s&#10;29vbRRjwaIz52hB3sYce+rDl5hQ4gROXcM/T7//+f9ZYJOsZ/qutlsJsarrmbnqUKM/Lc5C/QF7A&#10;vn27tZ7wrIg56fqzP/t/fP7r6+vty1/5ks8z9xEXl6DnI2Sx5ISHMEllZTljHvONb/7uwaamRnv6&#10;6aec0OTmZgmoRWjzcq1D45omMATEAO/m5iaBerev6XitN/bzmro1+hSRTv39q1/7nX8f23kBpqbD&#10;pmVHWMOQNEjEAotEBoD9z72ytnCt85omvX9ba5v1dvfoPRYtXeRpQPfC2oeI5uYX2C37b7V/+L/f&#10;trfefcdyNRYZ2ps1dXUC61LfF+zJmelZ94TFJ8ZqnY1p35Kfos/UWBHGKy+rsEcffVRErNJu27dP&#10;hOpdPU+MbNWy1l28/3nu9IUVsL6OawWsb/AqKio8SPyKuBVAg3uPTd/W3irjq83EfzJIi8uyHFIr&#10;GOBAYryYuoylDAiuKTYJRmRJr09NTdKGgclr88QvCfiGtcFn7dVXX5HB7LK169aDRjY6OmFXrzY6&#10;GKJKErQZYwXEESlZNiVqDvRHsUqQunGan5fCm1u28bGIFGGSM/S79u3XPfc7UcB9/JHf+vjB6spK&#10;e+3NN9ywYLh37twmlYSLnoS2QYFTp766XQW+8urLYuhv21EpfYB/Wc+IksPFh5nGhZacnGoDUqcZ&#10;adlS0q32kYc/YtcuX3EDAqkADDHcntBTUuoqenx8wt1oGIEtW6PqAu8EBhQjBDAPDQ9JWU+664+Y&#10;OKSFe4YALYrd4yoHZOP1en4HQMmUigQ4mKdufW5ERmdkGIVV78k4DZcbrENGn3//z//xP+zkiRM2&#10;LvUO0DFPuNp5P36H+80VgcDFx/fEpTy5DQ8J4E3CH7F9ABeQzszKFhDlW4b+xHPAuskWYKfg0tXz&#10;EdMH7OOIQ2i9AKiEBwCxoJRVYoK+AknuEYmJEcgux+s1Uq4ykh/72Mf9eVHukJVVq9bYd779L3bP&#10;vffY7Qdutz0iIdu3bRe5XCflWej3EwomOBFAneHS7OrqkKKa073hcpVKk/HfumWrbdiwQSr3ohvo&#10;LJG8GRnjkO4dMre4MOMgw1gQm7569apdvHjR9wb7AHXNFz93tafvob75IslosLfXZvX5uMQXRGwh&#10;sQNDAzYyNuK/h6dldm7R9t92h+d7xMcn2pUrTQLgrJg/+ZP/fPCXT/5cr5nTWCy5YksTsJCDUFNd&#10;56B96vQ5KcELmrske+vNo/bDHz0h1b5gvT0D9tprh+zCudMefyX2jYds585ddkDjddNN2wXa2f4c&#10;eF/YTj09g/aLX/zS4/ef/OQjDupRT1Oi9tWCCMOE7+lnn31apO8mvWesHTz4nw6ePHnCTp8+LVtR&#10;4GDcy97R/E6K5OJWBqyXBZy9Ivco4EWt5yjQznlyWH5ugeYpRqR/yZ745RMO0qxjgNxd/5onvvAQ&#10;8L6x+j7gD7lPkrKHbGFvSBLTFtHeTHCFP63vL4iUoa6ztdcmNEdjIjkvvfK6rd+8ybZpvcyLFLB+&#10;wxobxnVqctpFSUdnl8juhNbhgntESF5kT7JGk8Optm3zVtt/yy2WrM/v7uq2V15+WfcYcVsV1j4M&#10;ym4dPXJiBayv41oB6xu8SkqKD2LkMf4tLS1S1v02KZWAYSouKdGGjbeANkcwFBQQhy07N8ddXjlk&#10;AWvDAYJTUt24xVCqiWKquNti4xa08eOtpLRQADniLs4vf+nL1tLabn/0H//UqqrrpcZztDmj6gX2&#10;j/RFYUQTPQSEYvsxMQmWkpohhbykfydK1WXZ9h27BRTpHhd/7dXnZbyz7Pip0x4Hw82MO2xC9zUy&#10;Ouxko7qm1rKknri/CxfPCBxnLTUtZOdl6E6fOqH7G3VjmZWbbZevNLgCT5Zays7JFcue9eSXZIFY&#10;QiDomegfvP+DNj6C0R7WmKR5nBDlgAr4xCc+6a7o0dExV+cA7I4dO2R8UC0kckUzxFFnR48dFTkQ&#10;MMugYCgwcIAjqobvTQrwUcyQkHSpaRRmstQdc8Oc9QqsB/oHpNZ2OdAQ38aViOr71re+ZX/1l39p&#10;1xqv6XfT/It55eKzuVAssTLkrkKTQ7ag+yP+m6jP1414OAQj76ob4iRyEhZxyc7Nt9KyShGPSsvN&#10;zvE8BpKZiNEilTC4EJ2UcIorTdz98TG49heN7PLFBSCW2LWUqOYRI374vSMeK0bREE74kz/+Uwc6&#10;CBxx6sjUrI8JZABiAfmBIPJOywLJ0vISgewFPcuUxlI/188IJbwrdVVZUeVzQbjid7/2e3bsqMDn&#10;zFnbtHmj1Ha2q1wUNePh1QC1tbZ6ddQ1zvpnDlHV7ydyMQ8QsWKpuAyNZV5unrtqS4qLLL8gT0Bb&#10;zb6y7Tt32K233mYPf/ijnrg5L+ICqGZLef/u7/7RQdb9oXff1LOIDGvumJf+gUEBeb6ILx6IGFu/&#10;YZP9/jf/QHM9bL9+7kX9fESAMyfCoXHU70xODYt4DTphhMSRFHfs2DFra+vwMe7p6Rc4DdgTTzxl&#10;Tz75pHsrWIff/OZXtd4A8D6t4WQfVxIxAc1du3ZI8b8nW9AjYtGgfdUopV7kIL0oQk6Yi3wTErNi&#10;ND6EdwBmchRwl0O2ILF6AvvAB+4T6MZoL455FvqJ4yccpL3CpKfXx3xWv8t7gMSEjfj9Re1H9glr&#10;nfEnvACBZ01GtL/xMBUV5FuVbNSU9smESFSU9Aaspr7O7rjrHiuSkh4hn0TvzR46LuJKuI9YOp4I&#10;KhjiJSgCCbGWofXLasKbkZOd52s6VyQDAv93f/cPmv+Qz1OK3gfbR77GoXdWYtbXc62A9Q1eNTXV&#10;B+dnZh0k2SRsDNylbEjiuYA0DNdd1cRTtRk8Xqq/w1gXpXaJ8YTDuChjtJHGBH5DAnHc20vaXNHE&#10;JzIzX3rpFRmAYbv7rvvtqAzme+8dtSwSr2REMdjEIHEpA9zxMq7ar3pPYtG4rPWZcUGppO22UV9z&#10;s8DBkq2prbAf/fB7lu7EYco6BWKRqWnLl4o5dfqUAx/JZcVF+TYuw0Z8a+PGdR5rfPHl5yyEgRJY&#10;kcRELL5X4Jcp9YWXgTgtin9sdFwKUsx9fMoK84r836NDo876Ga9NW7ZYW3uHG/F77r3bGpuuOQlh&#10;HOcW5uwP/8N/8JDCq6+9KrD4XWu42mD/+uMfW7aUzZTY+pKMAElCqF+MHKqC5JtxGRTc4elSLhl6&#10;bz4LQIZYkQxG0pK7YgVojAahDI/d65lLy8pksNtk+HMFIAWuCIcHh/x9UddlJaVWUV1lrbpvjG5Y&#10;zzKhz4tInYxLMU6My5jpM8h4j8bhzeb1d+YJ1znjTTId3gXi17imr11rcuUTTf6izIsyOlR1yJI0&#10;h8T8Zev1M4HpIoYx1roFTqie//xf/sxLB/mcsvIyAUO/lVeU+b8DMvYQP3ep6/15Vk2Ng40wWe8r&#10;MNccHj12WCCAW17kh9wHvRiShOt046bNmsskkYFKe/nlVz1v4CMf+bBdPH/GCgvznXDx+ltvvdXW&#10;rFnjoSDIq++H3wAIFwACKePCBU/iVEA/I7aK+mbey8pKNPexXjVQIaJAVjOEj+eERQwNTlp6Zkjj&#10;GLDz+vxJ7RlK3vDGjE9Maq2WeHUC5YmDg6N631n72eNPSsFmaoxut6LCUvv0pz/nyV411aX21//j&#10;v9tnP/dpJ6Uo3d179tiatWvtxMmTvh9a21o9gfTqtatWJNAFvG6/427fJyT89UtpQjrZA4RYGL+A&#10;CE9XV7TEC88LzpKhoQE9P8lv0Xno0ZqGWFPdgDqdn5vxvTQvkoR3ZkGTtG7NOif1iSK6HVprh989&#10;7J6XKe1VvFck33l2v94QRc39c1GpwVjzxb5gL/gcCLDDIgr8fVk/G9d+zRXZ4j0TNVe333WXrdKz&#10;v33oXS/BbGpp5d19DUOu2c+UlyV5Nvy87jNiMXgERc5jRI7mZuYsFAzJri1Zi8j/a6++4eMSEcnJ&#10;Ecki9IfbHE/CkcMryvp6rhWwvsFLCuVghoCIWHBCIuUZGJ4EL39I1KJNxN0oZRSWokBdkO3NpsJN&#10;O6eFy2YeFrOXPpRRQiXOayFThiWVFox31o4ruLu70+NHa1avsgO33+6Al5mRZk0NV62vq09qa9HC&#10;+ixinZQIAUDTU3P6zAz9uSBQz7fpyILdvPeAjU1OW3tXr5TgjC3Nj1lZcZ5dbWhwNyOGrlkbFIU9&#10;JjaP+zVPSnByYtyzfwGvipJyiwjYjh45KkAa0kae07MGBUaLNq3vY1goWSssKLKZqRkrKSq1PikQ&#10;nAckFo2NjHqseuvWzdY30GePPPKI/fSnP40aOYEDxhEIQS1/7nO/LUOcZmvXrNaYVlqePr+5tckT&#10;uABwXO5kTpOR6m5dAXeCiBBqkYx7DAhAnSzjwoXCwAVLPnaWjFRiUsCCyYmeQb8cI+O4fq119XTK&#10;kPdbRna6QDVVr1x0l3lKulRhutRbX48UDcCy4Nm7AGy25gLQm5Px7NezEqNn3knsCmodhFPTLU7P&#10;MyklNDg0bIMyfIODvVKWQd3rtIzpoJ07e9zCmvPkUEBGLeLkASOKUqytqbfq6lUCiwrLzCrQfcs4&#10;xidautZeodTRu4eP2O2377Oq6go7e+Gavfzq6/baG296rDBBYI/BR+UT9+R+davutvfERJFC6oJP&#10;nT5uCcQVNQ6hoNaz/h4UyDMPeBaoU84Q4H3nO9/TWim2/ftv1T1V2v4D++1aY5MDamlpmcCZXgPn&#10;PITCM/DBADZENVbzw4fjkg2KtFJ6BHCFpYqZE7K/99y821LS0m3N+vUO1BBQEuYwV5Na0+lpIW7f&#10;5meX7MUXnrWkoF6j9Q9oZWVk+fpNE1D391ONsGg93X1av1P225/9rN26b6ttWF9nFaVB27lji+29&#10;mZJE7buFZSn7PI8zt7U1Sx1vt727d9qF8xd9zdRU19hl7ZEZzS/lVbfs3SEikmiNV5oEOkds0+b1&#10;TkxQnImaQ7LcKecb1FpJ0b7v7+12cgrZo+KAhDnCIQv63DhCGtobE2OTNqWvBM0rCVokbZ0+cdpe&#10;FEm/fKnBXnjxeZGRcesRMcIbF0PMWOAZGxsQYWX1RUNu0QnGNkXj1ox5SLaBPREnu0BC37SIRmZ6&#10;uqXIvkDowvp7aUWlHbjjHnvznUN2TQTtXe1vkkQBezwPyeEU6+xot0c/9VEBcbtdunRe34u3oYFu&#10;zWeie4Co/UaYTM/Mi6RAJKO5JuSxYPu2bIl6Ol584YUVN/h1XitgfYPX3//zdw8eOnLcRsYnZYyD&#10;MvD5ViL1MToW0SIPScEIPAR4SYlhV74Y31gNO8ac+Fxc3LIDdNQNps2mnYMr1l1i2owZGSkyOJMC&#10;ibBFJkesu6vN7rnzNtsM8z9y2HKC6VaYlW+jUhIXL5yVYRn3GBgNUBITpFqWEy0tJVeSJtGK8svt&#10;pt37xOiHPFt2YW7KYhfHZUxwpyYLBNukEFNs65btUi9SyiOTViAlHB+T4M0zujv7bXhgVMCxRkov&#10;xQ69867uctYWlmbdNUhME3Xe3ztgSfEhrw+dHie5JWiF+YUyOJdtUEw+FAraBx641x744B1WWV0n&#10;lZTuZV8YsIh+Pyy1RYkQIYIPPfgh9x7gss3MyNHPJwQQ1fbir1+QQYjYyNiwJQvwwiEyr83SkpP0&#10;eXE2IwMb0VdFabkTjkAc8bSg5xGMjEohC+Az8lItpzTT4lOkUmNmZDwFGEtztmZdvc3pmQZG+m1y&#10;Rs8zOmCR+WmbmY/IuJIpvSRVMuPAB9jNSBEGBVCTI1LWMrZ//7f/YH/yh//J/uWfvivACkulV1lA&#10;ZGZWaglPwMTshCUko65Emq4et9ZrJ62l8awlxs/LUDMvMsQiAjSLAdTaO7otllh1UooNj89Zfkml&#10;FZTXWJtAaGxyzK40SZHLWL717nF75oU37cLlq+7VqK6rNerQbzuwz44dP2wvPP+s7dm1y0EgFhUk&#10;ouMKsLfTnhfojeo5U5PjNYbxlpMZFqGM6BmXLTM1LHIScdB9/PFf2le/9nX72Mc+Zvl56TLMAU8I&#10;q6is1r0m2PkLFx1cUbbjInsY+BgBVEjkinJCeoekhsJ6XwGEAMTzDAQmk3p/1sHM/Kzdec9dThDI&#10;jicWHBsfL8ChnppchWiil7aK9lOMiJ/GQIRxYmzckw4X9WyCMAfq5OQ0J50kr/3jP/wfq6vO0T2a&#10;gFDKU9tN2OoeJkgJ3X7i4pakcEdsoL9DZOOkXWm4bCSGQVabG5u1b/qtWASUBkiVZcVSvqZ1nWOb&#10;Nq7XWsWtvqS1GHLv05uvvmIjA7020N1ls1L8IRLvNA4o2pDIYyAcEmEbd09JYlyShRJClhJMsWBs&#10;ks1OzWvfzJj4o/ZQkidlVor8kyXfJCIRo/uNF8kcGhuxGYHjmPbMZCRiaRkZIq/zNjI85CEBxhsF&#10;uyTbUpCbZ+PjI+7JGdB9kSfwoYc+ZEUVVfoQfXZ2jqWKPJy5eFnroV/kVeCPLRI56e3pdRGAB+HO&#10;O++QgMiw115/Xe/TaSGNWbJIMiEuEirJnk8T0erX/ONWx+tEHgveKjxna9es8yoKyltPnTqzAtbX&#10;ca2A9Q1e+26/+2BaVpaD8qg2ZX5hka1Zu85Lk6a1cHFDOUCL5aIaYd+4wWhGMDE14YZ/XoafjcFG&#10;hhQDAPqf7NG8ACZOwD8kFSTVIKNIDPbSxUtiut2WGJtoXa09AqOwKz5KdaZmJ62lvdVZbZxAFoDu&#10;7erXZgrpc5OssqrWk0aaxPzPnj5ij/7WfbZpfb024oAz49Onz1l5eaVnMe++aa9VlldZtjYxsdJ9&#10;t+6zBgFuQBvzV8/92hOEZudEOGQAiZ9iVMZHJ2UclqKfJwNLBnFkYlqGrtdGh4lt82hLYvC3W2p6&#10;lkA2KGUUY08/82tXBQAq8dQhqU/iuCR6ZWbmUJNplRUlIkBBsftOe+mll2UcZc20gufnZ/Qe8e6O&#10;DQmxcTfOTE2K6GRIfeE3jtHvReukickuyQpmZqZZVoFIQEigmbgsEjLgCUZDGjeSpMalxPAUoISD&#10;UgdJ4ST9G9fkrOZTihN3OQxCkog64QXI1+i4vhdvB269TYStQsZ1wrPNIxAZgTyKakHzPSPgJzkv&#10;ISCVtRixeBGDJa2BWClLADqcFHTvC1n9NKEZ0jjHi/gtxyZYR3evDY9OSOVnWhE1zCJm8VpXYoo2&#10;NDwuoz1nGRqvuvpVtn3XDnc5UrdNadns9KRtWLfODS8uerw2P/vlL/RsQRlZkU3dW3ZmqsAL0qh7&#10;ngIAIyIbpVJluEKXBXzzdt8HHhRomsaS+D21/mR0h11tLwhcLzdcsUkpTO5/QYSAciTIZ6qMNPPN&#10;2C/NzzuweUGf1DP+eJIEx0Q2KWkj/EGIgrVN1z+9lS4a7NARUBpcfzL87S1XBagNDt6h5FQ9o+ZI&#10;2wdlmixVOKN5+fSjj1p9bbGIgUBaP4tMUhsfsFmNVTAU7wlbMzMkEQb8uRsbr0pdt3rJHh6s6spa&#10;T+ac0pogn2Hvnpv0rLnumRAW6b4pmYR8xWl8Juy73/229Wl/Dg/02/REtBxtRkqY8BRlc0laTzNa&#10;u1c0TolxiRr3WI15vMiaBlXPsTgLwC6KP4gKiwCTgNit9zty/LgFtQ4DWuuzjE9KqtbHomVl5QpU&#10;o13MdEta9+kOyoPaB2XFRVpnhBGk5FHSun/WwK4dO+xrX/+yrd+ywfbccpOXhxZXVEt0jMtGVHvy&#10;HNn1/C7JY3fffac9+vEPWnZugcYgYPv27LArl6/YYF+npnbRAZo58o59Wg/sYYgi5ZEAODkj5D0c&#10;k8CgpI18kpMnT62A9XVczO3KdQNXZ1e72P+MqzXigsRHie3MazPRujJDizgsEMSVBFCnSsFSKoV7&#10;iviV17TqwmUFiHHxWoCFJBL+pLEEG72zUwpLACj81+ZOssjsnM3r9+YEWHEyuBl5OZZXXGgpaale&#10;Y9nS3uIu3frVdfq8WBmcBjcsMP5L505Ltd5vJXnFbjDyCvNcZUEQGpuvWFwgxlavrbNsqaea2hIp&#10;u0UZ5TnLK8q1MxdOy+AEhQ+UDs1gbvX+aCaWU6y7xNikZDIPSOFMCMSJr5JsNiv1Q5Zu09UWVzQk&#10;AXHRGpS4JwaHZCVcpvwZLxBCARHn7Orq0ziZPfXUUx5SgNzgDgfAyW5mfBlHVD7jSzmcXuKEiAQg&#10;XOTEZHFfZuVk+jhTG2vzCTKMActIzbHsjAKRDOrP46XWIjbQM2RTYzyj7kcEJCCCFAzos/R3W46T&#10;0RmXQSzxBDXuGUD++ZNP2LkLF6xTY59fUqS1IDDQXNK0Il43hEs5ZinG3z8mJkljHhI4p+grLKDR&#10;/C6iJBN8znmeiAx9T1ebxrLTRoZ67VrTBRsc7rDqqlIvySovq3Vvx4b122zTpm1aL1WuSE+fPutq&#10;k6YYV65dlaFPdnDk4n4Zz6GhEWtpabezZy76669cuabv9+ozZwTINPsossEBgYDGcURqqbaaGLJp&#10;ThekfKNxfuL0vGuqwBcwYx75k2QyCBhrmK5oEMqMDLp/Jcmgz9msSNa0QHJmlsS9JQd+yvZ47rzc&#10;QhGwFAde6qohCky+3kqfKyCQOuY+mFsIsX9GUOpbpDY5OWS0amXcIAc7dm51kCZUrinydcKVGIqW&#10;+lGd4Q1rtHbDAkCS//JyizSGi/bwwx/xpijkPhBTXlqc1f3jdtcm1ENLlOrvvPey9oz+1D9wyKeJ&#10;4I5NyS6MTXpse0JAv6yHIQlxfiZiSdqP05MQqQmbmBwUsPZYb1+H/uwW4I/IFrCGYyy/IFfPH60y&#10;qRWI1khhQzZmp+c8STNOYzIsgjktdU0L0Xwp6HnZBZryrBFhg9yzD/LycvXsGiONR1B7t1B2olPE&#10;j+0xrvmDC+WmB21aBK2/l3XWJ+IZY8UiwNu2bLJM2TFey+dFJmf97+1tHU7s6QyHN2NURJ3kMvZ+&#10;usgkahuTxp7n78wRuR80lnk/SXPl+v9+rSjrG7yq61cfpFEAbkJcVbQJJTsatl5eXupuTECQLM/4&#10;AAw6zhUhDHxamxC2j7ub3YISAVQxbNQv46YkHgu79d20rE2xnKDNP2cVZTV6jzkrKq60sAwgddwj&#10;48Pe6YyuaGmUUS0uWW/vgL3zzrtWLSO7Y9t2TxYaHhm0j330w7Zt7VotgCmbnB+RMZrz0g2SrnAh&#10;jo3RelGgoX+T9MM9nb9wzhquXLYvffHz3od5diEigziKDYVca1NKjZGtrL8HEjDc1NSmuTGbmIp4&#10;7HDv3pvt1lsPeNlYfl6hDC2lQin26qtvOCATS4PkYOzJvP3iFz6hZ5jQeMTYKf0OxAU3uDeckFEm&#10;WzU1PVnqIywjNe3GSZpUCj3axQUiAeCFwymuqHGbx2s+EoNS7yJVtJ8keWt0cML6ugbsysWrUkEy&#10;Ltx/YrLl5uUbnaOYGzKzk2R0YgQcxBkTiKfKaBN64GcAF6V0kIDT585rTqSa9fdlzW9mdqbuCrJA&#10;HgGZ0SmWFk61YoECyThsRbwR1LBSegeJASxBSWr26X2NW5j1Agih5CgFS03OEaFJ0nilySAXaHwE&#10;NFJF1GvTWAVfaltbk+cW9PV02ZtvvG4//clP9b126+7usaLSUmsWUTr0zjvWq5+PDg/q/Sfc6FNi&#10;Mzw0ps+eFWiX2/Hjp231mvUa/3oHSHIDTpw8bTU1FVoXjXq6GPvOt7/tYEhYh25VWoQC1gQrLioQ&#10;sCVamtQ8nhDv0sb9aW4AS1QtpAtiQwlbKClF4CeCK4VMDDxGAE7SFDFR5oKkTFT/2dPHBHZagyJn&#10;gDqeGxKlpgSUQ8Mj9tu//TntQxEwjRuASrKdlrRdvtzgblliq1GwRr3jQievIs9ycvI8Y3zXrj2+&#10;dn7xi5874du5Y7PdfPNO3ZMgWWOLAnaPyaLAVWD0+C8ft1Onz+gZxgSoInm6H89T0XOSMMn6Y82H&#10;Ra4HqKeep5mJ1Df2YGbKaKxDz3TugyS7KSlz8kRI2MsryLc77rxLzznn+ySo8SJUlSpSxHzRxHN8&#10;ZNRCUu8Z6amyExHPrvfkT+1n8i8eeOB+2ahcn4s3337D3j70hr3+5qveQIgs8N7uLuvq7vRKCTwc&#10;ebm5GvsYq6wo15pNlPo3+9WvX7LvfvcxfX68tTVdE0Hc5MSG+Tfti3/8P/9s+/bfpr1TYJTf4W1K&#10;11hPaF6TBdK45skhOHVqRVlfz7UC1jd4pWVlHeTwhNWrV3nWNpsNw81FfI1FCmosykDhEqTW0Dem&#10;wB11EaMZwPVNrA1wjrrLZZxwlMoAeFezQIKAIVEEYNFmI4vaiLm2ds1GqaBmKxFBIDu1V2qZ2ucF&#10;MX+aD+BWC4fCVlNd6w1H3n7rbbtw8Zy7biELFRXFlpqRYC+88kuprkveKCE5NUObLdZSpPxo5EJC&#10;15lzZx08qH1++ZUXpbKrra6uRgpi1hqbrshASDXO0YyBDN84m51ZdCW9KCUdFhjNyZhhWAcHhiyY&#10;kGQbN2/2cpxjx447GP/yiZ/b0aPHpfqvRVXaZETPH/B2o/x8/613ytgnWn9fr4zkXoFUQKw9RSrw&#10;jJ06c1JqkUM+whriZc/wnp6eElBL4cpA0MoU9zwNSfB6MA/TMzIeidRjz1lrR7uMdrPmbNlKCyuk&#10;nQM21D9i4WCqxinB1q5eb5/+3G/boMgLYQKyXGNFmCZGxyxOf+JWJBkwPS3V605xR5Ml26V7nRNR&#10;QmPh4UgApNIyZXyjyVKUTqWLxBTk5Ft5SaV1d+BRGNO8JWj+ljxWT5kVngNAmix7WtbSYY4+7/QK&#10;X1yIeilKS+sFMgl6RkgetdghvT816ckC8zTdY1hKpsFJ1YzGBsONDmJuxsYn9O9x7xJGSINyosmJ&#10;MSeUNAWhDDG/oFD3M20NDVdt3bpN9uCDH7ZY1qPWqKZVa+eKVVVV6LND9u1vf0fgmuiqffWqehsd&#10;G9F6iib8rV5d5+uO9rdTkTERNBLkpNK0H7zvd6r+red1ohcftNq6tQLNfP93NIudzmXaQwJIiCOq&#10;mvaehw69qacBvGm9ynzH2bCeZXxs0qprauyRRz6qudZtaJ9R5kcdOrFu+vWTAT+p98Q1DWkgwY1E&#10;LzxDzBe/RzJW07UWe+bpZ/TvWdu+bb32earmasECsUueiwBGsacvX2vQHnlVc7/gpIz3okd5jNYm&#10;5AYQnhUgA3IZIi0LsgkT06MiJSSARUs7U8JJHqag1hrixu9Fs+SXHbjPnz+vdREv4r3Djr53xCpL&#10;q2xQa5P1ztgD8nQUrCgv92xyPZavt5raKvubv/kr20xSZ3+vnTl7WvPUaoPD3dq7EevqaLN+2ZCr&#10;DZf8eXKyMmz//v0iwLNetbCuvkzk3GTDzOv0E7WWCa2ERET6BOyU1ZWWV9j27TdZeYXWg9ZISVGh&#10;1dbWewvmJL2Oki/WJmuaJM+LFy6ugPV1XCtgfYNXalbGQeocN2/Z7K4dVA/1ltQ/kjhGv2biSRPj&#10;NHkYlwqgs9S4u7aWZYlwL1JXi6r0bl26UOFkh5OQQr9okm3Y+JMTM/qdWLH7vbZn9z5txhhramqx&#10;bgHF6NCApcgQZssIzgv0ABTi4JRL3XffB6LZ2jIANEg4cfywNbdcs7NnjsvoLborf0Y7kaQylGhL&#10;S5t+D9CUio/M2MaNm+xnP/up7dy50zdcKEWqV+8zMjak+5Yy0N9xt2IocfcOS9HA/ik7ItEI1c2B&#10;IfQDBrAqZUyysjK9/nTjpg0CgsuuljDIZFCTIU+8klOvPvuZj7haKi2RgpSBHpGS6OvrF8AfFQDL&#10;aEslA140eAA4Zf/1epldmD5GUmqK9wXwUdRxgViLleCbnB7z+tlQiFPOxi0hNtFj7Utzy1ZWXGqF&#10;+cV23/0P2G3791kH5TstrXofgb0UwfAwxCNRz5ChP2Oto71NBizflfqS5jNdxObshfOWLuVLWRkH&#10;StB+losknHiNCydfzc/MWU5mvhOP1rYOjb1mXWBNWAVXPmRlVgROCyT6rDK6EB8MMEQQQhRjAEey&#10;vhfn4zQ1xYEO4wJ1GVbNTVzsvL366vOanylfj1VSSBhhQLKnt0/kAFc2vd3nXX3GaC0CcnW1tZ5c&#10;RaIaTW06O3rsz//yb+A79tN/+5nua8HLCV979TWrX73GDr93WMA/at1dnSIQpTYyNCLAS9G9xblH&#10;YP26Nbp31kafTete8IZwUEgKJ4sxZ1rfKC/IXpzAur9v2M6du6hn5kS2RFfnHmbgJgWrejqtwRE7&#10;eeyo1g5tUumJTWetOc1HpxRcqn38k5/UvBT4uOOOZf2QhxDQexRI6dNkaFYgDxmizwEECiCc14Jd&#10;WojR+E/pe5nep/u8wI3xrKwq0b3EWHZ2ioUFuNNjE3ZFAHf67Fl76plnrJ+4sQZ/XgNLr4AkzTOV&#10;H6IbugfZg3CiFeRmC7ziNQZhz5egGgEvBPkpzLHH+HlE3RUeJHpyUy5Ii1vc9evXrrM/+P0/sK99&#10;5YuazzoBbYeee9oyGG8ZlCXNpddBj5DrwrPm21/91X+XAk/RXZj9/re+4e89SALl1LBIfUDjN605&#10;gPBMiRSMu5LntTt3bNe9Jel24iwtrDnQGKboz/q6So1FnYhCn7dfzczKFUFba3fccZeeTc+s3yUT&#10;P0224ulnfqX9KRuo9UxpGusUEXLu7NkVsL6OawWsb/AqqSg7iNu2tKTEy2NwcQISxIyovV0SGx8d&#10;GRTIDLm7iyxMynKopcR4kiwCOC1hNfV7TAiggPss6h5fdiNITKhAAEJDjMjUgiXEBW3Lpu321itv&#10;2rSMQoyMe25GqhXl5lhI7HWB7B+piJycaHnIxcsXvb0mZSWAbaJA6+rVS8KBOVcZ+nXr6x2SmikS&#10;wHIkHkYyyW7atUcGo8HmcE86eMzbZamsy5ev6HepmdUziZkTU8To8nOy2VEUeApojkC8D/dtbl62&#10;J08V5Od4hvfxY0cEDFXeqhTj0ivwIJkGNyqKAvb96U/9lvX3j9srL79mFy406Pvz9uyvnom6yac4&#10;vjHayGRBhIlwQaJnC+tedD8oU26KsjlO0gonJ1lISlzUSGM6pOfhaMkMm5kSUGnk8zKyLZ3PFzj0&#10;9nTrc/u8YcqRw+95m1gQhRK2JT0XKhQF1NfbJaWX6HX2gDQZuSTw5UtVcHQg9dR33X0PeOtNaLiv&#10;GBlichlIuENFX7t2zVUepXucYkUnKtQimfV8hifrkOcgEOD3Q+EUGcFMGf8EAV+sni3LxxgSiHpN&#10;TQ1pHcYLjNvs8Z//QKBL72c8NnptStg2bdpotx04YB/64MMah4jAtcIJ14SUNl4h6pxz83KM7m8j&#10;Ut7vAyFlfe0CBuLhnd3d9v0f/MDnCCLSfK3RQxAkdBHKATyytfby9T40Tamtr9I4xdv5i2elorX+&#10;ggGNaacnSlGTT501rtTklAzbvHm7gzTGPj2d9ql4LDjBzUSI+u1Swzk7fuqInT93UvcdbTeLYh7z&#10;2na6asXZmrXr7e677nZwI4rkQVYuvQkECOC/cPmSZz0P/6b5D+7vGHxFAldKufr7B+z40eP2q1/9&#10;ytdXeVmhrVtXJ4AstNQ0WsIuRV32Wl9Nrc3W1Naq+ZjXWpjSWonXHKUbLV31Ib7uJ0VOCG8lBEQE&#10;RN6LivMsLhxry7EL7nWbFcnmC+Lr9kB3gwue+nFcyrkihMMiQRC6rZu3aRzDXm5WV7vaykqKZVuk&#10;wAWC5EQQH850dXyr3Xrbrdpfo1qX8/ZHf/wffCxRt2nptHaVwl/AHs352qEee2wU0i7aLuIA4d65&#10;dZPuP9rtrqd3TGs/6MOJLYK89/X0e2nYF7/421rHNNI5av/4j//iSa60A44qasJr/Rofwh8xmvNp&#10;u3Th/ApYX8e1AtY3eCWGQwfXrF0tYAvIyM44iKDsABH6asNy6fQzPhE9MUpL3JUAbljKiHALeitS&#10;gTLxYTIvMRy4w4lxY0TpPf5+i8lwUorl5hTalcvN1nj5mo1LgYRRVTKOIwKYCTHipZkpixU6kGVK&#10;AhH1yNRhpgsgKR2CJBC/KqsokfEbEZDE2vDguFWLKcfHBq2wsMRamzt1TyTBLbvy65KywkhTO053&#10;J+KJESk4miKQQYthIUEOMOU0KJ6VE4lw3eIpqK2vsc7ONimrQeuSkm9suuodnVB4ZJ2S6e7JZQI+&#10;Tu0BvFHbH374Y5aZmWhrVtdYle6voqLA1Q/nSHNu7/jkqP6thSxLAskhJokbnHFEhRLzxI2H14M6&#10;1/jEOPd+DAxxLCk5AUkC6AyjQURQBo46aUAZooHnoG+g186eO+Vzi+t3Fret3h9Q48hRnKfcJ6EI&#10;jicci2h89R+Zr/Rspq78d77wO1a3us4unL9gVyE+AtbV9avcY3Lt2lWb1P1kpKe4eh5DnWs90GkN&#10;0seacBe4jL53pYtJlDHO1Bil6PMXRMBEDAqK/Z5pFUr3u0Qpv2uNF+xff8RZx0NWXJKr55kSkQgL&#10;SMa981VpOX3NE2V8R62kpDyqxGSkCb1wwhYdrZY1b6jDbr3+C1/8so2OjWvuujUGUq+dXW6IOc2K&#10;XAc8DRh3QBCyRQVBmT6DQ0KyczKtVAQgPTNVBO2wVVWXiXwkWP/QgLvfiVVniCiRX9HbO2jlpTWa&#10;qxSRiHKBUamToUBirM/z4HCPnu2y9Q+QbLnkpGAecBMBohEMbXgrK6tt86YtlidFGqdx43saOH3p&#10;/rQ+5jRW1Chfa2rU+M1EiZKeNSQCBuGjbDAxEOfrvKerx7u4UY3BmdZZGUkau0L9zqjGokPvR3Z2&#10;kv34Zz+TSp/XmAU0d8Rn9Zm6p8Q4rUWtj7Dmtr21yZM7xwXavd2dVl5dqnuZ9TASZACAxDXD2otM&#10;6b60FlOl9mknOzcb9R5w6AzPfOLkCfvhDx6zb3/7u/bii8/b5UsXRBx73fZw9GV9Xa39t//+3/wg&#10;kLyCaGOfgcFeO3fhnE1KNJDvwSFAM9Nj+rxJ3x+sY5qWkLRI+2QSQT/z6c/6mExN0/sh1t3wSUlp&#10;Gks9ZyjW/vmfvudxvIN/9p+038xV+ne+830PXaDO8Vh84QtfsKrKSj8udU73hjghpHH5wkpv8Ou5&#10;VsD6Bq91m9cf9BOfZFC0ZrXBaGYx7aVZM9oUgDiJIyhtrV9tpnltOs5W5gjLWDfq89qEuERpSxkt&#10;7/pNH18tdBi5H0IhPE9KDFlqKN0zQdOkpioKy2yqa8Bm+ocsKGsVGRywgfZWE6zLSMSLKEj5amNQ&#10;OjSJ8tJ9oWCk+5081NTWyQDl6DPSrb2ly7q7ZexGpmw2siDjgkstwc+/Xb16g+3ZfYt9/BMfE8i2&#10;u+rgaEYMaGIC5yxzqhftDLVZZfC8KYKeH48ASXY0dSG+SGYuZR8jUkcmdct9AGgYKcIAhAtw92H0&#10;iUviMuZnHOifFKRNJYdmjNoTT/zSjVJnV6eAid7nCzLkejcZOVxwuPwBYmrGUXpBGVPis6hfb84g&#10;oHCvgG44Oz1Pz7NoabpvFPOIQJyDSooKpbKknBquXrLEJBKciHfTipMjJTknWnOKt0HKE+ULkkT0&#10;WZ6Mp8+nXE8P6CrtzLkz9qunn7W25maNaZw3aSG5KazXnZPSTEtLEuDMaD1glCMarwk9e6qeG88B&#10;yjpg6WnZUkshjdGCVAwZ1Zmawxkv52JOOdMcRU0J0uhor73z9stSXgG9d6KMMiQy+gyAFrhF8xra&#10;0U5ORo/Z5Kxizn1ubWuxmroa3XuMXZHin9I85mTnCjzD1i0wzBIIJ4WSfVwB06997ev6rHecqKFw&#10;KbPC7f/13/uKq3EM9MTUmO4RVdZlV65eFmngdLV5kbQ2PRP7Y86bvtx15722desukcVSL/lLS82w&#10;GD0bCZrsnTkpwBOnj9rgUJ8As8h6RPYmBMQ0vOnq7fMwDr9D17PNm7d6YyJ67JPMRYIa4+kdBfVm&#10;MyJfnAeOCi8oyHdPDyV/7NNJjX9vV5+9/PLL3gSEDmRxIoI1tRWuZC2G89MhPT1WUFRhv37hZe/c&#10;N6sxIJxELgGuYy0wi8EFrmFvvXbF9zK5BuMTIxrDRKusrbYYEauYeO10qe9JqU1OUZuboTOY1pTu&#10;bWpy2jKyc7Q2Ak6omDcukgJR4UtLs/r+sAX0TMTcSeDCM0MWPzknNAuiDC4xHvI45V0Ju3q6fG8F&#10;k+gaN+zNlRg7Tsoj1k5/b/JdPv/5L1pedj6cQ6Qn1mPPJCZS8cJpYoxjamq67di5S6Q0QwRmwZ59&#10;5lfubYGQIDTos09IheNmaePKWe4kLJIceeLI4RWwvo5rBaxv8Fq/Zf1BNh7MHPcaCWSoZkcuMX+U&#10;pieTaZOitgEJ3E24PIlTeU21jKcfBCFlR0ap113q3xgpT8oRIKG0aDtpS1G1m5qSaRVFpdZ8+ryN&#10;9/RZDBtXn7MkwIsTYJBgRp3pgt58SEYqQb8/J2OCGxQDyOH+ZGoWy9gEg6kWEjgX5Ze5gj5/+pwr&#10;JmpcM0iMEiCUFJXotTm2ft1q++GPH5fRznGDJYwTTi36JoctEzOErLDDuW+ejwM4XPXqeUjE0aPp&#10;3zJsGqvJ8Ul3Q1ZUVshIJNqPf/Qje+yxxzyLFcCno9Sq1fVWWpyt+523Q+++LWMw7Mc2ctzlpNQt&#10;IQVbipbB8TkAuZ8znBAUWajy+CGGDoW6ZesWa25t9uYbqNb4WM6ITrBMGTky6FNlzHH5MV9DI4MW&#10;FgDGCaBTM6LgmarXDY0M6RlI9OLcYI6onNKfEbDZyRcNIHBV0toUEjc1MWGdMnIL84saU0qy4ixb&#10;6iUrO0OK6JwAJqz7G9H9Mi+5vq5G9Yw7d96k2WMdBC0zO8+bq6xetcFu3neH3aqvDRu3WHlNtdQ0&#10;vbeTpICpixUwtF0VYPdoYjhBi/I4kp2kjDQXfga2wJFa7Y4OkaYYAYjUHOSAgyggTHTFSklL8fpp&#10;Gspw2MzQyKhlCzQ+8tGPaQ1s9M8kVombmm5lPBOegOLiEr//s2cv2oULl6xRgE+uhnuStBc4KxuS&#10;SoONBZEsPBKhpGTbs+cWqyivlqrLEdin6XMDIj0ig7p/4Z3/3uXLF6yjq1VEjiSliMZnhwjWovX3&#10;DNrFiw2aj3lbt3ajwKFO6zLdW9xCHrwxUUKMA/WESNwbb7/lOQ+4uUelHg/ctt8K8/I0F+etuaXR&#10;2nFnaxxQhdRLt4sAA/glJYUeJ+/p7tDzh6yiqsaOHDlll6822fDYhF5PuSL7e8mW50RetH77pcxn&#10;2H9a8wlaM3jVSCDNKyywjVs2WZzIBA7vuVn6vi8YXQcnvXf5rNazlK7ejyRNkvbSMzJsZHTEaIRD&#10;Ml1lVbkUa6nl5WdrP4rEa02nat4Y067ebm9Q8+qbr1lxSaklp4XthZeet1NnT0c9dYnxduniRY19&#10;gtZfilGdMD425dUEEB3Omy8oKHZvQZLWH2fG896FUtyEgDi8JKBnSsvIlm2IHnjCWep4Sui2SNkp&#10;+5BQDvPEkZ/NGlcOAeGz+Pm5UysdzK7nWgHrG7xu2rPzIGrLAUKMkT7hKC7+jbSiPSEqbH6eHr7a&#10;ljJQZIXitqWUA4DHZYvCQKF5L2nAXq91V7p+F9e6M3UZAUpSqFdOTU6zIrHehZFJG+vusenxEYtZ&#10;mLE4bS6ShGiqQcvGOP1uUUWFtff3WYL+PirQIrGN2CsnE42NzlpTU5uXgISlmKYjc/bhhz4idT3v&#10;HcfaW9pcKWCYp2eWZLjzbGBo0A3srJh6sUAUT0FEIE03q3QxbRQtPZrJJob9F5cUeQIYQBURuAJK&#10;jAGlayQqkX0OEBLbJEZ7paHB3ampAvk//ZNvyRCl2sjwlH3nu//iSg3QIUOWWDlKmYQs6j8p7SFe&#10;yt8BOQgHf3J289UrTTY0LBUhQ4Uil3B04KL+UxoGCSzAF7gK7SAThDDoWDYk48h52mlSngAxrmpA&#10;GBc74Iu7Fk8DIQLQ2l3iGi/UFEaOP5f1WmpfIRfJGmNcnlMaF+8fPjYo1Zzi62VK/17Q2uHfKL6S&#10;khIpyEqBf1CgKzIhdZ2cgks/Uz8P2KjGOK8o3/vMo6oj0xNSYmN2rfGSQFf3nZIowz0tsJoxjt9M&#10;kJLPyMyVquEoy1SbXSDkkijlteTgQ1wexUVYBoAmcZLaflQQcVlO7aqlbEuAQ+3uiVOn/HlRYrhR&#10;OV4SlzY9zhsarogwjFlBYb7uLc0447ypudHbu/I9zmJGjQ8Njho18rfdfpeTQ7w5AL+GluEUKNHb&#10;OtaSg4GYhz/20EFc4BBeXLkcALJ5wxZ7+mnU3LgTSPoQoNI36fvpGcmaF5HGJIiVWUSK9ejx4wIe&#10;1g4KOmIBjfPeXTu1tqfstVdf1j40Jz6zM6zfHu2BSzYw2Odu5f0HbtVaLhbYJOs9k2x8MmJvvnXY&#10;BofHdU/EeLEDMXpPEQ0p+Tjt10Xt/2nNa4b2hXdw01wRjqquq7O1mzbaZZGZvn5Oshv2MjlyCHDb&#10;k/SHV4XqAHIUyJaHTP2v//2/7fe+8Xv24Y885CVX+w/cbDft3mFr16/Rnhtzzw6eLf2a56hw+Ao5&#10;Ea+//pr3Nmfd47khZk3WOE1+iImTLxAMJovU0Dwp0Soqaqw4v0RzG61soQ87Wf2hpET31v3d//l7&#10;u3j5im3avEmgLUEg+3G1scG9XP457BERLJLjINZNrS1+ZObXfucrIuIlniR66I3XVsD6Oq4VsL7B&#10;a/vurQdxPxGjhS2i8vg7LJ84J8BCORGABqsmxukKW9/H6FOSQckKQO3uVDf4/GzOjSwZmmwQ3Fwk&#10;0cyLscvGeSw2PZxq8dpkw1r4M1KstKhMEnHwekuB47QA8b9959t2+uwZ6xPjndL9EfMalUrasGa1&#10;jcg4XLrUaGMjU64IuqUClmUld+24yfsZL+l7qMSrV684Qz558qQbGmLLyanJ9sEP3mdDQ10CeJqe&#10;xAgoIlKRPGc0q5k46/DQsMe/SGCJ1tImypDMi0xIt+hZUQFkud66f5+tWb3G3nnrbScatD/l+D8O&#10;Ali9ep2UUsjeeON14/AFmDuuOIw/Lj68DySWUZaGG5zsYeKmxcVl3tCDEqBD7x223PxCbw4iNHBA&#10;4pjHeMZd/y2KZBF2CJF5r/fDdQsoEXNO0HvRy5ve7BelFpmnm3bvsW//8/f8OMHUtCwv4yLWiZWk&#10;vj2g13gBntYBCT90cCKuG22jmeTlQpymlJwU9FOP0kWsqNvmbGwAb+PGjZqPXhnQkMBgzNVhSAQt&#10;NT1DhluvFRGgfjssYOfIQxp2UD+7tDijn4dEvvodvGNjoyWAWmYCmBQZz1IrKavVc5UKkHOl4KQA&#10;RRCIm3d2d1l6FolrdNVbdKKSk5MrUJq0lORU27p9p3FEJme0c1Tn008/46SC+Czd4nJEHk+ePG1d&#10;WkfEWwsLi5y4ouRIhoIAMf94WlCBzD2KkkYae2/a50oesHWzpK0AaQKoNV32kU/81sG33n5dv5ts&#10;tMskF6KstMxOHj1lL/z6RU+Sq6qs0TomUSzfW9MSW9VQ+zrT9Gq+6YtdajkFRU6UWbd4PPbdfLPH&#10;qJtaGtxDo9WgzxTRno5oHQjItG84XY0xIsM6U0QFldslRX9VRHdZ94yq9lany3EiFkFLSUyycCDB&#10;CvXaJRG5sqIijZWUqPZPltZUnu49W0D26xdflJpvt67OPg9B0UNhaZEDZpK9d/gPH/tXe+DBBzUe&#10;MR4+6JSqJ1TR09/r4STOl8/Jy5RSDtjxk8etrb3d54tnJk+F07LGRMyJ52OfEgkB6Yd4wTg9j+M+&#10;eba8nEL76G99UvsnrPmN0b4ZtBzNH+73JZGn733vu9bY0uoE7OXXXjH645M0y8EtlGNNaayId1Oq&#10;Sh+HTRs3eFUAp4098sgnbdv2HYYLPV7ELiRljbv+Jz/83gpYX8e1AtY3eG3btfWgK8sJsVVtfhYs&#10;7lHizDBpkqtw91KvSIYvxw/+ex21wMBrb2UcUdRkXhKrxV2sb+j3Z91VTsctyk2I5aYIoDneDjDD&#10;YHZ1dIoMTGrDCcRR5DF6LxnoiD5/WYBw9wP324QM5nOvvuZtAMnyLsjOscaGa5Yj5dna1q2Nk+bd&#10;j/ACbFy33iYE7PHa6DR2QP3dvGePPysg/errr1pdfZ31DfRbXU2lH8jRSy9hqk20yQOBkEAgy+Pq&#10;ZDqTGEOGPEkq3H+ODDftF3H7c01LcRJP5ljFL33hi/bkU7+Uwkp0VzdhAUDg9OlT9sQvfmG0zsTw&#10;w9iHhgf1szRPyEKVQmjIDyDmzZhTc1xYUKyxlErSPRw/fsruuOtObxuJOxSDlSHgm4nQ5lMgL8NK&#10;mRx9qzlgZWxswl2A4yIpxWWlIj8RGx6TehN4feaznxf4ZNjrbx2y9s4eS01Ol1EMgy8WEmCna26E&#10;RDYixRTQOCbERk9a4yJezolmG7dstrvuvtsyUjJsTKQJkpYj40zscnho1G4/cKdxLCKkb3BoxBMF&#10;OQCks6fHY8kXGi7apYYGmxdBgwDQFIbM/3mtRYAGDwa9oFk7lK4tCURiLah5SNE6SxGhjNe6EVDj&#10;7NH4MZ+4V0luYz1ynjQxeNpI4gJn7kjAitdnUZN/9tx5O3P2rJSwCIbmn9K8I4eP2pEjx8l1cwDf&#10;vGmzAwFnf5P1jeua/t+rRRSJj455qdaC7rvANqzf5Eo+Li7oWcuQC7L5BzTPnMV86fI5T5CKT5Ri&#10;FbAS8z935py98tJrrsyLC6MHiFRX0FcgW+A05E1ienuHBXrJWgdav6PzFh+MEyAFLEZk52UB5YLm&#10;v5AqhTCnww1obepe5yYFlgka/0F76623nPiVlVdojpP1nNPuiejq7hUBPCbCJeUpsKYnN7Fm1nlY&#10;752g+4/XGkvWB2doPVC6BvFJF9lZ0H3O6gGHNEYnT5210eEpzRVJZiSV0n0tUwS3ROuk2Hbv2WsX&#10;Ll708+ULSwpFGMa9M2FbR7NFZqf0uRMWlxgjYhaxBhFRki6TUlKJMwl08eLJrmgf4flY0NzSHAWy&#10;COmCUFPb7+52EYqkUKoAtctGxyatQfbhwsXLIkbDWmeXNRdxPj+Uu5EQB1FOkG3asnWrzYoM0ro2&#10;Ly9LtonTuBbtjtsPWFVFhR0/dszrrskJwB2fnhZ28jk6Mm4/eey7K2B9HdcKWN/gtfuWnQcpR6Bh&#10;AbFaNgAXCWK4xz07WkpEu8ZBmDgu5VPEuFHUKJhZqc55KYxoPXBQ6jja+Ql3eEKAuF2Cu4eJ6Wam&#10;Z3sSDWVVWLQBGXaSuog9wbJntWkTZXgKpSA2795pr773rh06cdwy8gusW0aV5KaEuAQrEmAPaSPG&#10;S7mherMEXPG6p9rKSvvKl79gr770ooxwt4z+hHV2tOke9J4FebZm3WqpyZdcAQ4M9P1GPY8ILDJc&#10;JY2N0nqShiRSzzHxMn6U1iwI0FJdAUM0SCYjI5QQQHwgKOPHGOlZRVQGpACO634p+cJYd3Z0+Jjh&#10;2qZGHVffpz/9qHFOMCdjcelHvwFrOq7h8oxmB2dl5sjQJ4vpj3k8rayySqCHKzxbQ7fs5wNPT884&#10;SaHEJhxM8hIaYszSePrdkLduxahKM+krXiBTYJcvX7OWlg7PXCYsAagP6u+DvQMWr/fNTkm3gD6f&#10;/tjJUsl4CFAfHGBAu0e+yqoqbNe23VYrcCkV0Fy90igQ7BDgcOLWrG3evBn8lnHslrqb9LACXeq8&#10;kYfIGaeNQfbOX7xkoyJUhB8gdIWFBb7WUlKSdH9dPtYYbNzmAQFLbFyqxkcqcZKznDXuKEkZeJIA&#10;yZCmI5zonseuGfcOjRElibh9Saiis92LWhtvvP66J4GVi8hwIMRFGfZL+kIR4lbdu/cW27lzl5cC&#10;sXYIaTDe9AO/5557pDTLBThtNiqiQrewgqJCredYzSGeF/YQ6p5wT7KU4Yg+l3OViXnPee0x54z3&#10;9fbJgMVZUYHUstQ53c0ID2Vn5+q56V0+Y3mar6aWLo/Pc1pVd9+Avfb2u/5ceECSRJA5Eaurq1Vj&#10;MqLnFCmhnjghxi5eOu/rhR71VBQAbPQP4MhNznvnjPgZ3erCMmtuQes9xjKkGnGBz2nOF0TwRqVQ&#10;y4qLjXO+s6WoF2JirU1z2tbTa81tnd5LH2/A0kKsiFKsyG5QgCblLuLG2eenz562l6RkaQB0Xvcz&#10;OjEqAinSmpulz5+0QBAXBLHhcbvW1KT30L3ML+jZ6fNgGvug9Ys0kqNB7wK8Juy9FBFTPEXUkvM1&#10;NTnj4bAh2ZOB/mGRoUxvfsIJYzU1tT7eeEW6ezoF1Nf8TP5eqWtc44iT8uJS91IliqwEEmM1Dmm+&#10;tiCQxSIdJMaxP4kWUX/f0d1n//aDb6+A9XVciIGV6wauBQGDH1Ygw0ldtB/uL6NJohMXxhLQifa7&#10;pjWCvi/GjVKJgkt0Ct7fROwwgATg5me8L4bL3w/VrL/z5+L8tE3MTFpcqox/boYlF+RYCgohN9OS&#10;szIsuzDfqupqvVkDtZp0P8uTQbtl7z778m9/yRalaBJxOepzidGJOEsNjdgrL7/g91haWmQ7d2y1&#10;XO+hLRUWGZPBKTJOt7r7rtstWYSAMo4XX3xFvxuyRx/5vP3e1//QE59yc3hdurtcbZmMY8qhePaA&#10;gyNnInNP9P2mlIMDOEjiabhySeqxXww918gkJ+kKr0RLC92mpMbduxCj95v08eToPUqoEgU2jC1x&#10;bsZsYYGDGYjtSwVpfnDVBhOTrbGxWWNJd690N+z9fYP/bqyYDxQUngB6mtMIhP7GlOEQO5wVEUFl&#10;4KJcFmgHAmGRjWXPxp7Rz0jA4fCTaYH3vJ4xoAHNEalK1GcvC3yXpUpwr5MxPaznamxptO7+XuMA&#10;ko0b1lpaONvmIiJ0sUGrLK3WeMiQj3MqGzH3NEtJF9AncU65xjGWo0jHBd50PYu3c+cu2C9+/oSH&#10;DHp7+nVvCZYqwkB/caGDLQoIYmMSRWh0PwmpUr6QwSSBt4y3ZsXj2VKvHFMZL8LEyo3T+MbofXJy&#10;8/zACAz/yNiExmBAanjeUjU2uIPxfNRW10gJFvgcEcsGfLdv3+mKt62jR8o215Pl1qxZ5zHQlpY2&#10;Gxgb9mREWtKGpeg62rt8TrgI+dCiEi8Jh57or662h/U7jB+fRRjIMd0BXuSzCOJQKZKh8ddaJ/Ti&#10;R2NqrUAa8YyQa9Hc0uJ7ku9T98v4cWSrH3sqwjI/FxH57BfBo+yIvUelgYmQzXi8l5AHSnp8fFZj&#10;x/ply7JjtMdx8eq+tIBsSiRlSgQDD1VKOGRXLjcIDFtEHNqstbPHunqGNDZ9HpNnPmJjglpb8fp7&#10;QOqY/ZhosyLyKWkZrpYhtJXVFR6+we3d09/pJ8PFBmRLAjEigImWlBwNrcyL+FIhQP4Bawhyytne&#10;7I2MrEwPZXlPfu3JRY2faW0s6ytec5MQTNazRs9cX6X5gmj4qWe6h36N38Lykj4/zyj5pETx9NlT&#10;vk/HRHQi8yKRCxEryMvXuJFfM+GKngt7xgW5HRwc9zlYua7vWlHWN3jV1pUdRPGRSIX6xbgSi15E&#10;LQvEo00QMDxa8FqwJGB4hyJ8hdrglDKQYEZSSECvoYYXQPJ4NgRAP6M0JZgQllmlrInzj6m9JRYZ&#10;Y0MTEVvWZkrAVS7gSpFhX9Tnjenzl2R4x2RNglKz1atWuRHfsmmrpQmIjh89JmU1bX0CoKLiMotI&#10;nc3N4oqL2CuvPGf33XuHftZhn/nsJ8XYLwngyCKPEZgOeZ9xSlVWr17tarC1qVXKtcc7PZ04ftIb&#10;OuBmplMXJxdhGAry8wUWYT1PvG3dsk2blpakxCQT7czp07aqrt6am5qNjm+XL1+Wko4TiE4KNMP+&#10;J+5F4qAkW504cUrAOGscqRkty4FwhCwphAeCLl/EHTkHukjvl+UHZlyQAqVlKjXsZF+/fzb3vEgL&#10;RxOuXb3OW7NyatQk9de4KgX6QY1VIBhywxkj1Usi3YxeM6GxcyMqssF5ylkyjNkZqR6DJs+AL4AA&#10;1yMGNl7zPCG1Oqf3ob0m7SEJZaSHcm14eMqOnzxhpeVlMqwZMqaZUjJXNT9TGvN4o48zLkcSDan1&#10;5ZnFW7R6UGRaRxrIttZGGx3ut6effNzOnjomsjPg9+U2UnMRK1KBG5fuYDh6vPe4CA6nTtGfGrLG&#10;+oMEkYhGu1Uve0sMuVseNz8lWSPDIggah337b5Waz7SHHvqIE4QdN+2yI0eP2I6dO+0P/+N/0HiW&#10;WX5Rpgz5tECqUaq6Q8A0KSDPsv6BHrsqYkYCF4lNdK0DOMPJQT8gJlrTHtBYUc4WPUDllVdesfSM&#10;LP09yc5fuOQ9sJcXljXeybZ71x7PLaDFqIbdcguKvL543YYqC2muIUcXGi5YnEjnvOaC06BGBKZ4&#10;ZlbVVeh5FgVwMxqjZY+tk0MxNCgwbe/R3EyIpNZZfmGZyIfWgsaDkjSSyxY1A+xD9vXywqwlxovk&#10;iVBF9HkjA/1+EhunxtFj+/W3XremzmZr7+kSURm1pdho+GtW5IIQCXbDk0IFbnnaK2kCVb4/K7JC&#10;QmRpaYmUbLfWQJLGqlfzSEOebrclxO/xtE2MT3sWvBaNE0dIlXi/55dEvX7z+nmSe7HqV9Xa13/v&#10;d/S581ZemueHxKQkB7T/p6yqstDb1G7etFprcMwiU6N2+PA70fWi/do/MOLhC1q84kGsrqqS7Zi1&#10;k9r7EyJ0RYUFvuaxh6zxJf0XIJ9DF2f0N7f12oQI/OM/+s6Ksr6OawWsb/DKSE86uCCQ48xeB2ht&#10;Cs6P1b6LJjwFxVj5B0tWr8FI04A/dinWXWqeVCZjCnjTQ5gsSmI+XLjdwqE0KUSBRjBdr03SpkwR&#10;kAVtZGRKICLjOa0Nk5xm22/aa5//2pdsh5Tt2ydP2aotm21IgLigzx4gISw5xWOgv/rVc/bm229Z&#10;z8CQiHWCjEOePpdmH9SGT4p8FEtFjtjp02+Lac/aseNvillTOxqxW2/bL5BrsZMnztqdB+71++Pg&#10;/qqKErsi49vb3W0c2MDJQhXlFTYmwz4+SuKbCUgmbHX9WoH3iBRQjRZegrvbADRPfpFhKXZXaJTH&#10;jI8MSxEu+O+isPp6BzWmCZadla8xTbGurgF9Ng044tzlC6jj2QDgKG3LzMzV9zI03kmujBlzYtsZ&#10;6cmWnZmmZx33OPXmddvtq1/6um3bvF0qMt/WbtjkoYH2vl6bQpXLOHFs4LLmLSQiQe0r00VoAkNV&#10;WV5omXpP2nnSb52So4amqx7fG5WyoGRO2klkKmRVdXXusmZ8IHecYpWbn2v9Atn3jr5rV5uvWGpG&#10;uvUN9Vky4QoRELrgjUcmbEZzCaDGSGEu6LNEAywsI52sr+nxYQssz9rUeJ8lJS5bf2+byMqswKjH&#10;wyMkmqUJBCbGpfRQXlKPn/nUR+38xRN6z3nN7ZRIU8Ay9dmU6hUVFAtk1nsvcGK0qFcSB8nUppyH&#10;DF8OYhgdmbR1a7dYdg7tVMftpZdfsG/8/lc9LgkpITN/eHjcPRwdHZ1WX19j+QV01OPs5SRvCEPJ&#10;n9iWew3Onj8lgGzSV4vu7ZxtWLvRvTFOKnu0hkMZlpWRa++8/Z722rLmcNY+9+ijViuwkBb3E94Y&#10;pMLiIsvOzbG4YBy4ZcNTw3at7ap19XV49vyaDeuMs6nj4pe1Jzq00QTUWsfEdoe0ZufmYzVmJkKh&#10;n2mv7dh1i61Zt8U6RUoWda89gwM2MjnuYZJgfMimtK+E8SIoJRp/jti8INKw5PHcmw/s11vE25HT&#10;79no9KjNLs8L5JdtXnwdr09yioj3ovZyop5AY5BfnKd/44EhAWzG80TI3+AL20Cd/oTGujC3wG7f&#10;f7s98sinNTYc0jKivZKgnwdFrsZs44Ytdsedd2q+A7ZHRGr9+tX2+S9+VgSpQ4Afb2XlBVZXX2xv&#10;vPa49lPE1qwpscxUjXZcRM80bRmpy9bX3WBDA832+uvPCYQ1/lrLScE02R8OSomx6UnZOW3QyMS4&#10;zU7Pa4/2yw5cs7qaVZaZFu08h4CPeg81piI57JmRsXmRiUX7yQ//7wpYX8e1AtY3eK1bX3MwSCxa&#10;KhZV/P4XAO0JZVJfEs2ulLHyJFYRe2YTYRxw68GwAWjA5P2Tf2DaJJzRvzo1JcvS07MtQ4ZKWtxm&#10;5oUWmrqWji6rkSIcHB2xaSm8Ldu36c85uyRV1ikGf1WgsSxln5mZbuvWrLELF845EnK2NHFykkoS&#10;4pOtML9A6qjdCguzrKw01+77wAE7euxNAbdUR4CuUQN6jgS7974HbNeOPdbTNyTWvc2OHD5s5eVF&#10;YtjT2rxT7gYldk952LzAl1gfh5tgqNnIRUUlYukz/lqOYQSYKeuiTSUHeKSlpnp9NAlohARIGKJt&#10;KQoPtzStHfPzirz9KSVmAD1tH2NiyS6n2Ue0ZMvLvqT6iP0Fg2GByoQfJILnYFjPMjFBTC7ZHvzg&#10;h2zrhu0WCiYbRxDSE5ojJENSIsRoT5w77X9O6vMBX+q0SdrB+KC6B4d6pfRira66yjOHrzRctnYp&#10;SJQOsW7+vqTJnIOA6c8YrQm8AX4gh96DJMTWjjZX30Ojw35WcZ/UHm5Lfp/2q1evXRO40mQj0V3r&#10;lGZNaL4XpWRQ17phGWlZfuK5nEkdKxWjscjNy9RaWfr32DNkBfA8dfy4J/nRRW71qhqP/cOI6N0M&#10;ocN9npyc7p4L5ryyotpKS0o1Xhnu2aAVJe5qen7TSY7e831SWh1dIghxSxrfPquTakMl0oIWVzTu&#10;blzVeDxIsKypKtd7jWncg94pj+Y89TXVNiMSsSzV514mqbjaunrNBu7lZJGjkK0XeFN//NYbb9mG&#10;DRvtC5//vO3es9vDILh5yZAnaa2opMSKy/JsSuCAq/joyfe0jmO1NyIin8fszbfe8jguSXjJ4WV9&#10;VjT0ROa9H8u5INI3PhsNe4hUf+pTn9MzrbYLlxu0F4a9kc/MwpzIQT++Lt0fiaMzIoJxtn3bGrvz&#10;zts0tms9H4Pub5evXbELV88J6DVPIkscVZqdXaCxHLOBoW4BZb1l5mQ74fzSl75s93zgXjt39ryT&#10;WDxAhI4C2oiQPI7ZJMeiKK/QSkrK7NY9+61+zTrNW6ZdOH9Z4z9mtdV19tCHPmy37LnZtu/cZhvX&#10;rrfKGk7NStJrTtuElDLke1kkYWKi0/Jyw3p2EeSxAZHqbu2TMc3xpOZrXHNM8ybapUZJ79wsIbkE&#10;3YvW8jAEgYY7iX429+RExHIycqTCj2hrL4v8ZrmtA6i1yGxC9z01tWTd3QOye2Y/fewfVsD6Oq4V&#10;sL7Bq66+/GAMxbQyMJSD8IWx8eiygBGXJwvXz7lFMcto+2tkzGCdNDfAkPMafgfgdsgRUHFsX3ZO&#10;rsCKsjCygoctNyffk1vee/ewbd66xYalloj3xsgo3XbbLd5sv7a6RIacZipxYtw045i2Hdu32K37&#10;9lrD5Qva/JP6hCVP3qmpqLEhqUjY9uXLZ2RE0u1Tj37SXa0QBmqxu2VwJyZmbdWaDVZYUG6Hj55w&#10;5Xr1WoOlhBNlUK7pHtrdkOJiz5dC7eoiS7zXaGGZmZlhVQI0umTRHYrSLRwK9OmmjA33KMlLNNTw&#10;5ioCR1QHcWdqaelAxgED9KZGsXzzm3/gCU50p8rMpGd0NDmP8EHU0CfKMKX5F6cBkcjm7U9npgXK&#10;/QJ9jsZMkMFfb4N9wzJ0AlaBTfTEslhrar7qtbVkSQP8zB0NPBZFtiBYZOxDdjhWcGx4SKAW6wl3&#10;HPDviYOaz0TdA6+lnzpzG10DMrT6PQgA80x53bJAmyYrySkkwg25V4F4PcDx618/54QnJKDF/Yih&#10;nhWIUiIEkFKXTEtIYv+4Q4nDkuPAWOD6hAhiYPEEkKlPbTEd6yh5IiFq10177KjAC1cpbtOx0XE3&#10;wCWlpZrnIt2LyKMANlcqlU50ZN9zaAoVAtwo3bE6REg4XYvTzMIpQTty9LDdfcc9HgYJxIm4BqgZ&#10;j9c4jRslbCVSvTVV1SKH3Z7URHkax7PiVYqJoTHItLW1tQg0RvzkKNzxeCGIg2o72Je+/BXbvXu3&#10;/cEffENrI8diRFI8VCQywed19/RJpSZaUXGh9k+cNxc6d+GM5pMGKCNOfHq6ezzJMqT9EUxc1j3G&#10;aI/gjk8SWCfZyOCw9k2ve6Iodbzn3g+42/zQoXe0TrusX4QKj0d6erLU5bBIaKoIR66IY4I1NTXY&#10;m6+/Yc2NrZrDZM3/lPZBjwjbtIcztEiNNq+VVfXagZzqVao1luBlhsT677rrXu2fQssTgWZOaEoT&#10;FxvQ50Q016OWHOLcc6lxkeGW1mbrGejVWPbofvutu1Njqb0zOkYlQJQ0Dw0OWoruMzUp2Tq62/Xs&#10;XZqDYo1VvMakS+o9ejRne1ubftbtJVWMe3aOiK5sF+spMYmk2CTPB6A7GYSa0q/JyVGtu2nZpGy/&#10;1wce+KB9+KGH/aCes6dP2007d2jVc2l8tc8hUo3XWjSuk/pevD3+r/+4AtbXca2A9Q1e5eX5B73Z&#10;iS7Y+ftfqC+UHzHA95PH+JOf8eeClBlKDVAiGSSqVATg/FxLnA3J6T1TYqvUZRLDLS4t97IUkoE4&#10;1/lq8zWpjypLSYmXAiqyqvJ8KYJBCweXZfCuWnd7o9Rqok2MDcoYzltFWZGdPXvKMqQqcQevX7PW&#10;RoZGBWJT4r4k0yzapQtn7Z677/TY2Nat28WEo1mimVL1ZA/3SVVPTEYbKXzkox+xI0cOWU1NlZUK&#10;SFFsuDyJG/OMNNrAzU/XItQ0/cjJDqVWmkQlMrfFMjzmR7/qsvIyBxxe+36C2De/8U39Tq7uodmV&#10;3Fe+8mW7/cBeGbX7ZGTouDUqoxxVYpALDZ9/JslN1AaTMEasF/Cgl/P09ISTBNq9knyD266musKm&#10;RGCoG+3r7/Yzu5cEHOmZaU6YyPZnvnDH4xGBaXBgwqIIQFZ6qp53+TclMSEHVeL0GDYai5Bpz9GM&#10;Xk8vgsYxmnSQA+wjAiZiwdQbk3W8atUqz6wngYqmKxhxlCXxwEm9P+cjk22bHAwzbN5YhPPD6fiF&#10;ixxiQVmgfklAlCQFj0tU7yfDjzKlkU2ifhcvQ2ZGtlVVVtn69eu9BAqjivsbV/Lh994zMq0x7GT8&#10;k/UbK/WdX5hraSlhKbMRPd+UDH6ccVoXxAfF3NnZ7iB8x113GHmRqMFkkceEQJqdkKIvk0Ln4A2O&#10;aJyeivhnXLpw1Vvaovrqa2u0hjI9ljw2KhKVlqZ13KE9VqF5jbP/8p//wsv8/vRP/9Q/k7GJFQiw&#10;zxh/vAHVNbVWUVH+72treGLQWtua9Z59xhGqlJFxpCOx/pDIXnpKQGMVPUY12cvv4qytFVDrFYAv&#10;2Nd/7+u2Qcr0jTfe8FadqZpTyu8Y5KGBbissFAEpIZY9p88fsjyB3Kr6VbqnZJHZVoHWOe/ctSAF&#10;yrnt5QIyvCZlZdV6vnR3LUOMyJWgIQktQvEiFeYX6nOS7fnnX9R6Jr8gWiXAmoZQ5OB9SU7xE+s4&#10;XKXxarNn6pNjMDYybl0dXZ7Z/+KLL9hPf/Jv9uTTv9R7/dr3OG1lmc+B/h7t6RFL0n6IFSHAk0cD&#10;IToy0sGNxDHmFTIV7fkfJYTMPUSOrnDix9pTEdmTLPvyF7/g+4+mMbt2bHMhQmyd/U3FBGsVW0II&#10;gByKn//4n1bA+jquFbC+waumtvigbIWAAqAFlN8/wlBGQID3/veicWjUg1SO/h5tvThnEjwWnxDv&#10;ZUu4DjGafFHWRW0jcTHc1ajOouJSu3X/rd5U4HLDFfvKV78gIzCpDTMj1ZmlySQbuU8GbNriY6Zl&#10;2BetsjxPQF4gQz9mV6+ct727dzhoZwmsq2U4aAcZqw1M3PfuO2+zDz/8kBRQipdM0a2quKzG9u7Z&#10;Z79+7mWrq19n997zgA1LgW1Yv9GV5VNPPi5CErCeri4ZvZArQ4wcZSI8O7XanP6jHWuNzY02KCWK&#10;yzpTRpmWlSTPkVTDCT1ZmZkOWoAQ3cUA/U2btogQHJEBSPH63o985KOWX0BpzqL9+vlfaazIFgas&#10;yayPZt/Ljui9SYhKc9CmyQixv/NSWCj5nBxcpnGuKFB6NJSYnBwTWA9YrwxYcUmBd4RqbmnyeSSL&#10;GPJAGQxqG4MFIeAc69zsDD+bGEOKFwF3MkCBenYPikiWl6aJLESTxZJtQiSEntt0p4roHiibyivI&#10;l3GcsILCImtrb5NqzLdSKWDqlWcj0zYjFYpaz8vKsfTkNFsUySMfAOUGqKOiqZ8lqYd75eK0MW9M&#10;oqXX2NQiskES0pQ+o9hJIslifVJ9w4OaE91nW0uLl9bRFzpFoEzCH56CxsYGfV2V8UXFk88WrZnm&#10;3j0fQ2t4bn5axr9P40Xopt9PhSLX4qUX3xIhFPAKZO644yZ3o05R1qT77e3us+kJ6tw5XSroa5A/&#10;k6XQU/X5gLCf5DU9a4cPH7U333zbfvD9H2jc6cTHiWkBUgjYLAJbyDK99oMiKQJT3RMhIBqUnDt3&#10;SiBxTc+F273Z6AXPGqfTX35umtYgXeziLKy1wjy2NbdFyZf+nSe1u279Bvce4EVAoVO/TuyYM62z&#10;c+ItP1/jlSrAtzk934zGdEgkpElEsNXXKYq6oDjH1m5YbXfcfbv2cbEUe47mvMDfn8qIPXv2agwX&#10;7cTJk57VTuOYK1cbpebfFVAnWpIUNgS+IK/QUvV69hploriZqZkeFSmD8FL6Bvgzn058NX4DIsuc&#10;l82a5f5oKgRpSc9IE/EeMU5rGxwc0fzOaAxC3vCF/URpIOoZjxNHywK8hG84uwDXN+uc8Abr73/9&#10;9f/yBMokjT9EnuMwM/U+JJpBNvDuMD8jfioaiY+BFWV9ndcKWN/gtXpN5UEOSEARwzxRlCjk6CIO&#10;uBEFQFDWfB/1x8XrtGKhmO4uxTCxqHkfLA2vw7jTDYyj8ZLCqTIIadbZRbx53j74oQ/ZmvoaW7eq&#10;wmIDEcvLDltC3JyAekqGptvVdTgkhb4csUAsZ+v2yTjJoCcS9xyVoR/Shk8UQ6deslcGIMk34NYt&#10;m7xVJDXKxBrTUjNlCwO25+bbBCa4r+LsLRnNdw4d0m0KgLSh8/Jy/DlxPcLs2cQPPfywfe1rv2sP&#10;PPCA9zU+dea0DFCKFEWpqzW6ouHuRa3yvAAWAA+IRF3WZOfG2iOPPGr79u2zX/7yCXfJkSl+990f&#10;0Hsl2S+f+LleN6GxpVNctA87TWlQqsRoKQui7heXL2dQNzc3yZDHCHQBdmraA+7ibZXyaW9vNro7&#10;lVXIkEpRo7RRBnMCJmKTKGHcgiggWjWiwkqKpID1OuLV1Jry2QABJWAoaFz3MZpHPCg0pFkQoiTK&#10;GJJkhhsRQgaZIa7PZ1CPDKngsAzKyjB8JQJbXP+0Kw3GJ1pY4xsnlSkr6O5vymroasYBMpAelD0X&#10;64gGOjNSmwMC43VSh4BBKEnqrqzC1qxeZzffcosfrZiWnmr9MvTUQVdVVbsh50zy3HzmFeCnJj7i&#10;SmxIc0f2ON4kyCbjAUmhljwnN9sV4KuvvmoPf+jDeoY+65NCpXMZTTNGhkftasN5KUJcqhPesW3r&#10;xh3uiegXaaDzWl5ehtdik00/ODTg/b1//fwL9t67R+wb3/ym1dRUa8zoUx0SKYQYznhSZ5LIALXy&#10;x6TgiQUXFeWxtURkAzGPfOpjBzmY5ejh93yuGFNCLXnZ6bqvJCPGHxcT7+EGuvuh5gk14BVjDeIe&#10;fuPNN41ufJBqvg8RDSQs2003rbfpuSGRTI2L1gBx28ZrnSKvUrm0dNX40MO7pCLfMnNSLBnXucaD&#10;Q2QoL6OpDJns5CdoNxm9v++552576MMfE8k4596CyPSUkxvCL9WaH0giiarkc9CCFC8KLYgXNb8x&#10;yzRW4cCbfuvu6hZRL9c6E1g6Wi4ZR5aWl5frr8t2jT04QYvTcf0bb5g+X2BKJ0L2Nt6jWREyKjSo&#10;y2Y8ycHJ1P4gH4LQD+1iaYJ02223uc06c/qMvfba6/46faAUd5r+pAxVey5OIO3JrJw6aPazFbC+&#10;rmsFrG/wqltdfpCsTYwvMWlKTeghzZ9sEk7AcWON4ta/YfzEst93ixKzlHxxNR1NNNNLtLBJTqH7&#10;Fr/AqUQlpeXR+KUUY1//gMDumm3etk4Mekwg2q6JjGgzS1UujMp4DVt2JkcWzlhmWlAgMqrNjcou&#10;kcK4IkMzZwX5WVJdBdrQA1ZZWWUbNqy1W/bd7AqX+mKvTR2XgR6Acc9JBRSJUCSIMUfEzLvEtAN6&#10;XapAPcWVWXdPj7NplCTAWVVdI8Na6Z2X2jvb3aDryaUy5zzW6cdVSqbR1hBgRknDU3AzQ2xg5zz7&#10;vffe62QH8Ghra/PP/p3f+YqP0w9++F0RIsIKlKhAmKJhBkhPEslCUkbcz7wsA0BKvJHSHFS1D7uM&#10;NK0RqaklAQlAAbiIt1+8dNEKiws8IYxzkpkvFBsKDoCkFrxQJCoyMeoxSeYVTwp/kkCGAqcLGL+n&#10;D3JVhPKAkMxIvWHY+HzUCmsH1yYgQ/tHPAHpaRn6LA7vT7fRwWE/8CSZOt6EkMUs6Fk1XgkC79vv&#10;vNNqammzOWccvkHdMyVqemdfgxjpESnwXCk4VPMjn3jE1q5fb9u37/BGOCj1VbX1AtCwEwWePXpQ&#10;A54Bjmgd89gsvcdR1NTio6KJ7XvTHxqDaP7wLKVo/OgGh6ojIckzzGXYs7NIWBvT/F0ToE0IEAfs&#10;/IWTNqy5v3nvbdZ0tcnDEzW1lQKTLO0V7SeBBMA5qHmnUQek6/O//QWtsWlXcsSjUfm+XjQpVArg&#10;Iud3CCOkptFJa8F+75tfOkgXtxLN5U27djp54GSthx74oK1ds8rL3cjfIDYeTAh6yRalaHoMAViM&#10;e3T6B/pFHESeRGg5SQoSBpBVVZZJFcf48/mxlcdP24XzjSJIgFOa5iTOww+VNWVWWp5rieFYm4yM&#10;+pGhxMJZC92d3fbss895B79/+c4/a/y77IWXX9a9rbXde/d4vJhDbWhgAtiSU4A7nn7b5GLQGQxw&#10;xRPg/dzJ+ZiesVmBNwqZM9lZqxBITgeEcG7csMFuuflmW712rZ48xon4Fz7/Zdu9a5916H6wLVrG&#10;WsfxvgYkyBkOjVu07BSNQbfGEan5QALeh0InlpcuXLTLFxucKHe1t9v+A/u1Fkiz5aLFL5UdIe3D&#10;ARGQWfvFT1aaolzPtQLWN3jVA9ZzNN9YcINFvCklhYb4Qf102d1g3n5UTD0KJjGuAAEb7Hj0yMqo&#10;0obNs6jpYkW8EZcWLrJwcrrAuswKi4oFYlPe6hAAGhjslJHH7Yr7yUyCxaYm+sVq5y0zPWgTY73W&#10;0XZVr4mzAimN3p5OW7263tUBBqOttdOqa9dqA5pUZ7MdOXJUiqRUm31Whnvc+/iePXfBBkcowZq0&#10;8orKaOxYQEMnNPpR//Sn/2aFMo5f+vKXbf+tBxz4AVcAJz+/wE6fOeMxa+LBeBpmZqX0iYNpTHDJ&#10;Jcrw4s4DoFHagBjxWuqwURIcznDmzFk/jIALQNkjI6ahtBMnj7k6xq3O2OOypm6b36OZCbFq0JO6&#10;YBQ7yhojjpJJkXrDI0LSWVIoaDt27pAhnbLDUl/zMvJJYcBpwZULqpX5Qo0jUHBB0o2KPshN1xpE&#10;OPpkwDiHeM4VS319vY+DLJWIVb+7+2nTSUyRRDJeizrjnum9jookYSw1NdWTvIinYnQxepNjU1Kd&#10;/Ra/HGu1ldW2qqbO0lPSLEafw/p56GMPW7bUEudME9vm/XhvVCAEh8Sf1atWu3q9//4P2vq1G5x0&#10;8VrGkp7lM7NTVllWaTffvNc9JuPjoz7WZPnTGY45I9OcY06Tkmg8Q2vcJd1zIqtV8xr0eyd0QpLW&#10;B+65y55+8knbtGmDpSUH/fzqhoazGrtprzZo72i0fK0/GqdMjEgdCoBp8cmpYYQq5hc5j7neiktK&#10;BExnXZF/61t/5GVbHDJBkx4JP5HYBY+fEkoBQHq6+zVnZHdHkwATte7xCEyJcBBLJwYPmcGbUyMy&#10;ST/3YYE1gMJY4/4nm5qMb8CfOSAD3s+p1ucRuyVhkGQ3Tsajf39Pb4dxdGRzc5vAa1IKWMpxlhKq&#10;VMvMKvTTrlLSkqT8CYNwgMuYlUtp9w8OeDz65ZdfF5nttPcOHxZ4rrJ4rV/q1D/0wINWUFLoewSv&#10;Eweh9A9o34uUEX+nPzsd6yCmJJ6R50FDlonJKY0R7Yw1V3omJ4JJIQfetWvWaDvE6PcHfX7Jl+CA&#10;mPHxGa25qIuaHAKOsMzKznFyQDMmjggdF5Hkwns4NTHl7ZMTErVH5mncJNsjEdHfJ9LeBWmf9JPM&#10;sjKy3L6xBxlj6tOZm8ZGau5n7amff38FrK/jWgHrG7xKSvMOopA4jhHXN8AAmLFZAOEIzTP0bwwb&#10;yoz2nGwm1Ac/DwpQ6A+OW4ss5oRASBsoJGOjDSYjWFJaYWvWrAdy7F4Z24oqzurdJmVBWU2hAPeU&#10;1EGHl1yQ+T0nFR1MWLSpcZK4uiw7O02A0eVxV2JbFy9d9ix0zxYdnbLEUIaUSJknQd2674CM/Kid&#10;12soUM3NK9TmXPYyl+bmVntCBvjw4XftqSefsCMCtWNHD7uawoA9/rNf2A9+8AN74qmnrLSs7N9B&#10;m6SoifFx7ykMIWGscNV6LFYbnkxsyAsbGhDle5RR0QkLNyEqhwSWfKlYjrkEOMlIfeON10VkQvri&#10;HHHYe7T0DWPiDT9krP1IUeKYmhsIAC0rH/nkI/o3rmmS5Mb85C86PZH9TeITAMohE8Mjw+5K7Jf6&#10;o9UkWdfcY2GhCNPYhGepNzVec7cwn8l7MP+oZlorQmymRARwMXLyERntGCrigwAq7tigyEv0DO6g&#10;K+v77r/fzpw+54CPyuPQBLJ+4/Q8M5PTtn3LNkvQ/RGvTtQ6o9HI+csX7PS50yJ6CyJzhZ7Ad+zE&#10;CTeYuOtJKsMbQ87D6rVrXInSjvJHP/qRFE6P5WZlWl52bswf/tG3DtLOc0jPzdgIqqOZ+1K5WVlp&#10;Wp8xmpsp3buIkWTWgoga4x6R0Y2LCfg6J46LyqYnPiVyFZXFUp/F1tZ+VQDRaTNzUuWzxNkHrbgs&#10;3yqramxpPqh7K5dy7be6+kq77cAtWuf3GT2mKZ169tnnNTbJdvuBu0WEyUZf9MQ28SjtlVjfN14m&#10;Ns/JZ/P+fBC94pJ8B7buLs6j7tVcdus9UzxHg376kCL2JS7+iBNDTjYLecUFB07gVs7RmqM8ikNs&#10;WHd4wpgrxppYPZn91DST1d7c1K31lqHfi7eUcL6IQJHWybQTj4j25OkLh2xgtFNzdcyOHDusdS3A&#10;1bNwJCUHn2TlZFlIBJImIldEAJ945il79rlnvVkMDVtoSFJaWuiAXllRJoWcqHkNududxDA2NTkP&#10;eHIoj6S9KfuEw1EgxqVlJSJr92ku2rXuJ+ytN98Raeq2s2cu21e+/LtWWVxnaYCr7MzyUqy/V2lZ&#10;qVa8gDhFgkFryD2BAma8VSS6UUbJQTAjwxMaf7oG0qp3yh5+8EO2Qeodz4rvTb0JqlrmwE6cOKvx&#10;nJEtTJKy/pcVsL6OC+/GynUDFwdjALwor3mpa5Q0maUAxvsLG+BmqPk3zP/9n0d/FqdFnWSp4XRt&#10;9mSpFr4XsHASLuZcL7XhCEb6UtMGMy3EcYpiWTL0XT29Agq9qS6yMasE5MSjUDnBMGcgZ1hAypPj&#10;HUuIFcsQB5PDMk8xlpdfZJkCHPoRt0kRhVMyrKJulRVKwe/YucdKKyutU2qks7fHrklNP/HUk3b6&#10;9El755133F2MS7u0rNjrculHvGv3TfaB+x+wvLw8+6d//Bf78z//c3vvvfecmBCTzcRF5weeTDrY&#10;LAmgyaYmkYmNDYhjELl31AJNUsZGJ9xI8NyU+BA/5DW4AP1sab2WnwHEjD8eCWJjqHTGjPeBMOAa&#10;B0xra+tl8JPdKPM6XNr8jse79T78e1HPwu/yc1yH2SI4XDwHYNx49Ypt3LTe/w2x4LCSzMzM6Jxq&#10;XLdt2+Zko0/KCTDgZ6h9Yr8ctEITibgYqVIpM84dlyWm9NZ2bNlsyxqXDAGK91AWEBBDpesUn0O8&#10;n0xpDlwh1jspgztHdrj+PtQ/4A1W8FIMiVxQjz3Q2ydlQ0lNxAGmpKjY3298lHyFMU/6evvNN/SM&#10;iXb06OFl7hkytHH9amu4fN5BOcbmBIzCgfmI/iclFb+szyMPgs58nMgWI5WfLFWVZEt4SnQ/yKxO&#10;Kc3e3m5rbb4mwB+yjq6rNhnReMQvaO1NW2pGyDi6c2x82EoFPPVrVms1xdr6jVtt/ZadHgeNkbI9&#10;f/6yu8C3b7/J3eBY/WhOB/Ohf+pPEgaj+25ea2PGydH7F+PPkaqsA0gLnioU6ILAljAJ+Q8k2VHH&#10;zF6MF1lmn5IMSMc5OqYlaf0FRPxQiKw/Ln4fQjCi++zqGLK25mFLSynSemWdFUtRl9ja9TutvLre&#10;VefIxIj2YIrlF2bbug2r7Kbd20TCC0Xoir2unmYoKHCqD2I1vmMTo7akNRIvUjm/JGKmdajb85Pf&#10;aPpTKODdtnOHbdy8SUSnVM+FlybRkw3JY2DdUja5pHVFaArvHHvp0LuHRe47nHyQmwDhqSivs3Aw&#10;Q3ONjyRkmzbcZFu37BaxoeXvnOYpoEGmJ0SSBEmyu7H5PBcfeMpm8Drh4Zi0jrY2kfMpjWc0TPKb&#10;qfK9qWnyuaMfu3f407peua7vWlHWN3it27jqoKyXjGo0Fo2LkdrqOG0aWTRXAjB/ak2jG56Fj+uQ&#10;xZ6g32ER6420s/iPzZAsAKTJA0chciIRgF1bt9o33ZwWO79XV1lhr772kgyzjN5Iv7ctJBGlo63V&#10;OsSeiY+jTElUWoAoxHBAgn5v1UZLSy+0ay3d9tTTr9i15n67/Y77LTs3337845/YzVLXL778sn33&#10;+z+0N956086dP+9N/DkpqbAg3+688w4Rg1TbuWO7febTn7bLMobUjR78sz939/yq1Wvsx//2r/bm&#10;G29bY2OTFPCbApvovZGZStMU1CsNQVIEnBmZGbZ+/Vq7dvWqb/JcEQjcdIQEMIqcjYxxKRWJ4KQl&#10;XH5kSq+VSsQFSmITddoALglauKr5PYwziVoAb7QTXKqrAdyBAzKQwwInMny5lvU7nJpE4xPUM3Fe&#10;kr9wo9OiEy8EiVSUEm3csMn237rfDr93xFqamx2ocAFqku0DH7jPY8GHjx1zg4k7Oqwvz37We3sH&#10;KuZYSANo0zeaNqXc+6aNmwQeDZ4Mhkqhxzifj4qfGBu1kIAmA3Ii5bqssaPDGzHx/tEBS0lP0ecF&#10;rU8G+l2RKQjOpzQ3rWSVE+vUxdhlSkXjGscPQZnd5k2brOHSJbv5lj1S2d1SWu3eGvPK1cvu+s7I&#10;SHFDLATWGuVEKZQsNcmzWncCptQ0Gec5q6nEpZzqyhqvBaQkPg5X+YLmN6y5F7FKJ2lswXoE4t36&#10;rJysPM3hFsvJKxMYxlpLS6vdevutUoojAslMrfGQ/dM/f9vWrN5on/vsl3z+ABevcdcYQJYWFlBo&#10;kOVoNjgtb1lzKGxc45Q1Leq+yeqvW1XviY49IjH7br1N90QeSIlIIB4fen6nOWC3tnRIfXZpjyZY&#10;tsZuQGsRhU+3QU4Qg1/heYEEEZIC1OICYb0+UWu0RgQy137/G//RPvjBW+2AniddIF1WlWP779hq&#10;u/ZuslVraz2k1dcLSVjUfEw7QSQRkaNYOed8UvuAcBolfpACDkHBAwdI4sYnkRCXPPkUw4Pjei8O&#10;tIkVsRl2QkIyI3F15h7yiFeNXAz2CxceAwLRAH1RQYltWLdeY0k8WXDNmk1O94oEcjnwTpB3w/rF&#10;a0T5VYwIPr3ZsVMNDS1u0zhIBuHAcoEAE3phH9IvwvNz9HneJAdPmd4D6Pnlz1ZO3bqeawWsb/Da&#10;tGXtQZg7mwWjgUom/gVAwCRR2pQgOThLBUVZqQBdr8P1RjkOWZi4a1O0SYoLS620pNJys+mlnSoj&#10;mG2rVq1zsKAOMzs9bE2tXQgyW11fywHuAqUMGacUbfxhASNtO4t8k5w+e9441D4yvWxHjp63i5fa&#10;7NzFFqmcGGtpG7DF2BQx72X7rU98xs96fubZX9u//vQndvjoEe/QRf/n2++83bYLmEmmOXXqpNdS&#10;RgQ+p06esLfefss2bd1hH3jwQTsvo79Nfycu+6tnn5fxCsiwLXuCTpFIA0qRxg6cJEYZCW5cVCvK&#10;CGOES9bVpIwSLlwMLmBHwhUgjqImY5bEHHeL5xU4ORqWISLBBhc4AAlJIQaeHE61XBGdeHqpa2xR&#10;HIxJhwCJ95mcmnTjA3Gal5HB7Yk65nXMJfwJw0c2Lxm5xP1oUPGVr35NYzpgz//6eQFISMY61eOE&#10;9977AXv0kUekYMvsn7/zz66oUf64vKdoxziDm5gNJ2UqdIgRcC9pjCm56e0UOEjJkw8A0OLuTZVB&#10;5nCKeRlvwB5PxFB/v9TcoAU1tiRJcQJXdX21dfd14ejwBCLUJJnlJON9/Ld+y7td0bEO5cm6o189&#10;r4MgtrY2iyBc0DMSm40I3Futu7dTQDDttdWeuCULsbQ4K2MrkqhlCkAuzs1YssaaI1YTNI9zukfI&#10;Yo7IAB4U3py2phcvnrU1a+u1zuNloKdsSOszMzPPzp9r0NwFpKzn7cUX3rHDh097p63kFEqgUjTy&#10;Mfbm2+/Yr555wf7rX/y11ne+7mnR50M/0tpAueGZ0kt1ARIJftjMnNGtDpcvrV9J6Hvt9Vc04ovW&#10;qTHmXGeS+Hp6B7QOuq2nq1efSelgqoVEHIf1s2uNLbrPUQdOksMANXwmxHfJcCavgf7XxLNRzcmp&#10;WZrnDCnUStuxY5fNTC/4qWLa1q6Gq2sqLDF5UYRZqjgyoD06qD0yJZJDn+xMu2XfnZadU6S51Df0&#10;C7NzlPNRhpesdTVtaQLnea1LDsPhOFn+HBShG9Q9kulPC19IRHZmls0IUAFm3N8FItYVVZUegoEM&#10;kptx7/33+172o0hFRomzLwg4d27fbeGkWJFXOuXF6StoBUX5Im0N2idjujdOfYuSxqmpaQdePGp0&#10;CDTRT2qz0wTWmzZu9vrwvLx8q6vRvIsYM1+U5skE+j50sBZRAuB/8dOV3uDXc62A9Q1e6zesOQhA&#10;4L4GDDAouEtZ0GwSXLTejUwGFkPK9/l6//X8HAcUQMA5thkZHNSfISNPXWSClVdUCyiSHUjKy/Ns&#10;aGTG642JbZUV5rmRuHT+sp0/e1mvS/Hs4YHBEW2yGanUYksI0tiD1pfj2vwxFpkNCojDNjA8L4OS&#10;JSVVZu8cOmo/+NG/2dHjxy1OBOIrv/NVe/ChD3p9KK64N0QIqqor7Hf1/WPHjtpFqW0STHDFxwvE&#10;YgRwAM25c+ets7vbm24Qwycui2uexBbOtsWYU4tLbS/NQjiYfmpmIpqNLdDEjUyrUQgO48JY4KKk&#10;LASQRjWRhIZrD0BOT0v35KNpqXbsNk1Joq5veqknSU1CYlL9/d53d3Of/H700JXoYRoxmgviuBhL&#10;Mvkx0Lw/oQqME54M1AxzWFlRZT/76eOewLVjxw4Z/G4nDn/wB9/6DdDH2F/99V+LdNCvnOxoCJvA&#10;Tu8XTNAaQGWgsLlPEYSR/gFXa6hpnhFDB9FJS88QCEgNy1jjBcDFTL215InQk5OaFlw1Ts5NecIS&#10;buyiogI7e+6M7nnS1enbUtmAcG1dne3evctLhi5fvmRDgwPuMu/oaHUAhVSeO39WRnxGYHVFxn7I&#10;SsqIuQ7rmWRkFzGuuC/nBdTTUl8JlpuVJWAWyCWFbVBzSh7CmtVrPGZJfJhjNcmQTk1LESnLlGrv&#10;satXW23zxt12paHdtmy+RWCyTqRg1Cpra612dY2AKU2jFSvy0W9/+d//xv7iz/9S66dONxAjYOLA&#10;CsobBQ8xGkMpd/Yd4Qvmib0VBetxW7W6XmuXHgVJVimSuXvPTZ6DgBuZDG8OYiEno6CITl6cwpbq&#10;4NHR1ePZ0HHav7jAuReP/WvsUYWQo9GRMSd4HF5By1POuaYP+a237XNPDkqf8+HDIqmaVpuY7tNX&#10;rw2Pt+vf0yKI1DkPitinCfwWrKJynb4nMtEzYNO48xdELfQ8QRF1DgkBCJcWWavRwzq4T5JP6SGQ&#10;Gk7z+WUtYlOoq2f9s+e+8fvfsP23H7BjJ457HkJuXq5sQaJ7CkJa89Rza/hEoKfdSxNKlO1ISzPO&#10;6sY7kiyykJSSYC2tjdoLUtSzHAk6rXvhfIOAn21Ogx3GPjI5q33Vqv1c5h3WOCwoVSSIc7LxdPml&#10;PyA3nZ29umftB5HTFbC+vmsFrG/wWrWm7iDZyJQ64e6mNSB/opQ9+1vGwd3gGmqUoMef9SevR01R&#10;F8nhCfl5he76jqPvLrbEtDkDUqCJYRm2WikL4pgx2mhSe7MLvtk4Tzgo5VheWmGFBaU2OaGNNzru&#10;LUlxn09MzQr4c218UrskJlnsng5Km6ynf9o6ujn/tseOHDmjTRy2j3/iETv4F39uD3zwg/b0c0/b&#10;xcsXbf36NQKvOD/B6IJA4NiR9+zwe4dslYw/8WZi1csyIJy7u3nLFncXk7F+SSqbuDHuRTKbk2TI&#10;Yf6ZAiBva9jR6SUwdAez+CWvLSUxCpClcxS/xwgAVps3b7Fbb73VPqj7IrZNDS9AilIkA9pPZxJx&#10;YIwT/ZQplDU17RpfgSd14iQfUcaFe5vaUH6fxDhKm1IFhrj0XEFprgBwLsgRyTHUhr5PtpijCxcu&#10;2enTp93FSEIcXbioBc+SwcYoomwof+Jw/kQZdZpMkEgWFNCkUxIlIAgGZAyTRJpkaJODyb/xEpiM&#10;XclvsvwHBXBZTj4oEaL9JuOdl53t3efGZJwBGcpq4oLxMt4JnlxGfHa/xgp1SqkXpzdBSkjwo6FH&#10;S3OLJ5sxPmRBUAFAWeGSwK9Jf+dISM6Q5n2pdSbuuCBwprQJsMa9jbosKym2itJSEbKALDA94NMt&#10;U8SJ07Mo5ynSz2k5iQcEVzSlgBw809szbLt27NffF0Qe7rb6VTV25txVyy3Msfr6KpGFRZtZmLf/&#10;8p8PSgku2EMf+qjR1nNkSAozPcmBmmMsA0l0kdMi0T4CxCA3XF1d/dYlsM2XqqSxyqTUPid4xQl8&#10;IA0kM+7Ze4vtvXm/iOUlbxtKJy7eeFKA3Cmw5tAWwk98Tc/N+3uTfEncGo9ZqkByjcjnB+79gCfC&#10;DQ2PaMzohjciQKcpikioxobug/2DXVpfIqFxJNV1iSwPimxOiLBOaC6r9LEpIlTHRKT7pWonBdKA&#10;sgiyiDsnfAVDZOovuA1Iz8j20E6Cfpan9cL+BjQzNLbUWUMOCBF4RYIAMq8gz86cOWNvvvmmkxaS&#10;BTdt3uz5D9Rv45rGo7VKwE6SZIb2Zt2qSneF99JRTnaG9XbxyllfFwC2VoCPMwAMSNOilbAdXkK8&#10;TQHZvqmJGdt3y34nUjTUoRzVf0djyNGbXR3d7trHvv1ixQ1+XdcKWN/gtWbd6oPeLtT9XrImUmfe&#10;fUwbybPCZej5k3pGmnXwJyABwNEukG5DpWKkHJZAbBr2TI01zSs4UAF2PyhjhWIvLk4WAJv1S41h&#10;eGmokJ2eI1AQEM+bNV1rlPI9bs1NLe5KW9b0vnv4tDU2dVlLx7CdOttol6/12JVrvZaYlCMDX22P&#10;fPIz9kd//C1bpY3Kff79P/2TwGLAWtub7RdPPm5tLU12XkD9xmuvCTgWrV5ATU/xZFSsnjEiMF7Q&#10;53Cs48WLl7Up3enl//FMO3fstAEppZbmJgfo8ZERN8CLuuHOrjY/EpHSKZQwbnwOLwC0AVAAErf4&#10;k0887RschXP+3AUpHOqVUdHm9aRkL5OghvuOWKasuL6iiWK01XSwFigS+x4dG9X7U+tNm086raV4&#10;RziUCa5w3O/cP94RPgNPBZnauEGrq6u9BhU1w89wuxOz/a2PfVzK9IK/L4k91LVS7oKrGjKByzig&#10;NUE3LdQ1fybrPRkLSB1eCLwKqLLIzIxnGddonJPDIbt46YJ38aLHdWZ6mgW11kZGBOZZUq4C0nGN&#10;RbPAHDW9IKDnOcgz2LVrp0jauMA5yV2gGE3CDuvWr3WQ5vWoUeYctcfzcHY0Hg7K29rbmh2YNYoy&#10;zrgyIZ4LIl2ZtnXzRqsoK3MwTtC4Z2SkW49AkhBMWWm57dp5k5R0px07esTjuiThLUodxsSFRL5u&#10;0fznW3vrqL386lFLCEsBaw2w5s6cPWvf/e53rbW1Q4D95+7KJg8JUNJtMaVOXqixNpsTUVjUjSX4&#10;GBLPHh4eFShFrLa2TvdOpUWi5qPHFXGrxqhS81dSWKG1FrZRKeaLlxo8PIEHgO5dJG+REwIgLsfG&#10;6fcEUGJRrAnugcNUmE9OXGOdcV7zVITTt+K0R3utvLzEMrKybNOGNXqePnvv6Ft29OQb1t3XaMne&#10;G0Tzsxyw8bE5GxlcsEbtxYkJkSUBV2pKhhOPRIE0MWOOv03EBgiwOUwETwDhspnInPaYSKDsB0ly&#10;5ESQpMmKv3LtihNGcj4uXDhvr2rPMq/kLtDalNAH+2hcz0kM/IH77rPywny77Za9tm7DOo2thlKb&#10;Kj6RsJHsznifDY0NiMyJhMxFtI8g6HoRlzCYDnxTUuaxMQFbnKX0csLGRiZlS9ZojEMeumCuINDs&#10;VVR7p8CacaXd6ApYX9+1AtY3eK3fuPpgotQnyTUkXvAVL3WcGK+NHR+Mulu10Xw3obIFsOFwqoA5&#10;1zIEzqjpkDYksWzv8qMpcbDT6sZt+9yzz7hLiWSYkRFOPRp11yjnSlMPzQYmMSZ6OIQ5Qx8aGhdA&#10;t9vxE+ekZkbE6NlIc5abVy6Vm26VFatkBONsenLG/uhbvy/F4HbQjTJK6+VXXjDaSY6ODutryNk6&#10;7um7777b6qpq9Z5SJNqzGTl5Nj4zb30Dg77RcdcSLy0tKbHmxia7/fbbbVwGdGR4SJ+R4Mqmq7PT&#10;OEwB5QromhQbB0fQyIFa4NGxCW1yqTWNC2YBt/X+2w7YrWLrf/u3fyeDhtciqoCJqdKwZGGJ+s04&#10;73HM4R6obOKMKOicrFyBWLShCQ1fSCoj0QZygNEgD4D4IOPoB1LIcOMpoTEI7lHKwzJzsqxARg03&#10;J+VUXT0CpplZ27Bxs3V0d1ntqnr3lgBetCRtbmmx2rpVmi+Bh5QaiocM+DjNKQBJ6RHKgw5TSfp8&#10;vkcDCz2Wu9xR2Zn6rL6+QYFmh0A2x1JkXGlKMfObjmllGuPO3k7LztfPZLg5wGH71q329utvWFo4&#10;2QZ6eq0oL98iY+MysgveF5sMekoBSSTD0HIa2PTcrPlBJ4vEIvXByyi5WEvV5yVqTKNJcaxJ3Zzm&#10;rLCw0Lbv2GH5HO05MKD3WLACEU7Tul63boMnT/VqDTyrdQtYzi9Mi4BQekcZIN4LchVKtE7GBXQR&#10;S8sMye7PyYh32muvvhKt59XEf/1rX9RzkvRExUXU+88ajU8UCi+LiC6LVInMLYmI0WFPw6+5GbeI&#10;wKOktNjHkD2Xlh6yM6dPiEBss7zMbD3vjK/VZ55+Tn8yZ5O+5hn7WAExn7KoeYp2w5vVZ8R79n2+&#10;xrmqstJ7CpAfAgGivafnAEDAwmEvAauoqPTwUH5uruanzS5dPqcxmLGqmkqttwVbWsATxDnv2qfD&#10;Wv9xUsNSnDTamdJ6pB94uuwCYO3udJFFejjQt33jxg3eExzCAiWGPMyJlJOZzaEjL770osj8hN5z&#10;2ecmSXYDHwpHv+ZKjVPnjKegs6NLvx1rbSL8H7j3Ts95Ie49r3Gl98C7R96y9p5GDQUJfPNaP5Pa&#10;/yTZkchJ2VqUWJJvg6ggZwAPEsdfEtravn27/k1jqGgGvZa6Tx55Nh1dvbIt9L0P2s9X3ODXda2A&#10;9Q1emzbWHczOTLVlbbi0cIYlBUI2PTEn5SS1tiQQF1BTI80pN5Ri5WYXCJwzZNT1O0sJWvTanBlZ&#10;1tnd53E+AO3tt9/U39PsZz/5V+vubJNCec/uu+8eP9SdDUp8sqW51d3s2XmZlqkvWQgZySFr6+gX&#10;w+7QeydKOVdaTc1aq65apQ2TYCnaWPfccbdlCwjzpAAWZfQ/dM8dAgwZRGEgZxYvyLgeOfquGPi4&#10;K66gNiUus9zcAvv6735TG7zTOjv7tGnjZBRrbMu2ndbV3SMDsqhny5ERkzIU8AJMa+rr3JW6+6bd&#10;DjDtbe0e0ySrnRI22kOSyEQmcX/PgAwONcgk5smUyHjhVSBB5uSpkx6H23fLzVKvi36cZlgACzng&#10;rGfanHIecGz8kgCCM3SlBuNlcGWVieljuPB2FBUVe3MVvBR0UPOkJc1XTnb0fGbAFpd6towXh/4D&#10;XpTAkaxDXHdKPz9+gjOgpbKSwlJRmfaBB++z7sFeu/22uyw9J8PV2rxAgGx2vAOjo5My6It+AARq&#10;iAzepNQUS9XvdnR2WaLWBYYOYiC4cKOZrDVAxixHijLPHe0dmvtCdztzyAVHXvYP0Z4z2Q29t56M&#10;SBULsPL1vhkoLn0vVgSBM7snNa50PuMs6qRQisAj1gIChQnN1fzSnAw6yVLz+ux5GWCMwqK0nkZf&#10;z7wwuyD1JnCamhO5zLXVa9ZZdV2tjUqdRUTiZvSck5OztnnrTj1jlmci/8V//QsB8LxNz45rfXKO&#10;ep+eJc9aW5psQWOxeeMWyxfRoxd7eWmB5eVm2q+f+ZU3f0nWuN514C4ryC22rIwkbDyYK0Ije+/q&#10;WoCnecHV6wgAbInkciQrCWNk0dfWl9jU2JSFkhPs0vlT1tvdJhIwIGAJWKbW/kjvkB07dFyEa87C&#10;qWEbmaRULNaSNS8QlwmtfUrmlkQIQgIdPpvxp8tbVVWFwGibE8b+nj6LW4ixno5eP7DjvXeOWFF+&#10;dM5oT3r0yFHNeZoAdVl7ZkTki0NqOCt7ybpFePF2uKtYe8cTLUXYAEG8EQt6fw4voQkM3qoUETBq&#10;8qel5As0XvT2h5BZTJKlZeTam4feloLvsaKyQpuam7b+0UFvlhOr38etHoksiBzN2rgIOvaIGDyk&#10;dEH/5Rbl+3oemhjUPlq2Q+++YlnZdITr1v4XGQnMWk5equxWvI1KueM9qq6u9byYRc0nYZ4S7cHc&#10;XLxY+uz+TgtpIQUSoo2K8FjRF2J0jMTFQT03fRCS7Kf/+s8rYH0d1wpY3+B1000bDnr9rBiyNJNN&#10;jEekoGMFgCi3Gc+S3CklQkx4zdq1Umn51tLaKQMbFDBI+eXlCchmvYlBdk6OfeCeuz1z9vKli9qo&#10;qGspGzHWLZu3eBOEyw3RDkMtLe3W3tVhFdXl3kwBo0UimjfLH53wDYnrjj9xD+PKXRRDJyZ86uQp&#10;EYpJqdV9tnGzVLYUjOydQCBgfQKeM+dOG92+MgRauItRzo9+8lN22y13uBrtbCdze9G2bN1mbd0d&#10;9pnPfspaG3GtjlmeAHtxQc9TWmJbt2y2Hds3ubv4akODg2u2SAKuObwGKGIaaMgWuVeBdokoogWR&#10;EHqTx0lSAXK/9/XfszKpb1zkDz5wv7ui6de8JBWYnp5iEYHC4hJNLDL1WbRIXJY6TDQakEAA+IBM&#10;AQnxYEIIxLtpFDE4MOJgzZGe2TnZYvscaTnmCVKAdZaAj1ImLg7jIIEOcKQeOSMjW6Io3q40XbHz&#10;Fy+IMGVZcUmZDQ0O29tvvWNDem+yzOmWRSwXdypqjSSgulWr9Hm5IjndFiOjCZGhNAhyEUpNE0EQ&#10;mdHrMdwXLlyU2qJqgIxqKXd95tT0hNHrnNgwqguXPdq3TAazo6nJXaMxkqJjw8Ou3ivKyn3eyNRf&#10;vXaD9WkeFjUmvQP9UpPkUCwIEKXWYgQeAkLZcDcMscjNxTjPdk5OznQje8ed91iCVGSslFGYuK6A&#10;Z/36bTL8QeuRIf7eDx6zlrY2vd+iVVZXWGZ2qnEEaFdnh+cf9HQP2KWLDdZ4rUkqPd/jpLhp3njt&#10;dfdWLGoc/uzPDmp8abWrj1/QfThIo8zm9A9ioBSfmc1q7RA3jbYfjdf60HPpuQPxSdorEOFYO33q&#10;PXvuuads9eo6y8nMtJeef8l+8N3H9DYB70mwa/cubVc62XHk45SHHHDbki/AuE5qDXnyp/YBrXE5&#10;OhOvEOOdEk61E0eOe94C80C1B6Gbc+fOWqPmgZruyyJvAGNRUbnei73Ta9ekaOn1TrkdcXAWPc1L&#10;FrQ+Ud+ssSStAUI4nDjmZVACYFwC+QLEVBHIyfFhK5fNSEnJEima1RjEOoEj6TAyMymiIvsjMkWD&#10;FACf+0JN8xlUF1AfzUEnHBk7NjFiAwL3qcioPf74Y5rPKokJeiCI/BUkax2PiiQMe5ObvNxc3eO0&#10;5pHDQUI2MSa1rXWOX5w+CsxlWXGxREKN9nlY34/TfhTxFtPq6dX49Q+6l0TftMd/vNIU5XquFbC+&#10;wWvvvp0HSd4IaePS+YfGBLi0cbOGU5K9tnXvvpv9WLzyijIps9MC9oA2zaKVi6VnZaS7e+nuu+60&#10;YhnbV156SUYm3iYmJ6WcUmUk0+xSw2WbkiFbtXqdJ72w+ZtlEEfHR21ouN+zgLOzso32l8TgplFZ&#10;JAfJuIXDSTY41KevQY+14g7mZCLY/N333GvpoUwb1/2Hk2U0BJo0YCgoLtD3ZKRCQW26WvvpD39q&#10;WTISj/3oX61Bxgd3O1nUGNDp2Sk39CkiEvB03N3pqSGv3a3W8zXLaF292iDQ6LCLl885Efna179q&#10;H/row/bOW69pg0fclY0xocMaRGRBQE7SEoqeZ3r6qafts5/9jFVWVtqqugqB8JQdOXxYo78kgKc7&#10;2ZTlC6hXr5GBCMowuCISGZJyogMYRpWYNfE6CAyubtzp2dm5MqARd+PS95mOYCQLMWYYa1zeBSgq&#10;zWNLS5uU4JhnG5MQRvY4LsXU9FR3+wOKF86e95Ie8glItMKNymEJuAdRxXHEWvVMs3MznpFO2Rnu&#10;TNzg2bl5VlhabgV6L5QQcWvOEKZkhjOJvTd1UoL3gp7THFOzDpiEpZS50mRZN23eZJcunJfxFOhr&#10;7rxlpED5M5/7nJ04c8pPeAskhzyu6k1btM4AalzceBHwhuDiJKSDmoP4ET8dHcH9GWuPfOqznpi1&#10;dfMuEYI0rZeAZWcWiRil2qlTl7S2z9uLL71uee7yjvaAp388793S2u6qnARKlGNWVp7WbaGvzb/7&#10;P3/n5IO5Ji6/b98tmq8EEV9OVIvTvlrSmpvXOgMUpEKJ/epf3CeNObzZhlQoYREOufnJz35sHV3t&#10;3n+gU6oaT8u9997jJXutbZ22bv0m++jHPu578NlfPSNyJoWsmYh3hT7niptSSchDThY5IYn+/Y72&#10;TuvtElHVmuJkOBrRnD1zRnfCSW65VqK5GxPZu9bYqM/tkvKc1BqgmiDOaqoqte8CwltaeJq364VE&#10;e4dDPQf7jlPR9FR6tljt0ySfX44SJXuf6otVdbVWU01ZZ7aNjY54X3EqEMa9P32H5ua0iFKj7EbY&#10;749Yu4fV9IGsxYhU+ZxAemZ6XPM5LaIao70KwZctKiuy9vZrsiciVVtqNTYj+r0J7a84S06hM92o&#10;9kSC5UpQZGVmiYRc8nwNmkJN6hnopUDCLMDsDYdE9CCoCUHCPAnuzWkQQRsmm17/xju1AtbXd62A&#10;9Q1eu3ZvOUjdIrGbWalNEmlYiIlJYdu6bbv99uc/J+OV4wp1QXIAtdTY3OplRajLGBmeISmcU6dP&#10;2Kb1670hRVtrq6tPYqm4yqak0LOlyG/au1eLP8k6pMiaBR60HLxy5YKMehyk29UhoAd79kPjZRzY&#10;yCgQuo7x2bjvaPgwKUD/4IMPeRnYkICApC6SS2ieQIh9fHLMD90ghjwwMmgvvviygyVxVGpWaS2I&#10;EszKSnV3/bpVdVYspQQecZwiRv/ihXNi4ZPu1u/rpfVppieZlZWVOAP/1XPPSBEFNG6zxoEmxLdQ&#10;lAApbknGZ3R4xF3gjz32Qz/YHvf3//of/9NVBu8xOz9hFRWFtn7jKqutKdXvEZ8f1s+W3PWGMSPz&#10;3jvHydbn5ed5L2cUNFnzZN3ymjBJOjL61ARHz9rGUyFFTNwzLd3j9LAZkqVwT3NmsCyrbdi43rPd&#10;S4pLPd6KQc+QOiaT/bVXX5Yxw+W4YJzhjQu7ubXZzkt5Ycgx8IATCW64QBdltEfGBeIiYQB2/Zo1&#10;dtttBzy7HBd9eUWpLcjo0tiEvAXc+cTnaRNKV6gkEaW2llY9b4yTRNz0NJ2hhOfk2TM2IlJGnDpH&#10;YwDZozaZC1csqQAkFUWbmfBvmXndDxnyxFFz80qluDZrTaaKuBXYRIRkPNPn9dm1Kx0iK0NeP01F&#10;AolskIrS0hKB8YCPAfkDfVJWRcVlAh6p7soqz5xv72zzo07JssaLBIhBKosKi6WuUzxpb2l5zu+V&#10;e4zMjFsvPbKXZkUYkjQj5uEJEuv4jBmtpRMnjolETmodL4sIDgmA9LlksFdUCXjS7fkXXrYXXnjF&#10;wZuzppl3vGKEWMiXIAckJGVLLfGg1jsNVipKKr2GOE5gOqbxh5xxZvTatWs1Njmu7lHSJ06dNM6B&#10;9mNxtT5pcYpnDEKNq5he38TAZ2cjIgMzAs9ZjbnshebSj/fUWqTBCiDL87AOQ1pf9XU1AtQyy8tJ&#10;8sqCirJiW7u61opLCq2qskK/H2u/+vWTWnc0K4GYTlkw8Js8GA3SEuO4SCImHhQ8gXN6nxgnkvR6&#10;z81Os8uXz9q2bas1f0Hd25Dl5AZF/AdE+GZ0v5PW398rMhySqCj1kMWQCGl6eo6TWE4FY61RUkZf&#10;AhL9sIeFRaX6rESp9jmRmDbN1Zw4HnkZMfbLn6zErK/nWgHrG7w2bltzMFYq1pbiZWRwRwUFlpQG&#10;pdn9Dzwgo5lqE2KexG5g1CRznL94zRnn8MiQtTZdsb6eTpsYG7MdO7Z77e4PH3vMcnPzHXSTZCho&#10;43nPAx+0yuoai9em7urpsU7ccTIGtITsbG/zDHAacXCkIKcrjU9QgpIi4x89vtCPjRT4ANbUP5Lk&#10;9vGPf8j6uunQRGLXqIPzzPys/eKJX/gxjqjL9Rs2eSIN/a6J/V692iiDS4nRoivQ9lb6Y3frPWds&#10;48Z1tn3bFuOAD05oGuY4RSmL3JxMjZTGRIDY3tFq586f8dKmLVs3e89wapg5LIFmDsRjSZbDNYyh&#10;ykhLsXHdG+r12aefsUqp9ccff9xVSWwcrV0n7Lb9u626uljKCAU2IyXS573HUSbjo9RgC3SkEpkb&#10;FGyTlG/DlatGPXqajA2ZsgX5+U5wIEcYUTL8cRuT1EWwlKQiXNwpyWkaTzwXCa7i9KDurQD4Uda0&#10;2sTdTxYypz85WC/MG4dIcP4ziW+AEUSHiwM+ZK0tlJbqrulRzdWIPndJQFkgA3/t6jUHNfIVHnzw&#10;AT/ykPI3+prjjszXZ9BOlPajNHwhxyAtI9V7qaOkUc/TMtRBkbWW9narqqs2DoGY0RyRbIUx18dG&#10;AVoKkRKtqDtc+k7PjVFNClLydKvV1q/XeOVaf9+41sKYyFijfi8sMsEZz9NGkw28QYRzWHskKw0I&#10;rFFdhEJaREIhOiQ6QVZR3C+8+LwUaZHmiH71Y1EPhFAZdz/9wpu1TnDxhlMStY9G7Nq1K9bUwpj0&#10;uWfpUsMlgfGQJ/0dE0h3itgUFOa5CiRx7b33Dnms+9Kly/bKK6/ZxYvUkU/o/odFDmJs/br1Rj08&#10;J9tNal4AfeaWZFAI3pr6NSJmY7qPVveWRCamXHkDWjT8IbbNeJI/QkkTVQ+46CE6ZNMzjtSPV5RX&#10;iHRW2pWGhqgq7urVtMf5fEGuNNBOjDgcg7wVjmDFrZ6htcmPWxqb7OqVBtuzfYOHKSCe/Inp0cd4&#10;K9PHHvu+1kLAyV2KSC2eJDw3eJnCGg/AOUbAi1s7LnZW9x8QYcxi+VlnR6PIdpY+L8EK8lIFuIMi&#10;h3kWmRTZGezx2noaugRELDhbW6ZH64AxjPUsbwgpPQoypLopayQPJF22KCjRMid7M+oHEPVJOEig&#10;xOJhWLYnf/a9FbC+jmsFrG/wWrdlzUGMdWRmQepnXoY75FngJGDgztOe9QxWwI642uDIlHcImxMQ&#10;w3h7u9ulUCLa4Ev23uF37aMf/YhU7Eva/GbVtXWuurJy8jymNS8DnyOw4XvEBVtaGrVxaGk665m1&#10;HCqwOLcsgN0oRTHpBmTzlk1iwMN2rblZBjDo7noURE3tKtu9c5vARwpN9zUm1dXV3SnmO2UXLl20&#10;HKmFOCk1mkDw2ahGXMF8Pv+m1hOw7utstXgZ916pfTKOAaWK8jI7JyVHtjeKkOQpuoxNkrQmJUFS&#10;D676y1evyGhIOcg44ZZH0aK0KY+h9hr3LFnZZJDT2xrD8tYbb3oiC8diDg32WnVVge3fv8vd30Mj&#10;fTJOZPhGY48YtMjUrMdcORiF8AOEBYMMEaKhRlNTm5MCwI3YJJ3UOO4T9ytNWejuRYkM3gjvsSwg&#10;RfXg8sP7AbBDMu48cKe7y0lgIyZOaQ+JOMTkqf/mZsgK5zWUgQHaPQJ0GnVMYFS1hvBskKA1obnE&#10;7Y2xpckMnhmayVA2VV9b79ncYyOjUlVFXh+LmsTdSsc4+sGPea0wCjjHpgSU/QLMBBls5jggMrQs&#10;EJ2COOj1kBNcynExkBLK1mgnKdAWEAASjFGilPWBA3d7/L5PQN3S3m3TU/N28tRZkZwSD0uQVIXn&#10;AJdvRUWpSFe0a1lBQZ7GPOhZ03TeAgghezTyGNGzczAMB6yEw0Hh1YLUID3Xp2379s32/PPPac2M&#10;eUlUnuackAslUtSBc1AL6yszK8tiEuK0FgatT6RzZHRYBCXWLl2+YFevNVhmTob2hwjc0KgFRGoA&#10;Q1zNlHmhrAFq3OHzIlSAM2ubDlvUBBNi4Gha3Lxz2t8kghLiotQL0kuTEA6CQTmTJc8xl8x9RONM&#10;XJgELg79IPeB41RZBxz+Qi027m8+GwNMoiXvS84GHQz5zKysXI8JR6SQcfd7S1vt/xIpfMIhemQB&#10;JPOje9G8UdqXmBTnnQWJg1PaxzrXVAv4k7Re2RcQ9wHZhSnLz0vWWip3hT42OmgLGttdu7Zo3ue1&#10;X5L0O3SmmzLOCse1TRkm4ZBJkTLqvkmePK35X1yKi3oJF5c0n6P+/dIy8m9o7pPgZXhNLR3am+Na&#10;J9OaYxk9PTUlrU/9dAWsr+daAesbvLbu2HSQSBo9c2mIQjJHZVW13br/NikjGRKtTZh2tFUhB1WE&#10;peiG7aMfe8g7IL379uvekYmjGOlqtnbNervzzjtdBfH6sYlJ77997PgJP26Rk5Q2b93ihgoFSXcp&#10;anfTUjJtAKa7HG8337JVBp1kmyW7afdObX6SeMCLGAFRn1h0r9124A5t1moZ0ljLykyX7Yn1hDVi&#10;paFUwCneFR1GhI5HZCkDePSqhkHfffe9dvb0KYuMSUXqXgE/Em0oNVq3dr27q8nE5uQq4vcPPvxh&#10;O3D7Hc686apEG89RAR9xWaQPMXDivYA7FyAoNPGENOrR+TtnYuOBmI5MeYwzIyNsleV5Gu8iB+/I&#10;5KjGI5q0RjlOZHJGz5eiz0/R8yS6W5tYMweLlJSV+Dzt2rnXjh45IaL0ngM2ZwcDYtR8U/LEfQEw&#10;xDCrK6utubFZY50m8CG2TX179P0G+ga9YQvkhq9e2qfqeTi4n7pclAc9limtIWyCqxJVzRyPTEqp&#10;CsiaW9sEOJz1i9tRBlgkD9W1fds2G9Tck5BErTc9wHsF3pxhTFyYcj4S4HBD4vpnvDNyMkUgp73l&#10;5qx+1qa5ndXYtHVGk7+GBGqUj9GUJ3rk5YIDdowUV2xMtM0o5XE0NLn7nvutqrrO24ICdIc1Xsxr&#10;Tm6uNUlJDo0MWndvh1ksiXsRAV9EZIGYebpXNXBWOOuOtqzDg6NOik6ePO1Z/mVlpR6SyEhPc3KZ&#10;ICCmQuDmm3fLuI+KTF3VOMTrjueknjvcezCsNTehueb52RvNrS12+gz3pkWuZxkW+ESmRdb0X28f&#10;TXYo76Jb4KLl5hV5KIn48KTGBw8HHexIapySYuaLPUB3s5033STyk+Nns1dUVnmsnyYo1GPzvfrV&#10;dVpHxVozuVLDWr8iBZDV0RH6u8+JuEiFBoNSqnkeomppafYGNYw7Xh+PX2Mb9Hf2WLYAulxEt0ZE&#10;nxa9EDFCG6x3Qjs00enXHqurW+VZ+2RjpwpU4zV3sRqh6uoKzc27vo84lxuXvu8djcPMDEmns5aX&#10;E7bamkLZnmrbtLFW9zogJd6kzwo70SU5jBh9QXahCOGUXbnU6PkJSQkp2lvxNjE6bRwyFBYok9E+&#10;NDKhuZb6F+H1HBPdMyEEqhlGReJaW7vtytVGrQmzRNmEWPbSgtZbfGAFrK/zWgHrG7y2793hMevF&#10;xRgprVSBWoJt2bzdbr11Z1SZiP0Sa8M40oOYi1Z9uHcpdwrGx9gzzzypzZIp1TBkb775ln3i0U95&#10;pvX3f/gjGZ4R44hGOjDhqj515qT91ic+aqvryj3ZY04buZU4pYxoZkae1VTV28aN1Xb82BVtojQZ&#10;giQrq8iR4ZvV5uKoQM6VDtoXP/9lAUlAwBZ1qQW1kUh66pS6HhQQnjp92uPVnV3drkhpSEKSSjgl&#10;xQoKi+3EiRMyrHE2OTjgTT5GZMTIOM/KzLaTxym1qhEwoazn7FLDVVcxo+MTeq7tUhctHj/nsALU&#10;DIkwKBPcn8R2SYiJ07jgbRiUWkLBEgMc7JdCTIjX6zgwgt/HvRdjaVICcXG0nVwU+E1EAV92m/7J&#10;IQH19Gy0GUWO2D4JgIAZyWylUjA0ndi9Z48MYJ2r6pdfftlVMWV0uOroDNWveyC+TIY5Y0DpHA1L&#10;UFjEGjE8qAqUTG5OnpMKnoV75XdQ+sTf6UpGxjlucNYG3oR4GWO8CXwRWqDWl7O0qdfO1D32dHVK&#10;1RQLpDq8NzNnTUPa8FbwPsR6yTOATPGZhBQ++alH/SjVZ57/lSVprXFIBGA+NjUudZjubuMMgSju&#10;eZrJ4AYNxM3LkOpLgB0Xr/vQ+KNg7/3AA7Z71y0ibmN6n4D95V/9jUhBpgjCuNWvqrX0zJA1Nl8U&#10;aF+yuMCi5jHTrjVe1NoZ0Peu6Bnn/IANvDvE/uelUMnIJ86JaxzX90MPP+hKFHLCSV6zc1Pu8q2u&#10;qdQaDuse2UeUUml+9QyAOY1OEkNBJ1y4lymJo7oA9d3e1qJ7idXa7dDrI5aTnau1QW1wyP7jH/+J&#10;7b/1NidzR44dlfLOsfgkDrkRZ9TzxomczkMatEY4sxyvFh6PcZFmGokUFOZbeaX2Xn6eCFaflOqo&#10;1tqye3La21s9J4Oe8H5anEgj8eR169Z617Pz58/5PGnapZxzHNzI7WA9i0844LF/ykrKPVktX4Tr&#10;xMlTtn7dOqlckhLHtX97rbyiXOs+1VLCmnObl8If016M99O62EdHjh71fg/sG9YdngqayJSX5tve&#10;m7eIhGywutoSy8tL1xrSvGj/0PCmu6PbKkprrSCnRPNEE59Me/mFt210eNqG+idEIlbLWGgtaT+h&#10;+ssrquytt99zskP+TGlphffyp7EMiWQxMbT4jbWe3iFLTc8WGS7S90Q+pme1PePsmZXzrK/rWgHr&#10;G7w279p6MFMbb2BgRIohxUqLy+0jH/uY/h4HXjhQk6VKvWZkXipnblaGIMHjPGfPnLL2libPGKYE&#10;BWNNbHTd+g0yToveFYvyHtQELrTObuqn57Xos93YV1eVWnd7m02PRyxZCnJ+bsk+9NBHZSgSZOy6&#10;tWHG3VhxZm11Ta1dunDZJscFHNrIjz76QTcaEuUyXGR3x1qSDP+bb70ptjziipfYMa5YYmiUewHG&#10;tDZFVXLeNHG0ORmxwtwCARcnLUktaHNSckKp2jWpUAlu+9Yf/rGtXrXWnn/hJWu81uoZxbyOk8ho&#10;5pAtg4gLnAvXN27RdMBIn50kMESl8G9cv8RRo271Se8URQvHZRKQ9CC4XFGsZPdinDkUYWJ8RqCT&#10;qPlA+XD4xYwnynGqEEqaFo4oEACagzNuvnmvFNicnT59JgrOM1IjMtpbt2xx1+LaNWtldM/aGIAn&#10;0KIcjEYcdTV1nqVLRjPd2Ug6Ky8tlRGlTWmOK6WhoQFPxMG4Z6Rl2LiegY5lKekcHxqN+elHMnpl&#10;GptYzyWYnxVJ0mti9AO+GIdeka4Tx46LEO6TMhrR/S74szmp0e+/9c4h0wN5aIRyt/ziQhsRKAbo&#10;vCWysOC9nmkjuui5AUlJsRqDCYHGgsCeWDxJe6X25S9/2ccHxd/W3mlPP/Os1dbVe4yeVqGp6UH7&#10;x3/+G5GZVgHZkiWJOEVmhgRIc1qnhA8CmssRkbE5G5cCK5SqjY8PeriGvgPEbGvrq504cKIX+Rxp&#10;KWEBI13mZjWP3fosgY43uwlao1Q2pCUgUIfckMhJMhinw9H7+1rjVSd4uKVJ4GMt4P5mneG9+cY3&#10;vmUVZVX6PQ7MkAru7xMwL9u07o+wFFUIcxpADsSgscuxU6ftitY4p2CJDWtslzwefPjYETtz7pxA&#10;qMse+fjHbO/eXbZ/3z679967PfSFF6i3p9vrsvfdcou3gsVdv3r1Wt1bQCRyWCR81PcX7XsIY/mp&#10;XlL/eLJw5b935LDG+1cagx675+67rKK8XGSg3Uq1RsnHyBaoc5Z7IGbe5pemfSznNOY9vf1S14c1&#10;r7Ma10wnlRCIm3ZutW071tvWrWtlk7QPBNKhZMJBkwLjPluYXbI19RttVc0WgXWNDfXN2ntvnrPB&#10;3ilbnCXhLaj9Ue6hNBIc2f8Qj3NkheMF0poo8pKtWs+2xxbRgTEuLknrhENtMm18jAz135TaxQbs&#10;yZUOZtd1rYD1DV437dtzcFSsuqy4wo3ChwWWuEUlqtzFxdfAYI82VpK7B1997RU7d+GswGbME4Xa&#10;mpusX8Z3KhJtCcmUPPXss3bTTXvsA/fdZ9/+7r/I6IRl9IYFrrNipaMC3TPajCO2bfNGKy8s8jOi&#10;KYeIWY6zBx7YK8NrdvrMNe8NDZunC9eEjHV7Z4cN9A1ow261vXs2u6KSjZCxNn3+kn7e6aqLGOz9&#10;99/vCoGEMhKEaqvr7KZdN9n5c+d171NWq01JrXZAxm5EBpG4JTHdAwdut4c+8jEvQfre9x+T4Y2I&#10;ze9zV/COnTvthRdftdLyChvU7wDUHAYwI1BB2XZ1deleEnX/AieNBUBH+VmKVAoKlgQeErkA1kkB&#10;XaZU4q37d1tHV6vV19fLeAh0ZHjJKKff+TuH3rOcvGInDJzHC/B4DFoPjDrjWc6ePm/bpPaJJ6Py&#10;UM6A5YYN6+348WOeVUvXpsJC+jFn20svPC/gFzEozJPSHffPoYc7ZOvhhx+23Nwc+853vitCRP1z&#10;wLZu2+y9xPv6e9zArVm1SmM87FnbmXo/XJ2UUfGsnLS1un61qzQIEUSBv+NO5+jCYs11ZmaGK31K&#10;2x595FG7cPGi5eh9I1o/YxqTjKxsAc+icdTi6Pi4TWkxrN+40SIC54Dup6n5mpdTAT6hJOLwQf3u&#10;mMCWciGAY8rq6mts8+ZNUmoTen66m0kp0VglOdkarlyWai/Xmkyy1varWjMNFp8gYx1cEvhIJUpd&#10;02GMWvdAQpxVV1Trvou1/iK2du16m43MO9hwIAtu78mpEXeTEx6iYoFkRMa+trZS+yla/wxwc7Rm&#10;q/YLirUAwNLaa+voFHh3ex4Eqpz8BioOyDcgTv1+Y5rh4XH7v//wL957HVc89fv/z1/8mRPisMjV&#10;tMgVxGZOpJrDLvheir6o8QdEl0Rq8PbgbejWfXAk64E7b7ev/c6X7fzpE5r7aMiGxEIOSCkpKXb3&#10;NcmFrDdCIGOTE1L9s1aofbF+02avFmlpa9Xa5EQzTYZUNcSYPUofgdb2Fnd9s1b37t1rWWnJ7slp&#10;aGjw+du2ZbWvc+zA7Myk7nDJUkNpWneyISKqNOeh8x2E8+tf/x37zGc+aVnZaTY00CmjxCE6uXot&#10;pY1jHgZZXgjYUG/EGht6reXagHW1jotwjFlOdonWe6rt3n2zlyR2i6BUV9FoqNfLUSGJra0tTjxy&#10;s/M0PzT0EXmcX9K9zVtbW7f2ZVAkO9ErBYKJYX2eSL3m5qkVZX1d1wpY3+C1c++egzTtHxb4eJy2&#10;rFLGvsAGB8ZlPBIF1nTVIitUynl5xt5+6w0x5BZtpHTbsmmTdxT7u7/9e6m8Qr1bnFTnedskFffc&#10;c7+2Bx683wH94sVz2tQzUnYpNh0ZESCkWDgYa88984TduvdmC1GXK8V49txFAfxdnh363pELuocB&#10;u/+B+626utLOSMWjWGVvPIktJyfagAR1DZi99sbr9uRTT0lVzNsXvvAFGYA53ctZ40UHbjtg7wn4&#10;SAp6+EMPWcPlBld0nBiViFIYGJSRC8oIJtiWbdttx+6dPjbf/8G/2oMPPiw1ViGDKtIio/nMM88L&#10;oFAFKVZcUuqutPpV9TIMfTIAfVZeXiqlGtFr0rXBzWOBfAZdukg8o7SFlot5BQVSUyN26NCb9sij&#10;n7R8KVcUav/QoNeiDw6O2IlT5ywrs0DahYxssnXjPRkLA8bRlpTI0UnpwqXzUvdZiC93SfJ3EsVk&#10;9aQ4OE4wRvP2pr176G3bf+step8lGagmAVaq0ZWppm61G16Uxao19SJj592jkp6eZhvWrbPb9u93&#10;Aw7wcloVWeIpIZEUGW9cgtRyl2ksPHFJKwaCR1IRcepMgQadxFDPZJo3ijx1dwH82ValsaO5CMc2&#10;ko+Aai7QPQBmyfq9JAEbyn1Jz8GzUc9ObgTEiZIhsrVjY+niZg7SC4szGsdsr/cn0YrDGS5cuCzQ&#10;mBCoztiVq1cdUJPCCVZWXmhnzx7TMwzq/fDMxFtKKke/4lIX0QpQWx60/NxC/TvJmhpb7cD+O7XC&#10;Y623u0cEb1hEKsuKSgqsqqpMv6c9osW57+Y9tm7dGj1jh4dEKCskuzhZRIYKB1smNmoC7z6/L/IR&#10;KiqrHRiJ38cHcCtTghYQ0IX1RXORHD/go6O9y95991174slfWFZGhnfvIpYPkaGig/AUXiQOO6GT&#10;Ht8jqY5YOGegE84gqW///n1Sy3n21uuv27XLF6y1sdFaW1o0Hmc80S1FxJx7v3btqoeV3m/rSk9u&#10;WqQmaO45OGRAxJgEtIRQosA75F3ZyEkB4Dk+F1D+4z/6I+842Ku9sbau1s+Vf+qJJ22PwJMyvhmR&#10;d0gNYSZCKoSV1m/YYE8+/ZSHRPZJ8d8tZZ7E/hGZopObdrwTzv7+LrcV4ig2PRkr0TBl/d2zmqN0&#10;qetKKyqs0jpNl93JFuDGiBie1to+JdJ0RetqwuPrIe1PMuVxt4+LCOHpyMrmDP5cu9LQovXy/7L3&#10;n+Fxnue1KLzQZwaDKei9d4K9d5GUSInq3d2yHTuOve3ETjt7x0l4drzjHafHOWkukqua1XsjKVJi&#10;7wWV6L0PgMHMABgAZ60b9r6u79/Hi+cnxkFAkcDM+z7v89xrrbumIStDXRsJ7DP63KUGTrPc96+8&#10;+NNlsL6J1zJY3+Jr5fp1hxJo8F1JbiRTuT3+2CMEFyDFgJrHYiFCw7uI1q4mgt8F9Cn7e47GgQZg&#10;88aN1qL0d3/36/jzP/9LlJZVwJeaZsCl2OKx48fwN9//Hn7yw/+gskvH8LDaTvox3N9OZbyB7DSC&#10;ztbWpYb8xaXGfDdu3EYjDBqliwT9tfCneqkEJnDs2GEa6jFUlJXYUHyVdOhFwYonn/ylJWwJRGSo&#10;bt+3A35/prmh1YZzaHDQssHljq2hglVm9rWrV6kiaHgIblKBKhOSW1I9rTdsXI+Gxhv8vBAeeugh&#10;GiqaOxrZBoL8JFXVl770JezesxlPPfU0DXU5yUcWwa/T4sR5VI9ZNJDdXZ0Wo/1t3a0aVmi+sFxw&#10;hVS+tVUrLKu+iAbj6LEPUUc1JtWkem1lUCuJRR2t1GKxuLj8N6Rk3kISUjoytro3hSVk3Nvb2giI&#10;czQmijGHzB0tl6dq1TsJxKtWryDB8uP6tUu4yi+5iaW6y8pXYGwiaG5IxUhb+Tzq6mqxkl/mbiYA&#10;162sxc+f+inF1wL/fgWiJBPrSNTaW9vgJmmwdqFcW80hj3DNFnmd+l7IdV4kSId4X5pFTZts7ka5&#10;u+W9Gef6KKP47NkLXPs4aB/KDSp3rbpXdfP6FbO+wXvbe/teHCfZUCKXPCUCU7VW1chLzapWK87M&#10;bCp97hfVzyqLd4JqOBiMYP2GrTTS9eQRi9AEq5xcdV/rwMgo13meaikxBm4CuNudSCUbjwQBJp9X&#10;XEwCQpMR9FBdNTW04k4SU63vxUuXMBEY5bPLw6Yt63D0ww/sWjRR7sTx43jzzdf4uZPYsmUz9lPB&#10;lpQUm4Lr6xuw50LaxbOgXtVRgkEqryePz0q18wFTfFYax3UTcHV09GA6yPucWySAaH66iFY7fFSq&#10;SvhKy0inQkwhwKbwLKhhUBJ8Hi9JRIGVW6meXTkDO7ZtxS4SCc9vvFxK+hofHUTYPB9hC8so/izk&#10;Uy6CGu9ca6i32LiO2gKfT4jEr42E63pTM0b47FL8VPWREIlUHEnknCUEqlxLbWSldtUpr7KiwkIo&#10;nmQ3T6uo/wI2bthAwvECv6+1nIbcvBzbB8oDkWfAn5KKn/3yF/zpWDz66GM8k/ockrHoHNenn2sw&#10;SyIcQxvj5RrShrT3o+FqD7raRzA+PIeZkAaGzGN8bMKEQt9AJ06fO0rV34xIlEp+doJk2Yf8wmwS&#10;Aq95SZSQqYRO1VbL+5VMkFdL4jiq6kBgmmtEtR3m2nA5YkksNa3r188t11nfzGsZrG/xtffAnYeU&#10;DamY7aqVq2mMq6g0p83FGA6p89MMFeAA3nvvdVwlM1XHLo2hU5s/JSKtrF3HQxSDz3z6czZ/WJni&#10;cvUl8dBpAIbf50ZpSQFOfnQYi/PTBC8HqsoLEJ4eRW62epEn4urliwYCO6iyVU6T5PDBQ6Os6TlV&#10;1Rk0wMk08A4a1hA2rF+NwqJcGgO5wGfwq1/9esmdRkOihLBvffPLmJqch8cdR7VXir23bcXunTtQ&#10;lF+K3/vd3zGXZnlJqQGOlLpijYs04qpvzc7NIdnwmVq+RJWxhQZOXbRcLiVbwQ63O8Vv6u3DD0+R&#10;2Q/hE5/6DJ5/7nkaeZX3CEQS8JlPfcrqUQcH+mwQhgyLsrGVLa+uZLTXFvfqpoFWdnc6ldfV69et&#10;hlqjIAXqDofbYreLNBh79txurN5ac1IxqSOUTL5cmloDxfYUG5R6kqJXQxO1k5S6baXCrqgo4e8M&#10;0SA6SSYy+X47afT6MDo+gcgcVVyCy0BOCYLKXC4tLbZr569TCS6ipanRAABY6p8upfL6a29Y/F3e&#10;mIgmPgUmSdxSoHGHin0nSSk6nbht921GCtRcQx2/lG2r/5ZqVEhjZd3KpYQ9rp+yleP5PZcqPSe/&#10;wDw0Khns7O7EV3/vq3jppRcMcNVARaVAmlusSgARkttv38dnvZfqaIpAOs3PUXlcLEnEAiqr6qzs&#10;yrLfF+YIpGMYHOrhvo0gQkKn8jvVRyuUoM55xBnu1Rh+Tixam7sx2E/SNDVDxbzS2myeO3faXLfq&#10;mtfW0ULDL0+Lk+qwl3u9yPoNqBOeSNRvG9L0EqjVUU6jFTXzeWpKQ1NUOkf4WgDaWlsIkEH+fcDU&#10;6twMwW96hutLQArNYk3dWnMPi/hon4V4NtWSU21rVSut4SoKNag7V05WtnUuUz9ulVypBavafSp0&#10;1UPiNjrUhxCBtKP1BuYJdvKWqF5aPeRFgpVYJq9K841m84BYM1eRDN6PSNTo1CQiBHR5owSWAmvl&#10;PigzPTM7k2e2GhncJ1LMu40gqKXuNH7va7+LnOwsXlMWbnBfqjNgTmam/WxifJIlEc7MabBIIn78&#10;5JPIyMyw0JNyMJShXl9/FV28/rSMND7DKVsXt8uP9hsD6O2aRHyMh0o6nc8z0UJT44EhXvkUxgKd&#10;SEqegTc1Bnfftwef+dxDtC+a/qNOgxpBO4+Wlhu8jiwKBeURKOM7Brt338494UZ3NwnCfByvUR3b&#10;eL98Dho+88yvlnuD38xrGaxv8bV6w6ZDUj0+MvwvfelzSFT4CTRaXFnVml64cIqK+izBuZ9GRQA3&#10;YpmqGl04RCNUXrLCErI0MUq9wnft3oMTJ07y8M5Z/G2YhuFP//gP8PzzP6fBTqRRmcOjjxzkxpdB&#10;ouHhYVc5R0dHx1KsNlHtQvPwIVWUXF1t7V3WAjErK5UAnES1sh5JVAAtLdfx1htvUIXFWEx5+7Zt&#10;BMNYGst8HrBYqlolxcWScNiZpLrItFIOn8fB75N4+cWXLIY7OTWGhdgF9PT3YeXqOlN4YRo2jWHc&#10;f+CAvdfg4Bg0UGB2ZhH/8A9/j0uXrlqNrV637dmOZ597CZVlFTS8YVy5fBneFBdSqTgb6xtoNNQR&#10;K5XrJzUTthplueNVGlJeUYUwwbqVqlzNQYZpkFTa9MHhD3Dy1CkU5Mv9PkvAu53gOWKxTcW9VUKl&#10;emA1gVHvbmXZuwiayjhPS0212G53VxcV5Xrr0S6FLGWiCU45OZkW+5vh2qvt68DINPr7hy0BSu7z&#10;HgJjemYaigvzqUquYpYKS528WgkmAv/J8QAN1jR27dhlPbuvXL5qBCWNIKxsd839VkMMX4rHnmsC&#10;FaoS5uTm1f2r2YYmdG3YsNHik3nZ+YhNiLfMfREuKXW1ypnm527bsd2Sm9577x0StAKLN0dJThRe&#10;kOJXiCEwNoKK8jLLOFbcUb3U1W0qhnvY6fQS39RtKta8GVKls1EqxuuXqNbcmCMRmJ4ME5x/46ch&#10;MVkg8GkkaXR2gV/qcNZPsEsk+GUZSVGyZF9fN4EwCckeJwllHDo6W5FNwrVy1QqEqVCV9azpVor/&#10;DwwMobOji+AasfWeprGfng7zfMwbEGRl5fOaqexGR3idasWrDmTqM6NJXEpWJLFJ0nzvkLl71b9a&#10;9eBx8eDfTXCt1Z87ycjZ4jzvLzxjYYaTH32MN157He+/+w4JWzNJRxOuXrxIgG6GppGlkZxFuV9H&#10;+GxUlSFglZoWqVMoxc9npPizqijI5kiikhDLz4knyVJv9QWeNZFj7Tkl7KmcS2dHSl4hE/USkBtc&#10;YYvKYs2+hnlTNM1LJFfZ4hqJqzIvhQpmCPYizXJ9d5E4v/fBe1b1oN7iatAj5dtwvR49PV2WB9DR&#10;RtIxEkBXxxAar6luXy1606ChLbqO+LgF2qkZgjKJsZPPOCGINevKsHZjJZKc8wjPTHGdemiT1MMg&#10;2YaWKP8kO1NJZrVU0DG0GWU8XypVDfAZuPmeidaiVKRJ5WHPPftfy2B9E69lsL7F17477zykzmVf&#10;/9o3zMBNTYTxq1/+yhqWvPTiczRM7VQ2bVRcMmfKwlRp0ZTFtRbINjeu301ApspI9lB5VELN7lVC&#10;pSYYKkWKj+EXVekXn/gUFd1m3H/PHejuaEJttbKyQ+jv6bWsU1VsTtHQqemHhoNoNnB6Zir27N6G&#10;/qFu9Ha3IhSZIEgOYXxiiCz7kiXtrNuwFWtW1/KgxhMUc3hNcjFO4p//6Z9xx74dPGwmxiwGK2Aj&#10;zuFff/D/WMevMNXRZIjqkkpF4yVX1NVa6VTfwIAZnXXr15gaTqaCUUnOa6+/ZnHHL3/5y+biVFep&#10;9Ix8rF+/AXfftZ0qYjsmA0EzeEU0WMpiVWxcrk+BrpJ81DVKpWxyabo8bswqn4kKVQk5SQTMJqoN&#10;KW81lrh2vYHqxcX332xZ8KqztjaMDoIHgVW9zxWXLSsvNWOmQSn6ZZVmFROcFHdcu3a1tVmUurIS&#10;p/gFdNv86An08XcTklLh57p1Etx13VJ3KnmSQc/LzzHPQHdnp91LXQ2NGBWVam17unoslKAkvmkl&#10;6hGMRRTyqc7C/Fm1/pTLWuVkSpwq5v3M0bDLAEtpSWEfPnyY+03d6RRfHrKGKiqtU6xaCVJbd+zg&#10;e3hIhp4lWRkwhaXQhf5OM8VVBqZ8gHXr1pibfXQsAI831YyvlFBRUQX/O43AkUNyMmctWTu7bljy&#10;mDwL6mY1H4knmUukmp21cIjczyp5Iy/FQlTr4CbxSENpcbm5cy9ePMfrCPNeU7BqTR2CEdWKO/l3&#10;M7wnnxEYrZ/yIBRSUI279omSEVUKlJGRhS1bd2Lnztt4XtaSdDnR0tzM31ciGr94JqxGn+dBcXyf&#10;O42EdhG9PQO2lrrOjHS/nUGtqwiHSOL4yJiFnxRmUUKf6EcS78/DtdREsxk+k9wcEg4+kxGC33Bf&#10;jz2nZIKvciCyszJ5LQnQVDz9nM6Ekka7e3vtmST7iXpkCOGFBT7HeUTIHFT/Li+E4r3KSVBHOQ0O&#10;0X7r5++pbFHhmVdef9nOuBIg5dlSW1YROrXNHSTh7+xUueUwn7uTe9yJ/sF+yy/QSNjc3DyqXKp4&#10;nl3Fw0VU5LVSQqPIbFcbSfO8C35vFoE3HYm8Z83ndifHkkhFSDAmkZGTgJwCFzZvXQG3j/ZhrI+q&#10;3WsewMmJEHzcI1eu1nNN55CXW4TSsmp+zgSvoZ1CpQGhIM/uvCZ2cV/zrCrso7jZCy8sJ5jdzGsZ&#10;rG/xdfvBew+pDGv3nn04RTX37DPPGiCn+hVjUv31NFmzOkypjGqMIJfBzauEnQkCQBKVx4glgJDM&#10;EkyBF19+DSNUjtZudJ6/T7UwQsOoEpHsLB/GhnqW3ptqT7Xaip+pK9VUMMLfn8fqdVutj/O5i1dt&#10;hu08Qebo0SPWKOK23duhRv76artxA1kZ2QTJ+6jIwd+PUtEqzqhyriQatHwCp0qmkqlUT+Nvv//P&#10;VLUpuHDuIo3QtMXTlDnuTU/B4Gg/jfew1bxqAASZA7Zv30H2X0STpznDU2bEZDTq66/h4ME7+N9x&#10;OPrhEYtJ5uUqLs1fIhhrFOHqutU2OH9oYNiahajftjJbM7OUCZ6ATZu2WBesw0eOYIRqWu5chR2i&#10;NHaa9CVXqwYuyCOgut6NJAMCxfy8HBrtLl6TvAYOAi6fU3o6jV6PuYXV1MbGJia7qQBUgxxPYPPz&#10;s9ON2GgqmQhRPlWzuogFp6nQHWlcd9WJ51icepoGvK29Fe0d7QawSsxRkxSthcpWzp45R1KQQnBO&#10;tHuSe15xPwG4gFhNLLR26nQmBaQMYhEMxeIFmDLGmqAlT4CyhtXoQ/W5ao+qDlhSxoprqhe9arpF&#10;Dq5fvUKVOYepwBiBJR7VFVRIa1bj3JmTJDNLTUhUuz1GQBwaGuXnSf3E8xkrdh9vREdd3ZT3UMnf&#10;Vee4cSpyufCxmMQnHGN7VUNQlBOgZ27lUlz/upo6AzGVxVVWlPI9jlic3JPiwv479kIlZEP8fCVm&#10;uZM1uavPOumpksFFWdc/NEIl6ibx2I3i8mqrmVcrVpHTAPegprOp4kGJbyrxkjteHiY9SywmGFAX&#10;FZZYEpTa8SrmrM/Ua3x8hKJXfcCTuIeSzNswxfWb4fdYXrvyMWbDIaQTaNXKVq7wxUUpYfUlkMdh&#10;nqpxHP19/aioqkR2dpbVYculL1ugLnQa5uN0u6hOSQR5TWE+QzU6kptYmeO6XlUbqEe3GugIRDW8&#10;QzF8JTaGQyEMD5BEkEB+/Stf4++O4Z133sAHH7zNMzeIppYWjNEGXG9qwpVr1yz0I2+aiI2Ijjwi&#10;ar7SS1KvKo8Ut5srF4OyknKEg/MkKRESEs3VTzMgVUMgtQVOdifxlMyQDE9z/WPx8GP3ITI3RSEx&#10;ihVVFQTjHj7fOe7RBSPBw+rfEJdkuTvDA6O4caPV8h7UirakpIrPNp1EKEgSqTazCZaT8Nprv1wG&#10;65t4LYP1Lb52Hbjn0CLB7fKla2bA9+3bY3XQXd0tPABUK+NKcBnG/FyQGzaRBjtE9k9jQaMWF+ug&#10;AXZg05Z9IKGlYZrAANnwwmKcsW/FYwUik1St2dlLiS7pXieikWkqIsUTCZpT45iicXElpxI40pGa&#10;UYrS8iqcONOIYh6SuYVYGxwSILCqu1JNdRUPZQzmQjM0ZHM26P7qtQYazGG0t/Th1MkrBPfT/Nkx&#10;nD17GWfPNaK9vY+CMwn1DS0YotGQgtNwkSkSjnQy7J7udh5yqtm8QtRU1aL1RifuuvNuq5mV4V6Y&#10;W4SDIKEs+InAEA9vLkEkzPcYRUVlgTJObOiC2nNKjSoWee7CVYxPTKOjs9vIiKZx5REk56NUkQQW&#10;AdUwScxiNEwFNI8AFUOU6xBP4Mrwp5rRDShD3+HA5k2b0NXRhsz0VPuujm8zNMIqAZNrVIEL2mCL&#10;qbkcuuZ4GlEXAdFD1FHc1E9glotzDJcuXeEz04ATgWIC/zmZiiSVazlj7+eiYpXLXg1v+nr6qQRz&#10;CIbDGKPS0IjJeT5bAY7T5bXuT1PTyspOMKAsKilFZ0+PZShn5vD3SIDUoz2OYKfEJ2XaKqFKfa3X&#10;rttgXe3kslfHOWUQ62fVFEMq3UNlnZmRxv3ixcnjH1LxEiAJZjE0sI8//iBGhvpw7vwplFQWEQSL&#10;0d7dSZAcJJDN0+iqU91SmY3WW6GIzvZ2fp/mOiy10lSSmlyuIljT3NOLmONzSuTnphhhk6tfa6Gu&#10;Worjq7+0euCPEIwVgnDwzNx37/1Ui2M2s13z02Plmg4HyRNiSALTEKu6cQLAGNfI6U1HHFXsxWv1&#10;vFaSq1QPHATF1tYbS2VaPCsiDXpmqqtXghSFq3WJ66QCFRhKwavZjF4iTir1i3PF8DOnjGQIpJxc&#10;z1nu7cW5Oe6FRBKLCFWs+tVrzGMU8a5YJCUnILRI5Uwlr0Yr2gfKodDwFLmo1bhIJYAOflZULVRJ&#10;atQxTaRY5GyBqjKGJEh9w6F69MSlmvMoSd88/11eDpfDzecgjwWBXNdJ0qdOfZcvn8bJU0dJuuYQ&#10;mplAklufMU9gXeT6K0xTCleKevE7+LkpRurCVAFKnhzi81Vs2+/288zQrgQi/PhYkpgMxPKaNE3M&#10;nawpaXF8HiQLCU6+pwe1K9fyPVO4lvE8KXMkEmNU+H6KjnGrTZ8meXQ7PRjuH0NyvIt7pYtnX02W&#10;gnwkyqr3INGp2dop3O9z5gETCXj95WWwvpnXMljf4uvRz335UJhgtPe2fbjzjv1oJsNtbqo3Fdzf&#10;38FDpqxU1VBHeAgWLVlK7FU9l+dmYlFcXEcGPsXDl4Jmql21M1Tmq0o37r33HmtSok5d9VQPao4Q&#10;Q0McMzeLYRoF1fFG1GiFinVuLg4jY0q6SUVR8WoajHoaEI29jEGEhrO3t4vfg6goKsVANw1nT5+5&#10;rKTMWls7CHIJOPzBUf7cAIGa4DKqXr4hGrQkaySimlQN9nC6qEjJ9tXXWvW+akTS1tZO9ZGJTRu2&#10;E4greJijBMwMrgEVaf8wNLrvX3/wT2ThE1R/VE8DbQSwDpoXAn5oEj/88X/i+EfHCWjjXJs4qtcw&#10;zp09j49PnKSSIZDTWOXmZlkcX6UwAgvFB6Vgdu3ciFV1VaiqLOPnZeDI4Q+oGkqRlZEBdXtSfHbr&#10;lk1QG1G5aftIWJTtLRUjl626LymWlkDw0Head/6OMpodps4CBH0pBwGgjySgbmUd1B5TAK9+2f60&#10;HCrQoL2vBrPIfa4JS1NUo0quO3niY4JHAg23y+LKeg9lWSsuKoWh5i2NN1rw3b/6Lu6+515T2xOT&#10;8rxME8gm+btqlMFr4/WpI53ctKrLXbVqFerrr2PV2lWW77Bp8wZ7JlbCQ2DK43r1EtQuXjjLZwvu&#10;tWnuIxceuP8ekjXg3/79BxbrLq4ssTKtsrIqqKUoFhKofk/wd5zYvHkbqqtq+B6XCN4BU68qB1Rz&#10;Fg2LEQhykSz5Sd24RCgUf5e7VaVycpOmEcBEMpXQ1EMym5GWSaUe5D05rGEIlx8NzY0WglizbjWq&#10;V9TAl5aGYRKeQZIjkZkASduI4qudvSRCvH+umV6hqSnrUyCvjRqLCDAvX7xiZEvPTeAtb4U8DMl8&#10;hmrXyss0l7OqE9SxLBgOWPa1nrHIq56HN8VngDnN56D6fsWB5LlIdCr2HI/5WE17i1hoxqHWm1Sr&#10;uo9xzYQmmVHtugjKkoLXJLckrnWifa4y2JUgp0xteUQSYxf5vAjGfIMY2gV+FP/M/ccv2Yt5S+Qc&#10;J/H3YHxs2AhvQiLPdCRoYZFF/pw3LR1pmdkEZh//W42JVMbmQW6e6ts1dGWIyncAasiTRuLp96WT&#10;iGmkLT+HZEMVHMpCn+Nn6ZrUmjWqNeb+r6hZYQM5zl64YPkAqoNP86cgbnGOn6OLJaGgIHAQ/MdH&#10;JuGmHVNSI//F8mEW4xy0SX5el49rpiFCpDYJ/D4fxBsvPb0M1jfxWgbrW3x96Xe/feiuA3djaGAE&#10;x48eQzAQwG07t2P1ymoaOE1f6iZj1bzXMDe3Sm+U6U31QVUdnY0jOCv7dgKNTY1Lri8aZ81V3nPb&#10;bdi2bRWVSQ2OHf0QGjnY29lJg7YeSSl+kAMYOEwGRzA8Msj3p7aZiaFBzSBYl6ObhjqZ4Kr4ZOP1&#10;y1AP8SQewmuXrtoc3N3b96KsuBJtVK5vvfWulX0V5BfwWqYsU1NuKsXNVdYzzT83NTVYTfN1vpcM&#10;tuKdam4xODhOUFBSDQ/reBCNja0Es2mC8QCNXBxqasup8PPR2d1IUAGmI2MYHu+iAelAa1ujzepW&#10;yVd1RSXWrFmLdavXGzE4euQwScwgwXuG7zNntesTVGGzs2GruVVXseqaclRVFeOjE0dw8O47qdLL&#10;rIPUq6++TCOUaMlMAvt9+283oFfMUsl2ygBX1rifRkjxXhtNSGMq46NnJHCNpaHSiEIpVU3jyuTn&#10;aaDGtm1b+Pdykcdx/SdRyueTnp5FlRKwZ6QMf00nqq6qMtWnv5Mb/eSJU6Y0NBpSJUXZWdmmwkJU&#10;qOoK9slPftI8BlMkVHJld3R2cV2oVFNUn0oQ4e+o37iygVXA8+67b2Hfvt149NEHcf999/D64/DO&#10;O29bbDOFoKxr9vlSLDO9geRR7lvFhVULrC5gAl+bFpaTRxD3Iz+vhAorh9cf5OdqRGLUYv5NTc34&#10;5je/iZLSEiNU1lKWxr1vcIhGPcbUnOq4BTCKuasNpdy4mlolQBcI6XcGSdqaG9WoJ8fCDlJz6r/d&#10;NzSMptY2XG+sx6c/+xmsXbeOn3uN+77SRo3eqL8BUinMTFLJjhMICUYuqrU5EqRpATIVsVzZ2g9b&#10;t2ymwtYoSIIiCZm6d2m2t0ILyviXO16tbUX0BNq8ZCQIVAkuczMCERefqwaEzBoQx8RrfXLMa6E6&#10;aSUkirgqxqwQiYi3PATKgYhQnau5jNeTzL2iDPul0ZMC7AQn1SWvUc1qZnltXBo75zFxJAFcPYF1&#10;gtCeL72n6s1FsHhz3FfyqmWhqLCAa6gpdrNGdDRmdJzPKtmdLk1tSjgSpvInyVSVgeW9jAxQVQd5&#10;TkmCuWfVpjSLoJ7sSua1avQo4Pb7eZ8iyLRDPBsCZCXvTYSnMRGcxixVex/BXkNgzl+4iJ/97Gck&#10;TAHahzlkZRUqiYOfO8d1SOG6iFgmo4dEVOvldHsJ9Dlw8Rpj491cpxSuSyKJEIFcyvrFZbC+mdcy&#10;WN/i6x//9YeHWlp60XC1nqqqALXVVVi7ppTGcBIff3yEbHMAs5b4wkNg5Udk3QmaoJOIMA2EenqX&#10;lysGNGQMXLXNUnu7d97GQ+Ww7lRDg6NWQjRPFbx35x5EQzME9EH86Ef/hUtXTuMGQWFqag4NNGyv&#10;v/E+3n73fbz4/MtobmnC4fcJxO03MNDTS0JBUJ2PxQjfLxKcNSYsY51EUFdGr7JAv/7Vr6GvX1OV&#10;gjQuEfR2dSI5xYX83EzUrKjCmpUrbQSjRjJKeTudbhpDH4qp2Net22ix2WqCjxqAZGWl4ee/+ClO&#10;nDxOI66Eq0wagxDGJwZ5sCMEyQSoA5gMY09XL4FiguDkpWKsx9tvvWVKRfW/ajmpFqoKQqvXcgkB&#10;aPOmjQTnUhqGNoJ3Et8jREDPt8EQCTQIFy9prvAE8osKzEAoMa2Kz0Y9z9VJTMlqKpOT0dTwFSll&#10;eRl0JKSClRg3E5njd3k/igyElXC2a/dWgv6AdZJSI5b8wjIqmmScPPmRXYMUvH5W5VGqhxZ46j3u&#10;uvMu+/7RRyeEL2Z0N27eYg1MfvdrX7Wab8VVjx372PaOPC8yqgN9g1yDZJtlrHK/+egM91HE6pSL&#10;i/Ox/47buJ7DKCLR+sEP/glJTrlsqeRo8DVuVHtA3euUSqByJXUVU6e8vv5e/tnBv3fy59wkdVn8&#10;jHL8+rmXeS1UhDT46uMuIvnqG6/be2hAizK11evbQ6Wn8Yeq45Y7Wa5vDfZQrHyKyllKW6pU7mYl&#10;QMmTECZACJ6GBkegyUwB/tzxU6cRJFgKOB59/GF4vW6cOX0K6ak+A/3O5jbEkpja1yxpwfQsZidD&#10;mA/OYIFrGJmVqp+1/gHq8CZ3sma0i/iqlE4eKsX/1XpUHgllZ88SfPVnXbeAVn2/VVKk5jnai6Nj&#10;kwToeagXeDIBx9qRkgSomsDmUfO+kvm+6sKlNY4uKDdlhvefisL8bP6Zz2dKCYvcl/w9eQ008Us9&#10;xhf4pXVXyEQxaU0j076QB0hztW2oigCbz0sJppnpadhO8q+RnApzKCzRx7OvkFOiw4MREhhfahaV&#10;dzqhPZbPOGLnaDo0xeuYNaDWd5UdqvmQ4uTa58qOV06Ai+s9yv1qhJ97S65ukYmIvADcJ3J/K4Gz&#10;qqYW775/GFu37sTlS41U6hPIzSfBy9CglkSeFeI2CXt0dpH2qB0Z2dkoKC6lbVF1hYe2JIHPIdWI&#10;mxrxCKxfeX7ZDX4zr2WwvsXXnXd++tC1qw2Yp+FYs2oVVtRm09hF8eorL0CtFKOzIR5uHkweThkD&#10;td2Lj03G/KKU9VKTCyUuCTy6qKYuXLxsM6Q1wH1+Ph7trd04sP8A1IXpOj+nsqIaaenZSKcSum3n&#10;TtTUkS1nKZOTSiW3BPfd9zD+4Ft/gj1796J2xQorK5FizuXPqDfzto3bUVezGum+HBr/CVN2Mhaq&#10;9ZXBVRvMvLxsy0QNTIzyfV083GGr01Q9bmZGOo1W2Pp0K771W5eluj195rOfxc7tGy1e2tPbhc1b&#10;NuLgnQdQWV2KXTu2o5xAW0ElfONGMzTC0edLg8o9BvoGeA1cI6qac2fP4ejRo1aKo2Qolcio25uy&#10;qWVY5VZV5rncySNjQzSik9iydRNBqdlihkp+K6Ph/uCDDyzbVm5lL69HWfJXrizFm1X646Zqk8FW&#10;7bV6HEtpSdFLYas/u9yCSojT7y8NvNBYxgRcuXwFp8+ctjWrqq6lEtyI//iPf4eDz1EqvvVGq8VH&#10;FRNfs3rlktuWnzPG72r+oueqWK+SCK9du44MgrtAQQ1ddt+2CV3dw+ZC9nNtVOcspSp12t/XYwZX&#10;jXAqykvw7W9/A9/5sz/h9U9h1apaEpyrBN5FyySmzTbQ1D3IHasSr9GxYeszb4l1waC52osKSwk0&#10;VHVxLmj+sEoIT50+x3tVm1eqfxK5xsYGpKanmlfi8pWrNLwJfL58HrwPva/Lk8K9vGDkQwMzVFqn&#10;IR1q9SkPglRXf98QBgnQfp88GYrbzhHA1AN8GgEqQjUKSXIlUPVf5GecJwFMwjSVvxK7pqTiuE/j&#10;5+PgVvnfREjDvZDq8iKRCDc1M4Gt2zdhBcFEBLO5meSEZEetaJXnoB7aKs3iQ+DnUp1z7yoBTyEd&#10;6zGv2DqBcCnksdSpTQTUwfuYIWDpuYg825xtPkflQKTx/t1JfBYL3DtU54sxmu2eiJycDD7bJAwO&#10;93O91dWPipr7xGGd1RK4TnKKa8qZzG4MAUwEfg7xfF+df/B9TFlLcSvDjdepKXPKklfNt2ape0iM&#10;2zt6MD4a4rXPwkkA9KVl8/2d9kzmSDL0POa4T6LRMEE0yOcgQrBong9lqOuZzM3HwJ+ejhkyx+HA&#10;sLn11dlO3drUWY+sh++dQlU9jFSq8XTajj/4/T/hmfRYuVd8vBca1pGWnoxynjc1UllYUILmAgnU&#10;PAnGDgJ2AddGJJt7IqAzpEZRMSSiqgeN4OXnlsH6Zl7LYH2Lr+6eyUM8Xrhj3z4UFWQbI/Z6Ys2F&#10;3Nhwiaw8yO05b4aNZ5OqShWdUnKJ/E6jOKsyllQekVjkZOdRxXrx6COPW4/ovHwP3zOTrDeMNVTr&#10;JUU1UJtFb4ofTgEKlbcnOZ4gnU8ywEPUNYTJUBReGnoeexqepU5OV69eszhhe2sHhvtHkJNVgJrK&#10;Oms4oQlIMl5SJR99/BG2bdnMgw2y9y7k835UQqR4sZRVZ1c7nFQIMsqqlxygUfL4UkzdZNNQHbjz&#10;DqSnafhHBI1N9di1cwvBZIbXq9pfTcSahsfhxUuvvGbeBZczxRSVJlqNDI/jY6pOtaXkUglvTMWo&#10;xjkjI9XAT1OYNFdXLujVJDRqizk42EvgWRosICUt1+trb76Bnp4BA+IkGlUNWpFLe9++O/DKy69j&#10;09btNKpePrteCsg4AnQSn5tihDTKSVRTrhRzNUr98CFZfHiIz1O10kr0Uea3epNLPYpcKbas5CWV&#10;1mRmpqGaCl7lO/v377f1VUZ2fl4BSc+cfT948G5eX58NV3n3g/dw5uwZtJMktbX3UVVP0+jO8XtQ&#10;thoTY2NGxhSjdLsS4fE4qOKPwZPiwN69O/DUUz/Cww/fx2ffacqpoaHeko3kJckvKkQ6yZqy5lXu&#10;pW5vimtrQIgGjvQPDsFJ1aN66tWr1tq6C1QSLOFJLs14aIqVvAXqCyBPizp3qYe1FGw6n5u1MjUv&#10;BIGR/y2io1nqinuqhGtgYJhLyH+fiRLkNVs6aoAS4P0pASqBe0B1wUoS00CR3LxMEiQPn/cknAkk&#10;kQT0seERxC3GIFX7Pp5Kmc8ogQAnz0sgNIrtO7ZwP/FcceOe+PgE98HSBLQ8PidNQdNzUp6F3N/K&#10;BxGAqmmJ6pbjqB5VNbBAtalSNAfJo01BI9GRp0ulhh4qY+1HJZ15XE74CJwZBFANaukb6kUin4uI&#10;lNZN+1W104p5WyIVVbnmOou4BAmUls3OTa+2vmrQksR/U6ma6v/V1ZAYyc/mn3VRfCDyrKntb3d3&#10;L86duUSg7MX01CyGBgKorl2NnPxiuAji6r0uYij1ruoIVaQMD/VzL9PWEPiVKa9mP3KRRyJR7t8Z&#10;hCIkrjMhaIyqlP28ktCGBzE+MbZUXhaNYpykLiZW188FUI7FXAx+53e+jqd+8kveczIJYBPUHjbF&#10;lYnEeLeN0szOySdBr8HQyAQqqteSKJPQj0RIZjXlT3YwwntcwEvP/nwZrG/itQzWt/j6l3/64aH7&#10;73sAMYtRXDh7GuqgdPLER3j1tefR1HwNN1ob0NHVan2oZaD7+oapUoYw0DtipUnqkyyl0dnZy0Os&#10;YfVAWWkVjb+aYgSRmeaM+ev//V0SAhjAtLZ2YuXqKsxFllo/xtMgxMc6MMLDMD45C19qDgHfj7lF&#10;qkYC9YULF82ASjlcuHCZysADzbpVpzOVm6jLkWZjJ9CAlZWXobH+msWKXY54mx88NxNGZWUZjdks&#10;FXGbTcHSaEn1I+exI2FYoIKdwJq1K7FqdY0181DjjHfeeQcbNmyisXDyymmMSE6kBAYHxvG33/8B&#10;LpxrRE/3IF559VVs3LiJRjUXQ/2jNJxSpbMIjAUIjCIw2fCnairVLFl8OhV22NZRg+wVX5PBzsrJ&#10;NM+F5uY2NbXav8sgzdIAW+MUGkhlOb/00mvYsHELlftHvKcaGgwqOBpxJSEJ1FXqIsCW8pH7VF3C&#10;pMSlepbGE6rm2Y3f+fITNnjkpZdfNsWvYZ6zNHpqNxkYH+NaE1hS/XjllZdt+pa6YinxS0lnel+t&#10;x5o1a6Da7pVrVqG0vJxKz43XX3+Tvz8l+UWC40VRUZH1f9awhwDvk5oUO3ZuxmB/B5577uf40pc+&#10;a16Qv/7uX+GTn/qkxaGPffSxMN6Uq3KEBAy9/X0EDYIDVaTatqp5io9ETSMN09OycOrkKZw/dw4t&#10;N27An+a1hKYbHU1IdMYbQEdIKGPjFdtPsHiw3LqaMy5virKdVdetDnMiXUrUmlQCWby8AMDI0Lhl&#10;NVfwOfi8qSQVvTT6qpf3wuv34+A9DxiJcDpiUbeyiiotj/cf5nP3m1dnkNeu9Q0RtKf5Fcub0l5Q&#10;TXT/UB/ySnJQXF5oeRTpJL1KBJRqTvX5zbOkHAQ9Y33JzazGIapTVrjA7/EgLyMdwbFxqJ2unpVC&#10;Jir9U3a49m7corr5uTHL57xI4unneyfwTTM8PmzZsgmNHa2YIxiKAMg9Y25yvoe8J9o3amTDzcl1&#10;XLD9z28EciUsapLV0j5T3Ft7R4LbwJokRepa76dOYqozHx0O8PdFBFQDnUbFHSGpybHENYVjFJMX&#10;MVD4SeEY5TW4CNRS1SIS+fn5v3FBx2N8bNIIoUhVZF6xa7EVXh/3+Ax/V+1JtX9UTidvVzWBV2dl&#10;dHjMvGnHP/wIX3ziK2hqvIaunnpkZcprV0ryrdnzGUjLyCYBmMFoIERyXYPF+GSeyUm7djWq0ThO&#10;Z2IsXnjmqWWwvonXMljf4uuXv/ivQxqYX1iQjJV1JcjOzsHa9SvwwAN3EyyU/ZtMhZyNvJwcc0fL&#10;QObmFtIYFfDv8vCJxz8FtStV/2WN2Uyi4rzn7vvMJSeX2bYddxxqbGxDQ2OH1R7/+Ec/xJNP/gL/&#10;9C//jB/96Mf46U9+gZ88+Qx+9exrOHH6Ii5fbcYrb76NY8dPWNnT2HiARridSi+fh189nN2WpSzg&#10;27RxIz9nDOvWrjYjpWzZ5uYGXLt2CV/4wuesMcPhw+/TaDnMXZ9KNaHJRQITZbRXVJVh196tOHfp&#10;NA2DDEIuCvLyyKQdePvtN3Hv3XfzDmCuRam0vzr0Pfz7v/2Qh9pDcM632KdYtmqS21pJDOaU4UvG&#10;H4pA872VXCVXpZSHSlhyuV7OpGQz9E6H24zIKImFvmtutoFhYjLmaBE7qEAWYtT6s5IGJ4nGMRkP&#10;PfwYHn7oEwTJpbaVApUwjavAWl8yZIrnycALvJXNLFUs17tcnkpK0/WsX7/O3OVXL1NV08DRFmPt&#10;6lU25EGzpbOyM1FQmI8HH3zIaoCl0AXuUphS/1L5mzdttQlsKX6PKeCd23fSwPtw+dJldLR3GsCr&#10;25RilmPjg8hI9VCtFFGJLXCv1PG++/Czn/0Ev//Nb+Do4SM4fvwYPvnpT+O4MuhJFhRHVEKTnrNA&#10;Qy7xISrU34KKvDka06nY550H9nMPrCEIBtHV3UEQXiAx6UJGVirvJxklpQXcowqHzPC5L5hCVWma&#10;YtQCQcU1BdYKa4gUqqe0vkvF8mIIHrO45+B9BiinTp6hwvNh44aNBgARElXlGuzdu41gpYxu9XLP&#10;5v2pLniYa5kF9awfGRkj8e3ALD9ffbQDwSk4Uhwki7F8H6D+er0l5SmBT7XxGZnZto/knp/gM7LE&#10;LO5xERiVVemV7EhAPtW1QHiCJEud4jTgRG1Q5SGbosJM4h+SSVKikQgVPYGRBGOWajOZ67mW+6B9&#10;eABjvBaVjtlMcm5iKWt5jORyVsJXYqKGV/Df+JcONYnxpZOILCXj6VkoW10eG2V/63PJwQnk+qd5&#10;81hI5U9NhpGfV0QSrVnZXqT5M5FE0jQ2GTAvip6JPDyqBNCUvfmFWSr3AO81TJKUYlUbKj+cDkbM&#10;zogcKhdCbU6NKJCcqGFMPvfuzm1baatyMMo1KSouIQFQ22RYS1X1qheBvX75Cp/rFIGZ96CQSXop&#10;CZqH9+vi+zkJ4r3Izi3C4Pg0AhNR2iCe9ShvbJFkmM9A/eR//cyPl8H6Jl7LYH2Lr0N/eegQcUxn&#10;joeUB00e7pgFBIOj3MheXLp0lgcjEWGqGjH6NH862XaIB2vKGp/EwGHApbpbny+DRut2qjIv0jOo&#10;7AiSdSQAGhe4cmUJ1q5Zh0986lN44olP45u//xV88Utfocr7XZRUbEJ51SqsWLUJn/j0F3Dv/Q9j&#10;45ZtKKd6nAyGUVhcTCN52mJRakuo+KaGWaRl+vHmm29YfPrChfM4ffoEwXuc/34NTz31JAYGVV+9&#10;YC7ahoYGGoSQTXlqbWulIQybIr98/TIN4YyV0zRQAchQXrp40RSx2Hwc/6faZ8Vx9+zeiy9+4bNo&#10;pvrdtHEzr0GJLzzcBEmv28+fJMDMyGAtLajckPp3zZsW2Pj9adi+YzfJQArWrd+CD44cwTe/+d9M&#10;6a1dt5Ug143hEY3ddNNw91nIYQN/rr6+BWXlNQSkjZgg2z94z0FcvdZkylvubX2WvBZpqZkEBcXm&#10;pbSToIRAxTmVWFZWVkZjFzTgXrWqDidOnODvuKg+Bgko6fjSE5+37HQ1qVFcX2vYznX6+te/bipa&#10;ceBLF69YYwop99KSMtQ3NPK5lXPPJKGxvpH7Z5HrloOqygq03mhBU1M9r2Gae8FLAziP3Lw0bi6S&#10;C2ccFfYmvPf+uzj58Ul8+9t/hHffew8XCPQ1K1aio6sbWbkFRvaUgV5ds8I62skVrvGm8wRxlRqq&#10;gUwejbMmXQUm5K4PU42WEWjC0KxqrzcJ05EAbtxQaZXqiL0kGZt5XzfMbVxQXGiTltSbWsRzIjDJ&#10;vdJOIx4hCZPxBwnfIJ+Hy2Y5H/3wOAIkjxqVKbIjEqPWmhq36fVQ8Y338Xl0EORGCciT9uydVIU3&#10;+J49fYMI8llMkPjJ5id53GrZQTLh4u+NGgFSpraS/4K8JjWOUc6BvuTSlaqWO1z/k8dGXgFuLLLD&#10;IGKjVKz8UtWDvitXwknglar28XMc/LxEqk8n97GTwJjM55XMg65eA7x4XleU1xwxt7/swCRJo5U9&#10;KnOdoKhkteraVejlWni9GSR3Dp4XlQwm8XfkFlbt8pIHRdnhyrKXMrbWuARGJbaJnCo8k5Lit/dV&#10;UqCTBNnJtZvjOZJLXbF59bZXPwVVBKh5gFrK1lRV8P1iMDQ4ZF4mgb3KxzTDW5/vc/O9+Cz6Otuw&#10;buUKEpZp2qggz3iQ66FQkvI41F42ZB4eAXmmqlN62kkU5uy8BicXsXr9LsTMxSOW51MVEjHxTly6&#10;0oIrV9v5HukEaSd4qdAUOXkOXnxueZ71zbyWwfoWX3/+nUOHJFYoXiy+GSNKHKNEJakb2ISm6Sk1&#10;xJgz95oaLuhw5hHMBA6LMQ4aQg1n95kyqayu4AHnOePbyCVGIktmvvTeej+BpDtlSSHE8N+ffOot&#10;m12t5ic7du3Flu2rEInGIhia4SG5jgkajuzMHPQPDJhS1UCPfXfcRuIwgy1bNuLuuw5apvHWrVus&#10;LGn37l34wz/6Q4L3BRpLN8FozNSYMp6lhCvKK8zw7di5A18jEGkSkloKrlm9jvcZMiPc2tKERoK7&#10;FPvU1DhOnfoIf/EX38HTz/wcT/7kRzT+DVSNbbY2Y2NLCVVKdrPpPDRsctk6CJiaPCbyIMDUCNDp&#10;YAiNjQSxxlacPXPBrmnv7XfFfP/73z8UnAjiekMLr3mpQ5J6gWvtdnJNRoYDJAhtJEc52LFjEz8r&#10;gjfeeFtLytci1zPZwFRdxQTail/LyKtETEZuikZcnclSUzVMP8amQKkEahFREpgpG7SyanUdr1ED&#10;N9x48+03DLAOHDhg8Wa1zfzOn32HIL8aO3futmf49lvvWO9xlR1papFIgn5HOQJqzqGpUMqmHx3p&#10;RV9/OwKTg9i/fzecyXE0+MrijmI7n9cbr73NZxzi89uBd98/SnVfDM0Kb2rh/ebk8nrlMXFhZGjE&#10;DHMwMIXtW7daPNxLkrOyrgaN165QEYawck0199Qswb6RQDTGPTaDVH8y/GkpVramEMdPn3wKfd0a&#10;4kHVRxKlMafKIdAG1fUHqKo1IEKEJPE3n52i0AhBQqRvfHQca9euNeKg/TXQ30e1qOYyajSj4SeK&#10;fXv4ngu8j2HukesY57Nd5PvNzsdQxU5jjp/lyUhDdk429wpVPvejQj6q4VViXHRBwzQI3gRQJYhN&#10;k2QqX0LTuATWSmBTolwM1eciAcmRoLao6nymd14gMKmTnIvKM9H6f6spTAzvN83jtYlwLoLiIplI&#10;gO8fk8I9yrMmQJX61H7hMvNrkV9K7JugAt+E++9/kGSGIE6FLM+P2gurG53yHJRRrk53KvOyKgJ+&#10;vlr7RgmUIj3S2ZqZbvX+CU5+QqzVY2vOdgLFgUDeKg8IqApTrF+/xpSv7iU/L9tAXftXuQZxMUp0&#10;5TXyIkWWdB8O7kE/SVFBbibtUprl0ajiwM33LCkpJfHhui1ESTpXU3RMYWxkCC1N1/keM9Cks/l5&#10;lZ6loKZiFY8TSYg8CXxe8QRrrz8HY4Ewn5Oa+jgs90DPLCZmFq+8+OQyWN/Eaxmsb/H1Z3/2p4fi&#10;uNnt9PDwqAWhGLHqkzVIo7ZG/b77rP5Th1w9fefnZmzCkoYMJKdkcGM77PBoKH5ZWZ6xc9pBA2hi&#10;n4GO7OHY+DTVZbJ9rmp8f/GLFzE4GEZV1RqqpI1YszbXWpaePXuRak3d0WiMaBg6OzstdqY4o1p9&#10;ShF6PEk4c/pj/t56GyChRh9qs3njxg1TsfUN9ab+ZSB0bUrYEfCoEYdadyp+G46oNWcGmhs7zC0n&#10;r0G2Jl91dWDH9q3YtnUjGhovITQ9iqrqArJtFwFsO9VUKlWih8y8lUqwDls27TCgjI9NsoYUal6i&#10;DNgcgs2u3Tu5plErw9GwDvWE9nj85uKXy3PNqrpDxcXF5m7s6urDhfNX8Pa7H5jbVK5GuV1VN9vR&#10;2YvG5hs4dfoSScOzaG5pQUFRobW6VHtVJeiokYZaUuq/9Qx071Ltw8PDUC/xjo42gkIEt9++G+fO&#10;XTAXfDgcsKlcGmCRn0twJKHS/Xe0txmxyczKMPdvb28fgWmAAL3RlKUmK/X29iI0E6IyHNOj5osG&#10;VGpqLkwlRWUXH6WRDMOX6sT1+vN49pmf4syZYyivLIHLvdQi0+/LwWuvvoPoYjyycwtxlvfvTc0g&#10;UOcbUMtLoI0khaahE5NU9o898giuXLjIvwvj+Afv8PMH+GyVFzCBieCwKfi0TDeBO0rCws/gntNE&#10;Kk3+usz3T/WmWk/sKIlVZ3c3Tp48aTPOlemuAQ0e9xLhCYxN2pjJ2ppa1FTW4NWXXyVQr8PmzVvw&#10;+c99lmuTbv3k56MhNDVdsbCROyWBwDdlSU5aM5VRBVXyFZMEh9uHFLmQ06nSeJY0rMRBkFVGxLw6&#10;cBlAEqLUAZAgJ3WtXAFLIiQ4K1tf9eeqY7YELmX587PdLvXDTrJwi5q6KLM/hmpcTYT8JBqagqbp&#10;Vur8F5oKGxERKx8MTCDIPTvOs6W55HIpq6mKiLQAUcRBoQBT/dMzJMCXTIXKE6GhLmPco5oupioH&#10;YrWpWF2fMsJVmWGdxEg2tJZqiiN3t4iRQFY5BLwBqtco19HP647nuidj3Zq1JHxLrubenh7U1tbw&#10;86OYnJggSPLe5Wf/DZlQX3i1oY1MT1JETKIwLxNBrrvuW9e1ZvVqFJeU8Nym8zOU5BhCa1sLhgd7&#10;ueJK1FtEXkEe90cm/N4c1NWssVwFSzicncH8IkmQ00Hi2Mc9pgErSZZQN8M9r99/7eXlmPXNvKQD&#10;l1+38JLCIZzyi0DNL7kyxbCpg/mVSOOfQ9Yu98/SWMLC3Cw41SAhPEGDQvBNT7WWgTOKMXETCyTU&#10;VllqWkparnXaDwSn50zljI1rutK8ZXirOYOMhPo8r1svkOGVEKxVuzk2pPabs1QFMyjIzkci1WZo&#10;ahI3Ghvx8gvPwJm0iJbmawRbJVlNWrxLk4KUFKbB8du37SEAxVL9Z1usrLqqVjdFoKmD1+fmdQyj&#10;5UaTGWy5r2d4HWrsoL7P81Elv7gJhDeosi+S0ffyvsZ4/THo7btG5j1BI3+Jh3aYANZtBkgqQvE1&#10;lUkpUUZxt4zMNHPFKeYqQzsyMkJ1nE4iEo9169bhnnvuw0MPPWaNY+JoNB9+5BPYsHErgeALBtTj&#10;NFCPPvYJS4jLzM42oyMvwebNm+33r1y+ZtnaGuYxPh6w+t8xqlIZScWrFQcUUKvhSEPDdRr/oGVS&#10;/6//9T0C9TDa2m7QKAVx/sJJgv81HP/4fZw7e9KUztZtm/hZC1jgnwkhKCoqsGYpq1eXo7DIh5qa&#10;kiUSRbWja9JwCQ07meWeGB/t45oNUzEPIiMnBZ/45P34zp//MXILM9DV24+/+bu/xgdH38ccVVhV&#10;ZR2vNQ19vcMor6hFW0cv1UwGxlWGRJCjfSYoL40yVC2xk+Cdl5XLg0+Vyvt20PCrfa0rMRa5Wako&#10;K9a0KzfXL5HXWmGucIFBTk4afzcOjz7yEK81nftsBqPDI7jn4N2oqarCAhnlYF+//Z3qj9XWUh4Y&#10;V5ILxVT7msJmnhqSLq2niIqepyZGKelLz1/7WR3s5uYWCRoR1F9vIeg44PNmIjenmGQzm4CVQJCW&#10;23rR6ukXYgk4ShqwrGp1CnMYkEq9qg83UQ0aXzsd5L7kYRLQKTaskJRapMY5eP8EbiXKuVyJ1gUv&#10;KyPdSrXkmpaB7O3qRldnDyJ8zxiq4JhEkmuCboQEQa1fZyJ83zgnr1XdvIiS3D/aQ0ru0yANNShp&#10;ab1h6llVA5q+56Bqr6wqtdGqUtYiVUpKS4hXz3q55Gf4HlS+C8oUly1Z4LkP8UvZ2TM8A0ownSOp&#10;W0B6ajJJrgPJvP4snpkoSXRhTgFy0nOQwLPJjzO3u0iANIW4hpZMs8g1436aX+qwWFpSCPVsT/Go&#10;zawSz+Z5bQ6q6xLrkGdklYp7MjiB/MI8ElN1TSSZmlLJGPcZn1sMBQovmPbLQfuViK6eIbt/y3fg&#10;+6n8U/kr+vPy6+ZefGzLr1t5/cWh/35IKlpLuXSw5NLjn8kqFRuUW0utFmPImNWmUT29g4FxGjQe&#10;NCrZ+GQv3F4/UtN9VEvK7FTNpFr+Lb2/XOyjI1NUUHJ/kbEvJODnP/ulxY6V1anOS8qanQhE0NzU&#10;TkPrM8BsbmgggIZJGeLx9a98Fa+88CI2r1+LthuN2Ll9Aw3RFDLT/KZIXbwOuXyVjJbsTrEY26/5&#10;8838DI2ibO/oxE4q3E9+6lPW9ziNBMPNQ612p1KhqpvevXsLAuPKwtY87hj+3jANcSeKijOp2vtp&#10;ZALo77tBoxzk4R6hCm5BZ0cf/zyHvLwSMn/1mybgUy0q67imthJlZTTQGX77XliUR5U0QKZOpUij&#10;09HRZUpo965deO7551BQWGT/XkMVJ8X8wosv0kDM4Vvf+gMMERCkXkRGQpEIKior+B4iQVQuU0Fz&#10;r/up2JSoJpetOl2JQMj9LqP+0EMP4P4H7rWSoIsXz6O6ptLyEEZGFR8dQVpail1jQ2MDLl66aDOD&#10;22icu6g6i3hdzzz9NN5//zDBKgWvvfYejh8/Y+RC+0JlOroPTfUaGR7g56lFJRUqMSdCpSvlXlqR&#10;j5LSXBy85w787lefsJrYU2dO4If/+Qt4XNn44pf+G15//R0Mjoxj85ad6B0YMiWqmLFKdZQFbFOa&#10;2jtQkJuDtatWIRIMWkw2dmHG9s+aNbW8jnkEpoZRSMD2+p3o6+uiOoqisKAIFaUVBkg+dzo623r5&#10;ftw7VO5y8Y9zXdQlTN2xstIzkepL4+fGWljESbBW/4C333qbYJtqMXm1B9XEsZ7ebowF1FJ0gs9j&#10;3uZaq13nVf6bvDrJTh+SHT5EZ+Js6MTUBEFsYhaxi1K/Tst1kJtYoLgohktCKoCIi3MQaAjYYrrc&#10;K2rhOzU1YTkgqX6PqVDFc7XmMfxcnTXirv1skjN5KVzE73ItKzlMcXl/WibKK6up3mPR1NqJIZKh&#10;WBfPCj83gXtSoKbnaLaAslZufCGjGq8o12Gp1TBJOveUKkNEVEROldioz1FJpMiEvEpaO1U3KAY+&#10;Q7alkrQo0VDu4/iEGEv2c3vUxjOG1yVgXeqVoCS/5vpm82w01jcRfJeaM6mLGw0HAVkxfCXCyTMA&#10;kjklO4a5TtP85whys0nyxofMla4+ACrtUne0fhEw2pG2tk5+XqpVMSh0pPtSEppCR5npuaiurLXy&#10;NS4+ApMjmCK5bWlr5/Od5T5P5mcq3CCgVqJiiMp6uXTrZl7LYH2Lr0P/938/JNWnBhZycS0lh+i8&#10;8v+rWT8Nf252pjF0TT2aGh/nwUykAYpgjAA1RvXj8nlRWb3U2zrFq6lAEb4XDx+ZvNxWKsEgjtFw&#10;R/H+e0d4mJQ4pFKhRPh4aGJj5qgIe9Db08ZPmcFZGvJLFy8gn8azsrQSz/ziGSTweuJ5nclOqfpJ&#10;AvdKGyf59lvv45u//y0zNvIKpKVl0KgmU0mV4qu/+zV87nOP4fy5q6YoP/zwMPbs2c0/a+BGFg0K&#10;FS9JR1aWl8o7n8yaJGRRk3ViUVGRQ8OYhP7+GzzkjabQBmj8NdhhcGBpmIPGOsbEJNP4SEGHLDFI&#10;cU/FFJXMJCX70MP3EcyzjI2fv3COxKEDdx44QJBop2EZx9/93d9YiVNLS4upZalxAflLL71k9dBf&#10;/PLv0Jgkm3E8c+YUjZwbZbwGtVOV0VJrzyDXUnN/H3vscSs/kvFXMp2UjpT8zl2bzJ26c+dWnDx1&#10;wn5X2eFyg5cSRLdu22D3I9ejsnFXr1lNgwTcccft5rpU/P3SlavYvn0XHnn0Uaxdu57KssdCDzJ8&#10;Cwuzlo0cDAZ473yfuChV4QSiNGh79myFl0TttddexAeH38HpsyfMVapyp8rKFXj+6Tdx8XwDissq&#10;uY6paLnRSWGXwPv08X00iWzegMBFUOjrIlhn55I4zpPQUTmJjNDQf+KxB+B0OzA+OYyVq6rQ3d9B&#10;MvCRqSntbZV5TQdnMTo0gY+PnkJP5yD3k9Nqf91UYXo2iodrEITacPJXrK5feQYdJHqata66dL/f&#10;Z89KalphFE3Nso5eJGdqz6kyOE1FU/9zQiCcCSkY7B3HEL8mx+S5cVsP+uzUXO5llSBNmHtbsYc4&#10;gnR8EhVqouqkFe9d4JlRuWGrgXFBQR73ZBkJE8F3KsB9FibYqfkL1bMAhM9O4CQPkch2stMNDU25&#10;7bZ92LVrD+pWr7eYef8or1khm+QUECKpsPnm+gCCsTwoZEAGqNpb8YlxXJtYngnlNihuq/pilWuJ&#10;0CsRTT3mY3jmlB2uGel8Jlw7kTr9vQbCiNBJlWpRdb3p6X7k5KWTxPq4Lxz8tymECbr62Z7ObnS0&#10;dmN0gISZRMLn8SNAAidvlZkjvrnCOLJR2r9ToQCii2qcMompSX7W9LiViokYBMOzlowmoO0eGEY7&#10;3ztMMpBIOyFboRDEJBWzms+UFpchN6vAvDfz/Jnr9Zdw/tJZnL98gYSTe02qnkRPSXhGkCB3fBgv&#10;v7AM1jfzWgbrW3wdorLWMZXvWuVAAmr7T36T+3ZhboGigYYjRCbOA9fZ3oZUjxrhLxCsJzHPjQ8e&#10;7FIqs/yCHCsVUatIdTUSUMvYKukoPD2HV196nUZuDMVFZfjMp+/Hbbs2WjOTLZtWYP3GFdi8eQ0y&#10;UlNw7colGuRF5GZk09gNY03dKv7dFb7nIpVKPL9iCaJd+MTjj+DEqbPYf9c9vGQpPGWyxWJicpYg&#10;lUF1rCzaWJs01dXdaXG98xfOorNLinuaRiBEgAqidkUBrzUIn1+HcpoGph/ZOTI4cutHaKTd6O7q&#10;tOYoaiu6etU6G5ovV3tH1xANp0IJevH6kp3891UEowJex4gBVETZqbMhAoPLwE2D99VZTNnof/xH&#10;f4Qf//hHNAoRFJcUmXJTctyxj49jeHSYAPyodViKp4E8dfokDbZmVw9jaGzIZkpr+lEqjUxxUTHu&#10;v28fFbZqtuO4Pn2mxKtUi051rxakej311I9K/dKsAAD/9ElEQVSxevVKU5Rer4v3Xgo/v6s3dXRh&#10;Dps2bTRiE6IxUxmWym4aGposfqrRnkrMunjxEg110AjEMAlLEsEuRAKQlERlx0cQIVDPznJda0pJ&#10;Prz87yBy8zOwZu0qqrsy3mchamprsXvnfvzZn/5v3LHvfrz59vvoG6QConrTlKfhsQDfz8G9szTR&#10;yUv1FuDa+bn3AvxcKWvtNS4L15zgw+9Xr13Ef/z4X603gFpo/vt//jta29pw9uwF/Og/f4qPPjyF&#10;c6dI3PoDFm6Z5XMbmRg2YqP4q+5N9eHqhjdIciN3eF9vH1W3m2AwSdD34szpMwYUF0kmNaxkhiqu&#10;uq6W+yULVy5fokGfxp6dt1m3vb6uAZw8fh5JMW4U5VUgL6MQcQsJmAtRHZIca9jKYhz3rYA6Psm+&#10;5LFQrFjvPcHPdFD1lpSWYdXKWpK3bIJbGGPjI0vAyXO3ECu/MM8ZgUyNWwTyOgOqB56dVZncVlTW&#10;rEQkuogzl65SWcdgzeatKCqvRpTnO5ZnRu7iMFWv+g4kknSoKUlcIv+N1lX5KqY2ed6VQKYyKAG7&#10;h4DsTHbxrIQsmUz5IgoTyE2vRDDlXFhyZURhlEUq/QSS4nRrVKTqAJEbxMzSHnRx/YPQhLmRwXGS&#10;KAefcxDbtu607G/F80UKZ+ep2PkrMwT+uegM12iOYByk+h2h6dLEMSft1aL1khdhiKrkbpZWIcGF&#10;2WgMJkNzBrwJJH1qIqT4/DxJgIiIygD1rAMkWYODfWhubbIZ+mOBUWjQyEIMNxcctBkzUJmrbEIM&#10;qc4rL/5qGaxv4rUM1rf4OnTozw8ZTdZSkkHK8yb3o9SFkW4le5D5+6nYCqmGzp05ywMzZ2oglopr&#10;nsZ0mMYz2emg0fdZ8tYSQDt4uOfMJXy9vh2HjxyzutmiwmIa/c083CIDIJulkqBxiM5OWzlKdHYG&#10;169eMxC6fqXe1LfAjdKHP7808cbtcWLf3j0EtI8ITA58cOQo1q9Zh8amBly/fp1AMm7GY3BoAJpZ&#10;rX7SSixTO0veDj8zxXpLL1CVBKkONCREfaq9XrkOlawTh2tXL9pnhWh85YabDAQxF16AI8GDNF8O&#10;Mvy5NOA84IFZDA0HuFZcJy6YVPDGzWsJkD509bTij/74W6iuqcBlsnTFQFtb26yl5B/+4R/ReGXi&#10;Eg28lKYG9394/ENcvnqZRiiELqpI4hY0slSub7XNPHVKYF2OEyc+RiZ/N4YGKS4mEWtXr7P6+Lq6&#10;ChpamhVHCpqaGk0xbtu+SbabxmWJRD37/POYpNqRAX3wwXtRXV1CMJJyH0Vaeg4a6luoTGKokJNx&#10;9ep1Eg2VAiVZmGHnzl1cx2Zr3DI5EbbPj4QnkZnuI0iELWY6RxRUIo8U/ec+9xn86pe/tGQ1ZVCP&#10;jgzTaJPccR00pEXggmi87ZnVa1fQ6Mfhww+PmHIsyM+zLGBrsMGNopIztbZUgw8pOLkq8wqy8Mgj&#10;d6GgOJtA34WsvEzc/9B95hmorq3j2t2Jndv3YuumPZiejCI1JRs7Nu8h8VyE2+Xj/exEEq9ZyUci&#10;e0pCNFXIz8svyMd9995LYjSCgb4eOKgwJ8ZH4fE6ERgfgtORiPSsNBsfeu7cGZw59TE+PHoEp0+c&#10;4xk5gWuXr3CvOLiW2jNOPgs1EpGLlU9CB4tSOMK9PqfMLFkxnUH+nVzJUvRS5wGqzS98/vNci1z7&#10;HY33lMK1F38+rDpwfp8juEcJxvJEuN2qY/ZwrRatQc2NlnaStjRoXGhPTy9aqNQ1Sc5F0rNh4yYk&#10;KvjLwz5HMqYENFeiCAMviI9GRF0Z8fHcY1ESG4UEHIkOAlYCz8yC5SuoxlrZ1m4+q5LiQnu/G9zf&#10;3R3tNCRzSEmWVyQW6SS8+XmpyMpI4XXOYmpqmPfYx+cyjpHhMb53MhzxJGTj0zzb+3mDCuNoKlgi&#10;hkYHMEOym0TAl7IW+VUym9zRnpREXo8aIaul7SCyM3JJcseN+GhmgDc13RR2RmYeCa+TtqQYrR1t&#10;BuzJbnX7S7KkUoWgNdzHetfTHigWn84zFZpRuMnNLw8/L85CERoRrDDcm68+twzWN/HSNl9+3cLr&#10;Lw795SEto8qF5ACX7SBmmkv0t68oD75le/OwrqCqPH+tCUmedKqSSRtyP0cVkEKAWLNynYGZ4nFy&#10;o4bDcXj9zWNUhBesfKWyuorqeSN8qWKnS2RABljxb00/0nVMTITIemMwNDRmyS9f/8bXzSXloeIe&#10;HB3kyYlBP8lBZ18/CkvL+T4JVvu6sq4ab7z1Mt5480VcungGhw+/hfrrl0xJNzReIwBM8rM3WbP/&#10;nNxcdHR2mApRM4QnPv97GBgYI7mIWjtNTWqSm1ElSrPhOYSo1Bfn4jETplqZjsXK6i2Yn3FhfGyO&#10;oDpGo7KI6akpArWLitmLjCw/P/MCurtbUVCYjfzCHLz99hskB0uGeHFeQyocqKqtpmEZQgoNWUPj&#10;daRnptoQkqvXrhCk4hGkUdq3by98BKo+KhyNCgxwzeW+27t3L23hAtTB6+6D96Cmpgo/+ckvUFO3&#10;Bok0jnIVqnNXcUmpgb6yZwVCr73+urXNVKOXb3z9GyQeyRi0qWex1jM5I72I964mHYrPz2MPSZFa&#10;P27ZtgWdHd1ob+3h58YizV+ARf57QoJ6lQ8TcN2WiRwfm2hrWF25gnspAT3dA1Y//sTnv0CjPIpx&#10;qkLV0yrWnZrqIbjE47v/679T0bTSYCuyOIMUAmiIaiqOm0uxWp/fb4SjmAozJ7fAVH4iDe9nPv84&#10;wtEBeNPj4VSDEWeSudDn5rW/NInMB+I+rl1oxWj/NLLTipCwmIxgIASPy0PiWIiq6hqbLZ5MMqKW&#10;uTFUq0k0yNlUsQLkI++/zS1H9VxejNqqUtTWluDeew/gK1/9PAnLKE8MkE9VXcCf/+RjD2H/vp1U&#10;5y58/Wtf5bPbjZUra/hMqkiQxqnuJjFHxa8ysikC3DRVcqyDa8brludDMWB5EQQakySZ27Zuxr33&#10;3ENgmIXapIpADQ+NYHQ8yGeYyj+Po7erl88wA6n+TO7hEZw8fQ6Xr1wjkM5Anf8K1UyIQD7Q04dN&#10;69bj7MkzZjTVs/vKhQsozS/E2hUrke7xYWxgFJGpGcRyr7vjU1CUW47inHKsrlmP1XUb4HOn8SxE&#10;MEkSsMj3VPOg6ekJe46aTT/FZ5vFvdrf3YFJ7lWfOwk+AmyKg+Qnx4Oy4nSCdhzPewDjI+0YHuzm&#10;e02TQDv5vktJadnZBTxHPtur8n71UuEqczw2QeVtYUQXlLi2ZJ+SxH1mJpDC/eTis/Ykp2N0OGiA&#10;DBLzRK7tQa5fRWUVenrVQS/B8lr4oEkABo3EY460lbZNc78nJ+Up6kFBUQGJ72qeNar3CG1jPAVI&#10;lOqa5FR5KWq+JHRfnmd9c69lsL7F118SrAnDZnQE1iSc/z8vij6CNI1fDMEjFKGqTUVlXR1ZZx7q&#10;G5rhl5GOjefZiLf5yKOjQTJ7tWwEOjsHcPbcBaRnZJHFbzD3a6pfSSzc6/wcxaCULEM7TFBU5neY&#10;oNVs84eVKHUvlU3dqkoq01p0Umk+QNXUP9RvySuNBNQnPv8lc9Wq/EWTrdasrrOf2blriykiJZGN&#10;jo3RaMdZ7Oy+++7l4QuZulVC0LyyP+G0VqGK82mIRWNzA0FV7sAkqmkNVEjndUURmp5D7LwDSQle&#10;svlMdLYN0Mh3YWJKCS5RGtslAFIG9dx8mAd9hNe5iI8/Pm69s6VulBXb1tplbs621nbs2LXLEqAG&#10;hgfRS6Xf2d3J64uQ8S91ZpJ7VklG27ZvxdNPP8O1HbUObOqIpW5VX/3K71EV+7B2XQUNcwJef+s9&#10;HLhzBxXUEM6fP0fjTUJDtSPlrKETp0+fse5imsKUGJ+IgwelYJaUcOuNLnQRWEtKKk3ddHd12+hL&#10;uTJ7+/upDJPMval8A/1ZLuqFhSD/vZX3Fo+OjmYqmy6sXbMSZaVFVNFDBLMxBNWVigyws+MGf3Yp&#10;e37Figo++zn+PaiYpvl8ywzsnEnKj8jl89QUJK4DwSY1PQMLZHUqS/OnpVF9O21i2L69t6OsvIBq&#10;KYIFqFMFQdbhthrZ8fEw98swAWsRL7/4DibGwqgorUVFWa0lLymRrJjrkpuXh9233Yaf/uzntsfk&#10;eh7ivimvqCAJUnOcCxgmeVqYm8MjD97HveChIc/j89gIzTHXoVlRs8rCEPLWNDVcx5Gjh0lA1QQk&#10;EVu2bOGaBXlugtBQDR/fU93+glTH1n6Wit7l82CK66rhJMrzmAoQqMfH+YyzUFVejuPHjlmffrVa&#10;VV1+alomvB4Pv2dZVntIrVG5bupLoPGkYsDqoS1vyAz/LoUA39LQaMRKuRLqrKcEOA19UZlfYESq&#10;lntXyWMkkrELsdwvHj6HfPOCDfWPWMleW0sbAa/Xnov6mIuY6QzFEzHlwZE6F3FP8/n5uVTBJB3+&#10;FO7jSJBq2ge/10ESE2819lOBQQwOdVlt+HRogeeLYiAax3OVzvvK5v04LDEtTBUtJa3P0TOe455R&#10;/DpKo7SU/DpLYpeAiZFx7jeq7dlYK79TItr45BCJ2wKqqirsDI0MTZD4RSgCRqBxmpoDrviz5m7P&#10;Rbh/qNJVd93a0mCJlipLHSOpU1/wWBIX6ytOw6X/qaR1ke/56ks/Wwbrm3gtg/Utvv7y0CHr270E&#10;0tqK9m3ppe9EUoGrvHQCGY2g07AITbPRPOjh/iH+Yxxyc0uwet1GA5rx8QjZ/wTefe9dKstCbNiw&#10;DqtW5YGCxeJJcrNLvevtFyx2FLUs6UQCnmK6cmWr7ERqMZUG+ic/+RHVSTV6+3pxD5nyjh07CDyn&#10;aTz9eOKJJ0gKWq3zVt3KWjz1syeh2c2/+7tfw1Yay0cefdzafDa33ICaT8g9PExw9HpTTOWKLSuh&#10;p25VrYGthmpUVpVDc5w1aUpdm9TzXG1U1Y+4p3fYVP/Y6BiSaTTjkx2mxjw+1fUuwOV2EFjGoK5h&#10;MjFeGi/1MB4eDlB1Z5OEpCEuwUEw6TMF7+PnnDp1hgq015KJtOCpqWl8jwlzfa5ds94akBykeq6o&#10;qMQzzzxD0nEfXnvtDVPLGiCyYeNqMn7g/MVL1qdcma6d3V1U6FdpnH18Nvk2sesNqmq1VFXXM/WN&#10;rltZjb7eNhrOflOvqg0XcNc31tszXrVqrSljTU/TJKcwP2RmLkSCMoTRiQ4Egm0Ubb1IzYhHToGm&#10;J9HIRicxNtGP0MyY1TyPTw4gwJ8vryqyuPXsfBBtBPbSiiKbNObxpKGspIoqycV7nkZPV795OeL1&#10;eRGud/8gTzmVHoFbyXMXSEJUYnfh7Dk89eSP8NFHH+KDI/w6/DGefOoZnDhxgde5QIAZQz+BZueu&#10;PVCzkfKySu7FAmln7oMF3l+CjSpVHa0a7Vy6dBFpGWkkSfM2N1nNdJoaGmhgYuF1p2D9+vUWt05w&#10;OJBXUIDpyAxy8gq5jzLhSvYgn39XXlZqyWxkNHj7nXcsXq4SKKlgD9WiutMt8PMTHMkEpGTL+Ygj&#10;MAmslTmt7HApXnkeamtqDIzLS0tRSfKgumF5oHRWRoYGMEgADU2TwKR6+V7xJH3qcxBrlQ7Z3P96&#10;vuomNj4yitLSEut/bTOa+ffyQKzZuB5DJFSqJx7gfuikGpb7t6i4mGehzvrZB3gWFC4aGR/itY5a&#10;jFhEdG6eoB6n5ixOuLjX1Jo1lmA2ynMxGaBNGBwhYYla61Od4xUrai2xLKoxfTELPOOj/Mx+c9uH&#10;CNQhkuHYeAeycwqt1HJeMeapKagEUvF0laVpwtesXNRqHkMDwiXm/p8jCZ+057H/9nussU4wOIHu&#10;nlaMjHWTRLlw5vQJq3fX2VXHszAFh2aAx5Fr6B7C/JyYRa4rSYFyQfr7us3gaSBKJ/d+elY+TYQG&#10;gcTy81Sat4AEC9dFqKyXE8xu5rUM1rf4OvSXf2lg/dvX//mz/iAmSVCN8NAsZYfGy4OErr5BnKP6&#10;lcEZGRwmCLttQ2/cuBlqD/rs8y+gu7cHaVQS++7Yg7xcl72d4uBhHpqEOI01lApVswsCtZLUfvPq&#10;6+sh2I9aXCo+KQ7Hjh8zZdlCsN2zZw/f00tQTcC999yJ7//t3+PBB+5BbXU1fvnLn/OQkq3TECle&#10;KhWSlp7Jz4izLE/Vc587d876Vael+6gGlqYzaY71NZIDTZvavnMblZyfnz/GL43Q1FQtMWllDLug&#10;+nB5GrQoU8GQHf7Q3IwlM/n8/FlEjQRMhzW1KcYGPUixq6tZLJL481zPmEQU5JdALR0V71QMspEE&#10;Qt2qlImssivFTVUfLWOY7HITqA8SLDZYxrgUteqtNZ7ygfsfxK7dt0HJtm6qlsrKOgMhESIlPEn9&#10;nj51igZuFpcvX7aEsLv270eQIFFcWER1mce/66UBTzJicKPtBonFmMWQvV6/9WR3ODx8Pi5e5yzB&#10;pp9qo48g3MXnHeBaAd/4xmeQleuhYkxARraPz2aRpGWe6+knmXFaq9myCtUpt1iCnQYt0PxCXfDU&#10;rjYWUugJ6GjrRldHH2bCgrNEgjqofua4hqncB+pPnWRrE52dw8svvIBqAphKjfR3MwTn1as3Y+36&#10;rSQjpVSz82hu5rUT8GuqVlC9zaCkpIzkLs2MrZ5vj/YnwfnqlatYs24d3n3/PYJokg31kGprphqd&#10;oeLq7+7DmlWrLY6b7HaTlPkxSeXoVVIS4qn8YmxtlMGvzHllhF+/3oB0AuanP/M5nD1zHjfaO7iv&#10;h60bWHyiw8I7qkH2kZQNkZxqj8qbMDgwYKC9gvu5tKgYmekZdm4CBNyujg70koCpPj4SDvF6RHhj&#10;zXsxy/0nNSkSoqRQ5WZoeIiuefY3zYREdFUrHSDAt7S3IpGgrectj5Ni4apcGBkdQlt7Czq62tDF&#10;z2rtuIEYPs+ZOc0Hj3I9l9R0hIRNny+iI1BWvDfFlWIJYQJrNSUSYfCS/HV2tqG2rgpFRXkI8UwP&#10;EaTHJgL2mZOTEV53ooWykt0+kpNcnrUUXsssr2vaRsTO880F0vqa4T6OzvOUifCTeOt/6u7WP8Rz&#10;RIWufvQlpUVYu66WdmWEe+ASn80U93Ai91oenz3P7XSY96Rua2oiNIoFgm4cn2Ss1DsP9wKBW1P5&#10;0tIySWYmkZldREWdxH+L433yE7nO8iyoMdQbr/xiGaxv4rUM1rf4IlYfkqpewmaeApVvcPOKAS99&#10;LSXEyAUUmaUxIMguxjjR0NwKTdJRG8Evf/n3eMh7CDaJ+PWLL5kRTCPo3XPP7XA6fgP/+gx+uQjA&#10;cov+9u8EUCIEcotL1XXwcEdmpu1gW/MFRwLuvHM/8vJzLMlItbgaukErj7feeA8b1q2Hw5WAM2dP&#10;IxiatASvvLw8rF27wVyNM1RnSiTRaM5rVJq1K2uoiLIMUBsI0hqSoWELKR41Shnj9xRoFOWadSr7&#10;iSUzv0gDGmPuudjYJDvw8jDITT1DJeL2UnGrGQzXbZIsP5UExeMToaBKomEQqNfWrrGSJMVb1S0p&#10;ElnAyrp1Np9ZrTrVizsnKwe5ObkWn/TScMkFr0xYxX+VqXrpwkWc+PhjhEiG1MdaU5omp4I4f/4C&#10;LlAVrly9HoPDg0YOlEWsqU8/+tGTGCcYzNBgS7GVl5ZZ4tbFCxfM2I78pi+4xkhqeH8RwXv37p24&#10;dPWKZVBnZedjYiJCANKwkjYq6VGqsgiyC5JQvTID6zcV8z26CUxeI1eacMWPN2DQvGkXwU3eA7XM&#10;LKVC9BPgxghYGlIh5fL0r35NI1oEjzsVPZ39fK9J3HPwAdTUrca1+ibuASonAq3c9gqLLPWm9+OP&#10;vvVtnD9zlmswwnV2obC4CmvWbkNgQhPNRsywDg6Oo39w1K5ds8c1avJGayv3aRuGR0d4jd28BqfF&#10;gJubmkgkPGhobLR9qLVVK9LpySDWrFhp7uPxsXFLshNXa+3otB4DYwSmmZkYdHepCUzY1OsK/rwa&#10;pkxNTfPnPfwMN/dEpoFzV08/CaILKV7+vTMZQ6NqiaqyKym1KIGtA1lpGairrbPQTnVVFQK81qtX&#10;LkNtTUUEJrlfErm3lMg1ERjBxLTKlwiYPFwCmjk1A+E6qSeCCHF5eRnXWL0CJqyb3TzP9I3Odj7z&#10;CIKRIC7xvQVaU1Sk8rBoUp3OhkrafGkevl8EU+EJ86jEJ8Ui0SHSrjrqGK49ibA31c6JALqhvpGE&#10;osdc5dMkAT093bQZIa6VE5rRrgZKmqCmmeUqs5yaVvzZSVLsJ9nNpC1xk/zQDpCkqZ/+LAnd3G8U&#10;dYTgODs/J8tEQ0J4pT2a55cqHxKSXDyXalTTg862JhIFN1KSBcAR7Nqx2doR5+QU0HaM2TOTzeG7&#10;cp2iXMsYEo6QZatnZyqJMYKAYngxKouLQVZOEe+NYoP/LaMjgeFUuR1/d7nO+uZey2B9i69Df3Ho&#10;EHfm0n+QXRqiKvjE7zIAqlPlDiUYqRRC5Vo8vNOzNGytVIajBGM3du/aiKbmHh6GYVMfDz/8gNUj&#10;CxD4blQqPIF8Hw3D+D8vnTp+rNxZShbRSzWnDQ3XLJlKrmrVkGp8pJqASOX29autZCZVYgNSUzMM&#10;iA8ffg9bt25EdnYmDWCi9QaXMVRLRLVsdJLxK5HsBz/4VxrwATz0yEO6HevI1Ua1MtA3SOMxROXT&#10;ayy9qKAYZeUVFgsuLCzF+XOXaagIEqlZNBzqQsYDPzFu3gC5AAdGBqiyfFaqpXpSZcZm5WYjNy/f&#10;1H1uTiGve5DGopBrkIi83GJUlNfg1KmzXJJFqq0RM2TVVFNyyUtRqORKHdmmpwVyZUY+lJCmrmTK&#10;6FXGsLqHieWs27AO3d3d6OGX3NtSjWfOnEZf74CNL1X7TzWS8BJoaqpr7D7Pnz1nz6KpqcHGNKrM&#10;TXkGAvsQCZNqxpWoJfehwhJqrjIZGkNhSToqqjNRVpmO9GwaSceigZiS1TS/OjHJzc9zEbzzUUiF&#10;23yjC1kZeaZQ1NmKOwBbNm23HuiL83FYs2Yz1U8nwTqdysxr6+Pnc1WtcTNVvUCRiPAbz06iqfHS&#10;4mIcPfy+VQ3UVK8gsVvA6dOXcIOfFSWRUr+AwaEx7h/V6npszCQ1pgG7vBFaP5UfhUmKkgjWIjKq&#10;dx8jmVHMVxnIEzToCh+oxvfhBx/iM8vjendb/sNoYBxT/B2BRXwCr7O5g9frxv0PPsjnWMZnl2rP&#10;ppf7qpz7SKM1Ozp7uC/msGnzNqrMOoJ2H5VrD9wKO4gU8JnrWXs9Pqr4lXA7nbzeIaRyHyuD/Nrl&#10;y5jgNUrNqVGQhnP4+W9KoCLWm1LUWVKHsSSqSHUvk0tcp029s5O5T5UAOTw+gu7+HgM9UfLA9ATW&#10;rVtjPzsmhU5QTMtMswQ4JXVNUZUmkFwr90KlVsQ48yJpIpbOmkiQqjaUbyIXvvaWBm9U8ryqWkE1&#10;4fI2yVUtgiziMDo2zPVpN2Wc5BQIJsLny+LPpvL5wvaS6qGloOX6nqMNsO8k7gorifSYYeHeVw+3&#10;GZ7JUISELjQHzax3O2OshHHTxgrkZqVQ3bt4Dl2m2FtaO0ngF5HI9RVpUSZ4LIlOvKpEzOapr79y&#10;Jdz88lpSWkFRJT/KQTuoZiiL1C+aMkaiQFL0+rKyvqnXMljf4ktTt37zR74EzEJRfS0pbNVv6k+y&#10;CjHxsWhpG6AR7UNn9yCmQ7NIdqTg4sUGjI4HUFVThbsO7ibIg0YvbId7KYlD54vAT8MhoOFJpW3h&#10;XxJIBJwyNFKrqnk8cvQDGk+VW8mN7LEM6NraWjtg6jSkXstXLlMh11RQnVbh1VdfpxEo5uePorml&#10;EVu3bTFQU19sJaLpc1paWnH8xAka1wRrNPLa66/wOqIWG09IdFjHsLqVK0k+hiy5Zteu23hRS20e&#10;991+J1pbO2gIpmmkVB4TZ6panZ1GaHj8GQTW8KSpcrnl1qxfja9+8avIzc/HseMfW4auymjUuU2x&#10;ap8v09ygPb39JBIuvm+AnxO2iWTDw6Pwen1ckzgDFam8Xbt2mfv/17/+Ne8/hYpt0hLH9u8/gKvX&#10;r9LYh6lYfObOVPa3JqKJ0Eh9aTa1ZaArWYufpXaxAgG3y4FtW7diPDBG455kJKupuclirOqiFpiY&#10;tLj3wACJQcws399FI56EtRvK4ctQdmyY6mPA6rwXo8kYHAjx8/x85rF48dfv0mgTBNbuIADFoLGh&#10;g4Y4gwSrmfslimMfnsHOXftMRb311mHExzi4DTQwI8WSx+qvNaO+oYnEiYSwqcXyAlSHLJWqmmvN&#10;J68l6ZggSVAb1r377iJouUzJy3sikFbrS2XBZ1DpFhaUoI3Pb4zA66CqVS2+15tGI55u5CYUDCIn&#10;O8vqplPT0rkfkrheM/wcEcwYrFm5hmRn3lzbilkmcl/5SQS9GZnwkVhs2rgdysRWwpXqseXZ6Ozs&#10;4vPrs/2nGn8l92lCmkMeIRIyZbLL4zJBAFVoRT2vNdVOfe4rCGiKR09NBNDCZ7KTz0m92sdHRjCm&#10;agCSu2CAxIIK28HnGEeVKyAToJkbXMyXQLTU6Egzrfl8RMJC05ggaE7x+zQBKYG/m0NSOU7yIWKu&#10;umW13/RTTYsEKKabnunn389yn/L5JCeY10RArfCD051ENUpFO0cFSzMs71V3dyefUSyJjtfyNzT9&#10;q5AklqebwEwSQfWqNr/yvMgDoKE1iYkpBFM/3zOJanrRMv3VgdA6uyleLXJAu6D4tOyFSkn1pTyS&#10;qICT+3eW16A51em0F8pAX1VXghSn4tmq044S4Ek0SCIbmzq4Vip5ixrJlos9gXYpiWuo5DL1CpC3&#10;oLZ2BQoKSzAwNI609HyuqVqs6jN5IPmVRIM2RwL7xmvLddY385KpX379f/XiOddLavi3X1EeenU2&#10;05/loppU57EEJxVQlv23jKpqnWtq66gOa3nQBNBAMsE1lkZgfl4NBBSH5DuQueowx9Io6IcW5gjQ&#10;xG59ia0utcmMpRHJsvIJdQITuM4QhNQIQWD4wQcfmJtRQKYyXc1Xfuutt6iartFIdlpDkb6+PktC&#10;mZ1TgsoCjhw5YrFhlV3I7Sy3vpJXFBNWww6539VwQj/TRQD67UsxeRnXYSrDwFQE8QSTBVqsSRq8&#10;ee48V4oLY4ERqvRC3HbbbhslKbUvqrOUOapJWIrHx2OagClVrgMvpi/Xp4YmZGdn2/CR3461NGKS&#10;mEhQ1hASNXDQmsTRsLmpmNWQY8FiykqKEpmKpVGcmBwm0Cgha4r3O4NrVzTkIsJ1ixDg3SRJ8wTu&#10;cQLHBfT3diMjI4PKtwBRLmBv9wDKy2pQXbWKoFVIFVlkn93W3gSXe5Hvu4js/HjkFTrhS6Mam+gn&#10;0eiiog4iNL2AzrZRdHdMcN1b0NoyQlCIw5VLbXjhhfeogM9gdHSGz1fZ437kZJUiL78MHx+/gPr6&#10;DqozH9chkfeQiOv1TeYWVZxfQKee52oIoqRAqU7Far0+KiWvxrZe4hqRjPBZnjh9gqRplMot17Kv&#10;9e/19Y0Y6B+yLl7cBlCdcwqV28KiSsmGCMgpKC2rRm/PENcTlnwnN72ev9ZZ3dKGB4a5RWNx9133&#10;EJC38H2o4vhsp6j8glTWmVnZ8PnTDFwUg/35L55Ba7t6cPdR2Y9j9ep1WL9uK68ng+udzb0fh7HR&#10;SWtfGaACVLKXnqU+IyXZRUJHUuRJoXqOGlnV3j9/7qy5pnVAYggsGqaj8ZbyKqiTYBrVteLWThIM&#10;1Tlr/1jfcJ4/JVEle5Ixq+Qpgp0vI5V7OIDpmen/A5wKNc0tkMh5HCQgBLq0FMsriPLvJqbG7WxY&#10;N7oI9//EKM9TyPJQCgtzLdwUnJ6EOrkJ6NSjwKM2oikOuL0OnqcsrNu4yuLVNXU1vN9pEraLRgYV&#10;V9d6yhXupoJVKECq2qwE10mJaFL5kgmLIvm0G7ov++J/yzLZyFA+O3UXC0xMG/kRm1CLXhEaebmy&#10;eM9qLB7LNVBPhUh4ir+qvJNZ+3fld+gluyCb4PH77MxJUCgvZPv2bRbOUomX6v31Z4XwdB41vW75&#10;dXOvZbC+1Rf3nAij+aJ5UOZ5ANSFSdN2uC25ORMFCfwiWNPwzRBgo/xSswUNm1Dta1l5JfbfuY4q&#10;jZtZVRz8WSWlKPM2QSyY7HaeDN3OmV72gfxIArRc1bH8HV2HBkuod6/qoMVuVXuqmbuDVJwCTcHf&#10;OA20Mqj15IljFo+bojq6ePGiuWyVRPM3f/t9JMV7Y9SpSC5sJarIMMqV3NTSbCU7itlFeYhpN2h4&#10;eaj5Wr16NS5fvYZD//NvCMIz9hnDI1Nckxh0C0B4HYo1xlDhKZ7mckvBSyVR6fBL7y/y8Fd//V38&#10;/GdPmyfAsoFTfDiw/y6kpqYbcxf4yFCEw9M0fmnIzy3A2dNn8MUnvoCd23egjKowiWpykgqqseE6&#10;/uSP/5B3rjh3Le65+y4MDw2gqrKcRidCYLvBNfBgZLQXWdk+A2wnDXFPTwdBd8LCCWphun//7Rgl&#10;AKrBS1FBIX75s5+a0VHm+fjwJGZDykZORntbH5+ZSqemkJWTjI1bSrB9ZylWrEmnMuvktY9TjTjQ&#10;2TqGSNBFQMzh7/kIiBlUJsD6tbuwa8cBKtkQ76uMYOSgfYyn4p/l/c5QhQ9ZspdAddOmTSQDWQTa&#10;InR29MLn9WOSRtfJdVVpkVp89vf303CmmsITqZInQg14tIfGaZQjEQHKPO+/H61tJBi898qKEvu5&#10;Kxcv4YN336MKDYG/jsh0lIShGBlp+VzbOarONAs55BXk23dNPxPgmVGWkZaUJCgoA1txWLWyTdNE&#10;sMxs7rfL+N73/gb/8A//gB/96EckYiMEK59t5Hvuvo/PPJVnJwn33fcg7jxwD98/A+r6piYpChnY&#10;uEu+txLuNF1qRXWNhTM0MERd4Q4fPmx7Uh4VeYAEivJ2iEgpwSkrMx2xBDuvy21NPdSSVfAhINSe&#10;VFmWzvQiVXZ6ZgbyCwssdCOSMDI+ZomU6oqnRkQqLVPLVF+qh+BHJYtZKlYlY5FUENy5HbiXnVTP&#10;SVz2WZ6XdJK7Cl57kJ9JUjyjlqEB3hvBPxoieJIoeRJw274d2LZjE/fQGvT096C5tdnCCOOTUwR0&#10;n7m8nS71OlfMmWqViloAbGAYr6z9JbuhgSVS9Kqzlpta4y71pfCO1jE7L5/7Um1HVdq1gBdffJn7&#10;g9aCZNjPPSWPjQi+XrNhdS1c5Hopu15xaz6PIM84n4Weh8B+9+7d5sVSMyZXsoN7jOSF51pETp+p&#10;JEeFI5ZfN/dadoPf4kulW3JByziKLaonuNogLoE0WS43vWLVc9E4AhXQ2RXgpk6g4QnbAIR9e3ah&#10;pDSPDJn6kU9DXwtkzUk0KIp0850NtG0sn75kUniISJHt88VYw+E5fuZSgojcyVLTUo8yjurhq9rI&#10;lStX8zfjce78Bdx55wED8mAwgrVrV1Ntv0ujrzGOvQTzUVOqf/wnf3RIil2jKJUA4yFw1tWtxGtv&#10;vGpzr7u6Ok29yX0p46a4eE5OHh577DH89KmfyUZTBYziP//9P03pKEO7t6+HoK1YMdVmVqaxf9V9&#10;JjrkWqVC4O+o81Qkohge14+AIresrqOlqYUHP5lLEIvq6ipoApA6l0XJ6kUYZKj19fzzz5t3QEZI&#10;E45ySVyUwS63fi9VsWLSBQQXxQU1a1sZ2Jqcpu5Ra6nsb9+7G1u2bkFTYyPGR0d4nVmWSf7B+x8Y&#10;AfjLv/hzIwsakBDg85sgICr7VsTMjFAkjGkqqZi4CEHeic1ba9A/dIPPexCXrpxHeErNI2jMCdDj&#10;I+q3PWUxW2XPyuh6PX7LJ1A/ccVvBRpq+CJlpuYZn/jko+jqbiWxSONzj1hJlcqlsgmAMtJyf8rl&#10;ffL0KQJIIo26h+QxjET+2Z6VssJJlibHA/z9EK8/gPjEGMuKjoSDGOjr5R7WzqVhJjApSW+M63CN&#10;JGzThs1I555q5LPo7u6xLPjurht8TnPIzMnh/nZRbcoTRHJKoxwmANRU1Vj2vGr/vT4v7rr7oKnU&#10;nn7lVZD88BlrDvPBg3eiiM8gK8PPZzdjpYVSZyluL5qbmi37XCRE5EMDJJRJrf2i97YQBb/iCZwR&#10;eW0IUKq7Tk31YlCd9rhPlFgnIK4oLyU4zpgSV6JcFVXrHEFNM9R1fQ7uMfXmn+c6Wq4I956ose5J&#10;CXZqmanjl5aRYSCtoRtLL7nNSUrkxaKC13+rR7jWRtcjkDSg4nvqvKiawpIcx4N2PfpvkUP1T1cP&#10;8EnuzdEAzy3Xb3B0gP+taXCwnI4JklCBqtebDgcJkzx0SrqcIZFR8yWVoUldK7lNHfLUvUxeOdWu&#10;qxLEaqx5X6pQGRgc4L6dR0l+MfzqSEbBMNjbjnNnj+H6tSs8OwM8awPo65d3hkCdmMLrIzmII9Hx&#10;JJNgTsPlSOJ+TVg6i7zzrKw8kqFcfi7Q1TNMZa1cDAfPsWq7o5YzIJLy6ivLTVFu5qUzufy6hdef&#10;E6yVmKLgscW9aHzUn1kKW7GjBBp4HQp78cf6+kNob+9GX9+ANbHYtWsDN7c6kdlbWO6HJlC5nYmm&#10;hGQplH1pMtW+dBz4JSPxmz/aGEn+4sVLF2gAR6yeWNODnFQNakqiHsc+ftf0pba2DlPACUnKSI23&#10;2OxLL77Ag64WgX6MUuForN8JGstW/mwgEOQBi8FWKta169bjww8/pIIqogJvpdEYN9WkxKBdu3ab&#10;cd28aSM/14lf/vxnNPLDNHDNFg+WCy5MJSGDKlKjenIZMRmVOCoYtWKMzkWtPlelPKo9nadBUhMK&#10;D1WEsqKVHCVFqIEnDfXXqP7G+RmjVHlj9h79BJrKinIa+GR84vHHUFJUaHHL1FQqZgLsXSQpmvh0&#10;8sTHNBxRdPe2EQR7saKugu87iwEadiWmaU1mqWKVWS73t9TYShKVuw4epHGO4yNRrSs/k+An46ey&#10;MY/bj0IqiSSC4hWCstO5gC/9zifQP9CCppbLfFB8wLTybmcaUlxZSIpLI5CoxG2coBNFXn6euRKV&#10;ZKRnqjGb165ftj7d2Tlp8PmcfB4NeO+DN/DlL3+Oz2sKmrEtt7ImTF29fJXXIjempjTF2eCQobFR&#10;AmARjXbUsvQFUGpiITe1WnGqvjg+cYH3Q7LBa5AbNi+X18b9msE1E1lJ5Hsqhiol+OrLL6OVRG7P&#10;nr3YtHGj9VkPBAbhpHqK5c/JDauWo319/Zacl5uVg8mxCZK6IT7rKNcr3gC3qUW9owetIchtu28j&#10;UUnF3Qfv4llRnXQQr7/+OtXxsMWDRQp6qJw1zzyegKbhF6KwcjOpCYmev9ZBGcbJvI75+Tmqd5+F&#10;OeRJUXMeZYJrXZXo9oXPf84GvgjpBwZ5DSQvOkuqxHCluA3oRPT0EAQuio9Tp4pfkmD0L/1sQpK1&#10;4VTbYD1/xbnlWFOMW0AtUBbpVhJiIs+/4t9qWKQEP+VX6H11C4HRccxO02YQPJWgqOla6SQyiTz7&#10;Ae7tCQK0i4B45dpVPmORAbVADRg5S6IgKCqqpEhIIDlUrDrCz5b/ToNDFMcPUyTwvCVoLns8Sa6I&#10;Q5TPXs1V3Dxj07a2XpI5hdyGevmMeH0+ArbawhbkZ/MrH098+evIzynn8/VhjCRzKsh74M9pz3hE&#10;BKfCtgY0Evw/JZrFkLByL7lTef0REkWFwwjWcUvz9RWG0Oz32cgUn/Ozy2B9E69lsL7F1x/80Z8e&#10;ilX2qAEnQZoGWUZT3ZTkCqToxsSESry+j3feOW3x6VEe0uDUNLZt30xFlwa3wqf8OTUyMkimsZWR&#10;FDuP43susXf+Nw8DT5x+QGeDhGDeAF7dv/Qj58+fJ7BMY9WqNQRnMv9gmF8awD9MI0rDTMMh1ayY&#10;kjKuZ3jA1Xv4F7/4lbm2Gxrq+X5L036U0BMfn0hAVqZtBPff/xCNYgo/KxknT54g059CaHqKjDqJ&#10;n7cSvpQUtLa3ITc7B1s3b8Kzzz5rhktNRJQUo5abFkPPyzWjoRtWa0iBpiY2CQRnCTTByWn+Uwzv&#10;P4lkJ4rMjGxTThpP6aIhUcyth+q8f6CXhn2cislnhEiAoLm76lKmWu3Dhz/AB4ffN+Kg+JquQ0ZT&#10;wDA6OmSZ3Bs3rkbzjUv8/JBl34scCQwEApoXfuedd1n8Xp6J2/fdgarqSiR73DHr12w4lJWdibvv&#10;vpukw2MjD9V0w+N1471336Si9uKOAztRXJpLcLtOAx0i8M9RNWVhPpKAnOwSfkYcUlJ8NLKTFsP0&#10;8T6kurRn5OKf4L3JE6DYpq5XfG3vvl2oqirDv/zgH/HZz32SpK8dmdmFaGpoofFTRvmk7Qk1vvnZ&#10;L35u5VRSYrm8dwGJ1lhg7aGSHR4YpAJ3WhczdUbTNQ4N9MHFz56m2v7KF7+IL37+89i6ZSM+ePcd&#10;GuVJHLjjdvPaNDfX45mnf0HjO4WvfPVLOH/xrCVIenweW6venj4DNxcVWF1NDZoaG2ztVbaoZK0I&#10;iYgv3W97R5nXG9evsxi6vFJSa6+++qpleGv8qioQ1JREBFZue3kIHK5EA2mtlzqMZZEkiuSKOKpT&#10;meqdlRyohEglbck7oeRAxfAbGxqNtPw24VEVEuoLr+Q4XjKCXAcdQmU0qx2t5n/LYxHD8zY2PkHQ&#10;U/JYorVXFbjqmnVetZd1Xu0++cMiHvqSd0eeMV2rlL3cxnIXixDOEdRi5vm7JKYaU6syKhFzxZqX&#10;iEA8id9lNDY2GdDpfOi65ZZW10CPNxPkiTyfcxYmkWnQNcnjJDU9O6uzO05gVuOSWSraZPgIsOq3&#10;qDbFyoNxJCba6NSc9GzuoVl4uZ55fMYau+lK9lJdN+HK1VauU5DEUpnlXB6SucWYqCl1pyPF7InC&#10;dXYWuT7yMqnGPxJe4Pnq5j4e4u8GaYv4TPlzgzy7aq96+IPXlsH6Jl5CgeXXLbxmCTZzcj3Zn8mg&#10;ZxcxGphFZ9cYLl/txrmzrTQQ7dzASTYtq7Ks0g62FGViAkGJpDRKK2HimS+SZjNccvElxMlQCMnF&#10;zqm++f4LQmUaXSlpTXkK0tirRlm1l0qySk3PJKZTZRCkfN4sqvYC+1IrUYHwOrUtXb/a3GpuAvW/&#10;/cePaagyMDwkV7UHO3fvoVJKQV5evo2OVJZwcUkZlUqyXV9ufiF6+gYIgFIHsTTuTkRp/GQcHTRO&#10;BXnZ/J1RqnA106DyHdd1qZVlPP97KRlNLngnQV/bT9esOmjVP2vEooYeqEmMlEMs37+/t9emRUn5&#10;jdEIj48Nov76Rb5PgOswy/cfNTBWK1ZN7NI8ZGXKKlNb5EBD7tUrWsD37rtvG5ArmjAw2GczqONi&#10;ZwnEWwmm4wSPReRkpVJJJmPL5vW4cP40f6YUv/M7X6RxWsCp02dodCYWP/+lJ7DvjgPWcGRFTRUe&#10;fvB+dLY3kcR8SHs9g//5f/8FVtetQX/PMB+oG6meIjjispEUk4Z0fy6ikQV0d7bSeGn6E5V8ItDe&#10;1oiuzhtIT/MaYNGs2wAKDX2QK76/tx9vv/mOAcgf/+Gf4Jc/e4bPdL3FAXVtKSQKylaWq1Txf5X9&#10;CDxUllRJkiHXvUBHyXdyw2rtVXYlF/f87AyVaSxyM9PAx4Qg1+7oB2/x816i4mrH5z71MDLTk7Fm&#10;VQUJ3jAJ3iJ2bltDIjeIz3z+U9hx2258+4/+kOvh49vGcP+4DJBEkJKpcBP4d3ORMC9njtcWINiI&#10;jMYgJzcTe27bxmdARUpwSXElGQnTveeQDEWo/nbt2GmeIJXfKbFQQ0lEWmMIigoT6QyFpieoWmeg&#10;XtjyFijsorOhlrlqlSnfgXiuqhUGh4ZRU7cSt+3dy3XQYA0XAcTB903geUuC2+kh8UxDintp0tpS&#10;JnQCz6tKJ9VYRg1w1Fp0hr9DYOXzUDmSgDiOQKV96+LeFtnUoZVqVuw+kf+WzPfz8GwlkQQrvKDP&#10;miQZHhubRB8BbWoyTHKi9qQiPINobG6zrxH+e1tbL3q6RqwFbGKijwQknwRG4Mm1pV1YqgbhFxFb&#10;tkXJdOCZSVSYLCQXukbZ+qlsYzE61Iu50CSqSosQtzCL3PRUNF6/homRgNmq1pY+PPTIF3nuV6Oh&#10;eQh9AyTQsSrjyuIzSOF9x/L+pwi6fQRqxanlhYgjAC9YwmxRUSnP6STPXdASQLOycqw0VGCu0InO&#10;YLrfL3Oy/LqJ17KyvsXXd7/314fkBpMHisSeIDKHwf5RKrMmGvvLePInv8LZsxdNRVVWVFEV9lkM&#10;Lr8gDxs2rKISTdRsDR40qWh1JJvlYaZCn+V/S66LBfCb3IuWJCYpLYPFl9ynV69dtr7fly9f5WeT&#10;ACQm8/As0thkwOPR6L0k5OQomxb4+KMzWLl6BQ2U1MESu375pVdRXlZuDU9++rMnsZPG8c677sLT&#10;Tz9rKjozKxf/7eu/z/ciePKjn33+ZQyPDBlLVsa06lWlkJTJrVF56vHcUH+d99hItbWUVSol/dtS&#10;GB1eJZLZ+E+qB40H1HXICCYlqgwpHi6n29ziSlZRnDU1zWeAK3IxScUZng0SfCYMfKRK1A70W9/6&#10;loUBFGe9evWyuRXl/pab74kvfM7i3JoqtmHjelPpelVWF2HV6iIqywEawSl+diyBUg1ZEnHs2Ee8&#10;v3l88QtfoorJNMMt4JYXQ8mDKkFTu9Ukqp/nnvsV7y1CQtBO1ft3NLjdVCZzaGpu4X0lLxnYeC/V&#10;4rx1X5Nbt7e3k78fRF1dNQnHOB9PLNc6yz5TCVgraleZ8dZEJXWpU1a8jJ6MZXlZFVauXAvNNG9s&#10;purp68fQ8DDXJEjAc+ODo4d5jTMWk/3aN76O0rIyXLh40Uiig++T6vMjGpqB+ovPzARJ6pJNGaX6&#10;vLwKkHDlEgx5HVS/r7z4PB5+9H4c2L+H+zuE2hUVFjNfICnx+JOxeesWvPbGG3jyqaesteu3fv/b&#10;3BtTOH/mHPbt2Yuezi5Tz1pzkcrMHLXtDKPxRpMBq2LIAe4TxdDVcGWU96F8i6HBQaxbtx7KvO/v&#10;6yMAjyA9PY3Pf4LrEbJ4vFpWdnd0kuiR8HCfiIgolCNFqtCMBmU4khwkj5MWotF+UW6EatsV7mhu&#10;bOGeTed9zXOvjhOQSB75OyptkrdGCZnU+9xj8dDYT9V0qz+9CIkUtpS6ss+XzqZ0uf5pkZ+v/14C&#10;TWWeSGFLfWr9dQ3KSeE/kywRTONIQEiuFbJSHkVObh6ycnP5s/G2z1QvrV4MoaDc3IsEeC/3QZ6V&#10;u01MkaDQ8FhnQP6crkPhBnVTm+EZWaSaTnFrVngsP4cXx3OoZjCpPh8yUtP4viTaM2EjxXfefg+K&#10;8osJuLM8Oym2l06cPMv7dZIMJPC+3Dz3EyRTmkE/z3snKbOyrziSnhQSklgE+Wx0HXtI+MPyGsSQ&#10;2MQnkziSJNgkM2WVR42Eekkmn37mJ8vK+iZeOpvLr1t48cxhRmyWZ1VxIdU7JiQ6kZaejYqKOhrV&#10;9VRqWWSbyuD18+AqtuZCOw3TUz/5Lx5ovUOUgDEiPCVQ0UjwDxqsIQUWGJ+UIOHhV+x6qVxJL/1W&#10;DEFdJTkqKVKHLCXsaGCDOkJdu6p2j4bRNB7AkQ/PY3Bk1IxQkIdZbF/G5Dvf+Q4NHQ0UFYRqLeV+&#10;kworyC+yOly5enNzacT5HvpMxbylimWbpNAE1MqkFcu+cvki/uHv/xaXLl+gghpHbo6yfz289jkE&#10;p8XuF41VKxlOtbHafnLdxROgk7huUh9y0eklpRLPa8zPy0FJUTHBq9paMKqmU65aKW0XZWAe/30V&#10;VbUyfQ8cuAMqjREhkDEW2MtVXFRUhLvvvBsdHe3427/9PlatqiNIhQkCPVSWgzR8ySQdbhqSCNVt&#10;G435MElUFu+TRCI6Y60j9dxUrkZbRJBRzWyMxUW1hi1N9fCmOPCTn/wbwmHF3CesvzOifJZzBIeB&#10;GEwMxWF8KIr2ll5Lyikvz8WWrXWmgKflkuV66Hm3tXRQ2YZRlFcKt8NPVZ6D1Su2EGT9OHX8Cp78&#10;z2fxV3/xj5gcWcCvn3kDoyPjuHb9it2P1Is8C8qsniC5KSoptDrzrq6l69dLZTbKEhd4yZ2qFpAi&#10;Rqvq6qAZy1lpadbvuaO1GRMEyN27tuI7//3bfDY0snkaMjFKVaUkPR/3WSO6ejrhJ4jexX1y4vQp&#10;3HnvQd5/GH/1V39FgB0jefPa/tA9K86vdVXvgMDYKM6dOY3//b3v4q++ewgffXwUPd3tBNBGrOHz&#10;PHjnnfy8HK5tA59bB8F+wu5B6lpgLOWuGL/KsOSJUuhJDU30merQp7a5crmrNltqU+VeyZ4UkuQi&#10;DAyNoLW9A0WlZSQpidqeCE2FSRgmuTbKMtfedpFge83bZN4fPXcSSmU5a5iJQFuKWyRO5E7jTrWW&#10;Utsa8iJQlOI2Zc3rVVhM/629HrMQw3XUeNkg99o0n+EkhofGCGYqyYrlz5LAJ2jynjwh3JcLsUh2&#10;+XgyEkkmMwm2OXw2EQIoiWNk3pS14mDqvqA9qhwW7QfVoIjcLsWIwxga6Kc9GeZ+96BuRQ3Wrqzl&#10;Hp2BV7F+Ggsl+qkJ0excLEF5EtcbOtFBNT/Gz4rOyz2fYPZH3h61PFYypTwJSorU8JAY/r0y+i2H&#10;g+JEdkLnUHkZ2nMiYekk9Nu2bCRpXmf7cfn1//9rWVnf4uvb/9f/OCS8pWiEJtYoaUWNSMSiZTw/&#10;+aldqK3dABvfqDaKNKIhGrNRqh4118jKTDGXYAPBVQP3pZ41PF4uudY2qgYy1ARnMg0ReRVxbCYa&#10;Yy49kXnFdscJimpoImYeIiuWEXHTmKifdiFBbjwwi3PnrqKzo5U/P29D+N00ZBoq4Ob7Kga4acNa&#10;GssTuG3fXhqJOPz61y9YG8mS0nJ8+tOfxDRBRO5Gva5caaAq7DWjIDAbHe7F6jU1BOt+A+MpgoWy&#10;0hU/Vu9utfTUhUu9iAR4lQnKt5ICkQVcjEb5TUMNNK/YSSNDRs77UvKbyo3k2vb73VYWMz4+BI3e&#10;VFxZBjI9LRtFhRVUqFTgVFUyFGqLKSWln9OUq2yCg3qjK9NXncQUC1YM8+zZswTMQv7eovWMziC5&#10;6u8dsm5ZGlyi9pxPfO5L5vr0elMNGBTz/41Tg2SEgNbViZ/+9Oe8xmSkZvjxzrvvmiPk4qXraKxv&#10;5ZoE+JxDGBoiUFARlZVUWLtIJUL5fB4Li6heuqxiJYFsmiASsPrlktJqKsQcFBSWE3h8lpFbWlyG&#10;3p5+zM3MoqSwkMZ6Ah9/9KHFnBWEOX3yJD772c+Zq7e+voGkRf3d3QS8fPzb//NvcBJofASfBJIy&#10;MQ4NftEc9T17dnOftRG8s20dv/nH/wMu3qfAUa0j165bZZPY1MLWJmWRpKjCoJ6gmpqRbd3IBi1j&#10;f8FCJ5pYdeLEKRw7dhxZmvjFZyugTOBemZ6LYD52ERevXILbl2KJb8qIVgxdoZDx0QDXbBiZvHY9&#10;z76ePpKpMRQX5hNkxi1HgZvDPDojBGKng2SJJEdd6nS/6fw8dUlTBYC6g7W3tyKT566wKB99/T1Q&#10;Qxx12RPp7ekdsHwDdfZTWZaDBDpMgFNtvdftRgbfT6o4hvc1T0Wo65BqVb94ucGVMS7im8x9qx7i&#10;6nltfa/53mr6Ia/XwtwMd4NK3Aj2/F2pZYWTEjWf28BYXeX0OKjheW7VblWZ8NawZFbKXIlpERKd&#10;MK8ni1cTb2119azUaEh90qf4LNRsRrFzZXyrbW1weoLXOsO9C+5dF4E6SMKUZF4wJe7J86S527t3&#10;7uDa5vIMUyjwzClJUZPTHPw3dUmL5fXKrqncUh4IgXOIZM3t030vNYJRXFo5AHoe2i/Kt+js6uXz&#10;0gS2KRLuFAwMjGN6asZc3xr4UZifxWfdj3//j39ZVtY38VoG61t8Pfr4E4fEhrPSXDaU3k+Vluwm&#10;e45T4/wAzpy9iP7BToJbkIdcpUjD/BqiOnRBwweOHT6CyuJKvPfWYWSkZqP9Rjf+7V9/iGPHT1Gh&#10;NqB27XqCtZsGronffXjjzXd4mBQHTaHajYE/Mx2vvPOaueVU/5lEA60M2PSsDEsmu3iZinqgl+C3&#10;SMO8Y6nRAZW8WgRKQqizkNz4S60LQeabjl8+/TTJQRIeeughKx8anxhDChUgfwOHjx5FfUMDlWwK&#10;tm/dgBst51FZlU8gnLafU1cxF4FunqSjt2/ISIQ6UKlchHbMADovO8NisxNjIwaCAnM19CA1p3HJ&#10;MKKhbNUMAuBoQMMvBtDQeIUA6qIxmqGiG6AhSsEnH38CD97/OJXYRgsxvPjCazSIiSgrq6Axa7ck&#10;JXUTU9mZGoLItadOW8ruVv1nIVVWYEwxYzefySTB2Mk1iENebr7cJKiurCMQCp3jrL5cTWKk4LUO&#10;85RjWofpmXmsXLcJv3r+JXgIsNOhRbR1KKGGisWXTQIXxY6duyzxz+PzYcuGLfj5U0+jrmYtgSIb&#10;//wvP0N3b4Af4UJySir6CVhDvKZFqrYR/vlGWztWrlpjbvXmxnoU52cjfnEGLfUXuIcWCZCpqKut&#10;wpHDhwmgTfCmZhKwgjTwM6itXoGGK/UIjQewin/u5ns5qYTE9NRF7IGHH8b69Vu41pp7HeU6bkFu&#10;ZhHXIAlHPjyKiupKDAcGsZX7Zjo8gfaebqR407imEZKOSRIsnxLu0N3dQbBVVzqVD/ZTRYXNlV9a&#10;UY3jp0+jiwTWy31aVFGODoKmlPhYYNz23fREkMa7iNcwa0mXYjteqrKZ6Yip0cT4WLS3tqK5qd7A&#10;QN6MbgKJz+smAEyb10rNYcJhTZ9btPfRs1XJVGRmCsVl+UjL8MDjddoza+vswBwJRFxiMs9nFHce&#10;vNOy1Lv7ujARCCCDgLJIcO6m8p4LhXjOvFTdVKoRDYpRGEqxaap4JZvwpez/OJ6j+Zk5uz519HIm&#10;Kn98ln83ReDmaZsPE5zjSDDlSVLAI4n7fZbbPQljE1N89lTOJNgqmIuPTcJg7zBtAcFZcWCug9fl&#10;ofoeJbAWcl2zbI21PwXUPGZYiFFUPsr7meZ+07QtVV9E+bYLdi712QpDTU4EKKTnuHZeXnc836cd&#10;jzx0D6qryhAmwCe7EvDgg/fi7bfe4O/G8POKkZeTT1JbigoS2+7eRt6/epXz06KTvF91quNzIzku&#10;LcnlOsaSwPaguLQK15u7KBrUYtjBe6LtmFNNfATr19bgyAdv4KUXf0H7dmkZrG/itQzWt/j6X9/7&#10;p0PZWS4qI3X0iaeq7jMjoUHsIyMDdoiWsoyX3JMaGxnRuLmZBXODqUHHgTv249Ofuhs5OTRohTk4&#10;ePdeVFONz9EIvPzG62hobsb1piaLqzXWN+HqlSs2X/bc+Uuob71GkB7loViwTFwNh9csZbmn0zPU&#10;RCQWVy5fIEOexfbtm3lwyc+pjuajMzSEDh7KeBrfEGqqy62FpzI933zzLYKmB4888jBtgubzujBA&#10;YyE32wcfHKHBmcfttx9AU8MVHtgxKsFcA8KpoL6oEKmOHM4UyzBXkolqP9UpSiMSlfSlUiB9qVmC&#10;2lPKteZ0esztiEVtSfWNjqORU9KQ3GjDUDMJDVLQZCm1qPza7/0BNm7YSqOZSEUTZ0ZaJWUvvPAC&#10;f5sgEJq29RYZkAvusUcftTImDe4opJJqamzGQwQrKZsRKlr1MleCkKKU6rC1/467SXySKSQduHKt&#10;3tT1r198mcq7C5e5/ur+NToWwMR0GB09vegfGLXyuPT0XJKAUq5xEiJUfZs3bcHGTRvwEq9LHofH&#10;H/8kQYHGdCGRZKQArR39NHLJVIJ+M9yKCSqkMjE5zfenuuVz/fQnH6fazMQ7b7+B6clxJGi8YlIs&#10;CUox1R1NPEnbylVrSVA6raZfrtsprruXpCmdBEHyqCAnx5SqYr1qLxrvdPDPcu+SQHLfDA2MkWAm&#10;0ShXEtQWce3qJVzj801K0lSsCSQ65emIWqnY3jsOYsvmHWi+0YouArXCBJoTLnWtrF/FJ9PSsgko&#10;RBKuqWq957nnLiuJKThpJY4qvfJ7feYenwhMUt2NGdGS20i5A6HpkFUrqPXoFSpBqVZNeeslYVCb&#10;S7/fy70Zj8zsAv58AoGIipAEU/3xs7PTuVeSjCDHJSyioFC95rOMgCrBTHtFVRsalKKEtrEJncsx&#10;O6fqZGblTfy3gtw8nDuruG0M2kh0IgQnlX9pspiIYHVVpalhNYKxWLXYLq9Nfa/Vedup3uNUuyqF&#10;07QyC/0sxvP9VJXRRcCLwdDIOEF2AaXF5fy3WO63JJJLPx5/9HGsqKlBX3evlZ45+bwqKivN4xSi&#10;qtdaKfbPrc/jQrDm+qhsTTkIStbTlC91NRRQq1JBoYIlD0CUe14NcqbN07B6VR3vIcOyztvb2rCT&#10;xPIrv/MVvPb6WwT1NDvDtTWqgnCgufkapkIj/ECqdr631YwnuLg306ARofK4iKgVllRYbXZ17Tqu&#10;g8OS+GSPVHmSnenlPmzjmevAhUtXlsH6Jl6SNcuvW3iNB0bQ2NKL1NQkqGWltSLkYdc85KycbHx4&#10;7CMM0xBo1rTUr9g8bZolsmjW9N7bb0f3QB/CtF/8PxttqFacOYVOPPjIHnM1dXS2QqUY6jZVXlVi&#10;9amxBF25PxUHTCNIBKkWPTSScikqcUsx300b1pMI7LOsXI3OzExLpeGIJ1FQrCmBpCJkMTrF0HVN&#10;ig0qu1hzmdXZTBmrQ6M6nEA21ZAMqUZMyp2t7FwNZ1BSmOqhBYqKSWmc3sjoMIG/w+Lu1VXlZkQG&#10;BkkEpJR4cNVqU24yDfeIpYKU4dT1ShnpehRrlkJ3e1JofOZ4fSlk/QLyeEuyUrOXzPQseUSF6+at&#10;0FB+xSYVn5bxlPrR9ShGq7pZpzOZABBBZkYOrl1rsIxVZdx6PRl8Drmorl5DcBexUHvSZJKEeRpf&#10;NfmIonbFWhqtQuzdc4AGrQfX65stgWbdug00/GG0NDeipKSIpKWIoOuCWkX6UwVYXioR1dA6CeJp&#10;qKioMJVYWKA50E5rzSr3reKv+lJ5jl7yuMgNrVjfiRMnCG4Llmktd7uGrIg0Raj+UknGlDeg0qD+&#10;3j4rYaq/dtXWQ7FilVkpxqsub4r3SoHJ9SwlqbK4LgLfxYvnueYqSVrg84qxMMHgYB+f41I8XqVH&#10;ShL0+T1cJ4/VeodpsF1ukjivYsQTBKWlkr4FbtwpqtBpGmxNz1JIpqCgkHugFn6Skf4eqe5pu74J&#10;EpMxkh0NPFGCnUJDuka5v/X8RbA6u3swODxihCUyoy5oc9x3BUacensGuPfkaYlY5rfDRRKYpjK+&#10;eCv36lczlMUoz4WS9+Z5/SnWSCbFk2RKdyo4xq9REkuevfC0KfalDHpuMz0DB0GbZE3jHvtIYvWc&#10;9Ge5+VV6Kc+BkiLjCYR6dsqKVtmVI4k2IMkFl9NLNZ/GvTdL8FRCmUowl2LccqMrwqzGKynuNO5j&#10;B+8lxWLX/X0DtqdKqFSrVlSgtLxkaf15JpUcp72sfW7Xyc/VuVHFg1qi6nnpZ9UHfCk7PYb/vfR3&#10;+h3zCPBsqF49SnDXORZvUiJjZdUKEr51uHjhKsB1TSc51NnR3lHYSLFn/bdc5FLTyhuQrRABd5CA&#10;a3jKIs+5PCxcDBvMM0tCIBuQmBRH8qR5+wm0lwHreDYTVcBo+XUzr2VlfYuv//333z/U2d2N3JxM&#10;zPFAKMHl5KmP8M4771JJ9WHXrj3Izsql0YjQ0Hdb7Mbn1cGnQadx2bZzM9asr+UhpKKgQtIeJp5b&#10;i8Kh4Vmql0bLrFZXo1gezgy1jjRmLPY8j34aVpWqtN1opxKZ4YGJsUQRxWcVD1a3rvffexfbt26i&#10;EivlwY0Y01ZHLMXrBJ6Kf8t4vvjii2i50UzlWYh7773HVLWyo1WeFo7M8uedeO75F8xoyNDOz4Wp&#10;QoCMVP4ML1xTmFQvOjoyTGVLgOQ/hqlw1TxBIytnIjME2Ux88hOfQmF+MYapKuRmVryapoVGRzXq&#10;iWb08vKzsX37VmvNKMY/MTFJw+bFqpXr+d2PKgKANYshWOu7FL/ATFntZ8+eMyMeT8MtYyPQ88m9&#10;yffPysrCyZOn+R4pNIxD0EAKZfB3Ezi9vlSqH00T8mL9ui34h3/6dxrNKkTCNKopLjz73KvoporW&#10;ezU2NOD8pUtUZKNcywDfN8OacCzOq3NUmMqp0Z5PVWUpQSxq9b6qBe9o6+B97cDVK9ct6fDy1esW&#10;JjCCQkKnTnLZVMGaIKXsfjlNNTpRrksHVVJjYz1BJBFbtm62pD21R5WRbm5ptYSpWK7fCMmhYphu&#10;kjDV0SrpjOLQ4tkavOJISeGiLa3duTOn+FymeY8RA8irVy6hr7+bBOS6hU78qcnYsHEtAYAgwHsb&#10;HO5HZ1e7gZ1yIi5dqqd6EzhxLyU4uS+mCAzAH/zBtyx/QDkcei6LfNLqmCaDLZfs0nQuJT+RQBCI&#10;VeesmLPi7CJjRHG0dbST2I1hmF+aTV1cWkqVXGjeG/2szpuLz1FNOdzuZNTUVPOz56z3+uBwL/d1&#10;1NzfiYkaezpGkB21M6mzIeWuvAuBi7wzcrmLTCpDWgRH0+903SI2N9rbSLJnSdio4gl4msOeyHWc&#10;JQhyS1nrXTU7URc0PS8loqlxi83NjllKhlNN99wMFbB6cY9PUa2utJaqY6NKDCy0nATF4pUzogoO&#10;9QPQtK0pPuPegW4S/ywqeqflY2iCn+LUcbxvwrSBs65lOjTFz6Sy5v5TP26VSWlvKAvfuofxf3Lj&#10;K3Ne7ns1fHn88c/x33iG03ONuF690og333gHfp4LnUWRlgQKg4am69z7HTwjbt5n2EaAKl4vD6Ey&#10;25Xcp26HUu87du7FAw88SoEwzL2led3ylijRVa7wKfT0dfDZa4rbtWVlfROvZbC+xdfBBx44JMXy&#10;wYeHsWblKqT6U7F65Wrcced+GqAM/PjHP+Xh95IZZxCI1RpUhyaeBjkPK+pWIJ1sf46n5Z133qZS&#10;UWOGWBqaUYxPLIGxkmQE1oVUSeqIpLivsmmvXLpoB0QHVcCkjEyVMan0oq6m1pJGWpqa8fbbbyGG&#10;779180Zzf6vFZlt7M4FfXc1S+XnqsS0wcuLwkaNmHE+dPIkPjx21mLVqKsXKBfBP/fTnxvxVyrR9&#10;x04U5GdhYmzIsktVZqLSFrlKpVRsAhHVgBKx0lL9GODvuahulbC1c+cec7u2tXaR5ccbwE9Pz9Dg&#10;SIW6EaTREWu/7bZdWLmiDsc/Om7uR3WZar3RSYNSbzXGUjG9fN8//dM/NeavBKCamhpT/wIGSe9L&#10;ly4jh+C3d4/G/m22EMEI17erqxdbNm+n+iykwfdxbRLQzn8rK69G3co1vJ45lFfUUUml8/fT8Oor&#10;R7FyzVq7T80IVqb1fffdhwMHDmArgbOnuwOB0WHUN2hK1BiNMIkA17SttYXk4TT+5I//GNu2bbcs&#10;cXWVU+MQVQoru15lPUMDA1QwflPEAgR5S3q7+6iQYmncA1ZuI3Wel5vN63XQUFNPx0Sp8PxmiNeu&#10;3QD1gb/r7nsJ6I0EBVAdpZmRVJMQJUSFIjTiVHYxVO7qsqf2rXFUZH5vCkqKS3jvZdwrC1RYdWhu&#10;vG57y03guOfeAwbg06EJa0ii0q0owTuDxCfVn4uRIT0vr6ns4cFRC63U1a0ypawSLIGjppulkZwG&#10;pya5D5KoxqjElCxGha+e1iJAnhSNtFxqMxsh8VQio1zqL73+Mu578EECTxSVlZU4eeYsgcbFZ1Cy&#10;1I2Pe0hgJU+Czswo96QagsgToAQzeaV6erqMRMrdrevTZ2pmtTK35flRkpQ1GeIB03Vplrv2rjwy&#10;+pzBwWGqcsXGZ5Cdm8szeYPPbxHbd243j4mSEhd5vud4P6qxFmjpPUQ+lB2tXAj173a7PKay//Iv&#10;/ifJ8wrujWt4+KFPEKxLSHRGuA8XUVVdyuc3a0mgnVxr8Sr1Xo+Q4Oi5KnSkjmUCb7nCZ0jAlQEe&#10;Ck9RzYZ4VSIgBGsSowQKALnxVRbK/zOCpi+FEuap+O+5+1E+p2S8984RXLx8HStWrDV1Le+FmsBI&#10;mWeSiAasV8GSt0zJawqNmV0gQZMHTn0N1H1QbXN37NhNkVBMUnyGxMBh66oBROq3oDaqKtXThDva&#10;sGWwvonXMljf4qu1u/XQB0ffN4A6euwIKmsqbPSiYlAvvfQaFZcaQ3ipqsYJEuM8QB6qpFRzp/nT&#10;/Cgq9lM1xFtSRmb2UllKWpobb7z2Jk4cP0ZjuoBJGpk1K2uR7vcimQCtuFpb6w2qjAID7/bWdnhp&#10;LB2JTgz0D5i7WtmzPk8KbrQ08cDG4qEH7yPofWguTsW49Pf5+UVkzlS9VHaKJb/yymsEvQlztanz&#10;1T/+4z9iKwFGCqO7tx/f+973qEjC5qJdv2ET2lqaMTbSS3VN40TDrAQSTRKSIZC69/J6VeakuPX1&#10;qw00OGkkC+q7DCr4TmRkZtPoq4dyPKaDMmgxXCuCNY2k4uKa5PX0s7/CZQKu3NYTgSC/lKwGqpE8&#10;GskyCzlooMXp06fMxaeJUgI/9VheRdIUoMGRcQpOhQn+t5ka6e7uNc+AaplT07ItDt3e0WWKSkZW&#10;RnHP7v0Ex0wCCEnM0QsWvpCCF4F474N38fa7b+HipfNGsjTT9+LFs5iYGqVhmiWJiDMyJBCQC1xA&#10;qGETChs88MAjeOmFlwjM6jAXwfDIqF2f2mHqmjUQQvWo2Zk5NvhELtPB/kFkZKTz+SZYE5wFkgWN&#10;VFRYZIYAGk+DHKGCSfH6SVZW4Ec/ecqUusZFKkNfnc3UypVIhBiCk2LiQgCf14dUD5UsP/eO2w9Y&#10;7/fTJ06ivv46+nm9n/r0J9DR0YLde3fReLu4J4IkBJM0zEMkDCRObZ147MEvELwHUULVq7iu1l6A&#10;2j+ofI1FqjunAYma1yiO3N+v0ZewvaF9pRIlVQp4vF4DQ/VEV2gnFAobgKrmv7SkjKp0Bjl5+QT1&#10;NDz36xe4HlkoKiy2cI2ei4BCYyzVTW5kRImNiSghoVpYFJmdNo+XlK8S/SSH5YJ2EPA9yS6SiRn+&#10;tzK9l3pnixRIeQemghaOKa+owk7unaCGXXBd1VVQc74FliLcqnzweVJJiuRWHzZvgdS1VLX6fot4&#10;CLQF/JoRPhOew0GSKtmE02cu47Of/SzBLYPKtZ1rM4uVqyupoIdIjjTp7bwRGZEIXU8831cqXbFh&#10;qeTQbBBq4zsdUsJXmERAFSGaGa3cFAKr5Qcs2M/KDS6Pi+YYqB+BQgsx84moqljJ6x7DjRsdFmqK&#10;ROYJ0Dm2Fuo/v2bNSqRl+CkcbiwRNtoKr5cKm/+mZjIa2KHOcGrdqnayq1et5VqMIzsr256LasVF&#10;HkT0+gd6eG/j5pq/fPH8MljfxGsZrG/xlZyafMjtI8ukwZYL851337FEkHfe/cAGHqjUaWRkAqOj&#10;KqdQLWgyVVuYB2KOaladqmLw8itv0Ch20qAEbWDCmZNnaTSPo6QgD4PdXZii8UqhIZknGMqtqYb5&#10;k0FlOafwPTxUCxM8hHLh0YCHaVD45XI6bDqU3INrediU6zM9FTDDruzNDKo0AW9MjIMGL43g3W6J&#10;ayTJaGho4Hu7zfVaRKARAH7nf3wH+VS3EwRe1Zq23mhDV2erlalofJ7chWLhk1MTRiCscxX/TrFU&#10;Kf7pYIhGMIa/m0pFUUcSk28NIBR31/AHZYsrc1zgrjis6mQDE+O4Xt9AI+og+HsI4DFW7rRmzToc&#10;P3aCJGCKRmGEIFOLffv2mhdBzTek5AS0t922x2Koun41o3nkkcfQ1NiC998/bG7/gwfvofqJkji0&#10;mJpVQw3FvO+79377e83tPXzkpE0p61N/aX699MoL0DSl1HQv32MUI1TEStpT3FeZuNaHPDIFlajJ&#10;YE7xGgVYAqGGhiaCTCaeffYF7Nqxh4YvbG7ZWSojtQtVeZlqckU61J9dIDTN6xcgKRv4zNkz9hxV&#10;qie37soV1ehoa0BaeiqBZAbbd91mrvy33nrb3Ll1BBK5eZXDIEIgb4fKhKSqY7mmer7f+to3qBKb&#10;uO8a0NHeBU0qkzs4Mz3dSp7kFtezLCmv4t9rTZaAQROk5I7OSCtGc3Mnn++UeWRCJK1SuK03mkxB&#10;+dO8fO4qmRNYhvm8l1phquxPDX409CaRJDOF5FUNcQTgiqUuqfEIekhi7r7nbnse167Xo629g89h&#10;wNz5ckVLKSueq5InDZbp7OokOJDMcP8rDi0PhzXjIPnTrHV1gFNN9BwBU6VUVjHA86WXKh8crmRx&#10;XYKmWmkmkzCNIEhlrERBuaAVc1dJ4M7du+35XK+v5/ketTDKjZY2PqelBjcCanmZ1EJU95mkWC8J&#10;wkx41prYNDc0440337LfLSrJ47NI4vsOk8QkkrDN48r1s+alkdfMR1KvpDipeqlz5UvouxLNIjOT&#10;9jxmZhTLVnkYP53qXC1PlXQW5d5SCEIgrTCbhLW4mrwXyk7Lyynnnq8026NSSMXY163bRHW80/Il&#10;FJPXM3Q6Rc6aTZTo2SthTMRWIzoV27927Trvb4HvC8vlEKnYSEJ/hfYMJO/KfVA+SyvPmnoAKOn0&#10;6qVlsL6Z1zJY3+Jr/323H0pwxEEtLpem59CIqaTEn4G+3kFz18rtNThAlUQWmp9XbPE9HfRUqov8&#10;7AwC7CTKyM7nqSTabqgZxRg8NDRxZMAVhUVwEUgSecQSeeAqqGBUG63e1Jqu1NPdhyyqDCknubBV&#10;3+2j4VNcqr7hmgG2OoCpeX9mpro4xfDQqLmDm0aJIDM9hyNHPyagLY3IjPLAb968mfcwyZ9z4OiH&#10;x3D16lWCt2q3Z7Ft+06sWrUKjz32CWsJOT46SPCfoDGdobEJEpwm7Pp0OHWYtSYy6rExibz3IhKH&#10;zVw1xVEVS1PdeNgaxARpADWAIEh1JBebstivXr1iakgGoLiwjEY5nX/Heyoqse+KP6+oq6ESrLek&#10;JV2ngEbGXqCoyU1STZrkpSQZgd7f//0/WDxVfdQ1+1mKS8peiWGlpUX41dO/wNq166y8SMb1g8NH&#10;lrp/EURFyM6c+5jg6OU9Lc1MPrB/LwIBtTwl4FItlFcUY0jqkYzFGrNwzZSQ9Eff/hPriqbuYwcO&#10;HCTIdpLUVeEsAVjKU8ZQz0TNVtQ4RmpKsXxlasvAp6emWdmYXJtKAgtHQjSck0iiYdbnlVL9ffjh&#10;RxgicbvR2mbrppGVcVxluT8FIFrvcJRgxftNcrr5eSRjublop6IaGw3wOXTY54gopJOgvEviKeBV&#10;Eta6davM2Kr/+eBQnyVW+r3pvNY8rlu1udp7ertNwSlWqrUaHh6wxCc9S2UpC1Ry8jK5LirbEpCo&#10;WUnYFLU72U1ypnp0l/2OwhjyNii34JnnnsF//fCHSOfzU5e3FK8Pw1Rs6tqmPVlcVEpCsGCEUM8/&#10;Pz/fSI2SKtUcRK5xudezSODkotZEN3laVNtNTLPPUuKXxp1qSIba8srTozwMzU1P5DnQHpDK1mQ3&#10;eYA+PHbMvFeaJDfQ30/S1W+Ewef18xqzSTpcBpY6j3qm6luuskM1olHuRUtLq+2NjKw0koxOjE30&#10;oKunkZ8XxMBQBwYGOzEzH+HZTTOPiUrxFD5TToXq4V0kzKoJnw6ro9+U2Q7yApIYKmgqac1gV58C&#10;hyPe9qLUtiUy8jDpu8Bbcwr6eyewb+/dfN48SyvX4OzpCyS2vSQj27knxm3W+cBgL9coyHvs5O+q&#10;Z7ltKBLoFPNS9HSr2coEbYdK2VxWEnn1aj1+9atnrEJDlR0e7mkH925z828G+/ABXbt4bhmsb+K1&#10;DNa3+Np/z55DGjGoQ6AJOyoB0gSmL3z+S0uZw9eaMDURIjBn8SCn4r99/bPIySmhIXyXzDaKvbtW&#10;Yd3qIgJZKuZmFnHh3BlMUi2GAuPw04Dct/92rKuuxUhfHwqyc2jAl+KVOlA6MVK6cjVZHWZRsSk5&#10;KQXFb7/5jW9g69atBJMxbNuyxZJWlEympBEBl4xyhJ8p46FGLlLUqh9toIJRUpiywxWDUyxx//4D&#10;NMokCmTMGVRdauJwo6URo8N9fJ9sKoUGKuQld7rKvhTj9tKoSkUo6U0x4JHhANQ7XbHtkZFJ5BcW&#10;WglPgKpLoLqCClmApB7ibe3t0OCH1TQgZWWV5rL0E6yVHa563PzcfGtPqbXQWEK576UwFVNfygZX&#10;d7M8e0bqYqZYn+Lgdx+8l9cSwo0brbhy7QoNaxqKSwpo2MIkKBNQD3PFjg8fPWyjNqWmpEU++vgY&#10;zp0/xT/RKCbwWSctYvfubUinGtYgCoHoNBW3unVpwpfizHKHyrhqGIlcoSqFEWD7fWkE24iN4nz9&#10;9Vd5vRpoolaWSsKJJRHLQmgqhPLSMrQTeFesqLN2jnJpKpNfRljlWilU7Iu8d3lVVHbldPnQO6Cm&#10;PGMkD3P27DP4zDWTW2RK08uCvA41MklO8dk6ZPKa7tx/51IMluDS0dZunpMmPk/FJKXURAykVj0e&#10;TaUi6ITDBJT+pZDEPBVuvBMfnTiGpuZGEqg03HHHHpINryV6KfHSutjx3uSuVQKUwgNKVtP+nV9I&#10;4HpkcL3GDGTV5lTkZYrAXVpWgv/2ja9Zb/ZPfOJxPP/r5/Dqq6+bt0WNUPRMFRNXvbsGpSgurHa9&#10;GqOpMjmBikIHi3wOAs3R4VEDU4WLUpJ5/5Nyj48TvOMMrHWm/tdffw/NVH8K3aiET25gJ4nNgnpg&#10;E7w19GOWQKjhNQIeAb32t2LgGmKRk5NrORL33XsP97LLSts0m15d1ZTxLtJk8eakZPMcVdQUYt3G&#10;akxM9REsixCcGeGzIbj5k0kWZnlmswjIiqnzM6JcRJ47VZWoAZNmXwusNVBFoZFYEqDfdivjLdEO&#10;qWxKMXlNW1vKd9GwDk3Hso52NkNA5GmOa19sZOOXv3oatSvkFh/G9h3b0dHZhrLyEoyNj1jcX4pd&#10;e1TeIh9JlgjX3G8IRIh7Sx5DvU9HR7cRpZUrV5L8rrHysA8/PGKhMgkahaGari3XWd/Maxmsb/G1&#10;cceqQ4lO9c5dygJ1E6yV7LVl8zZryF9/vQVtrd1WNjRJ43D82DlTfFIsIqihwBSuXKyncVJGbyNV&#10;1DSGBqgoCPwegs4dd90NJ1VzKDCJVdz4OnEfHDlKo0s1kJxMht7OgzSG0pJyKp4BuF3JPHgF+Pa3&#10;voWq6gpzrVZWVNohdnlUfpNhzF+uUR/ZdAaB5Oc/+yWuXb9mB3gpXrxgWdxSLurP/F//9V/YsmWT&#10;uZZfeOFF3ocaiCSRGIxbRrhcjX29fTSEHmTnZJuilhJVMpncg5MEHiWQqYew6qmjUUUz4xDiYZaL&#10;LTg9ZUAvd7IMuYMqM0SVLqVfUlSG2/ftx+uvvUXwLaSxzOY1BvGFJ76AF196kcCSjMcef8xGWC7F&#10;vvVZVPK8BpVuPfroo0aMlIG8ceMm3LZnt7na5SqW61rNPjZv3UCCMIGnn/65xcFFahL5XjUravHR&#10;8Y9pFOfMUKn0R81cJoOa/hTD59SDirJiVFWW4bVXXuU6jJo7XwpViVFKLFKGtMqaOju6uF5BGrEu&#10;c/VqjUW8Ll88T6I1SAMWR1UUx/3jMqCScVdJltSv6qMFkPo9JRB5PC5UlpdBrWnTvV6Sn1kCYRTj&#10;wWmCqlzyXAP+Wc9CpEnDOgSMCTTcNkqRwJNIAIohyKSlpMppizNnTqOxsYEglmykhRvGKgJaWpos&#10;6a25pRl5VOFev8e8LpbhPxHkNaRxvcN45bVXuD/8qOaeGySQR7iPFecU+dF96fnKTWulWdEZq1Mf&#10;GyO5caURNOKNPFoJGRZIXhJJCP0E8ihV3x4DB7VHzc3LsVBFS+sNrmM7hoeGbF1ENvWslViomLhI&#10;h1yvmtCm+dZyC6vRivakvFrqhZ1KgiDvixIo5doWkQmRMPrTNPpS+RKFNgREtfeDJLLuFLdduzqd&#10;KdSh2LxmuqcS/JWkprBDTXUN93qQ+zTHqgA05rS9o4VkJIXqtM/CQkognSOxCBHc+ge68d2//jMU&#10;laQjxRMPX5oD0UXV1w9SsHJ/cA+FQyR8Ed5HBDyz+tLgjKXeDcpZWFgkkeIZ1NAOq6vmWtm9Q50A&#10;F+0sqQObyrtEWBSH1jmXdyA6x/M268SmDTuRX1CIt995F3v37bPwmOLb6oWvvVBbWw1NftP9yLMi&#10;F7buZWRoBDVVdTyfB9Da1mWVCOoNIO+FCJ/WaN26Naitq0ZxZm7Mp7/wmUNK+BThzudZPv3xkWWw&#10;vokXn+zy61ZeGjARH7sAlyORB5+8mWx/kWA0RdWR6klHTeUKZKRmWA303XfeRRWzH3cd2I977z5I&#10;IzpsyV8q7VEb0tGhQWgUoc6bMr5nCEo8LfjHv/lbXD1/ES8/92v88D9+aCBYScMwHZHrOWzDE+7c&#10;fxc0RF7uNcV8Zdh5Yu2ljNsEMnnVqWooBPUbogt69HGW5drW1maxSvX81dCEtWvX4sc//jHOnzmL&#10;H/zLPxs48txR6RURBGNRXl6O61euEmgumftZs7nVelHq1+v2wEnlkpykGuko/071t6r3nId6j8sN&#10;bzHRnAx0EQBVc6lmE3Ncgwka6/GpMUxqSIeVsCRbFzbFelVGsn7dRhy4404DseSUJGzestFcnQJj&#10;zT6uqqrCV77yOwYGSjJS68P8/GwzVEs9s9Vhzm2uOanx2bkQ16uR7zZLwxXBIw8/YAREJT//9V//&#10;hv956M8xE5oiAEewccMa5GRrFCOBjqRCWbZq2NLZ3oxLF89ZRryynNXco6qiFrlZhSgprOKzz+Wz&#10;TzVXoZKmdE9K1HI4460W/d5778JqqjSpHrWdnaWqlPqkGQUtKT9/EtMTY4iVS5WmXi0jlTlcWVGB&#10;4oJiFBaUUb0WE7BSaYxdfPZ8Br+JvUptymOh9VYSoL7rS4Y4SoBXFvm1a/V48smfWihBSUebNq8j&#10;yKcaYLz51mtUjmHcffAe3v8W8xL09owgMyMPK2rX2FASKfjRsWGonjkSnrLry8nJstyFnu4uFBUV&#10;8vNiMUHiNT4yakpW89FtYIuSrrhnlJOgbGe5tFUjnZHpJ6lUZviiZeKnpqUgMDmE4ZE+dPe0kQCI&#10;1KhPgaosvCRpsRjhNTQ2N9h+UYc6eVcUutmyZSsVoJ+fPYbAaIBnkwCscioSlihBTGWI+lnVhCtG&#10;ff2aPArg502a98jmXfN7E9V2H69NpK2b96WwknrVDw0MYWRwxNT6A/fdj317dmLvbTv4e3EYGOlF&#10;ootrnkDlyb22as0qFHA9huQJGw+gqmYFLp4/jYb6ywRBJ9IzvCSLJRauEqCq8Ym8B3J/q7ufytlU&#10;KhZdmMXcgvp1h61BjiNRzzfeEk8Vq1cGv9qLCrjNHpH0WLY7Qd4GngisefoF2KoXr+C5Scvw2Rlc&#10;TRW8/847cMeBvTyXEfOaqW2ybIC8C44EB5K5TgW5RUZoDt79AKprVuO7f/U3JJ3qZFZprVC1z0Ws&#10;jx87gr/9m7/Gk0//aLGjvcWIbXxsDEmUWrEuv27mtaysb/FVWVd0SIZD3YdUR6npSAk0mmn+LIxx&#10;804GQsjJyqURS6ORy7CWf4MDAyghYKxZtQIVJUoCc2FMBplGR801vvWtr2Pf/gPYsX0nnv3P/7I+&#10;vqdPnkJ5VTX2HDiAktoaxLndOHv5ChVCKnbt2G0x2MHBIcsoPnDgTgKq2kaaQCJ4zRtwKYnKDCW/&#10;S/kNE1i++Y1vWUxXRlTZ0v/2bz/A7l07dZJpcCeRSMUgd7imH/GM4fCRY+ZOHqCRCk5RHY0OGJPP&#10;yc76jXJJpvFMMBd4OKgsW6kCkYR5pNEweKhEcvLzsHHzRjQ1NdHYKzGon4ZxgerFwZ+dJvCO0nA6&#10;CKqlGBocs1KrQgLDli3b4EqOxYdHj5Pt12D7jm0G1CpBWrduHQ3bInr7es19Lfe43OLD/F15LMZp&#10;HOWyPHjwbiqkeDz//HP2WWtW11jS1AwBsru3E0PDA1SZZyyBTg1EVI6kTls5WVm02TR+NI68PT6n&#10;AgwP9mHX9q28viGup9s+Y3IyRINVwfUoNHATiMqTMD4WMNKkWCafCp8TFTGJwJ7dt9l9X1EiV7KD&#10;RnESeVTEolKKsR49/CENYz7qalcQIFJIBMoIPm5T4+p+p77RSuxJcnlowEFQWDDFKm+LXI+q3VZb&#10;SCUECViVT0FhZLFYkb5Mf4a5vnNzM829H0eiEhs/z/WWiqU6opyT50N9z5s0SY2gqDDHrAjM+s18&#10;bkm4QCKpfAWtQSY/U2VMFy5e4N+FDHQGqYD1ZxEJ1fbKWyCSuUhF7fEoDp3NNZrlvQSojHuwdvUK&#10;DPR3GaFxu1XnG4Nuqtiz507j4oWLVKpU0tyDKrFSnFYZ7wIHJVNqkIvqlNVmM0pCdvXqBaingBrV&#10;KIyjXukiMDE0fcrJ0N+p/r6/X2RA2fwxyMjO4X0l4JHHPkHystWemdrZqq2qyITamY7wnlavXIkD&#10;ew8gPzsfmrleXaNErVGSpWQ+C4UOQtzvSXB7nMgryMG999xrLmbV9/f3k/QQlHNz/VwP/kyKy4h/&#10;b0+vhSpGx0IkgyDBTuA+JLmO/iY5kICqmve56LSp6ljMIJ4qXPOxraWpMr8XaYdIitVRUaV48vbI&#10;kyai5kx08PeI4NwEiQnJKC5ZiQnaKLXn3bt3L8mPzm+8ecSUtZ2RkWrrev7COcuVULhP+0jKWc19&#10;igjOTu69mJhEpHhS8cbrb1s44/yF8zwDGVyzNiNVNoqV5DCGIqGivJp7OwdvvfnisrK+idcyWN/i&#10;a82GykMuGhS1l4yh8dHABg8NtDPRg4lxxS6D6OsdsNitFE0KjYxiOQ0N19Df24XLly6QbefittvX&#10;o25VFVJ8fv6+E/PTEcRS/fzr3/8DRgbkJnXgD//33yCnrBw5lQV499jHCNGQZqVn4eOPT+B6/XWU&#10;lJZYvDMtPR0lZfk80DzsBAiXW9nYM1YWJFfY0HCAbNyFf/3BvxF0B80V+I1vfgMPP/ywqRRT4qp/&#10;pnEVQHuolo/zM3Jp6MpLK/D2W28Z65f6S0wUR5/nfUsx0jjH0UCQuCiJRzXJGvGoUhABSnKKhwCg&#10;ph/ZVvry0YnjlvGrTmrKME2kOphfjNAg8b4yaMhy8tHbPUA278JOEpK8vFy7HpELJWH5U32WZHbk&#10;6FEDWKn8Z575FY17vAGzGsIc5b8VFRUQMAZpbAK45967eW8JeO75Z2nER0y1DQ/1WrMZjV8sKSrC&#10;yY9PGvNXvDAjLRsaaXjk8BEatGaSjpBd3227d3Jd1EaRyE0Dqjh6dWUN7r/3ISotuXd9VN19NFyl&#10;BvgaMqJMZSlGlRP5aNC1blKzbqohddxSCESq3etJocInSeBeSEpIRIjvrSlVp09+jBYCpmqgB/p6&#10;zNU9PjpF6I+Hn9caT5Wq2PU4Va3isyr3ktHWvHEprYmJSX4FeeoTaHRjrbxOvcLHCPwqF8zJ85NQ&#10;8u9IiIYGuq0ef2CgFytW1PL5JBO0nFScmlE+Ag3/UAevFJcfz/zqed5/EJXlVZZMpxK1fu53H4mk&#10;SKEUmeK+LqcH4ekZqsBkTBEgVN/r5u/7eJ9TJKtKUnMRoLOz06hgO2jUi5YSGEMTPD99Vn+vxjLc&#10;rlCZloDa6SQx9Km1bTZBhc9DtcXck2q5GRMzg927t5giV8vdM6dPoqO93QBRmeAiDyKPiv8qRq1O&#10;adM8d1k5BGsq2bqVq00drtuwDj29PVYbrJithlyIEKix0exUBK6kZCMQ9tymNeqzERcv8bO6m7le&#10;w3C44m0krpLSXnr5dRw7eoLX6bEww+aN6yzGrXIs3Vh7exevg+RhYILnku83pZpv1WyLdBOo5+WF&#10;muLP6yuIWKpmeXviSVhs5Gkkwj21VAapvgw26YuHRgln8vzJe6Y2oSo/86dmc+1zSVKHoKYvu3Zv&#10;N8WtKguFxVrbb9j9KmdB3gRiPfe7qjzi+Oc4bNqynecwk9fE901MthK3goISGw0rotjT00lWqJGd&#10;k0Zm5PGQnVyIqoWxj8D+wjJY38RrGaxv8bV15+pDsWSzDm5WqerkJB9VdTYPg8MSy3iWMNivgf0e&#10;KiJ18lJpx1JM2ONJRj4Zv9ol+rPysMDT4PVqmITsaTwQn4h7HnkU77/yGv7uuef4afyH5DhMTs/i&#10;BJVYS1sHIlQsGjQgF+L69evtoMn1mKpWnvGqrdTIPWW8Rs0Qqf5URvfv/u6faTyOG7DJ0P7loe/w&#10;z7HW5crqjQnq4UiYZGPSgDGTakMq9vSpMxZL3rvndoJjPw9nNlXjCA3+qMWLdYhVYqKacqn4vPwi&#10;EghNkCohCy9FVVU1/BlpBIYcqp7L5pa3rk1uBw1S0NSA16fYukrLQkZ4xngNT3z2C2TzVLZcAo3u&#10;PHzkPQJhDn7xy19R+U1j586dBJw0EoPw/8vee4Y3mp7XwYcNlSBIgr33YZ3eZ2d3Z3sv2lWxtJIs&#10;WymusWM7jq3YniSfv9iJHSeOIzu2YxVLlqyV1qvV9t3ZPr03DnvvDSAJECBAAN85N+X/31zzl5B4&#10;zSwHePG+T7nPOfdzF3OpSmXrXHRwcIAqvN3OOFXd6pFHHrLnEagrnejQwT1UHTSANFZHDh+29LWm&#10;phZTpwtzylUvoDIf4pjlcvTTJAfFRhL6+m+ZWivgHKpedX/fAFXXIq93zKpASQl96YtfpUIfMSDX&#10;0YGiqqtryvmsDgIKSRGJysL8Ag2gw657q+cGDb7qTq9uGlMC/MH9B/Deu+/SyOWQELkJvAQWPpc+&#10;o9iBdFpVrDKo3gJGhvIIkDqXlurOU7MXqSiuNxlLKUfFD6h72AaNuKqkrXPsSksVMKjAuSRBx8F5&#10;DxHsIjh0+ACNf9RARQFxKq5R11Bj55B19QRSjtFA/5gFIynIqJOqUYVtBHD79x20oLV/DjhSL+Zg&#10;cBU9twa4V3L5/jTnuJRz7zIQUuCcCsvs3NHOOVdN9yTnrYXvi9mPFLdqveucWmtWgYzKctA5alEx&#10;1SnHTTm8M/xR5LM4lNuTQ4BYsiYUn/+Zz+Kxxx9COVV8T2+vuf1VPOZWdx/Gxqe4JgqpiAME1zDX&#10;UQnvewNXrl+jOt4wj5Ui2NXHXQ0upPZVqEjxIU5wv6apekngFEDn9pKsZie5gUlKcrMR3whbCpaO&#10;YC5eusJx0CGOSqpmcj591olKzzUxNomyiiru0XWoxO3CQpSAXgRuTXJBklgCuOIc0ukoV2EUyIzQ&#10;eCfg5OZ2cq9qj1uaHsdKZFKGXb9T61CdtUsRC8AVV6PMEQVglpVWc44f5JgtGVG3CHYSK0Xyb9vW&#10;QvvwPvdyhN+Z5NyM8hk3ZIEsDU3XOXbfg3xvNs6fv8Y9UcLvU4vMAO3CnB0XTE6NGVFRH/qRkSHU&#10;0gbomUuLy0nAffjxK/+4Bda38eJ0br3u5CU2r7M/RZRKBWlT6E+VUFTKzTRVtc7l1FRBv+fKtz8V&#10;ZSt3UjKd4o7KgtuXReUL6EQ5qIIQksXaGckU/tvXv65akaS13IIJ4jUN6mxoGdyFGBlThGYGDdNm&#10;3WiBfE1dLY1xkkYN9hNaTVCxk0gompeXDEfTOHn6PPIDRVAw0r//9//eCMLiQsjOpwSeUpli4cUE&#10;VrmSlbajs/AbN27QGG5WNVNQkNLABH4CR3OzrkQQXV3H2PA4VVbI0teCS1QBHCPljK5R8dy61W0l&#10;WeX6zyCh2FABEakCuSepEKymczjMDT9BA7LZE1c9mYlTWA6pbrgi1m9idHSUgFlhbrcTJ05Y1HcH&#10;FbsCzHp7b5nCUDCQPBl6Jimy7ls3Oa5UG/xvnZ/rvFLdlkqLldaTgwIqLSnk5559HuVlFZZ72trc&#10;aufDWZlOIxeKSejvHUQOjZPqIY8MD2op8HtosElUdG4HgnVRfpEZ2Vxvvh2TiARpHHwWVR3HciRo&#10;oD07S9JTVWFgbFG9GUkqTCeJWJhkroykL2jpWWEqY62H1AaBlQ+jIxAVFAmGwpidW8LyapTzriWW&#10;Yfep82aRLn2vji4UC6EjCz4+4rF1IykiHjW1ZbwnJ9VfMZ597jH8i3/xJXzl5z+H3XvaUFyST5Cd&#10;J9mox/79ezmehfj4o5N48823bO18/PFJzu8KidEyx30N6mPc3NSGzs6dpp6UH6xypKXFlcj3FRFM&#10;VJhDaU3aK5vn1tFwhPslzjnazLFfWCS59bl5v2muJz7XColgZIVEg+uQylslL1VyVUGBK+F5TC+M&#10;8fnHjGQgI8H1E+PfVyy9Lhia5zoZQv/ATd7jAhV4Kfbt34ntndv4bARnzr0i9UVAdbSjiPJlImQO&#10;17UinS9dvILpuVn09/dzrZWb61rHPV1dHeYNUYzCyMCglcRV3ffpyUkSKZIJgpSKx+T6nIhyzfcO&#10;3uI+pOqmKp+amd4sUco5GhqYxfWrI/jko6s4d+YmCUcYU1PysBRyqlw0ATo2Ub95kndNn+wFn1Hk&#10;KitHedVaztw/tBdme7iGPS43bQzXJteG1ovS93R2rZ8crgcFnunfZDeUox4iEVGtBb3Ir7HEMTGC&#10;R1Kv+VYKoPa31pP2orwQ/CqS3VWSQD9JTpHVuo9R/Ws+773nPnuvZWPQDimlUYVU1PNeHiNF56uB&#10;y9br9l5byvoOXw8/cfS4SikqXSs724tUIofKupxrNIeKKmZAJTUp5StmqlxabQIV61AuciQapvqs&#10;QlFJKUE9w95fRJVgm0sISgAk0ssXzZ3KL3QTfCNJXLx+nQue7yUbnhjuw7PPPmONJE68+zbefut1&#10;XltRmxmYJFhKaal5vfb5pQvX8J/+4D9jlYAWXg7jmaefxjPPPEUVG7fzKgkxBUPJKOnzyhG1c1be&#10;SkFhAGMESBEJgbdAKgPrvD0p8Uz+XmkhKRr+PIskV/MSGSY9o7oF6aGUQz1Mli1jINeclLBqRNPG&#10;GIFRJLDIgYKj5A0Q2JeXVZJILOHuo/u46bPsXk+dPIn3PjhBQzqDX/43v4Lv/v3fE1AarYjInt27&#10;8cnHn1hHpOJAMUFAebVhUzBKGzl06CBefuUVGo4VAkuTpdQpN1QFbEAAycpwYPv23bjn7vvxwfsf&#10;4+lnnsFrP/kJgSgX9XXVplob6ht4T3N48P5jmJmeQ2g2jAO7DuOBww+jY8dOHDiwB2kqpDABOdfv&#10;IDGZxtTcKJ96szuY8qiVcyv2JGVeUVlhLUaXaczUrEJ5w6HVFZKlMiss4XVrPjeoaGtszBSRre5P&#10;2SRpKa4Tb76PSs5L8HeaipsjuVP0tqKVBaABqkYdf0Q4dllUs6uRzWA3BTK2tzcSmAlepTpP5owm&#10;ggSLFE6d/sjWuM6/C/n5cxfOo5dkZ3k1aIb34KHDvHaxtYGVWv/M5z5jUeryHMkt/NnPfA6f+tSn&#10;8fBDj2LXzj1cQzkY7B/m2ioniUkRdKmIc31U3mE+zzL/7rb7sWIqvG8V/FH6m45SlFe9sU5S/FMl&#10;rtriihavra3ifEwTOElmOJ865skhKRGAqWb9BkFR0fUin0HOv/L+l4MCdS5Hqve7jh5G87Y6js2s&#10;VWDLzcu3Gv7qq+1yu/isIe4z9faOWlraWngFFeVlpjz93FNDfcP83ggVpNPOsoMkF/L4KI4iuhbD&#10;u++8x3UWxfxMiMrIhdBixAL0KsuqoSJGEd6zzvtnOWepTAdcJDgxEpqCwiosBhXxTXLGfZIk4CXj&#10;Ea4Lgh3Veiq5hgyOg8j7Rkzubypuvi+L5M9BsqB64Grpqj2n6mciB+pZrbRNETk1HlGPgkuXb5Kk&#10;1WLXjh32GXUJK/D5cOHSOVy/cdW8Lu0dbTh/7iznhvuTJEBHDZUksuXllSRQUbQ0N1KYbJCU8rtJ&#10;vnW09vHHH9DurHIM3fyuFIllCcelHlWVzQR0pVgu4oMPX99S1rfx2gLrO3wdvKfruIubVDmLbk8R&#10;ohEFu6jQyWa7wByikAyLclSVShKPcgMSPJXqpXxJqR6lPLXUk4Vy4xWqoIQ6Pgk1aVBAJWE5XiLW&#10;FOYUdegfHEUkRGPNX7fVlWJqrI+bCNi/byeNVRK3em7SkO7Hj1952YK4Kssr8OEHH2KgfxDf++73&#10;7Aw9HIrQgBfh937vD+B0aRNvLgXtb6W3cC/zfql6ZQ/IwhWwpZaEdfV1GKE6aGxqwNBgD79PFbKU&#10;i+o0MFmisVJXsFwC//Vb12jEHMh0UOlt0FjQiAZpiEuKAhgZHNhUegR3FUWJrUWNDChiXWp0YyOT&#10;45TAkaNHCbollu+5a9ceMzZy7bW3teOV136CipoKghaNJAFF55GKlC4NlKCvux9f/sJX0FzbbMcQ&#10;B/YfwvmLl3idUdz/wMN4h0p8NRzFXQfvxujIFOZmaUwznDTE9ejq3E3i5ENxUZlVP1OqnYJ3dDYq&#10;NSX3sYpcHD54BDu378L5kxdxbN8DePjAg8haTuHyux/j1FvvYHKsG+vpeaxhDlm+dbgLHDj2wDFz&#10;ASciWXjlpdeN9FTXVuLKtWt47vlP49yly5ianSdwRyzQSSQu1+/Hrd4elJSVcBwTNKBl/PcQVmjk&#10;XQVU61wXAvramioaVP59YRGLswv8u9OOZDo79kA9rgeHpqjySBdIwgSUDofSeNJ85nzs3N3A70mj&#10;u/sUevou4Pr1cwTDuAX6lXIcBK4ffviBKS25OHft6kBNTS0mpoIYGh5Da1szx62N+0A1uktojCcw&#10;MNCHv//Wt/DuWyesutc9d92LfQcO2hm1vCIqlLEaDiK1ESU4TtsZq3pUFxeU2JFSiMQVaScGB8ZI&#10;IjfJrwK//PkBKuEQVauPyyeOXO4hrk7kEEwKvD7LKc6hRHRQJWdyw5ST8KxRDYYWl7k+6tDQWEci&#10;uGqpUssxEqjMFdTUVkD1zXu6h7jeVFTFYW7l0BKV+bCqsc3iyuWzBEkVBckmaZ3k2s0k8Af5DMsI&#10;K4qf0lJBe46cXPhoC1yOQhLvaly50I/oCqFwPRN53gLUV9dx35OopeMkYRlYWJrm/nbCzefK9AQQ&#10;T7kxF1KRIMWPxJCKh/ksUTgzY9iIhiis1/j3TGSTWEaW14yAKkC0oJhqPIMqO53AKp8vIzttQeQz&#10;c3NcM6Vcay5MTcxa/ITKrR7cfwQXz1/lus8igd0DBxePWudeuHjOvBlKwbtx/Sr6em9xzxZSSCxa&#10;9cTHH34IuU43ljkHg4NDmOd6VTCfWotOcx7//M//lIR6hYS0kPOTiYaGdjQ0dXHeKvk86v7mgju3&#10;EG+89r0tsL6N1xZY3+Hr4SePHl9cWqA6UPGLKm5kqmCianglZuxV57gqrL8aDkHRlFrwApYUmb/c&#10;kIowVgRrS301AZpEWAJUh02K5uDsJFQ8gu+JbsT5k+bGzCLLvYQQ1aeH/x6aG8dKcB779nOzObLN&#10;nZfBzz/99DNWn7m9vRN79uyDypleIhCc+uSMRaVzTxO0HkJoeYWqWOftXhrMZVOy8YRygN0Ecd4C&#10;vyNFlJXKldtsbHTMqp3pTFnFS+46sI8KYpXKKIIElY7+XKRSFqNubt2GhdBmTWadc6VSabQ0NlFp&#10;qOKSQDlJIqM6zGF+Z4LqP5ffqeplylvNtQA1qYogx210eATlFeWoJ0BwmIzln6XSe+TJh/HXf/dX&#10;vI6UA3DuzHk4+fnHHnocMxPTVihGLnV1snrn3Xftvtw+D/oGBzms2Whv3U6DvMKfsFWXU+lLNSFQ&#10;PepZKgQ97+LiAkFNYzuHTz37rKk0qXKp9Y72dnzywSmcfOskLnx0Hqff/hg1BNna6hJ07GxEXkkO&#10;FiPTcBU6UN9Uw/FZw8jABJ599LN448dvWECSctvVUerS5at4+JEnEAytwpvnxxS/v4Hjta2tlYA1&#10;iEcef8zGQQUp1AikvIbKJhGlQVaThM10HDeNqMvhwtDACJVqHgpIyNpaO1FSWoHBkTF+lzoyyXtB&#10;MOfcFsqlnJtJhTRNJXWOCm+ISy9BZeyzWuEZBMubN3pw9K778cijj+FP/uRP8MUXvmDxEC3b2vDt&#10;7/yQY+Mks0tyzWSTGBKoJ0fNS6LI5Z5bvXZP1rimYwf6+gZI4DxYoLpVJoCqbalU5vTUpHls0lx7&#10;JSQo5SWVJEWFBIpBPpvWhIvqUJ4bEQ2qz/XN6OZMLmT1vfZ5vHbUlCTb1Eio3G4iRnCLx/lDgOV7&#10;VWSlpraaCjSB+cU5DI30kEiqxaai5XORk6XypBESxiQFaSafr4V7Zwf3UDPH0cd1MGtR0rMzc1zz&#10;cSPccunKq6T0M7nxBfIqrysbkN7IQmNdKx556AmS9BRJzpTVDSguKoZq6GvflJcVGgHN5Tx5+Lzx&#10;lAPLa+vmWdH18nKdFAALBGUq70QYXmcWCknuVYBFil5HDCoEoyMIZT84VPmQ6lplfHXerqhta9hC&#10;oq3USu3POAmxYmwKC4oRKCyhWPDj2tUrdjSjY5rR0UGC7gzm5mZ4HwlMkaC6ub40n5PjY1Z/fUgp&#10;csurGB2btAJDCpw9deojK/ITXFw0GyQDJo9efmEZn4M2J8vDe8oi8afa5vi++do/bIH1bby2wPoO&#10;X48+dfdxX56Pi1XnkorcXedmVQDJBhTslU+jpyIN3beuUtn0cqEPWoGBQFG+qaqZuSkUU620NDT9&#10;NHJTi5wvoSmNSiZBQiCZ5u91vq0zpw/e/8gAo7W5iWzWYW5KRWLGSQ5kFIX4auigWtqKyK2qKcNP&#10;XnnDzhkLyd5jZMcC80YCgYJndLasmssqUzlNgFhYWOKGHceNWwN498Qn1qFqeIjGn5t6kWx6kspc&#10;6uJW9y3ECISK8lTrPynvLD676LwUhuqgK0UmJ8tNcFujAXeiiwZbfYgVjCLFrgjcmtpa5OblmdFS&#10;So/SnEQWZKyUAy6j7CVrl7vwgfvu4WananI6oM5gOe5MqCOQ2H1jHdUhAV9lEBUopohlRchvpg9R&#10;GV27TAUUQcf2TvT295nLvqOtk6QpiStXr6GomIaLakA1u1X+9AoN2IWLF+3z6jzU1NyIZz71jI23&#10;vAj38V5kzF/+0UsYopIvp+HboKHt67uF7r5rXA4bqGqpwvzKPJweB65eu051lSbBWsXSbBA3rt6w&#10;c9S9+/cZQZHbdHp21gz/2XPnaCjVbMJtSvTkR6esc5g6ur366msoKy3HEtX1BteJCIgaw0Q4F1L9&#10;Sk+an+N3kiCpfnyhlU6N4/zF8/D6vAT/Fs7HssVbLC6o4ttmYGNensuAqaKsVAyNP04sLag4zRq2&#10;beuCivxMkgA9/czT/IwDN2720kBfIvlcxYMP3EvwCHLMb+Hw4f3mlq3ifVy+ROVGYCkh+Kq++LkL&#10;F82VvbCwWTJVqYxy6au0pVKE3LxndRfz8Jnk7ldpW513Tk2T8Lg9VKSq3Z2yoxJF9StQU2V21ZRE&#10;/bxVRbC9bZtF63dS6auMq9y7y6tLdrSjoh7cqMjLz7NMBAVR5vuLSWBrOHYlJKVJjp0C2WZtf+7d&#10;vdOOPxbm5wnMQFFhsf3EOFfdN7o5PipNGuEzhLk+VfhlM3ZDyjWHY6S0R/UMUDS7ct0VT6JjCtmE&#10;+poaVFDx+nVU4Q9YND+5iuU762xaXdWCi9Mkpqoi6MJmHf4E13+WrX8VJgory4MEs7i0DC3tbcbx&#10;Q2pHyz2eIJHQnhRIWxS+28tHz9w8Tshy2NHSp577tHlZVPHt8F2HMDk9ZR4RxXIoS0Od/dSERqmb&#10;Og7TWbOyLtRAp5LEeWRkkjangms0H6dPn0E/gTs318c94ybZ3kBFeTX8JAU6y0aGqqmJ3BD4+Zxv&#10;bSnr23ptgfUdvlq31x1XM3enQ2fKVISOPOR6C7hZyN7n51Bfp6IQaQyPDPB3EYKXAr82C4vIGIyP&#10;jlqj9t07umwzZoiUSzsSoGktN//QDszgVJGtZvEK585dNCPxBJWW8m4VXNVGBS0VJfWUQUDfvmMH&#10;VdISwXee9xHC1//iL41lq5Tmju070djUjIxMMV+fMX51olLQmIpDzNFQDQwN2+/kxhcYK3JcAHLt&#10;2g0zTNuoqgQOM9zkUYKbIqEndD6ulDOCdTbBOpsMWmpVHbJUaU05324qmMqKaiwHV+wcUnWX6+rq&#10;zY0ZXY8iQuUpz4KMdGdn52bJTBoKNQRRS0oVoRDw/P7v/R4NbQSjVHGhpQULmDpy6LCdy8l1G1oK&#10;0jAk+AzjVBrZVI7LVl5U7sq7achvdXcbGDY1tPA7jtIoBjFLI3T0yGY1pyhJg8BeZVxTPz2DVVvM&#10;o3cdsXKUAruSsmJzUw709qDAm4/RoVEqww0sBueR48nC4OQgvAEvymrLTekoGMuZSVWxDlz45IIV&#10;lwgUF1F5FPJeVas5R/FAVDvFXBs03DT483OLHIudeOGFL+LG9WtmFOXu17yEQkE7IlGFMEV7SzGp&#10;mlZNdTVy3bkWPCWjqvKwKseqCmUiPgpeGB3hvaY2aGhLzLPT0d5CBeaA6tSrYtr8XBBL8ysoJYhN&#10;TRDoiqvx3//0z/HYE08akZK784033yGQkIjJc1FcyDFZxGc//QzGRod4HySXHN+jd91NYCyg8fdh&#10;LRYn+bmGhaVlzvU6wVPufBVUWSZhSqCRhFV17TV/ivGQl0hR+Do2EpkUWIvIyNiL6OUR3FP8U7nE&#10;SimSZ0VK0OWWIvXy+eJQzffCQj9BOGLzpbUkoqUzdnmV8vNLSVrbCZglXLvrBCMSNRIARd2rcppa&#10;XygPXNVItFd0hi4CpeDKokCxEaICPh83qJFqtXtVMJbqgCsARDUHhkiC/3lNK5pcBXwChUX8KbT0&#10;OXWsU1R1jNdO8Xv0IIlkjM8dQmlJAQko1XS+l/umDA0kn+o+pi5wo2PT/Hwh58OHYhKsmtp6A8P5&#10;xQVaEN4P7YBTLSw5XsoEUWS+4iTUR1tegcmpGc5JAmpeMz07zb1aae55lfpVy0uVCh0cHOTYxTlu&#10;JfaMqoC2TBGiOgqqgxAoKceTTz5DGzJJUj9OYlLE8YtyHvh2WqvqmjqOSR7Hwc17yuS8pY3QK9d7&#10;C6xv77UF1nf4+he/8OXjypFMrqsOMVVdboBqgUx7JUz2StDKySBYTuPCudNUJhNkwqqMlEJtTSWN&#10;bLZV4FITjz071P+XFxQ4r3Ol06BKXcdpWOQiVvMFojYN9ThV7rDlsX7mM09jg2paAWS5eWTvVFNy&#10;YXft2MnNFbBmH2fOnMef/Ol/J5DLbb2GQwcP2e+ViiOX2Px8kJsvTEOzGa0sI6A+thvcbVZSku+R&#10;ylQEqFz6ntw8c6N2dlHxkNlLWetWMzOdvG4l1HZTLss1bvCNeMrcr2oTqjPyRX4XUQutBPriQKkB&#10;j1yG+h6pE6VqycAECgMWwKW+2crvVASqj6z+8uVLVNCzFrE+OjpixneV4CJlpudS8RC52K9fvUoj&#10;lWUubCmb8NoKyVEDPjn9sQX1+QvyrXqaxmTbtk4bM1UXm51XB69O+/PmzZsW9CPgU7S6Pn+LilnB&#10;RR+f/AT19XV23bn5Kaq5HFSVVqKvu4fXisNJNVdSVYKZpRnMhefRtXs7wlSRHhr78WESILjgd6u3&#10;cxS/9Cu/igp+R11tE/btO0BVPkgwC5krWN6NZQJZLRWMQElkS2e6Sp8TiSirKMca1U+CpET8zs15&#10;kTvUT8BTupq8EocPHya4ZVH1nMb4xLgdgSgSXi8Vv9CCk3I9fPgAgdFpwW7K0a7n/VRUNJLMdOIn&#10;r7yNtradJImXOdcCpUy8/+HH/M5s9HQPUh2W47FHHsBXvvoVfOebf4PaqlKCQjbU6CLMNae0rrz8&#10;ANdZzFRgSEclBEodTyC9Yd+puZenRxH5iiTW/pEHo6dHrVyruZ5LTSUKBNXAxkFwXo9SPRLUN0E0&#10;bWpe6XnqCy3vxtBwP+qoXnfsJBF2kVCrqhfHaGxymoR0getmnd+VRllpHQG3yJ5Nn1dcheIwpG4V&#10;SyE3/CIJr9SojnTUD1vzLLJaXVltXgCpaY1LoKh4c13zOUSM1I7SivQY4d4kEzu416urqhDmM66G&#10;RFR479xvYRKYSHTNmtskEhH+hFGQ58LU5DB6b13D0ECv7cWyikoC6W7s2n2A83YfvARfdQaL8PPa&#10;v6pBrpajOttX8xF1KNMYqeaDesJr75EHmqDQvlZwnpS6nneCpFh9vC1Kn3ZlgoTd5/Nz35BskcBK&#10;EY+OKT3OgVYKhH17DltVsw8//pi2RAGcHgL9ioFyWXkVyWgZ15mL184kQJPAcYw1NjrK2nKD395r&#10;C6zv8NXSXn+8gEqoubHNImNdzjwsL8tAqduQynnOYGFxFnOzqllM5eNULqLPIpV1DqrOP3Vkth1t&#10;bXDonEczIlYqSU1GnEXjkkEjZYqIr/PnrhqDlctUdZNHaNBHqB7HqYamZ+csslOG19xptOHf/Nbf&#10;4yrBSwbm4MGDBorKg1VnIRmPoaER3qeDBinHjOcSWb9Ujay/CnYItOUi05/6b0V4K/ZNzSWOHDqI&#10;W9eugXdnhEJ9sPUAxXy2QioH/b1Vlbf8BQS9GvT29tmG19j48/Is2neM956kBVDHo1wvlRL/rmhf&#10;XUtGW80OJsdGsUyjJoM7MTaGIqo4nZup8ceJD06gnADa2NBI1e6wz+iIYHFx0dyXCowT4Mllurik&#10;ClVJ5Af8FvnbRHBoqG/DrZ4+ApPadSofPUa1t8yxiBi50WdEChRQp8hauSDX1iMcs2ycPPUJliNU&#10;iXwmKZY6KhuVuFwnwVpLcCzcmcjOdaKsulJxthYctby4hsMH7qYaH8LszAIeffJpPnux3c+O3Tvx&#10;B8f/H059lnkvNAYKWlKHInlKrP0p50bn5GfPnKUhDBAvlaa1Gekr978+I3DetXOXgZ2KiIyNjaCn&#10;t9uiv1VYRi0jYwQFuW1lhMWgWltbaMDjXKczuH79Jvr7hvHhB6fQ0thFg73I9yftfuVt2aDBVU9z&#10;l4vqPbiGAgJDQ301MpJRC8Y6cmQ/xvmdOotWLrbqlUdjKZx4/yOEwqpNDq6JAOSRWpqfsRxqKT2V&#10;uVVlMhlzKViRNCeBRmfv1k5V4MnxUGU9kRIdMylVULEHSr9SYQ/VW1f6n85elbsvEG3e1mxei9By&#10;mORqifvhJgb6RniNBFV8Mce/nACr3PwNC6waHOwxr4wUuIrOlJZUWDRzBYFZaWqb/d7DJKHFJODT&#10;ptDVqnONhEzR7Wr2oetpjejISWOlc201d9H8yUWt+JGBgX44CXq2twmiKu8ZDIeMBGZlq/pdDr9v&#10;GjGuMRUgUvT7wuIyhkcn0D88ht6BERKo65iZ4brm+ioIBMwlraI4sg/yeHHxGNkQiVbnMRFG5cKH&#10;Qqs2ZjquqicxdrrcOHf2IoHfZ8dVOopST+vp6Vlzo6t1po7Alvg55c23tnfh4Ycfp/0CXnn5VYL8&#10;tNmpCK9ZQuLq4GequR8cKjdMOyCQ1pGYjsuUnSHwfuPV72yB9W28tsD6Dl8vfPGF49VVVFkrCfz4&#10;5Tfw9hsf4OMPT1HVTVjVMqWQSGWojOi2bU006DXmPlPxELlh1YkpkBcwdaJSfE4ueCQkr/mTqUpM&#10;KStDKiDRby+cu2bqurWlHe2t7ThFxfT2O++grq6JisNP4zyPJipXpVeoXu+Fi5cMFNVasLikxIJN&#10;RqlWFaw1PjEBj4vMm6RBLT51JmzpHhlJO09UYJXATYEmOqNUAJvO+OSG1r85CFzf+/tvQ72YPQQK&#10;KR/uWGPiArorV66Ze/LmjZs0Et7N4hLLITNOcgHu3LkT169dNyCuJclwKlWGBlqtBdU8Q8VNVqjO&#10;ZDQrysstCl2BLjrL3NbSQuU0QJXs53dvRtSro9Bbb75B451F1bpCUNlANZWVAHxqZoqGyGMAVlld&#10;YTXJGxvUzSsPDU2tOLD/AEE9jKHBYdx191E0NzdR4cSxY/t2uKnG33//BBXZGPr7+6wSnBWymJnE&#10;PO9PbkkB7hINuY+qqrWzA41tzYgS/EprqlDEe4/RQA5y3lQr/BDB+h+++yKfr5jr54s0zB4q/Uk7&#10;SpjndcvKKiy1TnXbk1QoOpOWwhNI6yz029/6pnlW5JkpKi2y55Mh1nNLssgVWk01KoWnzADlWB8m&#10;sdq9a7e5y9VPWEc0igL2FxaQ2CU5Jymu2RHL0Q0uKl1pncQph9fN5fgW4MaNPoK+6naX2zgVUaEr&#10;spj4BlWt6755heTxLrz0o39A942rqK/jmFDZpVJZtjZKSqpo6MM05mSQJC3pjGwSr3F+Vjm3YZKc&#10;PK6HXSgqCKCygoosULRJ3KgURWRKSTBFYDUek1NTBME415/ykHPINbK5xxwGPBtcm4IFdW9T4Fsm&#10;QVopUgIsnaNKEVJQcq2kOI/5BK0E1xtJQ3CehOYGScYAlfU8CbXX4iDyfAVYmFvG6Og0AZNEjWRO&#10;+2B4dMgAXZHYypoQ2ZA6lpdNZ8BKq9PxgKLe5c7fLMe6WcpTSlZEyc6BCWaZHI8kd3hsI2aekmSK&#10;+0n55H4Xct1Z/Pws1ElPyt2bl49cfyGv4+FezcADDz6B3XsPmRvczrppJDZbpMZN5S+vrnJ80kZ6&#10;KsoquU5LMDw0Zi5xubdVu18xNkpfXCKZiK0nSazrDdxTGxmWxsatyLmLkByRfFGdb+/chbvuus8C&#10;1E5/fBrXr96wYFBF04uQNja18O8F9iPiKdd+ioRN/ya7p3nR3G6B9e29tsD6Dl8/99WvHs/OUo/a&#10;IgLxNhy75yFL/RCzVpOBGW5MnZepMIBSXtTHWIZepR+zMnKsnrjKSeosepkqJE0Fo2pgMpjLITJ2&#10;/qQzHFR6CW5nFQMZoEGZxONktTW1fvyXP/4feOHLP4unnnocV67dRG1dPQ1lA9XRLXznO98xt3B9&#10;QwNqqmrMXafvVgcjGRFFpcuFq+pMim5WzWEBr2pzq/GF3PVqNiKmL/exVItcjUXFRejtu8X7W7Jc&#10;VuV3SsXKwErlqfOQlLh6a9133/0G9upkpfPyYeVm87qK/q2qqsCRw3fxnpZ4by5THjovV36rgKes&#10;ogTNVL8C67GxYdQQ+JQ/rBaIiqjVudoAr6cgI6m7M2dPE8zdZjwF+N5cGWiVaozB6XEToJc5Y2lT&#10;lpulWcvh9vhp5F2YW5inAYtZLrGqnn1y8iQ/mw01FFGLUQWx6QxT5KC7+6YdIygq+bMvvICHHnuM&#10;YH+EYDyM1rYOFBFYSvhspy+eR4pAVs3x7x0YstgBpfitLEdNuRaXlOGVn7yFCQKvunJ9zO9UTrSA&#10;S88ogqTzW62l3p4ec8mrlaRc4UpzkgeiiKpfudkCTCk+qRZFxqtLVFNTsxWmEMEYH5/gmrhmQUW6&#10;fjAU4rrSEYrc9k7O/YbV/lYBn1ESzQ0a6s62XVw3jejrHeaYpc3YKu1HLRZ1hKJo5ASNeztV+T1H&#10;D+Ldd1+36mMpkpTOjjZEIzFTZcEl9evON4U9Nj6NNK/j8uQSGKJIxtW1bd7uXZ2zFLktEBNRk5dj&#10;ZoaElyCtXHcZ+U1vC583x0UQyuS6ySOIcoxr6ozQCUwF0CIoOt5Radr3P/wEH358CqepHG/cGDBS&#10;tRYVEaCiTeWivW07du7qRENjNe6+ez8efuR+y9WfnJwy1VpQUIJdO/fiyF332HpQznJv302uZ7Wc&#10;VUqjIpxzuE/CWCMI53Hfqz+3znZFmMxDQ3IrMipvgDxYlSR4Il6lgXJT2yv83FqC46FuWVn/XNBI&#10;XcNCXN+rcHIt+rg2sh1ezm0BGls6SG4OcT27ESguNZKgPScSvsi1rNK/OvvOJVFSLIjyxuU9Kswv&#10;shajCqTMznLBx/XfUNdihEFzWVvTQLDdxrlLmFpWG1SXy2eVxzx8r2qAP/3M82hp6cSHH36Ei2fO&#10;2bgPc/3qnNxLwFapXS8JO7UIn8VlaaBynysiXTEx8jgIrF/fAuvbem2B9R2+HnjoieOryzGycG6q&#10;SNLchWKRG+sbEsZcwCmqpXlzL6r3rtzDYuOV5SqKQPYPslpuvqrySqzR+H144n189MEneOPNt/Hj&#10;n7yGP/uff4G3T3xAcNCZmPIplTa0hmefeggLSxu4ceu6FaNQRO/goNKMFu2880tfeMGCV6SUWrZt&#10;s5QnueSUJmTN32kAtWFoZ6hWlLJBtfzTVo0lJcqpnEcN1ZFcmXL3NTc1orKqDAUEZxWhKAoUYGdX&#10;B3bpZ2cXqqqrcIMgpvNnnZPN0wDL5SqDphQd5W/23LpJoy/3XJgAv26GTV20VK9awKsz1WKVGaWh&#10;kYJXR7LGxkY747t27aq5u1WpSSRDZTr1meysTDvbliFSa0pF3IpUyKX48KMP48yZU1S+FQTKeRpN&#10;PTcNB//3yMMPmboIr63j9JnzVCMDGBwa4P37aPAqrHb5+OQ4PxO2RiA6z7PGBiUkCctLpnZ1vp7K&#10;ysGaaqlTvWVS2c3ML+K+Rx5BVV0NHnz8cWRw/GcXgiQDqqkd5n3WUcFOWzGKQ4fv5hjEzE0qQ6uz&#10;QoGMPAIiemqg0dDYwPGep+FWWdgVKp1B3k8/x3EDDc2NJDGjuP/++60QhbwqAjpdY5SqtZb3oLno&#10;H+g30NfZ/pEjR6B2mIoMViCSM3ezmIrUoiJ9tb5WaKB9NLjxRBozU6qfXorm5jY745TS3TDD6+A9&#10;pyzg78EH7sfsrMjAJQQK8vBbv/FrVuxDrSBFhtSwY2EpglmSlQQBtoRzNTY+SYDh+C8v8N4ctpdq&#10;ampQxrnUnKsblqrWqTKaPFCKdleQo46AHE4ngZQgTphOrGdw3KIkLkmOj9q6LpiHp6ikBD4Si3KS&#10;1G1tXaitbeHaLbeYksxMN5WmDwX5ZSSfGRatrcIomVkqfas65lS1HBcFkl2/3kMCmiJB4TV5b3v2&#10;7cHZc2dIEvvNU+P2eqheReQIQLyjmekZhEko1DJTSlfuaLXVVNvYVa4lBZwJ8JWSqNgMkSPtRRXA&#10;0TFLaFV15XN4XyK8Ud6jUtI2ixWpvr6fYNuxfQ/ml1Y5Dzo7l2qFfb/6nKunuJS79nV5RakpbJF0&#10;NRMSedARg4IO9ffpiVnOcyEeevAxXL50naRpmUJh1c62e272c00tUHEXWRZAIFDG9RGjWi9DfX0T&#10;98uoBSIWGsHagMoRF3J83B4f58fNZ3TbcYnOrkWe+LgG1sqs0POqquBbr28FmN3Oawus7/DlzMk9&#10;PjsnZbqOSDjOP6N23ikQUalLNZEoKy9GHQ2n5Y+ShcolLHXjUPMPLmJF8FaWlFuXpUYqhP379mPX&#10;nj1WBGT7zl0EkHz09A1SGZwl6CyZEq+va8MQDff1m9fw7HMPcNMCN27essjUH3zv+3YuZq0CHQ6+&#10;t95U2WY1qDlTJnqpd/EygS/fT4AgmNbUVpFBO/l9ufB6XATJDlO4ahSg43RFiubQKEjd6fz0vmP3&#10;Ulnnw0mVJ5ef+v7KjU2bZUZJG1NdwNSgQekfM7OTNEJk6m6x+CiBq5yGuZkmN5NEgoSHZEFnjep7&#10;LDUsw+Lxuqmm1qx37gLBRSpa360fyx+lstF5m96rzj5SVqrhLaW2Y8cOAtUAFYnOcvk5jsnmWaYX&#10;e/fuNUMyvxAy959UqmpfS83qngXKmj/VRZYCtD7f6c33yDAK9NX/2ElCJAMWIegPjozyOmqHuI6L&#10;V64hm0ZRAVbd3b2YmVvCKhW1KqNdvnKdpCqEuvoGy9O1rkh8Zp01Kz9Vzytg1RjIsMlDIACW2lba&#10;j1LOrDwqQU7ApepwCu5RLITcq2pzODo6RsAq5jpUx6YNO/JQ3IAC6ZRGJOOvs0t/IJ9qLm2eD6kz&#10;Hd0o8K62upHkcsEakygF0PLnCeTjE5McI5dFA1++cpXGPheq2BUKcl2RoCl6eT/XrvJuPa48eL0F&#10;/GwM3T1DBLNsU9VxPrPIlOqBu51ZJH75JC1r3B8lXBdxI1YqNfvJJ58Y+VTby0uXL1thGEWCa4GJ&#10;hEgNqme4iIMKpCT5UEpvLCPZUjGZaIzzxT22Ft0gIYrx+bJIgooJeMUct1zkOL2IROMGaGogs5GM&#10;UXGqvayLRDsDi6EVXLxwlSDJwfppNoaimPuH+pHixq2qreE9pG0OFAGtCPn1RMKOZdwcFxE6Abfl&#10;9vN3UtjqYmbxGdz/sgPKkZaXJsLxUMxAQucKvLYi2XXGkOt2ENTVSYz3m0MlnBdAFsFwlcp3fT1t&#10;waxyj4tAqjNZOByimpY3JpeEQdkFSQu2VGCcjp/kFdHciQCJKDqzcvHUE8/xPR6LSVCwm1qIqtSq&#10;wFm51Brn8fEpkpVSNNY1o/tWL65dvWG2pETeBY6JKucpZXQ9nrRjBsXIKhdewW3WvIPfqx8doanD&#10;moTC229u1Qa/ndcWWN/h69d//bePBwIVNGBu/lemRaiq8IkqXY2ODXEDDWGJKlWGSUCjgDK5YWny&#10;7U8VsFBXHD83LneS1fIVICrK286oqDCO3H03PveFZ+Ci2lGepCKl95Phf/e73+HmjtFwZKO3pw/f&#10;+MY37Cz49ddfMzBTK8P7jx3Dzp07LOJcAW8ryyv8t5gFwpRSham/bGV5Ka9ZZ+CuoDE1bmhr3Wag&#10;JTWra91/333WxUpn7v19vdZPuaO9FT6Cm8BVnb4Wl5b4d1VMmrGoagWkHTyw3wK5FBWvyHelr/mo&#10;FFRSUnmbiVjKmP7oyDAmqGR1Zi7jp7M9FWuQ4jXXOH8nl6jqYSvQaHhkhEYky869FR2vOt4azxTB&#10;VW54BfIpt3rTHajuY1TyHH8ZZgFJW2sHiVUYU9MkCDRoVleZ6lJeBqVlyU2vMqhq36mANSkBlUrV&#10;nzo6kMq1blq8n5HRCd4P758A4ya52LlntxGDT06dhpqCyLjFrahMlrmFFVCnAD2Nj6pkrccUSBYl&#10;KLs2iUGE6paqWu5pr9tjngSlNqmjklqRaiwMrAmaBw4ewM3ubhKtOqtWB66ZDV5fz63iNCKO8nbo&#10;2EWKVefZuo/CgiIrfLFGYqHzXYG4gCMnkwQgx4kVqiul3509d47PsA2fnDxtqWAdHV2WniNgF8kR&#10;cWtqqqPiHcHTTz2B5555mvMQRymV2DtvnUB/7wjHconjPE+l34RMXntmVilDa5zrNUyNjxoZnBif&#10;sPWqBiXKt66VyuazXr9+g9dvMm9H147taGhoNFe4/jtQJJWsLls5BEcX15GD18/h8/ipZvMs6GqF&#10;gKNz8nWCT0GgBE3NbSgsKuX4rFtPaTV/WQjN8VlmuOeiHBc/x1WpRYqWplLt6SfAcH3wv1e5flTP&#10;fmxyApkkwQJlp8eJONfMJNem0tGU9qeuXV6Cte5PwZsKcmtpaeF3N1O1e2xuRE4ViKZxlxs8RRsQ&#10;WedapUVeo6pWsFuC79HxTnlJmSl15XW6+VwLi6skiimEVOaUhEM52yq4FLXuVgT3gMi2kzaJCp77&#10;yXqvkygYiSVAK6BMtmV+dtGKlfi8+Thz+pz9Tr335VFQwJzOoDdFhQPbOxVQ9qhlGihtVIRVgiSy&#10;qlrfSUvBVICZvByrkXWORYLkJI6JqVnbjypsJEKhSHsrKhRexpmTb26B9W28tsD6Dl9/+qd/ftxH&#10;pqpWgEp9UrckRX3HE1FuxFWsrCxwE6TI1LXhdYgjlZpt51yyCBNUY5kEH6UmqSPXAIHwMlXEyZMf&#10;UZ1dxuXrV3DyzCl8/8WXLSgqRiM30N+L8+cucDM54c5z0hiFbSNWV1VibHjY0klU//hf/vxXLVWn&#10;h8b81Z/8xMpmCtDUorKstNSUcgeNyLFj96CivAKPPvwQWjvUptOb8du/8dvHK2hMXGTMjzz6INSX&#10;umt7W8af/vF/P/7Nb36Tny9DXU01lf8OXq8cJWVlcOU4CBgC13m0tXXaJhWgtrW10nh48dbbbxD4&#10;IzRyZOEcC5U/VIEUnT/f6r5pRkcFFdQcRME4CogTwYknNgxMFUkudSilvELVo77Jjz76OJ/rDA4e&#10;PGSKUc8ncHv++ecMXEQIpPD1ozNppf7I0EhdKJJ+bGKcgmBTfSqKWIG5yp1WFLjAVAcZKsIila1e&#10;zVIH+p2ey8n7VFCTrqsmHOqWJWKhyF8FOi1QaU6MjGPfrn3Gw3SOqedSgY2Z2WmUlpYgad+RMrWR&#10;m5e7GStAcpGksRZ4ySAqhU/BZarRfJjPqch7faeUdjtB//zFC5yb7XyWCao4gvtKCPWNDTT6UajA&#10;h+qQi0ypxrYUkPLglTp0VV2lMqkQ66oJ1AmCVdLcleo9Pjo8xjWVSWW1gmvXrpkLU2exSvVRCtQk&#10;v1tzoaY0t27dRDS8QnB+Ey+9+CJOvPUOyReVfEU9572AY+/m51XFjN8jdz/XwIZyoH1uqm+16xRh&#10;idk62bNrpx1pqGKbUp5ENuSNUu6ymtPILS5SqNQknQfLxbu6pniLDbhJpjb4PoFYgvMkYJOnI0Hi&#10;K+9Ari+f41BsZ6hSwcotTiioay1ElZ2BmppKEssGArYIoVpTJowU6ixaVeKUwiePwBLBRso5i/fe&#10;N9iLuYU5xDlwfn4uwDWbx/tSBoQK/SwEVexF7Ucr7Fo9fX0GgCIXIo7Ku1Ygo4JIFXuQ4trS+hU7&#10;WCcpqeJeVZaEVK6OwrIJzkNcUzHuxyDnJsr1PEmSqxTC7Bzw2urlTbsT4jWo1LOz5BVQty5VC1TQ&#10;IO0E503jqWY0iRhw7J4HjGDppZTA1tZWi/1QD3f1H1CQ6GOPP2bE8hz32irnenpmiut9BW6Oi+JZ&#10;FDmuwi6ZBPYsEhSXx8cx9Vh0uaodCuR1hGatRPN9yOO+fOetH26B9W28tsD6Dl+/8Au/fFyuJRlr&#10;7jMa6ymoQpnOaDMy4lykTm5WLmBuGp0Hq26x3itXkxT1+TOfWJvFHZ3t2LW9A/v37sK+vXuwc9d2&#10;3Hv/vdh3eB+eff4ZPPjoQxYIpv7XHR2tZOqNuHzlAvqHe3Dq9EnbRFLA62Tt6iLVRCU92N9PVTNF&#10;47tu4KpG+yVFJaZkZeQKaFTeffMNfPLRR7hw/qIZh3xfIf7T8f98XI0jlFettJjlUNhU138+/ofH&#10;5Rl4//0PsGf3XuzdtRtRgqaHALC6HKZRrbLzXwUiKd9yaGCYbPxhdHW1oKKsCi/96Ee8vs9ATeUm&#10;NF4NtY3c6GXWzUstD1UgRG5z5aPKMApwpWTl5u7q2o4uKjuBhZSYDLmiyJcWgthlAUETPwXcDHz+&#10;hc/bObrOa+V+VISw0qHUkUrR8TrD24yC1/mwCtokabDWTT3r+0S6VHNa3a8U9KTKcQmOo4yolLf+&#10;W65YRasr5U4lLOUSLS1W3ep5fh54+oknMdjXj+D8AkYHh+3ZMwgqCqjK55zLXVmYn2ffqWMIKarx&#10;iVFTbzp3FPBPTE1ALUjlrTnx3ju4QgDT+b28GToPVR68OjKpWpTO2UXw5BaXgl6jITdCxB9FU1+7&#10;dh2z07N2Bq7oYMUIFJYXmOrh7aJIkcKDVMKTBDHOt1S61OOx++6z81Cd28sL4Sf4i5iq3nx+QT6/&#10;ax31tTVWd/v+e4/hnrvuweH9d3F9lVC9LUMdwVLJLAIS74uT7iHJnJwcMzKrUrOcLvPg5FPVqta2&#10;oqe1bmtIBnUMIA9PZVU157PaAP3Q4YN2hq253n9kN0r4DJW1Vagk2Op8WK7wLIcbPn4un0oxh88v&#10;wNa96yccXSXgrPL5EhyzRuTmu4xELlBNLswtch2QuKUzbZ0oKG9ufgZJku1sZ46RISIgSkmIFVB5&#10;/0PHrKLbgw89bKRPAWRapzt27LIjIeVFK7hrcUnPFeR9JIywKRhLRx9yTWsNkktY5La8LjoScOhI&#10;hO+qIonWvcgLpKjsHO7Liel5RDi3aucp4hcMzpG8hTknXLNeB99HgkuVnpm5YTZHbVLlTVJeuHrT&#10;a98r1a/nVj+Vt8qqthPklYYnT8wyCXqOrXuVjFUBp317d6OsrBhnT53ivIxzL2ovhVBTWU6eqfrx&#10;bhITP5/fgSjHboP3qyIoCrpTEGa2U5XLFMOTtmuS9/Ee1/HuWy9tgfVtvLbA+g5fL3zxi8dlXKR2&#10;FEi1vLLEDRfnJpFwVp5ylP8WsU2gnF+5M7l3zP2l1I+V0DyZa6Y1kV9bXcHGepTXCNFIjyPEzyhf&#10;V4rrRz/+IYKhBRQRDH75V/415uQSLvKjrKqUxtOHWhqz0eEhO0dKRGP49HPPmcGOK6J2apqKfcCU&#10;53Jw2SLCBwcGcOXyFW7kTAuKkbJW2lI/waWvpx9nTp3h52bQfbOH9xozFauynBcvXOLnruKLP/NF&#10;O2uXq26SwKmSk9dvdJOJRzFHo9dY30z2PYsdO3fS+IHGZhUvvfSSNZtQtKqUdgGViMdF1UEg6R/s&#10;t3Qguf1UjESBaSIdYuVSvWp/qbNM5VerUIMUssqTKu+1ra0Nbe1t2EujoopnSluSa1FudUXe6vxa&#10;5/VyU/9z/rKlLdGQpFR4hkCpszS5EmV4pFiDwUVT16qApu+VC14eA6lmVUNT/vICn6+CSmqVSmiN&#10;6g5ppfJkWgDezOQkLpEA7WjvRHNdgwF2z82bOHLwAP990oL54pQ1qgC3wvm27k6m4DI4DoX2IwWi&#10;CmMqZ1tcFOB4FZDc1NmfypVX45MgSVJHVxfUq3obx0BlOVPy3pBwqKSmgGCDz670KRX1UNEV1bYW&#10;0VFHtcHxQTRuayahzOP6mLG12dyoKPIqFHHsgwSYP/iD30c7r61xUE6x0pAUXLZE4966bRsee+Rh&#10;W3c604/w34dJ0o7dfR/GR2cwNEQVuLZBYONzcLxVt9pDRa1CQToaUcUy3YuOfrbxWmo6o+MalbK9&#10;deuWgZ+8CIpe1rOpuMvM7Cxu3OzG7OIUTnzwBgZIWCenxzEyNoKpWT4bSWcsnqTiJlDOax5VnW7W&#10;PB3zi7NGFCYmSYpCc5iYGTagUyaCjgpmpmZJYqZw6eIlXLp8nnuP9xqc5Xpao1onMHGcsqk6A+rJ&#10;TGKwzv15+boIUg6OHDlqdQWk+NWuVoSisrLGjim6+SylJCQ6xlB6nuZFJWwVcClvW5K2RAWQElTo&#10;ymRQrIlIsIDTQWJFDDeAzyYJVllhdU0TGVOXsXwqVj/HVEGmuepX786hKEhxza+TFCdJPrNN0a7z&#10;/QpqE4FTRbW5WY7NwgrnbtGOt/SeQ1yfhfzzwfuOoXPPDgqI7ahqqsEy1/sc50wKXufiZSUBIwSK&#10;dTBym+MkScqg4k8iI0tHEy6kKUw2z7E3O59pn+Xwe5VVoYyBd97cAuvbeYlQb73u4PX8Zz6dXloM&#10;0YAWoaS4zAZUzNnjcdKwzZHRuhFb36wbrPOxyIrOBpPcJErHcCDP7YCTn/G7fObuqimvts05u7gA&#10;Nzd8ZX0txmkkD95zF3r7+vDYY/fTqC7SyM/gtTdehSffiwtU2H03e+FxuuzM+9vf+BYZtM8qC6mv&#10;ttSJanFnKt3HFBeNWSwOVcVKUIkrVUyGUa4xuTxVN1uMX67jcoK0gndESOR+bmlpNRVwaP8B1NZV&#10;Etyy0NvTTQWxjrfefpeGqgA3e/vwyMNPYGR8DM986mk+j863gN//g9+lAqvClasXzJBonCpLq/HE&#10;E0/g7RPvWpEMiwKemsRdd92Ni1SRc4pYppJ2u70WHbxGsJU7T43/BeJSwGqkMjI2yM/6aDQVJJZN&#10;Y1poAWtKB9IZZ4E/n0Z6kt/pgz+vAHt378Ozzz2DvoFeDI4M8llVZ3kN9XWNVrBC/60xU4CTzkwF&#10;+nKfCzz1PKpwFiVorSzMcc5TqGuuQ4oGMsbn0riVFlUQnHsxcGsE+3fvRVtzG1S60UdiNbcwgwIS&#10;LaWLaa6VO0w7Z6CklCa9pA4VQ1BVUWn3HeVzax4Lffm2luRFiXION1KZJES7LXc+15+LbW1N+PDk&#10;h3Y0oUptip7X/ajDWkdrB05+fApjw2OmsKIkkg5/NsLrBG5k48CeQ9jW3IF/+sFLJJHL+IVf+Fem&#10;mP/yL/837n/gGC5fvmhFURrqm/D6m+/AzXlRq8h4lGND5blMwC7lHAQ4h9nJDKhtolKB1qjSwwSK&#10;LE8OJpdmEE1FsbhKwka1p0YPqgevPPKHHnqIpDXDvClyw+o51WJSgYI/84UXCMBxfPOb38YiyZGC&#10;JPMKPcjJ3YDb6yQhISGMEOwS6vCWDXl1SVm454o5xuqdneAaTHPd5JB0Rkm4gkgno9ynGaY6g7PL&#10;yMlwwZntRCkBSJ3ACotUqnMdvcM3MU7yrAjs0vIm5DgD8PoqCNRUxOkIXLlO8TSulaBVWnv4wYeh&#10;kroqP1tb20jSMoa3337b1q2yM3SGrXWk4680Nrt46YxX4DtLIiICnCaYeaiK1chjR1cH79OFOZKO&#10;NNelp6AYg2NTCP50TapscVY6ScKTQgHHIk2REFnerMLmc7tQRlLgy/UjQuKujnpy0csTMzY6i5d/&#10;+DYK/SV46IEHrETvFNfROueiuaGRNmrBSqSK5OreZRPGSXTk/VIp0gW+X/281SHP6c0necnHRkYO&#10;0lm0O1xPOr9WTIdIXIxz6aStyCOZyHFkcB8v4zf/zQtb+HMbry1lfYevlvZtx4kXZhyLuMl1VqnN&#10;U1yi4vwqjLBKU64+vJmoqqw2JiwXqt6X7/OSoRZxY5dbT1j1Am6l8SsoyKOxTsJfmEdjnEacluCP&#10;/+S/2lnfeQLYo489gH/4wT9QLUxRZUzh6uXL5rZSr9kvff6LOLxvP7Jp/aMrEXidHhrSTFr/pG2Y&#10;KAFAxkATr6ImJYEi3keeVTfb1tKMhx55CD//r7+MF77weTz7zKdw7713W+MH5URfuHgBlwlkE2Oj&#10;VvrzRz98ER++/74pdRXpUE/oYFCt8QKWd7lI5SUDpuILOjs89clZGj9F8G4QoMj5aWBVA/vggQMY&#10;ozpXBLOCfmSIdxHgFFykwBUF4jz44IMGnMpxVUqM6l2LGf3Mz3zOglU6aNB0tl5TW4nGpnqrIy53&#10;pkp6CuhLSioIrgJSnTGTKOR6rFNZFoG9l4AtoFQ6mIDt/Lnz5obUmCoqWGpDLnLNiVS50qqUpy73&#10;rd6vM8oVGk6lDak4ir4ni/8rL6nCuoJteA/yVsgjcOvmDfNk9Pf3mktaecfKz14OrWIlsplrrDaY&#10;UvDr/FOu4oamOv7UEnj8JCEBtHI+1BddtcHlbpQKVoqZzhKfefYZDJBsKfVNrkediytad3k5hBKd&#10;1xLVFLmvNCm52FWBzVIJK2qwRrIyTXU9PkFSRCKiFK9TZ05CQXYKIFOKmUB+ZHiE65iKiQa8sbGe&#10;86WjgGwDPQVOqimHurTt2rPPor+VwjNFECquKCGwqqrYpuFXYROdw0qhykV79MghiUyEuJ52du7g&#10;NXPMIyQm4+X3EgVw5doNxLkn8khE3H6qTO6NED87H1qh8iUpJYFYJyHN4Dyr1KWiwdPcoFp/yvtX&#10;BH02wYIYx3sRiRFA8zuDyyQILipZNZDJsrz6DP6+srqSf2YRSGNcfyESIAK1N49gmsH1Ms1n5c/C&#10;tJ035/I5dBQiVS41LTKixjzN3FeyD/sP7Ed1dbV5bBTzYKmEIsW8vtzlWq/T3AdKe5ufmeSfIZIA&#10;BYRVI4+2Ypq/U4pXfVODAb4yF6z1Lp9LBFW1w1UHPbLCtWTubIcdbRWSQEuaqxa9CEIhiWuKbKbA&#10;5+ffi3Hj2k0Mk0ju3bULqreg82XV4hdBl2tc+1tE3WIFeC1lcaiIj9IE/TqDLvCjqrYaTdta0UQy&#10;X1ffbMLFS7viE3mjSCkqKrBAVqWFeihQEnyuV3+8FQ1+O68tsL7DV/P29uPqftRQV2sBR2EqEp2r&#10;PfLwI3jxxR+SnReZilUBDBlKnVG6yZjLiguwHFxEUWkZjt5zL8Gw2txQlWWllqpRyoWtzZ5HAuAr&#10;KMA5qpre4QEaojjqWuqwc9929A3dQvet61TqURUdNnfr7/zGbyE0u4CMeBIZVPBOKq9khEydrJq6&#10;G7lUrz4aLL+LKtbjNheWzmIV9KUevyAn1nnSmbOn0DfYTeBYo1EJ0dgE+Fwt2L2rC7/3td+hCnoA&#10;zz75JA7u22vNSHpu9WCSgP3BBx/aWbfT7cECjXYwGDFX6Plzl1FaVkvjUsqNX8rv2yzzqIb9yid+&#10;6tnn8dI//RjN29rsDPbxx5+kAXITCEIkMi0WXCTjsRpZMZf3FFWzjhUUNS6yNDzaT6U6Ya7Nto5W&#10;XCcoqg71Aw88hpWVddx7z8NUzS3o6emz7wwtL2L7zk4MjQ3Dw3FW2plUop/Gb6C31yLlBSrKAT59&#10;6hPcvKEGJip56qBC2Ywwj9DgxdMOLCxzbHMLMDO/gr7+MURWN3Dl8i3MTCxiYS5E4HXSkOehrbUd&#10;6halCl2tTR24+577oXQib24hjVk5Wlu3o6GljaDN+SJJUNejzh1taG6rxyyfLdux2eAhQFVeXlli&#10;AWKKlxDJOHBwL429KkwtmBK7dO6M5TxPE3jb+FwRkjTFLsj7oNx/RdTrrFoGlUNL8JHBd5IALBGU&#10;ZglOYYJ4Fg31DLwqUiPA4rz6aeBXlkn41hSTkUHwzuXnVYo2wfvdQFVNHTZoVpapqpy89uTsPNb5&#10;Bbv377euY+p5XFfbQHU/QVWdBw+JjjwpP/eVL1mw3coS3897DVO1zU1Mm2Jta+nk3Eewuha3vPZs&#10;jxdrXO9K0tugiotxDrJcPgK1l/ORgUx+R7YrFxESAW9eEVV3Juc4HyVllcSsJJ89SRDxUD2vodjv&#10;xmpwlsCWxecF3+fi9yzbeXJ9c7NFlKuzVaCwgmOzaoTn8oXz3Ds53Mdpqt8k8ql+XSTjbqeOQGaM&#10;NGtPKrL92s3r+OjjT6zWwQjJqI53lMKpgi+KiFcA5yLnT608ySiwwvlbnObYOGUjfHjqiQdRXqZz&#10;37R1NFsJB0kWvfzx8SePoC8Xd6GVL9Z5t2JLFKkvkqpIeaW6rSh3niS6vrKcNiGBIp8Hxble9F3v&#10;xluvvYeOti7U0f4oylvHGmqwIqKtrnnrSvHivBaVlCO4oi5cudwzUygMqCrfOq7duozx2TFc775h&#10;3h114eobGOR8bRZ1UlXBoMg81+H8zDTHRyRAEeKLeP+d17fA+jZeW2B9h6+apsbjRaUEIK+frDUD&#10;O7t2YseOnVhcCNLYJ2kA3KhvbCYj3UyDUNBMkhsqRHatTeHzFVqucWUZWTGBWYFKS/y3bFoOAfzU&#10;3Bz+7b/7bfgCBTR6CQJEhKrCh3965SUqsj5T6VLHfiqP3/r130AkFEZJQREWJmfgzqYhoIoTi86W&#10;w4lSVnnOagwPuQX5S0Vs+0sDBJUZFJBAuHhtBw3W33/7/2I+OIf3P3oP+VT4KnAiAyZjV81nSGfI&#10;6G3QeKsAySoVUhh1DXXo2t6uuCQcPXqEG3MOU1QDAbJqRSX3Dw6gu/sWeqxkp8sKxczMTNjZ7c3u&#10;Hjv3U0MGnWXrfE5VtxSkozrmKj+q1KTa+gaOjUo2KqdVQU+K9HYQKKJUjBESghLeXy2a6tuxb88R&#10;opAHw0MzVII+quEpMyA6b5W7fbvykcenUEbwVHcr1Uq+cumGBW7Fowkq4FnO4xLHa53fk2GRt2p8&#10;okYnynktolqP0ZglKQfVh1vHCMWBEnOD7uA66Gxv57PF7XhDSkjGVS5zKQ251aViGlpaSFC2ETzy&#10;7Xlcbq/1XW5srEVmToqG/l089sT9VO3jmKZRbGioxSyV7t69u/DNb3yTgOkkSGsuMy3lSGARCi1S&#10;5Xp4r3MoJNEboxGtqKjAxOQEWlq2kbD0YHRslGuPYDo9T/KSS7JQYmAdXg1RQc3z/lb43KsW8a0j&#10;B6X+bBBMyorL7cxbUeLVFZUWmKRxF9grwFBNW/oHh+HmZ6rr6jFEIqcodRlzjY88KzqH1tmpos2X&#10;qOCVqtXE9w5yXaxy7StlTgA2OTGDXTv3w6FgR5LPXir6eGYGJvmeHCrNCAF7OZzg2sjEmsgCxy+L&#10;ZFRNb6IEmDBJj4cgHg7HrGDKslXm03GOE5VVAd6DF+0tNQTgfNSSbKuCnILznv/c5+DknN3gmgxH&#10;4iRnij2RJ8plbTFFYlaXl6we+oG9O+2894EH7sNzzz5jaYp1DfWc4yID0us3btralIdIngmlcukY&#10;SutZY6eiQ2luTan6FZKniOI0SLIK8tzISMepymu5nzZ438tYCM6bZ0C52lLUan+bTMkKKY86xrmf&#10;R5QKXcGUaa5LH9dSnGtZAiJC0htbCSODNqCGKj+Pz7e6rFgBr839BNfIGRI8ReUXcr8q9VDZJ9p/&#10;BcUB69K3zLkKR6II8nqqQ+D1e2mflE2RRg0J2PpGmvdVaIFvyh4JBkNG3OUlUoEjxShkZSa5NrI5&#10;L1l4/dUfb4H1bby2wPoOX3Wt7cdVWq++utFyhp987CkqwW1UZD40kJl37tiF3Xv3EaTraISbacyL&#10;COxKXchHOxmt1J/AY5lKgtYQUS5upSVZ8QeCl5Mg/Npbb1M5OMnylSOrrjdD3NghKpEEMsmiiwsC&#10;2L1jN3Z17EAJjeAsFa6a+GfzzS6Pyyp6KSI4kyAnRSVDIeBVAVNnrhs5eR4ShHmuBl6cABzmpnz9&#10;rbe4OSM4cPgwughqqgilmthjk5M4c/40JgnCdXXl/EyU9/cSGptrcKvvKp8njUBxHh54+F489Mh9&#10;+M73/g7VtWX4oz/+j/jZn/0cdu1uJUGYg8eTifyCzaYLOpNVhyhFqysqXGeVCiJSQNMKQUPneCtU&#10;WwryEnAolUtuxKbGVoK7k2O7jQYvm7ORTaXiw3JQaU1Bvn+ZCrcfoyPzBJ4UwX+eY5FHhRyjMVJu&#10;aoxqZczU/0qISijHh/UoyUJeCYoKKmiEW6haSjlnqrNdSiOt3uRqvKAuRqp9rACuMA2RUstUAY7K&#10;YX6KQFvN78lGZsYGn5MKzJ3F51jaNFIkNwUEidVIEKlMKT8nyU6YSmaeJASY4zWGRnqownoImpOY&#10;mOjH+fOf4NOffgp+KipFkisTQK1Wb964hXzeq99fZECgeVXwkIx/hgJ7SC4UhMflRRBV9yMqQLcH&#10;Bw4cxslTZ+DO9RmgqDiHFLpya5UapTQtBX7JwxOlgp6cmOQ4Z1Axuq3EqAKxlIamwhbKK9b3aD70&#10;OXmDlJetIirqbawIa7njtaZE9DSv8kA1NjciSiVdWlbBeWxEMddtb3c371wRwzkkLuo4B4xMzWKV&#10;6zzMa0T4fc4CP8Jcu+mcLCq9iMUfKK5CJWpFBvSnAh+5zC3lSAFr8lZt79xG1ViDstJczuMG5uaG&#10;MThwE9PjowTEFq5bj/VndlOBq6CNk0D38Sen7BzZ5y/g/Udw7733cu+NYZzrVeNaR4Cvq6sj+OdC&#10;jUZUnVDu+t1d+5DHsTtx4j0jMgLuaFQkWbErYSwszHEcQwZeOsJRAZya6iqLDbFoeJJkAXeuz439&#10;B/ZwbNMkH2GLa9B588LSEuc3C3n8u2JQFEORQxKTIKHSnw7u4wgJZZSkyEOV7+G8V5NEKc5BMR5q&#10;DxqLxi1IbZHvySOhC5Co66huLbZKdTyEoeFBgMAq97XIuo4GFpfmuLCSdjzgod0IR1RQaIHkK8y5&#10;d5Nkl5JoFHMOnbxnRYIX8nk3j2MUlLayQtKdWOM+cBhpffO1V7bA+jZeW2B9h6/O3QePa6GqZGhB&#10;XsAau1dUKK3DywWsfsW5CK8lzXAUFOQiFkmgniy0cVsbP+Pne2uoL5QBkSBAFNp5knKNlQqhoJPZ&#10;hRCy+NmZxQUub1iBi5lpGgsq74W5WYJzMQJksx28Xo26AlEJ6rpVtXVYJbNV72GdgcaoXoX0DrcT&#10;Do8TKpWp6NO50BzGx4bR0tnG+83ElRvX8b/+6utmoD5DhUGyjLLKSgN3GdfB0SG88+5bll7U0FxL&#10;4z6Bc+c/RrYrExtJnesmsMRN+fxnn0NkbQUP3H8Pzp47ifvuO4pXXn0JFy+cwsBgNzf5ZicyueBV&#10;0Un1yhXl/Pu///u4cuWKRYbL7a08a+WkC0gUEaxzbLndlUc+RlUcWorQIKg71gJUAUsOBPmoo2sJ&#10;Kle19MuyiFwZD+WYKsdc6UblZeWmLNVrV+fFxQUlVKhUvZxDuYXLSyttHkuKKwlaOpsrRF5uIclC&#10;HsfUR4B28X06B93MX01zoPI5D6VFpdi5YycNcBh9vf1QgRGdlVqDkoxMi0JX8QgBaDGBSkRNZTyV&#10;e6/qZgJNRZ0TedBGZf7Vn/857N2zB3/8R/8Nv/Pvfhc5WSQ4yUxMjs7yvlQHWnnPXnzqU59CU0uz&#10;FZGRmpGLWme1qo8tVafvKCoqxkD/EO6++1708t5UblX5x1oXAkidP0qBK79ecQzOHBcCHPNj9xxD&#10;FcdCqlA5/Go4MzM5y3WbhQ8++MAM8qc+9bzFZMikaFx1Li8SoDFXNbvCogDXM9cHV7HOXHWsoSA6&#10;Z7by0zmHK8sY47wqGlp5x6osFlTBEH5LHu9nmarZkZ+POYJcgoA0T5DTGKpKWm11HVQhbLNdppc/&#10;HpIJHwGQpMnhshzwyOoiluaV7jfP8UqhsqIQe/Zst9aqy/z+S1evW/32ytpGgokPIarO6dl53m2m&#10;jeeePXtJUlbR099v4KomK+ocpxxqdQVbp5JXRbdTp89hlsp/dm4BFy9eNuWrQi6KL1Dqm4rqKOdZ&#10;0e9u7kXFFCi+QLEK8r6oUp4q0TU311sZV7JxLK8G+fkQx1YV2lTCM0ElPM19IfK9mfNPao84r+Ph&#10;2Hi4llYXFhHh/tFxRTK6jvLiMluLbRQIBSQV67RT2e5c+IsKScIJ4AT8BPevOtQpYl7ZCQ5XDonB&#10;vOVUX7t+FRMzE1wradoJznL2ZsnQ6poqPl8zFhdXUFlVxz0dtPx21RDPynaat9DrVVU4N8fKTWKR&#10;aaRTRVt+/NJWnvXtvLbA+g5f1Y1tx1VveHiQDL2pFdevXEdHexcNmwfzSyECXAYX+g2cOXuOf/bg&#10;/NkLNBYe+Fy5ljspNSADI6D2cmFzB5LQqtOW26JNc6maB0bHyGZV1SxprFy9qtXYoii/AJkbGfjq&#10;l7+CQgKFut8o8lg1wWNUNgU0znLnKZ9bRjNNxp2iYY5xs0fIsiNyHRNQ84vzzZX6td/7Gj4+dcoY&#10;d2fXDkzR4CgCtXlbiwW3vf/RBxgYHlCcD2oaaqi2/ZiZG6c67cWOndutMcaVq9cISJl46MEHeL8b&#10;UE3q//C1r1kA3cjIMMF5jUp6HEeOHKDC24fengH09yuS20/QDOHdE2/jU889i1OnTtJoui0SW94I&#10;gdzBQ4cJw5nWDvNLX/wS1PhfRwLB0CyNghcuqvWN1BqNjaKt8wmKKfT199IQZWFotN/cyqsRVaAa&#10;xNTUqBGYkdERizJX3rcC2JRTrZKkynVVL2zVG5fCt6YqHItN9bmCMMFYimJhhnO8QqWXcJBwZWNp&#10;YY3zSpU9HyFxy6IBziYQq/6zcrbVLclHA668U3U6KrPI/uxM5cCmqXYIwmMkZRs6D/XzmV3o6x6m&#10;4s/Djq79ePF7rxCcRAjqUF/TgaLCKirXFarbWnR39+CTj09ybRGcCMzqTKVypjqTUJS7y0XyyPFS&#10;T+EFEkAVU1E98V2795FIekD8sCMIVeCTl0fn0qpvnySBWY/FLUp+R8cOuEkM5Eo/sO+gnb32EPTV&#10;8atr+w5861t/z+fMJBHow779+80bovNxBaCtRlYtBW377p1UZR5MkaiJhGUks9B3q8+OBAQOckPr&#10;aCHBfSBFnVdaDhdJXJBA7OIaSWgNE1xiyc088FWSNVV5W4/GTDnmEhRUnU9V3vwE0nhsjc+yQEOX&#10;4AMSKJMRzt0Cie64OZIikXU8cOwx+AoLuZaDqOBYCnRSXA/9gyMoCpTi0JG7OG6wNL6g5n9p2fKo&#10;RarUL1td427e7MXQyCTmSZav3+ghWC9yjlWK1GXV6nTsoXKyKQKy9oRy/FVLYGp2xsiSAFfekfy8&#10;fPM0yDUwPjmKEipbpRGukMyI4MiL0VDfbMGM5hGhDVKwapQgG+K1Mjc2kMd5zozTdhAsvfx7WWEJ&#10;yYly1tUYxoe+gVEMj01Zwxlffh7FQA73SgbU412594rLUNpfjiLvOEbl1eUUHYXYvrOLc+jFxNQY&#10;evt7SJbHzYPyuc++gH37DmH//iMkaQu0LQmujXKOWYbZAJEMdTHL9akQTIQ2b4OXTeLVV17eAuvb&#10;eG2B9R2+du2/+7jaBnL9WUOJ9uZ2K5VYUubgYnfTACySCcvtNmeRlSpIoJKZpMhULk5zW+YV+E3Z&#10;8I2qNWjBJzKqtFnIryzE2+98RFCNoqauFufOnuUmV9DGHAqpoIvyivBzX/oXpoKuXrqCfXsPYpVK&#10;UQpbzF8KTepJYJ+kUbA6xLy+2vkRDaiUB8z91UODOTE5yU1ZagAwPTPHZ6jgxzPse0Us3jnxDkIr&#10;Qb6nSFXOSCZ0JphDtXuTKnA7jWAMZ05fxMEDR1BdVU9VVmwK9PXX3yTIBc27sJcKpb6+Dk8/9RRG&#10;hkYIxq1UEc24cOG8qYrWtlaUl5fiiSeexIsvvkhVXGnnZzqX1vmrztQUOXvv0XtIfq5QGWdhfGoQ&#10;XTu2UUUukEDkWz56U1M9VXSxGZdAUR7JEwj2e8nqOSezE4jEVtDYVIsnn3qM/0YCEw2joryEz0lF&#10;QSOlIhlusn/lQEciK7wmAYdqQw0YMjIJagIBGukEgSxD48ufMMdonUpGEdW6z2waSjXUCBL45JVQ&#10;ZP8q732WhnbGclwXzZ0swhZcXCZgb/b61nwpMGdybMKuo+C9MRI2FaoZH5kigZjAhXPqhzzMe4uZ&#10;J0Yu6NaODnPDSqEpnUtpaiIWAg31FFblsgBVlZpxqHf0Sz96Gc0tbSQNBRbE19neYVH2SveL8FlU&#10;1UwtVKXKkusqg+vgevUgtBhCT0+vuYIjXJf3HXuAgLyCrs7tvLdRgkKWXcfhdpOknrVuU6pD4OVc&#10;qArbIudHBEqKtaqiFuMcI/Wo1nmz4jLIP+EleDp1js9rTQeXsMxxDXMMK2qrrUOVWlAqyj2Pylrn&#10;vebdIJhpPBVdrbNbeZZUgz60MM/5SZAYxOGzrIkMrFGZywOg5iJVdQ340Us/JrkOIs9XyGfienO4&#10;Mdg/zD2YwtTEpHlvVCxGdQoUFKYypBrLfF8+1N9ZNeZVCKi0rIrrUG1kUyR/y6Zii2kX5GlR3QMV&#10;m1EGwQb3n36nKmdl5ZVcZ1pPJDRUpSpYo5QsX67XPGnyPsl9rriBMNdII5WsTLdIcSbXrnKW01wv&#10;CszzEvRzaVcyOIdegnU2mbVSOOdnFkhigwTfHAxPTHO819Hc3m42YHZOpVaTXKM6ylnAmjw9JBYO&#10;zrWCKQNFJTZ/KlMqImv59lz7IgvrMeVxb7b5zPMXkVxUEvRJlrn3FQ9TUFhgGQ2qQ7BOoLbmJCTY&#10;KhL1yj/90xZY38ZrC6zv8FVS1XR8gotzYmQMVy9ewsmPP8Jffv3r+J9//jf49ne+S4B7F++8+w4G&#10;hgasSMfQ4ADefvMtvH/ihP1MksmODw6hl+o7SKaulBixeKkghyeXRnEUkwTO0MqqlQVVdTQFiVWU&#10;lSDFDfnc459BZiqbP5k4euQevPX666irrUNxRRXGqAoVnBXkZ2PcbAJsl1rd5frh8xdCZSi//e2/&#10;JeDRAAdXUFZahYMHj2JbawfVAhUqAWVmlqpyWeeNKQL4DAmAn6CfsrM7BZCVlVSR2Wfi6uU+Ghk/&#10;WXk+Qa+eIJZFMHiNv+9Ba8sORJajGBwYxwY39333PWwRwa+99pZVpfr853/G2lKqSYUU0SwVgtJN&#10;fvdrv8v7+5b9t0oz5pDQKHgmTkBTBaaLl87CH6BKcdCQ1FXQIIRoGP12Xjw1M07llkJ5RYlFs0tR&#10;q6PS6lqQc9FDJbGBmpoygvVDGBnu4bzcQn6hh8YoSoB3YltLHfbs3Q6vJwdFBPs8n4fP7rbrFwY4&#10;hp5sOGhwVMXJ53VCxSiqq0vwM194Hg2Nlabyg8qzz+P9uUClouYOaqywTgObIhEKoJjEYmMjbPen&#10;DlR5Pje/q5CEaoXGL8l/Ux11Bxobq+y+JidGqJyzSGzOkhBM0Dj6aDiDVGDTeP+DD6muu03xz3Ad&#10;TfF3Un4qf6nzVCnuUpWYJQC0EKCVrqWgPgXWKXJXxEHtXJU3q/SpgD+AytIKFHKdCFSVRqVcbRXA&#10;iRGcVF9+YmIKR44exUcffWIEZXRkFIcOHebvJ9HQ3MR5cFl7TrXrFEirepfP77VyqIp/kKciQOWq&#10;o5bp+VlMc20vx8KIUeYnpbodDtQ2tSDCdR6kgosS6DYDD0eho6NckoUaAp0jU41VSEdIRhUDobQ7&#10;ub/dJHiTJAJRqnYXATKDKk9R/gES5ik7Qlkm8VvnHn2fzz7POVWkOxVwhhPnz11EHoFzVemPJEkz&#10;3OPVlVWoIoGdGJ2wmJDiQLHl4jc1tuDQwbvRRKK+vLyGGzd77KhEgW0qDqLjGJHdDAPYDIK9yuyq&#10;/n0Obt7q5dptInlQO1GvHbtYcGo8wTXlM4VtHgTuYRUAiq0pDTKN+ppGS3dUmmiKCp1LnaqaZIXz&#10;5CDJj4b4HHxflN996MBhy69W5kE/7dR7H5zCPInBzt37URDIx8cndTQ1Yq5xOxqhUFBgrIvP/fyn&#10;P2v11AcGh7kGCeyzC1yXaY5VnvXQdzv95rVRamR//wg+/ug0/unlV82bU8HxInfgK8335NjaVST7&#10;jp0dKC0pwt/81V9tgfVtvLbA+g5fjz313PHyskq0NDTgd3/7t21A/+1v/Jp1pPpf/+s4Hnr4SZRQ&#10;4R09ephGvA6heSptqqX7Cbw7u7ZTWVRYfnNRYcBcYEqDOX/+It498QFO02D84GUyfiqEi5cvY3R0&#10;BDdvXEMsTGOOpBmMK+ev4+P3P7FiF6+98hOCzgjeeuNNXL50CSfefx83um/h1OlTOHn6DC5fvY6b&#10;PT12PvfJyTP89/e4ibMtKlXKfGpqFmdPnyNB6KdBUV9oGkGCos6BlUOrClFZVC36hVKqxOxDwQgN&#10;SJKGq5LqeZXGfpXPUYwrF2+SeHjgdebCT/WhFnxekg+54w7s348LJDa6xvauTnzr77+JNSpZAdXA&#10;YD9VRpAkYYZA5cWv/uovE5T8VOHDdlancqc1NbVQFy6x9RTiNBSF5gJVRS4dKchFefKTTyxt7p+r&#10;kTkJDnI7qunDDH8nZSPXYmMDVc3youVnV1ZV8L9raKw2eK00PvjgBJ9RjUaUz+rhY6dohGQwaQip&#10;rv0EPp/LhZJAwMB6iWCjRhD9gz2IrUdojMW6Ulb9ihIHYSqM2flpXiWFBip/NcBwOTKsRKm8MurD&#10;rQpPCi5y634TUTz04DEC7wiNW4AKNcei/5VCp+e5du0GfvZnv4olEq19+/aZUhRAF1CVqjyrapmP&#10;DI8Z4ZIrW8RN6UP9/f0WWa8zbJ1jKiBLhTBUrWyDKs7j9hgAxtZi/Ikij/OmtEN1OFMt9KqqKiNv&#10;IlBBAv2evXuxY/suc6srPetrJFlSVZSzaGppwa1b3Th05JBVslJOboxkc5LEQG0tq2uaLD83xfFe&#10;T8URKC9FfnEhUvyuTBK3pIDDqRaT2ejiWkkSuNeoIFeWFpHPNZlNMJMXhDdoClMV+9QJbFtjEzra&#10;WnHxzFkLxJTLWwSjhiS2obYJ4VCE4JNp4KOsDKnP7V07MDe9YMdIJYESIzyqU6D2tdqfIwNDyCXo&#10;6TsUaKemOu3tHSSBXrS277QjBTUO6e4e4HpqtHxs1cxWTXuButetPOds82xo/aX5eRHjz33u87xe&#10;DLP6bhIG9blX8RSdkXucbgJcvo1/ioQ815tvUdwPPfAIydEY5yCKaCRiwWXrJATZBOqsRNrOqXN5&#10;73XVdfy+JP7xBz9Cite97+HH0dzWiamFJfT2S0BMY3JyhuuvgkQnh0RrlmteBLWCez6fMJtl3obR&#10;0UkU5Ac4hiRSGxnmTUhTtR+7936uTQXXlWCS9iMRT6Kto8u8bW+++YbVZtBeqqlReV91lFvltQto&#10;G0Cw/j9bYH0bL9nhrdcdvH779/44vbC4jKaaOnzu+U9DvZr/+i+/TiBYwZF7j6JjZyeiiTh++MMf&#10;kF26uJnSWCAQfeZTz6GNqkHGp6KM6iK2bm49VYXSeRmlNZajCZy+dAXvEHRzPC4u+Er84/e/iays&#10;BPbt6gS4KSdHlvB//+obcHsdSMY2EE+s4403XqMhv0LF+nnU1zdaIJkigWM0WuPj01RucUxNz+C9&#10;997EC597ggp6nIC2ys07TIOqwJ8s9PYNWnEJqe9gOMRrxJCmInQQMHxUiRsbamGZDYolGrg5qKZ4&#10;VXkVxkenLHWMZt1cwxEabbn9VKlJqkfnleq2pDKfUQKaDHp5Vbm1QVQ6iq4pd3hRQcDcwyqqoqpe&#10;BXkFlvPpzvFYkwYFcq2th7EYmsbOPZ00DtdRSCMvw+ygolPA2sDQIJ+/1li+IvYVyKbexB9++LEF&#10;XlWQRB27ew/V6CKBjiqVKlPnhqoqxkkwt+Tk2CQVc625P3VtqSMZWvUhvuvwUYxQTeg5VZdaJVMb&#10;WxswND6M6YUZKmon51EKO8R7T9DQxamYM1FZWU3Aq6HC89PIrpiSzaSaC1ENrUfiUOWy0rJii0to&#10;a2+ksVMnsUUbM6nHweFRqqAEOjp24cSJ0zTmAX4+m/Pit8/qR80vlAq2TqUkd746cclVrPQsdUSb&#10;mByj0U1z3EcsQCrAeV4l8FrNej7lHI14HsdEZ8EKUlQVOJU4VVCUPp+bR+VIEJLLWy5+gdHMzAwc&#10;fOannnrC0vPkRVCakgBFRTpUJGgxNE/CJ+JCMsNxzsryWTre7MIU1xgVaGwF45MTFuDo8foxOjZn&#10;KWEKGOzs3G5C81ZPN8mhn+O1RPBSV7IgVklYdGQiz4Ca1IQ5Xy1NTeglUSAHIug5OM/LKCEhlIdh&#10;SlW5NtaQSRkq4qRKXZWcZwX8qR2lulO98cZbuHH1hu1bxTSoWrcIixruhBS8xb1cRvWoXs6qXKZw&#10;QxFi8ls+O9Utx8xDIqw66knuSzXhEQjnOLKsWIkqsrV2duGrP//zmJ5YxA++9yJ3TY5leIwMD1Bp&#10;kwxsq+PYzRmpm5wYRS73j0rqiiiNjo8gkljmHK+hl+CYTfLuSeeggEo3NLtE0uFHe9tODI9PIkji&#10;VdXcin/zO79r+emjs3P47j9+H7MzE7w/l9V1P3XqFOc8HyqCovRCFc7Ry8e9o72oParsAR3pKcZE&#10;e0wtXnUmr2j6aRKfVHKzDSqXG0kWn5XjroqFZ898zPWySHLTRCJTxjW/gf/9Z3+2hT+38doarDt8&#10;/d5//K9p1be++/AR7Oggy+bvRkaH8PWvfx2PPPkoqgkWA6PDeP2NN6AWjIvcJA00Cgf37sOeHXtQ&#10;5KcqJCueJ3iq/KafBjKaSCCTbD1FdfTtH/zQqj/t3rcXf/Znf0JWH8KBvV2orihCfC0OR4Yf/+43&#10;f5cGEAgvr5ji+va3v4kdO7uw9+67gPgGN98iCgLFZkCSZN7r8RT++m//L5rqavDYw4eRiK7AFygi&#10;+KtQxpoBe5hGepYqbceeDhreYVTXVeO//Lc/hJeAGqWRkytycmrcNvcDDzyEscFxDPYNoLmhFVVl&#10;lZibmDPgraIBVdrHN7/5DXR2tdIglmNuaYbMPEyDTKO4HrX0D0WCz8/PWnStkHKgr49KNYQKKiG5&#10;vYuLylAUKDPlX8rrO7LdZPAt2EAUH5/6wAyHPqu0L1UaU2lPb57bzpxLykssYMrlyaMxVlMDnX0n&#10;aUwysTQ/hvLSQhpkD43put3HOAE6L9dPcKK6oOFLclzcDiodAoLSteQOvXr1Globt5lRVKGPGRqw&#10;xtZ6zC7OI9ubjQWq9eLyMoQiqwiGVBgli2CbSTXut8jfKOdOlaccVOjKKS4tKrezP0X5Kt1IXaRW&#10;V4NcMynkuDON4ChqV88oY6oiJHX1rRganuB7VQ2O7yMpEkDECTgyppvni4tkAupXHcCyzmkVzFha&#10;wmeNmcGf4/3PUhE11NWjks/LtyLN9aHypnYWTGVtkeW0vooMFiBb+06Cvs6rlY44SUUtQJJBlxfk&#10;ueeew1p8Dd/73nctsnl6dor3SKJDhaVSkx4flTv3wqyCtVbWuUcaqM53IpscSb2kBXoK7CvIL+b3&#10;ijo4rSqcg+pX5/HqKGXpSg7O38q81Qyfm1kwt3UGiWZ5SSkGe/ut0EgJ10VoWR2ouPj5KipUsZsE&#10;prnfSssU0BnB1/7Dv0MlyZPmqKW13faL6qSXlVbg137t19DV3sVrJS1LQTENZWpPyrEW4UtnOzDB&#10;a+ncWSRb8RyDg8MW/a71r+p2ui44nwoqsypvZGdyXasMqo63qqvqaAMStAELFu2vev3Ec5L4AAkJ&#10;77MkjyRB6W9Brt84Wpqb+CSqE56J4clBruE5jPcPIU5S2khi4+U9bZD0gevCLXd1YwtWuYZB8Lzr&#10;0ceQwbU+x+/9W+5J1XzQWhHRUUClggr10jrT70TwRGSVMqa1pYwL/amYAO1XVfRT+0+B9TwJDNJq&#10;U6qUzCwDa3UEVFcuBw2jeiTEYiFMz4xyzU3hW3/7f7bw5zZeW4N1h69vf+sf00prkUoOFPg3Iyj5&#10;unT2DJxeJzr27ML//PM/g1oxqk6zIp69VBS//kv/xv5cW41BOa0OArP6CisiV6UrPf4iZFPF/s23&#10;X8Tla1fx8GOP4nd+9zfRWFeOTCqQ7e0tCIdWqDQD+PVf+y1+1sNNQdVKI/k//sd/x/OffsZyXguo&#10;UNXaz87NwlEaP5U5XMcPfvgyfulff5VgEUMhlbI2oDaY2+uj0c0goMcRXFk2o/P2eycsLejb3/t7&#10;FJcW4eqNqzRUK8gi2DU11xkYZ9Go0nyiMK8Iu7bvQj0N0Csvv2K5pffddy++9JUv2FFAa0cjEum4&#10;GXA16vf7A7bhayoreM+fwve//30zHgKKq1evYnhonApzHG2tXfjyl38ORw8dw4n3P0RFaSUV3Rqm&#10;ZgbxxluvUvF5sffAflNNSo1R0ZZonEqVP8EVqnMCajxBMPEFcOLdD3jdKZsnHV8c2Lefinpl0xBx&#10;bBYWVDjDDzXgDwfDaG1pw4fvfWhBX2odGQ1HTL3FVqNorW1CrseNybkZuPNcNJ5UrDSsecX5mJqf&#10;Qa4/zzwbcjfPE5wUvCVQXY9tEJTLsEwA9FClz8+okImaLHgRWYlALTkXSWoKCz0EuSTHe57EJGGG&#10;U4pZgWiK9hcG6cxZTTqk+AXC6v4k4BRIeD0+RGIRa5IRJTFSgRYFJcm1KtUtgnLp0hUSkBqSj2YS&#10;tzjnMkMZQ9YQRvcqAlTANaqzZqfbQbAO8z4dVhpW5UK1ZhSpLNe4QFuEZ+fO7eZZUG51RWUZFkli&#10;zl88a39XPIGapjjkbvcV8PnUVMVLcjhpxzs6/pBXQ5HY87Mh/s5pdQk2m9+o/rfAdpLgnoHOXa1G&#10;xrTuJsZncet6L5IEVnkEVC1QLnKBo8hFXp5S9gRAvEY8jd17tuOuwx0YHOpG3+CQ3bfc1srjV9rg&#10;0NCIuXP1TJo3eV10XY1HjGClRhW5eQF7/tn5eZJPPyYJ3Mr9ljdFBElEZz1OAsVxFsFwc0xUGS87&#10;E/bvcV6XOM75U4pZHKHFVdoCHU2QiCxOo7aujGu/js8d2QS8eMzsjNaBIrnffPdNKvAc5HENhaWI&#10;uW6Ds1xTXA9SwRvJDLS0dyKDZNND4rKGLIyQXFXWNVqmCLeiea/+2esiMidFreMjKWg1HhLp0FpS&#10;IyDNsfaSbNby6grHzGeeFwmADH5nTU0D/CRECmxUZLy8FmsE7PUYCZ4rE4UFVP3L8+i9dRNf+3f/&#10;dgt/buO1NVh3+Prbr38znc1NKxd4Do2CutlEV0NmzN754F0cuedu/OiVl3H95nVb/GrEoPOvr/32&#10;17BC5aizYpXmTNIQyUWaQcOPLAXfrOK0Olzd7MUMDV1dfT1effUllAV8yOOi/41f/0V882++QcVZ&#10;hX/9r36JG0OuKS/GJ4Zx8vTHePqZJ5FXkGeBYxUNjThJsJmYmCbrn6DRCVtwyROPPkJjTnHhcWBh&#10;bNQ2YS4BK01jNE8QUaerqZlpi+aVCrp6/bqlcMl9l8ONPT41hiNH99JwhcniCQxk7AWeAlRV1KBz&#10;Wwf+5m/+xs5gn3n2aXz5Ky9gx+4OVJFsZOWk7Prq5lVaUo3t23egiIZSXaak3Pr6FJSmSlt9BNUx&#10;IxwjA+N2Zveb//Z3cNd9D+DNl1+DWi3OL46Zm1hpNgIkjeHUzBQV1xwuXDqDbW11VppToOMvKMbs&#10;zBKJTQB/+3++jZxsD1xZTnz2s5/D4MCw5QqfPHnagovkCm2lyqqrrDfwPHvqLBXMElIEcOUdq9Vp&#10;Bo16Di2tACa/uABJKseV6ApC/CkoLcD1nhsY571UVlXZcYQ1rCAYigzFCdY1VZV49ZUf08DV4vCB&#10;o3jtx29arrWijtXm84H7j1J5zSK8FsLImPomT8PldlpHLaVIqWpaiCRMxrawoMgid6X+uQoNULy+&#10;XKssprKiKt7hlDucxl4as4SkK7aeoHqPYGSIc08yoepr3mw3yqkc/VRkawpMJPjrKEOGXMraQbAW&#10;IV1dC1uku8pPqrjKKteACIA8HHLDy2WuBhyBQIGBlEqnnj9/zlK21G1Oc71KUhqgIi0jUYuQUDmd&#10;GQTFCFXyZg63jldyvQHOk5ugluRn5wgIBDZFkvP7VGBmbWOFz7cEBYVhIxOlRZVcS1TTXK/qgCd3&#10;ubxNqqkt8pXPNaD69ZMT3IuFfgLlEvbs6aIy5rp0KLVNkfMZRl51piuvTj33XnZGNlScR8cN+QRl&#10;gVtwadnKqdZxbkXKFHCnYLAw97IBP/eS9rwANsyx3OBzaz+ovanAWEGUXpLSDJJckciMNEmcFeUh&#10;geFdjI30kVgloEpr6TTJNElgDteYioronqanZnGZZELXTsXXCbxx1Ok5OOciB0rB20hToVfXIc01&#10;E+e9zUdiAEXCHEVDRqbDWtcqiE6kQqTEQWDWWpFXRveuaFetAQG24hf0d9kJ1YKfmJ4iKU7ZkYsv&#10;r5BkcIPjktTpnEII+NEMy9dWLYJUMsa1koUCkrIMMsFkIoofff/bW/hzGy8u/a3Xnby+8Pznjyto&#10;7NA9hxEl+Ka4yRV5qj6zqg38k5/8hJuAymt8gmw6CwF/Ib765Z9FjBskyc3lyHEgmxs9U2krNChq&#10;ASm3qNIn5uSOozFQI4GzZ89yslIEiSQ625rx6IPHMDY8hMmpSTS31tMQRKmgFgmkK8TNGFn/Ov87&#10;aLnFiUTY1ExweQG9fd2man7lV36Rhj+b6nMV77z9E7z65is4c/4kweNF9A/fQF6+CyMTA/AX5aK8&#10;uhjhWIhG2YXF5UVzx8YVzMMNp/SoXP6+wJdnikaqU20ua6trCHpn8JnnnjUX6MnTH1Cl+5DtTlGh&#10;LSIjZ1NxeUgEFLClIKzI2jIunj+Dr3zlS1aiNIPquJjGXv2/FXkulv/uu+9CJRM/9TM/g3wa6zNn&#10;PzB2r85hOTQganU5zWd9/8QbNCxUnNkbNCIhdO1otdxqdUNTvreqZanOs9ToV770Faq+8+Yh2L17&#10;F9VMDe+ZalYGjcY7yffI8OnPFI33/j37UMfn27WjDU31AZKFCMdkg8YoQTU9gCxXHGPTvTSUKxzf&#10;JZIEFYiQIlyhEY4RvJJwO9M0bCHMzY7Q+GZgZlqNMuaxe5ci8WdRVuLB8MgNNLeU07iHEI7O8Dk0&#10;9gS6QjUPcfBzWXBSMUm1l5UUm1EMU/3FVM6Sa0vR4ir+ojNSeWJLSgI0zEGOSSbJAA06Dbzem0Vi&#10;sGKqMWoVr5J8RgUtKSdYoOcmQHs9Lq6xdYJe0M7TVTtcObSlleWWdqWzVPIkEodFqDStjnPUg1t9&#10;1FUJ7YMP3sfZM2c4nikCQhbX7rCBXmvzNir4CPpIZsf6ejHcfYvEcRxeoTJVrAvZKPZTqXKPrVKt&#10;6hn13Tr2UVT95PgQ73XVgqlUnSsajpGgLtrxQktzNXbsbOX64L9x/CtrStHe2UxSm4tkmnNJWVlZ&#10;EbCAxt7+XssbHhwasHaWy2tUuATvo8fuRuf2LlTX1ZIceMkUSM24NpwcD5EMNVlRuVS5IjYDEzOs&#10;M5Va4maT1CgK2k8FrKIgarahmt5FBfkkIWogkoVwMMg5C3GcQwSwpNmIVa67IImRjs2UIaD+1P58&#10;D9bCS1ClPLXCbG5uwM3um1xTWWio34amhmbr7a6AP6VnhlW/PoeKmHYlvB5FXnGhus5wDcVQRpKo&#10;Ai0PPPAAQVYV3XL4vSSaJD3yAiSV4sb5VPyNTxX3uL8qK0spMvIQCYe4Z7iGc9RcxW1eMZUJFgFV&#10;tUEF5amYjI6dVGBFIC/iqYhwlSQOk8ipqYyOEfp6bmwFmN3Gawus7/D11MNPHn/gnvuRm8EFS6Xl&#10;UpgjDbwMVf2O7cgn0Lz33gkaxjhVQ4JAk8J9R4/RmJBlirF7fYjNz2BuYgzqQ6xza1duLsEwhYGR&#10;USyElgnRaVy6csnyQ/PzPDi8fy8mR4dsQ6u6URobUDvO85dPEQhnsERjH4ktYWFxioZjBG++9RMq&#10;hVUa0gVzR0ppqMXd+PQYLl6/AI/fQ2AeojoKYue+Tt5HDIOjPahrruTvFnGz9zoVlQpRcCOnk5gP&#10;LVrRjZLSEiqpQszPzFFdr8Pn8Vm0bF0V1WxppTHzI4ePWDDTxUvnaVyBAI1GUVkANbXVBPoyjkmc&#10;BmAV4xMjGBpWC9CHuJmXaAhcaGxsoBJds3O6nVScqpmuUq2nTp7C5MgY7n/sUYuCLi8px0v/+GPa&#10;Ig8VZgmJzTlzVza1NNIYlxKoMq3C2QsvfBn3HLgP+w8ewms/eccMmxrid21vs/7RKtxw9twpKqgp&#10;7Nm7C6fPfIInHn/UgO7tN98gaXBYbe7DB/aRdPkIEjRua0EUBXLR2dWGGElRe9c2GvBqLHMsp6bH&#10;+YxFVutbUeUyWGt8VqnyOhIC1WteDC5Q6S3hnqNHzRU9Oz3NOfYRxCepuMtpDFXSUfW+Z2nspJpF&#10;8LI4lgLbhOW1ZmXI5bkZ0CT1J5KhQCiRRKklPWM0GjY1K0VqnzdNk6KhzTbXpmoAqLiIXy7dmWks&#10;8Ce2FjFSIsOtjIEsfk6quJIAPTs7bfnSAZIE+ecERmt8v0Bb+QPKdRZof/e738EnH31AEjqMCq4X&#10;RVrfdegQ7r/vGPbs3IVXX/onXDx5EmQuSBD0XQTCutJS5FDRVReVW+e4Gks9c6KAxK2CoKGe2Dke&#10;HRt58PynnrRGJZ1tnehs76IqzeM6dJMwerB9eys+//ln0NJSTZBuwMEje3mNPMwvzcJFsKytrcQj&#10;jzxgRyc6W67mmlTv+AyCZHNrix2rKPhR6WLyJpTwuXUfN2/14PylixgZG/pp0Z1MC55TO9hDRw5a&#10;gJ0Up0iACpZoLaueuAiGl+CtlELFUiwtzKCa67OJREABlQo+C1Bta+wiJCCKU5hW8R4S8BKS5pXV&#10;ec75Gp/bierqCgqCJUyNBwnuMZK9WQI51wT3U1l5KfcwaAPW4OVaUu36hhaSlEIdzcyZi16Bnr/w&#10;i/+aBK6I13MbiVPbUHnnSksDvP6mB8zJ+3aQnEdJPlbCi1DaaH19Jdrat1lcjJekzEOblUuyXlNb&#10;Z5kYR+85hsOcYxXe2dbaiqamRpKLRuzauRN7du/m9Ut4nzFcvXx2C6xv47UF1nf4qvCXH//8Z7+A&#10;EJWdrzAgq4UwwUsF+jOoXEpoCD768CMy6Vxsa27GYw8+ShabYy7jOMEihxs5m5tJ9YU9/nxzXym4&#10;azm8hr7BQXT39tOweBFTa0hes7K0CD//lReo8NYM3OYX5xCJkpVnrKOyqsgUhDdPLejCNCb9NNC5&#10;UA1fgarcb3LNqa2hUoxyCU5lNWU4dfEkCkvyUb+tGmOTA1wVcZTXFFJFz1DZj8LhyUQJjcqUGs9T&#10;Ba1TUcUJoMvhMPJzC/gTQGR1nYrJg9qqRiqyDFy6cA1Z6WwqMj/BJogPP/rYKp+VVJRTmZUiv6jI&#10;AEClQwcH+rCwMIvPfe4zpnp6errRTKBWUZdqGvzDdx+Dj+PV3NSCGzduEWSDWKLS6r3eg7uPPQpH&#10;KhfnT98kmfGjuKgG7504xbFut6A0FapQicULZ6/iRz98FSc+OIu3XvuYKoZKMcFHzV7HwcPb8b3v&#10;f4tgn7Qz+DABeGi4Bx2dLRYte+HCKRqtTDt3y8ncwF137cf58x/j0P498Oa47Dy199YAfvjSy8jm&#10;faq4xlp0neAaR1/fsJ29JuMZVCZlQDILuS4qyqYOXL50g88+ilWOnSqXlZfWUh012xmtYo872zst&#10;b1pnqHKv6uhBDUR0Pi8XeCZB2ufeXDMCaLkuVeFK3bUsDoKgI+KYTbWngCZ1KJP3QB2hZIR1ri2X&#10;uRUU4b+Xq+UhwdpNpa7qeFLnavG4TGAJFAUMHCsqSlBCAqKOUZlUmfGNDSQIsHGqOTfB/ld/+Ve4&#10;zpLm7hUJU2tRHfu4XE67luoI9Pb2WGpdX3cPlXMWlknqinntQhILJz+r6lvhhSUkuQ90P0WFJUYK&#10;5P72BXzIJHiEuKZFhNxUhaoXX8IxLiooxtjQGBV4kGOxTqCoIbgSwJLLBPgU90gMFy+fwdVrl5FL&#10;UAoU5xOkVnHPPfeS4AbtqKq+pQnN7a1GkKm90UO1z4XNZyTAkoyoR3jjtmbOcw4mpyf4jFTGJGaK&#10;k/jgo/c5T0n7aSI4KUXN2le6ZGaTJH1pI0pqjblA0FQLzJG+bsTXoiSX69xDqySmKj6TxTmJkuxO&#10;GlErLVenLs6nU609k9znpVwTMdoUPx579DNc69tRXlbBtRLB0MggiemSqXrlsitqv33ndlTVVBuA&#10;q+StIvaXgos4feok1jiO6n89OTWCxAbJOFVzaWkh1XoVtm2rR1dHC8maEwP9tzC/MGnquqOjGUuL&#10;szh/4SyUu63mLAqwKwwEOO6igOoRTuJOINc5v0h2P+3Y+QvncP7cWXTf6ub3JDA00L0F1rfx2gLr&#10;O3w9fPjY8UO79iCvtgTr8wvIJpBpk8itnc0fpQEdPXo3vv2Nb0ENOh59WBWzaGS9ecghaKXmZ5Ei&#10;G5bbcW0lDDUwUOS2zprOX7oMNwFNeaqLczNUOVUoLshDc1018jzqWqWmCNnmilLAzQEq7tGRIasC&#10;VlVZRQKg/MyUgVVsPQPBkComESQJGtkuGrjKaizQoC4SEOZp7BUwlF9UgBBZ9NnzZ7mxaehpIMXC&#10;Z3mf6ky0RvV25fJlGos4MoghqqDmc/moQJ9Ce1sHzp46Q1UTsEAe9bzt6NpOMrGOH7/6KlVRNUlD&#10;iQVaJQkULSp4we9WNOu9NJhSg/xSKufTuHD+grXb/OiDU/jh939gEdXzM7OmtNf5vDJoqnx1/RKN&#10;3XoaX3jhBQJRDkGliO9dQiCQjwoaNQVElZdX4H//76/TmJTSsBdIxMHtyjPlg8woOra3UI1/YiVQ&#10;5+cn8W9/9Vdx791HSZKcFmxWXESll+VAS3OrBZYV5vtx/eoVK76Rqej6WAI/evlla9jS2rEdbhKz&#10;BRKxA4cPQaVbVZtc0cebZT0z4PcVor62Ca+++rqloUkRr4VprEnQnn36U1CTluvXruFTzz1jRlLN&#10;FRIkR3LdKtdcPZDVYUvpUipNGlmJ0nhKGW+6xCWaiwmuck26nG74SHp0zkgUtQh8GU+Bp9L8vD6v&#10;uXWlhi0tieClgCH1Ib5x7ardtzp5NTTUYyOV4D3ErdGD2iFa323eh3LcfSSUSm179IEHEed8333X&#10;XThNxawiOsqdl2dJc1ZMsMvi95VxjWfwd1kb66QmaTs+aqKyVd66AicrK5T3m819kIa62mksRRjl&#10;dpdqPc/1mcV/y/f40FLbgJbGJqgl6BWCcZAAp/TGnTvbzSuS0hhzjyl+Y2hogoQhB9tattH4cU9w&#10;z36s+ubhFSrBDgPMqakJcRzL6tAYqcSvytLKM6VKcW5PLgGtHNt3bEdrS4N5STh4nBMnwXKU+0WB&#10;nUVUlM2YnJggkYkjvLLy04PcFJXwknXt0v23kcAHCa4iWqqzoHPhmalproFFkvMYx6EY+/ft5Hr2&#10;k8wFSHA91uVreHgAleXVVKtHOOduEmAR9UyoY1YOyYGD9kHxAbc49lxypqaLSdQLOe6qxhbIL+R+&#10;IZkjsdBaunHjJsHfx3sotHxzrSNlGCiQVGtJBGMzqyGHJHaHgXNtXRPX0go2kmmuyWwjp8NDo7hx&#10;vRunz5zHW2+/ZXEv6uiltLksEhZ5B7O4jrgUOBe9W2B9Gy9ax63Xnbzu2rebYBsB6Syc+V6iQBZW&#10;UzGkHQ7MUlEqtzmLBqWhuhHLCys4ffosrJG+jCeBZ20xhLW5RaTWqMRW1qxBvKJdb926xU2kqOEw&#10;lXcSa9y8RXlubCcQp6i0uN5RUliKzLTOi0uQ5wyg79oo8p0VqCvuIAb54UwWo6pkJxVTF1XavWje&#10;djfS2eWIZxQi4SjB6GISvpJtuOehz2H77gcxu5SJnoEwrnfPIxpXDeAwJiaWoBKHOltOk3U7M1NY&#10;pNrMJngkImGUc/Pnk0WXBgqogkuQzkxgYWUWObkO5Bbmw0WjkKACRLYqp5ViZiZMI5SN6bElhBZI&#10;MkbnqSzSVJsFiCxvILqa4rVqsBGnsaD6TacESi4q5/ME5xH4PDlUt+scE7XhWyTwj+Jm/0W4S5yA&#10;cxUzoVvYc7AOLR2lVF9TWA1TtVGVSFGqw5HOxfPyeG/KEMsgAGZkYSUSt1xftaDU+TIQweLKpBWr&#10;ef6zX8Bzn/4Kduy5D568aoJfCQFfTUeKLGp2LRE1j0GchtebV2CBQg5HLtV0uTUZUdqP6knX1iqH&#10;d4NEjONBwzxGg9y+fQdVCBVfOmH5vrl+Krj0MolUAmvxRcwsjGB6Xscjcaq8mL1vPUWykoqSSGRb&#10;oM5qMIxIcN0IU2o9aYRG7RGVF6xCH8rHdmTp3FPn1A4qcM4ZDa3yn1VhTPELHo8DGxkJJJQelI6i&#10;d2IA4wvTnDKOP9VgoCSA9z94B5Pjw2Yw1Nc7gyxF7mgVicnL9SJNBrROsheem+cbIij35xsYr9v3&#10;OI0kKApdaVc5HKt1kos6Ku5Srwc1Rfnw8z1r4QiyCDx+kqME7z1B8hXPzkEPDf48leAOgmMl19uO&#10;plb4uaYcUZKPtBsluQEUeAg88QWUFSsKnut3bQKpZIRAuIqTH1/HeB//PkW4iPjgc1RgZS6K5fkg&#10;FiY559yKjVXlGL11EzGdd3P8lrnGvVTLGSRK3JhYpco9/f67+OE/fNeireOrXDuxFMlvIVxc/15/&#10;IUKrSnv0YGxM7mqOVMqNgweOcV0nEAnF4M32ItfhRR5/nFSkac7NIsGuQGmJJWXIIODr7Jj8Ehm0&#10;ARskpY5kJhbH55Dk9zmzXCjKL8H4yLg1Vmmlwk9vRDjPG3A5UrQr2SgszYPT50RheQAH7j2K/Xcf&#10;wRzH/N2PPsQPX/4x3n33PaTjSUvP83Css7OdWF2JkWBXwJEd4F4rIpCWUhlXkTCAtigHUzOLJAHl&#10;qG9sRXlVMwWFMit86O6eQm/PkNXWV7e88+fP8+8TXB/c47x/VWAj30eaf3dwzgt0HMA1nEMlX02F&#10;vvW6vdeWsr7D1y+/8LPH66k4KWOpmtatO9bM4qK5HMWw1TGo5/wVqqTnyd4j1u3o2DOPWyCQzq1V&#10;f9dJtu6k2tJ53iqN3gqBe3J2jmA5jUmdH8pNWFiIfKrsxx59GLWVlVCvWvXHzqLyXdbZGMFTRQvu&#10;uedu+P15FgW8c9deGgCCm8NNYxdG39AYRibnECXBdxNYvP4CgqgTM/OLKC4uw73HHsDff+s7JAnK&#10;r10js45TNa3g5s2rFmClwgnKE+291Ws1o1ubttkZW3trG6EhhcnpcRqfOWuQoQIeu/bttTQ0FSe5&#10;fOUywc5n54TrVCuqziWVPD89C+W+trZ2ULmRddMIZ2W7CMguKK3o0MEjeOihh/H0k09R7aRw5dIF&#10;qo0SLNOoKlhmicAg8KutKcPeu/ahubWRz5KHl17+Acffhapqkhfe976Dh6wspJpPHDx4GKqDPkHV&#10;EyOASo0/+uh9NDIhjuUCjqg8ozOPwOREKjOX95EJrydAsNvsQqX64Dq7419QTgX4kzdex+NPPkMl&#10;X4sFzmsx51xq5nv/+D2MEgyKqXqkLKVWFNkuNVJeVoUa3tet3m5TsQr2Uq/zWjvLLzZwVE6vIn/d&#10;VFMq1akzf71XKX4q+bo4F8ShvffiM899FqdOfkIATXMcKrn21M6Qa0Kf4dpyedymouaXFsx9qrgD&#10;naPq4Fq1rzMJiIpUVzS0ujpx6ZjnR7m0a5EIjh65i+PhwtlzZ81d3NHViYLiIktHVItLddjK4efa&#10;mluxf/tO85ZUlFWaylQzjyWuT06teSIKuE+KuG492Q4abx9KqBiDC7N8Tg+B2klV6EYmv2thaZnP&#10;7UecqriS+0utNnUUVMD1lknDf/ncRf6ZhT079sHP96lz3KXL56EWpUWBAHRyEAknMTcbxdDAHPp7&#10;uZdIPIsLy0lWqglEy/xeKuX0BknfOpYWlgxcVG50Zookj4pSRKOIJHSMJHGae5F0x9anCq/4c6lg&#10;SSbk8ZrmWsrnfupq34nt2/fY3OarbSmfYWZyBpcuXbbSv4pXyMrK4Pe44XblmNtYlb/UlGOePzkk&#10;+EqtSyaUMbDBa6ol6hxynJmcczdtRTb3ZIzzDBQVF6C8sgpFRZUkefnIpGIdGBngehvFFMczzjle&#10;XlvBg9w7Tz3zDNQ8SOl+ORk5XLcZvJ8xfPjB+7h645oV2RkbneYzLqKvdxizMwvc56q+VmzxIwok&#10;Va/ri5cuYXBgDGfPXsaHH54xL5GatKhanirMZWY5OV5laGvrRBfXgbIzdu/YYXnhO7e3o666HBm0&#10;UzVVpdjZ2YZX3n5zS1nfxmsLrO/w9Rf/5b8fV8MG9aFVf2jlvqqXrXIc1XAiSbatog+0tiglUPzj&#10;iy+ik+A2o2L4VBcRGty56Xl5x5BJAIxxI00T7KcXuHGGRmhPM7mZ51BSXGzuURVf0fmYGGtxaQD1&#10;OxoxNHyThsPiZNE3cB23Bq6htrEUf/etv8LE7CiBfwLBVYIbN12Kaiwzh7s9m+9PbVh+7PDQsEVw&#10;q03hu2+/TmNEVUWllUqqY5Gqk6mutRM9t7rNMCstRbWNR0dH0ayiGFPj6O2/gVWq1kh02RSggo02&#10;1GCAozIzP0PQVl5tGs0tNZhbmsBGWn2Rl+AkWWin+gxQXYRCCoILQu0o1Q4zzjHrvnnLvkednpRj&#10;K7BUWpIMJQUCsgiqa/EEPiFY7d+7m8o321SjKsiptKiKOah29vzcEn744st4//2TJB+3+HkPlEuu&#10;M1ed6+/a3UVgWuE9LWJtfQ1NdW0IRtaRzpC6p7rrHaIBj+DqlUvo6myn4YvCS1U4QWM8M7tAzuNC&#10;ispoenaGSmQGX/8/f4lZgqMAs6qqmuM2h0LOYWtLO65dvQmVdmxsaMI/vfIy1INZzTjy8vyIRtc5&#10;7mlrBapOTMoIcHNd6PhB96t+1OplLJdjhIpocnSGAF/FMY9znictSEhlYZUulKNoYhK3MJ9LtbMV&#10;jKie2oqCDhT5ueZS/G95HaS8k/y7z/7uIFnKz8235h0FVI4qeSlTIQ/LUmiZIDxGIjlL4lOGxVAI&#10;hSQg2VzvFSUVVHvtfG+GlTUdIZi//f57BNk4waXE5k7EdIOKUuc8cp2HSZDUuEa909cJJkRskgYq&#10;MIJLnOOwxDWp0LxbJIgaJ6VYySGowiOLSyE0N3WQlPn5jDEEl9dJzDpw4OCDJBoOXL8xTkKYw7Et&#10;5dohIYnGrfiJOkqpP7WCCicnxvjMDvjzAiRcTxvgTOm4hfcsF7yOHJTHPk9gV6qbl+OiP+tqGzn+&#10;q1TgU5gdnUQRPx9bjeGfXvwnnHjrPc6ZG5XllRgeHeb6mOJ3r9IExOHOdcNf7Iev0GetZ5taWrEa&#10;5j4jqXGQUCkIXsVw7LybahlZCTi92cjNd3HfJhEjWPsK3WhoqUMp15XDV4RMEqtEKoGr3dfRS8Be&#10;IsnTWlHtdXWL6+rotMY+GRxPdefbxnX3mWefx6/+6q/gyH13o7WzA80kWuq0197WbscaI2ODePe9&#10;NzAzM2rBq2pnGyjMt4BFuesrKyrx9NPPGKAriKyKRNVH0qD4DNUE99NGKBJchEdBdiKdCm6cJJko&#10;KvRbid2XXnt1C6xv47UF1nf4+s+/c/y4qG6SCiBD59Ryb1OxSNHI+Cp/0UGGvKozRarSK9euIkIg&#10;Uxk+KUp13pIB8NDgxbiZNnitE5+cxOQc2TYNtapDqaZzdVWlRVgeOniAipzsmIZEJUanZoexGpW7&#10;PYJL187TwK3h3vsOY2C0l8pZJUZj/PdlKtAQQlS5YarVKMFNpRLVeWt0eNzOEpcW5k2Vvf/u2ygt&#10;kjJfh9up6HM3nyFJpk3Fw+cqo4Hu6tpOdlyHDjLo8YkpGk0qDW7AlladYS1hdmHOwEWN8aV+w5aa&#10;RQClEdIh78BwL0eOioZEIa3c2JIqGqyInfP2DajkKcE+luBzL5ri6+vrx7vvnMD+/fttXGX41UTB&#10;S6OxEl6nkV6hQimgGn2fBvo6Hn74YTMgw2NjNPpuDPQPk+yU44MPT9LglKG+roWAqDN8AgFBTBHO&#10;21qkyAlMBISZmUXs3nmI4Ovk/XqttGhefhk6OqsxR3Kl+uj/9Y/+X1y9fpUG7X0by5Nnz+Lytev4&#10;1j98H6NU7Ks0UkuhRTvnq2tssMpeKwT7uppGa9SgKmppAsHZC2cJnlSPldU2BpFwjN8/S3WlqmNF&#10;Vp2rgcbVQzBXqU0F88SiCQNXp0MtIJO8bhjPffp5/NOPXybxyDcCpgYSm67VLFPAK1R15mYlUbNY&#10;BAKDXOQul7o6pTlfCc6zWnemOSf8HhKUyDIBg+PkcXhpXEv5/ephrLWT4pxS5aoaGAmTKqqpn3v7&#10;tg5MjE+ZUl8hAPeTbKrsaD6fo6q6yjxBCoZb4XypxrtUpgLT2jraMTY+aeVtBdg65y+vrsXlq1c5&#10;t8rnnrBgpX0HDpHEBWxOpfC19lQWV2VPN6iyM0isamoFHNswOxehWpzjHlKN8hyLI1E0eVNLPcch&#10;A909NzHBcVFfePJec/G2t28nsZvlGrpl18zkPGcTyF25HjvnTfJZG5qauJZKSWi4H7jn3RyvIzv3&#10;IL66jomRCVSVVVtTFBHwZ599Fn18fpFGNcxw6AhHP+5sOzpxedXZa4hkdByzJLRKi1NQnor5pDIT&#10;SJIwe3JlUzLgLfSQzGdxjKIEbxecJNBBCoFASbU93zTVdO/wEGa4j61/PcFanbEUa7Br1x7er5Pk&#10;YrMT2WpwGac+Oonvv/h9vHfqI3x08iNzX6vojIBYQZ6Hj+zF3n07CLyFqK8vR2fnNhw5vN9SJOVd&#10;Ky4o5vzn217IIXFXQSWtTZEs/tK8YmoLmsO14HY5rMqfeliXlQTQ2dFGspiPb3z3O1tgfRuvLbC+&#10;w9fv/+bvHtefGVyUCRrBOHd+bIOsPJEyd6XqVE/0j3CzOAxoqmpq8Hff/BZe+PLPIp8KUqlGubVF&#10;FiQyHwpTh2bi+y/9CCs0hk6P16oGqX1dUWEhfumXftEWfbaCWags5frK9GSRafup2L/Pzb3B65dT&#10;5SlKd82qjeVwo0QJyqFVAjUNcjyZSQOrPGn+SUBYW41YutD4yCj8VIrvvvUGFuZnaXib4M914a4j&#10;B8iW89HR3o6W5m0E8hLbmJNjKgDhoOpXByUPGbeCaorNmC/SGKjWeG5eAVVC1KqCLZLZzy8tIkTW&#10;r8pjKkOpwK31NRrtTLcpI3X5UWOFJX5+mko0SKUtwjJE5U+mYFWRVKhEfZEryOzfefd93HXvA6AN&#10;NaOofFG5SlUK9N777iOp2IH3TnyEJ596Fh+8f4rjXUywLicoxmnUGwmUF+EroMoimXjowfsIyg4L&#10;AFLeaJSgUVXWzGf1YGhMpWB9BFVgx/ZG+HwBjIwP4Qtf/JK5IFVys2PHbjz25DPo3L7Darkv8jln&#10;5+f4LEsEgEls29ZqSlnBZv39o1SZRVSBjVSpI6b4FHu0SmMqZVtaUm7AME4DqmYQrW1tBLoCC+7J&#10;IFFTMRkVCUml1GQhr6HEsQAA//RJREFUQOOZjyP3P4hv/N9v8O+FmF9c5rivo71zO8dMYEVwINAq&#10;xUaV06SCAiI7JAy5rny7jpS+myCoJhLZmQ7k8EfVLVRzWwHOUttSa4FACZq3tVEhktCRCKj9qwqF&#10;TI7PEPQyzYWqwMifvP4GQcZN1daJMs6Vnl11pFNCd/5fn1HU+grJTFmFFPqKzb+fYFxWUWVFe4iU&#10;1g1KxTsU1JRfqIIrasCRxtDwsJGtDJIPHYPolH55hUR0DVSyISraGSMUuQQeX2Euqgk4igvoG7pJ&#10;1TjAtenBzp07uUdzud6D8PgKrTb+lWs3SfImTFH786kOHVkkh8W8bsz2b31tPcfNj4GBIexq68Lk&#10;zV4sjc9aBT8VPLImHE4vCvwFUGriEgmn1qSDAA3u1w0OZoqEdWU9wvuLWAyBaptHY2tyKpAgbmAt&#10;vmrd4cLrIYK0C8ksErPcbKRyUps96NfXMDE7gwtXb+Jvv/l9/Pj1t/D+Jx9ihutNQF7X2Ij6hkZr&#10;oqKa9i9R7Z87cwary6uYnZrG8mIIWekMPP7Mk6hva0B1Yy1KS8u4TtSWV73uV2mXcsFvQzwRIpFb&#10;QmR1kQIhjusUG+HVFTg5Nyr2E+T1F6jgRapFEJ0uBSyaliBwO/lcqiuQZbUU5Ppvbqwz0J6YGMWL&#10;P355C6xv47UF1nf4+ve//u+PK0gjy69cSqpqMnUpreDysgUUpWnwVBwlTqUo8C5trsabr75hrSFb&#10;aMDVuYZ7AJev3yLjdsNHdSeFFqYiDsodFl+3yMmCfD8+99lnscgN6XU74aJKyTSGnYuf++rPG6A3&#10;b2uhglq22ssuD41rIoHJ2VkCpNoLymZ7CeT55tpdXd2gkVpBiMZE6TVV5RXYTsP64H3HsDBDICbh&#10;WJifxuhIv52VW41vGispPj/Z99jYJLq7B7k5i6igJgi2fAga4J7eQYKKk0a9EmsRbnwC43JoDVME&#10;4TCBW/epalvqDFVYWGpgod+r8pEaOwioIzSMMsoCKnWLkhHRfw8NDeEagfjYsfuNFOS4PAYadXUN&#10;dnasblITKj5DYiRF2tW1C4cP32OE6K//+u9QW9tEg+IxZT03t2RNShaW5lAYyIMzJ4sEi9ekEVJ6&#10;VCSyQaOazfHKRd/gKEFjHP2DY7xWGefRge//4w8xMTVuEe7Khy8urUCW04X33v8YVXW16OzqsvM8&#10;uW3nqJp2797sL11eWo0owVmpRjl8/40ekgwZNRIpgbRqjz/66BO8lw0qrjFL0cqn4ZeqVgEUr+IU&#10;CF56xtRGpj1Pnr8YNeV1JEkKCJyzuSgKVMDtzef37qciPcz7qNIRu/VXV1vKdIaTYJkiaGZBHaSU&#10;MqSjGP2pfN20/uRcl1Odm9uaxldlNKVwlamQSbJYEAhwnXmMvDU1bcPevfu4zhJ2Zt+xfRcKigIc&#10;E6cBoohONsFdRT+U1qXOWIpBUJGQlbCONZxYpRqXqo7wGj0Dgxy/VYJ3kfXc1jicu3DB3OtzStvj&#10;XOtIwEmyuhBcMK/FMNeklHFv74DNTTi2TBCnMp+4iVTGCvdXgntiBWv8/TjB4tLlS9Ym88LFq1hY&#10;COLs+Su8NvfcepzKME5St8p1Mmv7Sh3b1JJS41XgL8T0zCw6G1sw2U3g53rxEKQ2SPAEvoqiVhDp&#10;/fc/YEWLbvX3YGl5ERupdWwgbsdQqui2SPKqGgXj4+OIp6JobK5Dc3sD1XI+iisC1hQm25WNLCrq&#10;RHrDUjpX1tawzM0scjO/SEJMsqba8KuRVT5jBpZCIocTuHTlMq5du2ZHSy28f8V+LC0u0eBnk/T/&#10;Eu6++x4EygLoGe3DwkrQyLSOllREp7KqhITUgZmZYZJLKm2fgtDmbY+ohe0aiX+Kz3gf96FDz811&#10;pWplipKXspZnLElyqLasSl3btH9rtGG5qK2usIIxgwO9eP3dd7bA+jZeW2B9h69f/Be/ctxJRZKd&#10;m0UlFcLQ+Bg3Eo0ELZ8K4asjk86vvMU+KpRMitFMtLd24c//4i/w+ONPIsev6lVBnPjoQ+w/epiK&#10;lyBKkBboKmdSjNvFDbtzZwd2bu+Eixtd/73ZTD+FD0+exbXufnMN1jc0m4tY7i8Zi7HJaQPEZFqN&#10;OZS+ofrG6lmr8o9UNrE0lU4clTTIs2qTFyjCBpmwcpvPnPqYwOS34BujyelMlCiFiWo6Gt3AzNQS&#10;N6gIgeoCO9Dc3EVlXU4DeAM+bwAtTdu5oZ2YnqRCIDFIJdWJR+ouH+r163B4qUIcVCMqAUpDRgTQ&#10;2Z26HWnDS1mqub/aOGrTqySp2nY2Ud3LyIux6zNj41OmfNTuUk3+Ve5ycHCIoKUmAzHs2XuQan0R&#10;f/PX3yTIP2jgncFlH4slcZUqIduZxc8FMDE2yvvJhHJ2U8ks3p+b155Ba8cuS3ebmV8wb4kaj+QR&#10;PPXZcRrvG9299m8Xr1ynwYyRGIUNRE6fOU012AHlJ3d2dVp1KdU4XyaoqPSo1Nlbb79r7xcpUdqM&#10;XPtSqlUkAAILFT2RW1ggqxKWaleocqcifmpYESPB4e3Q+CUwP7+Me+55BDXVLXj+01/EZz77Ajra&#10;d9lPS0sTgbaI11KeLwmbosMJ9FLzWpsKIFJwk4t/zyYzVItMD42yWmPmUGGWcXzlyVFutciUOni5&#10;OU6LwSU7z62urTNyMTYxwTW2SmI2S+U3i+6+PpKcYQLhIudjjCovZIFdIeWh83mmZ6bt7/IurJCw&#10;Tc0tENRWCUhRgvIElgncs+aRWULfwICBtOZ0jHtMXhbFRgxP8vdL0xThTiNHSnGLJSNU3FEksIhQ&#10;eAiJzBkqzjWC0iiGRrsxtzDJ+1zie1MYG56y9byyGqOCJJiSaKuFpSpwyTWt4BDNo17q1600J0uF&#10;I0CrU15rVT0mSOLUOtRHJT5D8M31+ano80g01GIyRZJx1grIqHiKVKsqwalin1S3PA7Ef+QX+VBa&#10;UURCoS5mq7QDMXm3ocY5qkK2xnUQiXEtkGQlFEkON5W/PFMbvBcH16uDJKyQd8k1nKvYA4fFfWit&#10;6djKo3XNfdzW0cE9cJjjHMTA6BDCSXUeIxngM7u9bu7VZa47kbcVrgvN9Qr/rlz/Ve6bDRKSOCYn&#10;JrlPo7QPXBcun3mqFGshgFYvbAUtivjppeI7aRU/z0hBXfU2EmoFOsHxXcKb753YAuvbeHEot153&#10;8krH0unxwRncGhzEtVvX4fb7rIWggmma6qqxvLhsRfaz5BbipltdXbHyoX/wH4/jvvsfxMHDR6zn&#10;9D/+8EX84R/9F3zwyceYmpca5mYaHoSXBjTBjX1wzy64CdRlgXyrSa1awE6PD999+XXLda2oUlMA&#10;NaxIo7GxnOpqiQZJ9ZZd3PwZNKwJLIRUzMRDw1yAzKzNAKMsbsQNGuFtzS3cgMsIk5nv29uF3luX&#10;qGr1+SSFrTr4xKlwGs19KVft1PQiYgkHllZoJEqqqa5UYCNF47tIJZ5njD5EpZeRyrEzTjUtUD1w&#10;h4sGi8rGm+uE25GNAEFriCqqkMCsc269Cgm6qhGulJ8Uja8AZG56hkCcb8+tnE9VqpLnwk+Fvume&#10;DZjyVgCM8pZV09lfuNldS4Ezat6g3s5SzVJPygOfmBmDrygbC4uTKCtSgF1wU/VRPU7OzMNPBTq7&#10;uEbjmAOfv4jglrYymsM6h82lilD1L8oKVW5T/ep1KjL1DlbxGZ3vxxNhjjUMDOPrEaudrfNlKeMA&#10;1b6AT8RkbT1GQ5ZnpVrlElVjBpEGtQrNp4HTa0MeFn5feCVka0jPqTrN/GLU1TZhemoBlRW1GCV5&#10;kUtS58htbdvsSETVsNZpJBV0VlNDBb4YRKaisf1evm+Ca42qiuski9eSi1kelGyqNWc6G65M/o7k&#10;YGFWIETCyX+L8vlUGWtidhr1dY0cnyQ/lyQ4qXsZ1xtBbPuunQRWAuTCPBJkFOMjwxw7D+qo8HXc&#10;olKa48MEC60XPqNAXuskSXUolZbOUjerKc5tgve3jA6CzL/8l//ScsCvkSip6MvM/DgmFzjnvG5z&#10;YyeGh8fNXZ3YUP/wNX5uArv2N8Cdm+TPZkOSnOw8quAAiYPkoBeJcAYK/WW4dv0Wx1MtZMc5j+sc&#10;i0xaxwSyslNo72ohIK0Y4SguKSfhpeLPC2BtfgV3tezGwsQc1X2InyHZ4fNv6MiGc/mrv/5rGJ4Y&#10;wf/6679AeH0ZgXI/9/YEATfOPZvB6wS5bzKsUFFxSaGd4atmtsqxqKCNAFh11lVYyDIlMt0kUn4+&#10;o9ZZGiUES940Ca+PBIX7NCvLVHUG51HPqjoP6iV/4MABLM0uWIS7igvl0qZMcp14fW7Mr85YkaOV&#10;UJgksQZrYXVby+b8cHzSEa5FxTKso7S4gEQxAwO9YyTXKyjyV/PzZdi97yEsrsSxvLrG++Y9O7lG&#10;uL61D5QBoYY88XWuVzeJud+FIInSytIsgSeB3zr+H7bw5zZeW4N1h69Hjz2TVqWskHIivU6qAYIf&#10;Ve/C3DxKqVTzHE5MjY5b6oufjFd1mcWU1TlJ6T2qlLQYUhUkbgyfl8zawYW/YoUfSspLEST7DhQS&#10;/OZmCPhJbETXEAmFSATq+PkcLMUyTYlEwosoLvJQXUySvSs1KJd/qvyjj2ANGpJ821yLwQ1uaj+N&#10;drul5qxy46hQhdyTmbwX1VT2uLlZs6XAlxCLq9gGVTjZvoyv3JFusmkp31jSRcVSgzhVnkpaKu9X&#10;hRzUnD+TG1dtJ9OJTMwTHGTEFXBV01CN4Mo8GhpqaDyC1AcEyzkqIColMX9VXJKnQkRCPypjKaNm&#10;Y5eTQTIRNIaukpIKQBNIqEazAFqlIGXgFEylgiBS0AKfXBr25eXIT4mGi2MdNeafAoE/oTP3JLwE&#10;SFWXWiMwCDinqZYrqhuwThXTvn03gWPBrjlFI5fHe5miEvdQzcmwy70LAptSWAp8ASoeHy+eJPlY&#10;5jOtm5td53Qq9apgscZGVYBatnG8dr0bA0PDZlxVZlSA/ORTj+OHP3jR8ooH+nr4vWlr+qF/q64s&#10;t2h8gfnNWzf1tVRhKWxr6UQsmsS773xgqlXud9ViVolSRX4XFRVwjEM04A4bBzU0USTvBgmFx+uw&#10;Iic6uilXDjYNb6Gq6a2sIUWFX1qorlZqJ5lhILTCdVXC67dv78Kli9dImkj6XFR3XOM6s8kkWGit&#10;iHARf6ysah4Bep2kQe0lM+QqIOBb8wmuF+XkqsObsgDWuFgzyXCmuH9Uua24pMz+TSAtD4gatVga&#10;HMdCed6xFEGmphIlxRXo6e3m2Pi5t5YQWh1DZY0XHTurqBjVjCLM9RZDOpnLtZLDfcX1vcrnWYgR&#10;UHwYH5u2uItpkjQ14RGxXgzNUEW7UFdfye9SNHzY5kLHNjMzCwT6OP7lZ34OxB103+yx2A1lhnzw&#10;yUkUkHz+xm/9JoFsCS/9+EcYnxnGKkmqAsfml6a4L0nCEUeRWt1ucI0U5vPZgCAVuJ+EX/n4Og/O&#10;dedxrWYaSC8HVbWM85DOIUFrRoBjOj3QA3d2GsHVMAnDEtcD7QvJO3c5bQgNFMnWZttZzoMAnL9X&#10;BzXF0MRIINUnXUTb7fTqzdb9ThH62VmcG6rqgnx5xNasIco0SUlm2o25KT5Hwo2OrsMYmggjv7Da&#10;nj1FO5DivXHa7FpKGZRdWYsE+Z1eLC9NY4PArZa8HF785h98bQt/buO1NVh3+Pru372UHhqZwJDS&#10;ZWiEHn3qMeTlc2GT4d66eh1eGh43N4y61Hhdm8Zd9b+T3Jhvvv0Gdh/YDQ8VjkAwx8WFTgiZmpnE&#10;8MgIQWWFG81Dw0kVHI/i6KEDVDxAV1srzp78BGfOX0FuaS0eeOxJXl/BH2f4fhWqmENxaT7vboNA&#10;ucTvTNMIrVAJk3Gv59A4uLjppcRTOLR7L2oqqripMnHl0kUC5wxKiwppvPpo4IKI08Co809NdQW6&#10;dnSirLTK3Kc6Y42nHXj/5BUqnBBJwiLxaR1CcS2qfG+eqeX5OaXXbCMQhHDxykWrtFRdW4EA7y9O&#10;0JwYmgBNo4G0h4pchntictoCXtTNZ53GXAo6h0aoTLm9o8OWs6rmCUqJcdE4SkEcO3bMQFaGfICK&#10;TYA2OjJOA7VGEqHI/HzLJ/3U08/i/Y8+porJstrOOcLVNI0gyUSEiqmipJgKagL3HLsPztw8Gj4P&#10;5/QZXLx8nVQmCxNjk1Ql4+i50Y0JnSmLIOTk8JlzaMhUMSyXhpVkg2MhoFSnJFWfam5p4HiumeHc&#10;uXO31VCWAf7Lr/+tuddFPNRKUOSkpaUZA4N9JBZZGOofoKL14DPPfxo3blw3ItTY2EiDumoBSeE4&#10;x57Gta52G+duleB5Az6Oo3LMQ8sLvIcQwUrBhDHr1BQm2IYj62ht7rQIYLkoRQx1bi6Fr8jkxrp6&#10;9N/qR1dLKyLBVaqoAEE3i4QwSsAhweMazuC6VgBWgmtINapdnL+y6kr+W9TiBdSWVcVSVLo0l+s+&#10;tc5n5xjH1yL2ezUX8Ug5EmAUIa7obgWopUkkdPa5LFIgAsM1JNJWWFhoICbCobHK4fw5pGJ572UV&#10;5VD9cjWrIYVENLFAIpLDPbaE5tZSAr7OUrNJTlOIrGZibjqGifEISckGwSOFbOVOL4RQSNItt77S&#10;LnNIDNfWV1FTW46iEq5Vjt8Y9/RmhLPTvCNZKQfHaCcqiips3KYm52x8q2vqcPHiVfzhH/2hFYP5&#10;o//2XzA1O05S1oOKmmLuc/UoWUNBSR7WEEWChE513PWKxkiwuY7VJlZHIaTNFvXvdHB/uJT776Yd&#10;8XMd5aOIz5wVXkDGRsyKxoxNTVE0hJHlUSyH1+ZI/dR1xCHwVEpiRmqz/4CbY5fFcU3SrqhkqwkO&#10;2ooqgvVycNaIejyhbm6K4UiisqwUq8sUJJl5mBhZQCyShYamXVjbyKM4cdKmqFe5h3Ysj8+wwc9u&#10;tktNyVikEyRrDo479607k3PloD2L4ed+5V9t4c9tvLbOrO/wdfwP/t/jMi5VtbVobttG49BsxqW8&#10;rAwHDxxAx7ZWPPLAg9je3obdu3ago6MdR44eMdV07cYVrG+sgXufRl0lEcn+aXhn56YJRDrXoQHn&#10;ZmusqyJg+6ByiqPDgzSOMzjx/rtwup0or6nihqTqI/udntEZ9yI/O4TKikKCaoRAEOUs06AuzNJI&#10;LxsAqKVkOkWjtrZMheqxogU93d2orq6iQVBXqkEDx40NFYWQKgtYqVFrQL8WpxFdw9j4NE6ePovZ&#10;xTkqe5VLDBOwaHjWg4itBWlkEgSuDCpiB3bv7qQRW8T4+AAVUppjUMcHjvH9cbQ3tqI0UEzEVM/t&#10;VauRvEBVq+Il0sZWG3stZr9T0YowAVW5o3t278GO7TswMjTCa3rw8EOP0KA5qbBKsDi/iEKqNJ2j&#10;3rrZzefNQF9vH774xS/C78ulcsrByU8+hApLxDg+avShIjCKkHVScfRSJT38wCNQQZnl0LKBgko1&#10;qs7x1PgEvvfd72FmYgq1NTW8r1kaezWuIGCnaHv0o2gwkpaNxDrKCf55VFENdVQfOSRSqytU2S7c&#10;dfQujrUbr778GnwuneWtE+xT/J4iTE6MID8/F+oeFQzOE6zd5hqXQlZjEhXMUAewscl+FJW7LL9e&#10;gVp9/d0YnxgiuIi0LFM5LSBQnI1DRzpx4FAblc4Gn9lLMukkUPfzOvxOKdUYpSGhckzeApIFuXub&#10;Guos7762qorEzmMuVKlvxWMkaIDlGZI3iHzQUpWiNL4CTuX4rvHvWi/7uf4ffvB+lHP9jA0NWjGf&#10;WJTgwTVoecR8fyIWs1zcxEaSKi9spDWD5EcqXal9ajSiIwXVzhcx0pmpAEDV11xuL+ezlM9eBleO&#10;uloR2DjGTgJCV0cz98Kq3XdmRg7SGzkEmw0CRoT3soB5VdIj4YytrZIAkciSZDhzBOj8fZygJp9X&#10;RhLZVK3qluXkmonzPqP80TGJiKhS1K5ev4m6phZEeU/TqodQUWkeonIS4Hbu9Sx+9q67jhjpfv+D&#10;E3YkoDVQmJ9P0M7CCu9xI2PDxjROoqoc+s1+5CrAQqLjITCT+MpTVegvtnQ6xS3MTs8gSqJTIuCL&#10;hXn/6qC2hkhU6znLglWVwreRVqQ8QZnzm9LfaWd0XEVOxDXlQAkJV4HPjzLut+HBIY4jnzMe4Xvi&#10;nCcBriBCrT05Z9E4ybGawWhevCgorERJmdppKg1Qrnu35errzFrHF1pbii+Re18R4bJl6uDGYbax&#10;fPWt17fOrG/jRX239bqTl1w9d997F+5/8AEcvecuO4OqrKk0BSUQELv0+V3w5VFN04BL+ckgZGWk&#10;cdeRQz9duDEs0eiPjw4RVLoxNNBDI7Nk5zwebnYHDVBwaYEgOmLK68qVK6YwGhrrDIB7uq9aIX6H&#10;kwBLBZBOJswdLdDI4DbNSMYIDALOHP5JpefPorHI4PuC3JAJGjc+B9l+R2cTDh/ei6oqGj+31EW2&#10;ndWpe5bcf8Vk10pFU56wmtPrXHRktJ+gMkOQDSFJJeJypFFSSGbvTGJ5aZIAFEV/9wXMTpAAEKDd&#10;DiqZbCrlTDX+IMzQuOssXkeEscgK30PAoiHL47hNU/n1d/eYEdmQLz+pM+MClBaX8b+TSKxtWHnW&#10;fXv2oaq0gkAJVNFIVpUTFKjaC/z51qozRnKxb88uhEOLqKeqH+rrRkNNBQ1QyiJc87xUckGdwxVj&#10;uH+U18my/6atoiFfw4vf+wcD0oGeW7xWBF4auQCvXV9TS6IRQEV5GUGt0mo211KZVJdXGDA1VNfC&#10;x/HKo6FWIF8qGaciUyBdyM7iNTf6vMKFpH0CBNwCqmhVR8v3e6jqSPgO7ca+/TupFAsIfruso9ci&#10;x1vnsoGiPCwuTfHvOjaJ2d/jiQgKA14qpVw0tVSgtbWSClw5woucwyWCdTbnKEriMYa21ho+K0kV&#10;19nAQJ+5f+dnpwlOVFM0ruu8R5XaUcENeTz0I8+QCrLo+MbpoLKlUZb7XgAmsOADorWrDUfuPoKd&#10;u3fYkYWOL9RIJNfrNICYmZnCGp9RUdEKpNSPgqzkWfLy+XXmr3xwub4ztC4IcFpr6pymwjj5+Xnm&#10;Elf1PIGZI9MFNcdxUhGLJNeU11AxZyASTGJpeh2h2SQiS5lIhB1IRrOoRKnuOC8VJYWctwAaG8rQ&#10;1lLDa4HXSXDPKW7BybXmwhrnSsVylJGRT7JcUJBv3y23te5ZYDw8M4GphRnkcG927dxhLSirG2pw&#10;+cYNnDl7HqfPnsVjjz+JnTt2W6ZDTV0TlPmglCflRHNrkRhzn/JhPVyLOdkujgHBmmRRzTl0XGXp&#10;miTZHhJ7EeLk+hKfMUTyPmBzp7awav4hIuTkPGoMVRhIrnB5plRLwI7gCJzxpALpRAxghLE4n8/D&#10;faX+BOqNLRuV5jirhaeiuWW3VDNewY7yUulseiOhzoKcO96f+Km8WyIEIghZVPQ5JP06DhHpku3Q&#10;sZMVSeH6Uf3wianJTQO69fr//dpS1nf4+o//8Y+OK3VUfZ61WNcIvPn5fousrirLMzWYzcVMDOJm&#10;y4Q/UMgNuGzRwjNzU+i+ed2Yu4zZDA3lNBexgFl1kpVSpZZ3Um5TE5Ooo/HX9hkZGaXipRpNZ+GJ&#10;Z56xwJsdXR1WO3thdkbORMTCYRplh1UIk1olqbaXInJ5OTM+fT3d2Ltvr23wnds7oDaKvlwX2tub&#10;ce7cSTJ8gklZANV1laisLrMzr/7+ASyvrpqqGhodtRQx5ScLjJJUVGVUUXLTV9JoOsnG12loRoaH&#10;aICU67tBAqIOPcWmNIupTvLduVReZWaEJ8bGCBazvJ8cA+DdO3fZWbfcyi1N21BTWY32ljZ0tLfR&#10;qIRNYauZifJlldcql7eim1VqVS1KVzkGKibTUFdjaiaxEcOJE2+SSMmAxDFHA6vzPXlCVmh4FLAz&#10;1D9o96Vqcyrb+tHHH/NaS7j/2DEM8t96qKREAqrKKkkY1uHzulDCZy6iwVO5WJWB9VGJugl4Tk68&#10;L89NBV5BlUFiQmWhAjNqDqFUs2J+RywYRp5Kx5LM+fM8fN5sA4qSkgKoslp+odfc2WrgsLKq/tdT&#10;vN8EydoCOrc3I7g8zWsLZNyczwESEBe6OjvNuOf6VMFN0cvZWFqc5n+7qDIzeC0f1HTl/LkrFsXf&#10;06MUPP4b50sR6IGCAKYnp/lnAdfRGolljilXF+chkyBD4USD7DR1qXWWr8hnjoHD44CD9xlQfj8N&#10;9dTEKM6e+gRXzp1D99UrRlDkylZVu4KAn4R02cruqlSuirkoyrpQ+2ONAKAFS0Kr6HitDbUV1bqW&#10;qlZsgYrXWHtPKvvNRiTrJCDzBN4qI7m3SPJmp+e5JqnSs/II6Dqn9cKVzedwZKOIZKa+vpRrowzN&#10;jTVcJ+VYCQWNnOoei4sLSFiyeW0qTIJ3Rpb6MXNPcp/Kw6SxUGS625fH93HPdHRaOuYS91d+YQBv&#10;vvmW7VM9g57N48vF0WNHcS9J/Tvvv4MJEpa6pkasxaOUTGnOYY4p6DxfIefSxY+RrPC61uqUz6pg&#10;1aICLwJ5LkRWZ+Ahk8z1ZNJOLNP2qB0u1zvJkmIHRBrUKCdM9aqxS3C9aTzVtzyTA6Z9qp7wORxR&#10;b6aT5FYFa3wE0RFe08u9IbKvqPU1gjKvocwT/s/NvVpYUInZ2WXMz0UwPbtCW7BOO+HcrE1AEqdo&#10;ekXmq1CKwFnrTX2+Zd+UCqpAy5CRrjhOn99qkXk7ry2wvsPXH/7hfzqulAVfvteYsvreaoMUcmOp&#10;baSUceYGFW6KALK4gEkC0s3r13Cz+4Yp71NnPiFAKrhDdYxnreuOulwp6lhBLvqc6u5GaTRbW1rx&#10;3on3oSIjR/YfxvzCEu575BFu4hLb2DIOOkfN5aaKrESo1CcRKCzm56XbONUKBOOfMrLalPML8xZt&#10;qmpOcq0ODvYaEMh9ePniGW7ANJaW5D4PEhwWMT45bueRyzRomwVLFmhUcsz1XKRI4GyHRZqWlpSg&#10;oricAFZII+kmgDgIDp1IUplJISkASxW7CnLzEF5c5b/nUH3m8p7cCPM51WIxU6livE4RSY/c2sn1&#10;DauepLaZOmMfHx0niKoSmNeCqVTcJcWxmp6asfM4GR8BtlzOIkdjo0ME5ynM02DImyEX7ALnw8P3&#10;qVRmOdW6fvJ9+SgrLuW8keSQLK2thdHV1WkFIHRMcPHcRTRTGe3o2G5HEzqPC1BtFaiJR66P6rzQ&#10;QC7f5zUjqzrmTY21fJ/cnJu1tkUcpGo6W9vxxkuvUfqk+VmCIBXPWpRgUeDD4uIs18gVDFE56ey7&#10;v+8WjeM4QZcAlFo3t3hKObsGsEks0HhOjM3T8Dags32HqSnNqZS216s0HjVVIKhxXL2KKA6TrMyE&#10;8LNf/kUMD45aaUopsYaGRvOkqKWrlGpynUadxljnuOlUluVY89IG2qp2FSBYKVjKxzFwkVykqch1&#10;Hju/MAdVCFNApKL+c0mK5qenbOwVgFlEdTrPZ8zgXhHBytcYEqilppWLr9RHgbDGy8s51pry8nsE&#10;1lKHOuN18prB4CLVKpXmxirJ2iIam6r4HZlW+zqHay87w0NwyuJ+IPGNyTWrLlMpEiwXauuK4PNk&#10;c02pSp0TN2/e4FpbsPWjjmty1avuvlTpOgFONe2dJMDq4SxX9xrBSSmTAm2B9PlzFyymQWlNVdU1&#10;aGvvwNvvvI0sPr8CR7t7b1lP7B17dlgkfXQjCtX7lrrOoFr1uH18Nifnjf9FkFMqoWIyPBzT2qr/&#10;j73/DI88Pc97wQe5AFShCqgCCjk1gM45Tk+eYRzODLMpipRESfSxZPmydewj72rP7l696yMf2ceZ&#10;smTLPtbKIkWJUSTFTA4np865kXPOVaiEuPfvKbZW11774fT2V5RYwjRQ9Q/v/32f+76f9wk0zCkR&#10;ESywxbkR/U1qW2Q6LOLIZJrTOFCatVDzYkegnNbcJZCVsfT1JAtQDFiL8BThmtZzJNKiJlht+7oP&#10;iFRnbFyCgDlCm8wdkZ8iHb+gQOMt0gl3KhKwl5aEpeZnRbQ2NFepolyoZ0ntgSpX3qRnAtb42ck3&#10;39ZkIaaDoiijw/0C720nS2wJvfbWG7tg/QCvXbB+yNc/+u3/y4WqcJEH+wwOT4pRlsjgwdIz9sd/&#10;9Ef23/7TH9sbr75qb776mv30Rz+2V15+Rcqp0j75iU/aY48/Yl/96l9qQW1K8a5K2QqotJDo9Yo7&#10;nUAh/cJmZ2a92MeGVA+R0xRg2NOxR8C5YF//5vfsj/7Tf7M7t+7ZenpDINli9XXNtpHeshvX7ogD&#10;lMio1kqJAjzr1lDfJmCI2MoydbiX3CW2LOVWrAWZEVCUy3gADOwtiixLcRXbwFCfp0sdO3ZUyqXT&#10;JianbEAKu1AgXFYqgx1psGi41oOJyCUv3CyQoUfBELUdtXAwZrXRuGVSGyIEMjQiD+lk1q8jK5Dd&#10;SKd1n1s6Z07GblxKLWwUPenoaHegx0DGRDAgBLjAaagwpWvAkKO6ccHeunHLwZn2gjQ+waiTxwuo&#10;kbK0srzgyhIFRYOMRGJJ4CBQjYpYNAmIRQA6Wtqtp6NL1xqTwi3z0o/tbW3eZnNMJIh94uWFZaOB&#10;SVCGlSIqIR0TcK4RcNVEqq1B99lAG03dQ6WUZpHAoVBqmpKvHIfiFYUiaeQDHxRY37ly15rjDdbe&#10;2qzrY8uE9pQV+syWjYwP2OLyvB0/fsSjhKtrQgKPFRubHHY3LMFOaT3zxPK6wGlJKnXb9nYe1bF6&#10;NEKk35TYogjZKy+/5PdMTi5R4Ncu37P52TX7h//w/yTS1K1x7rYrV69LTdZ66djKiqDRb31rfUdk&#10;UaNdUCQFl/X0nCIBN+VxKQCzs7FlHc1NegZlVqY5vV1aaKsyyonMmoCdgis7UoJVdvLwYQ+OTOjY&#10;4+MjNjY2bEHdIyViUebVUp4EuJHDjMuUAE3cpuTSQ2hrBOSx2pi753muKF6Kc6AAFxbHNDaTUsTT&#10;vh1Ajfy52RlxIyk8KdRgeY1t5gqdBJeWFkj1SpVXrlugAlIs9bmquSCgTek6bly7oXFiT13ERNdO&#10;d7E1rQm6hbGnzG4v2RXCOU/BY74uLyf03bTv25Oy+Ju/8fc1fyP27DPvtUNHjtgvfOYzdvXGdbtx&#10;75Z9+OMftpKKMtsQUu47fMCu37rpBDCbyupaRQJEsik6hBqFTNOQJZ0kyDOhuZcS6G3omSxbLrNg&#10;pcVEkAetuCxkldVRywics7pGlH5G85LStRSjoX846hzndUmB1rPGs0LgWU56Hmq5KGiH9h/22I8l&#10;kVd6nbNdU6pnWYZHoZB9a5EkfXZnBy8UokAkSySosrJaZKPKorG4q24CMAF0PB4obNznbMXx3OgT&#10;MDs76d5F+vJzjl1l/WCvXbB+yNcvfOpXL3zv+6/at7/9Yy3etNjjsC949qSfeuJRVwM5Tc47Yu3k&#10;CxNg9vGPfcyLd/z93/xNO/fIGRmCnCa/aeG2uHKcmp4xynLSlQf1SuBJSIoP43Dk0GG7d/eeF5NI&#10;paSwAmEp9mVLJ+hgNWNPPv6UL/rpyVlLrLLXFdB3TkgViOVu6fwynNTwvSuWTyAbBoimG888/ZT1&#10;3el1lQkgUtWKiltEKsfrmjzac3BwXKSk3A4fPWHReKOuMWWHD56UQTcP/JJkspCIBC5T25QKy+xo&#10;YVLEY0tGbU3H2LaxCakrKakJKeAOKdQVgV+tlGxX1z6BWbnY/bTV69iMQUV5ZV7lCTxCMl6UKGXf&#10;dHxsVKon43EBFHl4/PHHvWsREeBHDx/VOGUcKPgOAUmHDh3w/U5KSLL/ShDUwNCA1egZhKSI4wLs&#10;hem5fHqYlCf7eDwPvksKEsFj7ENffPtd20itW1N9k0eOb+ZyvtdOX2ICrWg9iFGUZdXzSNqKjB8R&#10;7MlVPZ/UmghHtT8rgnVIa6oJ1Vh6dV2LkGIZVKSadg/G4OA9V+ITo6N2+uQpkTC6Qi3zK91zlRdY&#10;oWd3ucaa/O/SkiqNb1rXQx9rAtB2vNY7+dWr+lw6Q75shUVrG+3WnVHNp2L7xKd+XffeaEsruORb&#10;7Nyjj3p3KGIhvFAK+5MC6XLc+lX5Zh8Vmg+QRHpHV5QELCMlVya1VlkZcDcve9a4Y7c0LqUa60I9&#10;q+qKCsskRVCkstgTDVVK7QosaONJZTTmV41IGESIqli4mamWxx4u66iurlbPo0LPQACgv22IeBUK&#10;QMhHXlrV3IhQMSufolZGEJPORQvJ+mi9bWY3NQeCDlKRqoB1dzdaT3eD1iRFdRYsk07oM1KqC0nL&#10;ap4ODY8LpAVkuk/KBxPRHI5EjYI1G3q2m1TZ09+pA55cWLGiLYG/SNs2Y6XrZctgRur08qV37a23&#10;3rRP/eJH9VyzdurcSQtHI1Ydo9d0idZQoStzAlC3NI+zAn7c/OTr03++vLRc9qHWCSMpb0W634yI&#10;Q1DEeWlhRuObEvlY8eva2cKT1SyALPHANCoDpmWH6EMNGWLOA7g7bBVss50gtS4yQj+AQl3/ytKa&#10;HTp42IaHR4FjWTTC0dY1DjmttbTGJelePlK7ghUiVQL3idE52bdyK9O8M9mXYl3vltYNCp85SVlW&#10;PCNluh5ekP4SrceciNz2ltbv6IiuP2U3793aBesHeO2C9UO+5ueyFy69c933fU4dO27PPvGY7Wlr&#10;kcGJuWr9X/+3f6bZKuGouYx76n/5/X/hRv1Xf/FXPLo4ECqx/qFeGaACu3b1ioxkTmw+5QZjUoCV&#10;EzNNy/hVVFHMpNhTK37r7/2G/eQHP7TK0oAV7hQbXZEyUoFTk+N2+vRJseJSD2RhAZ6jYpfUKYpo&#10;YWVZrHjIBgZ7rXfgNmtLqqZGKqpK4JMRCLXameOPSCU32Imj5y0ea7fqcIsWLK7WYrF3qe6hSesb&#10;kapdF0IL2CmigpsuK2AgwhOwjgRrpKhirqCrgtUC0agbfApGvPLGG1YllbyjFbwpY/H4E+8VIK9Y&#10;oDKs+13Qoi+wOtorDo/IWFVKWdFMoVjqt8lLr1LohT0w0ttW1hLWdWC/NUn9Nkkdz07N2gxlRqVY&#10;47V1duXiZfvg+z7gQS2M5YTe4yIJhYwX4CGwqC6vsjINxI2r1zSOAiCBKkFWYV0vXZMIapuUEU8t&#10;p6y7tdM2BZzZ5Jod6Oq2chmjCgJrdJyMgCUjo5uWkVxbXLLMqoAgl7WpsTFbF8lal7Jbg7Bkc65a&#10;06trHsh2/vyzNjk7r+ubsGCVQFLGsa42ajmp2HhNvXW29NjjZ56xkp1yO3LwtB05cNwBtLf3npWL&#10;XDS0ttvc0qLNzdPDOWVHjxywaI3GupiUKhG2xLKTs8xGoYCi2qYXs7bv2KNmpVK1OuaVG/eso+ug&#10;iEuF7Ttw1L77nb/WvNjx+AQKzizrnoh6Jtr3sUcfM4lT2xaBqSmTLtP9NcXj7rloiNd73nSpjPaW&#10;/s6Y0rd6L9XaBOwUVaHNKt4U+ijPjeECJyI5qPutF+Eo1XwQkdLYEb3PXHIVrTkUFOCTVw1Ao8gK&#10;KCpSuGFFupgikeGExhf3K0nnREy3xJuN/PBGgePSzLi1NlXZo2cPWldnrQjFkkgAaYaQSN3LZshS&#10;yQIbHZ212cU1zcOoVUcbNDd0PKnEna1SEY9KkY4a20jonNkdC2xoTqalYjV/N/ScKwE+EbsKrWGC&#10;BIkHOXBov928ecP6Bu4KzAo8GFRn8/1jGvHkBOLTmuM9jXF74vQpK7MS29ez1ztk3bt9z2NSYtVa&#10;Q5r/kJrJ0XEBZYkTgmwyI1JJQaE6qwvjRRMYe811UW+BMl3qiJ5nG2FTDA4vDi5wItoBaQJQdXcC&#10;1gr9DHje/+Wrl927Ru2BXFZreUPkMhp2r0neFR8UQAes//ag1VTVSqHTMS0nAtJoAYE4GTHUGYD8&#10;QxbBfUSKTuvn0+SwpOzP8sKcg3ix5sfVO1d3wfoBXrtg/ZCvT3zy1y48+uhT3jqR3rOL8zN2984N&#10;AWW//cc/+g8CXXoEb4rNB2WMK61OwPXlL37Z+u/02W/+xm/Yy2+9IqNY5dHHc3PzMpRFrijmZdh2&#10;tJRyW1veWpGFt2/ffvsv/+m/iMVv21999at6eFqwWtCTExPu1j196oS98OEXPcAtJkVCAwhKKPb2&#10;9dolEYE7d2/JqM+IfVdax55WDwxir6yluUOqMiL1xD5krQA6KnW6pc/3S4GOSt2vWFbKekjgP7+y&#10;apQFJaSHwLgdWbwdAlg2Nj31qSneYD2dPb6PHZfKo4JSZWXQy1NCvi/JKNRIbQakGCJSLS1SdQcP&#10;HLIvfukvrPfePfvwix+znr3d9t//9Iv28Y99xAEC8MJFmhE4T09N2csv/9RdwLgn6dRFfjUqHKMe&#10;FcjSFag6VCVjU2NXLl20d9+9JFVPFaugd0ZbkHokFhsX4fLsol93S6PIgEAGzwZpYQ26D5R5Y12D&#10;HT10RATgoHULeKicZXomgEdleak0scZBxyGHuEZ/i4WloDSuVZVcT8BoowiQcbwiyfUqXdee9j1G&#10;0RwKaxw7+aiV6bp1OIEQwT8ZkQb2d+dseHDYBu4O2+jwpA0NjNrk5JRUd791dLZaZ1ebtXa22+jk&#10;tI1NzGjuLRsBcWd07aEQhSumrb//nnsoDur6X/joJ+z9z31MJIs5VSyA25ZhLrbVZNZmBKQBKSdU&#10;7F3NEVLGyivKXeWipkXLdMs7nn9dGw7buhR1lYhjtQChRcT0oACmT+RhT0en5sGGACXpFdfKZbwx&#10;ymxy58GhzBrqGgX4RbY4t6DPbhutJskn3hChIvUqIHBg/7hYwEQltYoygvXKNHYiAcwx2/TxqQB4&#10;9HNdx2IMsmzx1DaI3HR6Klyxrjem8TjY02ltzfVWF63SetqwRFJEKpUWmZUyX0jb9AQejTWRwLSt&#10;CATLRN6qo3E9jFJX2ahptgC20hsiH4XWUF1rtcGwFWY3LFBU6MATDulZiwDWx+usvkFzvrraGgTC&#10;9B7PaQzv9d2zd955y1uXlmpMKnFPs3p3tjSWy3ZoX7dRDpQ0QSqwkfrUI8JJxTsaZmQF7PTeRsGn&#10;V5PW2tLsbS7J864sCWs8da2a3/Q8X1xeNprHFJfR9MVsQyBJYCcEjDlG5oGDNUpb91MkIn/4EMp6&#10;QAQlJRKTtWCwRM+/RGRZRHSDCoLFenYiIVZq4yJZW5tcfX58KkWO8LYRIOdxBrp2R2q9KLZSrGsg&#10;JS4AoZHVoJhRPCbyrvt96a2f7YL1A7x2wfohX8Hqhgt/9zf/vnV1d9jevewjj9mrr74kdjsohpp2&#10;Fyjuu1Z6vMqYE/n73e98RwZxxU6fO2WD48PeH5hIUIplDAwM+z4YbQWJqCyVISeFg2YhAN/K/JL9&#10;+3/z721mYtYBiqpF9Jom1QZjfe3GZfvWt/7KfvDD7/tPykzWSGlBGCKRSjt24pAHG20XbFhtrE4L&#10;uVAAFPVF1tXV49G4GRnOezL0/UN9lkwnvEsQZStpbI9KIBe3tIR2mbXWVBuXQctp8ROEsuMR212d&#10;3R6w4gZYKp99R3oRs4f1lowW+dCofwqxbElpvvvWW66ITx4/lv+9lNXk5KQIzKIAkbKaKXvnrbft&#10;1s3rIkJ3paI2XYGQMkVEOIFro0PDNjc9ZSsLSzZwr9eDm9al/GiWwH7jB1/4kJ177Lw1tbZ6RaxV&#10;gf0MkfMyWIwj/bJPHD/hUeVUeEpJUeLWJ2ULN+CCwGVB6nVdxos65OSQNjU3OghhKOnVuyJDubKE&#10;cluVWksKEFIOQPxEcRCsRHwC0eczM9OuRmi6QcAf0cfhqqAAqsDd+JPjk1L4C1Ji2wLnTnvk0XN2&#10;7Pgh697XZsdPH7DZhTHfA7TiCgHBNZ13xc6dedSOHjxq9+702u2bN3Vl2yKLlV6uc2B42Gt292uc&#10;OCbduBZFCCulzolHKClir7hc9yNw6b0rVcmesYiDwBrjS4AfQXdNdXWW0HNBYfNcqZ5WJhCmCNCK&#10;5mJcgEUAXQQCpc9HNHalstg6nJ67yGVUc01Kj3iCQqEJHpcagVtnR4dOIzjNbkpBlon4iDCmpNxC&#10;BC6WWaHmV4HGrUJzByIWCUn16d6W1zKaA0mPwm9paLK2hlYRtqhATutFoArY6xH6M5idmdN58Tas&#10;iRgv2cjwlCWT6wJ6qKdUoTAmHIlZg+YwKVRlgXKP8N+QaiaroVjgA1Eg8JOiN7icIZ28SWmqq6+3&#10;oMhMlEyCmmonh3g/JnSvo5qPZFDQee7m7Vt2+fJFG+i7ayVah7Oat0mRB0h51759DKy7ksklZ26T&#10;ozxP/IVAr6m+VqBJsFih7d97wDal9Kn4VyDiSuvPwZERS+fW9NwDRgR4dj3t80CH0zPO7117rW79&#10;DhXOmj12+LDNz01bao1AvXWrrq7SOECwy9xbw1wvE5nDVvT1jxg16ctKKeIUtAqRe3qAg9HeH359&#10;Q3OcoDYUtuigvqvTskg8IjykuVKnuQ7R//aPvrML1g/w2gXrh3y9fuXKhUhMCm1pTUa12Z556ow1&#10;NTba5NiwjF1S6jVkx44esRdffNGVBxP4xz/8kbu7Ub8E6rC/RMvCIq0o2vVRG5me0zQCqBagkhLR&#10;2NjsnY1ef/lVm5qY8tShcSlqii20tbVqYQWspaXJ97q7ujvt8ScetzNnTttTzzyp73XY0sqCLa/M&#10;a4nm3DUq6yeVJxDPwXzLbXRs3PfRU5m0wGzJgZlG94UlO7rGAk8zGx0fcoPb3tEq8lBoe/d0+eIn&#10;SpuIbnpzH9p/0A4fOCgDmNEiLZLyj0qxl3jQDG7/n738ki/+ahmzkIB4eX7B6LH7zFNP+b55bY2M&#10;tBQuamp4aFAGekfKZs3u3r4tg0oIi9mTjz9m7S2tTk5QqnUxjZ0MuUfQyzDcuXXLbl27ZhMCfMZ5&#10;WqBMzeRvf/979tOXX7ZxcjwFFK0t7ZaWEUa1JxMpe/LJJ6ReBLz67xqNTaOM7qbGXqJE97iAmfMx&#10;29haF6HJ6rqSrhpw16K2AZ9KkSsC1Ki+1lAfFxFg/zcrZUInsCmPXiYKn2BC+lUHqyIidsNusJsb&#10;62U8N+2ln/zUI+AfffRxO/9IvoAOudBLq7MWipRKLa3ZD3/0V5YVcdgprLR0GsXJGBd77AJVtHBJ&#10;ouwOHjogQK7w0rbML9qXrstA0y+cMqGk7bW1NYlsrNjM1Ji1NNf5dkwmk9LnpWOligOlMvwbW55m&#10;dXBvjwCmQEa31KguR8UvFF1UwDU0MOBBVvHamIM1QB0WYHn5To0TAW/MV8rHjuieUWKQC7wZEK+c&#10;iBttNNkXbqqXAi8WcZNqLEaTSVVuCQzQdGWaT8yLrAjEsgBQlEqKv8bKSypc4dbRzU0gXSQilkOp&#10;6trZG6d2OyavooJtAp7LjkiVfldY5uC8tVOkaaFx0z1QA12PW3OuQHNCSlTAR3S/LtBKCgv0uLUm&#10;dc3UQ9/SmmbbKaj1SkEXuo5R1nVHanJkbMKm52YdyMqlqOmRnRSxY8zY6++7e8O3pobHR+3m3Xte&#10;x6C1o93iDY1OcBPJVbty6ZK7kDtZ51pneJCoJUA970CJQFXriKwAcp37Bu95IRSi2XF/k7NfJCJG&#10;zrQw32MsikkVE/EgMrtKZOzAwX2a/8sOzKTR3c/VJjKfrIqgSA/xK1ZQpjU1q+PRRCSqe49boII+&#10;A+XI6Lyy1nOBjPrIac6RPgr5pujPOteic5LaSLT71777jV2wfoDXLlg/5Ov/9nsXLtwenNXizWpC&#10;0z4uaT/6/rdtcEALTysDZjk02Gc3bt7wwCiqNZGrjCpZk/KmBCYtMVuaWr1H7uTUlO07eNBzNakR&#10;DuenyxEVnqanpi2TzLh7ORQU+5VRaW9vdaXHon7/+98vdl9n0ViNVOOsVMSUXbl6ye7IIBw6ctAe&#10;e+wRAcWMPrssQ15lE6OTdvTQaamaHrt797bNzc85SAeqyiwQDIg1l1k0Xm1NLXFbSS75oiPN5ejB&#10;A1pwATsjJToxPOYLr625zWK65taGZs9TTggUSIHBaG+JyS8K7HADvvHGm65MWpubBeQ1NjcphSmw&#10;bGtudQNCABb53ijzG9eu6ncFAu0BNyqtUrJ79+71dqFLAvkd3KIynBRRKdVPFMfq4qJdv3LFC0UA&#10;CpRtTcg40hSCsSXgpqGlxdXL+Ucfs3v9/V4KFa/FsSNHraez2woFvBx7amTMgWFGKpe+4kTK8tlU&#10;KuH7crNSIwmpaQcRPU/2vKn2RZEVwIkgIjwF4Z8X8aBCGM05KBUKuNOFq3dwwPZ0dVosWmXJ1SX3&#10;wuAypzpbRXlQBo/IcVKH0jLwKQFByIrLtu3ilde9lOzw6KLdvTciYKy2D7zn/VYvIz+u656amhAA&#10;VdjtOzelrugVrmeq68pKqWFLyTqgyctaSoSyJiiyOS+lPi6VX2U3b171vxMIhseF7ZgtAR5BVM88&#10;/oS7v8MCXe6xQKStubHJqqUom0RQ5mdmrLO1xZ9pbTWqWUpTz6c2FpXqjlltvNZSubQAbMYqguX2&#10;iY981KtxMSaMG8GNZD1Epag7Wju9lnid5lM0XO1VvxpFXj3FTgBCwY1pEb15PXPIREAKLxKosvqa&#10;WisvzoN1iYCYIiPsidNspayMXOE6V9AETNH7G67FFhDbO3PzS97hDPWdWE148Z8cxFOUoEbzDnVb&#10;ree5KaJEi9UKze8lzQniH3B/B6T2G5pbPD4lK6JDg5Q1EbMVrWUUJ/3lizSupIElRKyLCjc9AHBT&#10;c4U5CpmiDzrnR5127dlj73nmGWuMxz1okZLF6ynypHc8MHJ7g8YrpXpeugkBMWuMbmQUlcmtp1zR&#10;EtldXiZ1XFIgAiRy/vM3QW1793Z7NP7UxJgRIJvf0ybHHVJDj/oazZ2gBMOGLS0nBdYi/NuCjUKB&#10;cFlIn6FmPL36izwK3CuwaY0RUc/cB6wphFMkS0bQIUQnKNuBt+XLf/WVXbB+gNcuWD/k61O/+Q8v&#10;LKwRQVsiFhqw2fERKaMfyFho5QikfumXPm1nz51xdcFeEu3lUuk1a2lv02Qv1RTWx2Q8BwUaVDv7&#10;5je/aZ/69C/Yz155ySSwraom4ouQ8pvUrCY9iE42dVLBpH2Q1kNJRVI1yJEtEGjUS5WgXBYXF7SI&#10;TMY+Zx172i1UVeFR0RihlNRrtQzW8YOnraK00l762c9sTopvfGbcJmYmbGZxylZSi5bbzlh9U1yL&#10;cEcgUqtFXigGvuZ7ouRQej3hhlYvVAIwb0gdkTpFl6wSKT2qs1HlClcsqglXOJW/9nR0WFgATBAW&#10;C7ero1P3VmUvv/Qza25qcMN968Y13Tq5odv29BNPipXveDQ8e8GNUi+k9ADiYRnIjUzG3WwA56rG&#10;OSMDyz3SEYp9Q1zf/Dc9lusbG2Ust+yp9zxjz7zvvfbamyIQUnEjg0N2oGevra9lbCe3JQNZ5/ur&#10;jBfPEpc8OcTEH3TJyFGdK6xnFtezqKmOutsyUIKLv8TJGP7XkjL2HGWMpcRwy7OPvkxDk5YmqV2u&#10;LW37D3bZ8aOHrFugTWDVtSvXZFgDrlaJ/KYYByliJYFC27SMReuqBMTF7jqdnk3LINL3e8NB+vat&#10;2743jJeBspHkbFeFKx1U2ZNk7x7FtZZKi8wsebwE+7g7IpuURd3aydrQ8KBIpsAml9N5QwJSXb+U&#10;LZ6Qc6dO5sdZxAWwxu0ZrpLqkkqnV/Gmrn9kcND2tGu+aTxQgWzBMA8ypAUJ+heW521FKj0uAMIb&#10;RHQ38RN1+ndECnlTChigqqwgcJII4rzngiGFAOK9KNHz2tY1Lok43bp9U88/Z53N7dbV3inyFnOQ&#10;CFVonEopMMIio3wuAV64gTWrpNhp9IKSzunaKC3LPvb83JLW0pqltJ7Y22ZLQhzVvT3MQ+ZXQ33M&#10;CRTPG68YrUGLdD0RPa9INGoxeoDr2bPVQvYDW1WQPOYhypk6+Mj2tXRCRKbSPRTMy6iICe706zfv&#10;WL/GcG5m1v7qm9+y3tu3raOpRST5kBXLKKxpPrJ1sDC7KIIS0PhsewQ440vfbMAf5kq3N3KaKyqK&#10;PdddglnvAvcGISRKBcytEgnUfyAVk22AGhEdcurLyyq8aE9VVbWIfY2I3JKNjk7Z3CzrqEBjRUey&#10;cg8uW9/Kx5GTbqob8J8O2JpzeBIhC8XYslC5gzUFg7ie//61P98F6wd47YL1Q75+5/d/T2C9aqsr&#10;CzZ4967duHLRlmenjX7TrQKdRx89L4VUZq+8+or1DfRbWsasQQqR3rE3tQi1/mUsE1LWTfaP//H/&#10;aD3dnfajH/7AfvTSDz36O5lJim0v+F5gZ0ebq5j9UpeVUk2X3nnXVSdVzlhULLLc+pb3r+2XYhvU&#10;+Z770AccoFHYl69csmYBfKOOwb7lxz/6C1LCnR7Mc+3GDYvEIhakIEdy3tZya1rwO5bbylhbe4u+&#10;E7d2KVKCvUYGhnTdP09VmZyVomq2Vh0T8MVoZ2TcUVYxGS72xULBkLstiWRnb5gKW/T6Jkjr0qV3&#10;BPb1riCo8EW1MPbC52fnZCCmvfxhWxu543GBBipo0xU+XaHYK8eQ4qbkvyELwXL6UevaZAAhK7h/&#10;6RFeHa0V8di2oFQE7sikDDGVpaI69yuvv2Y5L2e6ZScPH5N6CdhGOiujX2PUx6ZqHC7dWilDXObb&#10;sv64GudmpqxSxIl9TDpvOajohREvl/L06m76b/J1aQRRE632DlETk+P2gQ+8TyDdY9/63letrbNR&#10;RjIkNTxuN6/f8IjoZ595j6fU0AaTIiKkAAaCxVJoizYyPmjTM5M2PjUnA13khpTKdKj6paVFjRMl&#10;MqXaZLDp3Ux+diQqYiTQxP0qyJEBlRGXwikPlum6SR3c1PixZ01J3JzmDP2eCYwMuXsaFz9Gvr25&#10;SWqO6PaUQBtitOKeFQKn2O9k7G5cu+YEhvxcXKvj46N2R2ujf6jf5hbnbFSEdlwqkmYjdCbr7OwQ&#10;gar3wCs39LpwthhAWSLDifpm37ZURj4YqnRPBQGLRfr30MSgiOmgVHy1HdW8amts0TwMesR1pcYe&#10;jwluWQoLUcCkWCqU7QLymomS55mwd8+eK/W4kwTHSbXuaL6SK844RWuqnaBk0lqLC3Oai3WaKhob&#10;kUTW9OjomMY45sVSqnQdZHIA1jQiSWiNUHaTymL+U0SOFrnreg54ahKJeSd9OI4HhkdFzHIeS0J2&#10;w/TklFFbAK9D3607IshTVh+LW05kkqYxMVpk6lrJdkisJfTOV8hb1fMvLNqR2oZI0bSjxEhrwzsA&#10;aNITv1TzFa/VhhcbWtV8yYgoiXRG6vRM1gW0FRIIDSJTHSKWnfk9/rEZnYtnEfJ96+rqet2rxkbj&#10;hgcIgAbwIeQ8R08P00+C2ZgzlRoDKh2isqnh/qdf/fIuWD/AS1x19/Uwr8GRQVtYmpexift+5M2b&#10;110hw8B/6TOf9fQqSoeSV0vlrlItHGohLwhA+e/CEjo1FYmprnorPopGDI/2WXWYoJVNVzxtrQ0y&#10;KDMy2us2OzdhJ04dtY985Hn7tc//qiwMwR9irCXlYsdjAu9JGVeByQZ7RiVGdSUip8lBxnVLK78b&#10;1+/Y9BRFHGJSY5NSDTIcUiYodz5LUBSGlpaWK1JfkzNj3lQE9zmRzhtSaK1Sp6hf1Cb7WmUlgHON&#10;jEyDFjl7tnGpskrPM0Yxs/eJsm4iMlrAy7hgIYkKxdUYFHkhkKc2VqNFXizlELZUUtciY0l5z4nR&#10;ETt+5Ki7IWm2jzGv0OKnvScRpnRdolISka7RWLU9+eST9gu/+Iueg33u3Dn7wHMfdIJAsB45sxjw&#10;dy9dtp+8/DPbJ7WeErgTs3zx2hV3+7K32Nvfr3ElKlbnk7Kiwhf/Zj+dPUzGCTBlXNnfo1sSfZ6p&#10;i8zvsusZW0ksW42uB1CguxUV0bYE3ASnVYXL7bnnH7fWDvJhU/p7WsfR8wwU6/tb7nrnOoklwCtA&#10;qhx5rFev3LRLeoeC1TY2NiYjKUUUDbuCoRVkQaGMZfGW5tSKNTbFRFSYS+v6txS0ZfWsgAYaSswL&#10;bOeMBjEUwZkVASiWke9sb5YSTmsOBHQ8PAnlutagkwaIY2l5qe6z0qk++7h1tbUC+qBUU6FI67KI&#10;V6fdunlDapzcKCl5ARA53+yD0w6SvXa8BcnUqmW30racWbCR6WHLbmetvErzScSimLK0zXUWDJfp&#10;XAKbykKB87YE8rpIl1T6ZtqDJyl2U6Nz72lvtXg0IoBd17TK110nVoCxQVnjkiWFkOI8kaoaCwYI&#10;PmNfPaq/FwtEtq1E64UcZzrkCdMcrJ0EaT1TMIZnTErbmq6dqmPsVZOXTiwG4ERN7S0Rx4zmCv/2&#10;trO6AOYIaWv0Kmce+faI5g5zJVQVcUK5RltZfZZIcKr80TSDuUrVNSoS1gnAl+ZX7PVX3rS+3kGB&#10;oJ5Nhm2gMhFvkdNU1tJaL9geAsnYFiKtEPJE17OAgzNjwSzPF6xBpc9Mzuiat6y5XoRc75KiMl2r&#10;nslC0nIpogHYtxYpKCjXfKE2vMiB7Esigadk08j755ysBQ8O1drlPu6/2RpiLlPLIafnz3yCXOAx&#10;23092GtXWT/k64Vf/sULsOX5iUm7e+MaIbRaBNsyAkE7cGCfK+B/+a//N2fVVBkKCNxwFbGfTGRw&#10;QgsdN/BHP/KCA+IPvv8d/T5rLe2NYuYrMtI5KymnTywLc8cN5//wP3xelmTLI8z3de+zxoZWAaNA&#10;K1hjU9OzduniZYuIkVMGEktFIwXcdl5If13qan3H6uIttrKYtNXFlP3FX3zFcjKiEYEtgFIksNjG&#10;RStjyH7T0uKidTS1utGgAMi+PXs9EOvU8ZMiJJ+zH33/RzIK5UbHKpkEn1R8r6W52aq0mNm/otoX&#10;bjVZMd8LJXipSsD/xuuvunp55JFH3CB2tLW7Egekrl+/bk31DXbqxEk7JNUEAOL+rhTAA/6Ac3FB&#10;kYxvvrSop8XIcONWjArgWts7LCoV9OiTT/ge9RsX37EaqfYMEd0iJbQVHJ2ecG/DysKibec2rHBz&#10;y/ZL/aMWSZvhHFSUo+oY3hDUE0BeSGBWS6vXgCfNiRacpBKRE54UIMdEWHCRElHLdwMVumeBKel7&#10;P/rx90Ugzlh1bbnVt0qN1cig6X56e3v1uAqlcrJ26MARzwYo0rnY2kAVv/rGa3bj1i1bFEBUBCNS&#10;qQmBRoFvgdBE5PnnnvN0t6tX3hVhqhapOywwKMu3SxXxWxMh3JSKZmsEY029a85BtH08FtE9b1tP&#10;V4fIYZsNDAxIRS7p2UCEqiwlNVcgIGEP/7FHzvp+NCSpXESxqkKkTfMcNzWtS0kdnJyetDj70zLO&#10;1L/GDdxzoMd6B/pEVDXWmr/Nbc22Z3+L9Q3ftVIda2R01C5eviRiusjj0hyN6ntzAupi29jJiFAl&#10;LKe1sZSQyhsXMR0bFlnuE3ikbG9Xp6cE4f5OLC8JdIo8I4BqeARLAZhxEcgNPXvqoAMsRVp3a6k1&#10;Xcu2lwvt6d5rbe3tXgUPLCGmIq45ubg45yQUFzxz6+6d2x4P4NH/+h6Ba6RIMm9zmucdnV0eUDYh&#10;EgrcAezsa+NVc2UNcGqwILMUCsH7got+ZnbeFX9zc6tArlzzOmL7unqsvbnNFfS6gJ586jKBOFkP&#10;pSJvp06dtuvXbmjF6XlKNntjEJ0VUoQHijf30qH5AZHgXFRHK9dzn56atWikyR4//6w1xNtE2Lc1&#10;3yuNtrZ1dY2aG+W2rvONT0zZm29eFNkSQdkqFklg865YqnuPgDrkXon7ypo9aycqukeKQEFqKYSz&#10;ODtr27qmoIgeVczE5OyL3/rarrJ+gNeusn7IF5HC2zLw169e9T0mD5DR4qUkaNeR4xbWYkf5Uj4T&#10;cUQFrqSUNUEn1DhGBZw4cVSqZtzCUlqPP3FWR12XsSFSd0tGotaam+oEdmkbHeuX2lyy//CFf+2G&#10;DOVx/vx56+jYIzWzzzo7u+1//O1/qnVbIvV8Wyp73Gt/w+Y5L698L15Kaa57zuRLL72sRVZsv/2P&#10;/if7d//2C9Ygdr08v2rxmgaLBKO2lRMP13t4cMwNxp1bd3W/O/b5X/t1u3z5shajVLyMwLtvv2OX&#10;Ll3yhbp//35ra2vzVCV6LXNurWPfO0ex05yD6mO4EQFl9kXJlYad3757R4bhTfve975ns1rgBw4f&#10;0riEHZz5LIVR5hcX/G/klOIOXsvQAL9GBENGSkayrj5uQYFJUiqTfTwCdzq7u7zn9e17d+3OnTvu&#10;6SAALZ3JSKVetNPnzlpC6nJkctxeeu1lqxSRKMSwCnyLdZ3VtVKo5Ifr+jH0ZcX5VDTyj2vr6l1l&#10;YYwjAgyuhQI00fqYFZaJpEk9ohSpH0/hE1zPy4l5W9M8CIiIjU8MeJGatM5/8PA+Gfs2/Z7SpAmP&#10;PF9cWbT5+XnNG4LMpBIDuHYDGoOExrvIKqX4Dh88YIHKgP3hH/2BSGHaXeVV4Qrb09Vq4QhNQBZl&#10;nOkDXmz18bAU4qKep1S2VHhU10SFqVhE96x72hGgEUuAF0UncjUJuUKPE1UvQWYpnSNSU+2AVo3L&#10;WySJ51wqFUe50KCU+NzKklWLtDCWzVLrPXv3OiGjHzXPGg9IemPNJubG7NrtyzYwPiDVvC4c0Jwr&#10;3taYFYlMDdrV2xdtcLzX1gszFm+ttdqWWlvbXLOphSkB06adPX3CDh/a7ylHlCCFkFDRLF5frWvK&#10;aJ6Vuevcg/sEjhQgYt8+o2ePx4mqfZo67sHp3tNlBw8csL3dPbZnT4fW54YDPUSKYiPcc7yxUefV&#10;ZYqccYwWkWai4G/dvGlXL1+xJIVSRMrv3b5jyZVVrccdC2oOcc8QTt6eu6zn1tDQKHJTI1Ib9sp4&#10;DQ1NAtCok1xq5587fcbe+8x7pJoF1FuF9k//p39qv/LLv2q//mt/T/cDcejVMw3pGDFX2lUi7bxQ&#10;yzQRYq021NaJxJRpDW25XeJvpPcRaLev66CAOyQALbfzZx8TsEa8zj0xCtm0hIfHnWx4XvzgwLDu&#10;LemZK6R7UrVwS8dnXd5/c29/89rOlxxdnJ+zpaUFn0tEguM9o4PZ7uvBXrvK+iFfL37mMxemJydt&#10;SxO7XMM50ttvh/fts9/53d+1zTVq+m7ZT372kkAj51Gg7APOaeLTMIC0ntoaUoRqZTAEZgKWtcSi&#10;QGTB86AxPkvLVPUSwMtwo5JRluPDw/b0k0/6vhWpOu3dB6yza48dOLjfO1r95Mcvu7vyuefea6tJ&#10;fX87a+sCDPbZeOQE17C3vbqSsvraRnvPe94ncAhYdU3UaHEH4x4fn9S1xa2kUOpV4L8stk3RidPH&#10;z3qqFt2pzp4+bwszS9ZS32zHjx51pU9zBcpK8pNCFtTX5p4XloiyTVtdbdzdgADA9PSMgHfW07gO&#10;HDxoBIT1S9GxwGmy0dXdbe993/ukNJo9qItOR+S2BgXujF2VQBwlj7Kk6QaFIHAjol4iApAyMfq0&#10;wPuwyFCssd7uDfXbnXv3vKfv1Oy0lerv41PjrnI++sKL1i+DjIubOtGknx09fsRzYzVgUmPUri6T&#10;0mDPvMSqI9Xu/sejsYYrXPdaJBBf1XMCrMroZaiHiiKemZ+28ekxu3nnuqe/jU2OOlAl0wLQxVFb&#10;EWkokbEkWnlv9yEZNhpqdBl5+ex7s9fbPzxgM1J4WREjyrZmcjs/j1yWqm7vsKefetpdja+98opH&#10;qddo7nzsEx/27ZWMSEB2PSUAS+PUEfhkZIhTHnXOVgb50ER4PyrF3CIgorztW2+949sFpue/LqJZ&#10;KpJHLEBSBOlxEcRZkRq2KWbGpjzwrEwkpVCqrrKpSaSBcrITNqJ3qa5/emHeSqkfHqzQvBoX8Zjz&#10;YMh4Y8x6h25YIBSwxsZWqcz8/ikeCdo90plraWXORkVmUutJHaPYy3YmRXTfEShyjiapZa67Lqrz&#10;6znhxQlqbhDMBzEkTQ7CwxzkmJBJqnuh7AFe4kly+tv8/KKTrM6Odm/a0iolSp1/8v8JfiPVjup5&#10;9fF6J4/Uyqbmdl1NnRR10Akv/dMBxJIS6qcHRV4F3AJzUqogfWxlECVOWhfjwp46Ud35gkJF1trc&#10;bs2NLQ7UW1mp9bWMZ1VsZrIeZX/nxg37e7/1D2xd405A5LkzZ3UNxSLrnX6+YZGJ1rYWz+HHYxAh&#10;OFUksqmx2UaGR4yCKzRmmZuVTdjYsZqqepuZSIigHLLO9h6BcJ1I9yV3w7N+1zSXu2jDm1z1NEpq&#10;oDfGm6ytpUPrjhiACpEykWTGQmuCdEHWCi/IOemdQWqh61nsaG506tpqo9QxoCRxkf3Bf/+TXWX9&#10;AK9dsH7I1z/8n/7pBVInLr3+lsA5Y41inasyaCcOHrJgPZP/TS/kj1+Pso2A1gJ5tqmsB65g+MZH&#10;hi1UUWFnz5yQ0anR+tpwFUrQyI4mPUE5uJQcLLT4N2VE2RO8duWqjfQPey5wSix7dnrBbtzotYGB&#10;fuvY02KPnD9uswvjVlQsI7Kd88AhXFYE2GwRHbu+LXYvNSV1tqBrbpPRv3Xzjo57wxZnV7w85kZ2&#10;W+orYLFwnV3UQh64229d7V0yZAFbWVq1RZ3z0P5D1tbc4i5H0lxIMWP/mSh1wA53I/tUqwJujAqp&#10;KfMCmuFRCnXMmE5vp8+c88jpKoFgWKp4XoSmVkq2ToCCm7lIoEE5SiouFep4WTF/2hne79mLaxr1&#10;HNA4bsgQEyn80quv2Lel0DdFcqib/JVvfM2B5NXXX3PDXFNbYydOn5TxDdoT5x8TUO6xN157wwPC&#10;mpqlchob3GCjpFEvuLh1JFey7vYWgFVE8gFMFMMI01xDzyem50560pSMZmd3u57hprtrRwTUq8kl&#10;O3nmuLW0NkhF5kQmkkYk98zskpWVUHqzVYY44FG5uC8rBU7Xb17xZirr25t6bwsAskYt6w09y7CI&#10;wbFjx+3ddy7pOnbskEgGCpeWm5FI0Lq62m1yetSGRobc9Y0kLNDYEL2eTeesRiquUQTq7KkT1iOg&#10;Sq6u+v1QEaxvQN8pLNV3yJGu8P1n2p6eOH5U8zdhvbfv2ur8stcJj4VD7k0gn5y0rKHxMZtcmLFZ&#10;thoctEkjuyXyqXnW1uYZAVQUS66viEiuWza1KaWWkVEv8vlNxsP+/V1WJnVNnEY6l/QxBagHR8Y0&#10;Jrfhrnbq2DFdd6eTCZRqRSm1suMaOmJBIKACE5EMvFi4v0NVIak/YgcyHkdAcCfkBNd7uYCb+ADA&#10;mUpkqOFRrc3Ori4HZKLEKe9CMRbcvnS/i1RUehphVs+wSuQKsjg6NuHzcHRiwlZWkiJu5Q7Y6yIF&#10;oBiKnLnOlsJGSgRC6jQmoHz+Q8/bU489IbW7z+sTVEutVwj4b1y55lkKlLM9efgI00LXGPH5ODkx&#10;7SR3VQA+Nj7ia3h4dMiJGW5pCCVpnAD0ynLCJsenpGzjmsNsY9QIAIJ27PAZjVWlJaSUc7IlNN5g&#10;+2Z5ed5OnDiie2LroNTrGcSJdNfaW11d0zqtsYqf56QD1F5PAZTWC+8FGRFEnJNZEK0KevBsmKBG&#10;3T/Biv/mv/7nXbB+gNcuWD/k633PffjCySMnLCnwWZqZs6hY8b07tz0V4u3XX/eIUGo3E5pLa0ki&#10;Rwm0YjGyN0oZPpRoodTmr//yLxulC0nfousPTffLg+Vi9Ku+GKgGVirDCDjC4kmvSC4t2ztvv2tr&#10;IgrsVZOSk82l7PxjZ+zmrUsCCinDwqyUek6sf93ddwAfVYd4Ly4sS9klPMe7rbVDhkBAvi6QKAtZ&#10;e/MeV9VjQxNSAIVi1c22MDtvdAGjrjD7dfHqeutoaXM3NW4+tshABAweqpC+uvH6BoFKtQjCjhTw&#10;hg0ODfse4ewCkcGjMgZbDta4erNSceyX3rvX73u1gDp7nKg7lDW5tewH8jkvQiJj1CkFDtlIymjN&#10;6hiyEO6a/eJfftk2aGKgi/r6t79l3fv32tsX37G9B/ZbXWNcRrhThClip08eF8GY8pQxAuyos93b&#10;12fnHnnEjT056ZyHvfZijR3BdLgXMZIpkZAacmAF0kSdEwW+uLJk3/vR9+3mvZsWjFQKYKRMxoZ1&#10;jHIJ1R176tknNPY77r6nPnomsy2ilbBHztCEJaKpUi5yte1FTUZG+214fNCWE4tWWCYgw7Wop5TK&#10;5PSsM/ruuj311LN2+eIVa21t965gpPGsQWIESgSetbY2CfDmdL2aZwLbHZ2zvq5BimfTgiJdtTK6&#10;5M733rpjr7/yqiv6E6fO2E9fes3jG+jfzFbOugx5WKq0QWSE1LvE0opVCMwbZcDDAl9XtHr+V25f&#10;t9v9vTYjoGZ8lkR+qIxHjn1leaWdOX1G80QfLNiyxcSsAHPNCjZKrTocl8IstbnJed97Pn70iFfd&#10;ozYAneFwYScFkJPUgJ9dlCoO2v49e6XsQ1obAuJQWNeY0zhHdJ4Kny8BkSqMHAVhXHXrOUIecUND&#10;8lDeg0ND3nyD3+Gh4lq3RPhGR0Z1nnzLVQgOKVKknAG47DtTqGVHYxjQvAgF2RunahgVxSrsqEjE&#10;uub1hr7D/JGmFoBK2eqcxDaQ3gdYV1dW2Y6OQ5T6udPnNIZBWxPAT41P2qRAf0nzn8h6YigozHPy&#10;+HEn+QRoUY724OHjHlfQuafTWjvarKun22s6MFYEtJVqXBZ1jEqN0cjQmAjGhh06eNRmJhc88nt1&#10;cd1eeOGjIiaa45WyJ8kVGxsbMvqfnz592CorBPjhgBR2hweu0alveHBI82xRazqq+R2TjWEPvtjn&#10;Fi/IHooeTwe19vkeaXwtzY0iCAEHbIq0/K//8Qu7YP0Ar12wfsjXL//K5y+8/JOXLbWSsI21tFjw&#10;FS3qHXv+xeddZdFsgt6yGCSinmfY166rs717erRoDgr8Zj3t6UBPj0dJw0JxixIwhWu6OFCuxU3Z&#10;v6ylKIYgRUz3rdrqWkuJ3dbFoh7Ihbv48OGj1s9CEiOuqi4T0+6TQSLHN+VgjbpgUcnayFAKeCgi&#10;Qa3jaNwOHTpqnR1d9s7r79rs1Lwd2ntYBvyEZZLrdnDvQWtv6XRAQIFgjEgRevrJZz3IJVpV7W5C&#10;9u9pT0inLHKTAb7bt+8YpSUxikhoVEm1GHqLAJ4As7cvXvTiMFRt6hscdDf4q6+J5EiFd+zZY0cO&#10;H9Y4VHgpx3aBMooFg5FI0sqw1CgWE2S/VGSBZv4EyRXJGBbKEP7stVel8uZsS7OcgDtXfsHK/H6r&#10;Pnfrzk1dY8LGRkdlFOdt/759RgAR4w+xwMB2dHa4N2BDBpU2iATK4XontYfzhxvqRRyyDvAUyEDV&#10;DwwPuLqcXZiVChyw4Ykhge6Q1cardcQti8bCAvQFB8+/+tb3rb9vXOO1ab/wqV+xlaWUjQ6P280b&#10;Nz1r4Kcv/8g2dzL61oZt6v9nRbgKikt1bPaxl62rs0cgI+Mngz02OqHj5FtOUgmNdL2BgV573/vf&#10;44oScoWC4vlT8IJuVw1SWbeuXLXZyUnrvXvXg6sohLG356B99WvfFLChTusc7NgeEEvxNLnDhw5Y&#10;PcVKghEPMAsIfLaKC2xqcc4u3rhuAxMjltVnt2WoSwRiuFVv3b5t+7p7fD94XmuhSmTk1r0b7lYO&#10;VcQsu7plK3Mp9yx0de6xRpGCashOatlmZ6f8eeCWX5JCpGrbembLmuoabSNNpa51/S6r50dZ1HI+&#10;acmVNQHquoMIhBBlvCGSC5hQEObqtWv25htv+HYTnqDF5SX3PpUSZ6C1e5HKYVLe7LF7vW2BOb/n&#10;2QPcnGdxhi5YZFxI3a6sehoYSjNKVT19vlkkplL3SZnalMg3bJbULVQxwXlbqZwlFxMCtYydPnVa&#10;YB3yHHmKBjEGkCcq/EGUZkUoCWLDM0E526bmFrt+/aYreUqbxhv0nERELl5+1++ZQMwFrZX3vue9&#10;du3qdV37hrW3d9nYyJSIGnvJCVtZTNknP/opV9/0eK+uoT95idbGJREPzbuttIN1W0uzDQz2Wd/d&#10;eyINGgs9h9p4gxXTdcztCelbtNHM71OTsglpR0HXihCXlxbKZlVZWOKD9Uo+/j//g/+wC9YP8NoF&#10;64d81de3XViXkSgTEP30Rz8RK161KMxc4HHj1k1vHbgslTMuY+jNJ8RCCWJhryushReV4qTZQ2db&#10;u1f5og/yuaee1sKczH8nk/W90LQUBey9RuBaHY7amZNnLCbVt7OZs2effUYLuNNq9O+vf+PrNjUt&#10;o51csLaOWsttaqFvrkqRZbSQtaZ0nWxdU4WIqk11tc12SOwcgjE9OWP1sUax3gq7e7PXpsamdR1z&#10;ll7L2RkZElyHVLTqkKqixjHlRd/z+FMWllGghjGBY1R2wp1IZSzyu5948kk3XCjUjj3dMvolWvzV&#10;Dp5UbRqbmnBDAfDhPaAAx9j4hFRKuR04eMgVHYaA5va4/gp1rnA0ZvGWVqtpbLBqGSmKTxAPUCVA&#10;LxHB4VgENbVJbfz3P/+iRetq7WOf/LjAvtNu372tz6+KPCy4G51cafEjqfWsEwqeXVaGu6+vXwQp&#10;7XWi8YJsSMkvzy9aCcFIQoLtdSkmKdDR8XH7zvf+2i5euWzR2pitSkW+ffmihWSYsno2NFKgGAnB&#10;YxUhjXdDjRWXUh0qIFKVtHt3xmWozYICq4+++ClPiaF61YiUeG/vLY3PiFVGpFi3MgK+Ha9AlhY4&#10;zEotBaUka2saLFYdtw8994K9+uobMpuFThxwW6ZFguYEcgAlaXVpzSXKqjKPUFJ10To7sveAXXr7&#10;Hbt5/bpAskRzKCqQlALSHPvu93+kcQ3I5EqN657Zo6W4SU4kIxqpsgPde0XUdM9S2FSCWxKwDWvu&#10;jc9O26qAqUzPhlzovfv3CWznvAf5+XPnfM4P9Q74XEnlaAwjgjIwbYvTq1L8LfaBZz8olXna5zbd&#10;n0jHmpgadSDY3CwQACWkGEO+RUOXN7qTUdp2enpW9xUyqpV5OpNUNnENAZEosVUndou6VuYXWRHf&#10;/OY39J0pe/8H3++V8ajgR5Bk/9CAPrvhpI1tnJC+T/YAx2McSkvLLCXQrtL91Yg8FkhFsq3FvIMM&#10;x2J1mt/VUrtdFhcRJ4aCwEiCEPlvFD25+nhoImVBK9a18dzOnTrrpJxa8yGRWsD2/Nlz9pYIBSVZ&#10;KwJldvfOHduna6Va3III29UrN3RtpIrtOMnCw3VJ8w8PwM7OpjW3tHgQ6le+8nXftunp2W+3bt41&#10;WtJOjM9aNrVhv/hLn7NQrNr6bl63yqpSgX+fSM+qVYZK9WzmRWDWPH3x9u0bXq9eHMz31eubWi23&#10;U6z7ykeBE4R4H7BZU6TyVYskdnd1iISUeSEUiioFhDopKfh/8Z/+aBesH+C1C9YP+frVT3/uwvLM&#10;glVokYal2j78wvMycLgrN+2Tn/47dvm6VMvcrE0KfPNGs9r2CJgpK5mRkdqSwbn41rs2Lna8IAP8&#10;05++JEPWb7QnJJiIPVIAltrDGFnyKRtkTGHluPpitXEpgXL70Y9/Zn/2xS/JkFH/e8NqopVaqHF9&#10;X8ZVQAQzl8YxyR8pI134drGMc4X3qKZ5CMFlBIShTugJffzYcXejEaSDhfrpz37iNbYpdFJHOtT5&#10;x6yeYLF1WS8tWCov0f93eIye16UWkNGsa2iy3uFhWwXkdQ/bWtAvvfqa9Y0MWmYjZ+mNrD3yxON2&#10;u/eurmPQygS0SQEBdbc5z/ETx22P1HRnZ6fVCvCTSRlMGc1yATcAvqgxA9QxzHVS4bi/JVusKKRr&#10;FvAQqfzRj31cBOZrUjgtUvMt9u++8O9cHYG40scawzJLrq7oq8UeRINqaJEhJMKfvTlqj+8VyeBY&#10;GKNoTa1AZsvBnujot69dtP6RISnoITt17qydeOpRKeMhr/uOVwDQdbe9DD3eFYKBNrdobBK0N16/&#10;KIObtnisxdpa9zip+frXvmFXZGyXpbzZq21uqff9Z+pJ0/gDxb+wuCJjJyV24rTVxWvt6NFDAopi&#10;u3P3utRO1HIbaYHQuD675VH3vX2D9uTjz2qxl9pf/PlXbXV5zQ7sO2JPPPKExcI17hEhTQsiVVoi&#10;knToiEhos7319kXfm6SxDHENVBxDLaEwcfeePnHCCsihTq/Zukbj8IljVtfcaMUiIrMaH+IzUH+P&#10;P/a4yMBNm5ue83KlQanaewKd0dEh90pACiPlUXvuvS/Y+dOPSqlTkY664/Me3ETa49jouD67JWDK&#10;SekmvAc3fa7X9bmnn37GA8LcKyAiwHxlS6a+WUCJu11KFjVMwZLcz+sJ1IgwXr500X7p1z7rcQy9&#10;/X1OggpKCmxWJHNuccG9MuVSuafOnPXud1NS0Ts6XlAkjV7u1OQu1rnoDka5UchAsQjsvgMHPfai&#10;noBLfQZXeFrEhG0d9qtJr2KfnsItpawdoTe19UnDSkiZp0RY2YMXN7OluQX70PMv2KV33xFY3tLn&#10;ikRu53z85xeX7UeyF5QuJf2suaPF6loaRIomPBhOhsOe13dv3Lpjff0Deh6rnrLZ3NquedIoAA7Z&#10;8aMnbW/PXindtP3Jn/2Jdfd02l9/71sWi1eJpJRqDqVtdnFCz5+8/2nZkW2POjcrEzltkaURWLPm&#10;NAbMi3z6luaI1ieFTwqlDA6KXFSUCWq03jfXtfZkGylt+q/+yx/vgvUDvHbB+iFf++raLmQXln2y&#10;xyIRB8YEqlLGNp1Le23mGambiop8IY3mhri1yogUF24b3YUSMtZ3bg3YUP+YXXz3soxBsf3oJy/Z&#10;9Ru33aW9d98BLRAWR6HAPe1sm4pS1Bz/npTPCy/+HS3EMfvGt75t0/PTRt3q7r3tHgn+xBOPujt1&#10;Pb0lo2YWq2qwbFJrJVdggcJy62zvksEhsrXQxifG3Ijhrn334lt2r++OlQZkSGQxmprrbd++fXlV&#10;JBIRKC23a5ev2dtvXhZoJXSvaRsanbK+wTEB87rUVMhau/dZpLbRog0t9vJbb9nV23cEbFdtYnHW&#10;yiIhqeKY9Rw+aBGRl1v37kqBblsgFPRcW6o4UR+d1ppNUra4oKmwhFeCFJsyCEyozEo3i2RESgVU&#10;5bYwMWs7GidqilOqc0EqC9XE/vjC/IK9/c7bArWj9sorL3uKXVYAQ+WxpbkZwvBlVHbcMBYIiFsb&#10;my0ispGSOpmfmLa9XV1SEiFX2pNS4lkZ2oaWRkvq+faODtrdwXvW1tludCP79//2X7shJRCHZh4Y&#10;71s379nszIqdOfO4VPOG3b07Zn/5le9I3RwWgC37MyXfPrm2YuPjg3qGy3p250TocvpbhccHVEiB&#10;JZdTuiaIFyp/yT7y4vM2NTtsS6tT9pOXv2PBCEV2cJNvWjIjgBUYrG8UWDhUJ+VXYE8//pyNj8zY&#10;8MCEffDZD7mypghIXW2D/fQnL4sMVIkYRC0UqrG+gREZ/Tkp8TWfe+Ra4y2i8h3FMKY5/4c/bFu5&#10;lO671CoiQbvT1yswwojX2vDIhD5fYN2dPRarkfoWsARkzOkzXi51+c5bb9qKgIkAqobqBvvsJ37B&#10;nn7PB6wulM/fpujNhIjf3Xt9UvrtUsNzes8KqEm/ylp7W4cTlQ996EO2//B+jZHuQwSJzlzkIcfj&#10;9V6Wk2pk7NejpH/60ktSrFX29a98zQvs3NO8K6sKiBiHbW0jY4uJZSsoFUBpbSVFsHJ6jmJVNqX5&#10;sybiTBdoAhvXND9LBcJEfudzmkXqNG6nz563Fz76Ma3hEs2PNqvQvWzqEKQAsle+tLLiwEoXOMqF&#10;kjKGp6oxLnKoUe4U4aT4CXnQtDnNaS1NT0zpPS1ytd89T3v37xeJetcGRoZFJmattavdSoOl9olP&#10;f9xjIl599WfuGcBL8IRIzKpIxbf/+vsiwet6NpUiDVv2qc/8su0VIWtsbbMprXn21zc2t+33fv/3&#10;/ZjBsMhheklEpciqakpFTOZE2pa81sHg4KSA1iyxsmn1jV2WFekv1Bwq0bihqje2N0SWKDAj7ix5&#10;HQkELF5dZcUiO3RqI0uBdDg8Yb+/u2f9QK9dsH7I19546wUiOoMCloyM9/zygth0qefXzi/MecSz&#10;1r6MbrkMfqUbfWrjCm40+EW2f89R+4VP/JL9+q//ulfcojfwIRmSKgE/EdfoPyJJCaBxd7DOw/7Z&#10;8pIW/vq2TUwt2quvv+NFKATDArm9Vhkkp3LdizeEQhFXSwB0kYBtPSs1KTCFzW9J4e2IMADW7sIq&#10;KvBUqxn2W/Xm+vlJcYlhKd+RkRHft6UPNF2/9u87ZI1NbTYjVXbpyjUbGZ+0OampYSneewMD9u6V&#10;q/butWsOxjslRVYiwpKT2qNoyPjUhI1NjutcczY6NmZT0/RlHtc95XTMJqsVkNDnmD1Dyi6SNkIn&#10;KvZdX31F6vzKbXvp5ZelhsdEbG56o/9bIgTXb9ywq7qWt6VErly9Yq+/8ZqNy+gTpHf37h37rd/6&#10;B3bjOuUw62xSBAXiVCFDw7FxLR7cd9BqpKbjNXVeKY3Kbig1wJfGKl//2tftus4FIJVL8X7tW1/3&#10;9CwaVPTs67Gvf/3r9vnPf96OHDni/cl//MOf2PDwmI7BPneRjpEVGdnSe9vzZqluR5QtWyD0n47F&#10;IhYJB62xsc63TWgBWi31S3EK9vzJrZ2amJEa2mcvfvhFW1idt4mZcd/6oFsS9cbxtBCINzM9L6JT&#10;INBdsunxefvR939qieWk7RWAfv5zn7Os5i2R6AEB0k9/8opIQs4+92ufd+VYo/t/7Y03XVWjGAk6&#10;o1a4BKr33y6vkCo7fkzHWLFtPdNtzQnc4Hg01nTMGzfu2oKeFe1HKyt0Pw2NNjQ4bL2aC1evXnW1&#10;/Du/809sX0ePezHoF16h7xKdTclZgrsIRmxt32Mdnd3W2zdkgxpHYa/HLxDvQUwHCpLSo3W1MYFj&#10;yApFJjYFtOTwl8XiZvrvO3d7NReu2tNPPuPP+LFHztvi3KKU5rzAJmcHjx+SCm4S0GzZisacd2Fp&#10;mZV7kGTQI/BXPLMhLWIStP1ao0889bQ9+55nvVY9vadPnj1nx0+fFfnUs9R9V9fUWigctqTGmP3k&#10;EtkE1HpWYE3hIdL7iJQmv5qsCRwA+SIsda6ec6msNzq5de2W1cZiGrsBDy58+tln7LkPPW/TUvlv&#10;vfu21xwooeCOvvPa66/ZO/odWSQTWjNXrlx2j1y/CCtbGdsSAjkCUzVOvXoWtJsljY9ucybi8F//&#10;5L9qnuWsoZkWn+W612IJjiWvl1BUSlXBuNbMsuZMsUhbmcUbOm1DxIS66qhqwHoba6JnREAcuftB&#10;gXKNSHiR1gidt7zdqAQN2wD/6o/+cBesH+C1C9YP+XrhmQ9doG8z/WvLKgWuWnS18ToBdIGUcb8t&#10;UxyjJuo9kulKReUgLB5BWZXlVdZU22qVgUrvCHXz1k0Z9iGp3YAvZmpXV0ejHtFJMBLBIrHaev2t&#10;xtVmRAZhVar29p17ede7GPsj5856wAzGelmgviJjzx4Sxp6YD4LUAjofedZrAiJEO5HFpPtQUCSd&#10;SrmbmD1AGD7pGFp7HiyDK3YtuebXSg1losgxyJTnvM+s2felEEu7lOYxGXN6IrN/vZpYdXepV4+S&#10;oqVABW523JIEcBGUMi9wo2IYqoPfz0zPCNDMFRiqFkDbkjG+eOmyB7pxHoB5bHzMyDEmKI1xotPW&#10;uICf33Odvj8tg0jnKdyhn/nsZ+wPvvAF62pvEwlIeE7uvr37vacySpOAJz+vlBDqh3KSZ8+cc/f/&#10;lctXfLvgmNRInZ7zIK5zGUxU59lz5wS4/fa81B7uZ1K+romsUOmK6/j4xz9uI8PDvvfL3mNDQ71H&#10;+DLu5KTyuZ7ubn/upBAtCohKNV54GSAbdGjjpwSrVNxZGf4tuyxjvrpCz/K4jCYlKDdE6CJWEQjb&#10;G6+9Y9n0pgMye+6UzWS/uZmo3CDKcMPHY2pqxvr7+n2fc8+eHpsT+UJND4tEzYucoRxpJEP0u7s7&#10;BbTkphM8dO/2Lf/McjJlUwLAzMaOJUSyxmdmRQRL7HEBwXIiqcMVidBdcrf3tshrdbTGHjl/TvNp&#10;xci7Pnz8uD636jELfJ5OWgRqkbqHEn370kUP2sN7UaOxoXQsQWMbeq9L6bMtVCh5mk6s6VknLbma&#10;8t7JS5qj/QND1tLSqnEvFumgJOmOCNtNu3Xrlpc47Tq4z/f/F1dW3fVNimGxiJrvNUtFE7xIdD5B&#10;W2w3ECyGWh/oH3SvDU08oiIGtLOtEPiSB1+sNVyoY5BqVlZZwXDaqMjpqsgN1cUC5dRcyFmNlH6h&#10;rufQgQO2pWdUJZIRrqoQuBX6GNMQJxaNCXwn7LXXXtO8O6r1U+bxILilGU+Kl4yPjvnaRH1TgIlg&#10;N1qyEsnPGLE+cccTkU5Ww6SeOetnW3MPAGWMbt6+aVUC1nKBf2adKnklIil6prmMu8xLimSnBNbJ&#10;hAjRBvfcbNu698KSgMZAUALjwEcge0OgLHXIG/Ss2B4kPifgZXS3ZasKPSXyX+wGmD3Qi9HdfT3E&#10;6/L33ty5/NZFGaZCrwFNBabltVW7TvrKvdvOomlEQfnNWE1Ea9Z3oe1AT7cFyyNWG26zxNKa0yZq&#10;cUelrKbmJz2vdEJqOZ1NSelIkVdHBNaLTgrKtfhRudtbRVK803avd8BaW6iqtGXPPvOYFjPpYKsC&#10;m2UZ7XKx9SjaWWct9CAy2R1bXFxGdFh1vFFGn1ri+UpN5IwS/co1AjgUOgFAqTxFEQzypceGRxyI&#10;2OPMCDBIJ2PhU+ucSmSFWoz0xcYdRxMQjItEoZMAtgboCgRAcXzc2riLIQZOEgSEBM5VByO+F1gk&#10;yx7Q9zdz61JMGyI4QeuVImBPku8DLqRrUWsadU5ky8Lyov+tkOjk2SkZ4goHbMqFhkSCuKZPf/rT&#10;9iu/8hmrrauxjo42v25qR7OXSbelVJIaxhtWVlwmgpOyj374Y16l6gff+4GnmHF8jpdIJfw8/Jtj&#10;UACHWuQAPv9+8623nPBATD7xdz5pf/mXf+l78K+88opRCjK3lhZJmbHzIlmVOl4kXKnriFjP3i6j&#10;Ytb84pw9+fTTmgc5+/FPf2ojY+NSfaX2qU992oLhqA2OTLhbmHrgY2PDIkYJo1Yzebs//sFPzDYL&#10;LbmStM3MurW1ttjs5JiV6/kkVpc8ba1QoMD1feD9z7my/M53/9qVJISza99+N+rzK0u278AhnScl&#10;kKk0mlTASpvicVvXHKvTnKxrFHjKWFcLtGg/OStiWSRgI/d5Rd9Hc73+6s9seyNrUSnWna11q6+t&#10;sQI9N6Kpn37qvXaVIiKJjK4nYO1tXZr3EY+yXtI5qOGOZIvW12iWb3np0G3NeAAeD0ELkclcVkoE&#10;REqd2A5iFMYEaLjAT5444QpfCO9zizm0lk1apihth08ddwLBnvSM5gkZHCjNtJRgRWXI7zupOcCc&#10;5eVVujRGkF/c6i986AWbELFZml+2D3zgA5o7Sa/ZfvL0aYH8ltuEpO7zdt8dS2+mLbOZFVmpdtJe&#10;rGPQ9vZ3fvt3RFg37cff/5E1xOvt5LETlkmknNRFRN6mBdZf+dpXBdZHrLf/ns3NEgcz5WuDNpcU&#10;QqGAEq+SkgJfH9gfXNc5HZeKiQTyZUXQ2jo6BcJrUvUVFhS4E31eXRXT5Wz6dl1ibVbzY9IOHW0X&#10;GVjWKK97mtfmeondvTVjy/MFFihqsAMHz9l2mdZwoMJKyqhBYE66edZlGs9yze96iZRIRam1iZgG&#10;K0WWbdPKyov9GVZ2Nu/izwO8dpX1Q77ec/7pC5OT076gcSMD2oMjw3bz5i1X2ezxEixFAFNIxqK0&#10;gGYTW2KaYc3sIqnGtC3MCTgFlprlwhoZUilYjERDY7O1tGrBbGx6TmO0llaVLIoigfW4VJ0Mb6DK&#10;ygR0BGBVisESnLUpJbCwsOzslUIHCQHPipRGoVhwVioLV9iqDPiWLnCEogoybJycKFdconRaiuqa&#10;6f6zLIZOTjf7xQR48TmazFPnm7KDMPZ2Lf6GxrjAo8qjXolCBqjIV60WIADsuNdwTRIIhEpDoXE8&#10;aghzvbhZATiCt6jOhAGhr/Germ5PqSqV4q2vb3Dj3y4F3NDY6HWcUfYb2/nuUJUyPvVNje6Z4FyM&#10;J0VDUEOk6/BTNsSmBUDjo+P2W3//N+03/t7ftV/53K96RbkiMYp9PXu9gQbbDET3JlYSMlTV1qJn&#10;QSW1E8dPGOVRZ2fmvWgKXaBQ1VQ4g8gUyGIR5ctzQJFT1hTFynjgwqd1J0VjXDXNzUqBFLkrkvvB&#10;gKfWMrp+6scXGM1FygSOI+MTls8hF4kSsOKizQcp7dip00/qHgWamj8U5GgWudrZ1o3rbwQmFlqx&#10;Hdx3wN779Hu9dSnVyjb0jNoEZK2NrbrGlJ5BqZ06edbqG5rt0uWrAlkISkaA2CgQK9RcWvKUN5Rl&#10;WbBcYL6huU7/4iLf6ywNVFqZiEypiFSJ5jiKckfz3et9j49p3lF0Z8FqamMW07ujq0P3UGx3e+9o&#10;vhVJPYsk6fdpjR/rZ0Xqun1Pl5/jXm/f3wSrhQRaRHcTecy8W9f90kkN9zT8gUjqQEm5e7KgxAAu&#10;AEUKJYGCqOdS3Vt/36Cr77KKgPUc3pePPbjX625qcuUBNx3O53JAz5W89azIIkQQxc25eUaVmrNt&#10;XfvsntbhOkpYY/vOu5dEsmc0Rjt2p/eexeIxgWuvFypZTixrjpKLvaFjFHmN7FCZCJrm7sTYiM1M&#10;TWiu77Wh/gF76403jd73r776mnsALl++5AGY9BSgYxdbBayr9rZOO3f2EQ+saxJhIquDamWsB6LY&#10;vXe6niHXXypQDYkIQvjTIuZMVra9SOGjRG+kJmwbIlMEKKbXISzbImel7qULlIZkc2ZsbiZj2Uyh&#10;CESjNTR3uGsdzwLrWTRG96YFoIdBzX6iwYs0kDkRHRrw8PdiPfcgJFHI8//81/9yV1k/wGuX2Tzk&#10;67c+8xs7NLqnLjPussx6xkZloCamxq2xpUlgg2tVAC1AwYijIkjVQq3aFnvXMnSlQRnHpNRMzCZn&#10;Jq1EBozqV4Va0GXlZXan/64rQnpSE5FN2ghAQEEN9pFIb+L4pEzNzU9LSVcLANJSw1F3uZITTYRp&#10;e3unK0VeC3OLbtACFVqgMri4wXlnBSYoCAo2AIyoLtQuUZ509WFvDMVLmhi5qpCHhIzl9PSkuyup&#10;t01REFzG1dGIH5PWh3RAQrljtFHQ1GTmWJwH5YqyZt+LEosQBQK85gR03VLOlFjtvdMrkrPtv6OB&#10;BgCPga6OxrxPMC54AK6psd5qYjL+Mkj8bmR8RKRg1VNzaFMJiB84dMB+9tOfeRDdr3zuM753iRp9&#10;9dVXbUvE5JlnnrFVcnl1vx/9O7/g+7BCBamyTcmWUrsqQ3r50lU7eOSAACZl7777trBx26OlOQZq&#10;hpQ9wJt7mpycdDDFO8F/37171wEMYC/ie/W1Rn/yCgEiigiX+KTmD89534H93tyC3NwpgXtXV5e1&#10;trf53vyKVOhastAee+xJW00s2MDgXWttadDYhr2E5czUrBR1vkZ0dbDaC/CcOnbc9km14+Ehknr/&#10;3kN+jewPB8MhK64KaV5ueB77Wi5j/+4PvmC3em97FS4Au0QAR3Q7zy5GZLyIHs+uRsQtGBYxYy7q&#10;b8wFngsZEBsiasOD/V6/uzxAOVBAZ9Iuv/26bawtWFwA0t62x5oacFUH7PK7V62utklEU6p6adnH&#10;hOAsxpiiM1Ep8riUGrXfGRPKYwYEli3xJjtz5Li1iYRMjo0LXEbdlU2QH7nJbKEAjJfeuugtUKcX&#10;Zuz5z7xofaN9Itc3LaP5AcFGUZcJ2ABtIrhTAk1NPb8OcQMn08y/Yq37eFuXCETUvT54DIIC8RHa&#10;0wqgn3ziUW9mcvPWNV3/vMhLsTW3tUjRJ1yJ0is9LGWaWFz1bQ/6CgwPDHmpX+b9Om1bdV9DoyMi&#10;k7OaAxBqfS9Q4uufamTUQ6DsKGvm6WeedC/GF77w721sfFQCIingJeCz1F37dEqj5Cs17kkPxGW9&#10;Oj/vc4/MEuYBhWqoy7C+viLbYyJXIaO7XUV5yN59+7ZtrYdsZzNke1qPiVAdEWkssIISXP75DAE6&#10;s7GHFJBdKNfYxamBoHPHwkEdmxLKIRHqBgmQlDUe3beLPw/w2h2sh3z93u/+3g6uWlQlRU/u3Lst&#10;479oxVqM7TKqB/buc9ckmm5LRgAwICd5LbEq9klpxDYpnR1vTNEtI8p+Vn1Low2PjXp6x07hjuep&#10;RgS89CH+6je/4Tm9GIt4XYPAlGjeuB9zj8A8kaSvcUBGbsGNJJWmMGZLUtqABZW3eC1IpaG8cBHS&#10;25nF7+AiyosKJOgJQMW9WxEIOIBz7YAv+08AbkKq5V0pCbwAtFCksAmFV1CMGDYMEkadVpF8PlBZ&#10;4efBZY5KQHXibnfVq/OirCkYg5Jl75i/UZuc/N/+vj5PdZuRKm6M1/txZxfmpVqTTmQwNOR502yf&#10;UqKc73450qNHD3vBGSLzOX+8UeO1vmUt7c0yxtsenPXZz37WG3zcunHTXnzxRSdUuKFJZQPoG+KN&#10;TnaaWtpsW+N0+9Zdu3jpHY8Ch0ShtoeGhuwP//AP7bnnnhOYNPg18DvcsYPDQ/7M3n33XSdAvr+e&#10;TBhNDWgp2t7aauGfjzdBibja6VRFpzZcqRERHxqSYPyPnTxh71x814PVAqXV9sLzH9Z3+uynP/6u&#10;rQoUqJcNME1NTFtlSUgAUmUZfZYObUuz8+5+TYhU0dGMdD6AgrSwSsqT9nTb/Ar16HekrnDZruf3&#10;WtNrUmsyuNhzETdAgDlSXiTyJzXHVkhYipYtD5Q1ZIQtHAIdAQU6lwVD+d7eqyuLtiVCsJFN6uzr&#10;tpFZs5BIY3trp5WXVQnYJ2xno9D0FRG5tMYEjw2d0pJO+MLVmp+aJ2tSxJsS0NT83s6uW5e+f6Cj&#10;yyrLKiyxvCKwHnOX/ZnT53x+0KBidHDIu1hNjupvBduWKkzbxPyEA+IWQVDsgQtsADa8I9zPip5T&#10;RseXhNR17zgpZy84Wt9srT1HBfLb3lOdxidFelbpxIqNjQzZ6RPHbHll1kaG+vUcU66q2zpaRcIS&#10;Al4RYD2HnXRO97qt9UpfcJHVVM49VhFdq3vs2I7RWNMqdmZu2rdsILysQ6LEqzRev/jJTztYs3XC&#10;uFy9cdWuXbtiP3npx/5dauHPLi5YaWWZz6VovM5VOQGJ+OnY3sJ1TwWzRpFdeowXFmU9wEyPUs8k&#10;YJV6Pm+8dlXroMdKi2qsteGA1nyD1o+AulikXdeHx4067IB1eZHIvsC6Uut0S6SqUucit7omWqVx&#10;i2oM1uzJjz+3iz8P8NodrId8/Z//4e/ujI2Mi4HWOqBd10IR+faFQ/EQSjDO434MlIt9ZzXxxWyl&#10;XgiYioiRZ1Is1IQDDakbkVjEIz37hvt9r27/kYN26swZu3mXVK5B3/fCiLMHyn7e4QOHtejKfA+7&#10;U8CBQagTAHjAktQIe1moeFQoDJo+uQApucmoTI5BVy4ij9lvYhETsX4fqIlQ5Scgty0jlc+9rnAQ&#10;Ijecdn5tHXscrCn2sbK0ZHMLs67EiY7nXIAUSS4oda4TVt8qpQNoj4+NOPACxAAeYE0KGcp2b1e3&#10;R4UD5KhQ0phwr0EmOFbfwIDnswIitPFEoS8uzjsp4X4wQtzjocMH/X6+8uU/9/1xolsbG5p936yo&#10;lC5he214eNje//736pmE7ctf/pJHgjMujY3Nfox1kRo8Cq0tHQ7mqJ6/+xt/1xaXF61Z5IrPcE2M&#10;U31joxMk9hp5rpSbdBe5lD7xAJevXvExZI+6Vs8bokb/bbqVYVzfvXTF1fmKCN31WzfdsLl7UUQo&#10;EhWhEWCzN47qqq1r8piI5eVZqaNizSsZWs3AxdlFSyczVhWosYLtEv2MigRJvcXiXsADNbanvcNu&#10;iJzQea1CY0gWA6qSvfjZpTkZ4QLb0MRZy2lcNWa4UNk3JkqZvWLKlIYDId8T9wIkPBfGQUaf/+ae&#10;aeBBPAGKanRsWHNMoCujjedHrEekrEDEQsDvHqIKrwGQXEnZvVtDep45Ae1ZV7O0kCTAzRuBLM07&#10;4Vnf2bDWLhGo5kYTPbBgcZktTMzYlFQ1DTGoSzAj4ih8FdFqd+8MTUeW55Y8giOssew50WNJASlr&#10;ivkrae8kkzK/FP7h32xx6fT6fakTCLYgampiVqe5UBiss0RWABiOWB1uZM1B9uIHRNrXVhdEiqc9&#10;PoDgKtZme2eLu8HpTrat+07OLgswCzyrgUBSiAmFj1JrOSdRw8OjVlsft4GBPoFowj1UbLfhoYlT&#10;Y2Gz1I4eOCpiOeKkl575NMzhJ+SeTIsdEaxlEdcSPQuqtFWJ7DAn3aOSWvPqc5AgyC1tRpNrS1YZ&#10;EthWFFtMY+Rd8ipr7O03r9vh/ef0eeZSszCZVqNBT3fD++RkR2ud/tXlWivlWtdFIhUUQamWgEhq&#10;HOoaY+4ZSaaSdua5J3fx5wFeu4P1kK9f+6XP71RVhh14UGIY6z3dXbZvf48lVla9MhkK8fixY1Iy&#10;9VINw9aoxfeNb3xDALMqENUirgq7YTv/6KP2tW/+lVcdmpTaQ63XiunC9imRibLAHYgR9yAtKV3S&#10;elggLFSqGHm5PxkTFgwg6A0McGVLofKw+cniA5QBD/apAVa+D1vnv2m+D3CzgHUgB1yORd1l7g/F&#10;yHdJKUNRVUpZo+JxgdXIoKMAWlulWgkH1Quwp7oUQTeVMkZUeHK3tV5DQwO2KOOry3VlTRAXoLi8&#10;vOp5ti1NTZ7Owp4x4Jt30Ze68mQ8vNFHUACh++AaAUHejAkFNRgPrp/7hbHwfdRevksQhrnQ09Nw&#10;k+JCRPFRLpWgL55JvZ4ZSodEO1BjdmbBwfrjH/2EFcp4/73P/6oH1AG0AD4gfUbkCjJDYRQIEwVZ&#10;2AdnbJ9//nnPZYVQjEltv/3O6/rMsu/jU7P8D//oP9uxE6fsgx/8oLejBESmBeY0vagMSe0J+JZk&#10;9LjOfHOXYt1boW2sr0kNbVlNVbk/54AUb3NDux3oOiYQabVIMG6rSxmvvU3jGS9ko8+FwyKOUpDc&#10;KxH/FVUiRIESgXR+S2dKYPPH/+2PvS817lQieUMiZvRnDguUD3ftt6MHD9s777zjngnm1plzZ62v&#10;r8+3YTzgSACflrpijhQJEIlfQGFv76xLbZf52gkFgppLlSKfxy1WXSdSVmHD/aOaM5PerGIv0fpa&#10;Vw4GUsQ+X23TSivK/Bnt5Dbs+IFDVrJTZK+JfLAFAKCdf+JJzbV8+iMlMjc0h7NrWSvR7wh0Gl+e&#10;tGRuzaP4V9ZWHAybW5ssu5F19zdFetir9vTGkmLL/rwmfK2AsvvwCdsoDlt5VY3NTU9r7ENWJcLT&#10;oPvuvXXVXvnpj0XMKyxUFbBAWZHuX+fV/e8/uNdJb1CkaCuZEzG5bW2tnXqOAZuamff1QQe2Ja0B&#10;KsqROVGktRQOizTqGCMiuOPjwwLaDdvT0CnwrPR5xrxnewpPA/MesIY4NbQ2yq58Q/Yk6J4a6gQQ&#10;nEftdQLjolqzzPl0es3q66I2NNxnbe2NIoLVTtxZl9NTVEu7Y7FIi4j0uj3/3Kc8wLWwqNwLExVo&#10;TRJIx/Nm/QLUpTrLlMh5SutqQ+C8IfJOTvtmwbrXV/idf/5/zRuB3df/odfuYD3k65c/+6s7kXC1&#10;FMoNB7Figrg06THGGCH2e1GN7Lcy2DOTU3bgwAHPHcaVViijSnAGbsc9e7rtzr27HgjDvhhpTkUB&#10;GVYZC/4OGLIPyH4gxpoFF6rId30irNr3nPTa3t50JVpcIv0AqP7896R7Edwm1BD0FOnbW278uEZe&#10;LHA+i2rhvwE2QJDfATQsRIw6v8+TA8pQ6q70t3UZcxpTkM6T3Uh71CpqE+ONIRmTCkdRU2o0Go05&#10;gKNEh4fzYE2hDz6Lix1FwT4r57n07kXPjT166KgfL6cx5pq5JgK+xqdn/HodnPEOiMDcJyJ8n9KW&#10;GDiul/NhfNhHpaAFdcDr4jVOLsh39kYRCfKGN21ufsaVOgFnDU2NNtA3KPDPOrk5euS4PfLIo3bi&#10;xDGLNsfswx98zlqbW6xn317PIebcXBsqmfPiim1vafWyp5AMCr+cPnXKrly5ZFevvSsVGpShDdqZ&#10;s+e8iMaUiE06k5NwLnA3PjXCcVmWSZ3hFcClSk34uoaYjOiQHTzUY4FyqfaFKQsKgJoaGi0WjkpF&#10;1tjowKx962s/0nOJyrgXWEV5ta2tQMLy2w4cj3QaPB9eO14EYFugj7t0XWDatbfHS57iLSgMFPpe&#10;NoBN5DBel1hFpd2+dsPny96eHidzeC+YJ4zz1vqGji2ymU14IGC5FJamjc+lIpGMmflJ96iUFAas&#10;ooxeywUiFWn9NIvXNVkqkRFZmfP9XLZOGI8yPUcClHKS4U88+7Tut96qAhXWKMITq4zYHYHfyz99&#10;2QOzYvWNAupSq/DnLjWbEwlNZ9wFjZJe3Uj4/eLdyAqoMyLB9IknmA7PAnu92xoX4jrYM9+SDt7W&#10;lKdYT9eBY1Yea7WVVM5WRNKSywu2I4Lz3Hue9Wpd//yf/d91bXVWFSp3sKZgUU5/P3z4oNT5ugWk&#10;RskLJz3w9OmzlpNCp2rcxsaORQXYAPVlzaeQ5gfxKET8a+Q0x3MimCIx41PWFmu3j7z4cV8by4uQ&#10;uB0nAnhJSG9jz31hddH+7Etf8m0JrAau6koRi+ee+6A11dU7SZ+fnbbevts2MjIoVS7wlwLnOp0c&#10;6bTnH3lc9xC2kaFZi4Tjllpdt4GhcYvVaF5ofCn8wrgwD3iVyyYA2Ou6520RJIA7J8HB3FlYnrUS&#10;2bV//M9+dxd/HuClKb/7epjX6TNnLlDburevVwZsW4y0TdhV5PWZNXNl3BJWLsZLhyQCsmQjpOYC&#10;rooxOjR+SMl4bOoniploX1QMnWyY/OyZokQ811MGjhKS0s86h0BYi4Hm7xg+1gjnhX+xYMh95n+o&#10;AKok8X1yrXF/kzNKZScChbb0b66Jz1DKkv/mDZhRDMMDjXQMrpGe3PyOvFsCktJSHl6DWWydBgKY&#10;MlrzkfONa5JoYd4056BIA65MGingXiY3FtcpwWgU2+AGMBrkhdORixxxtg+iAm7qSrNfSw44BKcq&#10;HPHPjE9MOrh50w29uTbKYlIkg89EqsN+j1wrVdGIlubvPCe6VQHOt27dkfHa1rWkrEkKmOhfIrwZ&#10;QVy++baiOzY3Oy9ArHCwpsY2DRvotNXe0mLPSS1TRvQyLUtHRo1IXM/P1XFLIDtSHUTZ83NYfx8Z&#10;H9f9aoxFvohdozMX++zUSs/k1q1vcETPvlD3GvEysFtiXuwHUkt7XQavRvd17MhhKfijFq2psI7O&#10;equL6p5DUjQBgW7hhpXJSJMze/TIMQF1uZ0/j8LEqxKUim+0OCVrRRDqBCaNIhbNrc1WS1vIcJWV&#10;BwWcIlPBSMgj2WmXqC+70uZFnehyESuseLHmEVs9pZqLqNY6ETECrZIiaNvM20xaIJQSiK+4p8Nj&#10;NgAA3SvzF3csFdrmiMYXcWXeQSQmpKazmiPk+89oLZEbzb41ip5oaDIfCOBs0TNrqI8L6AMiVH02&#10;OTpuU1LU167f8M9Oam3isieaflVzeVFANrcw7/UAZkUShyfGNMfXnFCiOpc0H+8rd/LyyTEmeIo1&#10;k9P8ZF1CGihaVBmu8UpuG7q2ivISJ3pZkexIlZ615s5bb7zq1dhYGRRAgWBTH4B2q2RqsEBJSRwe&#10;HtU87LW7vb26zg2jT3RS635OBKBUYxuKVDlZIwiVTnx4KnA5Q4SI8o5UVdnA4KDU9pi+Sx/qpM3M&#10;UHUsoXW0Yrdu3/L5C+mPxfLbdZQf7ursth9+7wdevwDCDmkjhbOlpdmFBZHzZE6spzft7KnH7NSJ&#10;czIOJSI7G3q+CauPN+oW8OroOkR0EA8+sTWvsUR01qIjWVrPfVPkBaKxIZIyMTnuRPb1S2/tRoM/&#10;wGsXrB/yVR2tvkB+b70MHX2Xqc5DwwvqgePa9G5M7gaecWYOaBLl+/9pRC8Vq8VHG0eMBVG3gIvM&#10;hVix2D0ArL+h1rZlHHdkNLakUOjRC+jg+iWEFeXLf/M5gHdbBoT/y2WlsnWeQhlqjANpLxRO4LMc&#10;m9rJfAfjiYEC+FnM9xW0M2v9jRdqg+AiZ9D6LL+FQLD/iLrFDU8aUqQ6ZPF4nX8XtTs2NurHq5Ra&#10;5rrWpW4AeQw4e74bWrgBgRrKR7eUvxaOCznQWHAfJVLSVBCDMKCqKbYCEaFTFznUGF9KLDLeM/qJ&#10;C3RkdMyNMykziWTK9zonJqZsRNeDeiUQEOLA2PF9KnHN0bZTf4dk1MRq7Mixow7S0bo6r5nNc8NA&#10;URZ2XEbn9r1btleKmqjtY8eP28uvvuLPEvc110KrTdLJiD94+ZVXfA913/79rvbu9d8TcA9ovKqs&#10;VscnWG5MpIbUOqLcKcmI1VxcXPCxwuDhkK0Wmaivj3rxjPJytjo0RtsaFylEytgWCmyoksceP/vW&#10;jY2tGtRiGxocEwFasYDAYkekhbS8nSL8K8w2iUE9B9RXWoCAaqXITqiq0guR8JxIJaoM4vYMGFW2&#10;smkpNYiLxrtE48XD2xZ4ZFPsR28bjScojcu4sqWyLiDQr33PN6t5Sf18lB8R3hGRsLJSPCcbuq8a&#10;kRCtJ4H41PScz50izVnIIZ9vaW+x9s4Oa2giwLLIYzL67/XaxTfftqH+Qd0nEdUTnvpGKtaW5veG&#10;7i+r+1vT2qS4D0SLADWee1afoZgOihMvhq+NYiq1BZyIsletJaZjbek6ivXvCivQT4liGxqbcIDb&#10;1Oe2NWZ1BAKODNnYcJ8Ajb3qEo1rVtdYbDQZWRYpIBUKTwplccsDlR5UNiVSkdK9UzkuKrXL1hgB&#10;h5UCYlISK/Rm7Is0JTY3s1ojm66maR3LXKXXOx25WOuUiK0XgTl8+IhsxI7ukQ5+5e7pgyjk2N7S&#10;TCKlby2R9nKnemBGyVsi9Qk2ozjPrNZIeUnQg8tuXrlt927324c+8IIdPnbQDvQc8rHb07nHZw/x&#10;KXTtco+E7ECRrgOwBmAmx8aMhjlrWr9ZkU1sY6mU/5tX3t0F6wd47YL1Q77ijQ0XUGioyYrKCpud&#10;n9ViQU0HBAyTrgAA8anZaYGyvoCRE7sk57GgpNALMwDW7JGJgrtRo+MPRTBkYwTMqGnAV2+MoX4K&#10;WrUYSKfCQAJuuKRR1vp/mHMZFQBPMMxOmwNpoawPmOsgrp8UYEDJYnTdVStg5d8YNN/D1E+AmJxS&#10;3kTFUvkIdo7h4oQsTEAH4OSzLNi1tBh3Y73nN9NxihxTQIF95vJyKVZ9GbLgwUQ6p9cf59r1Oycn&#10;+gfjRSN/QJK8ZPbiIhEivFG0S1IOKQH5hj7HHm4+3YYx4s19s00ACNM/3AFeY8nnCRSiohVbDFSZ&#10;gmyQhwoY0D8cdyytJPsGev2eUNVc4/TMrOf7sq9HDi3XSXEQVg8q8+KlizJcC3bm/Gnr1ecoQEEt&#10;aFLITpw86cBAQZvxiQl3UYarIz5ec/NTOu+67Tu0T9e8ZYsC5KpQtYx13MkdHo0+HY8Sr8Q+EW1c&#10;KQVXpPmyrTm0urLge7+AYqVAIaP73cjlO2JFNH6kZkHWtsWufv9f/lup+gkRgjXfCx0WkUE1Uut8&#10;bnFOBGfWC7BQNW1Zx1zTGPEGpHU2BwFAu1hgydjuaFwoOwtI//3f/E07fuS43btzT8+5zGp13/Ma&#10;s3mpuayuAZAGVPCseFrXJh6ETffQFJcWeixCU0OLjlWm69dcXNezCIalkKdFUpIWABx1XghPdawa&#10;b5Y/K4InFwQY8zMz9trPXrZVqUiU3Pwc7Ue5t2nTQS0nIEuLRNMRjchu1iu1AJjneD+0TNz97d4L&#10;zR3yjXE7kzsPUSzWM17XOqSZRz7PmkqF+X1susFxrwkBM8VmAsWF1t972xKap1ta0zybDc1RCCap&#10;feR9Q8bJ4cfrQjnQjfVt2YF1jYXmeQ0kTWpcfysJ0KRm0/vCh/Xsy/TsUembWleANQqbeBgq0UW0&#10;3tgHHh4e8awUcqzx7uAxoDIg3j1+z/iw/ulM1tbcZqHyoOZc2BU+vacrBNZ4PCKhiEB20r0y9XVN&#10;VlxQJlKxbtWRqEWCNVYRKbWu7jYjRzudxSO27K59tlEAazd1eqc13szVIv1uW9dNICoem7BIzY9f&#10;+dkuWD/AaxesH/LV2tF6gcWEC4rKUxRmIDf6Ex//hBZlzts/wm4xWLgY6cLD/jPublonFpYUOGAB&#10;vqHqsBu3ciknUqhwgWFICtlL5K0VUChjQGARix9FAXADy6gBfsf+N0qZQLKS4lIHYsosgoj31TN/&#10;1//835SOZD+d3/Pv+4DHsdhDzh8T9aapAlDrnv04P38Xi+qjnPxzujbyQEkvQaFTXpSgOygDYK0D&#10;6LOmzwr4i0pd0UJqAAOIB//Wwf366Bfs0dhEb4vxp1FreqG+OTYgjmFA+UAyAFyA1b0IOg4/GTA3&#10;rPrJ/W3ruB4Up/si/5ZxI0cY96y75qWs6upr/bp5ptU11Xb4yBEpuVa7d7fPhvWM2aenYtjQEJHN&#10;m1LXAj0B+42bN+2HP/yxqzY8LXglOukEpheKkAIxNXW1dlzq29umCpibWxu96QqPB+C67wbf2irw&#10;cpa4MXH94+JtaopbY31Mz5yKY1TOKpfikfLTOJDji5s1IETPZtY0NklvaMEcKA+EZIxr7Atf+N+d&#10;LJWyLyzwXsK9TV63gIhOU8yHbRl/Io0hnvBA3hAw7hPjj+vbXdg6NsQwKGVH3j6BZS3NLXZESu7u&#10;rdu2IjJAYw1ypNkWSK6lLaHrpIsc7RQz61KyAhL2xVtamjyNsT7eJJIR9b1ryp8uLyWsr29QRK1S&#10;pGbBgZUCI0eOHnXXPTXBk6mEq7ZlkRnKbdZGY545gGcErxUqmqIu1KFGFVN0hXFmDut2ff4y34tE&#10;BCB9qEuUOtdEpD6Fa0roFqVj8VzweLANUsRb871YPys1pvNz0xbT2q+ridjdm9dsZmLMagRKK4sL&#10;/px4Madj8TqfZ8RuQM62xTJJu2QrJ0nkfrjGmts63YsTidW6AidIsa62VuRg2+jpvbKyqOtl/Ol+&#10;RUZJxOcJefiQaogd65MqfN/5znfs3XcueeAj6Y9rIgoUHyrV3Gc7grX73W9/3wbu9XpxlDLNH8C8&#10;R/P22pVrGtcVjWm9TY5PW8FOka2n1/Xfk/bMk09blkpzWsP9g6M2pDVOaV8aGBXo3NgqfhLtnhaB&#10;bGtusq7OdhHwkHtFqCBIsNtffOPru2D9AC8I0O7rIV6epiR10NTSKCOHe3TbKkMVFhJ7PP/4eU8B&#10;Qa2yP42Wowwnys8LngQr3K2V3UjlaZOMJcE4/KRtH4FODowyKAAUoLQho0FUNm9UOMFUZTIwGKni&#10;AqltLXzSUvKAnAdoXrJX/r7vLud7gDGggvud9oCe0ytjxvn4HJ9xN70sG65L/ubHkhHjdxjb1YSY&#10;s8Mt+2jU/RX462+weN4cxwN7+Lz+jnriXjBa/I0gLlziXBNuPQgN74DUNe7HRRi7xovCKtSTpskE&#10;wUKo1tbWVk8R4s1WAyCMOxdXOS0LaXzANbLXCKiz54nB5Z0SKQJYcYVTIY461FRiwlvQ1NIswM6X&#10;ueSeIFp4GtgC4Lq4F767KkWYTEqtS9GxR47q4q0b0+cqdK1V3iXpY5/4pD373vdZ/8CgXb56zT/P&#10;Pjhjx/lvyMCjkCEcbJMwp5gjPF+ie/Es8BwJgkutrdl6KmNbUmJbUqehipiNDMzY9av3bGlxTQay&#10;0LJSQHqEUkERqTZqQRdaS2utK7PcpkhPsZ5DQAp3J2dbBRs+Z/Hu8Ax5zgAjBAOPAOfnuZfJ2KO+&#10;shqXUGXehauh9XGMVEfdhT8tJZ33WBTa4IAUHr3QU5pbmXU95w2NGW5mmrPorZ+JZM6L8zTUNXhF&#10;PzILmBvJVbZOxnw+JH+eUhiL1XjnNyK/8U7QyQ6QZa6uStVWh6WGpWIJFCM9jvmFCx/CQQQ6AU0U&#10;LiLArSwoEqrPshed09yjQCbpXYAmc575RE0Azssc5f55OyH++Xog0JPnRb9w+jQHdfwdKenhwQE9&#10;h3xrTxQlQafUKeA6+W/fetKip0kNLS5n55Z0gbTzbLWGllY9kx1b1P0zF0NVESntao9KZzzY2kkk&#10;NHd0XXjLcI2PTg6LuCxqXFf0zFLuDqeuAwSXOcNeNNfNOiPLAxtREaj0MqmyFhbWTxr8MOak9IlB&#10;eNokZYkp2Xrt8lWbn5m3zFrGazWQ4aJhF5la8C2H69ev2+z0FKvfvUy47AmYpMQv1c8okpQQGSOe&#10;hdgHslSWlpZ87HZfD/YCInZfD/Haf/DAhcnJCamaclcUBF30dPd47WcKhgCcBDaxh4TLCEqPKmEP&#10;jsVMaUyCyCrKg/pTocCTRnxaUDIWlERkoZF6IpuRB2CtFPaocEmzYFG0lJd05SgDzUIGgAm2ur+o&#10;OQYv/u0BalrEHgGsf+OS1vrUYkORsieNMSl2FzOBUgRkEfRDGVAu3pWF/r5NsJgUEgsyD/rkaSb9&#10;mBT5SIjt42qjaxTHxbATYIfbENfjugw/RAZ1DEygWHHR+z61wJPjULCFbmMoDNx4REjjPmbPlHzx&#10;ZRlp9uFQS/fJCeOAYXXvhQYNoGaMcOPn99XzY4hKDGqMy2R86dlNgAypKyitjvYOd2NTxpH64IOD&#10;YzY0PCZDH/JrQpkW6piAaUU5FeF23EXOeYEqIt0xjnv2dDpheffSu3bi5DGLUg8axrQjkJVRW1qa&#10;tab6qCt4mjFcunjJjh474W7hudkZo9EH0fUbOSnEjZyemZQphArFouPPzS2IED4u476qYy14MCPx&#10;ClQTC4dr9e+s1da1SPkl7c03r2jsdM2ykaJUGjMRQo2pB/fp5cGAGhdar2KMKcJBMQyq37FV0N7e&#10;qu/k3aqobMgEz4LxZM7SY5kgsDkZdLY6Jqdnraa2HqT0VpFFImk7uBCk9nOaO5s6P1s0FSKxFJwZ&#10;HZkwSuQGSiuMRiY0YwFw2ft88qnH7P3ve49FqIYlQCzR7zYFYJsa/x0934nRCYFluc/lZc03yuim&#10;tAZoB+k6GhKm58UiYpuFR8AeM9sq+Tkc8DHVMhOhKfXgSECebRPWKveHC5+5z7ogOJO4E553kcYg&#10;IhCalppfmJ22helJ2xFgsndPkREULNkPNMugjjf/dlqktcqaIY2Q7S2unZLBFEbh+WdEyAZE7ob7&#10;B+z1116z69eu2IbumWpiNN9gy0MXoudlIn0rtqLnj22hhC/fm5qatbSePzEfvDkH2RB4dfAUpNfT&#10;Ih2FNjO9aJUVQZ87jMO+Az0ilb26xi3fX6fuAH/De/PEk4/bk489Zl/+4pfsxz/8gVfSg+BXSiWT&#10;+9/YUGfx+hqrrQnp3vH8bdkPvvdNu3X3io2M9dn0/IT3DafO+7wA++rNG7vK+gFeu2D9kK/qcPTC&#10;Zm7bW92dPH7K6mrrfJ9xcmLStljgMhRlYusgIi5EEJX0qW0ZGVjvhtQRfYeLxW6JzN7ckCkVcOWj&#10;uAShMiwYUmf4Qjzv/iPQoYYye387O/qp4+XBWRekYwK494HrPlDzAqQxVtQfl8nyz3qlKhke9nX5&#10;HvvEgCHKD5c8RIH9NQAUlySuNEAYY8LFkVYCeyawDgXNZ71Gc3mlvlssg0hHqbziFI5IpfJvXHZF&#10;AlL2mwu8WAOmm2sp0TEwIrgoiVbmOvj3uu6PSFxc2jmNIy5jVChWFaKhYfL7wT0JEWK8uH/AgD04&#10;3a2/2XPlb7Jx/ndy0HEn3t8q2FwXGRBBoGDN4IDUzMSs3bp9T4Y2qLEs871F7gPAo87xzpYMrp4l&#10;4w0poNgNATy8Y7FqqcAFozdxOrUqdTQoA72m863qXDnNGak8XX9ISufe3V53ybc1NdmEDH+ESO6D&#10;B9y1TT5uiNgHGWrup0ZKNiwA1AVZZlvGWGpldW3VSjXmK0n2apcFsuv2F3/x13bp8l0peTqqUZSj&#10;1uqbOvVsqqyn54COSZRxqQhmnbtBCxhrjfPqwqIVanxJOURJR8L5Ou+p1JrRHrOgtNCW9MyDevYU&#10;yiECmdrbiyKrZBz0DgxZUaDC1kR0tgvZ79WzNYLlpD4pAaL5jprTZXtxGXKKQxpviBDBmaSFAWhT&#10;UyMy+gE7dfyQNcajlk2uWGpZKnJhzjZEIIp1vYvTC0adA8jg1OyCzQmsM6wv3dd2SZlVSJ2mBZys&#10;Mwh1mZ4zgXGbmu8QIeYAWyYbAtitgm2LC3CoXuYeLv0NEOcnoVIQV+aj2J4HmBXq95QeKRKJKdfk&#10;Wl2YF0CuGXWwg1KsxI5QQ5ztAAgdC5SAzszamgCXNM8di9ZqbGuCVimScPfmTVuSio3ou0f2HdTY&#10;5FzVLhB8puPSe/3W5SvWXBu3Rs2BQqn7QOmOVVcTBChioEHQ3di9e33uot/a0BrRfAaMiRmg/3dI&#10;c3JNCrxMc5LAO/Kk5xYJ3MxaKpe22cVZm5oZt1/99c/ZJz75olT9qubQO/bCCx9wMvLST36q42lt&#10;a+ldunLFTp49YVU6f4nupbR4U0+Xrn45q47gfVvROCXsbv9lS+RE+nJJm15c0M8tGxydtvn56V2w&#10;foDXLlg/5CsWq72wt2e/R0Uua1FeuXxVKmFMgFbmDQXIq2U/GoBDeaCWaV+3LkXDnlhlRZWWV15V&#10;ooowYFpCvi8II8b16mkVnIzFpeMQ4MRnSUuiLzUMf0fATToHpICUIBg8SsgLiegnv4cDlMhY8RO4&#10;lj2G4zuIA1aQAs7NHiXHBegBZYwOe11EZFM2ddm7cqH+y31/VJfoqoHPAVYQAe4f9bAl40/6Dcfn&#10;+4wDCk63osXsd+Wg/rdfuMVp6ehuf9yNMuIYG89b1jm47vt704wtQMkr7zFgHEVqAHS975MVPuMg&#10;zef9N3xex9II8Hnc3/pPjdW6XyuGGdVVWFSsZ8g+oL6HR0HnxkXp59relFEO6DnTAAH3rgy1iA7n&#10;LQuUuKo+deqk3bxxQ+pcBlT3TUekQFmJjY+PeCnYjcyGBwDRLOXxx59wkse90rf86NEjXhBjVQqH&#10;uIJIdcT3HgmO0vTw4MWG9iaPaoZE4V7d2iSlr0LXERK4bopAnhcQ1up887acSOsaszLGc1JjdCmb&#10;cTCOCoij1dW+xVIfi3q1r+NHjlh3V6e1NDd5kRCeKeddy665+1jTw70PWZ2boLKAwJmgLhrH0KmL&#10;XusQNZqCiF5qtIml0DzXfwOsPFt/PvpdEUVa9JMx16j6vN7SnC3VOEGmAmX6rn5PsBatF5MiBVsC&#10;W/o8b2RZB6Q9apxSKT0/HUFzrETEhT7S81qTBHIRWb6tebW2mvBodR1Gz4J0q7QV6zw0nGlua/YA&#10;NieRmht0f0uLFPDQfc5B9Ni30pchbKh6DaARdQEhTPOslpedYIe0Xoj+Zg5B2mmje/DAAY1/Qves&#10;eaZ/7+3ZY2XBfLtLUqlo9LOjcbt3566U8op7Fu723nUihQKnvSl1hnakZmMia1UhglQh8CILqGad&#10;LyjRUFwSsJHhMZFOAbLGBvtCEFpVOOTxMO7/0W1sbO1YU2Onvfv2RYF7kdH1r1Q/NzT2U1PjtiJC&#10;1iDyQoWzWyIS5G03NVCzPekEgPSzcG21dexp0/HJHkmJOImYF4k0bK9pTi7oM1v2G//g1214bMBm&#10;RLIysmmQ8nJd5/joyC5YP8BrF6wf8vX0M89eAHTpNzsw2C+VqgmrRQGYkNqA6iAyuiZa7f9NniR5&#10;00SakkfrC5m9aTbN9EL5ErCFksWY4aIF1HCl8wl3VTqo5oOwCtxqYAIFRvqcQxGILwPDnne+CIgM&#10;ngwWrk1vO0mwGp/XNbKIOR4BQbTxLJQV3pbK4GQlRLfi9patJZhtYX5WBpMKWTsOJmsJXN0YWb4j&#10;LaLr5Xw02iAamf3VpIwjxIHrAWjwMngku77D/hkvTHGx/k2XHn5yd7g/USEB9s11zQCdK3K98Qxg&#10;PVFFnBNDBsHAtc+F62v+Zqz+dqT8fZLAmzF2VaX/ZshwkwPsBAUC3jwrotIx6B4kCMJo3CAPAAop&#10;autSR0RkZzJr/qxxCwOolG1krxflj2Kbnpn2Yx87cdz6+gf0XanqcNhOnjxti/PL+luxgPmk3ZUi&#10;WpMy5lk/+uhj1tTcbH19/Q7EXCc54ATvMAaoG9JxSkUWaKKCG93JiMaGv9HfmYCytMjA9NSs3b51&#10;z8j1J4VvW0qXqnNOZETwmhsbPDiLvWAK0HS2dxgFY0i5Q61R3IRqauz7cj9sSfgWjECb8zB2zGW8&#10;Jw31Tdba1m6HDx2x/fsPiARErbWlzX8HCWhpbfVa6U16E5QWr6NzW7HfMwCeIS9bQFYVqbIuEWBK&#10;79KekowCVDdjMStygwu7SGBEatfs/JL3oma7BkKF+qWOAWsoWB70vWweM65oDZG7e1kB1B2PVNdo&#10;bAW0eu7ilBarjboXgXnDc2Re5ZEasqaZKbD2QEB9Pqe1vp3JkIrgx+B87NnjnaqSosdrweRiq4tt&#10;AuITcC0fPnzYiQ4Bbwkdo0jgyj6yd9TbYu4XSnHHfYuIHt4AKWl7ORGDcq2HJd1/a1OLSBjNRlLu&#10;0g5UkMlA85oSa25ut+vXbmrsa3WXWjeseU2gkOxSIEjaWd4DhRfv8IGjduXiZYE0e/M5rVvq/qcl&#10;OIZ1vnzqZFdHd77OvM7B1gvjTI47xWomZ2bt0MHDbnIglFUiSLBePCJML8rLJhOrXvK3p6fLfvaz&#10;n+kad6yhsVakZHAXrB/gtQvWD/nq2bvvAg0pKDPJC1coe8a8CVYBEPgdhpHfscd6v1wne2AselzN&#10;WBEAkTffQWnfDyxif5eFw/f5G8CHshalzgOrwIPUCAgCP6H2hQCXftLxC3JAhTFPR9JPGtazX467&#10;EcYP2LP3BeNnv22T8+gn7vqoiAb/LtBqrBQ48G/9UcfJeDUxKqexSFFl/BtwpwY5352enAQV9d18&#10;oAsqiVQxIJrf+e9lzLZ0fN2QRzD79oDGwkFaP2lQwi3xHQwOPyEGuK4zUhpEtjImjNP9F2N7/83L&#10;1fTf+vff/iyOQzweeDBQ14Axbm08BVT44hnyfAFiLD7khqh3otsJYCovK9CzyQdB+V51es2WvFf4&#10;utcjZ1+9p2ev72+Hq6r82XN+gqcAzopAUOfb8T7VqMO5OYKFUgLKSTt89LhdkiHNq6YKV9/MpXh9&#10;vUhPmU3MaHz1omc3IF0mIKEaloOESBfGdXR0wmYEaDMysqWlut7yKk0b7rfYxxG1So1wgqrYE40J&#10;vPbt6/Gqclzzvbt33d0/NEr51Dp9l3S7MldVkBbGnqYwc3oP9FLlTc8lk5OCTWlNLOW9KzqPTumf&#10;JSbA5zDPwx9mnlxBLNi7h5AwPvqEHlyR7enaIwVd5/czv7j0N8F56wKaRZpflFVYRuPCI6Xr1/02&#10;mIwPnaQ4OIDD1gzeD64Df0pWRApAJ+9eB3cgqxFQV4SIX9DczqVFLos0HzV/9Xcu1smfjkeMBAF4&#10;65qDJRzP16XWnMYU4hLSNUBmeNakHHI/LSKwjVKmRNBTpIQiQRldTyBY5QVqKIW6skwkf0bPWkSs&#10;QiRsdkZEXvNRgEdFPZ3E1y/r4ejhozgjdB9JT5HEOxEMV2seTXnHrkx63RriTU6mUPhsZYRCVU4A&#10;SLeEjALkjXVN3jp1XTYhRP6+njGqn22NKn0vGqnVXJywel0jHkRS6SjgtCmbsry6quOVWrPIGHE3&#10;ZAbgWdqRfYDME0dBHAjEh7rokLFf/uXP2ptvvy7StWojQ/O7YP0Ar12wfsiXFsAFSiACCBhrDBFB&#10;OLxQV7iy+B3GG+PHAmbSsoBl/p2tk3IBjDgYCXDZ/wW0CTBKp9b0lx0tZi0yfZbPAWCoBIBjW28s&#10;FXaPz7nV0k8+hxHEne5VuGRgUKYAJgAHGAG+7DmSM+tFHQBGGVYmBSq3TMBQJYPH/mW1jPmZkyet&#10;sizgrsGU7hkXGS7uWLTaojK0XD+9kjFuXGNayro2yv5qyBl3uc5JX2/egDZgXCmjuglhwKBzXxoj&#10;7pUyp1w7n+O4HJOflFAFsO4rbQjP/y8wdmDQMfns3/6dA4VefJb0HsAHg3hfmXNObwHJtfnz3PJc&#10;XtLxAhVlThLIoycCOZNOiPhQt7nQ+zSjEMkDP3rsmFEVi2j2WG2dByWRZz02PulqmQdD9HR3115L&#10;rKRliJcFeMs6lq5lfUeELm2DI6MiDtu+jQIA+TaE5gkGN1otFby6YteuXrFqjS8Eo0JGmbmTRzkR&#10;oE2Nl8AbVZ1MZBlefbdaYFOkOcj2gu5T4x6TEd/b1enEiS0MCmPUSlkmNIe793S5x4B5SCGLGp2L&#10;/U7iJtzY6xmgIPEAEUQ4Rt/txJq7SYnyXhBBmJMKZBuBClqo5KnpKSc/5KUvLCwaqWd4GjzbQOBJ&#10;QCAeCSL3qRTHkwcYGU9UNS7eRqnKuN70+u7ed0jjW+WxDsRG8HjZRsBrA0jpIYuQVHiBImruA4zN&#10;Uvdnzj5iH3rhBft/XLhg+/bv9bQ1niMgmZ8jFB0pFwHVNWhcmWt4QFgcm1A8zQvWGt2loJ+MNS/2&#10;7KGWEHAI9YIIxvz8go9PvLHB6uP1ViJCEqmJWpOuY4uAu/UtW1ygWx6BWZU+J/HwFBTlO59tCRwZ&#10;A4K4GNuO9k47ffy0SMuG5XbWrLRChFXnDIYiduXqNVfW+7oPSCVHrLy43OMbKHziTVVy+ZRHMifY&#10;lqqRGqfCGFOHwi14VpoamwXiejc0aa7Vufv7xec/4vOZ+QiRo+5/XWO9tbd3ay0kbWxkQmuetbJg&#10;q7jwUym7+O47Wk+bEjTdNjszLQLFMwnYhz70fvvuX/+VjQwndsH6AV5567b7+v/7dez4yZ37+2/3&#10;AYPF/jd7coDNz9+87gM2n2PREmxTIkO7JWUKoJRLFfF3UisO7T/gKRiwdHpWY0KIMqbQR06f1yF0&#10;Hqo7yZjoONQyLpBxIhVH5kM2Q8eT8mDPmr8HpQQJsmFPG7eVXxfGUEaa6+LfRABzPk/b0mKuDJTL&#10;yOfrdKM0WYSoMFJkPFpXnwH0uHa8BlQs47sAKNeOunQVqX/fJy54DDgHwUyy90bTDC+bKrDk+/R1&#10;5hwpKTRSthgPGipgCBk3jsVxUFjsgUFPMJC49zGa+YYmXBNBd/w3+9z5f+Ou5O9eJEbjw1h5zWcB&#10;hae56PgACH2J29pbrb21zd58k2YbK0aFK55rY0ujuzIPHzlgQ8N3rSqsMV7f9LaZuGr/7M++pFGl&#10;O1jELl26ZL/7u7/rrl/ug8YZBNdx/WdPnbW337hoS1KgFEqhp7L3URZwBatCNjk57mMe1Hi0tTbr&#10;WprdTYnSGh4ctBu3r9rBwwdkhAUUAgbICQYYdUNqFRH8Fy9elRpNCFiKrawirN/lAxNLyiqtRPMn&#10;ou+ePX7UFheXPd8Z0te9p9MBtbWtxfPIwwLvS9cvW6w+bgkRFNE6KdG8SsOVyhjT2/rKpSuWSeYs&#10;IIVFzAPVucgZdzKlI1OBDw/Fts7Ld9mSoaUpY8FWBqSJOgJUtyLFinEiot5TfQSa9OhOr+XnEFHT&#10;PPuO9i4fe8a7QnM9UKp7h9QEwz6HSPMj4p1zFgiMAD/SFKMiV20tzZYQYejUc15eW7E33n1DynRQ&#10;a3Jb83JTqCxFrjldomtivrJnvaHJltN9rOsakOnFuR2rFElgz565OzE1588hFq31dUOqF+tiYHjI&#10;enq6veDK8RNHvfvcHBX0dECOm9AcIIahTqQXGs9cYV4PjA77uuQYtZGY9d/qtVYRjkN79soOzFhZ&#10;KO0FSiB6sdom+/4PX7L9e4/Z0489a0szq7Y0vexBk9TIp6Xs4OigFVXoekkb1XlPHDluvbfv+P3N&#10;TM5Yd3e3HTl8TCQv3441Eqmyk6dO6N9jmtd/YsuJRVte1ph1tmtOd4gI1dpA74ie37ZFRArIHqBn&#10;eXNL3GbnR0SkzJraora8MiNCtOHtTTU17L3v/6BVlJ/Uf+2+/o++dpX1Q76KSoouUEOY4hLsV1MW&#10;EncbCwGmniYoRIaJz8hiGnV7E2Ky5EPiWvNayAI7FC57g6hQWSOjRWNzY6NRMrJGgEewWqhSM1+M&#10;nq5a7B0DhLTeIwUp5HuYZV5Ag3xHwKZCKoH8WJyK5FhyjeRjkzJCHWfUbywSsQqp06h+NotVN9bX&#10;uxu7RoYONU3dYYKPdKE2MzXpari1ucm/Q3oRSg9FBtihnO+/iWwmHzckoK6XqmEvm/MBhgTucMwK&#10;3a8Gy/tDh3SfnIs9uZgMFkFP7jqXsSsQmOKyFdrK5OtuZCxR8Cgy9zYIYfhJQQsPgmNPXucBlHHp&#10;/Vxu6nd5j8P9f7OnT7ANpIRAOFQ1x3FFr2fGvjsgMTU1IQOEqgV8NtyFB8GYmBq2UBXpPGW+99qs&#10;cenoaLf3Pfte3zdmrxD36J/+6Z+6m5fGDAANueYA2eWLly2XpVNZzMbGpqSeq712OG5KgtWqpJSo&#10;oc4+J54RnjlqmHxb6qYTWY9bOSbFC4hpmPL71fpcmQBkfFRKN4lLd1NzolIDUCKyRfAUfgrNPRGw&#10;UgFDWIZ7RaCVEljv7drjY8DbtxvYQtHnqFAFKfNofaBR8xuSQ517gvAozkHBDBqyEJuASr6f1ZDP&#10;QOCcxF4QEJVPJeJ5ZunnrP8mrY8cdtQ6ng2KlKC28UoA1pA01CD77tT4ph43bvL5hWX9O6Vr19rT&#10;OC1Kxc5Nz9jY8Kj19/b5umIN4oGpFMGgpneV5l651hlEk6h79qjZG75y7YpvYzQ1NQisC2x8fNTX&#10;D3OB9cOzQ/GyvtE5/J7a6Hg1WAe80mtSrvpbjBrpsTpdb0rfE4nSXD905LDsRYmJv1hCwE6TEUqM&#10;RusabHV5VUQ8qeedEVEpEylaten5KY0xNQA0dvoO86mtpd0D0RJSs1vb65bKaWykwHmeBL+RVjY/&#10;vah1U+6pWync1pozPB9S8Iif0Ee95gGEIEKWgdZYtf7OtkFTY6u1SJnTT7tbhGDv0R5LraTtv3/x&#10;z7yyX/ueNquLx6y4vNgD/GrCMVvXPdDKFiFAlL8Xt9EcxwNEQGlCZHF+ds5GR8ZdPMT0WR7/H/zh&#10;X+4q6wd47YL1Q76qQqELpD4RdY07Eheuq00pHUoXbgsEyBuNyVCTG+3dnVJr/rmgjCSlKVGzAHU8&#10;VqvF0uiLEhd0Q7ze3d0AEK42QJHOOkktdH5HicGAAIo9TXcxa9HhNi6RgsDdTSoV7i13l+ta3E2q&#10;VeJBMwCTjM16Kq3zFWrRhX2/iuISvles7/heMm5gAYO7xXXcsIzbYH+/LcwLLGRQybnFxUdvY/o3&#10;78hIY9xjYvL08yYAjob4AYEHTSGyAhX29UqlbHO69/npKVtdWnbXeCXGWmPKvl7Q002yujeUvv4m&#10;4EdlUugDAsD9UYAFlY4RZ7y8LrEAgKjxdT0TXIfsg2PomOjsSxPAxr9x/buSlzEFINinZqxxfwOM&#10;kBoMGHnkgDW9yAm2wpgSjBOLhWXU6/X8VuzmrWs2LOXE34nmvnXnlgMMgYXPPfecrjvinhA8DnE9&#10;U1zDNSIkpBNlBFa/8suf81afFy9e8r7ogCmAS5MG7pt4BZ4H1zg3O+uqFxUHqUCFNTbJ6OvfACLp&#10;WIIQgXJGqv6Ke1BSAugyKWmirXG55gu3kKaWtQYBV4cUJjEGk+PjImsNugcpepErXnXxOndNUzGM&#10;8cQVT310FLBQwuiihscEBKIzmQbV9zs3cyKj+m/SwTyYUHMaUpXfjd7WmEOmCgUQNAQB/vkMKXoU&#10;rtF9E+ne2KRxy3qqHnvQuJXxAFCkhraMjJPvgev3uUzOxwACQs9zGotAD9iT7+7pslOnT1tbR5u7&#10;gjf1/Pke41mpdTcoELp5+4Z7rPBSUUseL0OY1DTOpbnFeoWQcq8Et5FGWbQjQi4yUiKQJEWLeA28&#10;CMxdynKSZkfr1C6p1Vqp1HGRLFIPadpCtPiknmNdQ6vPj1kRDIiArkwEJWDrW3RdY5x1sfofpI/a&#10;AJ/42CestalVIBiwg/t77PrNdxysadBSXByw2pq47mdYQJ3xebBGr/F01p8J23WUPSYIj2YoBJIl&#10;lubca5OSXaLtZ3lZ0FaWElLO3SLMtbY0u+LV9PBa7RRA3rJ2+pFTukayR4otXlMvm7Tq459YXbO6&#10;aFzjVmN3b/V6v/v+vn6JihoLiNBk9ZnCQrwuJTY9OWtf//ZLu2D9AK9dsH7I1/nz5y/AWlnMuHsB&#10;Xn4Czr5PjUs1GHTGDzMPa9Hwd6JveWGQmmVsUZZEhPteKQFFWvio0KXFBd+3BuRR7uR9UtIzXBVy&#10;N98GwWICHfZ601p8skLu0sJUocJIU+G8gBg/MZ6kaKEYUE/k+dIzuqmxQcZThl0GDzXq4KVj6le+&#10;H41SxqjSoQfSwGdQo6sJamtn3AsQEpCjeLk+yAGKJiMw5GeNQLa6Oix2n9B1bHnACy5QsRmNWal7&#10;B7yOum8N6KQSTuyLspfq/4RkCLD4N32oMey4B0lVoUsWAM75RZ40vhU6/5ZAak1GhOIVG9bT1eWp&#10;UHdv3/Y9aO4LMsV+IEYLsgCwE5CDd4L7i9fF7cihg/reQb+/xqY6O37ssLW2NeseRQxkTCsrSeUh&#10;3Sgrw7zPg8lee+11u3bthpMMunp99rOfsSNHjvg91NZKbWmMiRzGwH35z79sBw502rlzJ+zw4WP2&#10;r/71v/FOYysrgEWVEweun+eKOxx3cWtri55JTMc8ZHv3d/tz4Vio2Q0pW0Bia2PbxkbH9f0dV1lh&#10;qXSMaED3RplJUplCAq42gXFcz5c+4m3NLX4+tlZ6pLDpoIb3BpAmKLG6NuqV2wiA8oBHXRdeAOYb&#10;1a9qInhMog5i5SVlWgMxgb5Ilp4Lc5rMgRLSsQIEUpLKVyhQJV4DQAJ49Tz0TCCiVOcCtNh2gES1&#10;t3fanj1d1t8/pCdXoGOGfX0BlCdPnrJ//Nu/bY+fP28vfPCDIjRz7vWJxqTwdB7Av7G5yRtzrCRW&#10;PECOuUM096LAa3F+xmugezMKAV+prg8PDlXIIKmAMFXIIEesZ1Q+QYmkV2VpEDM3KyDKCoCmvaAO&#10;z5YgN57zgIjtvXv3NNe2LVYXc08OAVr3O3n1D47Y/gOH7InHH3W3P+fULQl8S4w6+5RKxQsH0USt&#10;P3H+MesWkDY3NOnzBfbmmz9zD1pzc5vNL6zYM0+/11566VWt1yr7xU/9oi0vLDmp/uAHPuDr5E7f&#10;Pd1jkQVoyMKz0BJ88YXnvc9+JFyjdVhlTz/xtMWbqu1P//cv2V9++S/srbff9Nxr+piff/yMzjNj&#10;Gzvrnp9Pyii2rr2tw/bougD7QoFxi66HLICe7n16pjvW2Nhi9Q0tInGkdQZll3bsr37wo12wfoDX&#10;Llg/5Ovo4SMXcJFh/FG3bmjE+nFdo/4Aj462dhlXDBnGkmIF+Yhn2VivaoYywEjy+bCUkadLYRAE&#10;OBiGrAAHhYFb0Ztq6HOkFVEsAwDg3Bg1CnFs6jh5l3A+styDrATIvj+tc3I8/o3rl2sFBEIyqKhw&#10;jB+FMABqV0M/vxf+mwpGXCMBZfmc8bxLEHWOauT4HqBEsJ0+j4pECeBqAyD4NwDIdVIVCRDwIDFU&#10;rY7jOea6Ea6XvTpcq+wJev6zBoqIXhSV/12/Z8x4u5rWuPi94RkV0vMT4MK7wb/p70yvZQgPOc38&#10;nefDeNHuEGJTpJNzfWWylIxbib4XrYnoGJT9zEiBJ3R/EJO0gHRepGVWv1ux+aUZd1tWV1W7CsX9&#10;TKMI5gR68fDBQ3ZA7xLd5+TUtBMgOjxVaLxRzedOnxFJKZeRXrfOriaB3rqU/KTfD6rf9/D1nCEs&#10;Yjka52Kvl/6Rj3xUIHDXzkrlQD4gUXhFqFWdWiNSmVzlLWtvbXelhxseQKagSpSgPxGBSl1DsKxI&#10;aixiASk1MgE0uP5s2brg3PfLraKk2UfHi4SypmgN8QT3K8WRv0/wYUTzNyQiUKXzEVmOgQGo8SJB&#10;NiASpC2S9sU8BdRJGWSLhrKo3kXLAZ1GF0Xicts+32JRgCRoE1L9PHei3p3Q6XlFqyPW2d7mXiWa&#10;iDTpObBlQQlXypROTI55M49y1oueCV3i8G6hvBdnJvQ8F/PV97YFiihZ3TMEiZiKUs13iC4pjXhj&#10;IIF4CSB6SalWyCDzCVLC/bBvzlxlbVH5DAJNfW/6gecL/ogMaAw0e22R7Q3f0y/Iz69UUmNAFH9A&#10;IE2wHRX7NiylOcMzIe4E2wCwDtzrs5HhAdta133o+xUa7xKRsrnZBT3HQpGQBXvk3KO2I9KW35Ip&#10;ssHRIaNFZ3lVpQAbW7BjcRGw7j17MANGO826WNz2He+2O1cGjGIulAqN1FQJaOssUC47V7zj/c0n&#10;p8a8u1kJWyuabzQjIbuBCnSlUvhs6eBOJ8iWugWQxVJ3kwcE7o1a6CX25W99bResH+C1C9YP+Wpv&#10;ab6Qj85m/5Q8V/YNy62hvt6BmoIGDtzsverzqEM+y2IO6nOAOECMQcDdtingw6AD1hSAYP8PsKa2&#10;db4QSIEAj0jZlAeboURQzLwciHUMgNrVtRaog7V+xxuj+v/9OeqKo2oBXRRwcnXVlSaW0CPTdW3e&#10;TxtAlfJhHx61QlQ2KULk+go7/VgAMecjwIlzA9AEmXFe3IfUbCaQjWA0D5RbWba62phHqKI8+A7X&#10;hopAXkM87gO0Byb9HBj+5l5kQFHCvnfI2OiqAUXc9QAEwVjsjXd1drpBonIVv2fvv7211dU958fA&#10;10VrHewaZKzoyRzG7a7n592XSotlcGTmi3WNMla4A/lZGcL4rwv8Ir4nzxiyHQJI0q6QsWMbhC2D&#10;tUTSQRUgwDPAOLNHOTE66p/v6e6yqelZe/HDH5CBqxUoTdjE+JgUS6vvxdKzGWLW2tJiOY3lY48+&#10;ap/9zKetc0+bLS0v2NTklBtkVGqGrQYpVlyf9C/GUEIUXenqd4zdJtemd5kmZZXAExBC1ZF2wzwm&#10;InxldcXnHF4DgrT0mH3bJt+RbN23M/JKmHlEMGKFhQUMeG0CAlHiJqqrwp4JwFqoEkjgWiYHlzKt&#10;zH+u170qAtJSybxSkQfiMLgGrgW3NooQsObaM8m0zhPw4zXU1fn5IB0hAZy+os9nrLmp3urqoiI5&#10;Abt956bRD5xtpoVFPQeNOWQFMjcy2Ke1tiZAolZ1xl3OkD+PBdB58eKUaawoflIg0lCgZQZQE8SG&#10;FwyvFdslEPB8/e8tW0/nfM0SbOU1BTQnqBxGpsD93tgAJWPoFfg036n3vUJ3MwGzvqr5QLngdSc0&#10;eDQo7cq1kGa5kcl5fMH8zLQN9t/VnM+nVKZ0XiK2r1/PN1KhyEoulbO93XudlPIsOSe53utax6UQ&#10;F81jMRDr7Oiw8dFxzbFmO7D/gK0tpuzypcuyAykvIdrYGLejxw5Zz/5OK5aaX11bERkiwj5mgWLy&#10;+YN6Vmwf7Wj8zeZnif6fc3tw68ZNz4tnzlFYaFtEIhSq0edL7E+/9qe7YP0Ar12wfsjXwa7uC7h4&#10;SXlob21zdyzgjbuMPGOCqTD6qFmCXVh05BBjeAjQAOj4XZ0MaU2kWkY9X0gEsAa4iOgFxCgBSg7q&#10;/UAcwBHQywew5fduca+jkHm5C1yLFKBjoXAMBzi9OC7/5o0BQKnwWZQU9ZBR0Pe/gzKGZLCvC1hi&#10;5CAHADF1vmH9qCsME/t4rnhl1kkBwmWKiia4BjDASBEwB6PhHOTqoqIgHgABxp/P8N86pDfw4Dry&#10;xCJfttVzfHXv3IOwy40wHgfUDW+C0hhfgtvYc2aAUSOMPc+E/2ZPPqjriNdKgQnQGTf20FHXZQIZ&#10;jyHQObgSfm5uibAIBPhJvjkGFcChjGg0RrEbguCAnQKBdcpVGdsGEBJUYV9fn6dCLS7KaOkiCdAh&#10;jx335UDfXU9rScpgnz3/iO/r4eb+7Gc/6cqaALf9+/bK8OVklCusS4a1926vPfbYedt/6IDmRbFU&#10;4apNT0z6vAFQIDCkehXqv0uLBGQai6CUF8ocgOFzmhieM18txYvKJz6A2AFIJEAY09xMJJMeI0CM&#10;xNzigkCbNo66eT0jCFVpecBJlBeb0QNjxEr0LLZ0D1QYI16BLk73ySwgxDYOwMhP9vjzypu+3Hq2&#10;pSK7kC69t0lL0tzztDjc9D8H/W2p1fsBjC1ac5Ua33Jd83o2JaJWYHTAWlvTOGicu/Z12WpyxeYW&#10;Zrx+NsdlvnAti3NzIizs6+KRIh1NRFSAqmnl7n9qsHMvHgQpoC4UEHGtUELOT549/rQ1HZcKX4xh&#10;oERrTyDO2DPP8QDRF7pGY8kYLgkw881DcgLXtDfroSASNQsoSCIK5USd6xdyeznX/JiXat6INDEe&#10;mpNRkUx+zk9Pakxkb7JbFq9r0lQvtPe//4PW39vv83FkaNh+6TOfFXnQ2tH1NbQ02NDYsE3NTVq5&#10;wBbyXSdlfWB/Pn+aGALWEN4MnntX1x4B7ZQND/cL4DNOtqZmJ2xwqNfHCxKoJ655VKf5kM8MKCkp&#10;13POZ8PgTSFmALJLvA5eLsgQAZWFhaX2x1/6o12wfoDXLlg/5Ou9Tz51AUOCiw53sqOM/se/URy4&#10;uXH94da8H8CEQcStRepKtQxmVShoezo7XO2xX4pSzLvU848nGqtxYHQAllHNg66AWv9NsBARpryx&#10;NAQD0QcZQ+9t//RZ9qj4e16xyhr9/I0BWJQRZm8XtyABciwmFrZXxwIYZSi4Zle3AjxXzzKyxJ9S&#10;III0I4wc3gT211DdQkwnEYJuGR4pSqkGflLWEWOZk9HmErzedFrkBA8ByCtjSnoWKpvUHq6lgnHk&#10;GtjIgzboY4AiPxlrj6ZHrQow2AflWvPPQB/QGxBCcXpAnMaPN9fqEfUCm1oZq1J9BxAg6pxn4hHs&#10;UqQAejK5LAAlbUykhZSeEvY0pQBLMZdb/hNAAdQDgXIPbiI/G8BHHdeKrM3p3LhJvc2pvhWpDht9&#10;ftnGiEvVA1R4ANJSfQQNsufOvT/55GMFnW2dF4gZ+A//4d/b8x/8oF9fYnnFxkZH+LsAYNZWpAyn&#10;BNYU1GDLgf1oyAcR4rhlSXNaW0m4qxzvAiAE0FF7PBzUc4Y86blSZIY2r+RVx2vjPl+Zb6TN0Qea&#10;vesyjR2KkP1qiBXDra8TACByoLHRHVLWUx/ya2iurxeYkU5WqnEPCHjy40agGV4QiA3PjZKiEBnS&#10;6zY01ngl+Fscz4fmSYXULDW304mEQDZnm5Tn1L3S7apa62dhYc6fAyQooWc2Mz9toUjQOro73CvF&#10;lg0EgShvvFhJjWEuk9QxC/R3ellveCofaXFsewC0ZGTg1i+WaizVGLJmt7L5ugaANXN9eLBfc5o5&#10;8/N4CREPAG9JYz02MW779u6zFpEvDYvNS9VCaLl73PJcr/eAFsPKe98JSKVwi1S8Fgjk2OsIML66&#10;Hp/aGpMS/aT9pCaxBegpIIFO4CDZBY+cf9TOn3vUvve9H2hsKrygTEND3PPyU+mkjc1M2nJq1XZ0&#10;ENpUJkUiu7u67aMf+ZgHRVJD4NFnn7AqiQOK/ZTowianx0SeclZbpzmaWZPdId8db1aJ1VbHramx&#10;TeMh0iBCg/ubeBw8Qe0dLRauDlpmPWnjEyM2JXKxQI627p/gyT/7xq6yfpDXLlg/5OvkoSMXaPJP&#10;6U32enFjAxhEdnuAkEAARsnCZ5F7apXAMCfDqjnrjJPc5bWVVVuRskmK4d7fe+ZNSkiVmDR7dLgg&#10;3f0o8CoW6LGg2ev1vWax7nykar7oiqtxnQdV+rfffAew97eWjfeZBtj0wn3tOdA6PoqQ86DeiZJd&#10;Wc5X5eIYAAnXtqZzOYDK6IK+qACCwvACYNABfAgApAEVXS3gohIXx+e/iXyekcJJCMgpgoG7j2pt&#10;pJUQ/cv5Ufycl9KQKFUICy+uA4UN+PqWgowk/XK9mIqumdQ0DD5uSqLIfS8ekNGzIjqdnF2MMu7j&#10;pYVFy0gR8132Jon6hRCsrCy5YdmRIQ9KRVfX6PgVpRojkSMZWvavC2XgwzJ6gLM/Z4FKY2Oju0Ep&#10;ELE4v+RkqJqAOgELAIibNyX1RCvB1aUFdwmPjoz4ni5Bg6haArj+2f/yexfocvT8hz5kX/yzP7M/&#10;/+KXPO/92tWr1t/Xax/72Edsp2jL1SNpUxyb4DHaGW6tCywhODLyzMGlxUV3oVZHqj3YD0JCD2YI&#10;Ai55vsv44G2oj8f9c0RM4x2hGArtSbf1qGm6QutQgBsPCq5rFGuBFCXBWEHdfzlucKk50qIIboIw&#10;EX9ByhaEAA/DksaWwEmPiWD6MM4CalRuSiDKf6NY6+tirqLptIXHBKJCpDlufCL72+obfc99VORl&#10;TeNQpmdDkRDSI1cE2hUiI5APyDAEk+fPtaYTq/4uKdL62cRrIhLK+QWC1PPOV9zTPVQErVhzolj/&#10;BqjpJpeliY2WjGdY6PsE0LHmmWPUOSDmgD7uC3PzDrhNzS3uDZuan/WKhaWaQyAw2wupNdI4c5pz&#10;Od8T9y0ErVvWwbyINFHjHkCq7+H+z0qhry4vCGSXLRaOWNEW7TlDWgsBj8yfn1uw40dPaLy3bXBg&#10;wIYGh+3UyeM2MDRg125ctVUBNgn28yLQLgLKKwWsDSKIQRsdHraBvn6vOw6hHRkZsJu3ruuZJSws&#10;4hMMVwq4xzVP1jVnSQ0NWWfHfqPpDXvvyUTe9rB1wj0Eg6X6bFrr3WQTiixYVa57zrjtIVjtT77y&#10;/9oF6wd47YL1Q75OHTl6Aa1AfjBKkZ/s8dJZZ9yb0FN5inzOkLNRj46N4MYyryONKmfiA/SALWqD&#10;DksocgKJkoCMjAIuKxY8e5BEC2M8eZOD6xWWxPKJ0qXmMIB4/00dZNzL3rlLIIs7+/5/A+hxAdf9&#10;rli0onR3lhY6+E2QF+cn4hvA5d+kSdFukM/gAqW+Meo6jXtVxheAJaWKQDPUMuAKGKPMUWMYO9k+&#10;P/eSCAC1pnEJciyuCdDn+7i9Ue5U+qKjmOfn8hmNHO0EASVSxtjXJOgNoIVsQIowkJ4yJKOA2xcS&#10;QbAQYMSuLn8HwHD7475ly4EgnJbmZjdeuOwJjqMCG65bVFewSuMZpBuZjGrBpt5sHaRdFaNmcX9y&#10;XZyf8STgiqhgP4bGiqh4iBTnzTfkYOyj1liv5xmlLOmKEwD2Zr/73e95pDekrUaEBtfoI2cfccC4&#10;e/euEyqaqXz9G1+1R584J7BetbmZOc0huh4RUSylKHWLCge4cY2zl0qkPZH/bAWkknqmaaLl13yv&#10;2oPQdM/s10O2YJLs7xbqntoFdFTf4jmXSh3znAlrLBX5INVJ088KCQTTfQel5CEJpE4RcBbQ9ymB&#10;yz69Ll/EC5Wb8fnK9hBNTbzxjL/X3SPDG9JXK1WNWoUMMF4QMlz4AJHLST0nlHtQ10t3s1WB85ru&#10;h74w9KwmaIw5lNLvaNTRrucLqZqZkLrU+LW2NGtuL9g2+wW6NuYXShdQL9FBmCuaae4pIEWLoL1l&#10;CHWCccvpOtesoVHrR/dC8OKUCBPetdmZGXcl19XV+9wt0RxZy6ScoBBgVqB7gcRmN9I6hq5R976j&#10;z6PcyUrw7Sn3dABsBZpjAZ8/xE3gpYhiPzTmNbIdsWCd5semnTlzTqSkUbah1i5dvGKf/oVftK98&#10;5avuij5x/LivqcxmzkYmRz1taxFio+NCXoizIFgMkgkhGqUQi8bjxrUrdvPGNY2LiIKOQ0GfWREO&#10;nhcBrvG6Rl1HwBIrEgoQRN2Dj4uutVBjSrT6wtKU7FaR5nGVSEvctzdSGgvs2Ze+uZtn/SCvXbB+&#10;yNfnPvXpCwEtMKooEY0KsybYpjZGvmFICy5fe5siAbggt2HpWgn0ScZA4ppEObirWWCCWuTlOagC&#10;XxY9YLauxev5xQJeXMoEcCwuzFl9bdyjfBvj9Z5601AX92AXXH3sUXqUKvuxMjwoaQw+xoBAGf6b&#10;RiGoKsAM9527Pl0xmwMvJILPk8vN9aBoAT32rfk91cZwbQOcGBZahEIYSAFDEaCiHSR//j0ClYgQ&#10;xVtAaU6CsnxfXOdmnw/ARdXzAugZSwKQ2FbIRxIDEIWu1NzFrXvAePvevAwzL47Fdd6PRic3HYBj&#10;nIlCX5U6YxxRdVTiQokTKMW+IySDAiDlDiL5vFfSeaqkKsrKaeupa9WqKQ+UuBsYhU4wDxWcaqO1&#10;GrNym5ld8EhaejbPzS/mCctKwgkBuejsaY6NjtnY2Ji1tLXbsP57UAqI/OlwuMZee/UVu371hh07&#10;ctirgZVp3GdF/Hje7HPfunVD119iBw/ttcmZET2zrO/HowZxe2P4N3RNdHiDdAGiHtmsuVUtQ4+r&#10;GNc++8nsA7Nd0yxDD3HEC4FnAYK1tLxkcwuLThIJukItMs4EK21qvutAer7MLI27ngHzDLctJ+Ua&#10;uB62cphD5KfjBcE7AoDxTNnL3RIo5AQikDbmCwBFGhQBeo26JoiF/qBrz3t9FheW3A1O7nBOpKFS&#10;84EI6jKp1R09p4nZKVtaXbJIXcTWdX3Zzax7aqhdT8121HK95mhZETEWG7acFknSHNWF2rqU9bru&#10;T9Mnv1p03m3237VWwXNc74mVVd9/xrXuHch0/wA8vdbZ9+3u6dacy3n52YOHDrqXgmIkM7PTPjFJ&#10;maJ72XJiSWuIEsB4t4p0emoAaOh0DWwT8Ez4LF6MunrS/URaNd8pXHTu9CnZgjIr0PzaTmvua5pS&#10;R5x8bt/b1nygxz7NOFhzkOSWtma9W+2lV39mqWzGhQVxM8Q3jI2M+jNkLcWkzjtaWkW2iF0IejQ4&#10;MSVZzft6isXoeRKIB7GhGUy4Iqb7y/nzIdOAtYgrXZRY91Cg617xY+DpYIsliDjRc+T13/7iz3bB&#10;+gFeu2D9kK/93XsvuCEsFUuleMXGtkXDETea2zJodP3xNpX07ZWhAKRxEfN5UiWCMkq0GEQd5mQM&#10;qGtcFQo76AE27e1tXvYPxsueaqMW/5FDh6xJ4KyVaMePHLB93Z1WFwlbOkHeZ9JCYsxVAS0IGd1G&#10;KbN4TcwjRunhiwvRc8GlUlBeVRRwqIoYFdIwkhiJVi1WfmI4cSPzWaKduUYUREZq1fPKBdQs8tq6&#10;mLuqMczs9aFoUE3sbRNwRh46ihqCgFvPc4xlPGenpy2jsSFQB6JDehgEw1PNZHRQvbiGiX6HaBBo&#10;RaUwcrUJXGFfzN2+uh4C2chDlbXTz6gdOnjQ2gWEECDAH6CoknHCA4DHgs9RpCUjlVfbUKfrlnqS&#10;atnakXoMFEsV1bhBza7LIOPqjFB8RcShSgZ0WQDmLu0Nb7pRomdJUZNwpFaGkqh19mILbXhkzAGb&#10;phPRaL0Anz36nI2OkX5Eyc8KGxidtKGxKRlUk4GdtWaN/aR+hwIfGxq2Jz74gYILv/NPLkAeKN5B&#10;GlI6m3dLdve0aywWrVZGkLzbkf5hGdlSfW9M8w0SsSkwo1gGoV8EbW3a2TOnrKW5QXOrVMCzbDkp&#10;ItQj+f4UrqjT/OL50KwiLMNNQBRqEuIGoYEERGSkCdCSxXZvSLnIxLyUKlszFXruyzLO7jGRkUeF&#10;4sGg5SnzhzmQWkvrHFtWLjBo3Ntm90aH/LsL8wt69sy7ddvbvU+AjNcl5w0qSnVtBXgNdLxohOp2&#10;Ow7aCYGBOIItrC7YQmLRKjQuq9mkjc5MWrhO39M8wfWc0XUDRpBqAJeCKiVaXxsiXGuaX6vZrGWE&#10;0gWaA/SLZ+2FtTYaY3VWpPuM6B6JL8kICDMbWSsSWAYAMzInNL/Sur9SgVC5SGXHnj1av7UilwGv&#10;CkcKIEqYwLUCqePUusZFQB8QwUDZbojIsF+t5aOX7IOAcX1Hc75ExFqkENd8VsenCxjFS1KphDXo&#10;+CcOHbONtQ072LXfDhzY71sOGREYuv4x3/GUjY2Pe8zBoWPHPHUsrfHc1pwMal7ENB8JfMQL+OSj&#10;j9rRfQesQPM3LJuV0zrp7e23kbFRQuBtSUq8qaXZ3dfcB8ViCC5rqG21pflVm5+e9+2UrMgY++AE&#10;TLLlQYU6cr6prDY3t2ShUMTHCI/Nf/xv/3kXrB/gtQvWD/l631PPXKgWuFJtrFpGZVMghKJZF9Dh&#10;lmQfGgVdi7tZhoo9WKodoT5x0wKYqEkUF4qT/cq4DCYKm4CPORlFr8etzwM+AB8RwuT/1sWiUiCA&#10;boEbdwAHQ0pQE5GpPFzythPLyzY9NekGk1QlwCpvNNfsmaee9qj1Kb3Rpeyz85PFTloZ1wQQe/CJ&#10;iAAvVCnGGxa/IhXDi/07DBx7j6hu7hGgdk+Arp/2iyjxMgEbeca4/AksOnfqjNdEJhKe+4IMuAdA&#10;n4WlA+CAL9ddg/tY30GBN+geGDP69ZIexvEABR8v/Td78/f38N09rveTTz5pJ06c8Gsn+Ku5tdEq&#10;Q5WuFghAYp+Ngi6oGBT8qow/yp9WoRASk6HlHghCwk2Z1PF7uvfLAEvVbZPyQ0OGhC0urthqkpxz&#10;jGdO1x4XqLGPuqZnVWqdnZ0iP1V2+85dKZYtqxL4pASaBLSRM066zX1F+tTZsxdI14q2NtnA3Tv2&#10;ve/+tV8jQWpNAt31TNLHKxIM6x4r7O6tuyKHGQGawELzrlJvzkXxEHpPNzbUa46RurRuI0ND3siB&#10;hhv0WJ9bmHeXfplUL/MP9Yg6zkjRoQ4ZXyLymYvMtxUBEa5wd5uzvaKxoToWgWF4aFCm7J2julG0&#10;xArERWqKZKjXBAbL6TUrr660qli1Lc7Ou1djM7vlBWx0CPcmUcOdz5cUC9gEuIvz8+7Cd7DQRK0Q&#10;gSqSukWteqxDSCRVSpuGI0uJZaluAiuRrObzgTnGM4CM8vmdsiLbkqrd1lokQHJDitHLiQqgiwQw&#10;m3pmCc39XCqfWRHQM4o3N1qoptqyIiTLIjyQNtYt8xEijoKkoA7ASZod87tKQL+4umyrmYQAuNSK&#10;Ksp8m4htFtatJrveWsM7m9KkBFhKaes5O6HQdTDfILL0zJ6bmrINkYSIQDBcomeL39+PRdBfPhUu&#10;qHWMJ2poZAQ3gZOqPRrXiclpo6mKTuEknD0SygqfOHTUmnTN6eWEjQ2P2L27vU6eiCuJ6PkEw1UW&#10;jcd83izoGRBQWScCWmwVtrKYdDVNHAH90Vk/92tD4CF0WyCCQPMWtqTYTsP27YL1g712wfohX//z&#10;P/6dC7lUxrvRoNpkzz1IBLAAaI4eOSJjJkYrwMKV2NjcbAek+lAZgwODvsBHtTgANvIdMZYU0V9a&#10;XNLvtnw/Gxc5n0fFcg7+xvEASMCL72IYUaSodIKzKDSBi5vqaU1NjdbZ1enFGbgGqjhxfdTfHhoY&#10;cCDFxY2KJT2MVBzfX9XxMby4uePxOk8p4ieVwu4DYK2OicsSYCfdA4DBHR6tjhr5pp5CpONh/HFN&#10;4yrD1QpZaNPx0jKGGBX+fj8wDsOHYacRAga2VgaD73JN9/O0MZzUyKbgAn/DtQZJwAh4v+SmpjwZ&#10;0nEhHLjx29ra/ga8ISAoEJRXQ32dNTc2O0EAnAliIm6AoCwQAfcswTiQjvXtdRlQcoIDAvs2gf9Z&#10;3R+qD3DbFnlZkwFfk/Ei2EZmVza4ublVoMJzLJLSkvEXMPLM2Gdmb5atCjwJ5EIzf/bt7/F7IkCN&#10;sR8aHrJxqWzKUlK6kWA0+jBXa3xw2Xu8gwA6XBWxyTH6DksBSp1SV5z5AFIRhAdo8axozsAzokAM&#10;aW/sNTLmgAfjzT0zRriDIWiy6z5HCDjzFEIpRsZ2mH7X4ITGjPHnuTDniDSvq6m1Tt33ntYOEcig&#10;3y/PrEDXoYH2RhLVMv7DUyN+vMG+ftsQwW2sa7QDPXQjyxND3LV4RwB7T//TgBIMSHAZniayJoQH&#10;vgea1dzmHko0/wFeSBxrBTJDLjvphJAMwIy6B+n1tO0I3HaKdYeyhBwHslmm+68Sqawpr7QCEe5K&#10;/TeBg1w/OdsBfX9TnyUdrExfqqqotLjmKFsJlGmlyM+6bALqn8qA0VqRI4HizOKczesaNgTEm3on&#10;Uklfa6hq9q1Jh2LfmhrspMjRrxsPgG7frx9P05YIy5pIyDaeLF10e7xdwJ3f32a7hWdEv/Eq3M26&#10;znfefcfX+TKeLa0F/k3cALEvlCdmW4KthhAeGJ1rW3OYeuKM9/GTJ61CZJb5D8hqyN2DxbW4Z66g&#10;1ITHviVCjAJ57Tx/iCbAAgmB2DGPOBcxH2GBPtfF/PvCf/1Pu2D9AK9dsH7IV2tt/YUlKZMizUjP&#10;pdbi5sVkR8Gh9Nh782IWAprevj7fqyRyuFmAMi6gRs2yCChJCkBQcQs1OTcz64YGEOR47L1SJYx/&#10;53OIpRa02DTv/Vx8luYWqHv2Y0mhIGCFPaw1gWI+7QtDnE+j4Y2ayYNAtRs3AOJ+HjVE4n7bT1cV&#10;MtQAH2DL3wH8DgGg1rgHVrEfPT4y6vm5ABPAyH6jR4bKoOF25mdTU7NUeLnFBZIU+EcVAJ68AWvO&#10;w0/OCfASIc3eG+cEFAAKVB7juEcqtbk5/xkAhWNQk5w3qh4SghHjuxz35Zdf9t8BTuzFkTIFWFSW&#10;lfu1Pv7oo3bu3Dnr7uqxgcEBd/ux314nAEJ9pzSGGESMV3cPec50dZIa02NfXkzoeS9qHCn4sqa5&#10;sGN79x6QMduyifEp3wes0P3znNjbJRCsqb7eslJgVBrjecRk2Lk3DNri8pKn1NXpM/0iVbj7McI8&#10;49PHT9ns7Iw/yxo9v5mZeZGeoO3T+bj2ifFJ38fGsNIxDCVJZgGNSCBsADyelfq6en1m28ePgCPG&#10;CBcu0d737t77OVGJ+VjWiqh55TONH+RsfHpKoIPjlqjwfJQ4sQQepLZTZFXMwaoaqxJYY9wBegIU&#10;tzRf2KsuKiu0pJTm0uK8ZRNS/fF6e/bxpz0inS5zED0IJoSB/XaurUF/Y42VaO5taH4RVY/ajwiQ&#10;ikqKnFAV6CegwTbMyPCoVuOOXxdqH0XIvRLwhjt7g2BBQFosibS6Ij1bguJqKkJWUykSqp8hCLMm&#10;OWSAgiJZqV+8AhT1qRKZCukZcB011WE7sH+vlzqlaMmZM2d9rY5MjNvw6Iilt6SiIdcCaC1MKy6j&#10;CBLdtbYc2Niv1sjoWkQadZ0FRWVO+IqKqXq45eu6TEAY1P3qQUoFJ+388Ud0vQEfA9YjxJ56/bTb&#10;ZJ309fb6mIyNjTswJ5MJq9dcZktubm5Wz63EWhtbLBoKW0REoyneAPPR/Ni0eEO9pTSHsGG44FmP&#10;7e0inhoP1nsuTUOhsGcoULiGWBnsFOWDCUCj0E2Djkdfa2xUY2O9z6UtPFO5DfuPf/LHu2D9AC/N&#10;mt3Xw7zoFNVUTw/YRt+rBshwiRNljbsWwwdYMOEBvWZ9No4xk+FGgVMYhc+w2FAORJNyLH7HfwPy&#10;Z8+csaeefNL3YVn8KEAMD5WtSrWQvT2meBf/xx4zf+d4KFZIAHtiszNTtro8r98X6pwRMV6Bk9A+&#10;GKqQEa/0XMzW1mb/b/Y2iVA+d+6MwC8rYCnWfeWreVGcgyhojB2fAUSJuMZtjkqGkKAOUTAAAhWo&#10;ACeCWSg/md//Dnr6EIFxtORD/UIUGCfUGUaFamcQCZQ0/w3wU3kKxQxYYLhR3IzptoynbtuZPXWn&#10;M9mUwDQj9SkA0r9x9YWqKq22LmrVNWEZr4S/mfwY2exaUmOGodN1yzii5GRb/HxUXEqtZW1hcUWr&#10;hTxxGUEZR+GzlQfDUiy4R0tkXCt0TKmeFHm4pTpeuYhNrZ04dsLapDBp5M+xAe68G1bArfEMCeRQ&#10;Z00CJVJzMHiU1FzVNRFqtJhYtd7+fgHspo1NTNrVK9c9vY/0ocKtIqm+Sl20bn670GamZHyJyBbA&#10;0OyBfOtinQsjC4nhntbW0rqfjACcvOtlW0tnBQ6Ff0NmeJ6MKZ/newAlxAnixtgz5sxx3u7h0DUS&#10;xEUbVp4D32UOlmkwN/XslhbmfIyZBxzb27eWFUlpSumKiBA/sTg9ayUCQ5Q4wEj1uI7WNl8bzBuA&#10;2oPnBAr5imghV2z5ua3xFrjUhKqtsbbBiQFtZjkO84uiHzxX1KSWnMCp0Da2NV93slLIxVZYKiUd&#10;oNBJkZVq4pZCPAV6AV1PqcgwZVNpTsM4AIZV1REPmiQyvlCkwLtWaS2USEWHBU6UOt3T1mrtHXq3&#10;tYgICshJj9P3GV/ILl4TPBiQKYqiMIrMUWlqT48DZAtxbetVLEWPK1lDrWcs3a/r2hERKtjWOidi&#10;XdcUhnxCrFGsesrEzqwuL9r01ISniM5MTnmDFtJJ2YJBoZOXjueKGIdYdUzrestGR0UqBoZtenJG&#10;QmHehnr7bULkG5FAxbbN3KZvO5FzLoZm1KEnOt2LxGhwt0RkUyIDNOghq4VqdRG9iY/AzU851aXZ&#10;WXfjMyd2Xw/22lXWD/n6n//RP7lAXiKMkv1nSou2S22yKDFmGDkWBcCN8ScICsOIkWqIx23/3n3u&#10;+sKNzULa29Xt+z3TUkYYVwwfK5VgNRZxSMbDjyflAZjToQqVDvNGoWIQMGYEVbGHhRJHFdHlKaSF&#10;wzHJY2Vfnb0lChnQ1D/v9t7yvWDULAB5+fJlv0deHINjY7gxWgAse9SoWa6X++H3FIdA1bJ/j+sZ&#10;Jcw5Ma643lB39wONiIr3UokCZ86NuufNfQLcuMXHx/OKgBdjyedQ/xh+ron9Ql71Up/Hjx/3cwPw&#10;fOb+MUhJue8hAOh5sW2B2qKl6ZYUC3EFRInfunHLfvKTl2xWAML9EgxF9Cy55ijCQp6zVDGpbj37&#10;Dmo8ALh8EBktAJcE6jwPam3v37vfTh0/mQ+k03OAHJDXjNKlKxg1rcn1jWqs2Fogt5pCNzm2HwRA&#10;KDkM+L59+wTQa7a3Z68dP3LUlhdWNA9C1izlsyjVMjM7J6NdrPPIwA6O2erSqkCq3skSSp6Wivf7&#10;PKNuOR5zkNxslDfPzsFX18e1BXUtuFIhjTxnvDy46wFHniXgznbMy2++ahslAj8BDc+CNUBwUh1b&#10;HTpvgeZkqUwMZG5qatpm50VYBWwBEcKt4gIjr3lmctwSmmtEZ3e1dXigEnm/VSJCpCwyL0lrY04A&#10;xHqIHg+Sb6Uq1Q7gAOaFUqy6OJ63b4voObOFQOAk85TtIi80JHDxYELN40BF4P/N3n8ASHZeZf7w&#10;qc7d1TnnODlogqQZSVYOtrGwMeCAYdn/EgzYsAQDhl3S8BGMvSYYjI1t0oKBtUlrbIyDLFk5T84z&#10;nXPu6qruqu6urvqe36mu0UgOMIy1kux7pDtVXXXr3ve+4Twnv57OlC1Wg5+aPIQyrS0064oi3U/P&#10;AAASpJdfXOQR42Nz0xaTEFtXW23tddUSIvKsp6fL2gXS5NQzXxF2zpw+bcePn5CmPam5KKFV7SpS&#10;u+hL91cLqFdWYrpjxsQNv8AsTnEdarmzzz37ji8vUcxHWrX6CMFkSXMWxeD6PRIE61rUZoG2ng/L&#10;EMVGEJyxYnHfqekZd/Xs3LHThQzM61iS0MDhVZIxpFm3eg7+tOb8ogQ4ahQw1rSBYEr2aGfdsV4I&#10;HEXQHBsZ81S15aiEd40R/Qf/Q4Omyh/FZ7gH4wVoM1bkZ2MJROCnPz/6t0E0+JVQANZXST0NLYcI&#10;5UWThqkxQYkOR7tFE8BvzXtqROMzhGGykNGiSUfi6OokcEzMSRI8vweACOiBf+DHhqHC7AEbvmfh&#10;8jevYTEVT1nSQqfEIL5qzFKkTnDOhIBiUUBDAAjpOsIRtQff95IAa0YMpsOuv/56u+mmG7WAcj0Q&#10;bWF+TguLDTfK3d8NoA0PDapNpB+hrQO4ITFStSEhJqSLkudMcA3ac0urFr80HhgtQgP+SsywBDaR&#10;igYzob39fb0OGjAB+oEI+EwdddJ/2HJBjFMgS0AcVgLAB3N+1gLBc5N6wiu+fgQhzOsEwAwNDkpz&#10;nHHGQvvw6fE5Zlx+j4DE81ZRQlGAQT9R8QuTMJ8DapicMdvt2LXTauobPOeZnZIw969qTKp0v5QQ&#10;gujuMWkjxB4Qrct4U5f8tltutq2bN9uzzzxtM5Pjuu+qnpH8+QYB85LALddWFmNWL6ZP3WbM8gV6&#10;TiKwI7GYM9ZwuNx++O1vlxAwb3PTs55dEEqqe6ThkE3AvRLScNhQYSlKKdElB+6W5hZjX2H2D8ZP&#10;yLyjaAyaO8IkgWykvjU2NDrYIdhgekXI3Lxli7s2ALTunh4r19wE/Chyg5AE+BH8d7b/giUF1qHC&#10;PAcbn5toixKWSnIKBMLzbgr3TAZ9R8BUaXWF5UjbnNFcYm/lZQl7pRrvrV2bXfNLSOtHgCO2AffD&#10;pAAHrRQgwtpE4ZWwwAdhlRoGBFmiNVMHgHGjlgH7nRM0GJaQgjkcn2yh7sn3BI9RoxvrkRRUiy5L&#10;COO95kRI86solG+VEoRqSyulVZdKqMqkGhZrvi0L2EemJ21kasIj2fftvcYaqwTqmkNVNVW2uLxk&#10;p8+f8WImbOLBfPvet73NbrzhRhfcmiT8YJ1gM5a5mTmPN1hnK8wQQEh8w5q7SsIStsvKJeyWlGuc&#10;8l0QTK5mLBZ5mn85amtTfa3t3rJNwkKLBL6or0NAmfrxrHdq0TNPGzTX6IOR0RHP0uD9jp07NJYl&#10;Lmjv3LHbuiUk1bIRjTTsaikedRJwSDljfWPOJnWP/nRk18QozCv0jAOeob+v34NoqYtOvAtClB7G&#10;FQU+o84ArhoUCfLSfTtaCWGsvz/7xN8FYH0FFID1VdJP/8CPHGJnHteOBRqZyliZOtuYcS837bqJ&#10;WAwQgkFi0h6R5shvMQPDlFhAp06e9L9379rln6GdonFmg3gg16AFPPgvibak4AXaR65kXKRzFhVM&#10;CIBHo4uoLePjY56GwyLySmOSsEukPZzQ/Si2wb24Bu1Go+VvwBRtmy0eWwXCPE/Wr43fHPMu2jSa&#10;VcanWu6fU7wf/zsBTV6gRW0HkDHn0naOZ5592pmKmyjVL9wLzRdTK0wNDR+tGG0ZjWkcQJUAgr/Z&#10;fc56vyDAIrL7qaeesscffzwTdKZr0V9ch2fBT82z8Bs+J7Kd7yhlyd5YVJ8DJAioI08e5kwaE5oQ&#10;zOX2O++y3Xv32qYtmz34Jy7NgLzy6upaB9VzZ8+4YABjwqpRr/ts6uyyN333d6lvAItcLyU7OzXm&#10;IN3a3iQtfs5LUlZo7Khqx25WpNh0btrkJnBKsJYIIABL+peiKFhfxgZHrbOlzcaGxhzc8C0DnlRK&#10;o654cyNBTuUuyLEdJ4BFcA9ASpQygiJzCGuKR79rHhLbgNWHIjtopYAyVga0azRrNH6ImAfGFBCl&#10;j6ek1Y8vzphUKjdzA4rUA0cz3d6zxX2gHJnc+3LD4IutICqwnBJQ4cZZp/3qy+v2XOvWI1IeqaJF&#10;dSyEPwqwkNdMXi9m5SpM2+pfXC0EmRFtztgilDU2NHmWBfMCfzwAA2jy/GjZrDMKpABCFCXxvbMl&#10;QAHuKQmXVCgjArxYYFQiLTZHghj/5eu387reqEB6QWNDeldHd5ddu09roklzsa7GZvQ8Fwf6bFlz&#10;maAstjsFqEnb1GKx+dkFT62iUhgZD9RyTyDspqWVCgQJMkNrJiiT1M1yCVrh4nIt4zx1rwThFbZU&#10;jWu+mheBKdXazdd8aKyqV39d9PUGscvX6PCIsWe6ZzhoTNCkx8cnMhYz4iDUJixDFAHauW2H9yWb&#10;g9AHvCeOo03CHsJjsdYu657NSPCa+vayKcqpznpMQX/fgPo/5sI/vI+cf3gEyomWit4nPKr8Yu8F&#10;XyMITMRhUD3wbz/9qQCsr4ACsL5K+v7v+O5DBJMCVL4wRYAOuZ3U40WjIPUFnxumWBgkCwjmgt8Z&#10;n9y8wIPf857AHbRstL9+Umsqq5zRZv2omNNhsJgcSQdh32OAfX5uwaVqroEmxT0AbaRp2lMjYCLg&#10;Bq2JXF5Mf8tiHux1HCa1R9fDNwZzGx0ds/37r5XGfUBtFtPUIsSciiZeLam7Tb8f8EIKOc4Y0ArI&#10;r3brgu4DgwekEUwAWZ6ZDTMAeCJHARdynrdt22oXLlxw5ooLAKaAYABgk74GqPI3gg5CxHXXXeea&#10;Hd9hluM83ADDgwPeR5jV0TTpQ7RGrAlYCa679lrbu2ePbdu6NQM2OpfIYHbqQlNjn+2Wphbbvm07&#10;fNULpbBhCs/R1dNtF3ov2j/88z/ZY0885lsdYo2QmuF9e/HCeRd+FnRdclab6hqsUG3oam+VNj1h&#10;/b36XgyMuIHamko9Y5MY2JIEhAUxrCX74f/2g9bd1WNzC4t27uJFy9W4TUozm4/gK5aGTVS0AKRc&#10;WhYukERMgDk161rW0MCApw5RhCOq35dJCyc/2c3XuZStRJvMzLNuCQ+Y2n0uCJhxUVDuEwsOcxP/&#10;MX3K54AjwhRgzZgxhlhpAEWYMsVSsHJs3rHVnjx+2FZSFPgp8XFeXc5UxOpo4fknNa/jNjw0ZAkJ&#10;OC2dbVYpTXhqftYGRod0vQVb03O+/p5Xe3EfAuXqauolpO4WY5/z7RwpsUvFOYC7tbXFBRu0ePKT&#10;JySYIdgijCI8kb7FVpFE/dN+sircglUa1ljmuYl/VmCzprUJkrAeqCyGiXo5IhDXUZiTb7VlWnOh&#10;XI3nok3oGfIlUA2NU1M7aos6H7/1XffcKWG7ws6fP2W9A712vr/PhZZ2CVfUBCf/n3acOnpc479m&#10;J46csImRMYFgq+3ffY2ErmGB2KSlpFWTClgrgPSAv7pGrcF1CantmqeFmocIH6s+16PzEQnHWjvS&#10;dAlMQzCqLavxwjloqyOjwy6EIYxRW59MFCwTuHzYR5yOInhtQvNyZGwD0DV3KIaDXx43QIm0YLRj&#10;skSoNka1vYTmL+WBEXDZw5uNQiokpBM81tqOQN2kcSGHe8n7mPWKu4f1wNiTc48wj6DIDnGLsUU9&#10;T4n9n3/9TADWV0ABWF8lXbdl5yH8WkxGFgkAQ0oLmil+X1KQ+A4zLowTjYS/8Ttno635nANw4Hu0&#10;0HZpYmizgJODnF7xK/I5rywItrsjXYfoT4JxaqmgJaaEtk1xFfzCMDE3CQo8UwJUzF+UECVCtDC/&#10;SIBKmVG1T/ekPTBrngEtFEkcJsEiYxEOCBzQXHk2/q6TZofwQP432jaMobGp0Z8PBtimtm6RcICm&#10;iibD7lNnTp/15wEwfNtAaQv8jSWC+22SZsn9H374YQdopPRMbnqxWy64L98joAAKBKttFQjvERjT&#10;Zp7B7ycwGROz3r17tz8D9+E5AByuQ39iPo/Mz0uwIXJfWiF/k7ai95h+AeZTZ077MTE16cFA5BYT&#10;RQuA4Nu9cP6sB8zAeJtq661B996za6f1iFGviGGxKxKMmPrhuB/QpmbniK5d0FgRCFXmkdwIThSK&#10;wOSIj5YNSrgHpTs9wpaIYDH9XGn+HWL4rdJ8KEOJELV16xZrbxVACcgw3dM3CFb0FRrMvMDVrS0i&#10;+pF+4ruzei4CGPHJdnR2+uduTdE8JGUKLQ8t2uefQM/Tr9QuLEQAy5wEjqPnTlkoL8fnNxHTWHYI&#10;7Nq/Z68z96S0VWq+I7hRqjSm8RwSUEzMTgvEVu02CYT1AulZCSDLujf5uC7Y6VpYfgDrWQkkmXbX&#10;qQ8yW1cuC0hxmSCsuZlffUSEPlocOeNEkR/QtT2SWfNkUmOGedik3RPhvqTrRjSW+UWFbs2Kzi96&#10;H6Op1lbVSIOnxkCtbdu5y6a0zk6eO2Pz0YjloFV3tvtcXdDnn/n0p7xiWrO0/lIJ1nuvv9aOHT/p&#10;c4hdr7Z0b7Knn3hagFpgB6+/3vsHH35XR5cNDg9aJB7xPHEqvtXpfuS879i2S3O2QkBZqzlDVHW5&#10;p8JNTY5Lq12TQMRWr4W2NL9gt914q41IYGauaAKrz4rdX838dyEXQUz9ysH8x+Libhy9Zy6yLhDS&#10;16gIp+sSJDoq/kUEN8GmlRLO2YkPjRwhjeA1BEVcWQgBzOHR8TG3kMHL4COsVxQLhGbGjSqHLljr&#10;e+oDIATC//7qn/8pAOsroACsr5K+7w3fdahJC4lqXgAAhRaYoAANpk0mJeDR0NjgkxQtFA2Gko5M&#10;eJggfwNwrnlLIwCwswdgDxPlGoA014Z58l2lmBUmM1YGmndGA4qLOS26D8+DlLS4WEBVAkeYFRoK&#10;ASMUmqgSUxobnxL7INgr3zVlk2Y5ROUtacDk6D75xFMuEBANOj46rkVJPe2QM5WHHnrY6yufl3Y8&#10;IO2WxQxQ0D5xZ9eYCSyi2AZMAeZBm5pbWqxCoIp/HOAn5Q1/M1oQmhKWBZgw5tOsrzrjrxbQ6j9M&#10;+fgDMYtTHQpfGQeaF2a2s2fFWNUWzL5I+1gcSFlDA8aMx3f44YkNEH7qHkUSrObs3Llzdu78RXcZ&#10;4JvGDM35gAWBXtR1JqBrZS3hxUBWpMlhzobB1eh57n31a7xiXKODVMKZ9WkxbrRualFPjI/YqLQu&#10;NBvxR2tqbFH/TLkWnS8gC6HNSZBaUl8hSPnGG6Xlnj1AwQo0dgdsPcuCBJZzZ85IOKlywWhVoLgs&#10;LZa4CUqZktbFPMCCgJ8ScMEkiUCFUIh1gj20CQ4i5YqofATG3t5en4vMVcaMMpYInYwrwihzEM2d&#10;WIqOni77wsP3W05+SNpYsc8/8pQ5r1HtJT6A4j2Yz6mIRvDcsPrgPCZRCQvs3765qcU3p5idnnUg&#10;oMY02n8IIUXj0jvQ7y4BrC4caHDlAq+ZiQn3i+LHRkujIAyR0liaBgU2F86et+NHTzhwY/alj7BA&#10;TM1MCWSmXPAok2Y8I6DG11+QU+AR5WlS8GYianPSitX3kaWYHZdQM0MBGI0RAho5+EQ8jwz1g48e&#10;W5DSm4GRUVvX67nzF+waac/EP+zesdse+NL91tnabtu3bPVofeZ7mfr3yaeftMLyzDaj7FhWFa60&#10;9ZWUbdm0zRYXSbvL0TyjclqVu3PYjISAvOqKsObdjAScCevu6Pa63gjipGQhuBDjQZBalq+wBuAH&#10;lB1lHWFVg2fAB3arnVhehtXP0xrrOnhKKVaSAivU81IWuLyyXGNCrftVY6MbhNp0KhN0p38klHf4&#10;vQkcZde4nTt3WmtLq6cIUhGPVC/6DUGaGBBM8Pz2z//+kwFYXwEFYH2V9K4f/NFDbU3NWgA5NiEm&#10;AMOiWhm+WzQKFg4+V0ynaKEwfcywmMEBXHajct+rmBdghiYJ6PMKs+Q95wGAnAO49ff3+3u0nuV4&#10;wsEYEyQa57mzZ6XBXpC2NikmOyMNVsAhsFqILApUe61AC6dKEvySGPvZ871uZoUZj4jRAGLtWngU&#10;UWDx4wvGBH7ixAkxi6h97/e+zW6//Q4bEjOM6749Pd0CoDFfvCxE2osEffdrXi3GsslzSwcGB10j&#10;5x5UxEIoQKtGsj91+qSby9nRCxBAWAFI0Mi4Floe14PhwHiyUd5oQvxNBDjBblQlo7/pM3cJ6HsX&#10;ltSv27dvdz91RtvP1KbmHp3SJDG3knpHZbSI+mdcAMCzeC60+hxwhuHkkw+rsWSTiJISaV/NDS5Y&#10;DAz0eQEJzJHd0mwPXHu9R0D3nr1oowPD0nwW9X3E/b+0q1jXJU8V4Yuyl/MCknB5jTW1tll1ra6p&#10;/9Y8wC3jYyZKHVBmr3PqNZcWFpsmhFEjHgaIgAZY0XdEfBPYhCl5Rn1N/5B2hzmfYCrcHLli0rg1&#10;MPsD3PiMMYWjfSIMMn+oT05/eS65+qu6tsYFSPqPV+YZfcP1Kb15fvCi+yARNPAJ8x0CAvOHMWHO&#10;s3FEXECMVYLylZiWEdZ2bdtmJWLw1eFSCV2ZOATK8bIm1gUKKxKu0qRFCbRpj/DFhSMvQiRNeWJs&#10;zGM+EErQnhGysApgnsVH7nnV0nBZh1humA/YgilSxJaxKxJ8oktsoUo1rnpra5R2XKR5JFCnbOyq&#10;7pnQMRURoGseYDqnJjyBloMXLxjlTvGfc6+5+Yg/49RMpggLaZbrqyl7/JHHHJiJOUAwWpYGy9xE&#10;+928favNxyJu7i/MzeRSv/E7vtNamlo116nQRgxHhZetJcqcPOySwhyB83krKhC/0ZotLS4z9g6Y&#10;0pizoQjuNAT8sbEJB2a2a2XuMqcYGwDbxxKhX9dDYGkgbRArhtYNQiaCCHOMeuIEmlZoPhDjgqAv&#10;9uVrFzcB63TH7l2uNGDZ6+rulvDeIYWiyDV6/PO4ctABsFyFBdglOnwstc7+9P8EAWZXQgFYXyV9&#10;x+33HKIgCqURYUYwDHzU+shNbBDMgYnO5huYjthUgOhoQAPTHRoHiwggZ3MIfktqBxI3AUSYrXzX&#10;K2mNldVVWjyVPvEBNxgEJj0ACm6G7xe/NO05e+68rpEWE6y3js5uAUbUN5bo6x90pgJDZUeoPXv2&#10;2vXXH3QG7Pm3WvjO1LRASd/Yv3+fGG+lg/+8mBK+uL179zsD5F7Ts9MOEPjF8WE9+fRT9vd//w8u&#10;YLAo2RQCRsLirpfGhc+P/liUdou2vF1MGwsE/msvxSkmD3AgqMBgAdi+vj4XhAAWnhuGhz+7u6vT&#10;fW5EpVIRDjMoTBHtHEEA7Zkoe8ANTQ9wc5eEGBfgH1UbEGTQOBEQKLDCrmi4CTD5o7mirSwnlsT0&#10;V23Tlh73y5OnvS4Gjul3c2eP7diyTZpRhVUWV3h0bFNtk22VhlRcUOTa1aaeTa55TM/O6znWbc/e&#10;ffaW7/k+6xsZs7AD7LyDLbW0Z/SMk2Pjnnd904GD1t3eadXq/4i0fyLOqbuMNj8xMe5j2K37k098&#10;EQDRfIoIXKjQRUYAUeCY3zP5+SE3X0+Mj4rhX3QNc1QCGeNNPyME0q+ME2ZT3uNzRCgAdAFYxglm&#10;j/a8qv5YD6XsfN9FadDSDvNz3RoBeOB66dnU424XfMMIB1glJjX/EUR27NxuN99w0DY1tVmXNGYq&#10;3jE+1FnHlbKu1s9qbPCl5+kZGKvdO3e5xsfWk5mo40zFNTQ/NpXwNkkIYv1QbpcgNcplNjaicVZm&#10;tr/UQfU5yr+y9grVPgqwVEmr7mzp8DFra++WgFBqi7pn/9ioRXElRCNuwmUTjSIB0FDvBQvrHh48&#10;p/tghaY0KoVuEBBqJXyMj0+6Zv+aV7/W5zLtaiCeIFxsc7peWTVR9vifxQM07vHYsr3j7T+mZ1qx&#10;kyfPqq/mbbPWBvvRn79wTnOz2Y4884RVUCMhteqCqpavQNc8PoPd12pqaj3mAKsVQWFxCQf0f2k5&#10;bhgsN1inzAPH1tXoBq0hslYwrVMwhn3cMbGvriy78NjQ3Kh2p90qB29i/WDNoyIfAnoZVff0O7Iw&#10;sHAgLBH3gjDP7oN+M/2DsAjgk/bolgSthY/8TZC6dSUUgPVV0uvvuOfQkph9SpOyQZoegMV78h4z&#10;Jp88XxhElML8MPGRBgPzI+9xRpoC5ke0Y5ggAIfkCnDCfPD5otG4jwmpV8CNdok/Fk3wyLFjfk38&#10;x2jgMGPOLS0tF6h2uukQDQKfFgUWujdt9nKZbAyALRZ/FUEpWs8OVs2S6nfsoArWVrW/Royn2KO5&#10;KaDBrkv9fYPOIKmWRboREj97AaMVwQgIugJEyacWjtnJU6e83Zjvy7W4C3VvwDdTnlUamfqQLfx4&#10;/tOnT3tfoCmifQOgaHxoegA0/mz6B2EBrXq3tBf8l1wLMyGfYe7lWvQJoM8rQhGvtBvApz18x3XJ&#10;/UQD477ca8euXZn2SwCgqhVaQa60mEVpQOvppPtnL148Z2fOnrI8aRcV0my2dW+xhpoGiy1E9XeF&#10;JC1zkyoFJMgXrvcd2Kr0/FXW0twqzbxFIBa2JY1li4A2Ic3n4oVe7389oGstHS1t9p1veIMHIzWK&#10;AbPhSqE0/Cr1TU9Pj291iQZTTXqWGCemTYQQxntJYwBYEt+AWZI+wwXA/CPfnr4EoJlHCDf8zdxh&#10;3tB/RODDoOkP5mB2DGDqmjA+NwEfBMz6pgZ76uknbU3Xd0uRgHBFz8PcZhcoEIp+535jpBEuRn3u&#10;k97XpOdqUJ+goQ71D/ncKSkKW50AIipmD1hjhs4rKvDnufOuu2xd5z728CNucSD6vqmp3seXPqCN&#10;ZEbgU0+upVxQoA51s/q8oqrcS26Oac0Q5cznXpbUteWwm9aLCtjes0gQFbKYtGsCyo6fOyOpO8+j&#10;vKnAtVPrMSKhanp4xMJa0/fc9RppzuW+3iYnpvUMGT8wggK7TeH2+p63fY9ruPtuv82FpyMnj1uJ&#10;BAzAlbRNcpCnRiekNRfbnXfcLWFq2h559EkbGByyzu7N3tcNEjjOnT9ja4mYBOoZa29t9LlvHh+e&#10;I75T54LxrbfeZgMSuthKNBOkSe1y8QPxHEAfdw9g6ZYmfc6OY+xTnaM50iiBj6sh5FHpbpOELfxE&#10;1BnAisJvyvScZBhQl8CF6oiEDr0ypuuSGvIlwLDBjm9EpP6Hv5SUlvj6p248bVjRmktqvnzsbz8e&#10;gPUVUADWV0lvee3rDxWIuQLAMAvMSywhDqkQzjgACExSmS0D85wBElULwCD5w+RY4JhKYWwQAA3o&#10;oEnyGQAD0+VcgId7EcDFQikTAyc9BcGAxQITgnlgjodpYqKkljRaC4FT+Pb4bt++/e6j7r/Yp+Wu&#10;Z1Db8ZXiS8/+TVWsi9J45wTWLEgqphGYBVMtryzzqmdE4ZK7idaF6RzzPP3AcwMe1EOHyaP940PH&#10;HI5mTZTuzTfc5ClMF86ft50SEojYhrlgGj929Ki/R+PaIsaPdkj5RPzVBBdhysZ/mwX/Z555xrVh&#10;0r4AfD7HbQCzg7HQ7zA0N8mrP90PG0r7e1wDADS/4zx8deSYVktoqK2vlbZXZ5XVldIaozY0jBsg&#10;s7nKTftvsubaZjefEgRUlFdsxXlFXgKSdJ0eMVvPZRYj9sAeadXqcveJLgJIApwz6l/KibLJxOJc&#10;xJo0Nnuv2WMH9l3nZm82R0hhjpc24gVMpCVxFXz3gD+MGbMwuefUMOf5MHHXCJiJfqYk67XX7fe6&#10;7vj28eGT48srGhHFZCiUwlhl+455heZEf+GKABABadQ4grkAboqKFIQL7UsPPuBjLvHS20X5TnCE&#10;65C7PiUNfmRo2McZszxCFeloBJSlpflRNpTob+YIIWrR+LL1CagACQTfVYE/c3+zhDXAhIjw/Xv2&#10;2A03HnS3AmbzpPqVteEFYCQIsSUtpl82tMDKRHEQ/NWYYJmbvLJPe1q/4fxwYan6OOVFbSanZm1B&#10;AmxS925qb3MNmBgHBLuxwX47/szTVqB+qNS99u7Y53nHzFEEAKwK7EJGXjxWq3qNPYA1PTNr7RLS&#10;wlW6jwAwr7jAHnz4YSvRb1vqGnTvdc9I2LVzt+ZtwhJq89y8hIvJaXdjYWGLzElIHx2Q8BSWILjs&#10;AJwn4YJdrHiPG4IxJzVtMRJ1ixIlPyk3jPuDFC6K2aAhs5bJWGloaXShbmkh4taKXI3hVoE0sS+k&#10;tmHtwSLBs7F2PbZAgj6BZazhYSkNJ0+f1TobVZ8TeLZqvX39rgAQp8OYYg7HDI6mDj/CAoEk/+G/&#10;/ssArK+AArC+Srp573WHGsXMyysqJbWP28kzp21EgME2gZhyqa8Lk85U+SG/OqPpEWTC65oWBEUa&#10;MDXC/MjZrKzMaDT4bGE0WY28VPeoqpb0q/cEQOFzuth/wYaGBoz9cjX/fWP7uAAuLgaXzs+1kO6n&#10;FWI5+s2ogJ/vyB+mQENXd5drHA88+CXXismzLQ4X2axAICqtAgFD4rtrYGzfiQhCpSgCt6gpzBZ4&#10;bEoPQBBQhKbvkdoCinNnz3s6F4sTzt0rMKKiE9o4/l7fmUzvyekkYOnw4cMunAAYaLkAPeZYQBah&#10;BtCgTxBi0LrxywG2pE7hU0c7JEiKyHDAgO8Aa0DIyyHCJHSNJoBC5wL2mAVPnDzhgYBs5MG9ACM2&#10;f2B/XvKu2TQDvx0BMmwNePbsORcMaM/SQsxee8drbXZ8xjf/IC1nQhoSY42AxHN77IEY2Iz6ZDi2&#10;yNQAAP/0SURBVFGMMixNt6qmTqCWY3PRRXvw8cdsYnrSTeSUyORZyX0lmGiJPtK1FtQeGCUmbvqP&#10;SHHSj2DI8wJ34hLIAkC7JZgM5svR1dXp4EufoikjyGjauEaOT/PixV4x95qMJaW7R8JXhcXFZD3l&#10;EO1S/QcAMh7MQQCTMeA+gAemUTa2+ML9X3LzN2bVVI7AXGCIJQfBgvSdGQHO9MSkF8TpbGu3HVsQ&#10;7MptWe0v1HN3t3f5pihNLa0C6ISdOnfWjp89baECCSeaX1huECwQzBBmmIezUzPWe+Giu5QSWj/s&#10;kS0U0hhWukbpGrb6yKPQNVcBblKIWJcL+H8FmOytjAkXAYEobTRriuxgJmerT1L4CvDl6jlxGZRp&#10;7s1rDUUEvJvaOyU45GvMSi1fgLki4Yv79vYPuOWjX/OGNYbgNTQ85Ovg+MljLoDkSmA6P9hnp86c&#10;9GsxJ6krjpZLxPvF/j6fD08/+6y3AcG1REIR26M2SGik7G+9tPwtW3fZ4OCYhNg6m5RQzVybVD/f&#10;cevtWlfVHmzIvOdz/OrkoBNoh5UP5QKhOaR580M//MO27/rrrU7n9Pf2eq4+QWlUvQN80agxe5OG&#10;R6lbj5nQWsV9RKGg6poqq1I7mSeseczouDVYZwiUvuuZiPlBDXGsDPCz3/3IhwKwvgIKwPoqaU/P&#10;5kN7r9lt1+zdY6fPnbHh0WE3lRKNWy0QI+qaBeO71Eg6Re0Q3/FJTTGQVM66m1dhhlR4AoDRslfE&#10;WPIwi2ue479jISPt7732OotK6k3pWvgIJ8b7bXDovJhnzGoa621VzPKswHsxuWJ1YtbrWpjh2lo7&#10;N9Anab7Y01BgRmjhF/vP2/jciCVSS9be02bNbU1itIUSGCQsSAqmGhQ+KHy2d991l8D2pGuzO3ds&#10;J9bGWttaHCSmxTgBOZ5reGjEKsUwt27Z4n7kV999t/szeX5MuEQzoxm1C0SoD44p++TxE27GJ40o&#10;XBJ2bQ+/H2UnAT4P5hITpAAKe22z/SAaNwyNoDgABO0ZgPIa1AL6aTFVDrRxAn7QOqjKhLYBQ+P3&#10;CE4U/Ojo6FL72ZZTmlF0yaN48XEvSDuirGJ+KD8TYS1hBJ8+fmX8lLmpHLth3wGLC1TxHxL8hD8W&#10;AYhqTaTk5Kj/qWqFllYtzTYuUEkjpGkenJBGMjo5Kg2+0KJEMff3+l7ljTqPQEEEOIrOYLqkP4i4&#10;hYHyDLgn0PoRosoqy6SFzXsqH/mwWE9wcaBJEdSGFknkL35CLC8Q0dOUhCVNiWpnOfqP/gVQ8YPT&#10;L8wTPuPeRPC6L1LMm4h+DkzDpClyHnm7mJTZM3lV48V+4ysCJnbSotjG8kLUa0rv2bXHKksrLbaw&#10;ZNt7tlt7U5ueh8h7CWXxJa8QdvjEUUvmpmwltWo19dVuxSBljLrggGpYAMlzs1EKVTyouQ7o5mH1&#10;0Roq0/wrLS/z1DPyw7FiAfBsnHH24nlLrK9aWtr4msYEjY+5w7mkVKX0HmHsqaefkvA5ppmT8iBE&#10;SmiuojXr/JHBYbtO65Da2DUVdUZJ2qSagsY6LWEVAcjjEyYnbdumzRJWprQWLtpWCY7DumbfcL+t&#10;as0PjwxpblMOt9FjUIgBAIhZSKdOSbBdjlpC86iK+SRtmfKzBCOGtD6qWtr0jPV6fI3LsgRwiQ6U&#10;yGX9kMlRX1vvc9m3rtW6Z+woMLOkZ6yqJTNkyRUMxnrfnn0SSsK2Go3Zpu5NduSZIy54jmjuU+I0&#10;RJ1d9XFhqMD3+EaAI7KGlCyC3txtpXVG5blKCQS14nvUeWANePVDPSfPpKu45QFhm6C0X//d9wVg&#10;fQUUgPVV0m/9z185ROrJRS1GJGgCvvAJoent3LVTGmLSg0zQvKjqQ+QpC5mN8Ak8W0osibmUudmV&#10;wg1EqVLAgFSXKTHp4ZERO37qlBZzhbW0t9k5Sb59g4O+s9D8/LSAY8o2be6ynq2bbWktYcek2V8Y&#10;FlgLjBZ07bju/6WHH/Kc4S/c9wX3UWIKRasfHhu0nKKUTc9PuI+JvXDxU2fSb0xaUUSLv9QXF+b8&#10;XQISfstiZdMGon6bmpsErpna0lREwoyNuRJfHL5oQBLNgYIpNxw8aG9+05t8tzEvACHwbBfz4fr4&#10;SbO+UPzfXA9JHQ02E5jGXsgNrv2idaMtIPETCYz2jHaIFol5D58zv0UTxILB7lyT4xNGxSXaSlAb&#10;AX4V0iTJMcfy4Wlcei7659Txk3bqxEkP5sJkqiboOVvs4I0HXSM5IyCFefoz7b3e1uJEFJMfz/aA&#10;+a6JJ9T/7NDENoj1Tc2245prXBsCX2Y1F85Lqz1x+pTuHfMgN+pVU1CF2vAhT5Mbc0sAoE2EL0KT&#10;B+ng5tAr0euDA4MeG0FfEF3M87ovUn8T/IcZNntgiiUyF40GUzQMnCA8DuaCxzqoX3HTEAGP68UL&#10;imhuupUnlqlpjhXCI+N1Ps9BMGVSDH94bNRNu3kSTvBH6nZi6CG3Fgz1DXh1sl3bd9otN95im3s2&#10;qb8KLL22bgU5+R7bQeT3U88+YxNz0xIC4r45CP5SdtJCsCVY0HcmE6gABFGBP2la+ep3inYMD426&#10;tt/ds9nqGxtcMMbVQ6UwNOuwnkOLzs739dliQs9WIPFEfcc4lgr8cFWwtSWWDeYQpVcZR+bKyVMn&#10;XMMkBY/tMAEkBLnX3vMaa21s8/4j+LOhpcnGxkctGo/arp07pF3361pF6nOBmwQZrAS90qgn52fd&#10;OjEzJyFXPCFf37P9LBYJBNRjx05sBDxi5YgIZBc91qO6vta6JQQ3SmAtKq+SFj9kK5G4bd+G+2iH&#10;u7UQnAkajEtAYayZjwTsdXZ2ef4+gYOsMSwPgC19RGpdUgLH3/z1X9mFCxetScIwoJ6xN2ggJYTj&#10;ZkB4pMgT/UP8SVlFmc8t5ozzDD0T1g+E3pDmIlaPpzWmzGGsNMxPAnDZzx4B8vc/FmyReSUUgPVV&#10;0lvufcMh9hUGtNBomJT4cgjUAbzI56TaEuUCmcT8DQOgdKCXOdSBSQnNYUoSfWwpowGRWoVZnahw&#10;9p8m5aG2oc4u9PcJ4CkUMWcnThzTAsxsc4dZfJCqRJLsCwQaRfgEdY9+AfvM7Izvt0st7ltuvkUM&#10;od41YqT4xaV53XfCaqvrUD5ca0Uir6+u98hPanzDdAnoQUsB2ABVIk0xM5+/cN4FE8ARJsBB6VLK&#10;f8Jw+BxzPv2BD5Sobpg/4Azzxy9OsByMJbvhBkCQTdsCVHjNXp97wlAhfOQU+3Cw0ecESKExwxQw&#10;l5O2Ra1uQJ4CDVwHIOM8+hzTMJHdMA5yWTGNk+8Ns6+Xps/vMR3ie2tubZFGUuV5x2fOnXVAA+gO&#10;CKwRAAB9hC6Y3KiAi5Q6TPEACv5H/ibQsKGhyRb1fOSmx2IRMb+UAGXYK39tEVDffsuttlP3pUwn&#10;1oi9u6+xjnZ20Mrsp4yAx8H9qqozJVWxygDSxDHwijCTNVnzyu94z0E/0e9YbzBPzmpcz+FKOH7c&#10;Jmem/Rx2lAK4MZ8Qg0C/I7FwHYKS6OOMi4N+j1mpmPa53gseCGaai6RKEQug6eR+YHZ9am1str3S&#10;qtnhifrXBNG5xUnjwPNQYOXU2TPW1tFmTe0t0lBnxdgjHlENSADW7dImK8Ll1iitkfr3ZQRuCiTP&#10;nD2t7/W5hLS+vn5/fuqfI3BQknU+Mi8Bd8BGJkatX1pefrjIciVYrEggIGqeym4tah91/EelTeLe&#10;YU5gXr+g58IFgsumQuNLhS8q5lGc5c5bb7PYImVbpXFWS9gO59vE9JhNzIxba1ujhF+tSYEz6xO3&#10;0tLqsg2OjlhMfb8qYEMjj+oZ1bkuTO2RcIvQ0NXTo/4T6Om6wxI2iCOvkcArJPSALkz79QL1koIi&#10;W5hZ0Hgu2mOPPeZzgrlADAK+agQRMiRIEQRkh4aHfWxZWwjmaQmh+KUJuKPGOtYd4mo6OtpduEXo&#10;orYo5yI0oUTkax7mqs9wI2DWxnKTFYzpd4Rz5hB1JFhrmNz5nPuzHob1/LSLPP5gI48rowCsr5L+&#10;y3e+6VBakxGJFbNrH1qEJixADVNrE4PBd8S2mbXVNR6cw7Z2AHehFhtmKkyKmBtnZiRxi2FoNXok&#10;LJWB8CXfeffdtnPvbjdB4t8cnRoXkI+5+TQnR1qmmMAMuaD6PsSC1QJJaBEuRmOudQCs5DrXudYs&#10;TXpq0jb1dFtLa7MNDPe6VoX5jNzIZTGfp596xqYnZzylhO0cWXSYowEGzK3cF9Cl+AHpGGjGAAD+&#10;agADnzGgC5ii9QKWgAPBcrzCLADuW+65x0JixFlQJjAKMOE+aNYsegAfjZfzuQ/nXQ7aaCR8Txt5&#10;hflz/WyuNSZxtHFMudnzAGtADbAiDxxGghme8QIU0NAJ9uIexByo06S1JWxSQg3ANjA04FpfndrT&#10;UNvo5STx6wMOCFxYWKYmp+2ZZw9bUUmp32dEgIUvGPMfTOvIkSMCojFp1XPWKUHmteqLe+68y2uK&#10;U1+8MDdfSJdyvzXMjufg2RFCPC5A16B/eRaEG4Qd+pG5x3u+c9eKGCmvfMbhYKw+gOgDb48Agx2x&#10;YKIwcJ5XJ7qgiBCDkJHtO1KEmOtreo8FieIw1RJijp05ZUmKRktLxGpKkBmWASwBmGRfdePNds2O&#10;nQLZsBi5mLrmPDXkuUZYbSXX+B8/9U+2pvve8KqbrKyqQkKPhFV9z/hVllZ4ictlCZIIj9QEV7dq&#10;fTU5iExOZNqPBYRxOH70mBfN8Qh2tQXTb7ii1IYkSC2txT2eg9/htsBqUZhH4FNIgmrMg8GwcnVr&#10;jWBRILBwWmuO7R6bNE8mJFypATY2NGJ3336HB+PFlhftmeNPu7UqujxnfQPnvQb8+Niw79s9tzDr&#10;pvpcrZdCjdOS+oA4hGpdmyJE9P///quPC8zG7OSZsz42x06edqAm1gFhnLr0gCNCGgI90lBanc1O&#10;W1QYW5ZwwRx5wxveYDt37bAdEvpuvPEGKQRp/55gMeY0/UJ8Ce4Bxh43FUWONnd3u/CMBZD5Qxvc&#10;FYYwKr6ViVVIeA175gIH5Uh1eV879DuBaXyO4MM6dYuD1v/mLZt9/RIXQ5YA2QDv++M/DMD6CigA&#10;66ukd7/zvx8iR5IoS4I3qD0NUyT1qU5MyrdMdMk55KY0/LoEseSLOZCHSM4iDImCCBTjIIAM3xf+&#10;RzSd2vp669qyyU124wILdi1i84FIbFGMbUVSfa6+E1PWgtJFLS4mEJEUz6JCu8FM6iZaLcJ9e/fa&#10;v37m0547e/DgAbvQd94mpY0jhbOBAvnKmK4w8S3MRjxQjCjdgwcPusn3E5/4hIM9pmtyvYkoRusD&#10;4AB7zGFoQZj50TqrycHUcyOseP6lrg1oEniC35W9be/7/Bd8obc0Nbt5E5MvC53rYMpkC1GiruEI&#10;CEPnxMhITWEzBMy0h48eduYAoAHQ3AeGRX8D2pjHAfwJaQoIEgAawArI4dNFs0YjwTd93333uZ/d&#10;NQVAROeyNebFPmkn0Yj6e80L3/QO9jsYsWVlW1Ort5tUOFKFiConAhhNb0xaOMVpYExSRL1kKW4S&#10;Sl/26xorYq6bujqsW1pgT0eXB9sRdEVAGQVR8KHSFnbKAoSJWgeYAepskGDGH5u1MmSqxmFpYA7y&#10;/B7/oP6BYL4cAD7Pxm+IXEYDRlsjCIoD8CFSH+0ORMCNQFodAWqAPZHPAC3jyIFmfVYaKAU+NGi+&#10;0QVpOpJS9Ge+nq/Tdm3dYc0S4lobWiSI5EkYnHbgIBaDDTIS62s2uzjvW1DmF0uIqK5WO4vdMpEx&#10;fRd5NPysfsfOXkTIpzVH+gf6PDaEmuCMJ/nUCIW4cEh79D5UeyoAOAkSZy6et7nYglHVABBfT7GN&#10;aLH6VQIe816CEM+LCbyxqcG1anKhX/OauzWPK3W9mI1LO2/UvGlubLBbbrpVz5mWIDZju/fvtNe9&#10;4dX2+u98nYSQZV0/KWF7ToCX2fyF9KqymjqPHVlQu1LqXywTrPGU+gpr2AUJwT2btkhzbrTmlla3&#10;NhA8twbjkGBBdDtzgrTHDgl2kVhcGrvaKgGTgMHR8Uyt/sjigs+BY8eP2dGjR+zkyeMSbhckiEyJ&#10;3yRdOUAgoRpbqZ4/Mjdv1+7fa80CVmqed7RnytciHHBQopW1gFBFQCzWECyJBO6l1iXYaSyYZ6xx&#10;Fxg1B5lnaNYI7pSvZSc73EgIiLgZfueP/iAA6yugAKyvkl5/x91eFAXmB1DjF+rURG8W+FA+ERBj&#10;0uI7BbRrKqsz6TFadEjHbAVIgI3mtxYFu1OFbU2LbVGMbEULnIIpy9IEWrvafR/gU2dP27FTxySd&#10;a7GUhwVEpEqJpQrgY4m4zhdjzkOtyZUknAlcQ0Oi8EhcCzwlUGvvaPMUj1OnTggoE9ZQ1yB+k9n6&#10;rqq8yro6uj3PlzKjmJmJOv7yAw9ocefaTTfdpKcWwxZYE2WMoAHTBQTQhgETqmABGixatCIYPaZu&#10;mD3mOkyrfAdTRAg4efKk1w0HcDmf/uI9TOnYsWOuSQISACzBPzAFzgN8i8VI8Wdnzexo1pyP1k1b&#10;MG3Tviyo8Vva5lqm/s4UaiggVNWfgTKJjCXMp1BMjAIT+GjRLiNLEQ+ompGWxO+4JxvyU/iEYC/G&#10;D4Ci9CzBOzAztB4ELXzYCAUwXiLjEQZuvOF6u+XGGz13uO/8BfdTT0uooCBKZmOYqG9GQX9gtqdP&#10;AF/iGXgm+pTKUbQbhoiAwvPRbwA34I52Q19zZIm+5FoIdGhbaKQAnefL6joEqVG1in6p1vUJQsIM&#10;7r5KtH59zrxit6iaOoIoBaLRORscH3WwJsjLTaXC+nUJMViU6qrUzhwJHgS4qa8X5iMulM5Kszt1&#10;/qxHaAPccYEk5U8LdS83g2suke7OZhVUC6M2eqmEIgAfNwE5vIAHoIHvO6z2ocEhLCLUsBFOUuuA&#10;4KyItF/Aemk1butaIkSHE+SJ64MUs3HNS2IBqNLG1pJohTzbiLTjxci8V/ZaXJizfl1j19YtNtDb&#10;J836TmmOdRIyEtbc0WCf+8Kn7ejJZyQcaLxSy3b+whk3NRPgVai+XdOzr6RCWt9xryaIVWdWQma1&#10;2jA4POr51IzUq7/ttXbdDQfsnz/1ae9LAuHoTzAbEz3pet3SUFs7N9mohFHMDJRmpc49RZIQOmZm&#10;p+yJxx9zgSCp588KtMSEFBYVWJ3GmdK4reJV3Z2dGqMazcuUB4BOTk55MBh8CuEXH7enhyI8amxY&#10;VxQMYm7Ax/gcIRGAZy7yO/hBlYR5tvXENQivIDcfywzuwg/+xZ8GYH0FFID1VdIv/sRPHSryoKKk&#10;wO+UJMoiu/uue9ysSsoFiOABZTn5PqlRsVg0CfzYesWcRy1ofISYq9Y0oWOJJYvGBdaa2ASSjUnz&#10;yC3Mt0pJ9kdOHpOUndE+xsRESkry3SS7Ik0VrZqoYzSGpRUt2MiC1dXX6f7Sh9W++++/z315FNSY&#10;F5NGW2VvYKRrTN6UWUS4wJdGpDCa9lFMuQImalu/7tte5+B16623upZI5AnWBOpJA7gwRxhlNhAM&#10;zQ3gBFTQZglQu1HgRKUyAJwyoQAUn3/bt32b/w6QpS8BAxY/AgHACthwDczv3AcAA5BmpIXiPiAV&#10;iLSXsnCZB9lQuYla2YfVfvyBuBpoO26GKmn8aGAIVuSgEkSG2RuQJgiNNrMxAb5XnoFAMUyAg8MD&#10;OoY9Uj+/OGP+b6prcgDr6Ooy9hOmShwALSRyk2xTc6sDNM+CJgyw9ElTR5u7ft8+K9LnNbondbJx&#10;j7CzElYAzMwAdpe0J9wTBAGhKTM/cDNQwhamS7lNgBtGCFjTT4Ax9+N5YJy80ocQ53A4WGveoTnq&#10;F27OJBAJQQNBBPAGqGCyCANEjBPhjyUFN0VzQ6PXhcevu5pc8apc53ov2prmYkq/w9+KX7swr8gK&#10;BNKd6gcHg7V1rYWQ7w7ndaOrK61n+1Zb1jic67voudrbdu602+680/sf3ymBcZxP8F2Nxo0YkZBQ&#10;S7fSGFTZ3mv3a0wr1T8SRnVPxo95xfzASkGGQ0Nzk8CyyE5fOGczixL+JNCSKslGJwAM18IPzZo4&#10;cOA6u/POO1xIG9aYh0upGZCwYgFcPCYw15q8+47bJUwtWmdbh84ZtOOnj2jdLtrkjATRXCp3rdnj&#10;jz3kwWFcZ0XrPC7BZWpOQgoR/ak8T6dEg0f4imos6jSuRNIntJbPaY2cOnNWgmXC5zj8AStGc0uT&#10;7dm9W/MzIkCdscKKGpuLZjYlgd9QhYw1hK8ekCZgkop3vEd7Jkd/+/Ztdo36mEwMcQ+rQKEQDxsZ&#10;HvJ8eCxYmObdaqK5TVAp6wDhHUsgW936HuWal/As/X8JxNlNj/mWFegkJfjcJOamWABfIQGBTAH9&#10;2H73T/44AOsroACsr5K+7dY7DlEGEukT81tkYdEnKQyDSUs0OAwTkzgAhraNdOtFQQQsx06cdKk7&#10;lyhxaWBI1Wg8s/OzNq0DsyulAmsapC2IMT357NPSJop1HpXO2PAh1/2ZaTFItEy0FXI58QVyP0zJ&#10;gF+hro1pNSTGQdAVPirKfWICQ/spolKZmFZdTYP7+ypKK9wCcPb0GdeEf/Zd77IvfvGLzhSOHT/i&#10;DB0tj8hkcpupKsbzsmBZnIABC5ygMd5ntTmA4oYbbrBbbrnF+ymxHHczNdqum83EbDiPNtN+gJ4D&#10;oEJr5J4wYX6Ln5w9pvmbg+tgUqe/iQh3H5rOzwIV4NrW2ubf8x25sCdOHvf0LvLHfdMUaTgwO/z4&#10;aHho60+pz9n2kFQizJH0QVICE6VWqV7GBiZExc4tRFxwmJlb8FQzKmbxLJSI9dKbej4YYTqU8tS1&#10;yooyKxDDq66UFji/YDEBPeltm3p6rKer25+JnF3AmKjeJgEOWi9zDU2Kmtycn9W86X/6GWGG54aB&#10;8jdEf9J//M3njAMaGoVfiCTHrM61MYcDmFwTIQamivbJczA2lKDFKkCwIQDAPKS6VWV9rR05dcIS&#10;6hd81sxlB+vcAluYnrXu9g711SbfIxrwJzWOCm653F9tPXX+jAdGlup5yDMGuDYLnB997HEJtqRM&#10;FflGGJTDJIULKxXuB8yraJTMB0Laenv7XZhAsECwQwuflzY8OjFuwxMjvnvWKp5grRs0Xurgk6aW&#10;v5EXj3CAgEi/P/3Mk1ZdVy0hb9FqJAzMzk5aS0O9veun/rvWTSaHvKOtC2OKlZQX29BYn+UUpbU2&#10;QjY+PmJEeaOle9EWdUp0edUWonGrqm3S/Qt0/3XvdwLOKJpDjjkb7rD+KYMKiDOuBAGi5dM+UhOv&#10;3bffmjBXi6cMTkxbhX4DUIckULoLSOPT09Nl/RcvWIF+Nzk+pvVc6u6IN7z+223H1m0uiFPTvkZr&#10;tFhzC0GHuvKbezZrfIrdVL1J/Q856EIaT/Ld2VedjX3gMfQde9QzrxhXAiGZWwi/WLaYp3zO93PT&#10;024twprA3Hv/hz8YgPUVUADWV0m/+Uu/dojglzEt8mPHT/gGFvfc82rX9AAyArRIx4AIoMJMh0aH&#10;P5DJzN7QTGbqiKPJwOgobELE9/TcjBZu3GLSkjHZER1OJHm4LGyTYvqrkvZLpDUAHPqVR+pSCAJG&#10;CFCiTeNjLhADRqDwoBx9gi0NM6/Eew+SIoiJ3XR2bt+hRWi2IgBlf+wnxSjxH+/csdPbjzZXL2aF&#10;Lw+pG0aErz3rP8Y3jrkZoMN/TXAPwSrksM7r/phRqVyF+ZLN67nGxPi4B6rh1wbY0Z4xlVNFDaGG&#10;xY85l8VO/wE6AJ4LAgK87p5N6r8iB1/AmEAYhB+0TjRtCpycO3vOi5n09vZ5ihoAjMaAH45ccRjc&#10;+NiEg9ywNIsnnnjCdwoD/GgDFZxuuvVm27F7hz34yMPum2UHph95+9ttz85rHKg/+YlP2onTp/1e&#10;jEZba7sl1N+UfCVtRp3uAlyeNLolMX/8twRakba1JoZXKu2GdiBs1ElgIH2G52S8O9XvgGeWycE8&#10;MbsDoPQtfUFboSwYo2EzvxBUcB9AvKf/eE5+mzHbm18L5gyYE+2Or51UPbRr5hS/oxAG2hKCIcIe&#10;3/sGHWtxm16Ytf6xYevTERcAUlLSq4LpmQgoq62ottQKG5CUWaP6nzlBhDFzPbKSsD5pdABVruaT&#10;xDo3o0eiS5rfq77pB3MWcLjz9js9JYh+Iz+ZwD1NWw/CpO0IN4VFJS5UYO2gPG2D7sfaITiLaGyq&#10;o81FF6T9C4D0PzvLaYlYY029sVczUebM1cGhARdIiYhO5+gEir0I4Cn+MTU56oGBFB8hZ5z5Nzkz&#10;YYtLCxKqqyy2HNE61xzXfG1tadMcprRwieZno65TKCAut/V0rpf9Za3nas7qsSQoYaET2IsX8J4I&#10;bICP9E1Ki/re9uqLbZu2uGuBnckW46vWvXmLlWt8tm/drPWasLHhAUuSjiUekpZmu3Pbdq25Imnj&#10;C3bPHXe6wsD8aGlosrDujfBDERPWBQJbQ32jBB59pz5Ee/aNbfQf9b7pf+YCtRDU9R74RsVE+p65&#10;xfygzfisfe7p/gibvpmIPqM/Sd3ifQDWV0YBWF8l/ZfvfsshwIp0HZgQwUQwMrRRJiu7CWWZI5MY&#10;DRHGiCY6IoAAuL2SkpgHVaCQRAl6IlKVHF0k7TGihvWe4BCkeEAOYRdmAGDC4GHiMGrMUpjbAWMW&#10;CYCJT5SgE7Sb1cSqFvC6M0/ynNcEcizmvdfs1SIs94IPieUV2yXg3iWQJn0JDZtnIc0Mv3VJuEj3&#10;yGhcbjbVYkUDAETQSgFc2gKIoN2wiNG2ARReYaz0A0w1C9IAMpox1cjYUALtN6sxo0ETwZqtHIbG&#10;zb1mdR/MfDAE7sFnaEZcC+ADtMT7/XeAOX9zT9rk2rqYPNGrVJHDIoJlhL2BuQ6mZnx2vldvfMnz&#10;jecW5+yZw4fFZAuckXYLhIcHht0HTYxBgbS/CjE9NjmhShkbX2zbsUNjn5TQteymS0ypuB3ouxz1&#10;5xZpcIwnQXQAMmZtgtwAKPoUv/yo2grwAtb4kWG0mMURSJh7CDH0Ee3m4PnpZ4RAZ5TqG4hXxgeh&#10;wc/RddgtDs2NexCRzPdsGoPlhzQ9dbgLTAhftAFtkvQctG78xWLPNh2Zt+hq3GYFBnkSYrxClgQy&#10;ALO8uNTy9DT5mrhk4wK09Ckm+Dn1f1SAPDY749kP+JU9zU33jetY0tgwnzWZHBh2SLNmIw4kSgcF&#10;fcY8wkfLM509d8HOX7jo84vvELTmND9InarWmtIssRNnTttyMuFme7TEZgnSCLIULplHmFJbETJK&#10;wyVW16DfpDJV/PILGBHNfzhmClBa9eerrqjzSH/Aes/+PTaMa6q0WH1W6Ob1a/dfKyGnVGO0qHaU&#10;WUNTh4S/lIXLq1yY89gSrUfcWB4bwBhqTLBwhPQd1epwY/G8jDUCMfn4KbfYlduC+mhM919VHxTo&#10;PGxz7Jy1tDhvJRLkCiQUXbd3j0Bc/am+cuAWT0Dwoh/rK6utTM9L0ZsCfV5cUpoJfBOfWBaPIL+a&#10;jWekT/vzUBSG8aCtnk+te6Bhs96Zv1yXuYeQz2c+FzSPAWs+x+LC3KVO/Mf+LqgNfiUUgPVV0lu+&#10;47sOaS3b4WePiiGv2MGDN7j/DE2NAgMwws6uTveRUiMXZksxAhYHfkJKPLZIuyO4prKm2oGBdCtA&#10;kKIDx0+ecKaCFgET6urs8GhoCmKggRFtDROGkQPSXl1Z0rpLvTq/Uho+OzQVSAq/ZscuN7UWaoE1&#10;1jbYwWuvt2sFLEQ0U3KRUpNoGWyCj88aUydCBgKBB5ptlF3ELMnmHpiNidjFhAwQZqVrFiULlAAT&#10;QIFXgJtXzmERZ8EEwQZBAtAluAXQIsiLoiqYfgFkNHWiV2ESgGsm7Y1Ka5kdldhABe2Re1MQwpmD&#10;3rsmrvYTFbx3zx7XHGgDG1MAeBcuXvBzYMZURqNcKXnmmEARIPjON5xobbbNW7dKw0rb6fNozikr&#10;lMCyb/9+mxmf9uIXMM4aafJ10kqI0qWWcjslKSUcsFsZ4LyqZ4XJY0oeHxtxEMQ3TboXYENGAdo0&#10;QEbfouWQ080+29Q4f/SxR+30mTM+D6i3jak7s8tWZltQrsEB4NIfzjTVD4whz5sVfjgQWmgbNb2x&#10;MADcMFGuRfAPezSTN06RHALkmFcAN2MHiMP4ZwXSq6E1Oz/Ua+Nq9+j0pJfCzZO2yuYWVWUVlopr&#10;bkorLtD8pHodpUOJhEcQHZqYcM16YnbeIhrjjFYtQUjzAusE5nXa6sKomD05yPQh+1hTLY76A2dO&#10;nXHfdlWlhL6WZmPXNA82lADMM2OyJVq8htiNwjx74pmnLSYN2zVrjfvcxIw1aS2QoTE9Pilwn/Xg&#10;S/z49Is7s0MpAa3md57AUAftoToX83Z9NSShrMbyi/NtSuPMzlz4oQnYDEl7ri6vE8CVapxDmncN&#10;mkuddvaCBFhdenY+YiVan+wURr1tzPgO0jqYP1ryPn+xBhEYGossWnlJsdWKb+RoHAhGC5dX2+nT&#10;Jy1HfUCN9fJiae5qc++5M65d90hA33/NNXZRc4i4lM1dPQ74KBZqKF2QMWfrPXa3lL5bFjgvxAT4&#10;+n2uxhIfuk4T7yrST9aNkqOYuanOSPAqc4Y1CtFe5iLWCYQ7or9LJFxjeUPwYr4RO/LU00/bv3zp&#10;CwFYXwEFYH2V9No77jqESWpAzJRIWjRR8icpcoJ2h+kY/2l//4D7QJmwRBkThFQsQKawANI05rmV&#10;tYSnmXh+qxhMTAwNIEDzY0MG/KkHrr9emuu0NLpBj+JeW1sBXzNSrpYUi4XCBl54QgyjvKTMqxmV&#10;F0l7C5dZZGZeCzrs1aTQVKgsBTPHRE7JTeeSahPmZIANDRemx8IjchzTaLmYOLs8UcKSLfmwRQIK&#10;gIObTAW4ADGfZf1Vfg99j2Z8CbD1/emTp1wrRPPlfgSZAaoALqBECVE0aUzc14jpADJZ8GnvaHcA&#10;KVSbAFbAC2sDud38hvsQLc090QZpG+1B++R7zNP6yoUb0s/wdaJV0Tau788gJkgOOzmsk/PTnqIU&#10;jcfczHng4EExxkLPYc/NK1Dbm9y0HIlKi5bgQ8AWgIf5EBBFIyNOYDEyZxfOntFzE5lb55HLBHrx&#10;bLSZAi5Eks96vm++gzUBfRnrRtqtArg7mFuMdbYYCkwT4Yj+QyBBgELzpG/pS/5mPOlb+oD+5zvG&#10;BQLgEchimosuVIrR0hdcgz5HuMC8ybiq2zxCfmRmzMZmJn3nMDaGqFMfME/ZlSkPrNPcyBFYF4bw&#10;n6ORF9ncYsQFgAUB3qzmJvUBCOCjXGmuAIHCG6wJ3A+AGMIL87q2utItE9SeXl5ZFlgmM64PCW7E&#10;f/iud7q3CyOa/94PlVVujWJqF5QU2uNPP2XzS+onCQ2ke1WGy32f8DYJiJi1uzo6XTDBtL51+xaB&#10;FimSel5xyqKifAmQOVqPCF6UMU1YZ9sm27VjtwTudo9l6JBgnkpiCdC5IXLlBbopfMLsU89cLRdY&#10;kTcdktBepqVDBbZMtDixAmjTxJ0QVIggzvNTjIXgw7TOYdtUtkut9SBJNp6pssmJcStVvySiEa1n&#10;NoOZtqjWQZ3mxc03HJT2X27333ef1YtPoVlTsISDYEq2z8wpVDsFymkJaCFpz2nNZeo1FOs+UWnY&#10;7C1OtgnnIlCyzpAkqKq2JsHECyUxJ9RGgmmZW579olfmCMFoWGqYa2QfIBie1Zz+t4e/HID1FVAA&#10;1ldJv/P/e88htv176sknvW72gesOauJmCj7wN8x4amra0xXI9RwaHvVcW4ojTEtrLK8ud58zxQei&#10;y1H3CVOCFOb+2X/914xpTmCyTYvs9ffeaxXS4CjgkEys2eT4uEYwx5kgiwQBgcpoLHKCxdCgOVer&#10;wxqq62x2SlrkmtomjWf75m0CaGm0k9Put2MrRwCKYv34iwkOqhAz8eIGrhElxQS1+MToiWR27R0G&#10;mJfZ3QimDiDojZvDAACCXig6wSKFwXN9AIcDQQaCCQOcHPwO4EaLRDiA6WJSz5rVEYQAKFwIMGLv&#10;KzGPhoZmT4Grl/DipsfrrrcqaWF1OuYFePqpWwywAiBYEME+LU0etwL5ojwbflgAid/TXu7v5nkx&#10;I/y4BJgNj494QYgCgQVuC9pM5Tf89CUCpw4fbwlQek6Av6am3iNnsVCclUZM9SvKT2LWNAEAefaU&#10;e2QTC0+nEYOE4dGf9BuBa+TH43sFzOkfAAmh5Zo9exxEif6lP7MCBm1CK6d/AV8OQBqAxg3BNehX&#10;CGaKxoN2T7SxV4PTvOSAMEvzHi2bc+kTItS5HvMgR9rmv335CzYbi3hhE+qCb966zcuJAoLriaQ0&#10;11l3tZBqROQ4uf9obMnctO84ltR1pb5ZWvN3RW0hqAq3AUFXbsKXgEMgG5o1kcwEhNVK2y/SGCAE&#10;U82MuU+tcHcFCSZ5ZoQznhntN5u6RX2CJw8/45o1qVv0R64AdE1aZKXWxHX7rvXSna1trRaTIMFu&#10;X0S1u29ewgECakhaNoWMUEnjyyu2NB+3seEJ3xlrx46dNjA4ojGosqI83ADVdvbkBbWNWumar/Ut&#10;miM91t2zxVMVZxci/uxxrS/AGi0XIQVhAc0cTZu5siYBzLMF9D0bu1QLZHds3eJzJLGcsHnxl1zd&#10;P4SwNTtlJw8ftg7N3TtvfZVt6u5yDfuhBx6wLgm+O7Zu15zRGGveIBCm8yVMqS8T+v2cxmlGfT6l&#10;ebWgObGWIwVAYxoW6BP4xxaYBKJFdR7KBil/WPSYN8xb1jzWMNYmrh3ugSCNAImVAh44MDToKXY8&#10;6t986p8CsL4CCsD6Kmnf7j2H2OABzQ6QvHD+oh0/fsw1G2pgswc0WgTm7naBjO9xLQaAP5N0EvzA&#10;Q2PD+izfNYkpaSmf//zn7dlnn3WTM2bin/3Zd7nEz4b6mMHZR/nkseOuBQoCnZGiCcOgAOwiTJha&#10;LEX4obTgAN2u1g5LCIg7W9pdi9jUuVkanpisGBZtxawccXDNdV8cpvOstgrhi3JT/Co+3hUrkJZR&#10;LqZBviyaDUDDYuUADDgcDNQmFjL3AFRYwPyNhuefb2iFAAB/ZwGG38Js+Q2vnAMgAagQr/icffMG&#10;NCldl2vQBzz7sLTdi2KIaIMAF4CKAATAAYyci2maIg8UvQBUaTMVu3jFz415kEhucsop9DFN3WoB&#10;LODFuAFwvomEmGujBAZ2aqoReDQ1NVuPGDKMCiEAhkugWHUlQkmpxoTKWy0eeIj7g9Q9XBv0d1bL&#10;pX+IUsf0i1nRd3ESOHV1d3ufYJ4mUA/BCl8752THkr7B/8/n9D/9hxaWFaLoX56RfiFAzbVonYN7&#10;xn2KmoeMO5oy8RXkX9MXCI4weoQBNmh45MlHbXB62JaS0nzFjCfVZ64BrodsbmrOhvr6bWFS60Ja&#10;JLuE4dbBTJ7Oz7FFCaQTet6CQgEqgqZ+x/zHV839CS4DuNEwY9JuKYBC7WnWWGo9E51OsNqCBFCq&#10;pOGKATh8dyn1HRIawiOuHbIkSIMcmRz1aHB0WMAaE7lmnrXUN9sOgXS1tFRSLnftvUZ9W2y9g71W&#10;TiGUtYRFYgtaaYw5wVnU1lZfCoTnJhZ1v0rbImHa14CetbpCwkRBGEOKgLVGEilBhXHr7R3UOA5a&#10;kdbtmManXoA6t4iWLUlS6EX7CTxlzPSwWg/mKWvRhXmPhs/TvIhpzbKeD+zbh3XehfPzEgTHiIjX&#10;DfP0u7MnT9mWTV22d9dOy2cNriYlUIx4JD3lXn09ab3Qz6TaxfQ6NDllZzQHT+vgdWBs0sYlJJ/t&#10;7fOofQqosEMXZmy0Zaq6cSBE4d8npoExQfhjLTJO9D8Bsqw5rDTUGaCWfEtri1sh//DPPhqA9RVQ&#10;ANZXSd/5hjcewt/KagMEkCxJ/aDOM1XILvb1OSM9cviY9eo9gS5E2KKlJAR8n//SF+2pp5+QFjVr&#10;U9OT9oQ0dALK0lp4d9xxh731rW91Xx9MkOjuUydOWVN9ox289oA98ugjnisKiAKygAKBX6VE4oox&#10;w4yIVK+vrnW/HO+3CUSa9XvMhvjeWEgsLsyG+Dq5DkIAUjuaJUIC2ifPR5oPwW8VAh0kZXafKhKz&#10;JWLUBQYx4iwY8wp4IFWjVfOexQsjYlEDFAACec+0gfechwkdUzjnA6gwwKy/m/NoIwefASRsRcnm&#10;AIAQ10WogFlzDhry+Ni4B6zhU9u9e7dfmzbQLorDYJYlSr26stpNeWjqfIfVA7cF/jXMks7spVnP&#10;CaRi0q7Jf0fQmBRTo0RltUB6aGjYEvFV3+SA3a0wFRP1Tp5qowCO/OIcMfzlJfoZQA5bc2ubM2vM&#10;3Lg/CAhEU+EV7ZXnygoj9A+f4RqgzTwf+xjz3PS/azTqF87jGRgHvuO3gDPPDVDzGefwinDHPOA7&#10;tB0YeERCEAfmZ67hpC9hwPQt98Ktc+TEEWvf1u0aNhvQUG0MrTAejXulMfz5tQJAQJX5S+Q9vuIK&#10;MflVIqz1nEsra0ahEDRLhB+0WUziemyBo+BRfxO9jPkdwXVJWjz+/lkJBlUCssKcfAlkGYuJ+0Q1&#10;j3l2yqJ636ndaPQUs2H3sxmN6Up6zc3gPFlZfqnFFmK2dfMWa9e6pbLeoM4lGyCWWPaqdR4cmIi5&#10;9SspQZW1WV5WKi1X/RjPsc3dW22vwPPM+Qs+H+dnIzY5MW2njp2y8nCFzUxrzqhPxgXQk7NzvvMd&#10;/vaU2G86t8By8rRuJPCS4qUJIjlDQK25QjAnAV1UTeMVsE4uxz1Yb8eWLRKK1j1zY6i/T4Cu6wkI&#10;qyRYrcaXrLut3Uq0dhBAqKGOa4JtbPMk1DAW7FdPcZiUxm5WzzY4PmEDE+M2G9OzMjew++MKE8CT&#10;GlZTL5DXdUhjGx4Z9i15qUXQIKGRvGkX5nVd4k7odywaENo0cw6gBrCZv7zXyUGe9RVSANZXSd91&#10;7+sOnT11QoukzHeVKteExkTMtpKUBISxiY+4f5WNODADEtlNwNnA8KB99gufdX8OB/tgj+l465vf&#10;YpvFPPbu3iNmP+eMgUVA0X/yhGEoMLA5onCloZCa4tK42E+eFgGlGfNCYlpLCeto6TC2rCzOL7Ya&#10;SdWVui9ayKIECLZDRHsDULgPTLtWwA64EEDS0FDvtcCpXFQtDQNwBLgxyxMsh3BSXibNQ20BiAFg&#10;wJXFyd9Z0IZ5AhbZc1i0BIc5wAoE0X6R9nkGzscPCegADAA2n/M7roNp9OzZs24uJ1obsGWjBhgp&#10;Ag97DxPgA+DR/taWZmtsbNDfmej1EbYwFUN0QNQ9eWasA4A4pmvGi0hn7ivO5qZCrBeLAmiijtla&#10;lP4mnaWzvVsLiL6MeSDaxYsX1KaYtCEBpkCvsa7GHn/sMY83qBHTxJJB4BNpWoBTnpj03Oy8u0ye&#10;239Y/ad+gtBSYG48Jyb21rY273O03+mp6Qww6xz6E00FBogpmPSlSl2PqljU5S5DmxczZWzoU/qS&#10;vkdgJIJ9SsLmxOyMpfTsVWLOJZq7XkRGYM0e6mWaI3Wau0VqC4Lk04ef8g0u1nKkOhbkWHxt2YOg&#10;EO72793vxUs6Wzutq73DBRksHWiS2AwGx0atWO3RIrFSCUizMxFp1CnXqhGImA++R/Vqws2/nqKV&#10;ZntMtGUEi7hbnNh8gspbawLB9Oq6xqzE2trbrE6AhKCG/xjXAQWE2Bbzkacft95haZ/hfN+dDm0Z&#10;jTAvrblcWGS3vOpVHqS2Gtdcxk2l+UraGLteYWFAaCBbA6Cm78rKNC66d460ZsryUoKXDVh6z12w&#10;1voWz6xYW0trzq7ZeWmngwK32aWI+lbCgcCxpDxsCxI8yqrq3NrA2DC3NNX0P0IH6U+s4ajW6arW&#10;tIRxCd9prX0Ami0s0+o38rnRwptaGi0SXdDYU+Yz3zq7O9w6sF2gjh+/TZp/c1OrR5EvLa9K2BS4&#10;SvieXonZVGzBhrHORJctV3OnrKpGwifBkk0ey1IgAZ7CKRU6P6n1F9F8zpdAVVtVYREJTaQiZoIn&#10;JQSxTiToEUgI36CgEuZzTOYuOOpZqQ+AFeH3PvrhAKyvgAKwvkp64913HVqenRVjarXmhlqPUk0D&#10;nmLxQyNDHhleXlXujL+qpso1tvqmRoHGiL33f73XFy1ViQgkwWz57p/7BY9wRjvGHxUuKXU/oUdc&#10;i8G5eUkLo6yy1DW+maikdC22zN7TktIFHmw/uLYigCvitysOKivLa+6XRmtmQ/hiMSh8gUS/1tXU&#10;C3TLHSyoygTQYJ6tkgYEGGDyda0FM5jawHsiz8kv5Vr4PIliJu2ISHGYTH4BZm0TE15xxolEjs/P&#10;I451j6nJCTdBY9pcENi6D1AaDNuKzsxOI3f4QdoNqSwEVFEiEUEIplZcUmQtAuIzZ85K0JjxIDo3&#10;/Qv4HfR1HmAHmJ86fUr3QRDIM/YZJ0CPthGo9diDD9u8BJWwmBQCESlaACQjiD+5KMwOZiXua0Mb&#10;IrUL4YINWjpau/XbmNq9ZnfdcbtduHBW/TBiDfVE0i9Yk+ZDTJr4qDTuxrpG9X+5rYuB56TxF1bb&#10;mjSzVGLVtaUVjXVMmikaIaZfLAtllZo30rAwT7PfMW0jTxUXCiVd6ddMBTbMr2lds1xMkFS3iI8N&#10;+d9YcYgsRkJh32nOoUYzhVmKNceKw2VWoDlRJiGtREIdG0yMS/sjdadI96SOdVTjsiKwoj2Ykp98&#10;5kmbXpyR9iVNXf9hZWlubJaQIkFEoEmxDeqZI/AAZFUSgipqqqWl1dq/feGLum+5zq2W8KbfS6vG&#10;9E1AHqZy5hvaKxXK8iVU5eke4ZJC9WdEGicaGu6LuPqgzDb39FixwHZ1Ke6BZLUCbyGElWn8yqur&#10;bF3zLac4z84M9NqRc8fN9D6Zu27xZNwqaytcky9SG8lhfu1rX+sm/rxQvu6bLyCqk8C8w04cP+lm&#10;dtYelgyEtxLNPQqB+DzXvA1pvd916y02cOa8xaY1l/KLbMum7aZHsweeeMx6J0YtWSKhzlYsVZCy&#10;gjKtz3XKxY7a+NSctNZG70OenSp34wJ2YZk/bzql8S3Uc2gNkjediGqeiyfcfvOd0pDzJKgV2mNP&#10;P6YxG7d733ivBCiN38yYBLtm8ZS47di8VXNszXJKKtQ3YSttaLH773/Q1gpL7PzkmD107HEjDn8m&#10;onWvOULKYW1to+Z3u9VX1Fi5hLkWCZolepiUBPcijVGF2lao17QEUyJScSOROrYg3gfPIlaFcXef&#10;ugQ+qsThliG3HqBmXSPwfvAv/jwA6yugAKyvkra0NB+KS2Lu2dRlbDpP6U1yLdOaqOtayK3t7VYi&#10;KZziB63sQysmjDn8xMkT1tzWKibL3sBR279vv73pu77LwXR6YlLMrsT9VWhZFPBAE8TEPTIyKg0k&#10;7lphXlGeHTl9VK/5bobiXHKkq6VBU+SEqNQqMcW66jqtjxwBmCR4HSkxfNI3wENSlYgS52/qdBOg&#10;hOaFPxhJGA0HcygaD5oyVgK0QiLBMRljZkTbdbM+0nUy6Uwa3xYaCKiI+TqrXbNxBH5V/KCkDlGF&#10;Cg0RkOUV7ZtroJ1DXJvvaBO/59p+fb33SGUJAfNiEqRHLUuq91xwCQoANX5V+naXBIAL58/ZsWNH&#10;rbOzw0YlKD366CPW3d1lLY0tHtD21DNPe1Q3OwzVSSPHrLsoxkKBCiKCYTZEdaMt4KP/9m+7V5p4&#10;o/X1Dqk/09bR3mKDQ30SpGIC+3wx8KS1tbZYfq6ARkAEUMNceb4CtR9TJ/7GEoEA/ljGgih7SqEC&#10;CPgFaQsFMQBcD+ThdxI60JJJCUSLZlwo3oHZFA0bO6oDtN9L4Kb2Yt7G2oAQ42Zlfc8cICCMSllS&#10;7cRIc3GtemR2VOO6LIGNbRwRUFo72nzM+ocG7MEHv2yDo0P6Wwxc2i4xFt1d3R5Axj7gM+NTeuZ8&#10;axQAPfbYoxq7sM0tzFlf/0DGFy0gv+32Oz2Qanxq2gHNfaeaa4IntVtCoTpDy0XzgzmPYIhGndC3&#10;CGE5RnlTrB8t0vzK87ROSiRgeV53iYShTNzEggTCssoK+6fPfMqOnzlpo9MTVlyudVhIatKyz+UV&#10;gQg5xrqL3fqqm61IIEsEN7nWuHcwFz/x5DM+n7hertqTSCxZbR31/NWHakdYfTg/pT5o67DJoVEr&#10;ztX8qa63OgHeusbkk5/6lFlJgSXzQxbSek3o3ul00rZu6bZ6rb0jR09pzpoE6nafz9RrKPJc/GKt&#10;5aiVFBdIAZixeWmwna2t0mDXLDofs5ryOo95efDRB2xgbEDC06w9eeQZGxTvqVL7sEJggSvVHKqX&#10;MO729VCurUiQq+/stE985tOWEy6yxvZ6Gxkflcad0lpoteSq1qzeV2jcpoZHrV1tzMHSIQBeVR+k&#10;tMZWYxHL1TMQg0FJYwRnIr7ZbhRhDXcc6XUZQXzR5ybPiMBJ5DhWRITQP/nr/x2A9RVQANZXSQf2&#10;7z2ECYtdb6iYMDIx7sDcuWmTtWtRUDYR3xylFJfE7E+eOu0lRNHUYLiYj971Uz9tPd3dNjE27oEk&#10;dZJuey9czEQyi7mxpeWFc+dcq2RBN7c2OdO/2H/RhieHPdiL6FFAI76UEFhXa2AlJVdWS0OocY2z&#10;sKDYAQwtwoumiKmBvEvRZTfPoqnB5ABVGKfn2gocAAM0Chg8f2fM4Bmw5BVzPIQZGV9qNt0LcMFX&#10;jyaNYEFwFOZtABpTNweEHx7wIe2I+1NjnL9hplzn4sWLfi5AQ9voa0zB2R20aA8xAuRI88r9uQ8p&#10;W7znd2jQmPPRSDMV2Jp8r2785BNigjsE5rfdfrtdd+CAhJMVMa8x52341tB4zl+84P1DOg8AyV7j&#10;VKmj2tlRCQDsC15WxuYHY2pfroCs0rUf/OATo1O2MBfR5XLF0MT052fVd+tqF+bdTBlY0q+wknBt&#10;mBl9523UHMLsSEAbJkaEnqwvFjcFwIW5EbcEcQNUzGMOYO4H/AFm/NiY9rGIUMgF4ZAxzdP9iI4X&#10;2/S0JiKmSU+L6n64VpalvdIWNPc5CUIIoQsCXSwWADWpbmwWUS5t/Omnn/ZrxaT1MWcptXr82HEX&#10;sGbYyWoxIrCLei5vSG3ef911XkqX9KtlPddKErDWoT5BsMBVhBaGFYlxwDBMMRWeib5iZydyfKsl&#10;zO7o3OxFQogCZ92Rv0wAZ0GxhL+6WvvQhz7o0fzqcbdshQDctYT3CYIPFpWcVI7d9qpbNBYZsMay&#10;4YFwasee/fvssSce1byp1byqdO1/fm7Ktm3ZZJMj41aqdZW7nmN33363Saawuqp6XVvrUQfC0L98&#10;7t8sXFVmM+o7crBLSwolhGdKfwK87M736GNPuPuqu6vTCEhkniwLqNk4ZFV9VKPfJfQ5G+0szC5Y&#10;RXmNVerI0Xje/+iXbULXDldV+gYzhRLyCtXvWLn2XHNNRrNVm+tIYZNQlqfzHpDA9Qd/8sduwUhp&#10;Ta1qbNrrmm1712YrzSu2Ms2j5tp6Uw9YmZ5hVXMiLoDObOe7orFc8MwV3Caeg6+2LwqUCZDMuhBY&#10;p4w/9SSoGcEr+8QjpLMOyTL4g48FAWZXQgFYXyVdt/+aQ3WN9dbQ0mwxTdRxAXGpFkYX6SuY4sRh&#10;5hcW7elnDttDjz7shVLwTQN+73zHO+y2m2/2nET2RO5s6/Q854s6h2hsakRTJATNiXQeArtgMtCi&#10;tL3+oX5bWs34hwAyor+RpsvJHS0Oe8GT8o3ynpR6RI0R9ojRYZ4iNzKT8kWQEgsOUASoWWSYSon6&#10;pXBLVot1kFC70XazAE4gFKCXBdgs6ALKHjSG+VTPAICygDE9ci0OFwwECBDX494Eg3E+5/KsADaA&#10;w3f4qXnlt7xyUCqT+wLKfI4Awf3PnT3rtcxhIHyGMOEBgBtCQjZYDuDA3wwQLwmsAGru6/tYS/on&#10;iv/kqVOu7QMeACrX2bNnjx0+ctgi0Yht3bpZmliehK8p1yoosEEe6+zMvJ07fV6MTv0jsCzXs8zM&#10;TAikCcDBXSAteDmhtoRd8KBv0OAAtxkB4ZQYLu95LlK4EFAQQnilQhjFVYrDBQLKQoFoJr2KdlK4&#10;Qk110y1/Z60emJozBVhmBcSr7ifGpYH1BD8qQWXUlc9EZcclXAogNA8Q6hbVjtnpWXfVYClAOIwu&#10;RqUdT6hN9bZn1x7r6+0T6OTarbfe7r73Rx993H/HPQBpKpPhQ27ravdNUXANxdQuUqqo053Ugcav&#10;maZnFkDr8EIh6lPG2Psfn6vmH9fESnTXTbe7cEq1M/Z7p5odUeRV7W020nfB7rv/S77xCpt5UHGN&#10;nOkV9bMHZSJwptGrBdY33+o58+kktQqSEgo05/Uf84T5d/TYYa2bkBXoaJbANzY0ZDu3bnOgr6mo&#10;trtuu9utKC0NrRrXIsvJlaapMb324EFr7+pwlw91E+JLix74xW5XCAo33XSzff5fP2tjI6O2f+9e&#10;XYP1nXI/dUVFqdZYwssBE8RKzEl5KTEiWK+KrLWzy0ZmJ2xNP2nu7LBSCYnl1dRniBlZKD1dXbZt&#10;61a3xsGHMD0jrP3m+37LavQMCIwt6rtb9h+wruY2K80vtsaKKmnVJVYsvlAtkM3XGOTRE/pdToh4&#10;iAIBdCZqnQOBUIPlgYqsQdJA4QW8J82RcxCcdAm3UqEEUCGP+I+PfPyvArC+AgrA+iqpe1PXoeu1&#10;IK/Zt0/MaNU1Nfy91DdmQ4djR0/YI48+6kxyXBpybDFmb3/72+0tb3mL5z9HtAjrpIGFBNLnqE4l&#10;5s3mDN0d3c6EqN0NsyZSFPMfDIbgGkxzpBLNRKb1/bpATyAmMEYzb5I2j8/p+uuud6YTLimTJF6V&#10;Yej6m8hS1CkWGkBNEQ4YfVZ7BdBYVDB5IpEBUjR5wJm6vnzu4KXfUOvbQVvaMyDP55itkaZhsPiM&#10;+Z6gHzRDNCfAmAUNmMOaeA8A8WxcM2vyJr+anGrX4HUN2sf3vOe39AuaLd8jWNAGvuNvgJiAI+7f&#10;IImeOuIecKT2YaHAZIxAMSStO4e+hRnp8wt9F8Uq01ZF5S61ge0JSaPjuWgT8QOvkoDF2FCshPzr&#10;yuoKCWSzbgFBC8VSsbay7sJQQU6R+hiBqchqBPy4TFKpFQHCsleY45ycnDwHSEAGn+UeMe2O7m6N&#10;W4kH4rnQpDmBAEOKDGDFrm2Y+UvLStQuguWKfdwc1NRHOAaxOhCc5n1eXubP730oEOeAYa4mE7a4&#10;LAFBglBE2hPaNTtgURyFDT7wo2aEnzP25JNPGpXk2GOcAEjmhaaexjBkJ0+csltvusXufd29wuB8&#10;a2/vcGHJx0ugkFjLbPdaUFYskGmzgZHBTDSytFeAF5BO6jwsGWi0tJn3AAFWAFw4SCAEM8Ziyy5A&#10;ALQ7Nm2R5kcK3oJbqojUx6xbIWD+wB9/0PO1AanCEgGGgJaqaFgRcJfQVwWhPPdR33HLbXqVZq51&#10;tKq+xd9KGwhmowBOtcb46aefsEr14aLmJZtfjAsE0cSp6JVeTdnc1LzGukwCLEWDqO6Vtmc0P2fm&#10;JTBqva7q+cmTJrtDj+h1y0Maf8qDLuia0NjIiN9zVUITsRy0AhcGI0pdhPq6Fmn3ZBJUWp4EtvWi&#10;HCsQqJP6Nqn7RAXUzFssL5TBfeCB+233nt32iX/4e3vimaesqbPd6wSU11fY67/tdbajucM2N7Vb&#10;Wn2YlBBWrP4Ia25Uar6WqN9zNS7hQjIRVt2qUKZ71Tc3SSGpcOsGUfq00cdNbSRmgpgP3BSMPVHu&#10;LW1YvCpd+O2TMM44FWm+fuxv/yYA6yugAKyvkg4cvO7Qnn37xbCrxbhHPeAKprkYXXINubev31Mc&#10;8HO+9tWvse/93u9zky37FJOCEZtbtDMnTtjiXES8JJOyU0+aRVuHFrEYk5hmhOIJIpgmqVqANYuD&#10;so3Tc5MCJ6LA83RuLLPR/47d1t3ZbU31La4poFkTUMbBPWB8ABsAz45PXDe7sxUEcPrCEwNAyAAY&#10;eQ8IopFkARX/9vDgkAMxBJhxLYANEyqgTrqHCxvqE0A8awbnepybp2vxO77jOgAS5/OK5sy1uD8E&#10;yKPl0A4O/iZKmrYA0ggUfM453AMw4Tmp853dM5uiKtyb+uCYDMv0rAkxb/KqF6T54J5oam1xfyeB&#10;T2iS1CsHzBBkaOPdd92lvlu1sxfOe84spj0YcaEYMuBVXVljm7o22e7te6SFtXhua5H6PCwGZWkK&#10;YEjjkDa5pPuVlbEftOaL+op0IfJSMZ8CFjwTtl/XUjSHyBMnLoE2UAIWJn7+4ln186JH56NpI5Dx&#10;7OtiskXS8BsaGr0fqK3OtqQX1Gb6iJKcmIXP952z2YVpm8YvuqHVky/NpjGTEj4wr2MVqa6q9LlJ&#10;gRxcKLhZyF0PF4dd68fHS7oigXeMHce/fe5zLgCxiQZ52ORXs7VoaWWp1wInNSst0JX86KVcMxCN&#10;Ji1o0pEJZESrzqSu6Z3GOKN1E0mfr1Zs6exxczaaYllVhdVISAMoEDI+86+fdpM3lQHDuicBkuzx&#10;HhIY0T8Isuw2p1vYbRI0eKa0ro9mjSWEsiQUaAGk6htq7Lr919qjDz1kYa1lSqgO9g2oX+o8Ynpt&#10;dd1am9qsoqxSz07d9ExOOSVBiT+oU7twI2DaHh4acPdXTWWVtNkCa29qNnafww+OBQ1/L2lb6xJe&#10;CIpke1LGcU48Ihyu1HznWYpsWGM0r7m0Ko0XCwWCGYKcHkcCeb5vtYpgQHwMGSj07sp6wm685SZp&#10;++3SoIutMlVos4MSWDWmNWUVNjE8LJ40Z/WV5bYuwW1hZkr9rfWsNUj7ysorPOCRtNQLEgYoxkIa&#10;HbzDrV4p8RsJwgiYWKCI86DeAHsgEFw7II0/LsGNz/7qH/4+AOsroACsr5LufvVdh9CGANRTp864&#10;5oEZcmZq1kZHxxwsX3/v6+3bdWzq2eRlQgnGCWMqFcMnFaO1scVTtmB6B64/YKX1TTYzNGwVWuiz&#10;k1PGNoBNvj1ilRbJjE1MZiKBCe6JxOa1SKQN5xZYSNryHbfdZZu7t0iTrtTgZio74YtjAw9Mk4AM&#10;B9oegVlogviFjx496iAAMKDpooGy6CoEWlmtGYaJqRbwBEgA2xYxGoA2C9L4XvH1AqQs2LjAh+sR&#10;oASIwjD4LYAMU0Yr45VrAkYuEAhMuTdCA99xfe6d/S6r5fMe0ygHEj5MGxMbn+Ovhlnwnk1VGpqa&#10;rLunx9NxCNTatn27pYQJC/GoLcZjHmVNjem+gQGrF7hTvAEGg8uC9CNMyPj6adett97m7Ton8K+s&#10;phpT2qYnBXaAaWLNtm3bYaXF5ZoDc1ZaUibglSYrUMIHgRVkYW5awI2pNEdC24zn2QKIVCdjrOk/&#10;nhW/Hv3C85NLjFCjC7hG39fb60FyMWnDaD3EOVB9TdKUxjBTaUo948wbojY20e24ZrAyAFwX+87b&#10;4NiAzS1mNDLf6U3aGelt4xNTPscwHxM9T2nNLZs32fUCrM62dnfdUA71phtvcuvMqwR2BESuCbhK&#10;NLeZp0Ni/FwDHzJabaE0VKqB4ZvG2I22iabLGKFqol2jaeOv1mO49ovplLnFfHHJRdo0YFxWWu6C&#10;CQFttIPqgIA7ZnCe7Z/+7z9qLPvd5J2SIEDaJJ/jH0eA8MA8zRksUWxsc3D/AR+jXCnzBE26C0G/&#10;nSGlzZISrgjOW7WbDx60Ic2RRY319fuv0xqSELe8apG5qN3yqlv0m7RNTU5rXcakQc77XtSRBQnw&#10;elbSmDBNnxZ4IuhMTYzaqkCUAj5DQ0OZmBUJdPh9XUNWvzBeBHgi7Le1duoaYY8g57qlWh8TErIQ&#10;NukbLDFYcPAt56i9dVpzP/r2H3arSHd3t81rnInc1ky35VjUmiRE5sXTVpDM8d3EECYnRoZtRkJA&#10;rq45J/6ytKjnk4ARpz2a8+wmCACfPHnGjj77rM1NT7lAy71J3SOrhPnKmmfcSB9kvBAY2YO/TOuy&#10;rb3d3Wsf/PM/C8D6CgjrSkBXQVUV1X5USqKukDRNIFFU2jJF94vziqy2stqul+Zdki+gXIpbR2Oz&#10;FYt5R2fnfa/fakmzgAx5mrt27LKjh49ZUiBBvfGUrkFeLiatswgCWvz4tDvaOh2AYeTkiEbno66F&#10;sx/tnp27PI0FoM4CM8UTKArCVoxI8IAywIrmm0swjJgC4EqAGAsOYGRhojkD1AAHCw/NknvymgVM&#10;Xvk9QMLvADMI3zUBZgAuAgCaKffLatksZg7ug1+a94A596QtENdCSODgGoB5dgct7km7+A6Jnmtz&#10;TlawoG3ZimDiv5e+8yA0MQrOR5ONiAlNS+NZSq5YfANESsW4MH8DluekiaIZUqiDZ8T3TfsBJiKu&#10;w+EKMX3SvkLqY2lg9Y32xte/0a677oCYdNSeevIZ6++TNhFfEXCq7+Kr6gssLZobtfXWs2Wzp2Qh&#10;5PBagYAiMEHDpp95TvrIAW3jOXh+jsii5pCAvQAgEIPM7ISWKbhDX3HQr4AlbXcw1O+5F6/4x5ck&#10;rFBKcy21oifHIrIspj4vsMjMEQK/yANnTq1JEMF/SgQ/rhZq0xMF3SUQAeRqKmvcwoO/lPmHyZ6x&#10;UKu9vfii+Y8o+1Ro3YOUVqS9UREPnyiCDECZfVaI9qOVs9kFxVPo+/KKKiuvqhawldqQtMfhyXGL&#10;ogUux2xS4Mq+45/+3Gc1hnpmaYWSK9zqwHWZK/QRrxhu6Qv+xj+fkLBCvxDEph86WIf5XTJlF8+e&#10;93WdFhi31jdb7nqe5aXz7O7bX22bNm1xd0b35q3W1bPZ6qUJV2rdMz9hsKzRfAnS9Wp3V2u7WyeY&#10;i9yXCmP5euhurT1M39G5BY9fic5HLDK/aEeePWKLC6RTIkXk2pRAmvlbiPtJ41lb3yDBtMoFdbb4&#10;LC0KW2tdk+Wp/6l5HpUSwTjSDwiwVGDD3z4m7T6p9/Rnl4Qw/VzKxajmZLV1dLZKWEpZvj5jW9AV&#10;CRRRCV+rrN8VrRHN5ZSOXEm7Wf7gwqWuxfqmb+lr4h0oIoTgjzbO2iHQFJ7AvA3oyijQrK+S3vpd&#10;bz60rXuzXThz3obElCMzCwLXFVuYmbObb7jZ3vamt9ja8ooVYOuTtLswPSemt+rBYHHM40xwfU7h&#10;AgCuXhrSoi+wlCTWafevUWjD/adaOEQKYwonX5aNIGDYEOa822+93abGp33XLDS8iBY8JUZ55bMh&#10;afUQecKPPPKIgyM+Z/K80UKzEdssQKwFADMBZTB9FiCME/M7AAg4sOBoKwyOc2EK+KsgzgFsKRsJ&#10;w2YhAz5oCWh7RFeTKjUvQKWGOsDO9bgWbQFcOB/w5nOEApgNn3Ft+oo20F6uBRjABKYFwPi6uTca&#10;dal+z7kwIrRlLBRUs8KvzOYEM8sLdn6gV1r0vFcsox73rXfcZnV19cYGC2xXiQka8zMBTz/y9h9V&#10;PxTaqLSgVdKE0rnWPzBk7AbW2FAvsK7znc3wY3o1JzF34hRmpzOpZXEdF3ovqk/IQ6bsLAFyOf6M&#10;+Pnd17cBpoDUoBgr5V8R6DwFTv0HERi455pd1t1DrfQ2j/ZHIIJxo/mQAkYdbQqZAOL4tTE9wkBH&#10;pdEND6vNa8tsr2yjk6Pu3ybIjpRD8tIxzUvRtALM9+pLqrU11NUaqTn0xYT602vTC0Nw/fRe7LXz&#10;59kzvFfa9aq7gEiZO3zkiBVLo2ZHuSkxfIKNCNojMI+8b4Ie1wXSWAOY20S2A3D6c+M5MQun3JXD&#10;2LMbHDnkWBpmBVzsJoev/7HHHreOrg4Hi7/9P3/rc3ViasIjj1lDd9x1pwteq7pXroSbhACRqG/M&#10;xa0SoIkoP3VMGu9CzOo1/3AzYAZnfjV1tFtjbY3HlDz60MNGzf17X/s6u+WOu3yLzfb2LqtUuybG&#10;Jl2AYNwjErSpYlcibRIBmP6nf+C4ZG8Mqv8JEpwYGRJbSNk1e6+zo8dPeMQ2x7TWHNrygDRdUiXZ&#10;ga1cAoCkCwmBEhrUS17pTQJWRP1fqnkTnZu1ZvGP3Vu22g/+l/9qzfX1duSZZ2xmcsL27dlj/b19&#10;niI2NzttcQFvt4T+5Qhae7HNRxfcUtfX3+f8BXmJrT5JyWLDj1z1M5uzYAmjGAtKCKlbBJx1b+r2&#10;ffndV62x8aBEEfzAC77obywEVAPE8vXIY4/6DnJfevyxQLO+AgrA+irpN37p0KGUmPbhp46IQV2Q&#10;5rFkc5PT9mM//KPWIW05JUkUk2FI51B5iCqLBLLA9AgwAcxYiJhY2fCBylP4uDFjAkYnT53UIgi7&#10;mYmylERzlmuRkOLx0ENf9uji1qYW27Z1mxfemJOwQKAZxVFKi8U4kmnfJhPpHMAUN9P/0gK6ux3g&#10;SkoKXRMD8JCGATyYs1dUE9jho+ZvwBMwINCNLSS51hkC4gQMtBMmCQjjK+Q6LFQ0B8yg/D4LuAgd&#10;mMc5AOJ8/X3s2DG/P1ozvlXAFQBHM+Z3tNO1Az0/5nTawj1hyPja2WUr4x+LuxCzZedOoyjHswIK&#10;2sL+yTAMNDqei/u0iQHHk6v25ccf9ihwyn1u3brVaiX9Y9Yj7xihgOh9ANLTeaQ9tLV3eBoYKVTs&#10;rsVBNTH2C9YQqi/ZL5otMaUVq+9IOaJ6E6ZtctfJIQaUefZigTDado6uiwkXvzUaNe08ffaMPfDA&#10;A65V07bI/IL3L20BuCgdicl0ITLnzw04sKEMm8TgZ8X3yXVxyWDidwEgJMBXG2bFrMmPXV6NWmRp&#10;3mYjs1ajubgkRpov0CbOAkBl3BC0AOw59Rm5/EQtF2nsAWz6VqjhY09deeqMx+gXCYdvftN3242v&#10;utH++uMfdyETWEEQAYkJbCPAL+MaqXJBBAHXg//0vDwz6Vn4YAFqxhKTMPdB+ERo474IP2QbIJww&#10;7my+0dzUbH/xl3+u+TQmwazBy2JSaAcNGj8rgYRYTJinmO81yFqTaa+2VhEus82d3dbc0KR5yTas&#10;BS4gkRfPszHvmK98Xq41WSKQY7e1MgHV8uy8BMIJa+/o0pzNpLG1tbZadUuzhdZXvf0z6nffVU+N&#10;n5Owgj+dNC49sNU1ttq6gPjcxUHPda+tl3YsoMdlg5UntDGWBH6urGqNabJRZGhBwnpFRZmUgCk7&#10;sHefrYsvzGoNVZWWWk97mx09ctgtBW/8jje6EEUmQKXm3fbNW+z82fMS9DZLSDhujzz+qA1LiEOQ&#10;wWVAGtyYBFL2FyeuIEHxntVM5UT80nXVNV7xDzdJTV2NuyTgI8TBMG9QBCgmlC2ihJBPdDgCKHNc&#10;k8c+9YXPB2B9BRSA9VXSPa+689CJw0ddawW4ErG47dl1jW3Sou9q77QVMZclaVYUOmEPWeokUylp&#10;ZGjY9yZGS3ta0u+Jk6fF9GfcJ4dWg88KrQSpmupdAGxJmZiL+CORumiPY6PDtm/ffk8jam5s00KR&#10;QKDFVCwmQgoFATSROTF5LSI0x2otoHUtWHzc+DgpVZg1JQMeME/+BhSo6euma70HdNG2YZKALcAJ&#10;UAK4PAsLE1AFwPH1oVnQTgC1tKzMQR8A5Po1+g3mRRY2zK+ezQUEtDwPmj3BYJjFAW0EBwAe0KYt&#10;BIUB3Pj3aBPfsSE/ldsAIcCDkqiUqZzd0NRpJ4EtXBMfNOewTR+Bbp//0n02LY2Cqlzf/u1vcIAm&#10;mpe2Iyzd96UvuVadKWsa3tD8MteDgVHFanxiVprlgn5XaJs3d1lra4P6CpOgNKh88qBXvX+2bd/m&#10;2iSlTTMm9kJrkEYHwtNm+gkQgdFROhTBhPxYxpP+w62CZslYouW2SFvDz0vQD4QmCkgALlQum9f5&#10;9DmmbyrD8bom4WRkZFCa9bCAY0pjrPFdlQCwxsYsxYKQkIP9+Pik2l/g2jn39/KR6u83vv7bJWhi&#10;YE3buNpEug59j6Xm+muvtTe8/vV22623uYn82uuu1RhH7TOf+YyEBsz45s9IhDR+ZAq/YFGYnJgS&#10;8w+5lskYkVOOUg2T57oEW4XF9An6Yj5RJwBBk8ArL/qha1IRj99R7rWjs8OGpLWyrSQBbIzzq1/7&#10;ai8ug7k/KoGZvopq3qA5l6u/ayUwXHfNPtvatUlacJtuLm1ez52j7/LVcMaBzIm6+jrbtHmbx57U&#10;AujSppcWIp5Chsbf1NJuVXr2QmmiYXzhauuMBEUqnTGHP/kPn7AvP/KgbyTCNqBkjnR0d9l3f8/3&#10;WGfPNq8gJlHCugSkZAM0SwioEXDi7yaegvgTouFTCOOcq8+Kigs03yXY6+9CPVd3c5Md3LPPJgax&#10;9izbqNYKwZ779++V9tvqpW6xhrBb2cTYlM0tRC1HbaFWOml1W3fv8pS6kHjQvusP2KqE/QKtfeYU&#10;Fe9wyyHUlKlvCHAsLKN4T4FbIuAjKBYIxvR7xjxOsCNbo0pLh4doLTD28Js/+augKMqVUADWV0nX&#10;79p36IyAltQackx/5X/8Tzt44ICbtx3UeHWTm7QsvQJCMFTAj4o+SLDbtUCoCEakLuZAL34v6fq6&#10;667zzSdIf8CEi9aBWZoNJ7o6OsQQrxNzafItFNk5iLrfPWI4DdKw2boSra6nq8cBCk2MYh2FhUQL&#10;Y2JedlMsWhhtAdSyGjbtY3EBnOR4U+HLTfQCWnZ7ggkBtIBQpmxpZntJwBzA5lyibQFbTF9ZAAZs&#10;0aLxmbNYOUg/OSXJfteuXd4GAB1wYhtIzkPL4n60CV8owXDHdT5tAuAJ1KH9tJfzYAz0O+Y2NGOE&#10;HrTFemnMBCvBRAB5QHE2Om/ldZV23Q0HHZCpHnWxt89uv+12++y//ZuYechNrbSBrU657lIs4y+G&#10;IcHw+3sHNS5mLa211rOpTf2DpsR2jWzOv2633HqTmHiTV71ig4+uTd22fccOa2xucRM9Y0LEPAea&#10;CMIQQF0mTRELRldnl0ewb+rucX97g9qBaRYzMAACgDEWXnRC407ZUXyDJeFMHABaTBK/rRgwDuG+&#10;gV7127TGOmIr6ysCiHVxAVLHNH7qe54JaUVNkPDU6FYDgrkA4LvvvNPqdU5rU4NVSfNmrF//7a/3&#10;wMdOzUdyoBHWKivLXYgCaBFIZxfm3OSNdr2q+zAXGCtQs6Oty+f8koRcylK69irgxQZPEBj+cYQ7&#10;qrGF9cykGba0tLggBoBJgnJ3BOlICFNnzyD0jnsAH+UvmUcUmLnQq7WleyZ10Le4BDJV5UK+r/ur&#10;DtxotY0tenZU/2UJviuWJxDP0dwifYnAOASYHIHPisZ/Wlr0WN+ANbe225yE7Dy1J1wuYVhtTUmA&#10;Akx5ZuIfBvv67a8//tdu4Qnrb7YUXdekYecvrCk9W7ZbUgLCwKiEK1P/CUiFkb7TG0V86AfK9gKY&#10;UJ7GEmcBBWsSCQrlRKy1rtaSmus/+v/9N9u9fbsVqB8nxsY8z/zVr32N77NNmeIm9lxXn+I+QCDd&#10;J161qDWEq4LCTSF9t6rxKNFaHiG4ta5BghDlbEn/K3WTOGmCxXpe5lV8PeFrjIJLjCt9xFqFJ/gY&#10;qx/4HlcFSgfjn81x/8BHPxKA9RVQANZXSZUFZYe2b97uEalvetObPcqanEJ8lmgHY6NjNjQ4rImb&#10;cnPo0ePHXDPTarYxAXcqN2QzYiowuUyKQ8S36WtpaZM2GbGxCUnmYroURKFyFL5FzF9cb35+1gtw&#10;YKLD7C2e4iaqleVMBSs2EwCo2ZyhUIyBmr1EDmOiXRaTwJxHtCuCAlobB9IwIAposNgovA8gIDUD&#10;fkjpMEquiy97XmAGcLI4AU0WIWZZTJqADmAPcQ1AG1847wE8fh8XIAP0/I7nfOihh/x8PssS14Wy&#10;gSkIDTAGroeGiZYttuC/yTzP8iXQRqUjcAvgx6fGtWDqMJSUZn+4utyeOPyUR4lTYxzQPn7ipJfL&#10;HBwY9HMRIBqbml1IgrnSRyXSLgByapx3dbZae0eDmFHEBobOSLM7Z7G4tO/QirTYIT2XwE8tZEtB&#10;LBUTaPpihuSCo50AWvQVbeZZ0OToe/rjzOnTLliQSgShGfFcbLmJ1kL+NMFXmNPR9iOLpIOVu/Di&#10;sQIFudJoinUNNJsC6xVoEVS2nqb+u7RTTRoOhBg2w2DusmUnYMk8YC7OTE9pnhXYwWuvM8prfvIT&#10;f2dHnnlW/dPvLpweaYdsXiK+bFRkw7QdlcDGvtOMx9NPP+U53hkr0Zq06LAtRZfspptukvA65SZt&#10;3xddbYC/o7HzhjlBcCRR9lROQ5tGY2buwrjUbYRtu/merAPmxYqE2tnpSf08pWcpt1/55V+WEDbi&#10;48qcZC9mAINXL5Wpft23c5dbwfLWUramdUtUOK4kLCBLAiyiyLFaUEhoYmTUrWhTE1PudujctsPd&#10;GQjSy9J6CwF4tYvytGXqu5WFeRcUP/Wpf/aYiHB1hc1EF6y0tsrmYhoHPeMjzxy2dK4EZ03IiNbu&#10;ipA6qU7BcoOwNSv+4JXBiKjXmPtGPYD9+qr1D120pnoJ0Hru63ZdY7ffcot96h/+wTZ1dduInpsN&#10;V+79jm+XoEplsxJrx0+9sddAtwRASqJW1VVLoJq3odFR69m6zQr1PCmBblNHp8XVJwSzYfWhH7AO&#10;Tc9Maowk6AmsizRHkFbhDYAx2QAQghxCLmNE33N47r4EC1wQfP8HAVhfEQVgfZV01023HyLX9O67&#10;73YwoSjDuACawhtMShgO6SSYoHo2b3Ipf/OWLQKZFteWH37icfefVlXXeNoOgU0AEVJ0R3u7Jnym&#10;7CboS6UqQJ68T7RiSj3i61tdEROSlEyuJ5tSLEZizkzQ4u+/70vWonuOS2vEl6r1IzawLiZcIwYf&#10;031rxYi4VrmDA/ciGhtQBrwxtfEZIIfGDKgBFiw2wJHocoAFQOF3AISbxdXWLEBitgYc6Yuz587Z&#10;F77wBQf3gwcPegAL4I2W/IEPfMDPJfAMxou2ze+4PgFotIF7YAZFiwesCWhB48aPzP1mZmddCMDs&#10;iSbjpneBImCJRgrTgJESZEbO7fTinPUO9qkPKcih5xAYEkdAO1tb25xJYqZmi0GusaYxpa/YNxnw&#10;LtZz7t69TUJIpX7HDlLzGqNlnUvBEQlERZn0JALcGHt2MwLo2cEJoaJE4wgDJuIcjX9F9+Y5sCBQ&#10;xvPokSP+94A0fvLE8Q3zN35eNGj8tZhGASAAn3mCMAHwo3lSb5xNXvIKM2B3/ORRCY0xT2GiX6lf&#10;j4+8VBoTVdOoRnbs+AmNbSZyHJcG5UPJh9+6ucc629rs85/9VzftNtTW2rFjx+2aPXv8HKrNE5/B&#10;nED7A3ARlj7/hS96nAXMnnbRdu79rnf9vKcAIdRiecIsDuIz57FIMR+zWhrjje8VVxLjzbWxFizo&#10;u7DGg/2ZL1447xanGYH1vOYT5TvvuvN212oBCfoWKGFOUhcBnzU7We3ffY2xV/ycgDm2EPUUJmrs&#10;swkLldGYD8wbzO30NbX6OwTuWwVsK1p3cYFuYUWVhJEVjemSFUlIQLRaiy15ERQEp4H+Pnvz295i&#10;O/ftsS8++IAAe95qJACG1Y6cgmKrqG2yaGLVisOVPhbUUM8vypcwOGlRaeIIHwXiKfjPWXsIOPEV&#10;6i3gZpHApn7YIqEJc/j40IjHNRw9cUxze9BGpybssSee0LXZTS5ffGHCTeHEx6RyUl61Dg0+rXG4&#10;/5FH7NkTp7wtJ8+etzz11ar6nPmSX8g4sU/4stqz7jECFH/CgsCYukVN57I+WOusQ9LXGHN87NQ1&#10;YA1j4YJf/K8P/lEA1ldAAVhfJd17972HliknWVAoSX3RJye7Zv3LZ/7FLvb1OsNBu2QDC/yC5BdS&#10;yrK2tcW6d+4QQFdKoh3xPG2AaFBaOClBBA/NCXjImYSxoZUTUQrTZJHE9TdmazQugshgqo31TWKX&#10;IWe4CAyHnz3sgIw2iiTuK1wLB2YEE4ez19WxfWSeLy78wgAIzACNGsAErAniunAhUx8bAYR2uoYq&#10;BsvWjkjQAC6fcS8YK75EiEAiFi/XRONGe8Ksy7W5H8yd58O0ef311/s599xzj1cu43MXdqRtAtb4&#10;/RAgYAowAg5KXCIkYRbuF8jDGPCBI1T0qv9pK/nLXWJkgNiRo0ftzPlzDnRbtm+1ji3d9o/Sem66&#10;8VUOAvj5ETjoQ5gZWgjPQtGR/PwiXR/8Ia4g4+unjnNnV7POLbKicNoam8ustr5EPY0GJ2a9hjkc&#10;awV55wLXBGk0aQH4qsah1BJism6JENjyrGh/+Jqp9IQ7oLWl1fuZlCkC46YBFI07zDGhsWI8MN2i&#10;rWKaJyqXtoYFKKVlGb8iFbwQ0Nh28cixZ7xKGdYVj8LWtZHgMCVTnQ7wJz8acy/16snnbtfYUBPg&#10;2OFnpRFLcOjrsyYJlVhU7rjzLjtw8ICVkZpTV2dV9bWW1LUBemoH8OyPSyDFleP9prlGoCTr5Xu/&#10;7/v02xu97ZTTZIw93UsCE6Zf1gTzWRPB5y/zf1EAyjaMmNgBkfrmZtuxe7d9x+u/3R577DHTzT3D&#10;AE38x3/8xzU3Ku1LX/qirsfGJQXe7+5K0jUROss1hgf27/dKZosSdCkNW6p5zCvuKNwfEYExMQBY&#10;Bgh4I9BKK8nbQ3GjZw8fcRDEB33k+HGP42B7SuYpFQiJnP/433zcTp45ZecG+21RYFdYEbaY2rqw&#10;lBCAX2dLcY37zLyeKW0FAtqFhUUXDNfW4hIYKdu7on7IWByIyM7svR61UIHep1atulQCi/o3pM/f&#10;cO+9Liw/8PCDHoFPCdLxmWnwWf1SoPna6W4x+AH9iGJBX+ZpDa2lQ7YqUWNG90+oLSNaR2Na9+M6&#10;CG4tFGCzf3VVTYXme7Hmyoi7uvCPs17ZoQxCyGJ9z8zMZiwm+qxQfAcegfIC/d6fBFtkXgkFYH2V&#10;tHPzzkOU9SwpK70UUXz46BFPG/HiC6l1L7MI841oAre2d3h94mefOWynTx2XBC2pVRpVY2O9bere&#10;ZKNa/GyfuS4GS7lMpNmenm5PI+ob6HNTU7uuQRnK+Vm2lsxUkoJxYpYDsNDiKbNJBGZTc5OdFpOg&#10;ZCLpIsePHxMTith5aSGYeJ89ekza7IgvJv4m+ANNkohdTIu+25TaT6pT/+CAAzYLjgpYgCLa5jDC&#10;hr7PmsPIbAak8Q3CcFisXJt7wDCp+AUAArCAFM+C9jKg6/M7oqUpRsLv8H3zO4qzwLcJ8gHQOA8h&#10;iKhxArIIoJucnnI/MO1A2HnL277HKmooJDNno5MTdljPflrPzfN0b9pks9EFjcWaHT7yrJ0/d9b3&#10;viYvHV+wF7fR++rqGgc/qoFhgQDMfGtKCQ2k5czOTaofKq2oJEcgJJAKJXT9RYstCWj0zDR6MSYB&#10;KK9I7cqUeSU4aZIdp9Q3jz/yqJeFRDNmv2r3rUtQau1otzvvuNO2aD4ReIefm/gFdmrjs81bNruZ&#10;lsAqAnwAwoXFebUj7GUqvRiI+o6a3GhlXmJVfUKdc53sQgmRzHFJH+VVtR75W1VVp7kw7M9cU1Vj&#10;b3zjG+0Ln/+8z7lZaar1DXUeH/Ho44+LQUcddH/kR3/M64Qj/ADOCBCMF9prrbQ1BNZTZ8/Ykvoc&#10;DY6cb49D0Fju3rHbhcwmCW47t223Rl1jeTFmE+Oj3r/siCVFzlMbowJpIrSJwifdkJgLhJZwcZk9&#10;KZCuU3vv+9xnrffcOQupXcy2d//8z0tom7JTZ05bYmXNhS+Pjtf1AK1iza+C9ZDddO31VlogEJE2&#10;jVUAXzbmWwRW1h3gTjER3FDLS3E7d+GsDQ4Mac4v2JAEqkhswcprqzW386XlS0ASqPb2X/T179at&#10;hx+wJzXHdENbXBX4EpUvAS2uMUqGBOxlFVq7S7Zt+w4bwmqgOVPXUKPxk6aueYRmvbyMuyixMZYI&#10;MBQAikmImLaWpgYHUAotsU89bcXt8Od/+edWrvnf0tbiJmiPM1DfT46NemncrVu2uFViXEIGkejl&#10;NXV2Qtr0fFTCoIQmysSuqa+wQLFz2qyAf3Rs2AvnsLapGkcRGPLBsQRiiaLOAIIRmnRTc4vmZpGA&#10;vcbXOX7tdFr8Kr4kIT3fPvCxwAx+JRSA9VVSR3PHoUUmtxggvsG+oUEvzAAIsxiHBb5j0pQoXYkW&#10;Q2WjeYHlijQZQDyCqUhS7+mTp+wRr0i1aI1NAu5N3Vqwte5XjEqTFnf1FAk0dPJhx8Yn9HnUg0Wo&#10;11srjQZG3yKN/fTpU5KEx2zP3msc4M6cPZ0BAS1o6pZv0iJdEzfC10eFIWf2un7GVCkGMznufj6E&#10;BnyiBO94KUudB2jSDiwEYWluYzq3vqXJhQItR1sWEyWXFcDmWJT0n6kaJQAVE6E9CAHUf+b3rp2o&#10;rQTQUN6SQKvh0WH78kNftmvUfs5D6GgWkGJd4DuuBbgDWFTdoo+eevZp27NvrzW3t3rUfEVdtZjk&#10;l62gtNhiaJISkEqrJYjUV9taTtouDvaJSU3Yk08/Kq1gweprazLpR/l5HjWPfx+TKwymp7vHteJJ&#10;12qXPG+2RoIK23NO6vlhnnXq/9b2Fhd0APWy8iqrqq4To5dGmyehZBXLY45VVtap/QX6PGmDAkZS&#10;YRo03o3qQ3ZRIjKbV4QNxgStmKpenn6l56yqr7HSKoGJniGt+w5qvkXF/PBtUgwEc6/4rjNTdnkC&#10;zNF8AEU2mKiprhUYTtvs9LzuUyTtiTFi689iASBbahZZvbTmW26+zXbt3GVHJcxRia9GGmZCGtGo&#10;wOfv/+8/2xvf/Ba77c47rYHtFzWXMM0zv8ijpjLc9NysDWgO/cXf/LUXLFnTGBLotyJBiPQdguWW&#10;Mb/nFdrk4LANSGCZ1n3Y21vqnscyzEmgqVN/AtTk85PSiD8Y8PRqcupn9gPv0bXOHz9haa2xUn2G&#10;6+KGAwftxhtfZZ///BclDFMuc0XjnPDYEA41yHLXUlaWzrd7br5TGrm0Qo0LPtdzZy9Yk+YbYE1g&#10;GcYHqnjhu6ekL/XYsdZUSru85bvfYHtuvF59F7P3/e777HXfca/GSwCn4+/+4RN2/Pxpm16at+K6&#10;SlvVeCX4ToLEsgSghYUl9UO3hKgKY4MW3FukUkajswL5QVsRQCdWYprrpKixFarmheaz9G1pzJM2&#10;NT1uYfVprQRszO346GNxCsNMWTInacdOHrO3vPVNtqmnw9YlJMxPjdnsxKiltR7bNN+OnzypNdFg&#10;bQS4SXo6ef6CndU4FBNfkF7VnFu1Cs2h+OqS7imtXuMKT4virhF0FJSUWUWYeverAvIF9c2ygzQu&#10;IuYRrhSC08rLK7RmWrzf6dsOCaWkuP7xXwUVzK6EArC+Srrt1tsPscsNTLy+qc7uuutue93rX2fX&#10;X3/AOrVIdu3abe1dba7xEX2LRnVGkjmms2cOPytJut99q2gJEjd9O0tqHMOsk1rYZVo4MGVAjehQ&#10;j5QVM8dkmt3yEEEBYQCzJuC24DmcKx7hyeu8GHh9U6MzSyl2YvoFNrMgBigtCO2Hz0ICqTx9775T&#10;MUt26ckVQGuFCVwyuZ5IyVRPqpV2i9BAkZC+kUExZ04OeVAM+axcx01rAhj6BsaEOZ3roqXFBCxo&#10;zGjl+PjRndk4g3rctAcNrE9aNvdcEUBgneBztDIOzwGVpkx1JLRq2gJAdG/q0TOHXVACoCclBA1J&#10;SytSPyzpvsdPn7T+4UH3naLpnbt4VppbJreX2tcz0jAG+wdsbnbO85nRaEljYpOKI/iOpZ3ga8OU&#10;i3sBV0R5ealXfNq0uccFJTR+tIxlwEGHGWktYWfI5WV6xvJq89rO0ixIe9q2dbP/jkAtzNggA1qn&#10;F8FRvyOY4Wv1PZ/VD6sA2UYf0k+YG4kir6yptIoa9gkv9Y1JSNOKqn2AKOBI0BlaVJ4XERFgiJHG&#10;JYysqK2YRzHxImTs2LHTbrvtds9dZ45t377d3SBYfNBKa6UFX7N3rxdPwb//2IMP2zHN5SeeetJr&#10;ULOdKCDw5ccesfvuv99TgqgFTRuweCB04MogUI+KfP/2qX9xzfjksWNexpMIbrRqTL24LSgFSvqc&#10;185OZrb3xJJEChum15G+futEg1NbvUiLwJyd6thp6v/+308ZW3d6SVABuEuK6lyvba5+Ls7VfNJE&#10;72oTmKkf0LybWlrVT2W+VqbVFspjknKE8EN1OYIEeUWwDVeU2YMP3KdrL9kHP/RB/a7UHnjwAd//&#10;+9Of+bQAe93mqAa3mtD8yxxYmlg3mLHR8LvYllLzgUrkCCm5Gg3mZI7OKSwQuGt9+BxVe8nxztM6&#10;S6lPMV9jtyki4Exjuqbxo7/YfAXLD8Fp/f19ds/dd1tne5udP3PWnn7ica9ERw78li1b7YEvP2Tz&#10;SytSClqtvrFZY5S28wLsOWnOWGVqNZ9KEbDVqXla48xJStiuaf4wh3D/teu3SfozP18gX6a1Vqpx&#10;zvXYAJQT3AczGmcOtu6s0jXrGxo9aO5D/zsA64ACCiiggAIKKKCAAgoooIACCiiggAIKKKCAAgoo&#10;oIACCiiggAIKKKCAAgoooIACCiiggAIKKKCAAgoooIACCiiggAIKKKCAAgoooIACCiiggAIKKKCA&#10;AgoooIACCiiggAIKKKCAAgoooIACCiiggAIKKKCAAgoooIACCiiggAIKKKCAAgoooIACCiiggAIK&#10;KKCAAgoooIAC+k/Tv/zDP6XrKyvThWbpynBF+tHHT6Q3vgoooIACCiiggF5qOnP6ZLq6rCT92U/9&#10;owP0Z//l03otTUcS6QCwAwoooIACCujlSJHZmfS2HTem/+XzzwRgHVBAAQUUUEAvEuVsvP6n6A//&#10;8A+strbWKiuqNz4JKKCAAgoooIBeFnTs8APp1rr8dGtTbfr/furhQKsOKKCAAgoooBeRQhuv/yn6&#10;1D/9Xfq//Lf/YV966Ak7sLfxedfSHxsgnmfhkrAtLS/b3NycVVaV6oukLSzNW3m43HItX+dclYJ/&#10;FZTaOHT/1EYbeIoQn634n2bFtqK3Ofo8lGe2mtSr3u/c+oO2MBeyovxKO3b8d628Vt+tmhUW6Jc6&#10;v7g0Zes2ZwX6z/S8IYvrlS4p1FGq+xVn/uS2z+u5gAIKKKCAvlloVcBQWFh41Vz+qi4wPHAuffDm&#10;77I//6u/t9feueN51youLEovC6Ad2SCAibc60gJIoAzK1X8vLVjTDgkMAmFvX+6c/hGtV3ub1/R1&#10;HvgqsF0XcDdUfr+Au84uDP2et7pA3zc3/Y6VVsatqDDXHn/0V62sQj/XJfMKl3VO7gYecwOIv/Rl&#10;WsifBeuAAgoooIC+KSmdTltODure1dFVQUV+fr5VV1fa6ppA+QWUWEk8B9SvBNoQJJ5HAlM9ooX0&#10;mhLAxhYFwLllNjj4e3o127zlp62p9ZCNjf2iDU9E7fFHftWu2/9Ba2v7ecvVtULpEl2kUL8t1KXC&#10;eq8jjUYtoIZeQd0TUEABBRTQS0dXBNZ/93d/kW6qK033XziKTmjLywkrLi6yPXt2+fcvpERiaePd&#10;ZeS/zOiaLz1a5ag5+ZkmoeDTnBQatY5ctT0/bqlU2lYld6wn8qyn6x4bHP+QReJ6Nh3pVI2NzByy&#10;lDTvpYXfs+2732NnBn7CkqFBqeRmsyO6Xlah5iZZRZ5Xv2lAAQUUUEAB/ft0RWD9trf9QOhnfvpn&#10;bdeuvVaaa+ltW3fYX3/8f1tHY9FXoG5JSYEVFUuL/JrErbPHy4EEzqGVDJByOKrGLSd33fKlCIPl&#10;5eF2B3TM3F2dv2UXL/6KpfTdPIYFPcbq+ozhoj55/pNWU/3jVqXzPAN9A5jT2V7KfhYAdkABBRRQ&#10;QP8BumKkfPcv/XpoacVCsXULraYstG1z61dVj5fjq/rXUe9r0MsApJ8HmASUSV3mafzzjAk7sbxo&#10;ISE1QLsYXbFYVO/1fXI9z5akca8I0wkum9Xn4aqoLeuRq/R3ZWW5raNVcy2uGSIyTep21kWfvTdH&#10;QAEFFFBAAX0depERU0jkkdUvT8pqupkWErUtNZnPHEwJACu0opJKi0SEyPp8bOzj1t31DpudNmtt&#10;6dZ3OkVfLcyb3Xn3T9ip0x813PcpfRZdmvA4Mn6XweOMpm4hHTkAd+a7gAIKKKCAAvr36EUD68JC&#10;s7U1qZ5fl15q7VownRUm0qWZIwcwjelzacEA9lqOVZTlWlKnrQt121q22g0H/8Qef/LNVl32HivU&#10;5+21PyCte93yBb6F+nlnzfttcu4vLEeXc03aiWdF1V7UIXTP5T4b9w4ooIACCiigr0Mvmm6Xm2/p&#10;JInHoFX6+aB8yXcremmVy6S0XoGyNOpQCjVYBFA7qBYLy9muxGxJuFoYFlgLW6elMFdUmNXW/aLV&#10;1TbZcixhw4O/YCt61CKdXlf+AQkqEZtY+lXL0aO7LKCHzBH4hyyqPzC30x/lOsgJe6kFloACCiig&#10;gF4s+kalbr14YJ0nsCZJ+WUNRoAy4AllgZM2P6fxLiViVoS9W5+RfkVGWr5OS+o0L5QiMO9se5fl&#10;JlsttR61oYlfM9z1pcJi71xs4LzJRSgQ6vt1uFemKIqf86KNQkABBRRQQC8lvfzBOjc3nUwChi9n&#10;yoK10Nfzn/V2o0fSrhKvCVqTNj03bXXVLbam05diq1ZZSc505vTEsg4pzKUbQWhFlbpEbtKiC2kr&#10;yMu3wiKdxDVJBdO90vjFrcRSG7nWbiV/0UYhoIACCiigl5ICsP6GEIAsFRkTOG83TNYcaVBUr4m1&#10;VSvIL7CktOVcPsvlpEWLrc5baQEaN1RpofVCS+mr5XjcKsqLLa1H95owIDoKe86s/onrT35THoB1&#10;QAEFFNC3AL0sKpi98gmN2uHy+aRufa5nOUc4jnVcr7FFuqxSQN1l87ECW0rmWjwVs9WcmOXkJ628&#10;PN8mpye8jrhf5HlDxB988S3e7QEFFFBAAV0RPQ9KvpH0ytCsRZe0ad6ICIbz95iszZZW1iw/v0jv&#10;9flanmddYT2fmjara9LP9XEuWV/C/ByL2dp62gpy8/Tnmn5TII0bOzjfYwbnM0LE8/y20FcRFQIK&#10;KKCAAvomocAM/g0jwWZaB5FiDqFovbxm4BQfM3XB+XY5ZlakN/XVv2VVlY22nFiyoeGflIZtVtVi&#10;th6K2/LivNWUY+pesdhy0soK9QU/zuN6gDXBZc/d6UUbgIACCiiggF5yCsD6G0K0jwCzPKGnQBRQ&#10;zfYIrzqI+l7Hrb1qtmPnf7PxqSFbmL/fklKUiQzftfXjlls4Z8fO/6SV1QDAS7aSmrKSnHz9vFwX&#10;0OFgzfVIFcv4qrP0og1AQAEFFFBALzkFPutvGIGkGS3a33JAbgpPua86T928Iu15KVJpC3P32+yC&#10;2ebdP2Hb9/6SrefO21IibmGCyXVudDVuhTkF+iU7bW3URs9e09PCEA5I48pcP6CAAgoooID+PXrR&#10;FLtXjmadKYriEeGAKj3ijulpHQWWTNbYksD5umsO2ckTh6yq9iNW07hip8d+0taEtfk6ta3xh62m&#10;os5OnXuP5RSuSQKa0W9rLDdd4CXB/Zp53IfqZQA0ZnXSv9C+AwoooIAC+malQLP+htGGdpvVqp+n&#10;Badcq6Yy2cqytGR91FjbY1/40k96TnUuhU4KzEbH/tQmxkKWkPadTOdbLLkuEC6wdfAZ8mHKatJZ&#10;AWHjvgEFFFBAAQX079C3OFin9R9maQEo2Ak++4FfuUpHxt9MJy3FSqyy4U/sRO/d1rLFLK7PV6QZ&#10;s2V3LGJWW3aHbe78sKdhF+bV6hcbdEmeIu6b4DJCxzMadSgA7IACCiiggP4DFGjWojSgCZbSG5fA&#10;NQOqy+y3Iewen/7vVlubZymdtzCnb/STtUWdJdBubPqQnTx2j60n2hy4c6zIxiciFsKyfumaCAD4&#10;sEnd4pUvAOsAsAMKKKCAAvr69C0O1qAo2q7UaTbwyOeQqpyrV6/jvWIlwtakeimJFTz/rHU2f9SK&#10;pIjX5X3BtjU+aZ0NT1llzs22rWfR4skSCwugl6MC8MYKi8UXvIcdsN3ETqU0os65J/dGjQ8ooIAC&#10;Ciigr0/f4mDN429UNDF2CLs8UpvP8iyxsmp5OmVVHz1z5P1WUlJlO7ac1Ld7pF3vsrOnD9hyas5i&#10;q6PWXFNnHe2/a+u6zIoAPVzC9QF+fQA2A9iXlOnnp3AFFFBAAQUU0NeiAKxN2q5HZlfqqBKg6jVV&#10;LqWXPTHzrShfSC2QpdZ3ZYWgNzFgs0tHrKhwzU5fDFu6xKxjy5gt2mft8aO7rbSkwcqKBM9SzNcd&#10;/KlcRhS4jmxvu5bNm2/x7g8ooIACCug/RJc8tN9oysvJTa+tE/n8MidA03tB6m52323XfDdI3y0n&#10;pGfrq+qqn7DBkQ/avn3/YHNzJZYKzVtR2XE7ceK9Vi6A7mn7Yzt1+Mdt89Z323TifbYempTeXuiQ&#10;HHKTt5B9vThzTxR3z+vi2wC0AwoooIC+Gelln7rlF85qkF/teLmQdyGm75jeS/sFQDPo6q/xtWUr&#10;wM0MYCe3ufE6tnzBRmZfZ2OR77P+sfdauEyn69y1lZiVSiEvKpQKrt+HQGQ0dQ6/oO5BuHi21xEO&#10;sgJCQAEFFFBAAX0NCpDCBQfU3CxJA3bATvme1gWFRbYkoGbDjqbWYksL10sKSy2OmVunSmiyPCF4&#10;bAGQLrNVfZ/OWfLL5mS71zX1ch1EgXN9tHi9DYA6oIACCiig/wC9aGhxuSX5q5KDVebtS0bZNoDE&#10;acCUDTgAbkzWyzrWbGUlx1aT65arrz/36A/Zth1/aGeO/Xfb1v5BCwmwc4XriajZLQc/br3n32md&#10;Pe+zofHf1m/NZpfGBMzkfumPpBA9War75OszUF6fvdTPH1BAAQUU0CuCvrVVu8u9CA7aAtQ0hm66&#10;hS9zrbDArKIi15I2Y7XN+rRw0BqaPmwr0Sbbs+XfbF2YvqXrl21yLG7NzX9hq+uz/vPFpbjVhJt1&#10;2TVLcanngbNEGT67/P4BBRRQQAEF9DXoRYMLDzD7j9QGf0kBC/0ff7W0aQdqvb1MfOHPxKq+xWet&#10;94sJ6d5F0rv12lH1oCUSpVZcesEKS5YtP6fMnnrizVZepUsI4EM6xqemrLWxWo+YY7lo71DORsW0&#10;tE7wh9d9A9AOKKCAAvqmpJf9FpmvDLCmfYC1ADO7kYcr1fiUc/zPlP4ZGE5aa0ueraut84tmZWGz&#10;7S0P2vRMymbm7rCRSbO2VrOenl+3xfmoTc2839O3iwTsObo+j5iT3ti0I8T9yOnmRmjxmN0vkxAC&#10;CiiggAL6pqFX0H7WG97rrxVM9aK14D9IIHL2lbbgY3YA56MSi0bzfCOP6LxZcYnZnj1/JI05ogEI&#10;28jUz7jWDebyqGRsd9e9z06dereVNwmCQwsbYF1iOethC3EPsDmEdp3tjwCsAwoooIC+WekVAtZo&#10;kBv0cgRrV511OEhzANRZsM7T1+WWWs830sVbG35OgFxvw0PvttrGP7KJ2f9urT0/b6lQn42O/6Pn&#10;YccE6OW65uZNH7O+ibe7sp4nLZ2ocGLKcvQdKV7Pe+aX8vkDCiiggAJ6Uenln2edl2vJFFHVEAFV&#10;Gxp2lgDKlwPRLAdsrABZsOaDIh0Z0zgpWmUVOTY8+m5b0tdNzXW2MCMgTu62orV7rTH8O7a2YFai&#10;4di++fOWjNdZY9nvWDqiSyTUxcL+FZRphkvXm5vRvbgFffBy6YeAAgoooIBetvTi6XUhS6cE1s9t&#10;A7khF2Q1bEAqe/cXrxVfn2gD8gT3JwfLy4KSsoVBu9rS0qqTAtmKqjdIe/4XK6T4mB6ntPRXrLJ0&#10;j/X1vclB99prH7HZ2XErLy+3p554jV137SfsQv9bbevWX7apqSFbmP8rKyg1W1pKWXk48/yrui6V&#10;TEO4rQMKKKCAAvqmpJe9Zl1aViYs/Cpq48tJm0TbzxNq5kr19ZQtcq03nNAAtvA7R1/VlF9jJXwl&#10;ZXtyzqyyOtfycsospe+B+KGxXl2qxWam1q1n6wfsRO9bLV1mdmH8N62qpsjydblFyQFFxXpwhky9&#10;HomNCqjR4rlCQAEFFFBAAX1tumKwfvbJL6dry/LTlcWhdElBbvpP//yTXxV6Y9Gora1lArWeRy+V&#10;Fv1VCbUa+zQHRHdQZUyozFOprevC8/n5WcfUZMLszjvfYYPDhyy+Ommd3Z+zvFxqhrfYhYs3WUNT&#10;qcC50PJKzNY2fn+x76PW1Pp9VlYpmSCfqmhcM2119cW2ti7k9zYEFFBAAQUU0NemKwLrqbHe9Nve&#10;8lb74z/6Q1uIp0N///d/bz/8gz9g/3rf4a8A7NyCAsvLL9hQovlXqPeyIyKx0aT16sFlgDZJ1eFM&#10;k/VxUn/OxT5sW1o/bPEJs+W5FteSLw7/Vxsaf6011j1mhTnt1tT5v+yJ47daPL6UcX+v6reSVTB1&#10;R5Yv2gp/6MOFyJJ6AoCOWyiX+wWadUABBRRQQF+frgisL5w9Z9WVFXbTTTf533fdeae9+nX32tjY&#10;mP99Oa2vEgmeAeivQPIsfc0v/l+RHj8NWHNA/J0JKnMSWBeWCMQFuNHYtO295h9tLV5t5dKcyaHe&#10;sv1Dgt1xSyRHbGb25y1X51fV59nUtLBf1/DOVRd0d2213Jx8S6ZTVlkRljaep4+LLc8qdELgtA4o&#10;oIACCujr01UZpQcvnktff+vr7dd+43324z/0xudfK2TptdSq8I6P0/qXV8CQwz/K3D17vBSUbQeU&#10;bUPWACDgTUv7TdqSjjKLLxZakXB1e+c/2mK00BYSQzYbeaeFhPMTklXuOvB5W0tG7UTfmywsDE5L&#10;VlldMuuof5dNTv2eFbH5lh59enzRmhrL3d8tzH5pnz+ggAIKKKAXlV4WAWYPP/KItbU22S2vOrDx&#10;yfMpF8QTZYD6BfRyBKgscEN6H5LWG7IiW18PWUmZ2YoA9ujx7xagx6y1odI2df+6rQiUG1t0emjR&#10;FhYnrCSc+Xmenm/Pzp+xuroaK5BmPjer6+mzhqZyv/YyQecIBpffM0tf8VlWgoB4z4H5PDChB/RK&#10;puxcfuH8Zl7jNrp8fl8+5/Xe1wifcR7HZdfguxcetqKXTFpm5qPkxvFCyt4bF9Vl1924zsaLjux1&#10;Mgf/+Kufn21n9hm+TtuydOl99veX/caJv3W88HdOLzz369HGdS4dAb1S6D8NmR/5kw+m3/nOn7DH&#10;njhsBw/s/4rrFBYXpVfiCX8fDhfb0lLc5ufnrbISFdMsuhizsvLSlwloM2m1sFgEqaxJPEOUGE3q&#10;c7bA3LPrNy29vmK9vb8hLdps6453WHS5zvKLS+zs+V/0Smctje+0cFGxzova0OBHHaBdpkJuQTTS&#10;e39kPuclu15y9CZrdcgSJ/oJHFm5Cn83jCLzw5Cb8K9K5goooJeIkraWWLL8ohJN63xpIGarEoTZ&#10;PCcaX7TS4gpLJrWW9EVBfspW1pasML9Qn61bXm6JJVfilleUDdAkMHTDhaWDQE5eV8SCSLlctWEJ&#10;0HxYp6PQEmuzXqCoMLfGlmMrFi7RddfXdR/cdwA1r5i+JKVvuMa4pm/KIwLo+d6rEupgjfNdziWQ&#10;zqzTzMJH6OcaL1jfIm+nv9HBe69uyDVY11kXGdfhmpj79Bnnbiz5TGpslj/8e3wgey4XyP4my5gC&#10;erHoJa1g9v73vz/9S7/0S3b//ffbq171qq91DbXxuZk5OztrNTU1/j6RSFhRUZEAfElAvqGKvkSU&#10;XSOXiqGwoABsXvVFUgd7V6e0hrZufq89c/QXLCwZAzkDrXpdF9iy/XfskSd/0Uq1rsvEaMjNLtCa&#10;Yp9r5w+sBV4zN9p4jWc+TpO8rTc5LFDuzacb5L/JLrDswuW8df0ks9icCQSLLaBXJDGH1y0eXbLi&#10;sIT4DeJTpj6vTlofvlb4UG+Sa3FbX5GYGtZiC8X8lMz2thtAJsqCdfZic/E+q9Q9UuvVNjttVtso&#10;+JMUTuXBXPFRqgtyXjIZt8RKxFZXYlZTrZPIDGGTH1EWrDNrDzDGyacLbPw2QxltOsfPodUcnPdc&#10;2y6n533k14APcW3W9eVAunE9+BLk56b0wufZBmTvJ8pe+FK7IHgHX/CbbPsC/vFi00sG1r/927+d&#10;1mFnzpyxtra2r/l7gXA6FovZ4qIk5NJSGquFkBSA5Rmf89lLTpq3yBP+EP5PVqoVsW2WFgvLLql5&#10;3VTzDhsd/rDlICDr3HzNb8ziFDWZj5jdsP/n7Nz597smHspNWnFunq0uS96nEBrX9g08NgDZFzSL&#10;kvckcLMoNzSEbICbt+ey169YfCw2KFhoAb1yKc20Z83oSGhJUJNgTmBaJcF3SevH4z8094n/CGmZ&#10;FGu58DozE7XaWp3kqRcsDkAH4m+E2Ywmmk4VWyya1nV0A+6FwqzXiDC+rMostpawstJcm5yISasu&#10;s9qqPKNKMlkczyP93MFa181o1ay7pD5e21iB/EsbODLgTrNc89bvnPw1ywcy7dMT6oD0gN5APoM2&#10;+IFfb0N5gPx5+W123WdfuTjvs39/Ncr21eW8g/t9vd8EdLX0jQLrKxqlY8eOpd/znvfY5z73ua8L&#10;1BBaMxo0Vb1o7OrqqgM1VFJS4t+/bIj566TuYHVRyHvDx8XijIlpFIbXbUlYvqz5Do6v6pR8AfFy&#10;IqNlJ6LSlPVZIj4roJ60lcSUFZdoUVFVxU1bcAktEr8XXceCYfFscI8soUnzdfaALrVPxHs/1Nbs&#10;Ag4ooFcoLca0NjTP5+bSXtYX8N675+dsc/eHbc+ujxolDg4eeL/V1v+wbd/2U7agv6nVX11dtmFC&#10;hqdsCLi+TjaA0teXNE8tkbJSQarW8Oy4PtJvG+vfafuu+RlrafgeC5PWIQG5obHKqmvybC6yZnkA&#10;ta61DiZCvhbZkAdgJgKHHfQyWjUb9Twn5HPPjTXpbbmMvK2ZNj233jmJ32WvwSvt/yqurUvX47zs&#10;/V5I2et/LeKaNITX7PuAXin0ghnx9eljH/sYG3TYHXfcwZ9Mn3R+fn76D//wD184Nd28jakbymrV&#10;APbc3Jz/XVjIhHwZkObrc5jHH9nJDGUmdInAOFxRYEUS5AslCI/NjlleYcyS6VUrK/HMLispkkAi&#10;4K6tqNEvivV3ma2vRPUNJUylMqzrh2s6SNxO6jWNZSHbByww7suh9y49byy6F/as9/oLjoACegUS&#10;U7e0Av+xBN6ykG3b/j22eccPWO/Q++2BR96h7wvt2mv+1k6emraFxJ/asQsfsAPXvsfa6n7G5uZZ&#10;IZkgL/8ni1N+sK6wWIXdZ+2f6R43Hfhp27Hzp2xi+kN26vzv28jE/7Gupp+38qK3WERLNa21WlkV&#10;tURSF9dSpCBSZlmiWACQAv9UnuVwpHVonYesdOMo08HfgnO1x3/GP7i33KrG7wFpNFmt/TTty1oX&#10;EdghhA613c3ufLdh2v8KNs3fGctfhmjof5QRZHha5uD9C68d0MuVGLEXhQTGafzUBQUFJkDf+PQ5&#10;SqVSkqTXv+p3/6/o0kIXZcxVmvReHIVFxX7WhbaUzLO1tZBv3LFn78/Y6NTvW47WSB7n63Qk9p6u&#10;H7Dhkb+whNZjMpmWhB6yWGRKjIiFxvUktCRrMmsK8nWiP7woCveRlO7lTkUO1NlFrc+4j7dNB7TR&#10;3kufZY+AAnqFEVOYmS5WYGksVOXfaZH4P/se8usxs462D1t/3zusreuXbGLht9yvvDxndust77Wn&#10;Tv6CrenH5ZJ7s0Fel6+J9EasRzy+bsV5hZbS9avK32nz0Q8JjPWNMIrUSaxhXd0/ZwMT73fz+nxk&#10;SAJ3nVZlsa/XEJYxB1NATUC6vgFul9bexqLOSvy0Acp+7xowTwlxzmVWAD8HHsA9+EP3zF4f4q1f&#10;I0vci3MhtcWvkb1+9uTs7y+7zlcQ1/l63wf0jaSXxAx+JYQGjnYNGKNVU3oUgIbwY6Ndv5RA/TzK&#10;Lp5LKjbtRG7PtVyJxwX6uEaCbknqHivPe4+1lP2BdZb/hS0OmbU3fMCKijssggQvTC6vCHmFs9KK&#10;Ci2hrF86KwGLfIHyRp8TXKbFmxIo45fzg/f69HlHdpgv/fay14ACegUTwJwU1nR3/rRFIv9s8xJ+&#10;ha+2b/+f2ODoOyyvwmxo6rcsXPhjlhJmrmkpPXvmF6yr47stDPtggaC5ZpcZQrAL3As65q24eMnm&#10;Iim7Zvchm5/7kD7LgDR70wvDLSUFtXf0/VZW8jpbnNU6D7fb2mqxLccXBdQbrjoqGqY2gJR1x72y&#10;6y/rjqIdGbaRwU4OcBQt+VLhpdxL6zl7ZDRuEffg+tnrZK/Be/8nu8kQjdbBd5x7SfPONug/Qpwf&#10;0CuNXrRRW/ZEYs0nIRC+6ng87gAN4ceG+OwlJ+b4V53nvvL9q+kpsx2bH7DoQrktTP0PW4u3WjzW&#10;btfvfdbW13rs2NFDnl8NEyA6HCaQ1KIKGdp0kz7ciHTlkqwtXnUeO3itbyx0dhNFlvG16eQr8dJL&#10;RoIXU8q29/IjoIBeoUR0NRHZKyu5vv2sZFwJv4LapSlPj4wKy3L1d3VlvS+FiirxDYE2+8wD9Bl6&#10;btVkWBqLLANi61qJ1dU5NjE+aQkEan1NrIknXbAOtVaXdb22pt1WKuBegSXpciXFmOfZ41bEfbK3&#10;8DXHOrzsnnyfPaDsmuQel9YoOd0ZBEcNeO4zTgKA9cLv+ZyPOCA/D22ahqkzLr/PJfKTRNkfBfTN&#10;SC/a6KJZQyF33DwH0JdTcTGa5UtJiL5aBJiiMs3VQmCRa/FY2MEUeaJaDGJpecUGRm62Lbv+UcLy&#10;hOUVT9mJC9dq+VUalVVXdR4LPab3aS36JbSA9SKbHNVdJLesaL0t6XbJUNLTwWAQ7HOCX2xRPIF7&#10;LUuQZx0uxGLPCdWX6LIFezmjCCigVzDBgFgHOTn5mcwJ0dTckhWXJhxUS/hMi2LVet2CzKIo0ity&#10;/3OrQIuXP1g0fmBqht/U6Jtaj+4mqJV8a79GXlJKrK5nRJzpI32GcgGr4j1rPplK6j4bDfp6xH2z&#10;DYHVwUdcVhAQ58SlPccssjykUyI6ora4MqHHWdZqXtTfNLbIorFURtPWM63npGwlvSQ2pM90jdXU&#10;os5fskQ65udnzxsanfJXKJlMSRDRQ26gfDqjsl9SmL4qfQXgB/Ryp8yovggksE4nk4Dhy5cyKRiI&#10;2yELYYaC3IfE6ivUgs2xVZ1SXfFrVmC3aREU2+mLNxpZZzk6rafrQV2hxVaFuOnQtCVWjtnc8jt9&#10;zcQWzW676V3C1jYbGO7TwvmjrLDvqWDtLW+2UM66FRZEbKDvS5bQ+SViJpjlcnKRuFOWXMuxItR1&#10;jVLI80lpG4IEHEdcAcHiRRvBgAJ6cQm8WF5bsbxc1Futs5ofsenERzM4ouleV/t+Gxv/OWvveoeN&#10;T37Yp3o8arZj+w/Z0NificdoFWg9uT7Akr0MgBzIsmsDIVnXa2n+CRtf+KDHZk3OX7Taqg7X0Jub&#10;3mIjg59091VtjX6m6+ZIqJ6bH7OaqiZdDPDXdTi4Zva6/J0F6gxOigTQLlijP6PZEzFO4FmuW868&#10;qRvXiks4R19hia/o+ZEN2MVvdiFhNRVFnmlSoq7BkiBF360ByOlujZB2Py5NoLmhXRfzG0voWbf1&#10;9TVXlP5dF2P2WQJ60ekly7P+j9IrA6xZaRx5mWwtyIO+WHB5WnKlXha0puKXrarkO+3s2WutvuWf&#10;1PkRqyu61mKJEp1ZauXhKltcGhJzMYsun7C15JiVlRbZs8/+sFVo8ZMCsrX7Pba+UmmpZImV18Ts&#10;3OiPu4kvrHW2b9ebpX232qOP/r7Vtmnp5WVqqhMcU1qgFaxRCuXgg0OzRj0AsEF+xPjMQg0ooFca&#10;gRduQdKblNZZZ8eP21pqyc6c+kujMFl352OWVzCvdTZowxPvtALhz45tvykNedEefPJ9VteQWQGX&#10;AszgZs7RWL9olaztQpueLLaacL7t2fleGx47ZXMLf+Vgjpm9q+NXdb2knR/67QxIS4uNLsUsZ73M&#10;Kkj18EjurNaqdffCADPuC+WQf42PmwPOUqh/K9WEfItG1E41hdoMddW/oWcutqbqdjtz4S1uZSss&#10;859k8solSPB+Xbxhx45ftqmJJSsvq7GhwV92mYG9CKajc7qO95ytiAflpEtcYCkoENfYaB7VIquq&#10;qvyc52jjy4D+n1IA1t8AyoA1lJMBaxZeXsbcjC8JsMZE19ryexaZ3q3PCq25NWUzk5M2NfhW6+4e&#10;s7ySZpuaG9JvYvqu3B58qNX27/+cFeWXWn7hjOUUPmMnT/2mRcbNbrr+S5Kg8+3xw7dazRb1kXof&#10;yA1Jgt7c/m7r7X+fhcQfEusRK8zLFyPSIlQTWWIZsIYRYAHYsOfBcV60EQwooBeXWG5Yrtxjplc0&#10;zxWB1L7dv2VFoT3SdudsYua/2u69H7LZ+fOa63GbGPuIg1q5BGOQ2tcGF+JgLXh09LL+ZK3wLcFh&#10;pbauNRaZ1e8EjG2tP2lllcU2MTVn4+Mf80W4olOLS2d0nTUrzqnUuiv2LW4959pTt7iB1lwKEOaz&#10;jSN7Xw8Ai4qjYKkjkKxc76u9mAs6bmPNr6g1jTY69OPW1fOPXoNiJTlieUV9NjP/EX8WAkxxp7W3&#10;/Bdp2GHr7/2ICX/9Hq0t75ecMGbjC7/nF5TebwW6Yi4CgXgXIM3v3cqgg3igjJvxcrDOEv0S0P8r&#10;CsD6G0AZM3jGtBxa14pl4bE4QituvkpqVcxo/W7f+r8svrjDRifutW17/sSOHPkx29TyQRsf/Qmr&#10;q79oVbXtWnjP2tNHbrTbbv2EPfbwW+3A3gfs6afusM1bf8HmFt9ruVpQFZW/Ye2dDXb8zI/Yku5V&#10;qrUEWM9PEIVqAvsfsd7xj1q4RJK9hmY1WWiFIfI51aRcmAFMA1+cfghQ095g3QX0SiXNX7Tqxci6&#10;VVTlWmI1bfkFIRufEMxV5pjkVV+Pc/OrVlle4NpmMZ+J5uaTVltHze0NYi1AG2CVMUWHLL6sdbya&#10;4yWCHbe0DokRKdLf+ZiWAfyN3/CyJiW6UIsSASAuoaAY2di/53pcN1PgM0MsPg6+y6xP7psiLcTq&#10;xaTzbU1LNlfXamv7dT1ryNbTi9Y3+H7L0RImy2Tftl+3gf5+m4/95YZgQCrZ3Xb+4n3uP+dma3pu&#10;tPKq6tfqvM/5LbH4hSXYk/LGs2fLVixG41ZerovrOvDfvDza90LA5rPLXwN6Melln7r1yiBWeFal&#10;3njxt6wSHXpP0Etpaa0VFJRaQ+0n7ezZH/MduCjm0N1zn9ZEsa0kIgLgG+3Vr/sbm5keMPYqWUus&#10;2W03P2ILc++1vTs/4hpDW1udDQ0cdgYFUC9poVEdrUZaAkEtRM2XaAEmJUAQTJKPA0uU2TyAoQLa&#10;taJxXrH+LrU3oIBegaR5TTWyyspci0RmbHV1Sh/FralRwnLOvAT+JWH1nEB1RBrmkhWXSG9dwydr&#10;ViegTq5p8rM2LmeDl9YEazjPCoRyZZJvl1BxtXTmohJ3a/Qt60y/i8XZDm/N5mZjtqo1egmo4+kM&#10;UEN+zXy9kGaZ1n+YvLP1+aEMv8h8z2uRvydolN33Otp/ywYHfs2WE+s2Mvl+yxf/yBVf0S3s/gd+&#10;zTZ33+KliePuV/8O6+u/z4Gb0sVpPWseoCwwnpz/nDU332pp9Vmx2om1gKKQwECM+ksigJpKcNAa&#10;KP88RsEB8Vn2COiVQt/iYM0qpwtYFXq5dGx0C4tNi2V2al2SbK61d9xpTfV/bfXFvyuJtsvi0Wor&#10;K66z5diMR3WPj/VafU2P5UrQXtPCnJqatpTeDw1dtCItvvGRWWtvfpXl6Vw2ASktSlmpFiIBJOSa&#10;NjbVe9R4yrX9lKTkhefa5Cq/jmywC+vMPw8ooFcqJaVJx21mZkyac61VhBtsfnpFs7zYwrlVlloP&#10;Czirraq421aWwpZM5AiApBbnrEhATui3LACsTTo2lvHzgFsEsE/NzEkLnddfQ1Zdr7NZXjmC3dyY&#10;7lll09NRq6suFfjrC4qgSDDIL57Re6Gnb7AjurQOAWbUWLbqyHNA9sPN3li9UOFLM0tUazohEF5c&#10;qLDyqr+0qbFft/HhDChjsmazH9zKw0Nx62j+ILKEzU7XOc/gWNJ5cb3SglU9F3F4tTU7bLBX3wuo&#10;aeqaXqmnfimeTNddWEDLF6B/RbZNlmlkD/7mCOiVQN/SYJ1Z1/z7ld3AUsQPhORfXJiw5gZpxYPn&#10;bXzo+21y5mftfO/dYgRVkswT0r6rrVygW5jTYUeeeZPV1P2rTYx/m4ULq9wEVpK7w2s1VFdUWywS&#10;t4QWYYkW2FoyxxckUnJX14/aQw8e8rSUAi36lWTcKssIO9f/3lBW42WLj8+yhy/n7PFVFuDl6/Or&#10;HM+9RW+gJjqaw+WfX34QqZ49goUe0NURc622rsrmZgQwmk61tZUWW0x4alY+c1tTmmIoREWzdWZl&#10;RZmxM1ahFk3Ki3dnZ6ZOfN6ayMxNdumtr6/UGVirQOklC5eyW1XcCkIhW11LWmNdtS0tJa20lNoI&#10;rKE1rc1lW6OMGtf26z1HvtNW9l9ufYlYn0CuGktMmi7V3v3zVlVbbI2V27wK4k0HP2m7d/2eNdZ/&#10;v2vA+OkLC+rFQxoF6hRZutOiUvbRnklbI6iO2yOq89nEYNiaaoiI/yOrrv0x27T1zV4qFQ2bZ6U5&#10;JaVhf12n6INb4/g1/ZFdr5c6ScRTBPRKoBdMw28cvRJ81hlwYwFjc9KqYG77yuBzcp2LpfEWeqBJ&#10;TdlHbWT0R6yr+7itpfNsZTliJZWttryQyR/PzY9Jwl4SA1m3qooii0SGbHriNutqPmJ9/fts666/&#10;tVR6wiKxaetoKbPTF/6na9GFWkfVlT9kFWXlNjzy+x5smqdFSlTqenrF8kJlunq+R5R7II7aR7fi&#10;z1tPrYipXb4I8XSz+DhRr1kLweUMJXsqpGuldbiZnUNMKuN7449qPngB8WP6Czsb5+BPZ1ODYMEH&#10;9J+hy+euQCW7/qDL5+zl5DUGOLJzLvt7/v4q8/DSNfEn43HGRA2AZXnTZX5vJz7nR9l7ZNeSXkSs&#10;lww914Ylqeq5OQVWUByyxcSohYtarCH8C9J2a6x/5t0u8DeFv2j5OZtsJXTehmde4yyns+1XLRTb&#10;YSMD32M7rvmELS+viD9U2aa2RvviI9dbdZMwX/cFsIlr2b/zdy13rUO8ZsVOD36ftH/dXN9v7fkx&#10;mxyJ2vzC31gB8r2ahWc9pPXvW39C5Jr6+sYqoGfK8obnP3xALwIFAWbfEGLBMYE1eQkwy5IX36d6&#10;Ua4l1iq9kxobftUW5qstHD6gjyvtbN8Oa6t9xEoqdplw2ylHl6gsX7e5udN6Lw01mbbacJfW07Sd&#10;6b3RirWQuBapHDt2fL+uVWGxaK6Nj3zAARifGf61XC3ONTGNgoKYLSeilp9bLpZS4ZGetJj1l5OX&#10;EpivWu4l0Z7FB1hzB5jLxmLMfv3CV4jTdLpv66k/0ZZDltArV8lI5899DqtDI8lcgrxRLsB/fBZQ&#10;QN96xGrMgDZWMvYMYHHMSjO+5frfsSef/UXLk6xNDfOexv9j0cUaacAhG56429hsbOvWD1tl/m5b&#10;WBi2qejb3JWGnlBb8xHr7C6xZ459vwfA1dW8TXzkJluNtVpIYH36wn4rEZBjbFvGMqfXLe2/bX0D&#10;/9OxmAzvIvGiHMCa5rFAHaw5hPC40rIULN4XnQKw/oZRZrH5S5aQ3r04So60YYqjCGCjGb9QW9uf&#10;WWy5TBp02GqbN9nMiJA3r1wLqtNmZkcsvT5gRaWrVlQYssKcIlucTdrg0D1WVGU2pUXcVLdxCw79&#10;Q2DZ7JRZa33mtrQDsKbEouUu6zxyq4tsfVXgidlMfxVoQYLFa2tpten5Q/h8s5zoeX/zaxE34nPf&#10;pIDId560UN8W++JG02ZqZco68MrWgGwXiiZd6gFyWSaQTRUJKKBvRfL0LgEjPIK1l5gz27nnf9jj&#10;x97jNRaSiwLSbR+2ExfeYV3d77bC1O02N58rob7Cei/cYO1NX7Zk6LRdmHqnVWwYsyiQsqP1z2x+&#10;Pt+aW9dsITJtw/2/aFu7H7L15W5bXR+3yo6HbWjyQZud/pT7t/N1/+073219o+9zzRo3XmI5bqVF&#10;G1FylzTrIq39yxSTYO2+6BREg3+jCNQDuJ4HOnyGBCqgXqWjtSALhJ0CyYGRH7LpmbdYuHTZHn5g&#10;qxWW59nQ2DabHn/Ehsc32bmhu61/5HW2uhaxLz94hyTuhJu12Qe7vlmLmXtprRDluaq1g4nr4I0/&#10;ay3t77K29l+31sY/tZqy3/EAkqVIic0vJi0iSQETOKZvCjfQvKVY0vIJNeV6Lzyg7CvkzwU34QCa&#10;dfgriEuS2rpOAZDZAlCX5zT9PvM5gI32nK9/8zOf6+DVhYuAAvoWJoB6bGw246ISEVCWm1Ns1RLK&#10;Iwt6r7U3O7VohSVmo5Pvs1NnXmcV4SJpxAvW0X6ffnu7VVQlrdKBelarcNjPfeShH7K2uv325BM/&#10;ZL19v+jxM5OL/baUHLLKuhy7//532cLcp2zn9l+2ro6f83aMTwy7QA8tLS1bmA0LnkeXGNzz+UNA&#10;rwjSFPgWJk1Yn7PZiUtBBQ7+3sCygoKQFlzKikoSXhaQgmJshZmfN2FV5ZKCF+J27b5BOzV4twut&#10;d7/uz62p8hd8h7FaLcCG2q1WXfVHXlYQGp2edNMzgaftTe+y5toPW3ShyYoE+k8e/TUrLOywZdti&#10;taV/bNu6f9Iqww1ewYi0DyzPuQUS3W1BAkTyeVq0g+dlf1+i7Pq8tE71hpXvVRTwX1Xpk4zf3bV4&#10;vuJcPXPmJwJqzGZE5vo+wdnv/auAAvqWp+aWGkuszntGZWWjQHXuGVdiK4SVIQn5ZdXjnlrFmicd&#10;LJV/wiYWXmvFFef9+2Rq1IPDxF3EQtpcUL/jlvtsfPq8haWdF1Rqqeq8krI5G4/cZE+fvdZ2XPNL&#10;Hpz25OO/acVFFR5dXlNT5xYx2EBpuNRmMNll16oTC/ayRfvV+EVAL1sK2K0mrM9ZVxO1wtA4s5Ob&#10;j/QlIJZOT0ghnrXFxSWXYivKpO36SXGbnhqzPXv/yXbv+Bu77/M/qAX1XktE1q215VGLRNJWUtQl&#10;KViatC7d0dJgKWQCvQ8X7bP+/ndYXV2PHT31PqtpMTs3cI+11VbY6MiPW256q41RHG093/1Zq8mo&#10;2oJrYc0KCr1hX/94HjHUarir9QJfP/QeDuM+rAwQu7/ebdwiPvfv9f7SdfUdAg2X+6r3CSigbx2K&#10;RJY86rqooMSii/PuR15Y+Bdrqfv/3P+cFECPDP2B7ZUGXKCl09X+e3b61E94fEp0cdo6Wj9ix559&#10;rxULjPOszLND8rXe5sQwGhsqbF1MhrLEza0/Zb39P2Mdm37TLWxFhQ2uUFRKzj52+Fds86bfsJHB&#10;P3SBfXkxszzral4YJMqnAb1SKRg9gMgJgNLsBww3qhU9B0ZJK9Lr9Hyv1VXm+AJ57KH/aT3dvy0p&#10;+m5p3TmWXCi0U4e/D+y2job7///svQWgZVd1Pv5dd39u4x5PIEgIVqGUGhX+hQKFJhA8QJGgAYoH&#10;CK5BCtSoAKUtlFK0JMRlXJ/7ddfz/7597315GUJ/kEmaSeaumf3Ouefss32vb60ta2N56dkMMoQC&#10;EdrvGTHBOukGwi/HRP/7MZr4W9x647OxYfN3cNMdf2DmqPOMvhkD7pp9MkJjb8SB/S/Bky/5MJIL&#10;lJT9Ms7vRIPAXSeAtmS6yFZm8qrGmTn2rjNCh5zyInBVHjqk/HZdl3QvrdkcZqK803UNr8iJ7EyE&#10;TZKD5tBJa3F1PfSoR2ceRag+O6jOZimcx3R+J0mn8PndGwjY70VLXYSusLQNO8f+G7X8OMIE5ioB&#10;Neo7G0GchX4/tWd21eRqE2Fp4+yvA7Eofnr9k81ceIjPSrmC2TniwR4Mxr6KenEcVQK7TDFcdME7&#10;jWEmfVfgs1CovULdUHe00BD79PpV4Ov5Qo9Oe3rAqushscCMICWDBioFm9EmS3S6SqPUnDVvzQRu&#10;Cbn8JMKhGIplJzVlasfskKMTr8FSehu8vj2oyIKQ5aGWPIH0Soaw30DAHTHH8zk8y7D5rmfIS5R+&#10;34YaO+quLbfB7vShaM2h5ToAf98dOHbssyZ6GVW5YMvnccfPno9NW9+NhZWrYPNquKzF8BiuDt5F&#10;EdVGCR6Gce/VqE7ZdXovrZrUye89wLpLem7T1i1+0wq2/YpMMCv8o82jETpp4t2X0sjloUc9OvMo&#10;nysTHH3tLV3sU1p8qd0hPnYJmS4d3/RGasJ+tJoJnDhxBfqHPgpZKmzUXVhZuMwYWXI705hLvXyt&#10;K4UDv4Og46lwuJs4lnqp2eJ50Y5P4ac/vMJ023PO/Q8K7Ctmt4jbXsHtt74Kj37MG3DHXe+i4kDA&#10;JhuTQlGq5OBfsw+uPspEajRNgSi9ou61Rw8Y9VaD3x/ERqu5HpWCzQyDS2uUdk0y87mdVSPyaBNQ&#10;scFr4Zm80lWZveU0sHvPjShkXATxYZQrNoQ9cRSqeXjt7JQUras4CIf/RiyvvBoD8Wv54QaEnBex&#10;YzsR6M/gBzfsQnwU2Lrlz+GsbsfhO96A83Z+GwcPPAXj2/4CS8nrjNSsdDaZDNk0bu8Fr/CR0qiO&#10;2AXP7lWk50q9tmI5Ol3WhUKxTE1dnbhNtVoLbo/8Mq3NJOw2D+rlKPPjQI2ivVtGjPWx0mCX7eMy&#10;CvmqEV7WhIAe9eiMI3WKOsExw/6krY4uNLQolWxE4qymrrbu/iMcPvGPZomIfKco8+owr61j12Jq&#10;8krzXBbItm98F5aTy4gNJXH0+JeNXDwwyPeePOZmrkOLYY4N/4j9PgdvdAG3HrzcbPO08/nE0Esp&#10;0H/MLFjtWjMTW3O6xCM0UibSw3vpqw8YAvSoSz2wvj9IYN25NWCo8SrTuNuwZsC6O7crj3Ly17lq&#10;20aenSUe/zqikYspPTuQK0zCbRuCxz6ASlP2g2sIReZxeH5Pe0sUi+ScHT9FbnGAWnWV2vQeXPCo&#10;f8DRyT8xBxVsH/42KlU3UnNPwradH8PRxZfCLfmAcWkUQAb9tSK8XC/D59UqbSF3l5RuuY7AYe6p&#10;g1cpgbu8ZkGK2+klE2nBYXchlc4gFo2bvNebJdaZVobXUWva4HbEkEpWEU94jIDQZD7dVOiXszUM&#10;DPGGZaDhvu4BAj3q0ZlHjU6/EbeQ9T8JzgFUK3YsTAKXPO65uOPwlyCZtopZ9lVZDu9HoeCDn31x&#10;sP81SJfeb/qfTuULE3wL7FMyhBKNsI+zz6l/DSeuRK240ygDNlcG+44/12yXlha9a+yFyKeLWEl/&#10;xexaUdfXmhqxr1w+iXCEnkRSMk4m8bIePeDU27p1fxCLTx2lDdQidTY5FYsEDbb87hLrLg628a/d&#10;0Oni8c8jErgY9UqDILqM6OACZlITyDdPMBTJ15S0KbRU+F2dQQv3y41lAvVhDA5YOOvsf0Wj4sam&#10;vu/CXWGHdT4KmxLnY3zsa6i2puFkZ03nV+BwE2C9llkVak4KEmoLqJWeTlLbi8HUU3WMnw4UcNLZ&#10;4ff44WRPdjjFLmr01ja9GI2FjABhoN0hsyfarBUi84lgbnkZEQL1SpLvWAQqlVxKZ3u7kUnzG8Zr&#10;FpR3iqdHPTrzyEn24FUP470PuVwZ1ZqsmWmnBx/VR6AZK7EKybR2pHg/zT5W4z2faYiML3PlI4iN&#10;1iFjhaEEEORVthYCBG9ZOlvKXotU8Qocmfk9TM8/F+ee85fYOfEibB68AseOfBonpgnU7KAVAr2O&#10;DzURksJmDr3LsEjdvqr3dD1zwQ8t6lTr/U8PHQtmgioVQ3eISM+kXXeHjwSI7Dny1m3s6mnsHJqP&#10;3rPjdhydijC/OdRbR7CU+yNj83e874fw2LbBqgdRxp1YLl1igDa/Su15y8cRC2zDLbf8hjm6b3jg&#10;C4iHJ1BI2VEi+nn4xfzsbyPIjtsiSDvtaabKZYarfdqYzQTot51pNqPhSlenA3admUMjtWRQmPfl&#10;apmasZuY7EDTbMa0k7lU4WECdKCASKaEV5co8Q/wh75XUfDzWOiZTEMUXoryzVYF8wsfM/Nikuw1&#10;mi7Q7lGPzjzq8o8WiuUsAr4Iu6IL1aIdOm9kx46rMDP3bjOjVnYWCahL7LHqbBNIHQceedF7ML3y&#10;egr57HR8zu4Npy1I5cGOQmUBLq8TLUrmHntnBwnf5woaHWOs5D06EVDrxQTshXILkbDd7DLRiJcU&#10;EHPQiV3oTU9ra3DoxB+MhK9bPeh14AeSepr1/ULqbGzZGv5WQ9ZPYyRFcjB7gtGMSSpmqZZdZxp8&#10;u7EfnjoCj7OFunUIy+k/wuaJv8Hu7f8EZ2AaJxZHEOmvIujdiE0DP0OVGqk5m8NTof8cZLOgP/ZR&#10;rK4+D3uPPhmLxSeimH4SJevrEZClMyahUNvL6PMoFckGCJhKZqlRQKncSbPSdnIz0POOq1QdbCxO&#10;grysrnnY+Z2wM3+tuguhcNDsHVdOZF1NGJ6IskTYv7XlZHTolQh5345geCfmip/Aicw18AWHEQt/&#10;AJc+9iumKDS03qMenZlUR6OloadVeH3qRToNrGGE3iD779HJd2Mi8VWZRYCvFoDL2sz3E6gQyH/7&#10;N/8Oh/e/HmUtTG0OopJLwN1KoFYk7yEPUl/08p+97jfsRid1CYRj7J8B8g0NmSserRZXRwyF6xQb&#10;smYxmmyRr53C1SXxgzXSRxIy5Hr0UKEzHKzVgjtatFlgRjKALScJWKBN0jYorQpXaRmgNk/NNeyv&#10;I9onC0R+MyR84ugzccdtf4jpmWdjcPirWFw5gUrFQrkYxbm79mJuRprqLuRWbNi14weIhkPGkIG0&#10;VGnDgdjTMbf8V8gRMG0oIOYNMkkthAIhMxeVTNfgc/YTfNvmRw2tT1fXiZieWsVmsqahayd/S8bQ&#10;0b6yQlYlo9DWEtkXjrDzb9n8lwj6XoJtWz6JFIX9eulsxKMX4cixt7QtrjHI/cffiGqrjv1HSmZF&#10;vCmvHvXojCQ7nPbuEHjVgKfX6zZgWqa0KwMolj2HidGvGInYzv5SJHBf/IjL2cdvhewcaX+1MNPJ&#10;/lsgiHsooNtsFsKBQb4IwUshO5cqGnCWcJ8vLKPZKhvDTFro7aXT8bpNrKBYWYTD3oSvM01d09m7&#10;64npa4O2Oq2EC7leB36oUJet3+/00BgGZ4s3p0wJ6SJst0TDTts12xEN8AnM5a/Gn3ooEJfY6kCj&#10;4USKn28Y/xq13gEcP/Z4s+BMc06Dg99kRxwlUG4hWFfg9M9icuoinLV7DskVHasZRblyCJnUY1Am&#10;MGtv5JZNr6PfDJZXPw07o7ApKhSRZgf1uKKMMQK3ejWLVUDJYBGW3QMH0dYkVulT2pztuWQ6ab7J&#10;Fc2tMySmVUPWRYL0U37zGszN5+Fwj1HLrxOAJ7F///sQZToku0wM3Ag7E1FtHcN86o9gC7IUGJbO&#10;99bWst0jP0E2OY9M5U/MvHqPenTGEftXiX1pzaon+5ZlqxBMqygUWogEY2ZhaI08YcOGZ6NYymD3&#10;2SP4j+982kx/aUbLCLwklwbyjP3uIvtnBR7HiDFVamPfymWS7OdSpfneIQbFD5s+E652blqOBqOe&#10;UjDkAptQL9vNt3YJAnad901G0uh0UrEIu463NSbT6F8RG0bToweITvvV4E67w6oLrDsxGIGOtBbh&#10;zz14MEhArHEotWDtK2aj7YDc3WAtgUMNW71Km6AEhnI64MNutm8l4q/jk3PQqMXhcQeRLZapqcZR&#10;r/nZGQdhcxEMm3caiTngOpdaszplEv19dQL1HfD7a6gUmlhYeIXpYAV2wnCUqWIaagzfw+gqnZWh&#10;Yg7nn/UXWFl2ItEXxpET72/3tW45qi93ylZ7PivsqxT2MbHhBdTEvXAR9EOBAfznd16KeIIAzKSM&#10;Tvw1LN9xLCxdjdHht8Dn2IVUaiOCjjiml3YgPvgGRAaKODH3YQoOMuZAwSL6QzSJ/uny78DhVRkZ&#10;LmDi/eVJif1Vv+nR6UOqPzmSRqK6bbDbt0XmWaee9dz0J3PTeUZn/AhA2qQDY6RtGoGzSwzCLARV&#10;c6Hrsj4tmVwLW9R5fq+/5fTbPOumozuvdR9InzN6jXDpVkPQvoC2PxbhdoTRYJmYdMqP2IeSyt91&#10;enZR+5U1QofKTR/bxWNKyJdWEPKP0lNwLVy7h2m1SlQOqnAS4WsVncgXYwDaWsmwXFWkigcQD8RY&#10;ZsOwW24zFK65bBlOMgxCRwCLlFXWgc73FrV3k4iB9OiBotN+ztpBla6psRq2NjU4DeXqX3sF4jqn&#10;lw8aqaNKlZRoLA7QvuixWSXOW2nTkj5t9GcToGvPhAFrSq/06yIQriTfi8XVZ1FrvRUhdz8/H6UG&#10;6sCd+3bD7a0StNPsUE2COjtGYx5++wFkcxegWP1HePweatKM3zlqVovXGR77uVnxLSNE2haiNWKS&#10;FTaPPgvnnPV07D1yHVaLn+b1/RgZfR9cjreixL6uaezVJK+8z1NbHx55A4aG3o3+gQ8Q1D9D/x9B&#10;xfLg4IlJPO43P4sCmcvmrV/G0vJzUM3PGuHAEyhg76E/xdBAA4XmAYxt/DySmXeRQYTN9q2Yss/w&#10;69UCwpFmh2kyIO0rU112XYfWPzKP196tbwc9emiS6o4CZyHdvtdP1q+MgRiwZbttarUl/VQ7Q7KN&#10;Wo4CpAzsVNGqlql5CjTIK/i7WE/LJ5I5QgmbVC4LDI28mW34XRiMfwIrCwyJz7W4MU2hVSFb/Fur&#10;VYyZThO3zqMU8V6A1b3XGgzzAdOoLZeKvwl91PF/X4htX0PfRtHlxUxl6YfNx2jspm8ofXWVi/ox&#10;L9qOJb4hQbpASbqslWjUqKuyRUweY4AafjMlJiAWsFs2J2Ua8hu3g98wADIdi4HXGk0zNy0FIhHY&#10;xmsf42wLTQ5p1aZvilcx8i5vM8/aWz7bQK2HPTqjic3AshqUKVrmP2+bVp2uRWfJteodx58PUWox&#10;RzWrYJXqLavCrCwtWJYDP7BizmXqCz+y4onb2dVutZbmLMvp+LG1uiRd4R+tXNKy8iXLytUsyx14&#10;v7WSsqy+/q9ZU/x+lc9yDPv4smWVWUwV/U5bVjVrWZtH3mwtzPPbKp/TT5FxTh63rE2bbrH6hj/L&#10;sF9uDQ5+jdfPWgHvl6xF+t0w8TdWht8m+j9ouX1vsJJFy0rRubzvtVIMNx7+tJXLWFa2wDQGn2vN&#10;8T7F8JPmm3+zPAznxBR/87nb9z4rQ3+xvndbw33/bM0cYxkwfZbFzHTrsus6tPaIf+Tufqd2wG/M&#10;tUcPTVL9FVj1bBSdbl1jw6ywfbFjWC32/1qdbYN+9HJ1kR3BytNlrWaRV/EHuiI7g/qS+EOmVrUK&#10;DGdw/JVWvO9D1ir7ytysZY30/6cV8n7RtPEiwy+XGRKvabZL07YUN+NMZ3KmiVWqesiY8xWrWiHX&#10;6TQ1XRsN48NqtJQWvbivRJ7WKjKamlVnPhpyfFpj8KVGzsqUcladcdaZrir7VF/0mVbC/2or4n2V&#10;VWaRVPlc/heWp0ya55dyVlPlwXcNlqOKrsHvlNfldJ4prVnZaspck/ms+Vbf9ej0phYbaAcWT4mM&#10;nPVAEOU2q6KVD5QAJSW2tWoj47UjNXY+RW1J8KFI2v5QtfLMYgzJJSDsBfZsOYjpZBORkBOZfBZ9&#10;0QuwmlnFUKQfS9k7EA0v4vCxp6JE6V7n12qF57nnfgHf//7zcOkT/5LvrjFbwrwUeDdP/AVsLSfc&#10;GEJuNYrFlVfCRiW8wGKtNfMI+kLYMfFFLC64YPfOYnn5dcbQ2u7tN6GY9sATXMaNB3/NHNdXz+l0&#10;oHdgJf9mI+Ifuwt4+u99B4X8fhw++kozQrBp5+twbOG9Uj6wPA1c+qi/Ryk5gOHBHfjuf43grPP+&#10;FdXGATjdebidLswvvMUskLFpEtuoDh0p/eT6PLmpmveKRU7f9KT7hya1zOEVwWCEvb09lKoub4Zf&#10;SblSBeGAKr+ObC7Hth9DLpeH3x2DVfO052nVFth0pI1LKSxW+FNtcduf4c5bv4JtG/6arSOEqfk/&#10;MCdXPeEx36CGXUKeDbq88sL2nC3jK1N91cIutSUZKllJH8FY3zh/tw+zaGGZzbCEVssFt13HWAVM&#10;nGr3953/lJmzFequsmvQj1qF7Zj/ZbTI7tAq8RhQsmNi9A1YzkyhkPsqC4iP2V3ig1/nd/OYz74Y&#10;3rAJzGzP0hHzGv4eHrqc5drerbHvwIfM8bz6VOmtNUrsf36UK3UEvK6HKvs8Y4h4fXoPg1v81xQS&#10;PazJzg7ILkTMEVD3xT+LVDoLn6uJcnMK88lHIlOYoz83FrMr7FQhuD0BYy40Rh6ioXYt2CoVk+jr&#10;ozd2Uq1n2zD6x4jHnoajR6/D8aOfxl13vQ0u10aMDH/JDO35yJzCgZAKGan8DFazzyKj03AaMDj0&#10;eezd9wgUKURoT7SAWvKQ5sjcvgISiT/GyopMmwJLC8dx8MAr8YgLPgn2fyQXnWZKUXs4E+IzhVnM&#10;zj0RR2buwNk79sJphZHoc2Nh5R2YWXmLMagiOyxtK2+dpmSaZFcQI50M1PcgffOANcEe/R9QKByG&#10;zW5HLk9hnHUvoC1UC8iVcwRPzSjXcXzuKCJhv+EJ4XAfhb0OULO9mykethEznMurl201EflDHDv2&#10;FXjZxN2+Fg4e+QMMjLwNF138MVz/09/jN4OYiD4OExPfwtjoW41dA2/Ajiobo4z4yEjJcN92xu1h&#10;f2wgmy1RHiixGxSYVs0NtxdZuqQ5nCLJ2kGxlmWzb631Zw1zZ8tZpLLV9kLQ7A4UVr5qwHjj1nfD&#10;N/hGjPRPwOkaNHlPp1gU7DIad9u69dUYGnolDh7+LI4c/xDuuONDGBv5CwotLzVTYZWi9ln7kc4m&#10;CdQyI7yur/XoYU0PGKcM+igV/txmv4cb6QSuflBxNh0p5D4PR49fjEprGpPJ30CJjKfhPgBfKI/5&#10;+SFq4C0C7+OxY/s3MNh/lTmoXswqu9I0O8Ocrc1mPriYCSOV+xa1Zf7kbyeZQLlKhG+OYmzg77F4&#10;HKiSKY0kPoCF5TebQz4sx7SR6GP9DIteU6nHomrb254/5PclMoL55HvhssYwQCYoLcbuPmYWr+VX&#10;7Lhw949QXHgnIq43w14AHnPB5+gpDxtBPpv5LQoZFUxPPh6Hp65Eqlw0R/c5xXBFDNvQGlD/LwzE&#10;+OnRw4NaaFrULinpBcL2zkFtSfi8RQT8DlSsClZyCxQ+R1Gk4FgjGpXKlrFhbaZo2QYFcDrSsSIb&#10;m+JG6gc2Sph8PzT0fBye/HOzNiqR2IwD+15qNOmGaxV3HtuNbGMvSrWqCU+7HqS7xKhdazFXq+5D&#10;vRpg/3QiFPGjKJUf5ElI0EPAbF1ca7f3mZRgH4UM7ZWym/UlohIBNeIbRjTko9D7XsxPPRf9/bcj&#10;Hv87HFm4CtnWO3HT5AUou3+MnbvfgiD7UZo8RIONxVINU/MfQmiYfbheh4da98LidXQWHMyXl3G0&#10;mJVERJ1PO1mUrx6dCXSfwXrxwDFrIjFo/fiGm+61yRe0i18rltbRw5FPZzItY0loaODv4HYNYHDj&#10;98htSti4+X1mzyRsRdx8+wbsOmsVsb5RDA/tw9KiC4nw4wzAbx7+F2RWXoeJsXfhtttejInRjyCX&#10;uc6ErfV5W7e9EYNjn6Y2+1Skm9MUgjbj0kfvw/jgLbA3zjV9dcuWl2Il9RUyLmB56S4zXKZ1JXZn&#10;ATu3vclozQGmRXs8nc0R7Nr8RQoLr8DK6jXwGIZZRjKzF0Oj1yJOBnPBuR/B9T+8DMcOXW1Wpm/a&#10;+UIm9XZEhz5omNxAPACd7aEzeaUNGGdSLBJQd37d/fAk6oL5fW5+PTotiBo1tVan1El7ldr0Kqvc&#10;j6W0Jr0CcNkiiIV3sIkOwtYYYf/XyBJ1UbbNMhupGTmnJu4PEoSoJWrxWCYL9PX1oU72EQ9eZNrb&#10;ued8Gj/6wbMxNvZ3SPRdB0/IRu1dwmIAc4vvwXnnvd3YEaiynYcjz8amjVdieOCZRpNdmGUcvLbq&#10;AVQtxm1RUmXzo3J/PzAkBmIl4LEPmV8SljWFJS25ZfmwMEMod2/CwMTPqG0X4faVTZfQCESJfhbS&#10;12J5hX6ZFxlLGhl9BqaXPoosw0gVkohGmHCWkXacFFMfx3Zq5drmKaEkVygwG91+1KMe/QJaOTpl&#10;bYsOWkO+sLX/yPF7ZclsY2urH3TRAjO5h9cCs6ZVtSpWuWFZm4b+ld3zx1Yi9j1rfsWy4sM3slz+&#10;3rKHfmaFB6d5P0W3SP6UtjxYpmw/aYVsx6wgjlrD0R9anvBzrRyLw+t7tZVJWVahYlmrWcuK9r/I&#10;LP7KlrXA6w1WOPBNa2la8HjA8mI/r/9gBUPXWIt5y8qwWFP05wm92Swi8/jfagUDn7RC3i9b88ct&#10;azTxLaugtPk+YcWCb7f6wm+whoJvshqMJ69FbMxHhfUxPWNZ4/F/tgZD/2xt3X6VNctvkjmmiekI&#10;ud9Hlne1VWJ8OT6rV1m3WrTD71SVWmzTMsvfVMfti3GdelaZaTFR22+PHuqkOkzml9i3l618PWMV&#10;2f4qdCW2FZ/nmVZf5NVW0H2lVWEbm5tsP1c7m57P8ZuaVWvMKgSrUmxYDbaTKt3MnGX1Bb/B/vRT&#10;a/oo21zoO9bg8HetZbbRYPwrpn/5/T+yopEfWau8dznfZPXFP2AN9L3NKjDuItukFqVt23iltWPs&#10;r6wV9hezCM3KW3W+Nwu3tO7tVBug2jWbeo19oVYvMu0pE6QWm2lx59bRj7B/fsM6f8thK8V8L9NF&#10;Yp+yPIEPW0n6WeB3XsdnrX7fN6xCxrKcnqdZLCarbKUZbNP0ImbFmmdY6qPj8VdZWsunhXuKqKyV&#10;Zz067en+WmD2K6s2X/r4p60tWzfiN574ZHhcbkqLUh//d3r4yn86ECOFBqtiJXkUs7OXoJCvYceW&#10;nyG1RM0i8BiK2yHklpbhcPchEhqklqGZO2q6oSjyVo0KcAS33HQpv/+iKSeXq2KsGdWoWVxwzpsx&#10;M/0J2Kh9aCvLYuqdsHnmMLz57zDUT/Ha3kJ/4CJMHny1MW3A5CC5SM0kugODiWuwMHc1pg9fgZnj&#10;f4aLH/kDrCansHnbhzC38CIcP/pmzM2+E7ML70CV2nkgCjgcBaNla5778KE/QCa/jJtvfheiceoQ&#10;PknzOg2oD177GM7b9RUzZC/tpatdK/1taX9djSuzcob0vDds93AhVWuhUEEkOIBKyw6XM2Jsdvh8&#10;L8CuHW/E6vJXMXXkGsyf+BC13c/hogvegU2bXmzmXQcGQ6hUXXA5qOmSPD6HGd6tsJ1r/UatkmPf&#10;8OHC8w4in2+hXvVgIPY5o1Zq0ZXD3odsNgCLbX5s+EIUilncefAtfAGkc9TKqezecseHkE6WobOd&#10;1exqdbtZ0Olkf5JtgJpWXa5vq/eBFJ7WoLgYaI0/avX2nHiM2UolmyjO/y6OTP/UbPFSvDdd/0LE&#10;g+ejyjLYuukNmJ+7DE6vywzlxxJhKTkolLU/0m40dNlB6Gd/FLvP5ObMmgDxAg21e93s9Wt9q0c9&#10;Oom++4/fsGpzq9aJH95k7egbse48fPRem0vA47WaFDEbDTpKF13NuiCVTCJpnXLjQ16zzlPyPUxJ&#10;2LKmjlnWhv791AYOUVqesWYXCV/eOyw4fmY5QpOUmjVrnLb8gSkr2nebdYj+o5F/s6KOm60kJf8c&#10;Regiy2KJ37nxbqu4TM3Y9k4jkUvjXlmlhhG7xkrVeK/ffG53/L0VsR21opinhn4L4/6BFfffwe9/&#10;TG3mR1bEewPf77WC9q8bjaPAitCWMW0jkXZRYxgVVYepg4KVLS5Y+UrdbClx4iVWmdK+SRerKxR4&#10;qTUQf5uVpzZd5jcxxxetIf/fMa7LrAr9SCMq1lTHJWs1wwypjqV5MK2mAZg4pFFX6Gp3P+rRQ5ZU&#10;f3LatqgtSskk2wY1wA3D77BybFuFItsNvm5NRK+3kktsM7GXWNqx1R97hTU89ALTlrRFybQTbYGs&#10;pqwc26XCSzOsnLY0hv+T/en7bH83WPML7B9sk3D/jWWj1r1M7dmFA1Z/+N+tHBsUvZtNYll+rz6p&#10;LY51xuHBs80Ww1K5YeU1TMX2xxjYztnJzP19pSb7knThdhhZZrpUrhrN2oVnmP6jEato+L1WwPMZ&#10;K8U8pZjIoycsKxD9aysQ/Gsry349EP+AVWAQBaY75H2TKcN5Js1o1nxOpb2tVTM8dRzxVF1LzFuv&#10;E53+9KBp1r/+R79nc4/22RKJBDweD2IxHcP281SpVrRcnRpXO52rKa3C0ilNWoxBcjhQyGTa9w9Z&#10;siEtG54krZ6eWVmEz0+J2CpgbOgWuN0U6R0xNCt2NCgi250t3L53ApnV43jyb/wn9h98KsrNZZx9&#10;7teMeUBJ0cEIML7Bg61bP2e0VU2taTvHxPjbEQhQjaXmkFGUFMEjsQo8gSWUMYeQb5iVGaN2kqUE&#10;n4PT1cJdey+mJJ5GYqiCnIwx8FutrtXpPlrgI53Co+qwVVEqVRHyD5mtYjJjGPY7jZEV2ROXx3gi&#10;Qk3lLWaBj+bDc80ZnDjxDGzYtAerrFo1R6dLR2w2EI8wE6RKuaO1rDVVWYDTs/Zz/V171aOHHLHJ&#10;okw12XRxumAA2Lb9tdi7/03Iqo3SQ3ywglv2PsoslJqc+xgGB16NyRPXopKPmHUPWljZZPuust16&#10;3Q1j71papgyMyPhJyzaLw8efQO3zKLbs/AxGxz6B5aU/RSTiw8DYHfDzX50NVm3VrY1UyfbYjg1V&#10;c/66DASF/QGzUFOJDIY9bOttIy5uqcSnRAxDmUANxWIeoZD2jtlNXKFAwlzLLJfZpdeiv2+Mfehv&#10;sOecz+NJv/Y3qOUiOHH42RgZvRYnZl9l+qRMAdcqDmwe+xRkXTS9zGcsi00TlzM/JaNVl5lXh6OI&#10;+fnVNRvgPToz6FcG6y4tLi6ac5qnZ2c6T+5JNrsDLpfLOI/Xg6HBQTQ0Ztqh2clJBKPRzq+HKnkI&#10;klvVV9EX/xqGQ5ux79hWNNw3whvUCToJBPzbyCMk0BTRahTx+Etq7OC7kFtNmK0jidAAVtNLqBTa&#10;TEvmRr/zw1fi0Oxl2LDRjrMnvouo/zosJd+CvYdfZxbLJMgTdk58Cgf2PwfLhS9jJXsR9p0YRqT/&#10;KA4sPA7Hlp+KQuu/ERwAbjlyCerOW6Az6M2aPzIxnzfTtlZGXpXPCrU9sDXiyBJ0/YxfC8d8nn74&#10;KBAQxyl4PA83H/grxMaYC/6WRabh8aTME+N/fnYlnvjk15vFQcVK04B1G4bJcH2M5B5orHcaBm+/&#10;79FDnbS40mOGpcVJskW2F4/OayZIU16LJ56Fu6aeAccgfXr5TnM1NpdZ9Xxi8n3Ytev1/N0WUm2S&#10;SNk2S+W8sZmtox737Horw8/Cz7BOrD4Ls+kXINGfxPDwp5HJLhDUorCcdyIQSiHAvqRl4wNxu9n+&#10;Va2zcTMMHy8+SgCyBub1Wshm0oxSIO1DPs+IJf3eV7KcyKfZsVoB2Bw1ZPJzjIPCLkFatv8FpiGm&#10;PcffS9n/oDAzh317n4/v/+czMRTfiG0b/5NlN2cW3Cmd6VQL2erVuOG2K3DOzjfikvNfjw1jL8Tk&#10;1Gdx8NgnzWI8ny+HUmMeI+MRlhs7lySmHvXof6Plm/dbG4Jx68jc/D3YcZfYhswQQKOloVHLKtRK&#10;Vs0Mg/K3ViW16lZZprkewsM4SrrJW86yNsd+ZPnxU2NxaTlrWU73XqqRWZZNynIHmlYgUrL84RX+&#10;vt5ye/ZZfv+tvP+6tXDMsobjH7PKtfbQnYa+1hz/OPABayT4D9bsgmVlGVmWRQe8yPI4P2uNDH3R&#10;WEHTUDnwWiubt6xFBqLRMlkhg/O5ZkgwzXAGh15sLD/JStTC6r524ulHQ5D1UmfImk7Wk4zFJeYp&#10;6HyLVUxZltv5qvYwHeMv8Jto4plWjmFpaD3NvIZiDJvvlOaylWTQSatUKlis8vYIIdPQrmczSMky&#10;K5hyk+uN4j2USZWbZbMpWulc3aqxnvv6nmIs7mkod2T4tVaGXjRae2SJV1b4lq1vMf1lfortxvNC&#10;q6VGw0ZQa82xOc6YNrG6alkzJyxr6/g7jfW//sGXWiuddi0rf7K8l1xWm/+UGV7XtMzGDa+wyIqs&#10;HO/NMDo9V9lGY57nWA02Oy3KKpWVEhLjq1bUFtUwzRj8fSM1XgZRUTu3ZIWtYOXZl2R1rM78hz0v&#10;sEq81wJUTQloGHyg/xqrL/Yxy2O/ziqwb2kx3sIKv2Yy1B1lIbDOMPN8lmVeG/xOi/M0jJ9l5680&#10;WTAWmYYZ9Ff5n0L6e/R/Qg/aMHiXCuUS4n19qEgNuxdyOV0olUqw2WzI5XPwrBty0kIMkTcoW9sP&#10;XZIRBy2WkXCbr9yG2elHY2L0H42For0H9sDpW4FLw3rlDIrZRew/2If5lUeh5ZhDrTWLwUEXLnjU&#10;F3B48iWoUPKXXipS1WoYbzmXQqn2Khxf+WM8+hEvwY6JKxDx/jYK+U9gZf4yasoNoyG7KcGPjIXM&#10;ghQvtRdtB9G2r+hgwCxs0fB3Od9Ao0wJqmHHUGJnW+OlBpKnNuD0ySbzFNLlI2g6k2hR0tfW0Zr9&#10;Tmzb/lF4rHNQX6JG7/wCtm34MDJJe7vhMLnaRtJsyoITwyo3+dyOcqtitBljHUqkl2vU06ofPlRj&#10;E1hhjedh1znpbA9zU/+B885+q7EhUMh4kF1mG6FmOczun/C8CrfsfZtMXyMSBYLBKNgcGUbObPOq&#10;FNheGYbeyWjQSnIfIgH2hdIEdg18CPYsP6V/B9tTYuAr2Dw+aAyniJvUayt4/KNfZXRmB9u5OMu2&#10;iSvZzxbaJ9jxG6sRYtulf/YNGSfKZE9xGo5tP5Mvmy2atZqN4dVhabO5GAL7Vq1OHul9HmwFpoll&#10;YLFMKukQ09Jg334+tLZOQ9shn2UsFrrQIL9coLZdRSDB5/0sO4at0TaxzHDADY99mHnyIF9dZCQp&#10;Oo1I9KhH/wsd+eGN1kSkzzo4f++aNaktVdBJWs5RktUCs9UURUZeS1lKhhJBH+KqlckfBVytM/Hb&#10;r7H87i9bAwM/sRID+yyH56Blc81YsE9a3sgRyx26xQpEb6bG/Z9mO4bP91XL4bzSaKhG+lY4FJS1&#10;uESmjSVpH5tMU2uh5E0Ju0wJvkxNRBpykhpH3P9Za5GahbTdsZF3WjMMc5F+tYVrgdfhLW8yW772&#10;Hbasc895i5XVQAal9ly6Ro2mQY2aaojselMTps7CvEizyZp456mOy/a4tttsG73RSrhutez4lpVh&#10;9eWY10TsrVYw+CbL53232VomrYnJ4rdphrFqNZt1o9mYwKQAmHpWfEm+z5s2IfcQr/4znNR25qnN&#10;Uk1mZao7L81KY36utWX0fVaJ7W2g73VWippy3P95a7jv41aebSFPv4nYq4xWrO1aGnHRiFsuXzZt&#10;QlqxRne0zSrqfYlZbFletKwgvmKNJL5kOfEeKx66zti01zYwbRuUPXIt6No29gryoz+0RsJ/abXY&#10;B6S5r2odmQLuujVl9BQ163WkdixnomCQWiiqRZx1Nnk3Lrcirrdam4c/Yy2zqGQXnFmzViurVlp8&#10;kB9K82+21FnYuUx/1LXAsmBApKqKmn60TbJlOpUyJaehiR6dzvSg2wZf2XvUuuBxj8Y/3/ATPGLH&#10;jnsLR+lEvdmgo8bltFGirSJsTmTX246G1Tkl5qFJdRQrq/B7hlGm1D86+hrEhrbiW996IfbsvoPv&#10;R5i3GqKUkDPL/w1neBSt4hicVoLStBe50o+QLP2WmfMrUeIPUePoH3wGBvqHsDBdQybzSWONzKJm&#10;rMOJdJKW7IkvzgOD1D50Vu7unf+CO/b+gbH2ufPc9+Pw0deYE7g2bn4NZiffDzf9jG34KCX5l/H7&#10;GvoonUvLoN5Dsd6GMrUfX9iJbH4F4WhQs5DmpB9p5m7G28pRi+n7W2rsNWooNUxNXW7qq8S0XPSI&#10;zyCdKWN++RXmdNFqo454IA8HdSVjKapp1KY2uVjfNn5ktDGp3O1RFfp46FZ/j8xASS7TQDjiNFqx&#10;poA1mlNkf9i86UXw+hKoVWzYu+8dCIdlDQ8465xXw+2rsi19DE62m67tJA1st6w6KtQifW4XCmx7&#10;u7c9G7bWBuy746/MCJHY3rmP+CRylaM4dOwDZq5X7dnsIGVatC7D3LNRaSuY+pYWn2nroZ33WjeR&#10;yaYRjcSQzxcR0qTyKVCukEcoSI09k0M0GmYStJ3TgWrJybzTg9LB9GlUy1g4ozsxk8WmTRYqjVVE&#10;nKPGTrrNaQcFFLhkrpB+yqVF+AJkCMbwigfJlToScZeibIfJS6GYY5lqX1qPTmcSDp7W51mTrHq9&#10;bqz12NljCqUcgv4g7Ex4OpVCPCZmzt7k1BhV54uHHJELEPRqWmnV8Bv5YzUNPPaxX8TS4iB/DzH/&#10;LtRaKcyvXsoSAbYMHydeRVFu5gjyhzCX+k3DbM7e+mbDaGYW3tEeYm4A46NvJFgv4PCJz5vFYFox&#10;qpebNv8agp5tWJyJwdN8jFl1fuD4pdiw7d3G+H+hlKf/ptlLPZr4MjyBRRyZew0i4SLsjQBqxExP&#10;mNxDXZ6/C2SgQa2BYz1UOlWiqLSXc9eG9+DQwdfDQQaoAbdtW96IVssGv9+PG65/A845632YnHmt&#10;OWhAQoXHVuS3FbSqHnhdBGQxcNWvGJU5W1c7zfVDnKxb9YqtS+vv11OHo69de/SgE9vtmjDGipTA&#10;KGtbWjAmwNSBFNp2LKvDo+PPhdPhhwt9OHDoHXBRZtdplvKjVeS1endldR1lorXPEzAmRBV+lc1m&#10;28ZXIRAcQjK5grnl95uepxXjLqZBYN8kIlpsl8ZGAcFeAKk+U2X8mhpSs6k3ywTDdvvK5irsD+RB&#10;p0g68jebyzMsgX4LdUq3DkrYdrbvEjuaZc/C6wyhUQ8au+EqI4rIKDVnEWB5oBmmzBxqlyPfa/+1&#10;hsadHvUVFia8SK0WEI+zgzJPstSmdbnKX1v4ID1k+eeZQac9WDscDu0HNPfq011ai7D78CHd0JS/&#10;CrPiQrHkMVtFtO2pf+BFWEp/EnmC746N/4D9B/4Eu84haJIBVXNxMqIosoU5LK/8tgFGraQ+/9wX&#10;4tDhT7dtJrNMVCxiPIPx52N58fPmHNwd51xOvfQwZuZ+aLZ6SVrfNvb3KOeCCEUKWE4fx0C8H80G&#10;VRJbDnVK7ktLH+vYAecjc0pHp4czbLPUW+DYInAqXhGfC3R1AIPyNZR4GubmvmWeaSuNVuaKGWqu&#10;PkwsHh98PuZnP2/ikPnlRquGUEDn5dJftc4yYdgnNwAb41w7+EPMU06euvdyIj3TB/IrJ5DvpP9h&#10;0X4eBrS+bkkSzg2xCk0tnvR+7Ter07AvuntWob5SI+x41R+5bpMgaVq42yw0f32PAMxH90LGjwLp&#10;BqRA5O5vapgkUGzoJEUiriJnu11Lq/iGnusnGYCxu2p+nORH1EnnveXL+OvR6U73F1g/EK3150ip&#10;7Lo1+rkHD0WyG8P72j0sTULVoe1YkXAA05NAiAKzJ3AEl1z615iZejYO3Pl0HNj7BEr7GUSiFTNc&#10;qD45OvBKHDjwaWMhTMcLSku1E+NaBNjFpc8jEH6L2c5SLw9hbvqHptJ0Uo9sEe87+AxYrhUcPvoM&#10;ZFNX4dixyxjWqzA7ezVWlz/WttbEb01Riyno47VyF/gRsO10Sss6hmhnwuQtGrWhSnAuE5wDBGd9&#10;3mhVENauO/pPxG3IZdsheRiX1+WmkKDDGqpwG8Pj9NSNrxuHuK1hPvxhQLubqO79elqfMPNRj04n&#10;UrWtc2u3rEadPqWh33s4Ngnj+E6HeMjvPalT/3onJ3/8zqY23HEmHIXd8XcP0u97c4YUtoBRrhPP&#10;/U5ORqfwu1HrCEs94z3/tJ/pt884k5b2wzZ1ryaMdens+lnvenRG0QNW5es164cvGeQhhNip+Tbh&#10;pJpsUWDevvVaPo7jrsPPQY3MRUdJDgZfz5vzsGnkKTgxtw9Tc49F0A9s6vsJKs0yoXE/Nm4M4H+u&#10;v8xgarCvM5zI8DYMfREuexxHj/8uxra82Zgd3DDyaNx6++XG1KHwbsuGt2Fq6q3GCISEBB2I0N85&#10;hvPuDq766Iy3aZLZPJP1Ciay0dGA+dgy/uxoNe1oUpvuH3geVtJfMOkySgD9pRd0bvYVuOuuT2F4&#10;tK11y/qhhh6lwTebVTg1nqe4lMAuzuqqeNdT9/fa8267ORmc5UHM64FitD3qUY96dP/SQ0qzfjhT&#10;rU7Nmpjt87oMuOqUqjv3XolSwYbBxCfhYhVpzchK8j3GgEpqWUPEg7j0MbeiL/FPKDXDSAS3I7X6&#10;CszOFXDWrn/Anu0fA7HOWHjSdiybPYjFvBal/B0mp96BQvHzuGPv5dix82244JHvxPQcK9KdNkAr&#10;C2hav5UY4FXAeo8aFvhp+I2B36PpEMDXYaDRDDoAayfW5iqr6Iv/ifFWyfMxg3jso95sPhga4YV+&#10;NH/WNlUsAYaadWd73lqg66mLwd00dH/rapwSLkchwjjpUHJdEph3XY961KMePfzplNH+F9GZo1kL&#10;/DxmtbbmbbUAWjg1FH8jgt4LUSyE0KhF4XEPI2fwy0UsdcIfqCBXnMfi4iPMd/0jb8FK6u3YOvRf&#10;yBYKWF79fSMEbNv0ZcxMPhvnn/dt3HTHU1CnX0+YwMia0/x2zPkYgulPcd45V+LmW65luEyHqdW0&#10;GYCzgZ7X5odVH1S9DWmlqdKvFdoi/pa23QFMzT2aVaz8RPPjeYL07t0vRKXcRH9/P2666d3Qwn7N&#10;yzucDUSiAtcW6s0KXFplThXf79OKb4JtF4RPJqXz3p53yeSjQ+Ze6W0LA+2r8iUQvxeBoEc96lGP&#10;TgN6SC0we/iSAEPDyi40mVUtwppdWcJA/yAKq4JwYNPYFBrNEDXoVYQDURzaP4DNWyooNdL8Okkf&#10;VItdSUT769TGLey/+c/x2ItnqakuIZOdomZbR7F8HNnMVdi07dWYXviAwacGo3YRo3TQ/s5tr8Lt&#10;d3zQzC33UaPO5VeQCDk6lautckpJh2Rs2GikArgu+In0m/4kbRALuxgq86JmNS2zWSBg+3mfL1KD&#10;j7bT4OUnaobNVpXftNBq1eB2uhm3HXV6cMmYuALrBrjW4hTvOpDtvr830jdr3ynt8txNtzTvdeH0&#10;qEc96tFpRL1h8NOC7LCaAgsCZGkJxdoyhgeiZrvIuWd9Ahsn/pt69zIOTsYxsuUo0sWvY8fZ0yg0&#10;jvLLBoaHRzC0YQfuOvBMVAuPRi13MXbvmUQmV8XCShHTs0/H8clnYNPWGKqs6lR2GltG3gpkCaLT&#10;jDRNYaD/WpSzQQQIook49XwCdlSmj6hRW0Z7Jkmj7gKmMU+mhS0CbTmBKQHdNAX+7iqqHWcOC+Cz&#10;MoPQ9i5ZVNKOEy30kYWyYrmIWqNIwCYw2+3Uqt0EbEVkVwPllaRm2g3TLDhjYDL+LMGhuwDNvFvn&#10;TqY1MO+EaWj9fY961KMePXypx+1OhQggGnJOp/KIhn0IePwE2hY8BLJWq4GDR54EuyuH7Wf/PX5w&#10;01OxUH0BNepl+FzjBLoAfvazOBanlnHR+fMo56Jwu3cyyDiqTRsG+7eif+A7xmjE/ELOxJPNfg3H&#10;jrwNoeg7cemj/xVDfV/A0cNXwq6DOJgW7Ys2C7CZNBmisLScfH0VG7DuXM0N3drKbJG0VgKoPumC&#10;Jp2Nz2zOFJ+XidQNeHxVVGo5grFO6nIyTifzq/AI0DYnJUkFQIQ31048xil8jUTI6V6OqjsYruJd&#10;v3J8Xfz3pG7iutce9ahHPXr40wPG7c6IYfAu+LEUmzZt4XKbk7NisWdjaeXLqBCDdm7/BkqtBRxZ&#10;vsIA77D9B/zgkYgE/MgWc/AF/SgXFqmpDsPrcqBcWoU/4MTe/VHs3kXNvGSn1myDN7BK8P9Ds4hL&#10;8TVkbIJ4NT78TszPv9GMYMvymA4202pwgbfZ5+xRFTNipVPplTNYSmQXtaRVkzqnHrUH710EXF5M&#10;65A/zXM3GIQ+bI8ktLVyOyFZqnf3md7LracWSuUCfD4vg7NQrhbh05JxUrVegZuZ0Mx6vWkZrVwG&#10;U7TArVCoIKi9YifTWotVhkQnx9ejHvWoR6cP9YbBTxOSBSYpig4CtQ4vEMVicWNp6KILvoRbbvo9&#10;OG19ZkHYyiIwOrGbPmzIFWvUlr0E6nkE+2TprECgnofX00cNuYnNG36CqcknIRraiMnjj8dycgnD&#10;w3+FaOxyE4f2Tw9P/AXi/WVk8gyRiqzmjzW/3GiUUa8X28CuKhbwdklNxjQbASbd2rsu+Ekj7twa&#10;ElBL81VILjoBqI9XQbdZMUdSM6JA0N2i1XUd8vu0p9RCqVKAW5Zj6L9QrhKoBeBKTAstq0bAZpl0&#10;NG+vOZ+zo2mvd2ukOHvNt0c96tGZQfdgf/cnnRGaNbFEW5lUiB5imNZmpWW1bNvTceLgPyMS+xZW&#10;5p+GXWfNIJk7gWCoD8X0IP3HCEdL6B8cRtE6gVJmnmpwA7HB85FechgN0+nIolw7THiU7d8TWCn8&#10;Di644D3IryQIxE2EIlkcPPo6rKwQtEc6Q+AEZ487TwgrMfwaYVeLy2SbsAOiJ4GeeSSMFubpaCBR&#10;ixnpAq15Psc/AtAE3zE8Vqkw2eaUf2ndDF8L2NaBs6FuyzIRNFFtUIuWhMFU5fIFhENR5AtMq50a&#10;tF9z6DZz3rlTptZILUZSKMif7KCKlJgOrY+rG0+PetSjHp2G1NOsTxOSJusmVmlrUyargwFauOW2&#10;f8aF532XuvZGDI4cRibFCmuMErc2Et8zsHsz1Ix9WFk6jFI+jcm5x2I6+Xi0dGoGktQw6/A6YoiH&#10;NsFyzGB4c9GsNL/pttdjJV3C5NErqMXbUKHSOzTOSuQ7h6sGr1vAKE24jlqdCTJD1R3qgrQB4A7e&#10;3QNgOx50uQdpmFzatICfFzqDv5aeyYxZdwi8Qx0/XWqa0x1sFD48BGkNszsRDkZRZPJC/hCCvn6C&#10;MsUL5sdpD/G9i/5KsNvsBGoJKvpeEcr1qEc96tGZST2wPhUisOn0Ka2MpqKIaFRaYRMDA8DRqYOI&#10;Btqn8MzMj2N+cQtKjUN8fwCeyFF4QiuweZ1AOYqN/UexddN+ZFeWGaQXHtZKoZxEtngIC7nfwkrp&#10;381JWjpFaOvGIXM+74Ejr8VZZ/85MrkysqUp+H1C2aYxoiLA06KzNpCuq2IDxALwdcC3Bs7t4Wlj&#10;L9xB9VmfCXRb0szj7U/kl0k27xRMnXEYQ80dkn/5WQuTtxqf50e5bAUhlQfD0Vy+zLPqQJEalfOg&#10;1w+/x8/kM6yWk5q2Rg/40yxak2sPjbcXpPH3uvB71KMe9ehMoHWctke/MhE0/MIyszBLrg0mKWrS&#10;KwsvQ6Z4BB7fLIbH/gUbNv8MjWISM+mnUZPMoNGqw9JZgIihL7EVtVwF8wsXUNP0U3NtsGJscLst&#10;YxnswKG/xiPOf4exhpYpH0aWYCdtvlS0EAv7EPXHYFlNNGRsvCFNOA6PZwytupm0boObatoYRRF1&#10;AK/rDAlU5Ul+iJT3eNch/ZaXn2s1/OZk/x3tWieviaKRsHldo9Chozd10pcOKpEtdX2+ssAr8Tif&#10;ZfD06HJSw852huYNYCtd67Tsk+PrUY961KOHMf0c2+3Rr0J11GvLsDs6W486SBZPEJC0F9l7FDOZ&#10;38JCSedNpxFObMd47Eag2IdqOopofCf9E42JQ173FowMHzUrp91UrV32EKoVD9Kr1NoJzLm58zEU&#10;/Xscm34zwsP8jORxjKKYIwDWg7BZXjPf64QfrQo16poH9iYTIdDUQR2d4ynvAcoEb1kqk2uDoJ53&#10;NXK953farmWcwJLUAWGjYeu4QfnpGlrpgmcXSOk8Hg9S6YIxGqNzuLWCXck4a/cV2LLxZYhH/hgt&#10;yiyyY97g1YA3g81maojpGNW1Jqr0KQ1dwO5Rj3rUozOHupzwDKUuAAhsdH9vIND103Xr/djg6mxD&#10;yhXaW6Fs9JPW1DPBzOUtGXAbGXoXrGYQ++6agM21FS7/WXB4BpFJpREIhrCaTaFa1xGbw3C53chV&#10;p9FyzGJp6TF45PnXoUEt1GVLIODxGaMnArdzz34vDu57F0I+CgZEQDNibOJnlJ1kmkd2/ZXW3wHU&#10;DthpdbZclywmWEdi6om19k/fCuQ7QH+P1dkMyxg16UTWNXJiBAM9IzGwSrWJSFTz2zDTA0MDv4vN&#10;W56HfQc+haOTH8Vq5mvYcdZl8ASeZk5S0gr2Cj8Px9zIFwsMQoKDnFKmtIvosZ3QHvWoRz06I0hs&#10;9wGhh8ZqcKVPC7IESgJdqXVEWYGAKRk974Jc96FUSoJHd5vSGhHc7DX6ztF3PxrErEIa2LP7J9Qq&#10;x5DPuxEMjqBQSDKIEGzUVC2diKHVYdU6vNEYKpmsAat68xC8of1wEhydxe0GnKfmLoGLwKxFZVs2&#10;vwQ+bxTHJ99JUJeVsQaaVg0OGzVpBtkNtsnkOtwCvDxT7kM2l0PEnG3pQGa1RM2+v31MJ7NihqdZ&#10;BC07tWCWiR1UdfnXDn3fYLqbiAYj1OKz8LiYSCtgtGWHq4ViJQu/14tyLQePW1u6fCy5qJmb9jLN&#10;spXuYjwa+t616/mYmv+8mZ7W0Z2ScWR9rS/0bMzOfRk+RmtHBmUWoN/JH5a2i7HkzelgqoswE6ny&#10;563IvGzf9qhHPerR6UY92+D3C4n5S2vsgjWdsbrVIVM6ei9/XZKW1/FHwGgR5MxuI/4sVXNw+2RI&#10;NIgsMflRF/4XJqcGCO87+Uyrs20YHYtjbrYIu4facLVApJIFE0akMybt1Bxbedi9s1hMPs4ospti&#10;X8dAIoxS898JvEuoldyYnb3OzOvmmbSoRoopIORKGYT9I6iVKUxI0eV7YWq+NE8hQZa6tdJaebQR&#10;qNP8TiZJCej0m8rVEYu4zFGeyrPBQVadptQF5sEAS4Bx6RxhWUgT+MpKm1nM1sHNhdkqhkc85vzh&#10;QqmBBtMR0QlgKk76y6wAj3/c23DbvrdSmyY4Dyr9JQR8fpQZdiMLPPnX34if3PYO2J2z8Eq4KNgQ&#10;9fWZNDnsAmvVhRa7MVLFrfQqfF171KMe9eg0pB5Y3y+k9GmIWCQg62jVcioZUzoCaqLTGgmZOwgl&#10;wOiARqvZJGg7kKWmqFXbTr4Px76B7eO/h8MzUxjs24BCtYpifpIAMwaPL4BqUQuoCM7BPhw86ML2&#10;zUfRH+mjFn4INtdN9HccS4sfNCvOZaNb+6gLhRYiQSFUm5qtZbgF8ga1AqjXg2ZeWKeA1Zi9QFj5&#10;o6Mm3Go4zNiBhtJdgToyuSUEw0NmcLlYX4HfNQwp/n5lkd/G4m9EKJqGy1PD5PHPmTxLOJGcovM5&#10;JKQI4HU6mINpVDonJp6P/uEw0uk85heva2v3Kkd+54v+KQrNvyXw6gCTGIOztw8FYdGX08COnS/G&#10;TPITTM8KS9nD9yHKL/xYYayBdZQR8gOVu6gH1j3qUY9OY+qB9f1C4vjdedAOAMt1SaVjNhWv16wF&#10;d3eDukUcbPG9w6dTp3SIhduYAt0w9E8oF3YiR2RzwU8fS/Tj5dfDDDaKZsOJRr2Ivr4gUtks/MFV&#10;FNJ3weUawtSJR8Gvky0ZlYbFu+dh1Bp5+J1KbwvFWh0Bt7ZCVc1cryyKVRo1NGoOBP3UmtfArEVA&#10;zFATDsMte6esEp3O5SDQCmwLTL+L2Kft0JrePm/r32JqWqZTC5gYH8Sdt/0RGBXGxt6JajMHr92B&#10;8Y0h3LHvKgPaJYal1d1x/xVIRLbgxNRrlBgDwrt2PQeVahbJ1W9QMAEe87jX45YD78FyapGa/JBJ&#10;o5PFvroEJKi9j4y9GMcWPoGAv8wg7IyXkG2zmVEEm0OCjcBaBcMEd+vJ1FH7tkc96lGPTjfqGUW5&#10;X0jZF/jeC1CvUddP13WAWiQQ8VZRb0wjmbqVP2fpvW7Omc7lCWCRTXzWgCewhIXcIzE5fw4azSSq&#10;5TyBug6XM4jV1RTsjRIKmYNweDLo71s1c8fpbBuoywS5EsOS8uy3h1CuamGYnd/b0LJ8cLWisGqa&#10;h47D6/QTqFsE4GMoN1b4Uduetz8Qh9PtRJmgq21fGh5v8F52zKWFS5veMfDPGPb8BDPTZyPg2YrV&#10;wkswvfpThPu+gYnhnxFAd2Ni4yZMLr8Lt+y/ConYFRiMvQIeFomGvjfttOHg7GvMgV46czvQB8wu&#10;/zXGx85BiTjLrOKmW96DLYk3IG4NwUOg1pC6ADseAbZufhMW5gjUTFulbqFJScCtvWprpHvVRVcK&#10;6VAPqHvUox6dASTud4bTL1ME8tN1pPUA0SwbO9aJ+ChyJWl+NmrH1BQjXkxmbsRAJIzb73gkxsev&#10;JagTmBIEGxsRGDnYrCKigQJcjqPYsWUQJw7/OUrVm+ENAUPDbUDVoRxhAp1iXl6W/e8AZQUPIoEB&#10;owmvLhK+qN3KLnmtQQCnPxkY8RHx61aDmq3sbRPwK1kjBAQZXpGavxZ3jY09E1u2vAobxz6MXGoP&#10;ytZuxAITuPPwY9Ek6E6vfBCDiR3weXZi774/wK23XYFd57wIqQywuPopCgEbUM0BEyNX4T9/8knY&#10;mU4d9GXnt2Wq6hbB+Gc3vAPnnX8VNMjiZPyZdBHn7rkWizNMFAUQLWzbc9afwe5oYJkatjR8j8sP&#10;h82FckkD5V3SXafg169K71GPetSjM4AeMHb3kLMN3tWWdV1fKua+q83pug609dsiSsqTVEpqg3U+&#10;kulRHdxxwXk/IQAFzMx4fLiKmcm9ODh1GS65+DBB1kdt1YLL/23ccfsLUEkBT/udb+H7Nz3NLBqT&#10;wRBtwbI7ZePbQqFoIUi1U9upmi272Sllpqo1Jc245qgdj20i+NVr1EiJmKRisYFAQBruMYwO9KNY&#10;88Fr82Hj+DOZ1CqOnvgnLFIAuOSRX0Uj/XjU60Tw0G04svAUA7iiftu/IeJ+NCzXLdh/5NcxseF1&#10;1PrfizJB1k/vWwZ+hFAii58e+x0E3ZOoQdbH7AhKZWeZ2FgW27a+FpNz7zPlwE8MSG8Zu4IXIfMC&#10;jk1+CxWCvkyE63hwCRKW1aKwYodXgxnMn01bwswwuBJ20jB4j3rUox6dptQbBn+gqFukut5r8Qqw&#10;u45gYzY4U4stsigFoPxGljO1i2pq+d/RdBxDtbFEoJ7CQuoyPPLCH2I1qeHyNFHpBA4efQFiceBR&#10;j/4Y5hd+hoQB6haqVcscqam52ybj8gXau6JLBQI1Ua9JGWHTxNUIR1+JLdvegIsv/mNqxwJDAjXf&#10;5xh8wO+kFt0gUG9EHU543T5jeKRlJXB88p/MnHi/WZW9RKGhhlxrhqDYNMPaZeZF8Q3y26wMvyAE&#10;v5dafjiMIuP2U4vWnHWlmcTc/DIYFVO5kQDrRcAlK2o+cyKZtpBVJImQND8ttK7w+YFDn8Lk1Gdx&#10;Yupb0Do7Pz8pay6d4eQLKdhsFswBXfeoA42bC71JSlwXsHvUox716GFO9wpH9xNRoHiocdMuCN9N&#10;Mg1i6wJE512jWdfIAZ8LrIkwiJg1aAKvfKMJt8+hN0hR29VBHxec99eYncrD5dkER3MjtWUb9h3d&#10;hV27PolEsIn5+duRy3/OHHOpxWQCOFVMvVVFq+GBp60oU1MmqPFFJHA1+gOPQ7maxHTqT4yt8P7I&#10;SzDQtwGp1DxWVq81yqc0WSfD0n5o2S9vMY0bh1+Ng4c/AFeI7xUJ4+uLvgzN/BOxOvt09I/tg9sz&#10;j+nsr5v58vM2HEO64ECcKm6p9T9YzP9/Jlw3v9Oc9/Dgi7E0/wls3fApHDtxBezMrxZwC1blcWLk&#10;ORRC/tqk0dj7ZnFJ2xfQaqGbi0KNAV0VmMgIKNKgGcE6DdpmrKSp/BmQCrpLD2QL7lGPetSjU6Se&#10;Zn2/kkBAECTEkBMw6Gp1To3StqQKwaZJgKkSAJ3ECAs13ht0YjUUiS9VevX6bKgSbBoMMiybHnz3&#10;ne8+B0vLL8H08aeiUtb2qQQe/ajrcfTIi3DHbS9FeuVzrFBGwm809J1c5i3DcloeM2zc4rNVAr9A&#10;O8V3dpxNoHZgavFPzOh7k5i2lP44Fuap8lb3mO1VqRV9z1wxXVRSUckyIIZja8VgRslZ81XGl80z&#10;7NWPIh63MDh2EwYCW+FpbcOA75PwE+jLpWX0B51sbCtMUxb2DrBqCH7rpudhOfsJ5FgMxfwqRvs/&#10;DJu0YxafndeRgecg3udANtdOgzRlOc3daxGeRiDsKmuWUVdIMb9N2XfqRE3cNHP9oYdek+1Rj3p0&#10;BpJhgw8EhcNha25uDsFg29Tk6U0CBgEEwcHciwQK7WHXUqkGv46J6pRWuZKnxuwxAGu33GbxlIaO&#10;taBKoawWyggHfeZ5k0A21v8tRIMXIJ30otZywEUhq96ahtND1bWRwtzUb2HHluspDGQJYEkCfBb5&#10;fBpLi2+Eh2CsvdsXPvIFWJy1sG34lSgyPT/bdx5CshHOeKXbZ3WuNTXWi7fvw6G5aRRXfgv9oy9F&#10;LOpEtW7h+NEPm3nmjRvejoXsW5DifZTChCHi41Dw09R6dzHHI5ib2WoWio1t/BsM9iVwYuYGDA0k&#10;cPgoBYtVauIJYMPou+D0reDY8of4eZVChQd1ygojkVdg57YLcOjo9UhlP4XFFJ8xnbJhrgVuss6q&#10;stLiOTMsbibdGyzaziS50aolEQiYVf7G092kV+vpAWvBPepRj3p06nR/adYPGKsLhUJWLidDFg8V&#10;kkYnsBbcigQWAgqnMSKi4eRcroZwxI10JkNNVGct29saMalq1VCqlwlAMiVqN6uzt256F3LLo/x2&#10;FxrNOIb6tmJxNQe3M2T2TNuQRzTcpOaZRdSzDanqAlILm7Bt2/dgEdQ1hJ4rTiOYyOGuwy81xkXG&#10;greB2Av/wPdw84G/RISAq0pUai1qyVvCP+HvEBJDt2Pf4eeCQSMakYlSpiVXx8LSWzG04WWYS30U&#10;OtTKT/Cs8jvZWbnwvB9jana2bXylMoVYn4Vb77iKeaVmTkzdOP4HiFHzzqXqWF6+FgWWi6e/xhJa&#10;Ycn5eI0bO+Z5WSjrZ9qJu+G2ATKzfcuvIW+StGiNVPj9br5bD87riZ6M64F1j3rUo4cunfZgTXpo&#10;zFl3k7hm/ESALZBoa3XFfAsBf/ugDIGMRsW1CEolV65VYHPaDJC3CDrScO2IytQ3mgSnob5/J9Bt&#10;Q73hRiajvUqyDToCtyvC8FoEcCK6YM7tRLPewsxMGINjP+GzFIYGR3D7rRdhfOKfsJj5Q6IpsLAI&#10;nDX8r4j6Ho2mfQY2dw6NVh6l8iRWMi81w9+j8W/BZythofAnJgvaqqyh6yV+++QnvRG33/5ORKIv&#10;gcvtx/LS++FgvmTt7MLzP4m5paOYW/0APBoM4bcayteqdJ2lrf3Paiwa/q4y2RqSl2GVlk1AXUej&#10;NgSPWcJOf/KocuXPTGGJQkYDkeCgCdRYT+N3pdo8/G4Xw5RGbQb72x8Y0Na1S+vvSQr3gWy1PepR&#10;j3p0P1IPrO8v6ibRlMR6zZoAooVMAjMBDMFLgK0h3HSmBR8BXHOuLRu1zEyS7/sRCDiQo1Z57lnv&#10;QjH5aLgcu1Eo1RjqAmaXHomx8X0I+bYgL8PhBHUHUatZzyNE9Tif1YrpHOYXNuKRj1zF7MwNDG/E&#10;WCfL5W/AUvPF7cM2isDm8SKK1SUmWSY5CWfOLILheeTSMxjr24GDhx4DB7Vpm71OP662XW9mp0wN&#10;es/2V+P40Q8YM6Ebxt8MJzNVKmawmvo4bNSyi8xj1VpBNKiyEIBqrNyHcimHoD9I4G+DZ3J1gdpz&#10;lJr/EkIBWUzTqjGS2WJVR7nC1Hl8sJujOWXkxAmr5USr6YBb+9ookDSsmjlNTId1tI/Z5HPNJawH&#10;5O71HvUkUtpEJ4F5j3rUox6dRnTag7XNZrOkPZ7WJABYDwKmNARSIqEzL3Ra4KXDJrQPWGBt8IF+&#10;hVvZSgY+H7VpgvTOrZ9BvTJMAIsh6NuDVLkGjy1CDbSJUnUGM0s7MTF+AuFIAtkVqrruGFArwR8f&#10;RanACOoNlpudoJbD8MA4VlaX4XTW4A2WEIglMXdskhE/igDYx7gzcHuJrs2Q2SJVq8/DZc8yLRQM&#10;Fn4bKWq/Q1RmlaVMqkwN346W5YHX/kIUU59GjdqtjLfIetkA8VgLvmR2tGXy1mKxZFBiepyNAXNo&#10;R5FAL/vkZnGaCkTlsw5UdahHoVik1u7ESnIB/YkxPnWiyGcupw8OSh0amVCRWgRzh91B4LZR61ZB&#10;8qHiFa1vMgq7+/weYN3gz3bksubWA+we9ahHpyvdX2D9K3O5xYU56w+f/rta5GxFIhFr/6HjXTZ6&#10;D7KsDeaoRipPZoWzPIlJyxlAbD+427W5uHHdR9JxNeysxUg6clKaZddV+VvO/GYcWszV4Ec6JUoH&#10;S8jdzfgFLp0fCtgQn3UtYXWfmavOdabrhKOtRlScccEFz8POPX8Mp2+biaPKeLUlyk+gLuT4FdPZ&#10;LF2AbDEOj2MUxbITIccg/TpQrrYQCI9gfPAIjhzexDRL+3TCScDyhfpRSi3ASZB2UON0eOqwu7xY&#10;WE4TXP04enyMYOsgUIcRiz8BbqeLaVvE/Pw4quXDqLbuIlDvQyzatpntccnueHsRmLIjo2rRuI6s&#10;9Jh8jA/GqInDLFxzEnjNPuuStpsxTzWCIPNhsJjpC7ji8BGoVfbhEJ/wO1FD4+Yst1LeMsZMVLT1&#10;WotA7UOxUCJQj/KhhUazgkAgQE2aAgjD1YpwjRTYCNI2Y9hFrcgEeU/Ss64z9WYS1CG1H7lOfT6Q&#10;tD4dJ7sedahbP7rehzr5RWXbvT6g1E3zvaX/pLzcW3pOTrMJp8PfRHquYNbed+PqxtejHv3y9Cuj&#10;/ZUvudyamj6Bf/nX/7JddtnzrdmVJr79jS/dI5yw91VUOh2IRxO47dbXGQMaBT4PhXJsymXChixq&#10;BMwiLJ2X7KHK1qwIrOiJzLxQbRgTntLW6kUxd2B06N+QJUY44UM0EsVqdpGARA2zbiNYHcf08jPM&#10;Nikvw9D+X35uhASdDgUzFCu5RKojnyu1NqVIq5AJcjW+01SpsIO3y6tZJPoiBoiGIp9F1D+Bw4u/&#10;ycAZNt9v3fQUlFd2mkVWlU6cE5HvIF8ZwOLy+RgY+zcKENsR9GxDrVVj+vIsAx9KOpaq5YTHHUCD&#10;EkaTvdjFHDVRRV8sguX0fqbhBGaSv40NI0cwdWwbtm9roFxaosZsUbufRizmxO23PhLnnPNPOHj8&#10;D+HoLLbfMvpVTB54FkYGb6XGvIi53FPh6Mwza0W6m2Uy2P8iLGc/aaysSUPWPupwoO1nPXVGug0Z&#10;liJms+ZJ1sb1VJ7aBloMmfJrmJXzPr+feS7B7dJe9BbvLbgdflSLFjwBBqTPOwysSUnA4WNYmiC3&#10;s370XGF2vNndqidSs5NRc6AHJSgz103/Jh2nQGuMlLS+IPS8++7e/Jx8PSNJNdQVnFQP3fUGdOvL&#10;bD2tlRe/UUM72Z9+ry/TX1S+Zo2J6FTqXyM0ZC5My90jNMqDqJOnk9Oo9ChuDUF1nht+ok/J27Rx&#10;U1wKFturglDwem+KRg1b5SWS5Nstrx49nOlB0awLyTnrv//r27ji8svM7xe/6EW47fZ9uP1Ye3I6&#10;MfRSy+97hZWrfNCWqSzh5tteR1D5OIaGX40ggWNhuUBw0k7aEpaWNHxMdhtgg7WTYVODU+M2ZyRT&#10;BdNFGuum8Q8iGvsmatXdGAj/Or/ZhUpjAA7HbqwmY9TkzqH2eC6B+yO48MJ3ob/vz82iKm0VkhbX&#10;7lDqMepE3Y7S7p6G9J5JyOXzKGjJMimRiCC5xO5EL0OD41gtzWPDlquxmuZLhnn7Hd9mPOejQu3a&#10;K8wgNQg2YaqhLY1MO47xu34KHTkC1SrfllHVqrNWmQJMlBpsnikqIkqQ8joLcLM8ltPT1F7jmF/9&#10;bYwPfQ2tyl0Y33YLgfogwrEwgboOvzeBdDqDJz3px3A4F+Aj0Gr7kyyK1WtJo1G7idBDA1sQ8b3G&#10;zFVrelzlsWfHB+H3UTBROTuLZlRC51S3mc89nTTge5Cek9q1otJsw7VcnUWrYzu7zNMnwUs8yZJp&#10;VDf9UCogw9OMiAFqCU6OKmoa9qc/h8bYSRouF9g3GxRirFZ7QZ/R5LuJ6tyaDLDQO+Zd7zcyYZ9E&#10;3Wf/r+sZS6rzrhOd3HB+EXW+6QKuPus60cn3Dxid3H5UoXrWdfdCJs3d/JLW0ifeIqVAfEYd4N5I&#10;Yf6i73vUo/+dfkGLvHc6eOQwVldXcdFFF5nf42MbCCJVHDuUMb8djQSB88OGhTl8t8DXD9xy8CUI&#10;RIicbL+DsRG+8RAbaxgcouSpkyggax0ESQJmsVIlgy5T88ujxUasrc1ux05+GiYoNpAp34ijC8Mo&#10;FP+RGu4dGN8YQ6W1jAEC6uLiy3HiUB4zk1/ExMibMTH8MmOxq90Z1HnUkQQI3WdCqjDqVRYBn4Wj&#10;Tdg8BDwwbgLQjrH34II9X8dP9z4FyfrzcHzuapx7znOwfdNlRvD4znefiz1nv9cs1MoStC3nHFbK&#10;N5vTGxdSL8fi0j7682N2YQTxfh+BVlpgGNlMypxHbccK7jroRyhxBBXcBL/NhXzegZHEXqZlB+yJ&#10;AqZXL4Q9fgz7joRYVtTB7RsQ8z8Cx04kcWzqpUizWDUNIHkn7ns0hkdvQChcxvd/uAO51ffj7I2f&#10;xUW734WB6BW4bd+rcHjmvcYcqstZg92RJ9AWYNOhIhplMFc5lpOtK9jUmc4GnbRpPuZf/ete9Uwr&#10;44ORNhOq1RrGdKiG0Z1Ozb3b6ByMz2umM0rlDIF4gQHNwR2jhOEuo1ljglouBGRBxlZnOWbh8Gb4&#10;KIlShYKOpXqik1ai9iJpqEGgVpVKBrvfmJ3aogJV3um04E2uG6+yaK78bd51GbO+O1PJFAqdkapI&#10;6lz/C5nXKi85VRyvenZvTsF27++NjMYrT6dCasvakaC+KSeN2LwgdfNG6qbBXDuNTm2hmz7zPE9X&#10;4hut9+B33efrlWeTXpWV4uGL+1PY7NHDnn6l1qL5x1gsgdnZWfNb2s9AYhhhfxT9sWus5dW3mWYr&#10;ajb2EUjLoLKII5OfxVD/c1EmuGgPklh/Mr3IRk2kUWtWo+WX1KfYFeoI+eNad4WB2KuQTwWxa+QS&#10;pMvHMbt4CQbHrsZC5UosrP4egfl6c0JTJpNHf/xvkMy+G+ec/Xncdts7sGnTue3OYjqfOqI0snZ2&#10;9bh9ZyeIqNOpA1bhZ1jao1wm4Iz0n4cDMwcQiFGUEG6xf92196+RSTWMEDA4SKCsM/0MLEK5Y2bx&#10;MoyN2jA8fJnRTF1ONyrVJMaGf4bUyq2oNY9S4Jhh/m5DrXUrc3oDLr7ka/jxzY9GKve76BtReVAj&#10;T2xEbrmM6RPPwYbxz6BVKuGcsw4h5IsjR81/7+0xbBx8HGLh9yLGeC/Y8RlsHv4y6gUb/PYyrr/5&#10;QjzisddieOjD2L/3chzY+wasrH7KbMfSNEOVBetkWfg1P07QbjOfLvM8mbolJabG7+nFzDt3rnJ1&#10;LRigRrySnIfL7TSmRM10BklnWsspdI0A+AJROOw+rGrynCFW6w1YNptpR9JYKpQ8qjIDJ/+OBvwy&#10;OL5Wh6oEepRf47/j7lcyEZEE2iobOQGyBBiBcxeg5ZQe+VNizmTqopGuonbPukfd3KOuVF4q585V&#10;mmr3/Xr3f0Vd0FeSutW//v4e6Vpf12yn+mwtvWq33fagq4Q6XtY7Q/poHVCvPe9Rj/536rSYX56k&#10;SbbMkmgSG12x0DRDzqvplfazLtHL4LCfYGpDJLILbqcHAWKmvSWNy4dELEZNkpzcovptJcwiJo/X&#10;x7YbRjrdtsg1EL2Iv/twZH4WEfco/VFg8AcgWysyWRnrHyPDT9OPC4n+LUajyxK4IxHghhsvQzj8&#10;7M5CM41VR/m9FmGZ1JHUocrwBqhLFzRU7WI3S5ih4x1bX4Ibb38KNo8RIJkWrQKXHWsZIJmd/SJB&#10;+c0mhFSqhDQVRdMviSup7EHUcgn0+z9ijqicnx2kputAfNCGuvUjBPt+jMnFJ2N66UnYvHMZt971&#10;x+hjthoEstsPn4+hsWNYTF7Pb2MYi96AY7e9AGHPE5Be9BP0qvAiju3ba5hZKiLu/X1Eg/+N1bkL&#10;4Wmeg3z5BAY3nkBiHDg2dyW27iwb0PSyLBxMfyq/ALerjFbVBbsVZNmXYTVlNNVPJwMvRHMz2qCy&#10;8hCIqXFYTjoCtcqsw1vv4UgeLQ4gePUlZPGkYqbydASnDMT4QwTcUIvCTgN5Cl9amNfEMKLRC2BZ&#10;cbg9ITjYJlp2AV8VHrcfAd8Q68NvDvVoaylMpzRuc8+2w/ZneJ2TzxxsCNJyT4W6eTFzkF2BTk4P&#10;xYC7TvF071UY8nOmU7esuoCttrCO7gFSXRAzha0HnSvLUwsf1hyfneweKOrW/Xq3ntZ+Kx1Ku9LS&#10;zZTu+YzZ1p0WcMq1P6ryb8W0W1Ms3TIwYehHp5xOjq9HPfpfSE3pl6ZioYx0KouxMW3L4cd2uwHd&#10;XD6JnZu1AvielF/NU/OykEsdQLmaMn06zUuzLtXLBz81LbXdYrE9R+niew2jauXxwACQySb5zI6h&#10;wAgaNYIpQcDvGTNdwsPvsukmIoFRlKo5ZBiwhs7zJZ1mRQ98nxjoN8/MjHp3QchaB2nSS50gmEQo&#10;FGZHa8+tSmuslT3m7OVb73whHn3R1cgu85X6Gd+5yc/9AS/C8SuQz73XrLqWlTB12KXVd6PAZ/EY&#10;u2r1EMbH/wPV8iQO7Ps1rCy8GMcOvsisrt6x+S9w1x1XmbOqNS+u06xKDP/Q0WdR89wLj2cO8bAT&#10;u7fewrCXGHISiVAW/vBh6nr/g4BzlsJNHsP+EeYih9GxFhaW/xjf+f7z28dLMqv/89PXU8vXOdH8&#10;Or2I/pgd9WYGoYALpbzKuJ8ClAD6JAbbJfEUuS6d/FvE8qiUyyxDCl38sZpNm1O9tCdde6wFrhot&#10;8XicRrOWKfUVKtUtVhBlKhQI4KsUylqUVsplHzVrjxku9/q88LrjBHe1EwGoIlZTZSnrYlqthh2l&#10;6arkT4G6bWLNqQAVp1wXhLpOv/XctMCOM4k5g2l9+fwiasNZu4DvjdZXQFcY6jrSAwnYontL1j2e&#10;rUu77AWYPqODa9dSSJLAK6f2oacalRHTIJm+0xX2TqJ7i7tHPboX+pU4zbYdO9HXN4Cbb7rV/J6Z&#10;ncbU5H5ccEECB46/3BbxvejupifbmNTghNFx30upef8jMuStsT4yY4/fzBU7bC621QI8fnLxTsvX&#10;MKr2/IoP7j/2MlSax2GzVVBk4986cQz7b/lTnLX5x9g8dAKuxiZUStprS7Ba+i2cc951BIGrkSOo&#10;U3E0ZjMNKexuyjqgY+t0pFAgRmBtokHAMNu1+KxhjH23va7Mu3HpxZ+ClyVVpSChgzHqFA76Bx1m&#10;8bLAsL9fAM5vifSagp1cfAUWCZ6J/nnEo2m4GKiXrkageuTOjyLh2aLpLTSoGLqZVwkhfeznbvKA&#10;ucVXYnrhiRRuvs2w/4fC0F6C3w/hjnwTB07sxEzqiZjPPob3F6Hh/A5yhSfiOz87H15q/SMTylHW&#10;LCjTNMLG4UeYgzWi/iFWtJPlbUeJuCrhoMZrkwJQuxy6Q7v34sz8bPd6smvB6w3AJYtsZFKxyDgq&#10;xFAd4pEkCGshWpPxmoV5rNsy0xSmcKMY7YE6qEgjpuloBr88QzandLM8dPqYwiuV/BTinBS46Ngg&#10;WkxPy1akY0WYpqtRgF+pCd+Tum1C164zfJkVocUHcuuBWYvaNEqjk1N08DbTtjaceabS+rL7OVJh&#10;dt16Upl13b19uj7Qk799AEgdvXvt3JsRHF2N0z+N7LS3dEqx0H3LgHaddMuqAAB8jklEQVTHk5Jp&#10;BXiR68wDmW/ar9utvs1zetSj+0LdZvpL05UveaE1NTWFf/nWt22X/8ULrPmVOv7tm18w4YT9f2T5&#10;PIM6AYq/N1r16gmctfH91JBXMZd9L5U4zVYLGB3k8wRrtnUxXge5s9X0mT3B4n1i4lo8LRl1OHYN&#10;muVdBIIdSBOFS80lattuVJt+eJ1hArkDTdsCbN79BLdpzE6/A24y+/P2XIWf/s+7jXAg5i/Z4R4k&#10;sGFnqlQsgnob1TV9LStfAs1Nm16D/fvfbwpIq5L7+1+LvoEQqpU6Dh99OzzUivP0OxjTCuYU0019&#10;0e5FqeYw9sE1aipDIgHy9m1bX4HVhTpGBjZg7+2vM4zARy/q092zobXlWKMA4l9a4KYerqs0VaOV&#10;Mm0qFy0Q09Y0F53mx2cXPgc7w5Ec73FWGW0JnlYMDQLkxrGrMbt8NRxGAErCo6GLpqYDmDwKCC6N&#10;XNs1xFw7qSHczUjvvpLMBF3nt9JK8JcmLD4l2yb5LMt9118RnGsIhMs4PvN+M22yccOrUEr1IRYP&#10;47b9L4UGVPSRhtf7g8/AQGwLqmUn9h18O0KyyMpkFhhWWIqK/ClKNQYtEJSUQ7JDifcw3evTeh9I&#10;ZX1vpKyaQlHu5BiHGqfyLdd5dKrRP+RJZbGeTJmJVEDrr+vp7gJrf77ej46kXU/dXyr7dQWtD9fq&#10;6BRoffpNWOIL5EfdujZRtnmFGeYW3up5B6dN0tenxfhv87n1+ZJC0X6phsxr95Xx36OHMz1oFsxy&#10;qRXrkksuwb79h5DoG8SPr78DO7YN3SOc8b4XWtViGB6PB1MET9M+5ciE2w2fPzqN3DBifq323m2/&#10;HaxqP+PDAoFn19YPEuDHUC25zXnRcKdRKKcQCg5QizuOVPFNxjiKDqbYtuWlaFTK1PqvMyZBDVib&#10;nd7qae052bUISNLm7DKgTUTXUK1AZPeOVyOdbmF+/kPmHGa93rDhbfS7SjD6qFl05vdW4KzlCaKM&#10;QJPdrgFKGdQIpdV3ALjeqMBLFd9OcNTR11274nA2UCkl4Q0PolRoUDt1mqF32DIGcO06I5tSuk6y&#10;0rCy5mlrTL7X0+70WpTcYlrjwfdgJfV6c6R2rZmHl4JCg0LCpqE3Y/rEO+Ag4GkEoD1fxkSgjCYb&#10;j8OK8RnTWkmbE8XuPrfbjkpVx4C64ZTVFOa7XrXgctvM+gSZVBVVWJxe5lFnYmvB3UT/e5kPHxZT&#10;L0eB0Vxw9teRSTmpeQ8gU8oy7DImRsewupShUFSBL1iG5TqA2cU3mSmGRlLTA9+mUruIVOkgNk4E&#10;ceddbzIGcTRCssL4+gdZsKzHqlWH16bRgvbCt/tOLEuzqIGNsAMErC5jLEaPWvUmBSEb01czW/Nc&#10;akxqMx2Al1U7I3SdyQxX5bGe1ipE5SrXpmaTbc6h6Y4qfF4PVlez6OuLUCinfupWm6uxbbtRrhbZ&#10;Cm3mXnR3/d5dR4YUr16eWgO4O/1mqF28iZ2K/MEyIyvMgaLl83whR16TQJlCpHapaORO01hNthf1&#10;6aZ4DK+pRW39ZBD83aAQ7LZrWEnUT9dZ/3Gqae7RQ4pOe3OjDrzQysx9CoE4f3SEyXZs6gzqAXzI&#10;hrvWeKmZykCBuoyGnFps6npVpTbntvmxyk4QE2Mko5SWKZBwsdPoU+0ZfvRjXoHJyYPUtn1ILn3d&#10;gK72QEsrttmqjDFDvwpdi6iIMt05bAVAJ6WxUGbncrvpHzh+VBqh5s6fjr74OPJpF44cvcbsbdY5&#10;0MQ5BN1VM0JQSi7D38fIrBDmjrowyu80HO6SIW8C5PzSCkb7d5qFeAEphDo9w6EFeXXMzqxgbPxs&#10;ZsiJQqmJYFiL3XLIU0IIusaYzrCZxw8QdAV4NaKJ5pqrJSfLxYazt38EK8kUJpeuhksjtBQIxoef&#10;DkdjBPOLH0OT+XeynMqlGsGmxmwvkYEIvROoVexwmzMrmRLG12ao2mrVBmSRBBWZJdXeab5a+63h&#10;wAzzo/KVwr6h/wuYnHoeNu9+PwWkKL73r5fj8ZcsoEBBJBi2odI6ikMHnoCB0RuoE0cpyGUxuXix&#10;MeqisDf3fxBWdaMRF6bnnw4WBfbsfjWFggiWlt8Cu2Qs8u9yYwU+1nGl7CXTdJqRBv6/jyQBpoxq&#10;rQyPO2LWV2ibmaiiBX1BlRP9mEbKOwKLVXdSwHSYw1tMxN3rmUrtomnTWjmon8m1KcOGEtV5rPS7&#10;spJDv+Z8SMlUDdGE2wjkmk7qUrPFemDFpjNJxHVknKEOUHcBu9t3RadS/iYctQNJYOvBmg2T7yrN&#10;FhwubV+0o8XOpCkeCeNeZmHTpicjn7SbLYuF8vdNOszGEl5TBPU48dnOvtxuZ8qzzsHvkp6JlJ9O&#10;nnr0sKTTHqyBs6xW+S6zSvru9qjOoAFbkSRXvuz2ab43o6yal+z4Uz/KVetw2iPwEJmpLJPJt3FW&#10;nynIbIZKJUHcaJ1k5uKrAmrZ2tDCr5iEBZv2C2svuEyhiAELrJUwgY9ATCE5UeGHLkn5DV4JiIpf&#10;EWkvszQ8HfGooWqtss6k84gQuT0yeK1+5ymQwWfgDY1hZTWJvv4gssUiAr44K0ppFSiUqPlS7G5W&#10;kcrdhXhcgoM0iASSyxH+pvZKTd3ja8KlUzWUVmWW5ZIrTSOs5fSaE6s5CJISDtosRpbgdoz/JeMI&#10;I1s6QEbxtwbENFfcT2W/VLaYdj5QNsk8KtRevO4+WE2XEUwyKZkk1Ts1LOaXeVX5WtQ6dWDJ6mqK&#10;WpA8SIhqoVguGKHGbveb7XhbtrwLJ6beYNIyNHo5jh/7LPZs+j4yeQdmZy/FrrP/nsLO/1A7/ogZ&#10;YRjo+xcCeBVTM/+fKU+dcz08+sdYmP8acsvA+RdehTsPv9tYV9s9cS1uuP5KuFll/hizQKYuTUc7&#10;ADQdoAV/ptncJ9KqXWn9TTTIiJ2SHCwfcrkSwmENyWiaRBIJNWzeu9gGqfPxOxcyyRKiMfnhz/ue&#10;gIc+mU7SIVMOajndTi1SoyNkZWXdy0PtVKDHJ3ysT8vsOzLsF2Xd6qq1H8VCHeEgK5bUFrDXUXd4&#10;WtQt91Mqf4WvlqtOLKDW6I0PVqs9XVSo1eDzadeEhUbDjdUZ4LGPfSWc/lncftfXDM/R5xv6r8Rq&#10;bgXl6lfFSlCudPqcgmeS1f/b/E/SukC7my/TKXv0MKYHzTb4L0sO2zTyFTZOA9bqCHIitW5Fy45h&#10;Finx1jgBadtcX9sQhxq0GxFPmKBCDZZe6s2y6eRtmM2gWs8iwT6lkxk9fKh5aVn6kmU0FY22cJkP&#10;jWovoNNVcbMXmud8og/5u9VosoPW+LbIcBd5TSKdnyZWEhpY2CENJxMoiFFGmeqLhqiNMSwGpRFw&#10;CQDecD9S6VVK1Ak0LQ/9xpGkosygUah74HSHzVnUlsNDYL6IGsQuVOpbkC9EEQrYsLpAgcMWQiEZ&#10;pYbsw8qyHcsrdSPEhDX5TVpaSsJOFbpcrqFQSaNhn6OAABw/fg2OHn4L4/9bg++r2Rb6hvgBv3U5&#10;ZZxEq+clANlRktRDlO7uwDNT9usYoAQiDT17dDQoH0X7QkgWlsiTqii1cpAp2IqVM/PRmi9vMJwG&#10;izEWfzpmVz9r7Ixn8kvUiC812n6lmcdy+SPYcdZfYYECRLgvyzAbFGbadTY89lLMrH4NdVaPFqjr&#10;RLEg61XGZvYfuhLnnfshGJsyLEeZJS+X2wnXXP6pUrFSRLFRIlD7sMCyFYVCZKgsj+XlAssmzHr0&#10;USjQYsg2Q7foPH56UDKY/h6R1spBLUaNqd2gcrmCuQ2HfAaodYKdis3Yn6dXrQ8Js59Ku9bwsvwG&#10;Ai4KchphEsl3u77X6P4sc6Opq0d341D626T27fO52ezqFCrIe5hW7VLR7oV9e79m+om0bKXn9tuv&#10;xcaRLSb9UhbskoLbRdC53ls8XdejHv2/6aRecP9Ri8w8HFWP1NYjzduwxWrouyUOK+CRNKulwwRs&#10;u1r8fMflTF/UfmuHFYS95YPXrnuCgd8Hhz7jJz5EEXZF4GJbX5pOQ9PYTjLRSICA1Cq2QZ3PZGhI&#10;883tfcTaTqQtF+s6CHtko0KQdlKL9GoOtIqoT8ZRXOgzq51WCZRFpLOrJsxsVkAuTR1IUbvSmRwu&#10;Aov2fVtND0GmD9rJlKSGKJvcAUY7xyLI5SVbu4wZ8mUqa8LLMjXaocDfYkP8B/T3n7j0kUcwkfgR&#10;Ng5+FXXyOCl30T6XkceXyPSyZHR9gxuoOTcJFm4ytRiVPm3UJhtgkTYEaLxqlDukU7ZYkAWmRaAm&#10;ZhiOiPGUEONVhSgjJE2rRrDnS+Y/X8zA5mBgFK5qjYKZA89XkiyvBpxeFyosGxcDz7faQ/EZ5q9K&#10;BpYtHjeL8/pGHme0JrOa31kxB6toPrueGzCHuqRXGxjUdnnPIqbnjps5P83Fl2rLRsNX+WpIva9/&#10;C5aJm3pfYJ59IcuUqQQODcWL6RWqFeTL7dGS+04OBLz9FPQGkclaZMRjxsTtirbqMQ+JRBjVqp3l&#10;pDYjsLYxrxnGWDcCS10Tlmc6s213VpLKQf3ddLY1CofDWF3Nm5EpHX6j+lUbEViPDv8mNm76HYyM&#10;/JoZ0dGXKn+Nlo2P9ZkQ10Jbm6/WUzoT5/1AisCELb4kp3s685xtudEwHMNLZiLNf2TkBTh67H1I&#10;tY02trddsi/HJoC9J97O30+Bm99JB8jmmU47G66Ngi2VhZas8XXyoSm/9qFGyk+PevT/pvuryf8c&#10;UWuzms0kI1CDVCeI390uTQcXQLPXWmztZqKHyLXmV42aquxaT2VHJzBIktX8bb1pIRptJ12Ltuym&#10;j9EDv8/mMohofxBRK52sIBbztofXzbyU/ChQGfxgYExPo0bWWyvCF1Y6qgSvPLU9J0pVBxxUC6U8&#10;Z/NZagVxPldAGsa3k6m0EAwxnQy3riF1Bp+j7OEjOG/c9Bbk0xuo0SbM2dBuX5XlUcPxyVehTIYV&#10;JKBuGfoSKvlNCLguRJZczOVaoEa/zJT50R8LYzF9APFYEnccfoExxiKjImGGbYqKJENfFPpBpZAA&#10;qjQCkRhfMCmZ3Ar8/gAcBFaX3WG0URWRhpw1up7OzfDbAbPQp1pNUXvUvGGLYCm0dxC0mR53sA3y&#10;fJIkcGo6QfcqPXPljRkyZ74FbFs3fA35VVaOk5Gx/KKJ3aiXQ7C14qjVi9h/eDu27/gSlhafi/6+&#10;dzJvg9i37zID6Bc/6vX42c3vMQLMRXveiZnZN5pztQ2Yk3lv2vB2lusK8oVJCksLBM+bDT/V6Ik0&#10;83ZL+NWpmxcJXF6Wm4QBla+M7mivf05lroV7fF6j9KTFdRq+bLDdOsl8y2yUAU+Qz9oM+MwllaJc&#10;t0RFKhMic3fYuuMlxba0Z9evs/6HsHffl1Fg+3Gz6+3a/Qyk0ktYXv6BmcqS4KadEupiquD22hYG&#10;oOsadcr9VBuASGEYHpLjY3bQpiwt8jW1BItKBXs5c5PAeOLFOHTgE/CxP8i8vUYGzKgPk6J+dvaW&#10;y3D40OewmpXwqmA7AqXV7kBmMNQkW7xOBwmpZzKQHj1s6bSfs/YQIyua0LTEcTsPT46t21lMR+w4&#10;adraHGyImmDFSdDkC/NOgNvVZlxoaNWyyoCAVCJS+iN95rkJj84Eq45Bp/OZ22CtjkFBQPO1CoYk&#10;sNGQvIyruKkxucyhzdp3TV2d+GOGiaUBlhlHwInUygrifRSlCdT55iKBbhiehgMD/e8meLkIcoNM&#10;0kazlcnlDZl5cbvLRW2ijJGxfsxP3oZ4fA8KBTdqtRBiA03snRo1fO2srR/GLT95BR574a3URLKY&#10;nH0iEoMvIsB5qc3ZcMMNH4SXDEzroKpkFjobw67081vDPPhci5arjQyle2WwSZDuR3mVWgCZihbG&#10;KS/yr2F9Yxuc5ZJKFZgmLWijJslwtIhMw3kqdy0AUznq4JLR0Y8QIINmjjcan0CuyPK0R1ApNhCK&#10;bKS/FvOVo6DiY/pWmFAPjhKoH33xIpq1OqxGE5niNNyeeX5fxYHDz0WBgsaFZ/0XnAR5J5/fdfiZ&#10;KCtPbAoX7fwk46ri8MyV5mAurfkKep+Gof6d2L//GgQIpmZdxH0gCRsyzGLWQTCv2oP+2Ee+EaVK&#10;g4LeEhnuF82IgUYtzMI6lq0mBlayK+iPtFf3qijVNM9cUhuTU2/TtUtsMCydStkyp69pXYW0UK0z&#10;2L3zT3Fg/99S+GLfihKy+Km2QT7u0mdSgPsb86V+h/lO9yrgu8H65Djo7msFKEy1M11NchV2hj/Z&#10;IBraL81f5TSFRhtF9BJa9RFccv7V+N53r4aT7U7nuyvqmo6xq9vNltFNm34ft9/xdcSlL5ycNMZj&#10;Rvn00DAfGWbqdMYePWzptAdrSsZWnRqV3WrP/5n2aBqp3pLUVvVcV1G3EZu2K5SQ5MkfLS324Ct2&#10;pEJxFcGgzocuwOkIERAk0rK3Sb1zBaip1glkBBLhOeMzc5qK16w0p+DQDdOAtUxp8ladVcxecWvM&#10;VsNdxSJBOUDG0rZopvg1pKyFZQ3Nb5L5SKO3nE0CbJby8TAqKWDDyFcwOfNn2LztVmq6DszMnYsN&#10;G2fQrFJWD8QJ6jYCWIrA24c77vJhZPRmAoXOpb4Bs9bvmaSmloHHP+KzuOuGy7Fx7D8p9CxibuE5&#10;BqgExAP9zyeoxrH34DUm2VtG34RioQWfz4Pp2beizCxoO5FWrAuERDp569EXvMGU5YnZn5GBfsvM&#10;o7v43kEhxeEoUrt0wOMOme1IsqqWT1MDOutaAjaRClGWRZxFpBWtIZaHG8ePb8XwhkmWKAtIB10z&#10;bC06q1XSBE8XNfoQhYQywW4R0UgAeZaPNNIAUd8XSmPfoUeYrV+J/hdjKLELqblN1FJ8OHT8yWYf&#10;trbbbZx4DWzVcRw48nL4h9pVlFriN/xuw9D7MTPzGrOH3Agg94FUr9onLhs4u3e+gFpfnprd35ot&#10;gFq4Njbx57zacef+z5s5dA3v63mlUaAmrmFxnSvmZrpOkdmqHXaJmWxP08iZxmvyfQ8yfUXvRacY&#10;9ylTN61KlIRpdSilWKNjLLOatrwxjbxXmzpr+59iapJALfBmmZojzTsZTLOdnnf272F25htmflhC&#10;ouTmtfyb0TEGZD5QmO1wjQfj9F7ULrd2esRLdM92LL/r/ev+nkXN55QgJKg3PabPS0EoNVYo+GoK&#10;LWqmrsZGn4/l/OfNKJnWx2j0TesQz9r9LBw5/lXDYjQIpzbcJQVtSHGKFDYj7o3KPPzptF9gJk3M&#10;bjeqSBsfldT1ydV9952ckKfrzwwN8Vtd+butOdkJ1HFeg/B5hgjUAg6hkXoL78mxvSFycYbppHxg&#10;duCshSeGF6AL04Xo+Lsbt6LSvfyZczrtBGqiHa9mTzSdjQxDQC0/TqlX/MhOpHPYxbC1FE4Hf7wE&#10;C1N/hg2DN6CY9SHh34ax4ROsKXIoZwrl4jJq5SKD8KKYXzSChN15mED9M4xtjur0TDOv188slskR&#10;tMArEpH/AuNhLqVBMg2Tk59HvbwBw6F/xvbRW7Bv718RK5+EVO4JiEeux67tPzRzaFplmyVDDPo/&#10;QWn/y7hh77tw47E3I2l9CwM7/hCjW95otErL5MFHjTbEMNp5HBq6Fmft+RnS6ScwjPOp0T8OufoA&#10;BYENzPcwy6IffRumqH2z/J1JTC6Nk+8cgCM4hej4LPYdHWHZpQnwWUaQIsBJe6e2jSXWzY+x/9gj&#10;4BOjJuMq5D6B229/GdL5p2Fp9ck476x3Y8vwNdjc92F4W6M4cvTlCGoVOBlvA4tI6AAVMtepqddg&#10;6+b338387iPJ0puTYTQaNSyn/haSLe0s6xwxZ3rxi6jW2HLYxDRUXpPERBJQa0uOY00APAVi3BIa&#10;NM0jwUHZ0Zy4XKlWNDhinvGmbUuf/yVd6CM54+NBIiWs65R4AnWtpoVhTawuMY18pCbSYjnVbTkD&#10;zvXmKKp6xTJtuhuosR9oe6GcDBg5bINmfYNI+92NQC1nSDfMr3nITqGL8JiuUS5RUNToWR3Vitpb&#10;i/WVR7p8hN4oBZBq7Bemuui/JItFNgmTDI9BFXU8LgWgZqPNFMz6MKa/UmK6nVEKtxLK2A/JYsrV&#10;Veza9nJz2p2HgM2fOGf75Sixw6ktmZ2Z9FyvNhm0DKRo94IWyfLKOAyQM6weUPfoV6EHrrVo5ZCC&#10;b7fKtltP3WdKwXpn/Ommi5T6TTJXPRNAy3XeG7TVld90wzzZGZI/fdcG5LV33Tjv4bdD3fddP4Y6&#10;D8xvWWIT6hBk+8lk2FEtK4CobxyrhSOI8JU3vIi9R8/D4IgXc3MDZBxNdmQKC/ze7ihh4/gGfP0f&#10;Ho+zN30BHjISmTZvNfqwdcs3zcrycmnJaBmGeTBaWTs7fPBlKDeHsZJOYNuO76PSTGFsJIKyVUIm&#10;lcDG4VsxHPu8WWzvdz6GWu4ObNn6GQwNv9ysTj926J9QyIbNKnoBZr7SNAeVaFhP27gcjj1YJN9z&#10;2DehL3E2FpILSCTGUUOKfvO4Y18E0aALDVsG7qAHGxP/hejYZpRXjyNDzV1LBg4cmmB4BQolK9h7&#10;1zkssRQZ+OPgD02r2IyFOgkkElCiLCetGhcTn567CtNTf4m56VeQuWbaZlxV1CrkTiVohEGLjKt1&#10;guVavdwHYsBaCDQ08HwcOPhFlMh4NUgjGdgMjfN+Zuo69MVeDimHAbPFj/FS5aszPe0hzFOjSrWE&#10;XLFkdhmoLrT4anZGOrvPjHQIdIpVgjYbVygYMPhsczpRzucIJkKeB5ladhRSLDhJkiyPQkGaqZ3t&#10;xokk25KgatmcsuYw2rQO7RFpoaBm/lWiWm+htioQzVOo1Q6DCttjU8NX3fpVI1hvs938Jsh21q46&#10;KaG7dWoNQ/RoDYbVoEDvZl/U1JjDbMvUFkG1Ow2x+wNuasbZrnyOQDDItlhHpVinsNBi2TbMgFGA&#10;EkaBkpvH4TeCndZ9lKrfxMEDH2Ee/xhbNr0MZ+18MY4f/SyWlv4FS4tMDusok5aRF61xEFAzH0aq&#10;4AvjSJ3096hHvyy1uU+P7hMZk4Qtj7GDXSpTNeJPpy2MbDlL7dSPbPF72D/zG8Zud7K4F60Oby9U&#10;LPQn/h7zs5dhad6Hiy46imry8RiL7cOmwZ/hxMG/QC49TmawE0vZtxkz1CUyGe0bF0PftO1vMTZw&#10;FplRGVXrh5hd+RPsmzwPK8knI+CmBlvpI/DvwJ6x/6EWP4mpo49kmC9AauojeNyOL2GD/zpkZ16H&#10;kdhrzPy01+s3jEn85Lxz/hr1mh8+V9hYGVtOHoI7bOGO48xEaC8arbvgosBw25ERpus4NRoivOM8&#10;5Jcj1Jp3Ij4ue+1tDcTln8bAcMEshhsdtRlNPleYhwYuiDvI5Rtg1BRGihQ+lliUS7DxOwd5rpk9&#10;cR80fFngWSl6KGoNmvltkY6/zpcPnzJYSwbQwiHN0WsfvSBHB7e4yF9H4u/H6OCn4XPvRk1KtEYs&#10;iEUeR4CQMYR0VoxX3P6+Up3A0kA4LAmh0c4b4xiNepFbYnXwcamegc9TJXBVkUzmjIYtUPGFQwTt&#10;B7n7dgAnGAmimKuilKsgHt9EQFMpgvds63m29egmaqwB6IC2I4euQn/sw6Z8ZVSQ2UNAchiv/YF3&#10;YDX/dVaCtgcW4dQcVHd7p4paeNdUn6PTM14CbSxm+9B7F8pFBSYBII0K/TcxiiPHS8Z+Qp2atPbr&#10;h+INFCur8LHxNRvtNRrKh83mQSAcbgtDbLRaMJZJtRAJBM26EAmWGmFbzdWgQcNU8Ws4Mf1R3HXg&#10;E0Zf0NT10Cj9sEnE4m4KwG0Nv02qq67rUY9+deq1nFMlMo0QweXIsXdi+1lfQcuZoRy9Qum7gPnV&#10;y8RHcM5ZnzPz6GOjJ8iAwgiHBtm5+/n7B5TgQ4i4NF+bIEh6KI3HMTx4M+KRTVhNlkzHF9PRXGmQ&#10;8ejUsmLZhdnlY7B7ilhYvbpt8pLvBZCWlUeJKmHQvhlZMsP08u9j67ZPYPPE21Hj72OHn4vBvhC1&#10;ITKW/n4zxCsumNa4L1tDLt2CzfLixOwupAq3kfM0zZyLtp/J4PjYpj0YHvhvMlNpxk60qlWEqb00&#10;mfZWOYA7b/kDPP5R3zIL80rZIu6683lGe11cOoQLL/oY5hc/rfUMRpOPx2WIpoQyndMtQxjSWrUo&#10;jcVKpnh08u/Q1/fbZoW2jrZepFKuBWYrTMv2HS9BJv/3baZ9X4nflsiQCZMGtFfm+Zug/JhHXY2N&#10;Ex+hMPUaHD/2QtZJEGMj78Hw8CvMyt/lJXomc4+F24vMToWqzSJS+TIFHCfLkYDV9yKMT7wW27c/&#10;Vwlj2cVRKEbN9Es8ETZTM07NlzcdqGlhwoPZhVl+0lJFgZAP/mCMbTgAW8ttLOlpZMLntpmrtlAK&#10;t9Seg5Ewxsc+gXj4fdi++TOYGPoKRgZ+yiZsTqJhVeRQqnUCXq+JilTfXacFpxT05heOGotiIi81&#10;bKvuYVsahMvOtNRs2Di6hcG42O58KNZSLNY8/GzAq5m0GbVySTDkt5pu6pLLbZkh/FDIaRYXSluW&#10;8SUJjv2J9pC4wFtTMmY9A6+yLyD5PZMjSNtkRIeBG1LAcibRd+elRz36FWhd8+zRr0zse9KWZQqT&#10;CjZqtsOo2/djdChI0HNiJHI7xgJ7UZp+FLnyNvRR62hQNc6Kw1HTcNqi7LcWteUl5CrfRbDvECzv&#10;bfCHk7jplqjZWiUmoeE7rY5WH9eWomrZS+AYIROfFcYgQ6zRdKq2unhDEg+qyFMFG+vbigLB6Pj0&#10;i8k0R4ymZuP3tx75E+w5793U1JJmMVWLwkUsumCW4liWjfdR2ATigQPw+V04ceQReMKjbsTszAsx&#10;e0Kp2MrMEtiS1IzdUTRKJWqkzAk1Kg3lz50I4ZG7luBvnQUH/e3c/DGEAzLRmYVMPmtVuQxgVKiC&#10;+8Upa31GUy1p5b+28jEvmsPVOeJh/yg2jrzSzOnHpYXz+WMvvBLz8ysmP6dELCoXtb+F9Cdx9vbP&#10;oo9Ra7++joH96Y0vNyYBxra8FXsP/xn9vB654qT5rC/hMHuBzZTxKTBe7dt2UXiL+Aexc/QabB7+&#10;LA4e+yQml96HueUvUSh6FtP0cviIAEsUJBSdNGvFabPZjbGWB5XY/kMEqtVU0azyrrL9CZ50Ml2D&#10;eDUSezs2j70KidCzsTDTTrvMBOerJxCINNE/TOlMi8LMGLiGLkhqhI0xIjYDVgV1bHQbTqWmrQZg&#10;k182euMyGBn3Ilc+amwKaLNIi69Hoi/BxqGXIuT5C9NWW0ybBGbTXvlA+55j0T4s5zWnXUYq2zCj&#10;VtpLrXblcvMjW5LCRQEubxUFDakw7VL2JYhqi79mRTQlU6w1zCE7yrxsFYSjbDiosz+odyrha4mn&#10;61GPTjNyOBxUyB7e1KJL5vNWhddUybIyZcuaW7Esh/Nzlst2hzUS5z2qls9jWZGwZTkdZXb1Zasv&#10;ptntO62lJcvy2H5shQPftFaKljWZtqzDfLZcsKxQ+NuWx/UVKzbwYqvQtCw+srINy/KFrrL84b/h&#10;99+0ogM/sZYZ70qt/V1i/FrL5/sPa3nOsgKOFP381PLHP2gl6SeVsqzhoS9aR2YtK1e3rJHBq60y&#10;A60zEw1r2Voq32Ux+VbA/Sl+9zVrhe+W6BSGy5G0orFF3t9Gt2oFXGlev2dt3HSH1Z+4mff/ZUXc&#10;R6yxxKLls/3UCvCbQe8Un/+b1Rf4jBULvckq5xjeAuNmWupWk2VWZLx1q6VCZP50KZSyvPIZ7xv8&#10;U+A3Dfpv5C1r09BrrLj3CmswcrlVZ7qqLPQ6893it/eVFFfdylsrGcvy2q6wEt6PWj78lVXk7xzj&#10;Ht/4Sqtv6PlWnnHNsHyLLLdw+KlWpcr4GXeO6TLpv4+kT8sMO8k2MxH5nJWesawK41B7yrI9VJj3&#10;Df3XWhW2C8Vn6ooulVLGWWxsDw8uqfCZ4M5ti8laZvvqC7zA2j78fqvKcqywrspsWMMjL7Mi0ZdZ&#10;s9OWNTT8Lms5aVkLy8w785bJsmx5DTrfaFVY7nXVOfOn+jFRdJ0KzPQEejbXglUsM0Brla8yVove&#10;E443W1vjXzFxZxlHleFF/S+2Qu4XWFWWaZXh1BhOkXHU6J9VaVyWaVT5FvjcRGNlrWp9xsoVjjJq&#10;Vj7bCb+wavTcYrkrr1n2qVyWH1glK5tjZniVq9YZualFOXo0ZaQMdEgRdF2PHvbUIpPowOLpSWcK&#10;WJfYH0vs5VUyjAIZhlhIhn024PkW9aGjVn9AgDdtnThsWX7XnBX36fd+a+cW7S79upUloxKjEPtZ&#10;pCN/sQ4S1NzBN1hZBlZkX4fzQqsv8QxrYPg51jz9i1cDn7Oc3u9bcFxnHSGfmCVTcsX/nc+/Z8F9&#10;kN8ctaYJAsGJ9/H3FdYS+Uei//vW8SkCwNavWPA8zyqQ6eQZd5M5qZOXVJiXIsOP+K6jYPEFa4Z+&#10;Y76M5UKJIFawEr6mNRzSeUQHLH+AYTheb3mCf2llyce87g9aQe9nrPHhr1gR/6eon3/U2rPlH6z0&#10;KsNlegU2Yo6CxwYZYYOMrFLP8VtKFmSE+aKYXcWqNQt8V7LKtTZwC4+mZypWg982GEad1yLTnCTq&#10;N0zK7zvp2wK5t5i12GqZYW/o+wLL8EPW5k3vpSDWhQSWeaNppehx44bLrTQrqcgPxIJPKX6VBwP3&#10;4nKryrhUTul6lkJT2koyj0qPBCqP4/8z5ZehnyKllAZT1DJlyEo3qXiwqG6VqimTHglaDVZWhe1s&#10;4/BrrTL7wDIbNbNhHZzle77rG7nCGhv9qLXMqs6y/LJsczkW4JzyRX9l+gk6XmvV+V2B+a41GYgw&#10;To3AFLR+0OlervNOoCzwlGC3Y/Td1uIJhsf7ktKjOJiI3Tteb2XYH8qMa8PwK6wdFGyjrjeb3/v2&#10;0x/DU4vKMgNqm21S2SYZ1SSvlEKsFYJ12SorsYrbpKlkFcp6x/y3Mmyb7XZ8ryDdozOS7i+wtnWu&#10;9zsJrBunPE75ECBWg2XTwNqCGa2zYQjNlgvZReD8s7+NVMqJeGQYtVYGuXwGHlcEfYlBTC/eikzy&#10;GdAAoD+u0T8dDehDpWI31rQS0d9HNvV1M4+mATTZiak0eR/SsFt7NHB0+N9Rd/jgcIVQTeYBTxw6&#10;S7tRz8PmScPuWsDRqT81c8abhv+OkfTBCRfKtQNYLV3RnodzAytzeQwOhphuYGYOeMLj345ScQOq&#10;hRFY2mrTcmK0fwCTKzcjZI/AH1nCoemnmUU2CsPM9amqWQBm+NoDYzZS9tRlMU3NQKud1dhkWtTP&#10;H1aL6dbkNQp8rjdB1M1Z4Lzn/1ozDbfDZoK1a3sePGaOUCKOx62x4BzfVflU+7817Pirk+pLA5UK&#10;rYJjzO9GPHLLdbj91heY08C02E2FX2dcboTNFGks+LtIZb4JB/OuLTkO/ruvW3B0NKhWM59//rtx&#10;4x1XmT3jbu8C35SZrk1oVZkzJnJw8BlYSf29SUutvgSfmQtVrDrPmwVsBp8fDGINNHPQcaqqvxzz&#10;snvLKzE1/SHkWKjBcJE+dNqdTPB6TC2OJL6Iufk/NwsIdayk5oA1D29HidnzY3P8bZg88lY4osyh&#10;o9S20yDq7ivXpHC7o5mrFoHJrLD2ZI+PPxt33P5lRAb4jknq7t9Wu6loe9We96NYOYaVpU+ZoWxN&#10;L41MXI1QfwEHjl5jNrA4mWJzyEbDbUyjssWiVErCb47LU4AhttM6XG4ZIa2i1iizf6n9aVFaDT5P&#10;iM9t5pQ7v7ZuiLrpXSPlpZOfB63uevR/RcTr03uf9ZlB5AJWmv2wAmd9HN7WuAFD9cP4IHB88SnI&#10;lH4NpdZ1fPRTuH23YCF3CW49vA3ZzDOwYdO7zByu6a7NKq92BIkeEddlKKS/bmpHc2QyUiLACwgc&#10;yZyCYtqa9/VMoZHLo5ENIRI8HzHfVjQKNbhdBUzOPoHgeyN2bnyP+A08NjuOHf41BnAYXu+s+D5B&#10;kznguyECtTl8gA/HNwGHpt6C4zPPRd3+IwL1f2Ow/yCmVj6JQvbXsJh9BO489LS2FTUm3KSf6RS/&#10;ko0aLbbRHH6YDFOWv+yUKjxuAbI28fC9O8K4NV9PoKHObjOnEBHVmyo5wramClmsbrtsp9Ifn3Yb&#10;qeIwJ6vxiQDaJcMbvDsVKsuyBRm0i4ASZsHuPfgCbN/9CbMITvig0G1NAjWFjwH/1cjkvmkObNOB&#10;LxI82nB/H4mB6xAWamZmb7HHZMXN1JSNCCAAUvAOu5v1oPPO5uB11VGjZ52wpvJhqeijB4nYOI21&#10;QQdKlBVDrG+v12eMhUhQkwjU3uPcgI/lmZln7lrn4pydB9AX/KBZz9DUtLPqvCX0pp/8cWPbXlvo&#10;zJYnW4ouQ09soF2gFtnUYIvQ4XNFxqetjR6PAzLnr2numlWi14qBRNkkD7KYCuk4llOfMoIC5VqU&#10;+c1M8mokM8dMXVe1ps1y8t7d3lpmJDk//N5xZoEBt/gRycxnY5XpyxOoJSy1nc+jrWNqxW74zWpP&#10;/uymt3s1KZLrvtR9j3r0/ybDHh4IOjM0a+35EDNix6xoQQyJgCKrTDWqqZU6GSw5u0BWW0ZFaTIO&#10;HQeolc1PuPTFfHIcx45+2/AhMbwto2/EyGgEtx98LZl0lYBGRsD+nE8mEerjhwRdGT2RNiFrY7IP&#10;sXHD95DOl1iZYQz0VdFwTuHIictN7Qr4tm68xhiKiITdOHroKmNZSSvMtX2KfLRt/IV+s4UCAmEH&#10;UoUWgtrgzDRL+ysXCezkQwIwLcLRHmSdkCYr2TIys57aurCYkLQNMaJyB2wVmd7r2XqmS/86KlWM&#10;sYt7apV8ZBnzsmTK/KEFQXd/oz96rkMWxCjvG2ApOKVmdn4JoyP9KJbs8DJpG8ZeZd6fmPkgcqwv&#10;rQI+a+JjfJ/H1OpVFNG077kKv8vHnIg538f4mYA0tVHZih+OvwHzK+9C0dGgUEdtVbb0WXd7tl6N&#10;ffuvhp3FZ8cS41K5BlAuMOceijKdunswqH0KmQDRS23TqbNgEAu/AMnUZ4zJ/zrbmd1WQL0ZpMb8&#10;SYRdl2IhuYhQ0IUbb70Ul1z6D6hXyjh09LnGAMq2rX+BqePXYXWFAuRGhb9iar5dv0RYiwWlSlN+&#10;BeIsoBL7mK05ADcbtd/3ayiW/8tsddQwSPt8fLYPNpUB78cxPNSH2449A7J7ojapdqyFmepD8dCv&#10;U4D+btt2P8taYF2t6EhbxqskyOkjZdJYOVPf1wMJm2qDuqdT+kTdq6hbP+aqgIwUoB8kk9j2bY8e&#10;lnR/adYPWDc/M8CaXEBbjRzssPU4WpLw2ckFvDLsoC2h6rNmhSn7tiT1gIRz+tGQs6ybkqfh7J1X&#10;ILk4ApcrQK321UZzs7kyCHpbsApRuIQgdjInBz8goy7kPQRrlwFsRbC8QGZEWUHbT8U7Mlngwp1v&#10;Ri5jg8e3ioUlaor0myEwxCRTMG7ZwRaP0BB8rpgmA42RhTRQsnJkfHFjjrRBsJZ5dx0QIqDOFRpI&#10;RHUMf52CQtUMf7rcbganiElMi7F93HUivjKNTL9103WG7gZjs5y+y78UnAFqaWYivpNBDP4wXkx0&#10;pw7WCq/MupHt94JMwur8YT5TfXlZXuOjL4bHFUY2v4i5pS+aMtTqX61q1olqsoJnDnFYy8+vRsqb&#10;ZrMkDF18zgdw+MQJFCofM+1DZR8M/DZzNoRC4TrkVReVHEaGqOWbD9vx37M8/29JyRCVa00KlpoQ&#10;YDcgjp29+/245Y7XwEPQ05Gw2rYVCv879c0AljOPR6zvLxEPn4+De5+FbRt+RGGxBn8giVLlOGbn&#10;rjLbu3K1GmIRCaDKpEIWUPPeDIcLKAWY6g8OttsgatWQmTIYjVyDn9z0l5g4m+29lEWE2m6Jivlj&#10;Ln4vbrjpdWaLl7Zrqf2U2Clb1Jy9bMMx35OQWv1vtme+ZzQOR9viGFoUxBWlnEhJ6Zb3vZV7t1BO&#10;prV6UkA9sD6TqAfWpwW1waZeKBNQ+8wQtTGNylLNFmtoUGQP+D1mXm7jxLPQqAdRb7ipsX1UpsyN&#10;RK8h6iaZtbqsts26BIxCcFueMGTBViF3EYNwJVHLL8EdGmHtR40hBw39ycqT3+tGhoAdTTDeagmR&#10;IBFblj6ZPGGghqNNBNJiG06zrUYmWcUjNISotBiAoj+xEe0rVdY2TrwK4UgAK4snqAF+xTA5h6OM&#10;ZHIKseB2ChcMQAevGMbTAVvlSU73al1yXV5kfuuFnEixCXTlgQkSMxYZP0yQVHuyeEsijbRvPm7b&#10;a6YjI5UJ0ramed/BWmGaLVgs4zK1tFozhaC/D7JnoeH9huY2VVYsowY122Y1Ap/TawBIAo0ZBVWa&#10;7gMp+kw+h1AgjEae2WJ8G7c8H6VayhjsmJz8G5M+ba/zqb0wHmVdQp+mBMqVutla96ARMyBNtL2D&#10;rIUWpVMJrLHIn2HD+E785CdvMvv4N2xg27EGkatOYjF/uanmzSPXoF4aRq0coQAYwR13PQ4TE2+l&#10;tmvD8urVsLHMK7VFBDx97bpXYYlMG2r3u/ZDPVAbcaHKOhsOvhOJgX7sm3uB+axKYfOcPa/Eysoy&#10;BYGvIsjuVONnbjdfsDRbBPrMKvCoR/0R9t71j0b4KleabNtlatXqeGrXTLDaiGh9XZu0tG8NddN4&#10;MnX9rPlV+rueFYdqtUcPV+qB9elA6m/sxNpf6tEUFZmoCrRIIPWGdMSFC7s3vwJHTizx2d+Z99rv&#10;uWnTf6DYugPBoBPN/ABmpp5jQKhOpyMDY4MMh/f51DyGIyOoC8yD/KNVZeZIUS/DFqMRB0myuzPy&#10;us8cAiKrUYpnZQbo10IbepdW5g9XqAk3mNYmte0QWrUy7Dr8hH5l0EGLg8Sbdm79Z2qT41hKZjDS&#10;P4w77zzLaBsDiS8gGp3GwdnXIxLIEE+ZSEWvIzEN45TmQ+BYz9SM04My09tlrmJOAlcNH+udwF4k&#10;0OkyrS4zFjFyZkInoJnPRSZc+ZHJz/Xf3QdimIVchXn2GiMYlqOOMqUZOwUijVyYaHhdLd2OgZAP&#10;xVIcQU+/OZRCGrlGSe979Gojmk7wo1FxGqGuayVLYUrrNiMajEtrFIaHWCq8yuqbmUQ35aRpiAcX&#10;sLWQq1Zn+zJj8nY+YttkPobiL0KlcB7L0Y6FwuVoMV8ywa3h54nx5+LY4S/By28TfW9GJvcOM2Iw&#10;MfBeHD70OkgmbSFFbZkNWs1kfd2vJ77LsCg0oiUgNn2Mfgf6fx+5fJH9IYrpqa+ZVrd96+tx6Mh7&#10;jEDd9MgcYATpWQH1O3Fk7o0URiUA5lFvteC19yGjI3YTqoxuW+SH2ny/1v6UKP7upu2XoZPT36OH&#10;PfUWmJ0uxI6qBTGWDgVwlozxEg39UTbH3ByZWLOFTObvzIIZaUR9A9cjU9xKZvAk3HXbXxIkLsDG&#10;jbcjMvAtjI5/FZc87jOYJ9Cq/8fjI+ZalkFjqXbmjG8fqtUqSvU0So0l834xk0KaWB6kZi2bysPD&#10;H8DG3ddg61mfN6Y+DXOiul4hqBcbETSoKbQc1JiTbcEiEvoQLrnkx9i08Xrkchfy+Qb0xR+B+ZUK&#10;RsduwmD/97G8+DxmNAqdkd3EoDHAosMt7rbXTK4pBqYWZRzvtQhoDaRFaq9i6LqKA8vJs1jp2od0&#10;8iMmKad3JMMg1znjp/vdfSWlsYBgxGHmfmVpSyvTHTaL9VJHllqvzkpPUfUaCMWp52suX0d/1o3V&#10;OoH7qZHErSrrbJn1UDBxaZhdoxwCadVbrlA2B1wM62xkk28Sr426hoIffFpcTJoRIpdDyyPrqNbn&#10;UamvGNObi6ufRDr5Qgp7KXPWu/zJAt1Zu67E0aNfMsPksiDn8umgj7bYNjP9OjziwveZaRqnxvnX&#10;5dlQt9msIyrmiNAtLa8ay3eprIXl5a+jUvou5hYJ1IyzzrrN5ZewffPLzaJNjxUxresJl16DbDpl&#10;yrtpdiZU2Te1nptCc5yVYWhdG+MLCScSPtsCqGk0v9idTOoK612PevRL0r01p/uFzgTNWn1NC64q&#10;BGSbc9o8c2Gjke51lONjL30Frr/9w20zoGTAiwThx1+cRLOeoKY2jZDHiXx1kZAjLTOEwaEgmcsP&#10;ER3IUeuexc03vxkxgQJrqUmNSmAvhu706LBJHc3ZQrraQsAzaJjb7m1vRW5lA5bnn49tu7+NVJJq&#10;DBOzfdd2fOfH52P7jmdhfPgiHD+4itTqOzE+9jfwhieQnCfTsQ0RKIYIAj60WnO4Yd82PPW3/h25&#10;2Q2IRx248c6d1DKo+Qw+DzNTXzAmTnWykFGcRQJqA85M5BpHFTtsz/mJwYnMMLahKlmghrHppzMf&#10;vca85Kfrb02DEdl4J5C+m9aCu09URyk/B7+WsMtilgIjX06ml5CI9zMuuwEYHfOobT4Nao9NgqSH&#10;FdqsNozgYlD+PidC8FREMpdCPLyRbclujolUOUs7lCnWgNdB8JOltyAsFl6rYYNTKr+KpFtOp1YI&#10;p0bddLCSZylljo6M886O5dUMEgkdggGz62C4772YnXmdOcxjz/lvwOTMu1Bk83zCY76M7//o2Wa7&#10;VUUATbd9y1txdPltCARWGLQEMrUjlvX6kRuzfqPBMKoIBANsdRnG6kCxZjdWyihnUaNp9xfZfFc6&#10;JYw52TwH48+CrR5BIOKmRn0tyxdmCkiAvbg8R/B3Iuh1IZsrIBJun/Fu8inSrWn0aus64lLtUWCu&#10;Quh6EnUrRe/Wfd8l/X6w665H/yfU06zvL1KnMR1JnV9OyNK+tJ/rRs+lybQl6e4npstSk3WTAzjJ&#10;LqpWkcAt86Fts6ArKyHDBLSIaXT843jMY27CUjZPbUJfe2A5wnC5BuDxDzCsEEFCfXcCh/c9D0vT&#10;fqOFCIQVj1Zs65QqrZot1cpMkdJkJ4iEDTxqr3OhMACffzv6x27ETbc/BYH4NvjDT8bhAzZs2fKP&#10;mJr6Kn78o1dS438nBvt+RG3oIgK1G4Njj2KG3NT+62RoOTgCToyQR/30hqcSlDWHeAS7z76KsTAe&#10;9BsA037npplTJik7a01JqVWKRGyferfOGRvRJC1TY27oOpqzCaNDXf+GTg73/hUA/bKXKWI0+Uxb&#10;W03EBpFkZah3NYmabrcdtbIdToffTCFIgNC2ILhZB2vSyn0hxeBCIjyIdCZphJ8+ArVk3BIrPkDA&#10;UH79LgcWlybZ4etsBxbTorrnGybhdCCtmlYfGRsZYY7saLIdDfQF0aCEKXv2qjWv04exvi9TsGSO&#10;WyFkVoDHPOLdmDpxDGGCqQRRgaqG+JtImnOi1avaDUHtTAKlBELemiahuqIwE7RTsCmwFenM+jrb&#10;dFsrVr8LM26/X/Wjb6tmnl+jFdPTX2Xf/ASOH73W9Ctth9ZUlhI6OjBKoI6j2iwRqKn6i9a1x7bQ&#10;qTC77bfbPrsNVu/k1hpwm8x3PerRfacHrAl1NeuTmuzp1Wa7nVAM19gbVidjB12/MtkpcNDKU827&#10;qmOG+YqcoPuej2pI86ItXAGsZoYRJcPR3NyG8U9SKxvA8NB2zM7eikDofNTL4wQ7L45P+7BlxzQZ&#10;c5hMt4ajxwdw1u5jmD6xBZsm/huzU0/Czl1XY3bpasNQTLnxT3sNls47lnYt3ZQaQN6OnRPvw4kj&#10;r0X/8H/B7Yua7WOHj1yETZv3khNZiPYNkiHJQEUGpdwifO4Bfh2iJuJGLB5BunSUaXwMJsYOEPiZ&#10;AavBtC5gIXUJhuMfxsZNG3DLzb+Pwf4XoFD6jDF20mzm4ZOVlm4lr2nBKhwlVKlm4k9qBGJ47flq&#10;UYfZneTHkMm0qOu3S51vTpkUbkewMMP5pLU4TyLTTnSjb9anRwz7vtL6sJQnOsbTHYXovtd4wt0J&#10;O6k8f1F6/09I6ZPgsL7eu8nTmgoXhVkn3A5CKfEylwIuuuidaNQpAKYyyKff15bV6HSWeiIObN38&#10;bOzf92UzGqXV96L2dsAOae2CEZAUr67d8m/HrcBOHn25+127fM3nqnaWnYIzZdgpU1Oca+GLpNF3&#10;bkXGQze8X4Z+QVtVmA9q3fXo/4p6mvX9Reo03VXI5gc7YufSfqfeLHfvRVUs5OEVU2qwU2MYMTKZ&#10;kZHLsW33SzC7+CJ47ecRBBME7N+jxkEtuEW/zSVs2HYHKoWjaNhX4Qq3sPOsY3xXwvDw9Wb/rvZc&#10;tw2HMFhVs6JfS4KApX0WcJ1cUAqAxxFHov/fsDj3a6jki6iX3Nix+wSZUgXH589GZrGJcq4Jv2cL&#10;lhZ+F62aH8eO7qFW40M6NcvnbrOFaHp6F7/Nwd5IIBLaYYbfw7ExLM1UsXni48gWP0PH4iH/lH8l&#10;z6TPNEWVk9Kmsmin0VD3fccZr/fM0M/56XjqUNfvSd+cMikspZPu5+I8idbe6Ztum+jk7z7T+rA6&#10;+WI83aS0jb/oXbcsO/Hd7eFBpm75aZhayKrfEi7UeTQY3oLH7TBas/b1R/uBO/a9EXv3vwHbN4/A&#10;H3u+2X6m+exEjC7xRPaBhXZQpPaaCP1fV0ZGIFT48tRtZ3K6l3Peo3jaTuUox3v90adKsqqdv7vP&#10;zTs5k49ueKTuc/NOpPe/rPsFtBZWj3r0y9H/0pruH1rfzk+79tkFZUnZloa8vLx2GKKo+057LZGg&#10;05CpGANJmWHphYNeZDIl+GzUmCWME8CKGQemFj9uDKDAIY09iuSSE5VyHcFAENH4KLWLVfgGK9h3&#10;fCvqlRvNEKDH7UfIF0DLqhnDKVUd9mt4IBNiY8DSMEx66Iy2UaYwwPTwd6WcQ8gTwMDgjzG/8HhE&#10;IrtQS1bh9PZj+7ZZ2D0xJPp2YXUlR+05C59rK7ZsmUeuNIW+oSBKWS/O2rZktt709Y0x7CI19hXs&#10;2XIc9upmKtpMiC1p9o9HqQFp2jQS1ErkHp2xpP4jYwKyQtLy8bf6iRzvO/0kV0iZqRs/m4oWXsry&#10;nZYI/OD6K1Eufx6x/t/AE590GUaGfgMrS9/H1PR/mcVgCloman+euiBItyZk96hHD396wPDzIbHA&#10;rAvGIgOKRFuNQQqwDYDTdaUMve8M81ptz3Qa7s4g4I+avbpaILNx7H04PvdaVLWQlN6GAt+Eo/EI&#10;NJoh+PxBM59dbaSpbdyF6fSl2L37e4zLi8KiwhR3mkZu8fexa9enceeBFyJCbcRuLzIJQn4/rKYY&#10;Ickh+9FVugBqdRfKSeCSR9+F2Xlq0DUJHj44/AE06xQWtDSXAoPPHzN2wjO5DFmpE3UswRdaxbHj&#10;F2Okfx/ikT3IFqaZtnn6DyNGMC4UlhENlXFs6hKz6l0GW4rFRfRHh1ArMxYl5wFrRT06rcmAdefa&#10;7SfqFjbNH7elSrW8hkylNh0oFBuIRfzGOI+OPxWISw7VQjN9Szl2LRxpuQpW8/ii9kWhdagL1J33&#10;PerR6Uq9YfD7m8QZuvOW4iDCzi4mq5jX5rFq/FlfexTwUE0w37Y1gVq1ZDDdInCP9r3WHHqx7/gw&#10;PIEC8qUVlMoE2HoBkcR52DB4jCC9mS6IhflHIRaKYiS+G8OjX0XVOoAgNdh2DSkCxa99xV3qHuLg&#10;MIdnyGjGkcnrzQpij49+7dM4Nh2DzRWCzT+OcCKGcilPoE4aM5V2R42aPAG7ajdChs89iEx2ycxD&#10;xyKDiPrCZKJz8PoO4uj8JSiS92oLjIdF1B8bIhOtomVbZSGc5gJZjx4E6nYatlqrAif7k9tVJxiz&#10;79jqCMfqbKNszWym2gKoAZqggJqUo2wpoE4nS2ZXxd2k9i9S2D221aMzj87sVi9+0u37XRQ0k8RE&#10;P2nZDjIIA9piFN3V4HLSwHkR8VUpLybUDibgsxmN080fjZKf4VWNhadQxIaI7HZSmw1FxtGk9mtV&#10;ArBrpRYD27ztx6gRoOdT/4OF5LNwYu5a5NdW+yoRDEvD9CSTVKNZ+AjO9rZ2y5/RYJTacQLDg9pu&#10;UsLGidtglWp0ZfoT50vD5nQZq2TV5oxJmx1BPPL8JQoeWk+bIRCHyFxrFABWCOZpHJ99lgFpWerS&#10;gp+GioYhFUqLzKsK4R4ctUdnGqkxdvtRtw+to0KhwFdammnB46RwaBVQq2f5pshrzhgyyWuGh9/L&#10;sIlPzZzhJPr85qCYNkh3gbpHPTpzSV3sgSXx8y6wkbo/T3r84FCXyXQZjdGetYJdBg9ydGm6TMe1&#10;V4S3wXqdNunJwR/kc36vvbEHD78Vu8++xjCgiYkJHD30UowP/xOuv2EQ2cIUool+5LMLKGiVFsNq&#10;ufYiOnYAk6uPo/ttxAYPIFtjksi0pHFoO4oOI7AsgnuT3KtbcEoqcdLHR5IlZH601sggy48nJxcx&#10;NHoxpQgXXBpbdJRRa04T6+vwer1YWV7E3OK5sBGUazUvypkQSo06ou4R3HnrBFJpAjnmEYwsw8N0&#10;yFZziGmR0YtWQ3ujmTa/H1XZ4uwx0jOX1BDU+HS4hUajjCEc9Q21EW2hsiMWkhk9F6p1LThzwWMj&#10;CNu8vHcj7A+arqeDM7pdsUlpsNXQIjUgubrMa3fBWo96dGaT+sQDQmtz1usRmbGdDNAPWAJ+KRIT&#10;6GqG2vKh3wJHDXdr3k2koXGtJBWzEQOSH2m6Umf1rY7vI5uxEiBvQZSawq7db8XRyVWksh/HhvHv&#10;oFSMIBAaQb7UxIkTm7BlcxrNqgWHr4TJmTEzd6dTfgYGXo5M8iNmn600DE2fuygk6LhELYATP1wr&#10;MCZOP7XfWQYgfNR8z9n17zg+M4K+wHnIVVepqVOrd8ep6c9hemUr9uyZRH7ZyWfUnt1JlMtJhDwx&#10;lEoFBLw2+EMNrK7uZVpLmJ59kcm/zm12sQia1IjcNhcclof5qVJAaaBOxupyMsPdVco9OsNIwKy+&#10;on6ghtmVfOW6DdXO9sy+Y2cfkuMTtStdS5QwNdTtD/jM73Q2g1hE7YltupBF6B4LGLvhdqjdOR9s&#10;BtKjHv0/6bS3De50Oq18Nmc0uVaLnZVoVK0RPGQYmGRgktqcW5YKHjRqg3O9XiEgeakpNphuHQog&#10;SHa2D2oQfyBjkNEEAWg6XUNfwk0fdZSrGfi0JszmMCY8bXYZKGkfYSnbyJs3/APymW3we7ei2mwS&#10;3OpwetxkXmRyZGCeUB2BwBJuu/l87NxyC+rVFSxnnmJSJbvTWmjrcC0RsMuMb4QhKzLN81XNASEy&#10;YaqhaR1g4GBao9F/QcB2CbKWAyGfD4eO+DAyVjTz2eXyYcwuno/xkeOYOb4ZGzaswudLY2p2G0Y3&#10;vg1TU28Fi8AYV9FcogywSCRRA9FVxWBmCES6ij+bh51rj85AElhrrkZXNQK1FAlu3RZD120zXdJv&#10;tRld5cX81vddOvmDLovqhNelrrcHjIP1qEf3Dz3oYH3nT2+0fu2pT8ENe2/H5rGJnwvH7XZbVbNR&#10;sk2Vchlev49aXIlaHeGnWjXbmNT9Hrz+1kI6tYJYPEoNtQmbzY1602mOQGwRjJQurUbNZ0Epv5NO&#10;JjhFZbpvkAKIrdQROATwFrI64sfthsvWZ05r2jh6A6z6TmTLYkYeArAflYrm6/it14VWZYn3CyyH&#10;BArFIMYSw1hO/gC+oBZ6LWFh5TVoke8JOOuaK2bcKi/JN5VaBV631wgUWzY9D8nFBFbmrsHE8GEK&#10;HmNYqRxHxD9IwSCCci3PGA/Cx0w0KxHUKEjEglGkCzdhdOIA9h95Oag0m4MklEfFUW4ch88pQ6hD&#10;/O2BTeAs0ktR93cX0Xt0BpLadVez7gJ0F7BJ63H3F2FwZ4fFL6Zui+w2vA71wLpHDxF6UME6v7Bi&#10;nbNrD5xBH77x4+9h96at9xaOZbVkGrFM8BASyESCpeFx08+kPVaqFfiJRA9qf2NiavUaHG7Brces&#10;rK7RaYuThug2THyEbCKCZp2abDWLlZUXmnVe2WoLsUidrMmDTK6EUFjnOutE6CZalh8R+xf43aUE&#10;+yiFAB9qsiLy/7d3JnB2FVX+/719f/16X9LdSXc2Qghh0SCbIiIKOs64jjr/kUF0+IhxwUEZZv46&#10;o4yKjsiIEWFG4C8w4u6oIIICyvIPSzayp5PuLJ3e97fvNefUfbfzutNJSLpD+nXON6m+e906de+7&#10;vzp161bRGpfbr3skS2b5c6wweav9unq53LcYI0MRxNGLIO3g8SaQSHajod6DZ5+/THfbyF0l8rtw&#10;nnIvmSzgPAxm8/xr0dl9v+6ohIfKXLF8I5RtDOE4P0QXUHIDcAf7dWMfr3Up4tkwvJ4eKgjsoELC&#10;c4il7kU0ASpIRdBQGzAeixaufs9T+oLGxeLAF0qLM7+75wcyr5jiQSqcNkzQzGLNLZ4vRu9o3lDE&#10;eHVNMcVPBPPemniPTTivIMxiTtmnWw98/79UbX01rrziCvR292hveSp09XcuB6fHQ+Jix9jICHiA&#10;+lgsRl5sHvFEHG52GU8x8WgaToeTMsKBcDivq715mOYFTWvgD65BOjkP4dEKdLR9kJ4rZ8NX/jDm&#10;1X4TPh83t3Lp8aD9fvKYM3bklIseQV6MDfPwlMsR8FQiozLo2O9F2+4gnC4HUslhY4Sn5AgVAOwU&#10;ZwAvrTsT4eQ+EurNqPLXwW4PUj5ZcWDvVWg7UIWlC15BbeX30dBwEy66+AbdIId7OMulgdaWz2Jf&#10;x/16MAKuJX/dRd+Bv6Id+3ouQ0X5CBoqHFRgCCMS7kFfzxuQy/aiIkiFgvQL2HvgWiQS91I6QOuA&#10;proAHPwMpWXuB4pH95og1Hy3aKHmwA3wuIGZ6WILpyWsmhz4HjHni+H7ZjzwTlSi5GoaFmkOul+D&#10;4kClQf7SQX/twIGQzk8E4fjFuqK8HJHBMD75iRtQV1dnvH+dgmQyiUwmQ8JFykWEKrkHMJDI+QwP&#10;T3+jceqx8Pci9MyIxTIIkgCTtqKq/Gsk4nWYV3MBUlkbKusbUDFvHXK5Kngt55M+naeFMkqCyS2l&#10;uSqaxxoI95PH3UmCufwpjIyOYt027vEsicamMM49P0qFFG4BnteFgrJQI+zkddtUNd7yln60HVyM&#10;ivoxZF07kLDuxAtbV2DhWc/Bb6mgRJbB4y/HvoPfwtPP3oWV534CC+Zdq99gu6zN+j0zD5o/SFkd&#10;y72MzbvfByqDIGvZoj8F6+pahOZ6v64pcPt2YjjyW4xGPwsveevcuC2bGcXgwAFymjNIp3K6mp2s&#10;03GOP3x1LSeLc5RWcWcsPGBk7rBns3AaYV78Is3VoswUz2sl5+dEQdH5OB1oBz2iFZVexwM/kngd&#10;Bb2Nlw9hHioIpxsTfwmvgnd+8H0WW1XQwu+ey4LBI/5wAoEAXORdl5WT2NBOQ/2kZAV4G8MNzk41&#10;Hq+NvM4UCRN5yXF6PtAzxWlbAKulDhs3vx4HB/4KazeeD4c7Rf5kCv5ACxLJZoR8t8NJzxr+7ri+&#10;9l/J870TS1p/h7OX7cFgXz3Z3YrFS7egqnoBnSWFWLiXPGsrfMEKqHwaY6MJ8nLJic1YMTIc16Nr&#10;DY8MYNeei8nb3YWaevKeU2HyzEfpGRbFhs0fREPj5xAsB/7wx+9TnlaSyJKPG3fr8a/ZG77i8uvR&#10;0/eQ7hK0zA/s2PplzG+KI9TwFRLhTqw8+4cUz7sxFr8F/Nl1Ip5GJDKA8jIH6qqNwpRVv7DPQ/GL&#10;bfP24ImFC10xupRcexCgKfeSxmo+/kQWTjdMQZ4y0H3E76O5D97xBg+E9pwp5KlEyN3h8c1V0PDx&#10;wMuCIEzguMXapLqySldpDw3xaFOHw2LO1fQOmwUhvx/19fW6kRl73DzAf8feDrh4kOBTTJw/ESlz&#10;6cZb/PnTopbvkRNZjRh5mPxaNknrW8/6Iny1vfQc6UJveDf8vhb43Fdh6fzNJNq/R3XgA3A6Fukq&#10;8VjcRvE0Y6jPCq9zKXmsg3B7KxGqatG2x8L7KdfTVDjwUHwK7e0+KvQ0YVHTPgTcl+jnlJ/ylr3g&#10;ZNKJvT1nIlQ/CDtpY95CJ6AHYQWVfzrJy25svBMde27Au67+jR5wY6i7AimaRnmoTXKCzzvjx9i8&#10;8zrysr+Eto4PYGhwF2rnkZNMdvooPo/DjvJANTIJipT7dk474NB9jVthsdXS1KvPBysXqvgTNXr4&#10;8jvsHHc3xQU1nvIDVzg94bu1IMi6oRnfJ+ZrEg68TNsZ9pDZc2ZvWQdaZ4o0UyzWZmAmT8cxIxCE&#10;0wP61RyZr37jNv6KSf90/uKqqyf8XDw+L8bGxlDJyjEFuVyOHDSFTDaH0VhUV327PR79njoyOkqi&#10;2Io8uZasBacSjy+AdJo8ScqJNFcd5yzk0WbhdlRDkcUOEjblGMCLm96L7vDbSFgrEY1kSJhdZIcL&#10;lZ5F6DiwA3sPXI3uvqvhdKe17U77AvKW+WHig81mxSjXUWcSCIRqYSOPI5kiT9vuQOuiKMbCGdit&#10;zRSfFwuaX0B0zInmho1U0Ckj7/wxPPmny3TVtI/SylcjTELMjm8oZNU9i41F9qC+5stIRjPwkB3l&#10;JMRNDQ8ikx/Qrby5QRrXGAQDHt1LVDqXwujoMFzk6TMOlxcDPQNGVTeFHD9n4YAi4dcXSLfYZVEm&#10;l918RlKYsm2QcJrBNwHfHxyKbg4N31+FRwwPr1WMvq+M2fH5yYExp4JwmnPCP4XOTdvVZW97K/64&#10;bi1amg7/dIti1q3BDysRm8vFR5zKHyQ9V4ZGEiir9Ogh+epCX0LX/q+gtaUfkVQfUPYn7O76FIkw&#10;JZMEcp5zLSq9r0M8cYCErYe88gG8sP7dCNWQyJFtlcGf0cwSVIZWYmiU1S4Hn8eHWGIYIX8FRqP8&#10;btgFl6UKdh4+kJ5hscQYqirLMDTEY2b3oSIUIjEdpKQNo7o6iw0bL8LZK+9Ae8eN+h0zP/a4ZrG6&#10;6m8xMvqgfjRyFjY1fAzZ2FLax08e+Se0tpLm6n0XVtyJ9j2fhr2cLoE9RdKbp0JJEgFXGa2Y9CCd&#10;jBZr9pJIsJXr0CWlk57KSyfMBorFeSoK99ax7rGpkJtLmAOc8oE8AmVlSCQSSCdZkKZmsk6Pwxv4&#10;933EHV47UuyhklBHEzndF3F1dTlCtQ9iON5BmUPZk2mGi9KZDAP1FdcjUHkQA/Hfw+EeQVfXJSSq&#10;nSivAhLklc9vuQX9/e9HQ20jCfU+OKzc2t0O7jc84CcBjh5EVaAO1aFKxFUbwqldSGXbSFAPYHBo&#10;LV2N7aivs2F49CVUVsQx2LeK8ncAy8+4H1lKH2tvaswQ30Wtn8XQ8IO6UxT+Mi5C3nZ3zw/g9kYR&#10;i+/X3nSW85h0dkHTh0ige2Hz0PF0uWz0r6unD34XV2MTfBsdLWivuvCOmpbZHh14k3Caw48Qvj+O&#10;FHg7Bb5ZjjcIgjDOCYv11q1bUVlVdcR31kdlFv0QuUO1RCwFv4frf4FN629EgDzTgDuGg13LkY+0&#10;ot77DC5fuRu27Lno6Hk/hlN/QV7pZhJSrlpu0S3I+bvsbKoRCxq3orsvBoetWbcU54Zr0fgwielO&#10;OtsQIvEEBkZ7af0I+keWImv7OcprH4Gv6rcYjJ2P9dubMBi9EqOxB7Fi5beRTmxGc70HbVtuQnSQ&#10;RJ/S21J/C8IDEd0lc54KCQN9QDmPEULna+v5MoaTt2HR/NVY0foVtFTfjAPtD2NX59dgIW32UEgk&#10;smiqW4Bkgg44EY9HEARBeE05abLpC/gVv9O2TS4PmN40T095KZq7aeH35lbSaTtiMdJrEuDlZ36T&#10;nIIy9HQrlDkvJ0Gfh+FIJ7mkm9Ed/QCcJMy1rv8iT/sSPLd2GZae9Ri2tl2FhYt+AjcuJdsa9NjP&#10;0Vgcdocb2cwAOvtqsbB1F7JxD/JqP/xVO7C9/e8RJIeVG8rX1VFquLaZ4O+8uR/w6CiJs5ece0rT&#10;yuVfgqId0pkI9nd+FxkSaV01z4UE2pffaXNvZ/1jO1FZdgZUgooGPQB/MZem/HUFM4hl9sBlmQeP&#10;PajH3x73jk9Z/guCIMxtZn3f4BSzSiSTcHMLrWKKq77Ns58yscgjGhmFP+BB32A/KqvqSLRtGApb&#10;EfBZUVX2OVR63o6eQe5cZAG277pAN9hi8Zxf9yicllaUlc1H9+g+1M/L4IV1K3Hm0jBGw/xeNwaP&#10;twKpTAw2exaZRCcqaxoxOtoBq3cLuoavgZ3sViS6fq7fJvgzMCc7u+Th86W1Ul5lyGvn5UIncHQ8&#10;ZRdNy8roAJqmC4MkcJrcJPwZ6wCt5m5FPUYfFBQPv0vPu4fgtmZpW63eN5UZQyDA1fQU8eQClSAI&#10;gjAjzH6xtlrIEeT+tlmRCuuY2STWLGLpHKxOcklJ2bhHrgh5vdz4K5au118RpyLktfJm0rNg2WdR&#10;Vz2PpM2H3dtvQGX1Q0jSfHN1Kw4MbIOdvPFstoJMn4fyikYMDXXCYguSeRnU1/nR1bWZIupDf/Qv&#10;YSGPmYfeLKfj7SSY/M10JJxEecitq9dTJOIBHoCI84bSFo8Owxvg98akwNottiMWDsPHrjn58yOD&#10;Fip02GB3RZHMZZCOlcPvMcQ9xN41hkms7chnglr0LTZu8k0n1aOHsWALgiAIM83sF2udxiJlLhbp&#10;yZwqsWbPk6ueKW0sau4AyZZ3mBatSGVD2jNlEeUq5jhNuZKAv3aKRckb5s+SaR33871w0WeQjNZT&#10;RA1o3/0RVNX8jvTUg2BgKeIRL4IhC4ZHH4HVnUZFoAxte98DK2msAynYMglYM1aKm5SZ88gMlCfp&#10;VB5OL7nV+RglIod8Nom8slB6vBgZGkN5ZRUSyQjcLh/tHkCcEun1GUN9JlNZOOwu2HgkEmJoeABV&#10;FdXj10EhgmgsgoCfxxvmhkCCIAjCTDPrxZo8asWtxV2FITFNkTiMUyXUDKeJv0gq1AInyZt1+VPk&#10;VSfgdob06Fs51kraZnFEYUMCaZUlz5sHu+CevBzcJk3vwH11s4POVdZ1DfegY9/1WHbmL0jEvbA7&#10;02jf95dwOcmXjZO4L/wCesLfpDhi5BPTyfM2JMeScAeDSISz8PhJPDlfOFjzyKaj5DFzIvPIUaL4&#10;HbuVX4rrlOX0zZBJ8zjVHoQjYQSDfmSycRJrHQEJNX8PX6ftHRuJoazcR7MJ/c7a8KpFrAVBEE4G&#10;s16sbTabmtBv+GwUa10NbPTXDcXVyYfe33Jyxz8T5zTqb4255Tt3u8nDXJCXCq6ntiJKnjaXSVIJ&#10;spsOWHTGrWg78EVkOSpa5k/C+Bvt0QGgmk6zZPEt2Nj2dVSEeOQtOlC3yCaV1+dgaJm7ZGQR5QTo&#10;RBTQaaFVOt+4cRzbwPsXCkUWLn2wiHOcvJ521L2X8DqKU3fxSHALtuL9BEEQhBlnpsRantIaEjMe&#10;TUoLnQHnLL/b5Vpk9kBZOi0k5tyhCY/yzKN08XfY/OlU0EsyTzrPHYw53EA0vB1D/UaVOQs1d0DC&#10;22urSB7pFOloGJV+kmceAYS7YOTLoC8liyeLLwU9MhGv06mjC67lXM/naL0ptQZ0vN6pMF/MeDdj&#10;vE+R+MsnW4IgCCVDQQ5mnsM869kIixYrHk9tlFbdxzGLGAfOGt6Qpb9G1bPSHjWp7rjgUaDjM6Si&#10;CbUf4fgYairP1lXdy+avwc621bCSKKcoajcdZiNhX9F6G/7/8/+I8kY6lluBcxx8Kn0lODHmSFa8&#10;wvCCTVE2d+X08H4WSht/dKa9cx4YwdxBe81si5n/LNK8D82a+3DpQ78DoOO0vYIgCMJMI571TMDC&#10;xe6qFjEWxoKXq+GNLHYZ0jaed5GTSsLG+5suLgUeOYsbZwfc81FHQh0ZIx2k9dbcPPgq7kJLw01w&#10;0LKNtHNe/f9BPNmFcm7nRcKtz0unU7olOkfHBQIWTwdtYn/c+Gekg6u8zSkXHlhteT/+TIxSyLeC&#10;eTvooQV5O9tSmOcTFPZhp9o4n1ZsQRAEYZYzbbU/EkfyrFkkijlpCXg1cGJM4WXd4sSYCeT3x3po&#10;P1Y2ElDTK2X9Y2he70q7cI+rqSh502d+HW5nA/oGIhgYXK3jC1XegiVLmtBzoBfdXV/RvZqlKWoe&#10;9WpkLEvCnaJ4KALwN8/83tnwpg34pOz9cjp4nhNZ2IcXiTynWWdiRidNFyjGbShMebmQdmXJFA7l&#10;QoFhjrmbIAiCMLOUXgOzAqaOmJxSoTBFrBhzWYsyCzZN9NB+vEzwciHR7FFza/GK0LUIut+Atl3X&#10;o6rmh9jfeQ2Wr3yARDyKgwduQIr0dknLfejt/yhsATqcq6nTVthYPO1cXR2hwCJsCLF+zazPwSct&#10;rs7mRHF1Nh9orOH31+wpW3RDOd7DZ3SGMgW8Xx7RwqF+fQqOsWCOIAiCMMOUXDU4C4Spg7MGVjUr&#10;iaEOBWE2AwuerhqnbZYwlT7Idea67EKWK/K8WTNjce68ZAF2dVyP6uZ/Q2/8GjgrgZc2fAR253ws&#10;Wvooeda/xrZtHyUBvxvdIyPkJ/dpZz3D58g7SJwrKFr+VprfidNK3Sq8IND8rplbquc5eCgULhmn&#10;g2cp6KRqj7zglRfSOIHxdeaMUfUuCIIgzH5eM7GenbDMFQkjw1pm6tm4wPF2ro7mYGI0BGtt/Tvs&#10;3P0vyNC+7mAeOdLLuvkfx+suvQObtr8DY9EM2jv+Eitf9xza9/eivLwco/F6JCgq/Z7ZUFojaMwV&#10;BcxtxYH34cZwFAp6TUnlKvJjvYPmuLlAwPvxe29eFgRBEGY7r5lYmxo4OZxa2Hx+d8uB5osTZigg&#10;wdsCFHg4SR45gyYUuFU4O+YWfglNy9yhioX7JCURzqXK8ErbjfBWA06nXX+v7fJyRybzEbTdARfp&#10;LFehp3MkmYX4dNDwiVlMeVqUpsKiDnweiyHOvMnY2/ino5m8vz6G//MexmdnPMDK+P6CIAjCrIYf&#10;46cxbL5ZfTwpK8ZVjLexYBcado1j7K+ypMS0r5f0fOOm/4v5jd9Hb9e34KFDeGSsfM6G6rrfYCi6&#10;AwPD16Kl6QqEQg9g6dK7EUvS8XyeCYrJ8ZqBMLdPDkX7GKtYeAvHHAVjP/auRagFQRBKhWM/3YWj&#10;0tX1A9TXflZ3nhIKkVedjaK+8h4M7wfOXfhrOC3l8JJDbvNshcUD7O16DKNDH8HI0AD83ABcV2sL&#10;giAIwpERsZ4OJNBcG213jqCs7G3IpEiUyVUe6LoeV1y0HqO9dmTyXdjV8S507b8D8ShQ2zAGCznp&#10;A31fREvzavFuBUEQhGMiYj0NuDtSbljWN/BDDPc/jgvO+QqsOSeaan+FF545H17ypLsH36u/krbE&#10;gfOW3otNW78K2gWJJL9rJqUXz1oQBEE4BiLW0yIPjzOFTAZwu4HNW76EbTs/jcraMJav+C3Ky2xQ&#10;WaCqDKiuvBOJyBh4+GmXHXqaTkXlAgiCIAjH5KTVwpZE3+DTJktynUSOXOWRIScqKoxOSsZGSIzJ&#10;e/aUfRWV7gWUGWPYe/AGOMjTjseohET7nLV0Ndra1sDDnaRwc25BEARhziF9g88a8nDYcqiuBqKJ&#10;NBVSEghV0QUi7zk59s+k3mH4PVbkFHvSgN8FrFjySTpuFC4vTU5acUkQBEGYK4hnPS3MzlL4xbPx&#10;rbZCmivHofJW5AtdeofHgAtXfRbWvAvtnZ1IRX6kO09xkPfNw2+KYAuCIMxNSrZv8LkF9wCWKUwP&#10;VVLwaFY8apbRdiyvhTsxDHjJq9biTEJt5eExrcbQm4IgCMLcRMR6NsBqPLk1N+WoopDXIs6Da0SR&#10;UT44suXI0yo7OeDDY1n4/Hm43SzUZhAEQRDmGvLOejbBjjUHFm6eElZdRZ5BLDcMhyWtx9+wkmed&#10;s2VQUZXSQp1M8j5yCQRBEISjI0oxU5iCPQ5nrQc+2zySbCssNoXR2CCVsPowHO2gbXa4ne7DPXNB&#10;EARBmISI9bQhheYKDg6cmzpH2WPmvsR58A8/0kkLbU4jFHTq3dyuoG58xmNhC4IgCMKxmHY9+pE4&#10;bRqY8fBZJhZW3xQ5yyTUeZd2tLP0x27PIpYMw+Fw0AoLibVfj9iVTJJwe/g4PlgQBEGYa0gDs1lB&#10;QawtXJedpsBizTb7aDWJdaGKW9lyun24kd12PRqX3UZOOHvhItSCIAhzllkv1k6nUyVicVjtxacw&#10;at2LX9OWvlaxCJtT0zLu85u/uTbs49bhlvH9KA/MDYIgCMKcZtaLNUWs8uxacn3vBAwRMxHNEgRB&#10;EOYqs/7TrYA/QH+P3IJqsoQLgiAIgjA1xy3W6154XpUHvCrocSi3y6H+6/89VOwojxOJRpDh4aiO&#10;ggi2IAiCIByb4xLrvq4D6q//+q+xZs0ahBMZy89+9jN8/Npr8ehTzx4m2E6HEw4n96kpCIIgCMJ0&#10;OC6x3rVrF8rLy3HRRRfp5csvvxxXXn01uru79XIxaW7yLAiCIAjCtDkusX7j5W+1rNu0xdKy+Az9&#10;sryvrw+bNm06cnW3mrKGXBAEQRCE42BaDcyee+45NDY24uKLLy6smYQeYkoQBEEQhOlwwmL9nW/d&#10;pj7/+c/r99crl7QcpspulxtWi02HgN+vp6Ojo4WtQDgSL8wJgiAIgnA0jirWt37lX7k/DzW/uVG9&#10;9c1vHK/Tvveeu9Stt96Ku+++Gxe9/twp3edkKom8yukQiUYxONiPUChkbEumEQx4EYsn9LIgCIIg&#10;CEfmuOupv/3Nr6tbbrkFbbt2Yv4i4931VPi9PhWJhREJh+Enz9pitYK7H7XbnSTecXj9Xr2fTf8V&#10;BEEQhLnHKekU5ZX1Lymu9n7mmWeOKtRMLB5DKplEIBjUic2k0yTUdr3N62WvOqXnBUEQBEE4Oscl&#10;1rfddhv2H+jCRRe/ESS7yumwKYvTq/59zT2HNfv2eX1wud16nkoV2qtOk2APD4/SMuBy8RCSgiAI&#10;giAci2m75kfC7XSpoeEBHtADdh4achyjb/As/cnlcnDz8FOCIAiCMAeZ9X2D22w2eH0+LdQ58qqz&#10;mQzyeaOD0XA4Ck66Q4RaEARBEI7JSRPrWKLwaRaVKmx2OxKJBJUujHfWwaBfnziVkPfWgiAIgnAs&#10;Tlo1OHnWit9TC4IgCMLpyqyvBhcEQRAEYWYQsRYEQRCEWY6ItSAIgiDMckSsBUEQBGGWI2ItCIIg&#10;CLMcEWtBEARBmOWIWAuCIAjCLEfEWhAEQRBmOSLWgiAIgjDLEbEWBEEQhFmOiLUgCIIgzHJErAVB&#10;EARhliNiLQiCIAizHBFrQRAEQZjlnKIhMvOF6WR4vVl+4HlFgePgdbbCtHg7M2lZ0bK2qhAXR8EU&#10;r9OYY2k7KJjrTiWmPUzxPGOmr2AP22JOBUEQhFlLCQ+RyUI0OeQoZCaFJIUIbRmk6ahezmXTWqSi&#10;kSRNssjmSHBpOZVgQS/Ekc8iEY8a8xw3r+ZgnosnWsB5nzAF3m86FOKdCj7P0QKjp3S84jiK84EL&#10;ExwKy7zdPM48JQdBEARhznMSxboQtSlKmmJ1MZWnGDsF04Nmj9dFSwHk8g7kchbEY2lkMgp+v5uc&#10;SivsNt6H9nLbkUnGqQRDYm5T8HhdyGZyFEjkOCoO7HErjt/EVQiFdM40k007Gpw2Toc6SuHLYqo0&#10;cTxxC4IgCCXPSatItdkcKsue8ARMseYpKw6fnkWqSDBNIeIphTRFkSHH2eenZdo9l89xFTuSiRwc&#10;Dhus9gytNuLNk7dt1d6pDZmUCw4XxztCgQ5UFUacpsVmUniXk5YLRZjnLk5DwUZNcRosnDgzj0x4&#10;h0l5xbwWaRcEQRBOiBKuBp+E9nh5SsHUpyKdcpLz7GCHuLAPCzXPuj0s1EAymUQ8leBdEYvH6a8V&#10;sUQCDqfpRRdU2dQ/FkJL4V164RyvCealOtIlK9hnBM4TSr8i4zmM1zYQOv1FQRAEQZjznGKxLgg1&#10;M3lacCS5NtzhzSND6+PJPJVSgOGxMO0WxsDYXrjdARLwEC1b4fUGkc2TR+0ogyIhi0RiFEE1iTR5&#10;1eO6xjNJ0r8UYCfRPqmCZ8Z9hKkp3KbNJrxsBkaLt3mp+Fjz3TZPzTgFQRCEucq0XfMjcexqcIa8&#10;R934q0Cx90lB0X6pTBwuh5tW2MmDzsLtsiNBWuuhVaxlyShtIcfTRlFZaBqJpxH0O2kLV4mzd0rr&#10;zdNxvFZeYE+cT8wCaMQ9s0wWUF42xbYYWjd516kYzxfemdPNNQNmnOx5z3T6BUEQhJmgBKrBX40K&#10;FTA9SC2mAzQ9SKt6aIGE2u5HPm/XseVUGlmVg9MFtG+lM0RIqliMyclMh4GBLsDnc5KcpZDIJJHJ&#10;55Bn0bfRDrYhinuYFshk5aPYuHEZVy/PAGb6D4NTzYF3MOeLA4kuFx74KpiB86D4sk64xCfxcgmC&#10;IAizlglSMJMc/p01i1MxvFzkWXNKrPyp0gBJG3u+HtqjnHbzIUMOupV1lUKOdJcdzOUt/4mxISuc&#10;vhR50xGUBeqQtw6hbd8/0JTfadP+pJFcnrFQfFYSf8PYGlrPrdUKTDcHigsa47Btpr3FSm7uZIou&#10;72NmgKnURm3AlOjDOU/5GD6Wj2HPWkRcEARhNjLrPeuysjIMD5MnO0G4iuFT03qe6MAixMFLoZIC&#10;CTV8+h21lbZn4iSz/tVYOu87WFT3MNY+/ffw+85CNu9HKp+BvzyHDev/AUsafo6Wmn9HjmvgKXuS&#10;uu0ZK7cTGf1dNbnfliGEOWn82neqpB2BDH8KRoyMcAtzIJUylo+MQjZnFlgshXkrolH+zMxcztBe&#10;SbKD369naB0lmEojmWwGuXyRao9fas4sLrlw1fcM1QwUONw+LjyVNmn+nKCIfJ7ytmDnXEDsOz1g&#10;m9n2YibnTSkzV+3jZ6jFMm2d1vCT/6TAD/yKiorC0lHgltlcj63dSTv95ffN7FWTUNO1y9PmoO8D&#10;mFe/Gr09a5DLerFly4ewatUuHBgbxJ4D16Bn6IvY1b4bXnKYd+54H135hWDNS5H+caPwOE2zVACw&#10;g9OTwVisB8EyIMrafQy4diCXM7xf8+YpLy/Hvn374HKxV1tggjd86Kaz2+wkwDktzPFYkm7KHPx+&#10;P2mvhba5kUzTxeR5qx2xRITWWTEw2Ks/S7PZ6CLzdZ5wrc3SDQu1OX/iHN0+flVQ2jidfD8ZtvEP&#10;h0q4lLfGdYvrrwdKG7FvbmPayDaz7ZwH5u/UzJtSZq7bx8/Qzs7OwtL0mBnJnwK73a4ikQjcbjPD&#10;TQGbQlzMls6UGm7lzVW7eeUB93GSTwItC76F9gM3YcHiT6Nj751ahFtr/4CyqjI8s3UV/CS8Frrm&#10;1eU/QnNjBQYHDpKox0n0Pq0bno1EaFs1nZnmLThgnEs1G0niUx8jF8xSH2d8NBqF1+vVN1YymYbb&#10;VXRDjcdjetMKaTqWj/d5KZEEO9M20ln2+B10qNWex1hkGIFAgJJi5o0FkWgEATZsAofn3UxcwCPb&#10;l6Trxw3wShf+4fODwCzd8jIHtovuUb2ulBH75j5coObfIouXKWBctcq/27kgaHPZvkQiAY/Hw/fv&#10;tB/VUyjnTGE9vgc9e6baO7WRhpKHTfNcC9zc/DW0d9yEFDl/ff1boeja2QOUCfn9eHHDKqy64FbE&#10;SLwrqx5GZWUTXt70dmzZ9TG0LGqh5W8gGPgkKoIUNYkk6R9GKaS51RkJ6tgYVz0fG35YsJBxtT7f&#10;PKYnyjfU1BwSXScpssNe8FBpdxZqnrppFTvOmbQVZf4qjA1zXA6MjHA3q3YS6nIMDQ/RPJcoisPM&#10;c/z2lQ5sT4xuELNAwst8X/L8XPE8xb65C9vItrLNbDvPc15wnvByqTPX7ZtJTppYc2mJS8AGU4kM&#10;n7oQJpQ5WNgK1cu0yeoc0P2DODxAXXOF3neEnO/yuiE4aV1/b0hXeYeCixGOhZGhY0J1wLZdP8Bg&#10;9GY43Tkt/JwE7rEz5G+G01qFbFKhLMStwo+OaQN7nFytzzeQKWIez6upJrbSMW5kM1zKokTQoaP8&#10;SpimQ4O0lVZFR8megBuK9ikPUkmEtvEpKiuq9fGH4HycKi9PnKPbx+/6Sx9+EHCBhO3iajb2yNjO&#10;ufIwEPvmLqadbDPbznnAecF5MheY6/bN5DO0WAleFY888gg/yRUlQnncAbX+5Z3Gk/0wuBTM1VTH&#10;EpfCdhJhpUWbxJXXFZYT6bCuJY9Egbb2n6Oq5s0IkJ5t2XozFi36Jco9b8C5K9owNmLHjp3vADux&#10;9c1/i/3Dv6Y7gbzx4bvR2vpZhMmj5nwbHY0inkjSfg5EIscumZsPBH7P3NXVpef5huJaDW4oNo5O&#10;+2T4HYzRGIbuRdqFDKHcYq+aqSwn75qWnXRsnAog3MqdW7uz+SND/I6O88a8RDrbKfA6DjPD0e3j&#10;wU5KG65eM2ugeMo1CMzu3bv1Q6HUEfvmNmwj28qw7cV5wXlT6sx1+/hVsGnTdDkusd68ebO69tpr&#10;8eSTT3JdvOVHP/oRLrjgDRgZzB0m2PzwP3Zmm8LDjcx4mZWKR9gi15OXKbTvvhfLlnzTSGiOBNdZ&#10;h9amL8BJ88MjCzE8HEQyUkmx+HRHKY31a0gYAygjIRwYI7FPseAPkIdNP3yKPkTrlZWU25pBIMgt&#10;z48OV8uw98lVw/PmzdPrzAeG33/s4/W+BZ3NU5r5nTUXGjvaKWFkek3lB3H2ipuwePE14Fo9vq66&#10;0xefU/dtbubQocBFGf43MxzdvqJP3EoULqFzF7UMl9zNAsjixYsRDAb1fCkj9s1t2Ea2lWHbOQ8Y&#10;zpO54H3Odfu4LdJMMS3J7+3uUxdfchW+/o3b8YH3v3lCXF63R0VjYVjGiwMTywXcPShLjzkIh7E9&#10;Q+vDtIb7/67Q4qZIuMrKrkNVrRM793xff2+dIlGbX/XfsFlbYPfZMTg6gOrQGUhnDmJ7x5vgpvzh&#10;anOO2pGmDPO9k0T7EaSyOTpDN8rcXjpvkG4MFqapSufFUmhFLJaAz+fRhQ+u3tetuUlVuYc240FC&#10;aS8UV4zaAUNWLXqlQ1eB814sxCzWnCfLznw3xkaS6Op8DBmyk7/Ca17wbmRSWfQP/hZRspur+Q3H&#10;14hvIkZzNO2tTxN+P+Tz+ZCiUgLb5yP7+LPADM2zfZNLYtO6aU46lMEas/GR8Q4snabinJcylBKf&#10;TMbpQUD3AF0QrkUodQz70voaMnyf8oOudO2je52r07iqiab8GWOxfQlu2Ol20m+G7k1FP545RfHv&#10;nH7jdA3zdA11Y9ZCY13jfa69ULMw/d//SYVvv6M8MMx71LxnGfN9tZ3sm/LQ4lv6VD+MDkuLef2M&#10;65LNGu0s6D6ddkqnFcEP771P3fadB/HoY0+hdR5L0SHKA37V19dD3qFxg+mWYbSHsigtaIdMIlHT&#10;BhduOkuW7KcHLTcC498qBRZtFmmP5xwsXLiQvEEv1j77IPxUsE7T/crHl7vvQH/PjXDSujzta6fo&#10;+LOv+XU34mDPHbDQczpriegfvoc8byuJKHe24tLV03xeTkQhVbpbT1620GoenlOv1S3LE+Sq87tq&#10;C4mZ4qbq+mHB79M4UAx0XrbPgqS2zWoOxkFp0UNW0zY+wh+8CmMREmo6hntky1DBgYV8ect12L3n&#10;XtjJqeW4dK4YSdFY9QJHZKTVolvS671ODLpsPJKZ7kiNhDkTT1BBxwOHjcQ6T1485Uvx45CToc9o&#10;nL5QODlVGMUh4482hf5EjazKF2oFrCkk4kl43GV039BlyKdhtSsq6PGnIja6t9gQPqIQyTgFA8eZ&#10;nMem4ZOPe22x0PVJxOPweL10f+V1YYsLWFab0YKaa04YNZ7eiRRy8JRjPAN4htNLwRRrKuYmEmwf&#10;92RIBS96+Fnsdrp+/Bvn3yaPuseU4vWbmPv0S9Q2W3QBi9NnJRuddM/m9LMsS/bbHVZ69uQRT0bI&#10;IfIa+TSd3/80Gf/904w5O34tGdMUmjH2zU94Ztgs3Jg4p2v2ONgcdiqgWBGna+72sFPFEZDNOk5+&#10;HtOkOH6KizXlVGBhQ4pPbeUnZcE+ui6K7OBcsVq4UJUtsvrEOKGrvHPD86q12q+uu+6j5FV/4zCh&#10;ZsKRKBxcUuKMPOReGyUpzuFC0P9o3XggYbOStfoWpD8cuADJP850chO2vPILvPzCg/o7ae4ynAub&#10;+w8OYfHiHlx86VeRJdHjrOFGZy1N19J+FgxxzTqdzgYeB9uJBHnYsVRGfzrFKTcCn994V2v841Ra&#10;yPsmP5/En0N7+1566BtVxMGgh24y+gXxwbwnTfTvhqd6D46BP90qtDin9SzGYUpL64K/wejYYxgK&#10;U1opuuFwD6yunO51rX3vvaiq/pA+xHwQ6fQZUVAw/xWWdbpPLNAfpNIpylt+uNuwf0875SklggwI&#10;+YL64U976pwwg5kCPpaD/leI77UOOhmUIv1c5xm9XHjYj0Pz9KTjgdn4rQyXcm10Ux3sPYjK2qpC&#10;XHz84fEfPRjnnHrbaxXoQvHNRjdWioxj78RB9vG17O7uRk1NTdG+ZnqNoJ8zer44vlMX6A/92NkY&#10;DrxcmNL1y+vrl0QixZ/3GELd1TOEyupafZgRpo73yOFEj5u5YNyv5nVgc2k9TQ7ZbkFNVQ36uvq1&#10;s+J0Gp9TJikfsvTs4ZdhU8X7WgX6QyksPCmN5PL/wp8C5nzRccYxxhOlpqYKPXSvcgGTf5uH7DN+&#10;w+ZzxziW4ykEpjA/Hu9rHA5Li5EYYzVrCf3r6xtCfYPxenG6mKc6If70xBPqPdfciKeefRHnLPJP&#10;iIvuLRXwuXVHIEa226ncyBnPpUda1KVmgu9Lk/F5rsLknbiq10nH8wYqcVHgOYfVhTT9gK10Ft5W&#10;VV+Fwd42Oj6EgPMSOOwNJKp5dA1voL33oaohgMHufpqnc9qS8Fd4EWUFZwXm5uMaoyHY5ByxW93I&#10;6lfyOdTW1KJ/oFeXBHk//k0ZldE8ijYLtz6CFtk2wz6uuePGY1ZUUmrnIQ0/5tcvxv6eV2B1p2Gx&#10;DdOzlpQkS/HkquiIZWipb8Henp9SfANkE6VRQ/FZjJKbxkxnYfGEoDhs5KXkyBtjWxro4Tc40E85&#10;yvYaOaJLiWYWMbyJgn6eFCiafY3hhHH+GNcASGmvgzEmvC6PQIC8k0wI0WSMCn5pZKgQZHfZqGBH&#10;+cnVF5rjzcgTPW5mYesDfg893Lj6MEH22cAd7zhdrvH3fwZmegvoAjSlXV+8U2sDY97Ok1Kp8QU8&#10;yOesiCZisNvJ1mwGNpcXOS6BaS+U01+K14/TYP6++ZlSqGWkzNDlFo0VLocHiUyWbKdrm03C66cS&#10;vk0hHqHS56lMvnnRijBq+oqvo5FA/jtuEh/HgVdQcLscJNDkPPG9S46U10cOA5XI4jxqonlQIV52&#10;43jOPJwLLLpB8inASEvR9dOpMdDPTUpgdU0DBvrpOY7MFLk1g3z3jm+pioBHj6z8tssuMrNtnLbt&#10;21RZ9WL1uz9vO2ybcGRCgSuPml8+24ckPwVBEISZIREJq6UrLlaPPrlJxOU4aVnw91PmWcj1MclL&#10;QRAEYQKHaiteBU///jeq0u9U7ds3aEHZunUrbBaFlWcv19uFV8/wUDfK/H8zQZgD7rerQJBfAQiC&#10;IAjCNLjvnu/panEnhcqyoOrpi4knOA2qa65QdTVvV+Vlb5Z8FARBEARBEARBEIh9ew+q97/3A8pm&#10;Ic875FI7Nh0oSY+xu6tfXfX2d+kvB7w+p+rujB/Rjq0vPaVCXi9t9ymXp1WdcdZb1d6usZL2lPds&#10;2U4ef63a3b6n5D3+Vza8qGoqWugaRo9oy/PPP6taWxfQdm6Ha1VvvPRytWf3vpK0fdPG9crpdCq7&#10;3c7pVw888EBJ2tG+azt/C6EqK4L6S7M1d33viHbMpevHPPP0E9p2r8NHU4f64+PPlaQtjz/6G21H&#10;KFhG96NTPfvM2iPaseGltWrJosXG11p0Dc953QXqAD2HC5tLlu1bd6iWBUvUli27Z5ct/3Tzl9SF&#10;F1yiE7X6E3+n3vfO60oysz9/0z+pt1/5bp32Gz75cfXmN773iHZsfO436l1vvbok7ZyKoYM9aknT&#10;AuW0O0perPOZsFrQVKd8rhq1d8/IEW355a9+qq688oqSv4Z7du9STY0N6qGHHtK2PPbYYzxVjz/x&#10;x5KyLR2PqKb6GvXI//xCp/tXv/il8vp96lf/o8cmOIy5cv2YjRufV3XVQfXs08Y12/DCZuV1Vai2&#10;nZ0lZd+6F59TjXXV6s9PPqHT/eyzz1Ohy6G6uoamtOPnP/5vddkb3zQnrmEx133koyroq1D79vZM&#10;y7bjamB2LPp7d6ufPPwwvvPt/9DLqz+zGs+vfQnP/KGtpC7A1p1/Vr/+9W/xmc/cqJdXr74BHe17&#10;sX3zwJR2/OddD+LSSy4vLJU2a/7922pe4zycd955432Flyp3fed7yuEI4i1veQvKyiaPDT6RF198&#10;Eeeff35hqXQZHBxEeXm5tpm58MILcdlll+kuHEuJxx9/XI8Cd8455+hltuHqq6/GwAB/s3o4c+X6&#10;Meeee7GldyBsufTNV+hvc3nkpkWLFqG9vV1vLxVed8ElloO9A5Y3veVKbQf3Ab506Rl4+eWX9fbJ&#10;8IAel156aWFpbvDk7x9VGzet1+MtHOnefbXMqFjH49zVo218WDB+QFZX1cPtPvZQlLMJzthIOIaF&#10;Cxfp5abmeeD+a4eGeGzLicS696q+vj5cfOEbCmtKmwsuuAC723bj61//uh7fupSprKxEX98+fPnL&#10;X9aj3/BA8FOx/0Cb2rBhA6688srCmtLlDRdebNm8ZZulvr5ePyDD4TC2bNmCzs5Ovb1U+It3v8/y&#10;yradlsYFC7UdfO3+/Oc/g4dSnMxcun5T8dhjj+kes8wBL0qVBx54QPdStmrV4c/K8ECXevqpp/C2&#10;t761sKb0iQ51qnvuugvf/tbtCAWDuhA9a9i47nHVWLNAHezo1R7owMBeNb/hIvWLh9eXlGf94vpH&#10;1Lz6Jaq9zfCkh0c71ZLWi9XPH37+MDsi3dvUqiU1atXyZYqKKaqu7jz1i1+vKyl7p2LLS+vV/Kbm&#10;OfHOetP6F1SZr1F1HZj6y4UDnbtV8/wG9aY3XUrbrcrvC9GDozTfEU7m/vvvV+SdqnCktL/auPXL&#10;X1Gvv2CVSiS5r7aJzNXrt2PLJtVY20TPFZf605MvlKw9O7dtUj6vW1VV1agX1m6c0o74SJ9a2DxP&#10;XbTqAtpuVx53UD39zIslfQ3vuO1L6l9uvknt2rJN1VbUq+3b2mePPRvWPaaaqheorr19OlGdnTtU&#10;Q9UqtfOVdEll+u69z6lQsFF17B7U6d7TsUm1Nl+odm8/vJHZpmd/qxZVW9X6Z433Mvv3p9TK896t&#10;9nbpfhBLlvXPrVVLFy+ZE2LN784WNK5Qe/dM3ehv3frnVVV1meJGSrz80osb1evOv1i17dpf0rav&#10;WbNG2Ww21dZWWq+hJvOf93xPLWpdqF5a9/Jpdf1MnnjkKVUerFf7OqZ+DVcq3H//D5XV4lF79x5u&#10;x4bn/6QaqivUE7/TbSzQdbBf1TcuVGtf2lKSNu/c9Kxafd2HVd/+DrV+7YtkW6MaHkzMHlv2daxV&#10;Vf5a1dluvEiPxnrUiqXvUA/de+QWgLORX/32bnXeOW9UWzYZDTr6BzvUwvkXqV/++KVj2jEwOqgC&#10;VQ3qp78u7ZL9gV17lN/rmxutwde/pJa0nq92bnt1LUtVXqlQWa166o+ldd8Wc/vttyuLxaJ+97vf&#10;lfT1u+d7d+qW4I89+urtmAvXrxh+np51xir1y58/XtL2xGIJ1dy0WD399NSFrmJ6uofV+avepJ5/&#10;4ZWStPmfPvdxdfu//bNO+86Nm9X8hha1Y9v0vk6Y0XfWTocPlTUVONC5Ty/v2N6GkbFenHPeGXq5&#10;VPird74fHR3tGBzq1cvbt++A3aGwYuUSvXw0ctkwGueVo75uFr2fOAGSmbQetWkuwCP4jIwMwmbn&#10;zvaPzcGDvaisLNfDEZYiX/vqreq2226j+3Y7N8rS73xLkQcfuE/dfPMt2L9/L656x6u3o9Sv32Rs&#10;ThtGRodQX19bWFOacLsfHkGNR1I8Fi6XA5379iLMwxSWGD2dO9TDP/sFvvgvXwV3Hnb+qtfjYHcn&#10;lp+1DGvW/OCEBXtG7+aGprMtb3/H2/APX/icXr7v/odw1spGnHVueUk9MCyWSsuH/+a9+N5dt+vl&#10;p558Hq2LqrF4WegwO7jaxut0KH6/xMu9XcNoaVqA6pAxkHqpUlZZgdHw2ITRtUqVcCSG8iofFKZu&#10;YPbEE79XNptF7d9vVJse7DqAltZmtC5s0ttLiT179qg7/uNO3HnnnVi2bFnJCvVLL7yoPv+Ff8Qf&#10;nnwazfNbjmrHXLp+zK/+52fK7/eqbduMAZJ27dmB5SuWorGptMT6pz/9sQqQHTt2GHZs3Lgey85c&#10;gqbGw+34A13D8lBQbd9q7NvX342lS1tw5hkL9fZSor5pmWVv57AlnoMlTXLyp+eeRVV1FToPdmD1&#10;6o/Nnt/kyMiIWrFiBWc43XB+tW5daTa26u7uVhUVFSoYDGpbOjo6xu34zGc+QyX+m8eX7777br0P&#10;d0LBVY+l/o6QefDBB9XSpUtL9voVs2/fPhUKhdSBA4c66LnmmmvUDTfcML5811136Wvocrn0vlu2&#10;lOa7sg9/+MPaBr52tDge7rvvvpKy5/rrrx9Pe2Nj4/j8T37yE23HjTfeqL7whS/oeWauXD8TKmyN&#10;d2pTX18/Ltylxne/+13lcDi0HXwdd+8+1DHIe97zHvWpT31qfJmfox6PR+9rtVpVe/ssapA1DTZs&#10;2KBqampUV1fXnLBHEARBEARBEARBEARBEARBEARBEARBEARBEARBEARBEARBEARBEARBEARBEARB&#10;EARBEARBEARBEITZD/C/mfpz6QpfXwUAAAAASUVORK5CYIJQSwECLQAUAAYACAAAACEAsYJntgoB&#10;AAATAgAAEwAAAAAAAAAAAAAAAAAAAAAAW0NvbnRlbnRfVHlwZXNdLnhtbFBLAQItABQABgAIAAAA&#10;IQA4/SH/1gAAAJQBAAALAAAAAAAAAAAAAAAAADsBAABfcmVscy8ucmVsc1BLAQItABQABgAIAAAA&#10;IQDe7R2lGgQAADASAAAOAAAAAAAAAAAAAAAAADoCAABkcnMvZTJvRG9jLnhtbFBLAQItABQABgAI&#10;AAAAIQAubPAAxQAAAKUBAAAZAAAAAAAAAAAAAAAAAIAGAABkcnMvX3JlbHMvZTJvRG9jLnhtbC5y&#10;ZWxzUEsBAi0AFAAGAAgAAAAhAFnvd8PgAAAACQEAAA8AAAAAAAAAAAAAAAAAfAcAAGRycy9kb3du&#10;cmV2LnhtbFBLAQItAAoAAAAAAAAAIQCdcKnvxpsAAMabAAAUAAAAAAAAAAAAAAAAAIkIAABkcnMv&#10;bWVkaWEvaW1hZ2UxLnBuZ1BLAQItAAoAAAAAAAAAIQBLUA8YqnwEAKp8BAAUAAAAAAAAAAAAAAAA&#10;AIGkAABkcnMvbWVkaWEvaW1hZ2UyLnBuZ1BLBQYAAAAABwAHAL4BAABdIQUAAAA=&#10;">
                      <v:rect id="Rectangle 96725" o:spid="_x0000_s1206" style="position:absolute;left:1361;top:18;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mPhyAAAAN4AAAAPAAAAZHJzL2Rvd25yZXYueG1sRI9Pa8JA&#10;FMTvQr/D8gq96aaCfxKzEWkteqxaUG+P7DMJzb4N2a1J/fRuQehxmJnfMOmyN7W4UusqywpeRxEI&#10;4tzqigsFX4eP4RyE88gaa8uk4JccLLOnQYqJth3v6Lr3hQgQdgkqKL1vEildXpJBN7INcfAutjXo&#10;g2wLqVvsAtzUchxFU2mw4rBQYkNvJeXf+x+jYDNvVqetvXVFvT5vjp/H+P0Qe6VenvvVAoSn3v+H&#10;H+2tVhBPZ+MJ/N0JV0BmdwAAAP//AwBQSwECLQAUAAYACAAAACEA2+H2y+4AAACFAQAAEwAAAAAA&#10;AAAAAAAAAAAAAAAAW0NvbnRlbnRfVHlwZXNdLnhtbFBLAQItABQABgAIAAAAIQBa9CxbvwAAABUB&#10;AAALAAAAAAAAAAAAAAAAAB8BAABfcmVscy8ucmVsc1BLAQItABQABgAIAAAAIQByCmPhyAAAAN4A&#10;AAAPAAAAAAAAAAAAAAAAAAcCAABkcnMvZG93bnJldi54bWxQSwUGAAAAAAMAAwC3AAAA/AIAAAAA&#10;" filled="f" stroked="f">
                        <v:textbox inset="0,0,0,0">
                          <w:txbxContent>
                            <w:p w:rsidR="00675B45" w:rsidRDefault="00675B45" w:rsidP="00721457">
                              <w:pPr>
                                <w:spacing w:after="160" w:line="259" w:lineRule="auto"/>
                                <w:ind w:left="0" w:firstLine="0"/>
                                <w:jc w:val="left"/>
                              </w:pPr>
                              <w:r>
                                <w:rPr>
                                  <w:sz w:val="22"/>
                                </w:rPr>
                                <w:t xml:space="preserve"> </w:t>
                              </w:r>
                            </w:p>
                          </w:txbxContent>
                        </v:textbox>
                      </v:rect>
                      <v:rect id="Rectangle 111" o:spid="_x0000_s1207" style="position:absolute;left:1361;top:315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t8MwgAAANwAAAAPAAAAZHJzL2Rvd25yZXYueG1sRE9Li8Iw&#10;EL4v+B/CCN7WtB5Eq1HEB3r0saDehmZsi82kNNFWf71ZWNjbfHzPmc5bU4on1a6wrCDuRyCIU6sL&#10;zhT8nDbfIxDOI2ssLZOCFzmYzzpfU0y0bfhAz6PPRAhhl6CC3PsqkdKlORl0fVsRB+5ma4M+wDqT&#10;usYmhJtSDqJoKA0WHBpyrGiZU3o/PoyC7ahaXHb23WTl+ro978/j1Wnslep128UEhKfW/4v/3Dsd&#10;5scx/D4TLpCzDwAAAP//AwBQSwECLQAUAAYACAAAACEA2+H2y+4AAACFAQAAEwAAAAAAAAAAAAAA&#10;AAAAAAAAW0NvbnRlbnRfVHlwZXNdLnhtbFBLAQItABQABgAIAAAAIQBa9CxbvwAAABUBAAALAAAA&#10;AAAAAAAAAAAAAB8BAABfcmVscy8ucmVsc1BLAQItABQABgAIAAAAIQAlrt8MwgAAANwAAAAPAAAA&#10;AAAAAAAAAAAAAAcCAABkcnMvZG93bnJldi54bWxQSwUGAAAAAAMAAwC3AAAA9gIAAAAA&#10;" filled="f" stroked="f">
                        <v:textbox inset="0,0,0,0">
                          <w:txbxContent>
                            <w:p w:rsidR="00675B45" w:rsidRDefault="00675B45" w:rsidP="00721457">
                              <w:pPr>
                                <w:spacing w:after="160" w:line="259" w:lineRule="auto"/>
                                <w:ind w:left="0" w:firstLine="0"/>
                                <w:jc w:val="left"/>
                              </w:pPr>
                              <w:r>
                                <w:t xml:space="preserve"> </w:t>
                              </w:r>
                            </w:p>
                          </w:txbxContent>
                        </v:textbox>
                      </v:rect>
                      <v:shape id="Picture 112" o:spid="_x0000_s1208" type="#_x0000_t75" style="position:absolute;left:22288;width:36963;height:27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ja7wQAAANwAAAAPAAAAZHJzL2Rvd25yZXYueG1sRE9LasMw&#10;EN0XegcxhexqOSGU4loOITTQ0m6i+ACDNbVNrZGRlNi+fRUIdDeP951yN9tBXMmH3rGCdZaDIG6c&#10;6blVUJ+Pz68gQkQ2ODgmBQsF2FWPDyUWxk18oquOrUghHApU0MU4FlKGpiOLIXMjceJ+nLcYE/St&#10;NB6nFG4HucnzF2mx59TQ4UiHjppffbEKmi99eP/2emvqsP+U46KHU9srtXqa928gIs3xX3x3f5g0&#10;f72B2zPpAln9AQAA//8DAFBLAQItABQABgAIAAAAIQDb4fbL7gAAAIUBAAATAAAAAAAAAAAAAAAA&#10;AAAAAABbQ29udGVudF9UeXBlc10ueG1sUEsBAi0AFAAGAAgAAAAhAFr0LFu/AAAAFQEAAAsAAAAA&#10;AAAAAAAAAAAAHwEAAF9yZWxzLy5yZWxzUEsBAi0AFAAGAAgAAAAhAAIWNrvBAAAA3AAAAA8AAAAA&#10;AAAAAAAAAAAABwIAAGRycy9kb3ducmV2LnhtbFBLBQYAAAAAAwADALcAAAD1AgAAAAA=&#10;">
                        <v:imagedata r:id="rId113" o:title=""/>
                      </v:shape>
                      <v:shape id="Picture 115" o:spid="_x0000_s1209" type="#_x0000_t75" style="position:absolute;width:22217;height:25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cJKwgAAANwAAAAPAAAAZHJzL2Rvd25yZXYueG1sRE9Na8JA&#10;EL0X/A/LCL3VjUIlRFcRtdiLlKaC1zE7JtHsbMhONf33bqHQ2zze58yXvWvUjbpQezYwHiWgiAtv&#10;ay4NHL7eXlJQQZAtNp7JwA8FWC4GT3PMrL/zJ91yKVUM4ZChgUqkzbQORUUOw8i3xJE7+86hRNiV&#10;2nZ4j+Gu0ZMkmWqHNceGCltaV1Rc829noJ/U21Qa/Eg3x+tuejnl+53kxjwP+9UMlFAv/+I/97uN&#10;88ev8PtMvEAvHgAAAP//AwBQSwECLQAUAAYACAAAACEA2+H2y+4AAACFAQAAEwAAAAAAAAAAAAAA&#10;AAAAAAAAW0NvbnRlbnRfVHlwZXNdLnhtbFBLAQItABQABgAIAAAAIQBa9CxbvwAAABUBAAALAAAA&#10;AAAAAAAAAAAAAB8BAABfcmVscy8ucmVsc1BLAQItABQABgAIAAAAIQAHxcJKwgAAANwAAAAPAAAA&#10;AAAAAAAAAAAAAAcCAABkcnMvZG93bnJldi54bWxQSwUGAAAAAAMAAwC3AAAA9gIAAAAA&#10;">
                        <v:imagedata r:id="rId114" o:title=""/>
                      </v:shape>
                      <v:rect id="Rectangle 111247" o:spid="_x0000_s1210" style="position:absolute;left:1071;top:25684;width:22011;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MysxAAAAN8AAAAPAAAAZHJzL2Rvd25yZXYueG1sRE/LasJA&#10;FN0X/IfhCt3VSaTYmDqKqEWXvsB2d8ncJsHMnZCZmujXO0LB5eG8J7POVOJCjSstK4gHEQjizOqS&#10;cwXHw9dbAsJ5ZI2VZVJwJQezae9lgqm2Le/osve5CCHsUlRQeF+nUrqsIINuYGviwP3axqAPsMml&#10;brAN4aaSwygaSYMlh4YCa1oUlJ33f0bBOqnn3xt7a/Nq9bM+bU/j5WHslXrtd/NPEJ46/xT/uzc6&#10;zI/j4fsHPP4EAHJ6BwAA//8DAFBLAQItABQABgAIAAAAIQDb4fbL7gAAAIUBAAATAAAAAAAAAAAA&#10;AAAAAAAAAABbQ29udGVudF9UeXBlc10ueG1sUEsBAi0AFAAGAAgAAAAhAFr0LFu/AAAAFQEAAAsA&#10;AAAAAAAAAAAAAAAAHwEAAF9yZWxzLy5yZWxzUEsBAi0AFAAGAAgAAAAhALq4zKzEAAAA3wAAAA8A&#10;AAAAAAAAAAAAAAAABwIAAGRycy9kb3ducmV2LnhtbFBLBQYAAAAAAwADALcAAAD4AgAAAAA=&#10;" filled="f" stroked="f">
                        <v:textbox inset="0,0,0,0">
                          <w:txbxContent>
                            <w:p w:rsidR="00675B45" w:rsidRPr="001071D1" w:rsidRDefault="00675B45" w:rsidP="006E7A3E">
                              <w:pPr>
                                <w:pStyle w:val="FIgureInnerTitles"/>
                              </w:pPr>
                              <w:r w:rsidRPr="001071D1">
                                <w:t>Distance</w:t>
                              </w:r>
                              <w:r>
                                <w:t>[m]</w:t>
                              </w:r>
                              <w:r w:rsidRPr="001071D1">
                                <w:t xml:space="preserve"> (perpendicular to row)</w:t>
                              </w:r>
                            </w:p>
                          </w:txbxContent>
                        </v:textbox>
                      </v:rect>
                      <v:rect id="Rectangle 111262" o:spid="_x0000_s1211" style="position:absolute;left:-10087;top:10200;width:20606;height:330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hAvwQAAAN8AAAAPAAAAZHJzL2Rvd25yZXYueG1sRE/Pa8Iw&#10;FL4P/B/CE3abSXsorjOKCIrsss0Ndn00z7TYvJQm2va/XwaCx4/v92ozulbcqA+NZw3ZQoEgrrxp&#10;2Gr4+d6/LEGEiGyw9UwaJgqwWc+eVlgaP/AX3U7RihTCoUQNdYxdKWWoanIYFr4jTtzZ9w5jgr2V&#10;pschhbtW5koV0mHDqaHGjnY1VZfT1aUZ04HeJ5b2tVj+WjXkn6P6GLR+no/bNxCRxvgQ391Hk3xZ&#10;lhc5/P9JAOT6DwAA//8DAFBLAQItABQABgAIAAAAIQDb4fbL7gAAAIUBAAATAAAAAAAAAAAAAAAA&#10;AAAAAABbQ29udGVudF9UeXBlc10ueG1sUEsBAi0AFAAGAAgAAAAhAFr0LFu/AAAAFQEAAAsAAAAA&#10;AAAAAAAAAAAAHwEAAF9yZWxzLy5yZWxzUEsBAi0AFAAGAAgAAAAhAEguEC/BAAAA3wAAAA8AAAAA&#10;AAAAAAAAAAAABwIAAGRycy9kb3ducmV2LnhtbFBLBQYAAAAAAwADALcAAAD1AgAAAAA=&#10;" filled="f" stroked="f">
                        <v:textbox inset="0,0,0,0">
                          <w:txbxContent>
                            <w:p w:rsidR="00675B45" w:rsidRDefault="00675B45" w:rsidP="001071D1">
                              <w:pPr>
                                <w:pStyle w:val="FIgureInnerTitles"/>
                              </w:pPr>
                              <w:r>
                                <w:t>[Distance [m]</w:t>
                              </w:r>
                            </w:p>
                            <w:p w:rsidR="00675B45" w:rsidRDefault="00675B45" w:rsidP="00721457">
                              <w:pPr>
                                <w:spacing w:after="160" w:line="259" w:lineRule="auto"/>
                                <w:ind w:left="0" w:firstLine="0"/>
                                <w:jc w:val="left"/>
                              </w:pPr>
                            </w:p>
                          </w:txbxContent>
                        </v:textbox>
                      </v:rect>
                      <v:rect id="Rectangle 111264" o:spid="_x0000_s1212" style="position:absolute;left:7825;top:28519;width:43170;height:8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w67xQAAAN8AAAAPAAAAZHJzL2Rvd25yZXYueG1sRE9Na8JA&#10;EL0L/odlhN50EylBU1cR22KOrRHS3obsNAlmZ0N2a9L++m5B8Ph435vdaFpxpd41lhXEiwgEcWl1&#10;w5WCc/46X4FwHllja5kU/JCD3XY62WCq7cDvdD35SoQQdikqqL3vUildWZNBt7AdceC+bG/QB9hX&#10;Uvc4hHDTymUUJdJgw6Ghxo4ONZWX07dRcFx1+4/M/g5V+/J5LN6K9XO+9ko9zMb9EwhPo7+Lb+5M&#10;h/lxvEwe4f9PACC3fwAAAP//AwBQSwECLQAUAAYACAAAACEA2+H2y+4AAACFAQAAEwAAAAAAAAAA&#10;AAAAAAAAAAAAW0NvbnRlbnRfVHlwZXNdLnhtbFBLAQItABQABgAIAAAAIQBa9CxbvwAAABUBAAAL&#10;AAAAAAAAAAAAAAAAAB8BAABfcmVscy8ucmVsc1BLAQItABQABgAIAAAAIQAB3w67xQAAAN8AAAAP&#10;AAAAAAAAAAAAAAAAAAcCAABkcnMvZG93bnJldi54bWxQSwUGAAAAAAMAAwC3AAAA+QIAAAAA&#10;" filled="f" stroked="f">
                        <v:textbox inset="0,0,0,0">
                          <w:txbxContent>
                            <w:p w:rsidR="00675B45" w:rsidRPr="00D0105D" w:rsidRDefault="00675B45" w:rsidP="006E7A3E">
                              <w:pPr>
                                <w:pStyle w:val="FigureCapture"/>
                              </w:pPr>
                              <w:r w:rsidRPr="006E7A3E">
                                <w:rPr>
                                  <w:rStyle w:val="FigureCaptureChar"/>
                                  <w:bCs/>
                                </w:rPr>
                                <w:t>Figure 15</w:t>
                              </w:r>
                              <w:r w:rsidRPr="006E7A3E">
                                <w:rPr>
                                  <w:rStyle w:val="FigureCaptureChar"/>
                                  <w:b/>
                                  <w:bCs/>
                                </w:rPr>
                                <w:t xml:space="preserve"> (a) </w:t>
                              </w:r>
                              <w:r w:rsidRPr="006E7A3E">
                                <w:rPr>
                                  <w:rStyle w:val="FigureCaptureChar"/>
                                </w:rPr>
                                <w:t xml:space="preserve">: </w:t>
                              </w:r>
                              <w:r w:rsidRPr="006E7A3E">
                                <w:rPr>
                                  <w:rStyle w:val="FigureCaptureChar"/>
                                  <w:rFonts w:asciiTheme="majorBidi" w:hAnsiTheme="majorBidi" w:cstheme="majorBidi"/>
                                </w:rPr>
                                <w:t>Combination of LiDAR, spectrogram</w:t>
                              </w:r>
                              <w:r w:rsidRPr="00B62A66">
                                <w:t xml:space="preserve"> </w:t>
                              </w:r>
                              <w:r w:rsidRPr="00D0105D">
                                <w:t xml:space="preserve">and image from 0.49 [m] </w:t>
                              </w:r>
                              <w:r w:rsidRPr="006E7A3E">
                                <w:t xml:space="preserve"> orthogonally as measured from the LiDAR.</w:t>
                              </w:r>
                              <w:r w:rsidRPr="0073663B">
                                <w:t xml:space="preserve"> </w:t>
                              </w:r>
                            </w:p>
                            <w:p w:rsidR="00675B45" w:rsidRDefault="00675B45" w:rsidP="00721457">
                              <w:pPr>
                                <w:spacing w:after="160" w:line="259" w:lineRule="auto"/>
                                <w:ind w:left="0" w:firstLine="0"/>
                                <w:jc w:val="left"/>
                              </w:pPr>
                            </w:p>
                          </w:txbxContent>
                        </v:textbox>
                      </v:rect>
                      <v:rect id="Rectangle 111267" o:spid="_x0000_s1213" style="position:absolute;left:23082;top:2568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ZDMxQAAAN8AAAAPAAAAZHJzL2Rvd25yZXYueG1sRE9Na8JA&#10;EL0L/odlhN50Ew9WU1cR25IcWyOkvQ3ZaRLMzobs1qT99d2C4PHxvrf70bTiSr1rLCuIFxEI4tLq&#10;hisF5/x1vgbhPLLG1jIp+CEH+910ssVE24Hf6XrylQgh7BJUUHvfJVK6siaDbmE74sB92d6gD7Cv&#10;pO5xCOGmlcsoWkmDDYeGGjs61lReTt9GQbruDh+Z/R2q9uUzLd6KzXO+8Uo9zMbDEwhPo7+Lb+5M&#10;h/lxvFw9wv+fAEDu/gAAAP//AwBQSwECLQAUAAYACAAAACEA2+H2y+4AAACFAQAAEwAAAAAAAAAA&#10;AAAAAAAAAAAAW0NvbnRlbnRfVHlwZXNdLnhtbFBLAQItABQABgAIAAAAIQBa9CxbvwAAABUBAAAL&#10;AAAAAAAAAAAAAAAAAB8BAABfcmVscy8ucmVsc1BLAQItABQABgAIAAAAIQDxDZDMxQAAAN8AAAAP&#10;AAAAAAAAAAAAAAAAAAcCAABkcnMvZG93bnJldi54bWxQSwUGAAAAAAMAAwC3AAAA+QIAAAAA&#10;" filled="f" stroked="f">
                        <v:textbox inset="0,0,0,0">
                          <w:txbxContent>
                            <w:p w:rsidR="00675B45" w:rsidRDefault="00675B45" w:rsidP="00721457">
                              <w:pPr>
                                <w:spacing w:after="160" w:line="259" w:lineRule="auto"/>
                                <w:ind w:left="0" w:firstLine="0"/>
                                <w:jc w:val="left"/>
                              </w:pPr>
                              <w:r>
                                <w:t xml:space="preserve"> </w:t>
                              </w:r>
                            </w:p>
                          </w:txbxContent>
                        </v:textbox>
                      </v:rect>
                    </v:group>
                  </w:pict>
                </mc:Fallback>
              </mc:AlternateContent>
            </w:r>
            <w:r w:rsidR="00470967">
              <w:t xml:space="preserve"> </w:t>
            </w:r>
          </w:p>
        </w:tc>
      </w:tr>
      <w:tr w:rsidR="00721457" w:rsidTr="006E7A3E">
        <w:trPr>
          <w:trHeight w:val="6246"/>
        </w:trPr>
        <w:tc>
          <w:tcPr>
            <w:tcW w:w="9922" w:type="dxa"/>
            <w:vAlign w:val="bottom"/>
          </w:tcPr>
          <w:p w:rsidR="00721457" w:rsidRDefault="0025693A">
            <w:pPr>
              <w:ind w:left="0" w:firstLine="0"/>
            </w:pPr>
            <w:r>
              <w:rPr>
                <w:noProof/>
              </w:rPr>
              <mc:AlternateContent>
                <mc:Choice Requires="wps">
                  <w:drawing>
                    <wp:anchor distT="0" distB="0" distL="114300" distR="114300" simplePos="0" relativeHeight="251859968" behindDoc="0" locked="0" layoutInCell="1" allowOverlap="1" wp14:anchorId="05FC5EC5" wp14:editId="34AE1160">
                      <wp:simplePos x="0" y="0"/>
                      <wp:positionH relativeFrom="column">
                        <wp:posOffset>240665</wp:posOffset>
                      </wp:positionH>
                      <wp:positionV relativeFrom="paragraph">
                        <wp:posOffset>4037965</wp:posOffset>
                      </wp:positionV>
                      <wp:extent cx="5758815" cy="289560"/>
                      <wp:effectExtent l="0" t="0" r="0" b="0"/>
                      <wp:wrapNone/>
                      <wp:docPr id="10031" name="Text Box 10031"/>
                      <wp:cNvGraphicFramePr/>
                      <a:graphic xmlns:a="http://schemas.openxmlformats.org/drawingml/2006/main">
                        <a:graphicData uri="http://schemas.microsoft.com/office/word/2010/wordprocessingShape">
                          <wps:wsp>
                            <wps:cNvSpPr txBox="1"/>
                            <wps:spPr>
                              <a:xfrm>
                                <a:off x="0" y="0"/>
                                <a:ext cx="5758815" cy="289560"/>
                              </a:xfrm>
                              <a:prstGeom prst="rect">
                                <a:avLst/>
                              </a:prstGeom>
                              <a:solidFill>
                                <a:prstClr val="white"/>
                              </a:solidFill>
                              <a:ln>
                                <a:noFill/>
                              </a:ln>
                              <a:effectLst/>
                            </wps:spPr>
                            <wps:txbx>
                              <w:txbxContent>
                                <w:p w:rsidR="00675B45" w:rsidRPr="006E7A3E" w:rsidRDefault="00675B45" w:rsidP="006E7A3E">
                                  <w:pPr>
                                    <w:pStyle w:val="FIGCAPTIOIN"/>
                                    <w:jc w:val="center"/>
                                    <w:rPr>
                                      <w:rFonts w:ascii="Calibri" w:eastAsia="Calibri" w:hAnsi="Calibri" w:cs="Calibri"/>
                                      <w:b/>
                                      <w:bCs/>
                                      <w:noProof/>
                                    </w:rPr>
                                  </w:pPr>
                                  <w:bookmarkStart w:id="106" w:name="_Toc470387472"/>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15</w:t>
                                  </w:r>
                                  <w:r w:rsidRPr="006E7A3E">
                                    <w:rPr>
                                      <w:b/>
                                      <w:bCs/>
                                    </w:rPr>
                                    <w:fldChar w:fldCharType="end"/>
                                  </w:r>
                                  <w:r>
                                    <w:rPr>
                                      <w:b/>
                                      <w:bCs/>
                                    </w:rPr>
                                    <w:t xml:space="preserve">: </w:t>
                                  </w:r>
                                  <w:r w:rsidRPr="006E7A3E">
                                    <w:t>Lidar Data</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C5EC5" id="Text Box 10031" o:spid="_x0000_s1214" type="#_x0000_t202" style="position:absolute;left:0;text-align:left;margin-left:18.95pt;margin-top:317.95pt;width:453.45pt;height:22.8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LfoOwIAAH4EAAAOAAAAZHJzL2Uyb0RvYy54bWysVE1v2zAMvQ/YfxB0X510SJcGcYqsRYcB&#10;RVsgHXpWZDkWIIuapMTufv2e5LjZup2GXWSKpPjxHunlVd8adlA+aLIln55NOFNWUqXtruTfnm4/&#10;zDkLUdhKGLKq5C8q8KvV+3fLzi3UOTVkKuUZgtiw6FzJmxjdoiiCbFQrwhk5ZWGsybci4up3ReVF&#10;h+itKc4nk4uiI185T1KFAO3NYOSrHL+ulYwPdR1UZKbkqC3m0+dzm85itRSLnReu0fJYhviHKlqh&#10;LZK+hroRUbC913+EarX0FKiOZ5LagupaS5V7QDfTyZtuNo1wKvcCcIJ7hSn8v7Dy/vDoma7A3WTy&#10;ccqZFS1oelJ9ZJ+pZ4MWKHUuLOC8cXCPPUx4kdBL+gBlar6vfZu+aIvBDrxfXjFOASWUs0+z+Xw6&#10;40zCdj6/nF1kEorTa+dD/KKoZUkouQeHGVpxuAsRGeE6uqRkgYyubrUx6ZIM18azgwDfXaOjSjXi&#10;xW9exiZfS+nVYB40Kg/MMcupsSTFfttnmOa53KTaUvUCMDwNQxWcvNVIfydCfBQeU4T+sRnxAUdt&#10;qCs5HSXOGvI//qZP/iAXVs46TGXJw/e98Ioz89WC9jTCo+BHYTsKdt9eExoHjagmi3jgoxnF2lP7&#10;jIVZpywwCSuRq+RxFK/jsBtYOKnW6+yEQXUi3tmNkyn0CPNT/yy8O5IUQe89jfMqFm+4GnwH0Nf7&#10;SLXORJ5QBEfpgiHPbB0XMm3Rr/fsdfptrH4CAAD//wMAUEsDBBQABgAIAAAAIQAxiODK4AAAAAoB&#10;AAAPAAAAZHJzL2Rvd25yZXYueG1sTI/NTsMwEITvSLyDtUhcEHX6SxviVNDSGxxaqp63sUki4nVk&#10;O0369iwnuO3ujGa/ydaDbcTF+FA7UjAeJSAMFU7XVCo4fu4elyBCRNLYODIKribAOr+9yTDVrqe9&#10;uRxiKTiEQooKqhjbVMpQVMZiGLnWEGtfzluMvPpSao89h9tGTpJkIS3WxB8qbM2mMsX3obMKFlvf&#10;9XvaPGyPb+/40ZaT0+v1pNT93fDyDCKaIf6Z4Ref0SFnprPrSAfRKJg+rdjJWdM5D2xYzWbc5cyX&#10;5XgOMs/k/wr5DwAAAP//AwBQSwECLQAUAAYACAAAACEAtoM4kv4AAADhAQAAEwAAAAAAAAAAAAAA&#10;AAAAAAAAW0NvbnRlbnRfVHlwZXNdLnhtbFBLAQItABQABgAIAAAAIQA4/SH/1gAAAJQBAAALAAAA&#10;AAAAAAAAAAAAAC8BAABfcmVscy8ucmVsc1BLAQItABQABgAIAAAAIQBG0LfoOwIAAH4EAAAOAAAA&#10;AAAAAAAAAAAAAC4CAABkcnMvZTJvRG9jLnhtbFBLAQItABQABgAIAAAAIQAxiODK4AAAAAoBAAAP&#10;AAAAAAAAAAAAAAAAAJUEAABkcnMvZG93bnJldi54bWxQSwUGAAAAAAQABADzAAAAogUAAAAA&#10;" stroked="f">
                      <v:textbox inset="0,0,0,0">
                        <w:txbxContent>
                          <w:p w:rsidR="00675B45" w:rsidRPr="006E7A3E" w:rsidRDefault="00675B45" w:rsidP="006E7A3E">
                            <w:pPr>
                              <w:pStyle w:val="FIGCAPTIOIN"/>
                              <w:jc w:val="center"/>
                              <w:rPr>
                                <w:rFonts w:ascii="Calibri" w:eastAsia="Calibri" w:hAnsi="Calibri" w:cs="Calibri"/>
                                <w:b/>
                                <w:bCs/>
                                <w:noProof/>
                              </w:rPr>
                            </w:pPr>
                            <w:bookmarkStart w:id="107" w:name="_Toc470387472"/>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15</w:t>
                            </w:r>
                            <w:r w:rsidRPr="006E7A3E">
                              <w:rPr>
                                <w:b/>
                                <w:bCs/>
                              </w:rPr>
                              <w:fldChar w:fldCharType="end"/>
                            </w:r>
                            <w:r>
                              <w:rPr>
                                <w:b/>
                                <w:bCs/>
                              </w:rPr>
                              <w:t xml:space="preserve">: </w:t>
                            </w:r>
                            <w:r w:rsidRPr="006E7A3E">
                              <w:t>Lidar Data</w:t>
                            </w:r>
                            <w:bookmarkEnd w:id="107"/>
                          </w:p>
                        </w:txbxContent>
                      </v:textbox>
                    </v:shape>
                  </w:pict>
                </mc:Fallback>
              </mc:AlternateContent>
            </w:r>
            <w:r w:rsidR="005E1FA2">
              <w:rPr>
                <w:noProof/>
              </w:rPr>
              <mc:AlternateContent>
                <mc:Choice Requires="wpg">
                  <w:drawing>
                    <wp:anchor distT="0" distB="0" distL="114300" distR="114300" simplePos="0" relativeHeight="251819008" behindDoc="0" locked="0" layoutInCell="1" allowOverlap="1" wp14:anchorId="24C30A05" wp14:editId="14DD4F1E">
                      <wp:simplePos x="0" y="0"/>
                      <wp:positionH relativeFrom="column">
                        <wp:posOffset>17780</wp:posOffset>
                      </wp:positionH>
                      <wp:positionV relativeFrom="paragraph">
                        <wp:posOffset>64135</wp:posOffset>
                      </wp:positionV>
                      <wp:extent cx="6063615" cy="3834765"/>
                      <wp:effectExtent l="0" t="0" r="0" b="0"/>
                      <wp:wrapNone/>
                      <wp:docPr id="199" name="Group 199"/>
                      <wp:cNvGraphicFramePr/>
                      <a:graphic xmlns:a="http://schemas.openxmlformats.org/drawingml/2006/main">
                        <a:graphicData uri="http://schemas.microsoft.com/office/word/2010/wordprocessingGroup">
                          <wpg:wgp>
                            <wpg:cNvGrpSpPr/>
                            <wpg:grpSpPr>
                              <a:xfrm>
                                <a:off x="0" y="0"/>
                                <a:ext cx="6063615" cy="3834765"/>
                                <a:chOff x="0" y="0"/>
                                <a:chExt cx="6063615" cy="3834814"/>
                              </a:xfrm>
                            </wpg:grpSpPr>
                            <wps:wsp>
                              <wps:cNvPr id="195" name="Rectangle 195"/>
                              <wps:cNvSpPr/>
                              <wps:spPr>
                                <a:xfrm>
                                  <a:off x="917313" y="3024554"/>
                                  <a:ext cx="4316730" cy="810260"/>
                                </a:xfrm>
                                <a:prstGeom prst="rect">
                                  <a:avLst/>
                                </a:prstGeom>
                                <a:ln>
                                  <a:noFill/>
                                </a:ln>
                              </wps:spPr>
                              <wps:txbx>
                                <w:txbxContent>
                                  <w:p w:rsidR="00675B45" w:rsidRPr="005B0371" w:rsidRDefault="00675B45" w:rsidP="006E7A3E">
                                    <w:pPr>
                                      <w:pStyle w:val="FigureCapture"/>
                                    </w:pPr>
                                    <w:r w:rsidRPr="006E7A3E">
                                      <w:rPr>
                                        <w:rStyle w:val="FigureCaptureChar"/>
                                        <w:bCs/>
                                      </w:rPr>
                                      <w:t>Figure 15</w:t>
                                    </w:r>
                                    <w:r w:rsidRPr="006E7A3E">
                                      <w:rPr>
                                        <w:rStyle w:val="FigureCaptureChar"/>
                                        <w:b/>
                                        <w:bCs/>
                                      </w:rPr>
                                      <w:t xml:space="preserve"> (b)</w:t>
                                    </w:r>
                                    <w:r>
                                      <w:rPr>
                                        <w:rStyle w:val="FigureCaptureChar"/>
                                      </w:rPr>
                                      <w:t xml:space="preserve"> </w:t>
                                    </w:r>
                                    <w:r w:rsidRPr="006E7A3E">
                                      <w:rPr>
                                        <w:rStyle w:val="FigureCaptureChar"/>
                                      </w:rPr>
                                      <w:t xml:space="preserve">: </w:t>
                                    </w:r>
                                    <w:r w:rsidRPr="006E7A3E">
                                      <w:rPr>
                                        <w:rStyle w:val="FigureCaptureChar"/>
                                        <w:rFonts w:asciiTheme="majorBidi" w:hAnsiTheme="majorBidi" w:cstheme="majorBidi"/>
                                      </w:rPr>
                                      <w:t>Combination of LiDAR, spectrogram</w:t>
                                    </w:r>
                                    <w:r w:rsidRPr="005B0371">
                                      <w:t xml:space="preserve"> </w:t>
                                    </w:r>
                                    <w:r w:rsidRPr="00D0105D">
                                      <w:t>and image from 0.</w:t>
                                    </w:r>
                                    <w:r w:rsidRPr="006E7A3E">
                                      <w:t>85 [m]  orthogonally as measured from the LiDAR</w:t>
                                    </w:r>
                                    <w:r w:rsidRPr="005B0371">
                                      <w:t xml:space="preserve">. </w:t>
                                    </w:r>
                                  </w:p>
                                  <w:p w:rsidR="00675B45" w:rsidRDefault="00675B45" w:rsidP="004979EA">
                                    <w:pPr>
                                      <w:spacing w:after="160" w:line="259" w:lineRule="auto"/>
                                      <w:ind w:left="0" w:firstLine="0"/>
                                      <w:jc w:val="left"/>
                                    </w:pPr>
                                  </w:p>
                                </w:txbxContent>
                              </wps:txbx>
                              <wps:bodyPr horzOverflow="overflow" vert="horz" lIns="0" tIns="0" rIns="0" bIns="0" rtlCol="0">
                                <a:noAutofit/>
                              </wps:bodyPr>
                            </wps:wsp>
                            <wpg:grpSp>
                              <wpg:cNvPr id="198" name="Group 198"/>
                              <wpg:cNvGrpSpPr/>
                              <wpg:grpSpPr>
                                <a:xfrm>
                                  <a:off x="0" y="0"/>
                                  <a:ext cx="6063615" cy="3096895"/>
                                  <a:chOff x="0" y="0"/>
                                  <a:chExt cx="6063785" cy="3096895"/>
                                </a:xfrm>
                              </wpg:grpSpPr>
                              <wpg:grpSp>
                                <wpg:cNvPr id="111268" name="Group 111268"/>
                                <wpg:cNvGrpSpPr/>
                                <wpg:grpSpPr>
                                  <a:xfrm>
                                    <a:off x="120185" y="0"/>
                                    <a:ext cx="5943600" cy="3096895"/>
                                    <a:chOff x="26932" y="-184638"/>
                                    <a:chExt cx="5786874" cy="2979727"/>
                                  </a:xfrm>
                                </wpg:grpSpPr>
                                <wps:wsp>
                                  <wps:cNvPr id="111269" name="Rectangle 111269"/>
                                  <wps:cNvSpPr/>
                                  <wps:spPr>
                                    <a:xfrm>
                                      <a:off x="136144" y="2710"/>
                                      <a:ext cx="46619" cy="206430"/>
                                    </a:xfrm>
                                    <a:prstGeom prst="rect">
                                      <a:avLst/>
                                    </a:prstGeom>
                                    <a:ln>
                                      <a:noFill/>
                                    </a:ln>
                                  </wps:spPr>
                                  <wps:txbx>
                                    <w:txbxContent>
                                      <w:p w:rsidR="00675B45" w:rsidRDefault="00675B45" w:rsidP="00721457">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111270" name="Rectangle 111270"/>
                                  <wps:cNvSpPr/>
                                  <wps:spPr>
                                    <a:xfrm>
                                      <a:off x="136144" y="316459"/>
                                      <a:ext cx="50673" cy="224380"/>
                                    </a:xfrm>
                                    <a:prstGeom prst="rect">
                                      <a:avLst/>
                                    </a:prstGeom>
                                    <a:ln>
                                      <a:noFill/>
                                    </a:ln>
                                  </wps:spPr>
                                  <wps:txbx>
                                    <w:txbxContent>
                                      <w:p w:rsidR="00675B45" w:rsidRDefault="00675B45" w:rsidP="00721457">
                                        <w:pPr>
                                          <w:spacing w:after="160" w:line="259" w:lineRule="auto"/>
                                          <w:ind w:left="0" w:firstLine="0"/>
                                          <w:jc w:val="left"/>
                                        </w:pPr>
                                        <w:r>
                                          <w:t xml:space="preserve"> </w:t>
                                        </w:r>
                                      </w:p>
                                    </w:txbxContent>
                                  </wps:txbx>
                                  <wps:bodyPr horzOverflow="overflow" vert="horz" lIns="0" tIns="0" rIns="0" bIns="0" rtlCol="0">
                                    <a:noAutofit/>
                                  </wps:bodyPr>
                                </wps:wsp>
                                <pic:pic xmlns:pic="http://schemas.openxmlformats.org/drawingml/2006/picture">
                                  <pic:nvPicPr>
                                    <pic:cNvPr id="111271" name="Picture 111271"/>
                                    <pic:cNvPicPr/>
                                  </pic:nvPicPr>
                                  <pic:blipFill>
                                    <a:blip r:embed="rId115"/>
                                    <a:stretch>
                                      <a:fillRect/>
                                    </a:stretch>
                                  </pic:blipFill>
                                  <pic:spPr>
                                    <a:xfrm>
                                      <a:off x="2247646" y="91948"/>
                                      <a:ext cx="3566160" cy="2688336"/>
                                    </a:xfrm>
                                    <a:prstGeom prst="rect">
                                      <a:avLst/>
                                    </a:prstGeom>
                                  </pic:spPr>
                                </pic:pic>
                                <pic:pic xmlns:pic="http://schemas.openxmlformats.org/drawingml/2006/picture">
                                  <pic:nvPicPr>
                                    <pic:cNvPr id="111272" name="Picture 111272"/>
                                    <pic:cNvPicPr/>
                                  </pic:nvPicPr>
                                  <pic:blipFill>
                                    <a:blip r:embed="rId116"/>
                                    <a:stretch>
                                      <a:fillRect/>
                                    </a:stretch>
                                  </pic:blipFill>
                                  <pic:spPr>
                                    <a:xfrm>
                                      <a:off x="26932" y="-184638"/>
                                      <a:ext cx="2221865" cy="2517140"/>
                                    </a:xfrm>
                                    <a:prstGeom prst="rect">
                                      <a:avLst/>
                                    </a:prstGeom>
                                  </pic:spPr>
                                </pic:pic>
                                <wps:wsp>
                                  <wps:cNvPr id="111273" name="Rectangle 111273"/>
                                  <wps:cNvSpPr/>
                                  <wps:spPr>
                                    <a:xfrm>
                                      <a:off x="47752" y="2456641"/>
                                      <a:ext cx="2384671" cy="323643"/>
                                    </a:xfrm>
                                    <a:prstGeom prst="rect">
                                      <a:avLst/>
                                    </a:prstGeom>
                                    <a:ln>
                                      <a:noFill/>
                                    </a:ln>
                                  </wps:spPr>
                                  <wps:txbx>
                                    <w:txbxContent>
                                      <w:p w:rsidR="00675B45" w:rsidRPr="004979EA" w:rsidRDefault="00675B45" w:rsidP="006E7A3E">
                                        <w:pPr>
                                          <w:pStyle w:val="FIgureInnerTitles"/>
                                        </w:pPr>
                                        <w:r w:rsidRPr="004979EA">
                                          <w:t>Distance[m]</w:t>
                                        </w:r>
                                        <w:r>
                                          <w:t xml:space="preserve"> </w:t>
                                        </w:r>
                                        <w:r w:rsidRPr="004979EA">
                                          <w:t>(perpendicular to row)</w:t>
                                        </w:r>
                                      </w:p>
                                    </w:txbxContent>
                                  </wps:txbx>
                                  <wps:bodyPr horzOverflow="overflow" vert="horz" lIns="0" tIns="0" rIns="0" bIns="0" rtlCol="0">
                                    <a:noAutofit/>
                                  </wps:bodyPr>
                                </wps:wsp>
                                <wps:wsp>
                                  <wps:cNvPr id="111274" name="Rectangle 111274"/>
                                  <wps:cNvSpPr/>
                                  <wps:spPr>
                                    <a:xfrm>
                                      <a:off x="2248789" y="2570709"/>
                                      <a:ext cx="50673" cy="224380"/>
                                    </a:xfrm>
                                    <a:prstGeom prst="rect">
                                      <a:avLst/>
                                    </a:prstGeom>
                                    <a:ln>
                                      <a:noFill/>
                                    </a:ln>
                                  </wps:spPr>
                                  <wps:txbx>
                                    <w:txbxContent>
                                      <w:p w:rsidR="00675B45" w:rsidRDefault="00675B45" w:rsidP="00721457">
                                        <w:pPr>
                                          <w:spacing w:after="160" w:line="259" w:lineRule="auto"/>
                                          <w:ind w:left="0" w:firstLine="0"/>
                                          <w:jc w:val="left"/>
                                        </w:pPr>
                                        <w:r>
                                          <w:t xml:space="preserve"> </w:t>
                                        </w:r>
                                      </w:p>
                                    </w:txbxContent>
                                  </wps:txbx>
                                  <wps:bodyPr horzOverflow="overflow" vert="horz" lIns="0" tIns="0" rIns="0" bIns="0" rtlCol="0">
                                    <a:noAutofit/>
                                  </wps:bodyPr>
                                </wps:wsp>
                              </wpg:grpSp>
                              <wps:wsp>
                                <wps:cNvPr id="197" name="Rectangle 197"/>
                                <wps:cNvSpPr/>
                                <wps:spPr>
                                  <a:xfrm rot="16200000">
                                    <a:off x="-864553" y="1055077"/>
                                    <a:ext cx="2059305" cy="330200"/>
                                  </a:xfrm>
                                  <a:prstGeom prst="rect">
                                    <a:avLst/>
                                  </a:prstGeom>
                                  <a:ln>
                                    <a:noFill/>
                                  </a:ln>
                                </wps:spPr>
                                <wps:txbx>
                                  <w:txbxContent>
                                    <w:p w:rsidR="00675B45" w:rsidRDefault="00675B45" w:rsidP="004160E5">
                                      <w:pPr>
                                        <w:pStyle w:val="FIgureInnerTitles"/>
                                      </w:pPr>
                                      <w:r>
                                        <w:t>[Distance [m]</w:t>
                                      </w:r>
                                    </w:p>
                                    <w:p w:rsidR="00675B45" w:rsidRDefault="00675B45" w:rsidP="004160E5">
                                      <w:pPr>
                                        <w:spacing w:after="160" w:line="259" w:lineRule="auto"/>
                                        <w:ind w:left="0" w:firstLine="0"/>
                                        <w:jc w:val="left"/>
                                      </w:pPr>
                                    </w:p>
                                  </w:txbxContent>
                                </wps:txbx>
                                <wps:bodyPr horzOverflow="overflow" vert="horz" lIns="0" tIns="0" rIns="0" bIns="0"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24C30A05" id="Group 199" o:spid="_x0000_s1215" style="position:absolute;left:0;text-align:left;margin-left:1.4pt;margin-top:5.05pt;width:477.45pt;height:301.95pt;z-index:251819008;mso-position-horizontal-relative:text;mso-position-vertical-relative:text;mso-width-relative:margin;mso-height-relative:margin" coordsize="60636,38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KRItkwQAACMUAAAOAAAAZHJzL2Uyb0RvYy54bWzUWOtu2zYU/j9g7yDo&#10;f2KRkqgL4hTDsgYFhjVYtwegZcoSJokCScfOnn7nkJLs2i7qJq2TBYhMkSJ5znduH3nzbts23qNQ&#10;upbd3CfXge+JrpDLulvN/b//en+V+p42vFvyRnZi7j8J7b+7/fmnm02fCyor2SyF8mCRTuebfu5X&#10;xvT5bKaLSrRcX8tedDBYStVyA69qNVsqvoHV22ZGg4DNNlIteyULoTX03rlB/9auX5aiMB/LUgvj&#10;NXMfZDP2qexzgc/Z7Q3PV4r3VV0MYvBnSNHyuoNNp6XuuOHeWtVHS7V1oaSWpbkuZDuTZVkXwuoA&#10;2pDgQJt7Jde91WWVb1b9BBNAe4DTs5ct/nh8UF69BNtlme91vAUj2X097AB4Nv0qh6/uVf+pf1BD&#10;x8q9ocbbUrX4C7p4Wwvs0wSs2BqvgE4WsJCR2PcKGAvTMEpY7KAvKrDP0byi+u1LM1MS4czZuPEM&#10;5ZvE2fTgRnqHlH4ZUp8q3gtrAI0YTEiBJg6pP8HBeLdqBKBlNUIB4MsJKp1rQO0EThlJQhL6HgIS&#10;0CiOrVo8HyGLQsKSEFwWIUtJQJl11klvnvdKm3shWw8bc1+BKNYF+ePv2jiIxk9w/6bDZyff103j&#10;RrEH4BtFxJbZLrbWG1LibK/zhVw+geKVVP9+hEAvG7mZ+3Jo+Rj7sDmO+l7zoQPAMczGhhobi7Gh&#10;TPOrtMHoxPllbWRZW3lRALfbIBdY0vmfte/kipMZILd87rCpE/p7O2yQsdSZl+fnOGySjq6+mzkZ&#10;7tBhB+890o4Qyg4VdH1DDH5DUBJILijTcWTGWRSyYHCzcCfunqKUZSG1c69IGrHQgozjY4zGScrS&#10;JHKuSrMkS2jy6jGKUE0JbS9MXb+F8MxIJZC6ItAOwKMJGUrGFKaMEdgGg5QGLIKAdbE1ZsUxAn9M&#10;kNK3E6SXyLtguwRc9Sj1uv5n2hTybBTbSrdLvnEAuXewKo3C9LJWDd+KVfu6yOF/4B3QOqqmX+dn&#10;MMuslfCHRdqz1mi5+mfdXwFF6rmpF3VTmydL96DAoVDd40NdYFnFl73CjI5ARgeBT3Bnj7hecI/x&#10;a5yLYYrvny21aOoe6yOWJmwPQgNfPOBbJ/R2XO5OFutWdMaRUyUakF92uqp77XsqF+1CANdSH5a2&#10;vvJcGyVMUeGGJWyMicolkGnASrkTDGX+AqWgFHhVxGymykgWDYl6TFVhDLkKWIRLVixNw5C9JFtZ&#10;wZwotgmSOYih8f9yGahuLqc87LuMTa4INzrYW3AZK9B3dpnTtX10GUopSYGqO5eJSUKiF6XCky6D&#10;tO/Hc3ZMApDST9aOKeGexdyjJIkdHwLazlg0RPKEWQgkCbOQPevQEEjBS6Lsm4m7PUfsqPRrEvdL&#10;2RXI2Um7TlCcZVdIn2mSAplDLhcnQRK8KVYwHS9f+0C2O8DgmeUSNs6SEwaGzq8yPk9JOJwSBjdF&#10;8GdPx8M1xVUKrC92528SxHGQ2OV2FJAGcRYG4zkOjugw31Xmy1B7W5rfQhjvm9u24SbK3r8Mt2Z4&#10;1bX/bs/uu7u92/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B2&#10;9N0U4AAAAAgBAAAPAAAAZHJzL2Rvd25yZXYueG1sTI/NTsMwEITvSLyDtUjcqO1CfwhxqqoCThUS&#10;LVLFbZtsk6jxOordJH17zAmOOzOa+TZdjbYRPXW+dmxATxQI4twVNZcGvvZvD0sQPiAX2DgmA1fy&#10;sMpub1JMCjfwJ/W7UIpYwj5BA1UIbSKlzyuy6CeuJY7eyXUWQzy7UhYdDrHcNnKq1FxarDkuVNjS&#10;pqL8vLtYA+8DDutH/dpvz6fN9Xs/+zhsNRlzfzeuX0AEGsNfGH7xIzpkkenoLlx40RiYRvAQZaVB&#10;RPt5tliAOBqY6ycFMkvl/weyHwAAAP//AwBQSwMECgAAAAAAAAAhAPXwB5+skQIArJECABQAAABk&#10;cnMvbWVkaWEvaW1hZ2UxLnBuZ4lQTkcNChoKAAAADUlIRFIAAASSAAADcggGAAAAOQ7hEwAAAAFz&#10;UkdCAK7OHOkAAAAEZ0FNQQAAsY8L/GEFAAD/uklEQVR4Xuy9Cbxlx1WfW7dHqdXT7UlqdcuSJUse&#10;NKtlyRaW8ECAvDzwS4wlI4JtkkDiPLDDe9gEA3FCbAzYvIANhCEkCOPgAQPPkATygo2RsWVrsEZj&#10;edDYg4aeJ7Wk7r7vfOeeUu/eWkP1Pd0a/9/vt6TeQ1WttWrVqn32PaeqCCGEEEIIIYQQQgjRwsTo&#10;/0KMxYYb3rNg8dzjzrjta6X86C+Wcvp5J5af/fAby2MHDux9+dKl3xrdJoQQQgghhBBCiGcxs0b/&#10;F2IsFs46/oIDB8qtUxPl1jlzyq1zy8StBw4cuHXW1NQ1o1uEEEIIIYQQQgjxLEcvksRYbNhww4Jd&#10;u245d+djC160Zf2msu3hLWXv4Py+6ctCCCGEEEIIIYR4DqEXSWIsFi6cdQHfPNp9YOE1n3jvh8qf&#10;XfPJcvvg/F3Tl4UQQgghhBBCCPEcQi+SxFjse2hjeXTL+rJv946yY/FJ5dETlpXJwflF05eFEEKI&#10;JrZv/8IyvuH6hT/4mXPff1E59/Vry7mD00+WF77u3PLWj59b3vzxNYNjIYQQQgjxFKMXSWIsNnzq&#10;35YNn3hv+cZNf1k+87p3lLvXXVlePzh/+fRlIYQQoompqeP+Ed9wHTyZ3FrmlFtnDWRw+skyd2Lw&#10;/1n8+98MRAghhBBCPMXoRZKYEezStuuW95/72JKXvGj9jsVl56OLyppl88rKxXNGdwghhBDt7Nr0&#10;9bJr49fLtl17y6b5Lyh75y/fMjj9xAuk5cuXrD/77DPLGScuKCftu7eseHzjsuE3k57l307a8aWf&#10;X858+gfvete5F5W3nvvDP/yfz/34rl1D+a8PP3zy6DYhhBBCiGcMepEkZsTCifnns0vbgeVnX/Pe&#10;z7yu/NU9l5WfveoF5a2vO3F0hxBCCNHOdb/wpnLdL72pfPqLt5QPnfHL5S8v/Y1PDU6fX+Wb3/zr&#10;n/vbv/14+ci/OLe8466fKJdv+W/fN/3NpIFMzPpZ6ng2MjV76k3D+ZRdT0u5dVY5eOssdj0dyOw5&#10;c35qdJsQQgghxDMGvUgSQgghhBBCCCGEEE3oRZKYEY/s2lke3bWjPLp7W9m7d1PZvm1j+frt95Z7&#10;vnl/2To43rxnc1m/5dGyYeujoxJCCCHE4Wzf/vFlu3Z9/Fxk7vKz1+7cenyZOHBCOWn5wnLiisWj&#10;uyoHt05NHbx19uyJ9cvWnFSWLDi+HL9151DWTDy+bPhzsM2btQC3EEIIIcQxRi+SxIzY8IW/Gshn&#10;yj1f+rNy++0fKv/j//1AedOrfqL86Ft+unx6cPyHX/6D8t5PbCj//uMbRiWEEEKIw5mamvhHBw7M&#10;uhU57rR/+J5rP31umb/7wvKOH3hlecfVrxjdNc3k5LpPTU5efP5ZLz7+56762XeUv3f2y8q5n752&#10;KP9b2fXG4c/BZs9+1v7ETQghhBDi2cLE6P9CHBE3/dwF50/NmXvNLffsKv/kt79WTjjhuAUvfOGJ&#10;Zz6672DZvOHxsuT0s8uF7/jVwaeE8rd/8s/PedWomBBCCPEE27b9yT+bmJj1O/z7yx+9vnzqJ/60&#10;zPrO7y5z/+U7ytTU1G9/+Ltf8M+HN3bYefP7/tGBAxP/5r//8fbyK+97cHju/LdcVr7zV64sC6b2&#10;f/bb5973X27/s2vLZz5wTSmnn1jKRavKddfdWf7sz740vPcJznptKa942+AfB7eU37/qib967Nhx&#10;zfJZsxasufY//kX52Lt+t9w5OHeo5FkDeUV57T+9vLztV95UDj766JarVqw4VPZLP7981pypNZ/6&#10;o+vKr77/z4bnHhpI908qZ333Py2v+Ke/Ui5fe3d50zl3lk3X3vSmx3fu+am//Mud5T//l63lJf/o&#10;knLpj//94b1TE3M+9vjxp7//nPKV8tpybfnUX20rv/qHD5UTB1qtGmh150NnlS9teEX57oE+/3Sg&#10;D6zd/pVyzkODe/9woMMH/6zT/qqBrCmXvun7yve+8+1lTtm3+SfXrdw4vDRi5w3vWTExMe/kT/3h&#10;tYOyf3Go7FmXDsz+3nLptmvL967/i7Jt4LeHXvtLXCmvnfxKecPkteVjA91+Y6jbbYOWvlJuG+j2&#10;FXR722vLP/2lN5TT7/5MOetOlr0q5UN/dlv56d//yvDfh3HW9wzaeXMpB2Y9XD76hk0bN/7NykWL&#10;TljNpa987Jpy7W98qGx78avKQ+f+/bLt2mvL+r/o6jhd9m0XbS+/dDlnS/nYNdeW3/hQ555zBvdc&#10;dKh+TgkhhBDiyNE3ksSMuOjf3HzLundff8E/+e2vXTA4vGDjxo+89fOf/2D5+DXvK68/9x3l+1/+&#10;j8vPXrm2/MyV+pWBEEIIj1MHcspQFk6Wctq5t5cHHvlK+dAfXlc+/F+/OLyjz+ILfvqPJ9e9+4If&#10;eN8vXXB9uWYo/+maf37BlZOTF7xq1n1/d+DAxC0Hp8ots+bOvWXW7IO3zJo165bZs2fdMih6uEzM&#10;vmXwFDSQiZ8ZHD/B1NSCNx44UG45OHvilsFD0i0Th5WbGMisW+bw7wMHBvXPfvew0IipuVNXHpiY&#10;dcusqVm3zB3cgwzv7cisKeo9MKh34hbaufP2B3/qA2/6UPn4f/m9cnv5dPmjP/5QeeflbxvKH3/o&#10;z940a2LQzsTg3kG9ZWDH3Lmzbpmai32D+uZg1/R59EEmDpbpeyemhu3PfqJtdJ97y+xBXdR5oMx5&#10;1+D8YUzNmn81ZQ9OzT687Jw5Az9h9+xhu/gEG5Cpg1PD9mYN6ke3MnfO8J45swdl8NXEoPxAr/1T&#10;BwdtzhpKKVyrenVk7tR0n8w++H8Pjsvxx5/wg/TnsE8H/TVse9ZA/4EuUwM70JE+mi47kEHZ2QO7&#10;0Qd50j0D3w/rn7v/x6lfCCGEEDNDL5Keowy357/xfed98ffec96F5c3nfc+F7znvk7t2nffx7dtf&#10;NLrlCTZsuGHBrl03nve1L/7eee+7sJz3trPKeYPTA1k6kDefd1ZQVgghhJg5U1unpqZuQWbPm3P/&#10;8tNPLcsXzy+TW+8pizfdunxww2g+GshZrz2vvPmT55Uf+MhaSsbsH8jesnfvY2XTplIOzl5WTj3n&#10;nPKic84q55xz6lBeuHzesJ2Vux9cfuH7bjzvPf/vjecxF25fv2Xt5m/dU/awxN+p55Q5y9dsHvxr&#10;+CJi6QkT6888aV85vuwu93xrc3ngvu3LbxzMj9/adeug7CfPe+iBPWs3fH1T2f3I7DJ/UBaZNyq/&#10;YukJ688586Sy6vjZZd89G8rerXvLrrKwzFm6rJw8OL985cpBvZNl2bLVg2ZPH8qiZQs345u5U49N&#10;f6lo/76BWVtLmX1cKSsHui1ZNah76pYlC8uGhcPadpX927eVoQ775g7bP27ZmoeH7S+et+GcU+eX&#10;xROPlk1f31C2r39oBXM78sWR/g9s3LmGsnsenTet/7KTh2Unj5vacOb8HWVB2Vc27S1l52NDbQ5n&#10;/8BhQ90WVN0GZaduWbywbESvx3fuKBvu2TqURw8sKJOD+o8f1b9y8fyN55w6WU46fnC09aEyObF3&#10;5ftu3HXelsfmnTysu8O+QTNbdwyaWbiirBn06RmjPj1t6exhf+59aFu5bX0Zyp65o3teekbB92sX&#10;zS7HD+pffXDfsP73Xv/Q8NtOQgghhDgy9CLpOcrCOfPPHf5FcvAQN7fMumXW7MFDMH+pnJr6yOiW&#10;J1i4sJzHX/vK8C+45ZYp7h082PGXy+FfOucOrk2XvWa6hBBCCDE+k5Pr/nggFyBnve5lP3flb36w&#10;vOHyU8rrP/3Ocvb/9743DG4ZzUfIYD4afltlXsM6SNsGcnu57faN5UMfKmXvou8tH/z858tHPv+p&#10;wrdnkV/7vpOH7bzyvr9+41y+5TL8htDELeu/cu9Pf/Jt7yw33X2wDAqVM37j9k8OKht++/avfnrR&#10;+z7+jrvKS2ddV975tk+Wv/n0bVdNDObHqeG3ZsotX//qQ+/m20Vf/rvJcgZlB/LK/3j7xyn7zc/8&#10;9Ps///F3lH/24iXlrnd+oNz+J7eV68ory+R3vb68a3D+qn/yQ+Xc8vryxjf82KDZ3xzKP3v/Wz72&#10;7nWTF7yifOkXBnWUsuXugVmfLmXJi0t56+fLmT/7//5hKddc8Fv/ZuEvvHJY23Vl6//404ION3xz&#10;1bD9V/zm7YN7Bu3/p9f+4uc/eEb59nn3lg+9adD+//jbH2BuH87vA93R/2u3PfAuyt5410nDst/2&#10;W1/9KGX/6o2PfeDjp32mnHfwG+VDt5dyrfWjsC3fmtZt2cuGup31s3/6B+j26z91wgfR6+G/+Uz5&#10;wDs/PZT7dpxdXj+o/8r/+FWeSS74+u9e9cHPf/D15UdfNlHKp68pZx944M18a+rruxcNv5nU5Zv3&#10;D275TCmLX/795WcHffq7n//EsD//n+9eNOzPW3/3z8vl7y1D+cqJo3v+x+8WfP9vLl1azh3U/9ry&#10;0FuH3/SaPe9fjaoVQgghxBGgF0nPMTZs+K0F/FVx2+6pM/mr4oP3byl7B+f3TV822bnhm2XXhq+X&#10;HVseLJvmn1q2H7d6z+D0LcfNPviNUye3lsnjtpd7Nuwq92zcNV3AYPbsWXvqX5URXmBN/798c/oO&#10;IYQQImLiiW8nTXVeIC1fvuj+7jeInvimUv2G0lA+bv6Oev7CE8rkqSeX2cedsGW67okn5qlZU4+v&#10;X3HS8eW4hbPL3n2PlsceHcyWj+4sjw0mzB17J8v+sqAsWljKos7mccetWFHmLV9ZTpg/0GXvjjL3&#10;kUfKzkcHc+wjj5XCbqYHZpWtx59UDp6wuKwYlEVWDgQOTJWRDtg3mB9H/5490GP6jhbmDOT4wZw7&#10;twxUKPPnTp8tjw6UGMn+A3MGc/5kmZg7rf+SUftl4cCQhYvKccfNGVzdV+Yf2P9EsQN7p/Xfd3D2&#10;SP9FQ92Xj8rOXXbi0O6FJywclEUDi6rbvGnd5k+fnTWrPIyd/LGKfn1CODcxNb1G08BfQ90Ghah/&#10;wfCkzXHHH1cmVw5CYM78h6hjYqoM6phXZs+ZU+YPFFu4ZPr68J7Z0/fMmjWxscxbVOYfN7ssPn5v&#10;mTPrseE3mxAhhBBCHDl6kfQcY+HCZefyV8Xtj5SP8FfF3/nZT5TbB+fvmr5s8uVffFO57gNvKv/f&#10;p363fOiMD5aPnfcrtw5OX3DN1Vve8sHXf7p8z+n/vbzzA9eVd/3SddMFDBYufMMtk5NXXrDuVW+5&#10;4Jrr333B+3/vn1ywbnISeevoFiGEEMJlcvKNf8w88r/9q9++4JrBHPTFgQxOX/DNb/7nf883Tn79&#10;qrW9byqNvqGETMwyv6V02ivPL6//4LvKSa/7B3/EGkqXTZ5zAW0gq/bd9t6r33FuedHLl5Tb711f&#10;Nt73tVI2fLFsuOtg+cztry87D5xfrnhlKZd3No9bc+U/KWuvfGu58LRTyutv/0xZ9Y2vly9uGMyx&#10;X9tUynXXlrt3LCifPvcd5ZGLXlOuHpStAsvXvfvjrO30ll/6wHBdp9/+3R8erut05uYvTn/bqAne&#10;oZ1bFi88uQxUKKe+YPpsWb9+oPv9Q9m5fXIw57++zF99zrT+o/bLZZeX8soryumnrhhcvaucuntz&#10;uX+gO7Lta4P/DPS/a9eiof77L7riMN1f8KY3D+2+6MJLBmXRwGLFQNBt9VA3BJYseeMf4O9/+DO/&#10;P+zXofz5b1xwzZWTyC8Pb3rltw91O+PU04f1nz08afOic15cXv/WK8ustet+n+eMyXLw/2GNrSUr&#10;lpTTBoq9/Dumrw/vWbPuGu5ZumjRfyhrLyunnnFCed25t5dVJzxQBl1e7jmCV3hCCCGEOIReJD0H&#10;uOE96xbc+L4Lz0O++j8/c+Ztt91Tvnnvw2Xf5GTZv2jR8C+Hx03f+gT1m0vI0nO+68ydW48vj+9d&#10;UE5asXAgi4b3LD5xVVm44qSy8ISl5fitO8vkI48sqOspaL0kIYQQTwWzZ09/k2f4DZ5SblmydMH9&#10;rHfzgiXzhuvdIKsO7F7OmjcPPnpcw/pJ08w/bkGZN29+mcOj0L5Hy4H9+wtfUDkw/A7v1rJ76/3l&#10;nttuK7d+5jNPrNX0iU9cu5Y59u6NWwd3lMLXd+HAgQPl0Uf3lf37Hx+dOVbMHsj8gU/mDHTvfyNp&#10;oPdAHp+YKnuPn18OzB3cM7g0+mLQAP41r8yeO1XmH7+3TMx+/Ilv5Tz62LT++MBmVHbO7OG3fuZQ&#10;8ZNwdBux84YPrmDtRuR33v7d51048OeakV//9E+/cDJ+vWfTtqFf+Sa1EEIIIZ656EXSc4DZx5dz&#10;JmbNvQW58zOf+8jll7+zvOWnPlruev3ry7Yrrhj+5fD06VufYOHCFefxzSVk2fl///ev/fS55cG/&#10;O7+84+pXlh/7gek/QV72/f+qvPLqd5SXX/zd5dxPX1u+/Z67L3hiPQWtlySEEOIpYPHi0TeVfvx3&#10;ht9m+cPP/vS/Z72b93/n2uF6N8ir9977fax587WdixrWT5pm7SlnlLUvOKMsnXNcKXfdX/Y8vG24&#10;Rfy2cs/gv58uX/jTnyvvvPzy8r43vOHKwYnhz+x+5Ec+9NPMsT/2//zx4I5S+Pou7Nm9o2y4/66y&#10;fRvrah9LlgzkDObw8oK1ZShD7r+7lPX3DmXLrMfL7eeeVnatXj7cD+/QmzX+dUpZvPzAcHe8uQs3&#10;Db+Vg9x3f9V/y/StT4KvPlF26fBbP5PmEtXTui1auHyo1ymjbyRVDkw8/oN1N7VZc6Z3tRs8hA79&#10;+kM/9B9+Ar/++K//2dCvdwxLCCGEEOKZil4kHWO+8MuvOJ5vCv3e2y48r5QLz1tz1pvO46+mP/fF&#10;h87k+sEv/PLx07urvW3417kL15x1HrvHDOXnb2z71s/ck0qZt3Ioxy85uZx5zjnlzLPOKKevmF9O&#10;XtL7k2DlcdaC4M+Qj5apx/n76/yyf9a84V8Rj6tFjj9+UOe8Mmvu7MHVfWXOwcdqkfLYQIQQQohx&#10;2P7x71u265NvPg/5lbe9eTBPvvm81775d4bffP3I5s2H3oF0mbtoMDctKvOOmzNc7waZN2d6zZvH&#10;vS/UGOx7dO/wWzj7pw4WFvWZPZjr+KLNnOG3bybLomVrhzu9LV9zaNe2w4VvSR0crvUzrzy+fvjt&#10;pjnOnHusOW6g86B9ZG6ZKMfv3VdmD5zBVH1oup4+OrB/ouzbe3yZOjBaZ2koA9uH+rPOkcV02f37&#10;B88Lg8eH/daubQ71m0gb7t118re+vqMgu/YvLIvPPKcsXDnatW3l4o3DnddOmkzXSBJCCCHE049e&#10;JB1j5j9y4Gy+KTR7IMNd0ObMuYW/ms6dN5edUMrO+Y+czV/nJmZNDP86N3di7i3sHoMMHueG96Ss&#10;fXMpL3jrUM587bvKxz//+fLRT11TfvPq08pPfqezs+09G55YT2HfwzvKXeWMsnnemuFfEdfWR/c1&#10;Jw8OXlCOW7lkcPWusuKxjU+sp3Aff7YVQgghxmBqYsE/OlBm3YJMHGSn0cH/y/Q3X+fNnm1/u2jN&#10;5YO56bKy5vTJ4Xo3yJolG4ffrNnCZm2NbLjvW9Pfwjmwr5QzXlBOWLFs+J2dpeWFg/++vrzy/3jP&#10;cKe337j90K5th+ShgVx/wZf+6D0XsKvadz76uZ8ffrtpknWCngbWDnQ+5bShLD8wt5x7+71l0aYt&#10;hSWADi0DNH20c/Pscu/t55bHdx9ay+gFpywZfjtrySS/4rO4byDry64t2wdlS9lm7drmUL+J9KXP&#10;P/ATb3vTZwry5S0Xldd9/PPlH//laNe2r//uwNUfLP/hR78nXSNJCCGEEE8/epF0jJmYmNg7NXXw&#10;5nJw/9dPW7anrFywp2x8eFfZ8PDu4fW9WzaVXQ9vLHv3DI5Xn1Wmlp605+DU1M3IoPTXhzclPD41&#10;tXfq4MGbh1LKUGZNPd5UVgghhHjaWHRiKQtXDGXBwrll9YKtZfajW8vd39pcHrhv2/Kbdu8+/5Y9&#10;ew77ZtLjm+8tj26+v+zc82jZWFYP5dG5S4a7jC3qLQj46CP7ytaHNpcDu6frumv3befv3v2poTw6&#10;d/nahzfuKY/vnSrLFi8sJ5xQv+lUypKBHnMm9pQdu0rZ1dmwdMeXfn757pvef/7v/+RPnn9J+aHz&#10;//kP/e75nxrUu/Pkl61lV7TjZh8oy/ZsLLN27yiDqX5apqf7suOrtewPDcpecv6VV/7c+e+/aff5&#10;D06sHNl3YCD7yoHObmqPtS65xBZpfKV4ILPn7C/zy9Zy8LG9Q/13Vv137hwYs6Pse/TxwdX55dHZ&#10;c2uRMmfB4D8d/Sf27BzqvnlQBB59ePPA5w+V3bt3HbY2VBOPPjKQfcNvi+0ZtIscGLVdvwG9e8Nd&#10;ZdeGu8uOHdNrT2mNJCGEEOKZjV4kHWMu+ukvf3Xdu2+48LjdN/3AB773jnLVObeWD//hdeXX/vCL&#10;w+t/+5FfL9f94YfL7bfcWMrbP1bK1b90xw3vXnchcv27L/rB4U0Jl7zpTbevu+qqC4fynd954bql&#10;Sy88+cFPv3l0WQghhHhm8orvL+WVVw/l7HUnlref8+lywt1/Ut71tk+Wz/3JrW8o+/ff/Phjjx32&#10;zaQNn3hf2fDJ95Vrb7ivfLi8fSj3rXrtcIexl/cWBLzn63eVT1/zybL33tu+j7oO7C83799/cCjb&#10;5pz6M3/44TvKw187UL738leW8y4YVDD8ptOs8tqBHotn3Vo+f10p105P10Om5pQ37i/l5jLBH3um&#10;bp6adfDmg4N6N5z7D95dXnl5OW3JI+V77/hwOf4rf10GU/1Q/uuo/NS+ctWwbJkzkHLzRJkY/H//&#10;zV+feOm/nr5jx0DuKrs7u6mxGVsTfJV47QuGsmTJtnJG+XR57IHbh/r/Td1w9bprB/L5ctc9WwZX&#10;zyj3jtYyQpa+ZM2gDy4vpy/cNdR/7k3XTuv/pemi6z/5XwY+v6bcdPP1R76G0YZ7BhXcW7ZsPzgo&#10;d8ZQ9ozaXjtaR+m6X/rJct0H3lU+89k/1xpJQgghxLMAvUgSQgghhBBCCCGEEE3oRdJTxJJTTi8L&#10;15xVli4/qazed3dZs+9bC37oh37o/JsOvPysu/etLlsOrixrl88rp6yYNyohhBBCPNeZ2MI3e6al&#10;3Dx1sNx83KzH7z9t/sYye+fd5c7bbivXTW+/f36VT//d1Cl3bl9SHp07Wc46fflQliyev3n4s+5y&#10;8P7BPU8wn59qzd9X9u96cFjX3912Z7nttruHct/2A2Xf6rPK48ct2lwG7U4Nf1I+dfOc+XPuX376&#10;aeUEfiZ3921lz81/xcJHw7Y/9t+/tva2O7eXzY/NLkvOWlPmLDx+88Hht4woe/DmefNm3b/mrNVl&#10;4YL9Zd+gLLLtK/9rWP4T/+0rg7Iby4OPTJX5p51eyvGLNk9NlZvnzppYXxcPX7JgTzm4d1PZeOdt&#10;Q9lw550rfuhTu8+/79H68zePic20P63DnPVDHY57fLr9m6fb/+TnN6657e59ZefU/LJ6oPu8E45/&#10;GN0P03/+7GHZE457bFh2801/uZKyf3HXgTV37ptfdu0/viwrC8qi2YcW6nbX566cMKhi4YpywsLZ&#10;w58uIlM77xu49rZy819O13/jntVrHpp/Wpk6ftHg+p5ywuzpxdP3H8Hi6UIIIYR46tCLpKeIS971&#10;yfLKd36svO7Kf1Hefte7yj/d9MGzeWi97cC6j77rrreXP3rkB8vPXLm2/PQbk2dFIYQQ4jnC5OSF&#10;f7J06boLkcuufu+F776hXPgPz7r55z5wxofL5Bd/vHz/5ZeXH33DG94wuPXmKu/5y4mf/f7Pvrbc&#10;tfLvl4/95pVD+bEfuvRT/Kx7ednyXuqtnLZoV/neM+4tD3/hvwzr+t7Lv69cfvm7hvJv/mJHuevt&#10;HyvfuOytf/R7Vy298J9fdupQj5d853k/f+VvfqBcdNrgEeldl5f17/++Nw6qGrb9L372L3768u//&#10;bPn4/QvKaz/2znLKm//BJ64atPvKpecNyl514SWvOvX97/zY28slL9le7hqURW59/xuvouyP/Own&#10;f+ry7/9w+d07SznjA79Z5v+Dt3z83euWXviK0477BX5St/b0JeW159xR9t326+XD33/5UP7XNb/7&#10;pqmD+2++ftdLfhJ7PJYuvfJjtI+84ttP/yV0uPhFDw3bv+Xn33j14Jabf/hDt/7k5e+6q3zusVPL&#10;2we6X3L1d/9XdEdesfT8YdnLXn3GByi77oUPjHS/6gco++6/ffSd33/vGeXz284q31vOKZctOrRQ&#10;97KlQxV8Rj9dvHDdkuFPF5Gpz/2bgWsvL++/6ip+wn/z7z247v++5rQPlANnvnJw/Y5y3gkPDBdP&#10;37p9ugohhBBCPLPQi6SniFmzJvYO/+J3cP/Xl69cVhYuPqFs3bq17Nm7pyxbubwct3DRHv6aOlGK&#10;FskWQgjxvGUwF24Zfktm6tDLo8OEbw4dnHpic4nh3Dkxcdg3kZ5g3gmlLF5T5ixaxRb+h9UzNZiT&#10;2dhiamrqsJWIpqYODr/dMzH8ls7hZeq3ftCBbxNNTUwcvorRxKzNQ/2oe3A/gn6DK08I7fINqIlS&#10;y/JtoukyfCOLerkPGf6bc6zJNKz30DeIRnU/aRWlAwenRjrUe6tw7uC03gOZmCpP2n91UN/DQ9tG&#10;ZavuKydP2HDumsVl9ZLeauYDHp+a99CwvUGd02WmdRucG9Y/aOvhYdvUiy3IqN4q/GHt4BQbhkzf&#10;M+x7/j/BdfSetmd4bSSDMhsH5wbPV1MPWdeH90zUe8r0PSMduJfrsw5ODK8LIYQQ4siYGP1fPEVs&#10;/+QPXlzK7Otv+ubm8tqf+vOy/IwLy/f8wmfL1MGpL19z1eSlo9vGZsfNP3/p1MGJ6/7u1kfKO956&#10;X1l98anlH/+vHx88Q01dd+Xk5Ct33PALr5iaNTVcAvSrg3v+1eCek19+WvmB/+9fDZ7Pp7541eTk&#10;ZTt2fPyVU1OzvnD3lzaUX/2u/1qOO+9l5dTf+5Vh/YN6vvDudZPfNjwQQgghngFs337jjwwebX7r&#10;jv/2qfI3v/q+sv38t5YHv/NXylSZ+q1r3jj5L0a3iSNk8DzwjsHzwK987j/eUP7kpz5bJq/+h2XV&#10;T7xteG2qlP/w7ouW/l/DAyGEEEI8L9A3kp4iDh78+PFsN7xtwdqzNty9r2zfMlVWn7a6LF++pOy7&#10;e0PZv3HjArYQ/qMdO84cFTm2LJj7xFbBs+bOLvPLvjJn6tHp7YYfG93zyP7h/sMHHz8wuDq/7J81&#10;rxYZ7jQshBBCiGc/O294z4rdN73//N/98R86/5JyyflXXvn+899/0+7zf/HGPSdP37CrlF07yr59&#10;+8tWnhhmzTn0PDDawl8IIYQQzx/0IukpYufOWWez3fCu41d/9APvuqv8zz95vLz9A28v/8c/vKLc&#10;9a4PlF0f+fg5bCF84ODBPxgVObasOe2JrYLnr1xSzih3lRWPbhxuN3xf/bL7hnsHcn/Z9/COwdUz&#10;yuZ5Jz+xVfApa0b3CCGEEOJZzdSs+VfvL+XmWbNnDX/2NXsOP//af/P+8vg7hzd84fOlXPf5cte9&#10;W8qnB88D9y5aceh5YLSFvxBCCCGeP+hF0jHm4MEvHL97903n79m8/6zN37q7bH1wS9m3em15ZPHK&#10;vVMHp26eUw58fe3qfWXpor3l7m9tLuvv3rrgpt27zx/KMfx20oEDj+6taz1M7X/064uX7SlzF+wp&#10;Gx/eVR4YCOx6aEPZ9fDGsnv3trJn2eKya968Pax7MFpz4RvDm4QQQgjxrKaujTR3Yv/6tatLmXtg&#10;83DXuDv/dnpXtT/62+kd33aMdnybf8Jxh3Z8G62FJIQQQojnD1oj6RizffuNFw/cfP1Dd95RPvVj&#10;P1i2LX1Z+evX/AHrNVx//U+tu+TG97784onZE9ffvnWyvPlzry5nv3hV+ciH2aBmuA7Rl9dNzmzd&#10;pGyNpNFtQz71lvKKgxPli3eWs8rPlPcNGj74xXLNVZd9/AfLK2fNLl84dH7qC+WaK7UukhBCiGck&#10;WiNpPG76+Ze/vUxM/OpHP/9A+eX/dt/oLJw4kFPLt139D8v//hNvKwenyq/89LqlPz59TQghhBDP&#10;N/SNpGPMjvvuLDvXf61sf2hj2VhWlx1zVpVTVswrpyyfXmRo7kkryrwVq8rxixeWZXs2lnk7Hyhf&#10;W79zKHcO5Klg0ZpTB3JaWTK5rCzbcneZfOjOEwanL/jEzQvOunvLsrJ132Q5bc2ioQghhBDPVGbN&#10;ms0OaF+ZmkLKE1IOTtm7uokeBx/Gd/hwcNCTQ36d1d+tTgghhBDPK/SNpGPMJ3+wXFxml+u/+cia&#10;8lN3/2h52Vkryx/82vfxzaDr101OXrJ9+ycvHtx2/b03fqP8h9e9uzy84kXlv/3v758uPHXwy+Wa&#10;q475N5J27PjUK6amDn7x7i/fWX71O3+GPXLLfx9e4Rvt/6Ccdclp5X3/819R9guDsvpGkhBCCCGE&#10;EEII8TxF30g6xhycU/Y+8RdR/srHX/NK+cpEKXdyfdasg3vrX/44X+8ZysSs4T0zYf/j+/cO6xjW&#10;S33T9Q/a/fr0HYeYNWv/nqEOo3sGpzpy6PzUxMSTygohhBBCCCGEEEIIIYQQQgghhBBCCCGEEEII&#10;IYQQQgghhBBCCCGEEEIIIYQQQgghhBBCCCGEEEIIIYQQQgghhBBCCCGEEEIIIYQQQgghhBBCCCGE&#10;EEIIIYQQQgghhBBCCCGEEEIIIYQQQgghhBBCCCGEEEIIIYQQQgghhBBCCCGEEEIIIYQQQgghhBBC&#10;CCGEEEKIZz4To/+LY8eCgbx4+p9CCCGEEEIIIYQQz1ru0YukY8/FA7l++p9CCCGEEEIIIYQQz1qu&#10;njX6hxBCCCGEEEIIIYQQIfpG0rFn+I2kWbNmleOPP376TIeJiYkye/bs0dGTOXjw4OhfT4ay1Gsx&#10;NTUVlgWvbCWq48CBA+WRRx4Z6r5w4cLR2UNEZTObs+tA/fv37x8dHYKySARlH3/88dHR4UQ+Bcpi&#10;ewTl582bNzo6REtZj8ifFdqdM2fO6MiGehB8t2fPnuH9J5xwQrPfkD7oldlF3S26WTZmfQLVppmQ&#10;6Rb5xfNJl8iuqG7w6qccY4Q43rt37xP92KVFN48W3bx4ox8effTR0dHMoG2vz7M4P9Z2U/dMx7HF&#10;Y489Nsyl2GTNERXsbsmLnm6ZXeNcb/G5pz/lstzm1U+5rGxmF3CPF28toBv9uG/fvjJ37txhP1Jn&#10;S9sZXj2eT/pY99APWSwRR1lO9exr0c3TgXIzjYcKenn9Sd1WWXIWwtx93HHHjc4ejtcXXbJ7Ir+i&#10;c1SW655dmV4tYyWC+qMxkvVHRItuXv3U3a+fcUhf0o/z588P64982gq6WfVndgPxYOVs5oNsjHI9&#10;073FtzMhs22ceGA+rGORfGpxNPrtWIF9T4duxFHU11G8UC7qs4rVd+SzbrvMhTXH0Yc1liOftLTt&#10;0TLOxoH6vTbQO9Idm6OyES129X3fJWobWnzOWORzBs803bFYzw+4+th6X8DwRRIf8s4777zpMx0Y&#10;YCtWrBgdHQ5Jgc7yYGAuWrRodHQ4BNfu3btHR0+G4GKCjYja37FjR7npppvK5ORkedWrXjU6e4io&#10;LDYvXbp0dPRksutAotq6devo6BAtdjFBPfzww6Ojw8Gn0Yc52t25c+foyGbBggXlBS94wejoEC1l&#10;PehPHo4isHvlypWjIxv6hcH/4IMPli984Qtl1apV5du+7duGCcd6+dXF0wF/btu2bXRkQ93Lli0b&#10;Hdl49RMP1svKLsTali1bRkdHBg+b3hgEYoq4sGjpF++eFp/X/upDQienbNq0qdxwww3lpJNOKi9/&#10;+ctHV6fxyraQjQPg+vLly0dHh6AfvvGNb4yOZka1z4LzUZxjMzE5E4g170Nkhb70cisTevQgZ3H/&#10;/feXm2++uaxevbqcc845o7NPhrySjSHGAbm5D/3pPZBXojiPrkGLzz39KRfNc+DV31I20x28fm8p&#10;y/hG7r333vLVr351mPvPPvvsplhqweu72m6EF4/k02yO3b59e9m8efPo6Ml4egFzHRKxePFiMx4Y&#10;X1lOzepnLvTyl1f/XXfdVe68887ywhe+sLzkJS8ZnT0c7M2eL7J7eG6xnl0gK0vu8575sljlDw7I&#10;TMl0i3JfFCtAPo2eV4H5zPrgwxzan0cZh/TlS1/60mFf7tq1a/iHMwvGQvZ8kUEOsvITczwSwThD&#10;vz48W2djlDGERGC3lSM9f7ZAbkMiyNm00aelLPMhzxCnnnpqOfnkk0dnD4dxYD0jtNjV0i8eLfWT&#10;e6yx0tLuOP3C3B/Nh8QK87AFuSHL2V7fMU90x+8999zzxGcs+pDPGVHbcKzjMSJrm7708pcX55Wo&#10;bNYu5bLnD/zs5baobWjxOWORzxnnn3/+YWOxnh+gn7YJIYQQQgghhBBCiDb0IkkIIYQQQgghhBBC&#10;NKEXSU8RfO24fv2uL3y9zBK+cla/CmkJddavt/eF8lyPpN9eX/iaslWuSsUqi+58Jc8SbLbOV8E2&#10;vi4YCTZ61K+9e0LZvi+rQNePfYH6VWpPsM8q633tuwt+s/wJVltdod369XJP6tcYu/1Xse7vi2cX&#10;X5+MpEU3sOIBXa0Y6Er1UR/KWvp0Bd3wiyfoZtmN9PvJkmpbnzqOIiEmPZ9QL/pVqh+rdK959Nur&#10;YrXZF+Br1H2hP6z7u9Ifd33hHquvEK5bfq4S2W3Z2hXK9mOrL7UNSzK4x+sn7LLGdRWuW/p0hfqI&#10;575QtqunJVUHS6pvPOF6v4/7wj3eGLLOd8W7h7YzLHssqTHQl76tfYF6b4V/R3UeqVjQdj+W+kJZ&#10;awwBP8WJBJ/39egKWG0iXLfisCvcY/Up7Vp1dgW6uvQFqMeS2mceVn1dyaCN+vM5S9C/H3tVLD91&#10;hXs8sMvyZ5Xqtwjs6+tUhWvdPuhLLW8JWDpVwWdWnV2hHiuvWHXXPqYcx5S1/IlgW0StIxIvpjjf&#10;jT1LsIGfoPSFcdq3tS9g6dMV2uj6sco4tNgF3RioQtvW3NWVqh82Wn2G0G/o0Rerzb5A1xddsers&#10;Cu32+6EvXkxR3mqzK/32qtCXlq+6ApY+VWo9lnDN8lVX0M9ql2v9vqnQLudqeU9oP6KrhyUe1X+R&#10;WPV1hXusGEcAez0By14kg36x5uauoJvVLlJ19ySif0+3XPc85LOiGJfhGkn81vk1r3nN9JkOBCIf&#10;viwIhOg3pQSZ97vyrGzUboUgZEKzYE2c6667bvi713Xr1o3OHoLE4f2+m8Ti/c4fSEzWOh99aKMP&#10;L4q89QcqkW8inwL+aF2HqE9L8qB9Hjb7sNYG6+BEeGW70Kf4/4EHHijXXnttOfHEE8sVV1zRpBtJ&#10;y1oLiQ+5M13/qAt6WetaUI51BCI8/bP1jyCz3etPiK5Vqs/7ePa2UNtlratbb711+Bt0fsN8JDAO&#10;6DsL4pw1GiIYJ8RRH8/eLpnPo3WQMp9H7We6EWvZWh3jYOm+cePGcscdd5QzzzyzvPrVrx6dfTL8&#10;Dj5bi4x4WrJkyejoEC120edeXkZnxr8HPq0vKDy8PqfebC7y2m+JNeaJbK0iT3/yFhJRdWCNnVtu&#10;uWW4xs4FF1zQ1O44tPiN/rTWMWOtvmyezHwb+Qa7s3Vn6h92+mS5ATLdojq8a3WNJMaht1aZFydd&#10;8G20FiLlveeqaA2kDMZ4NsdmRLplYyEqm+nWojvPbNZzm7UGEH3JmmWMxdNOO20YjzMdi9Qd5T5g&#10;LkX6UC6aq8Czq/4BIYK6mVMivHs8nbt497S06+nP2MjW6qL/NmzYMByHjEcL2u9/oAXyrvXZoIvX&#10;Ly0+8dY/6jKO3zyYv7MxkulGeW8MUy7Lbd4aTP12mQfvu+++4b9ZG5h1kjLbI9+39KmHFyddsvoj&#10;3Rm70ThljvPmIvwdzWPM0dlYifotsz3yedX7tttuGz7nMxZZx7NSzw/QGklCCCGEEEIIIYQQog29&#10;SBJCCCGEEEIIIYQQTehF0lNI/W3hkUhG/Zp2XyjL178jyeCevj5dyei31xVL5yotdUNfnyoZtD8O&#10;ls5d8XSg3b6uffFo0bnlHtroft2xfzwTaLdFMrx7+vVY4n09sxV84InVx1XwW4tYVL0j4Z5x6PrI&#10;EkvXKpa9XeEeq84WsWztCvdYbVbp69oXD65Z9VVppd9eq4BlL1j3d2VcrDq7Mg6Ut8ZOV/Bvv02k&#10;lX4MVWnBarcrHq31W4xTtgX07sdvX/p2dmVcun3QF7BioCuefmDV2RerbFc8rHurZNeRvo/7kmHZ&#10;UgWsNrtyrLFsqmLpUwWs8whY9lYBq72u1Hr61PJdrHPHkr69Vcjt/HQlEu7p+qIK5a1x0xXuOdZ0&#10;7TkS8bBs7UsXq25kHIinY+nPvq5HIv24rwKWr7oCVtkqVntVWug+s3SFtr26uucjGQerviqtWGVb&#10;JcMq0yIt1H73sOqtEtGvN2onXlxAHA1OHsiP8DvGF7zgBU/qSJIXv0Xsn0fouOj3rvzWld/N9pMh&#10;wuBmrYz628++UDfl+wmhK9xj6YXwO1nW9kC/k0/GxMOhDa996rZ0rpL9Fr9i6UWyzOxi8kZv6xpE&#10;5evkb+ldBT2qnV3hPL+17erbF/TH7/2y/AaX9aj657tCeet3313Qj9+H79q1a9h/rBvAOkm0i10R&#10;3EP9/Xarbv1+7go20Xa/bF8sHapfrHqrUD/06+O3w9k6RPQ3v0OucdcXbOb/3T6uwnl06/ZhX8Cy&#10;C93wG//3pJbr2wW0zfoQrJPE2hr9NbS4jzi3/IXgM093rnGPZXOV6pN+vQi6W+e70re1K1yvMWNJ&#10;5HPwYplyXl9Wgb6/u0Ib1NFvt0Uoz5jr2koO37Rp03BNKmuOqEIcZmt1MBaJhb7OlCXGrXqr4HNv&#10;HRGuQ7/eKviNeQy/eFJ922+363cPYoE+7cYPwjlLn67U3NBvtyvUY80JXMt0oyz9yPpVrBnAmkRr&#10;1qwZnkfGpY7Fvm74m/Ff/WcJepH/+vYSR1ks0S7teHCt3x9VwIqBvljjmHqJY6veKtyHff2yVSJo&#10;0yrLOnysScE4ZF29/nWk6tv1cV8Ya9xX+6kv2MY4s+xCuKffbhXgukX16TjUdiy7EKu/qtR4sa4B&#10;Y8GyF2HtliyW8Zv1PIzNtFH9izAW6U/GIkIbMx2L1E/7GX2bkTr+0NsTYoH/931Cm1lOpY2a3zxq&#10;n/Wp/dH1W18oa/U5baNf/3xXav19qA+6tvaFcch6PIxD1lq16kc/2ujrjGQ+4fML0vcn/UVfWHVW&#10;Qb+WWLJ0bvFbvacvXKs+9QSsslWi9uv4smyuwn38Hz91BX9363rooYeeWCeOtS55zs1sj+ab2r6H&#10;F6fIkWCVRzK/Vd9bMB94ZWucWteQ+m6g2m9J7QPrWuZz9PbKch39+HzBMyrrI/GZvl6v5wd8yu8Z&#10;IQJIaCymaS0SKJ75kEBI7nzoFM9emARYnDV7WSaeufAgwsOycumzGx7C1Y/PXhiH5FL6UTy7oQ/p&#10;S/pUPPvgeYYPrRqLz054OcrnC0Rj8NkNzzP1D94eepEkZgQvkV7+8peXl770paMz4tkEH3i+7du+&#10;rZx99tmjM+LZCLvlveIVryhnnXXW6Ix4tsE3ydjRU7n02c0pp5xS/t7f+3vlJS95yeiMeDbBN6vJ&#10;pXwrUDy7YSzSl2vXrh2dEc8mTj/99OFuwuq/ZycvetGLhp8vkGy3afHMhs8W9GO0W7leJAkhhBBC&#10;CCGEEEKIJvQiSQghhBBCCCGEEEI0oRdJQgghhBBCCCGEEKKJeGl7cTS4eCDXs3Dcq171qukzHVhp&#10;nlXdLVgxPVpsjtXY2enCoi6m7EG77JSRUXdY6INu0c4FtM86PBasBu/VC626WeATdmOIYMV5z69Z&#10;eWye6QLV2JXtlAPo16cuyBvBCv2jVfRd8D029qHNbCcKyln6swhbFGuAblm/eLs2UJYdpyLqLgR9&#10;0C1b/La1fgvPn10YC9ZuWPRpi9/YuaEPbXp5o4IvadvD8xlQrnW3uz4tsZRBeW+MRnoDcYRYeOcr&#10;2JTlHsax1+dR24Bd3qKF+DxamJKx5+X7Sl1ktg9ls9xAWS+3YS++8eB6Ng7wizW+iWMrxrvg82jO&#10;iKDNaKFI8PqFNrNxRr9Z44w6s3GQxQt4sU6fZnmL/rRyDOWyeMBvVn9VonEYjc+KV77Fb1k8Ru1n&#10;sUrbXt70YrgL8RLFDGPcG+fRtYpnW8s4ymiJRw/GjzfOMp+Q17LcRixbczk2R3VDpBtjPIoXxlnm&#10;V89vXm7o4sU7OmU5r6W/vHinzSyWvbzrne9CHFs+x59Zf+GzLAd4+SnqywpzPHr0Ib68nUsrLbqB&#10;pQc5K8o9FatslregxXYP7PbGSIVneGsstLSL7lHMRH7lWhSrUb0tumXjiDq8enhOjnI2/vLmKuyN&#10;2sXfLbnN8xtlI9+MU/bmm28e7jY84OqZzRjiSBi+SOJh7tJLL50+04HB4X3QJQDZBtOD4F21atXo&#10;6HAIArbP9IjarTDwvQ//JJ1oIbyobHQNGLBZwozIJu6ofgZ1NEngt+xBD99nD0UefJizFjVrqbPl&#10;HmyzXhDgD8pHjKNbC149rbqxbXMfHhjYBjiCZBklzJY+j2CssI3tTCAHeC9rMp3GsavlhYpXflx/&#10;ZWT184C4a9eu0dHheC9aKvg6yrkQtZ/pFl0nxq2H20qWm8CrgzazfB/FSxZL40CsRS8FYJz2GX9s&#10;DhHBfGTlHuaS7IMFfWI9gLfo7JXt4unGB2sr53XxyrbEUnYPucn6UAHj2N5SNrsnut5i+ziQY6KX&#10;8JFu+IPyHuQn7+VhSyxlRGMxsyuCOTiah8lNWX4it1nPbYzR7JkvInuxQZvZh1Hyq5XXW3RjjFo5&#10;m7yT5R7PJ12Yc5A+LWU92z17u3j1e/ocKV49vCDPnl14BrD+aNLSX1m8gOc373wXz7eMey/fVrL6&#10;2ZzF++NlS/341coPLXZlvo3iIqt/nLKQ3cPzgzcWW+r38PxZIZ9ncxV95s0n5OxoTojKZnZ1XySN&#10;P5qFEEIIIYQQQgghxPMCvUgSQgghhBBCCCGEEE08p18kHbzvl4/ffuP719340Z9dd1F5y7p/cO7P&#10;rvvE9u1D+cOdO186um3Ihhves2D63rcN7i3rXjKQwenDZMkLzl33lk9sX/eDf3h4WSGEEEIIIYQQ&#10;QojnA8/pF0k7tjzy4jJRbpiamHXDnDJxw8TE1A0TpQxl9sGDfzC6bciCOccN7z0wNXtw7+D6QAan&#10;D5M5c2YN6ig3zJp98CODYyGEEEIIIYQQQojnFc/JF0kHD378+O3bP7Fu+yOzX3bfV9eXjXc9VFhu&#10;0lp+bcOG31rAvTv2Tg3vfXjjrnLc6ReU49e+hCI3LJg/+6sXnL68IGesOK5s/tbXy7Z7v7Hg/Tdu&#10;X/dzN24e+5tJLPzoCYuHWeerQF24sS8skhXJU4HVbpUIrls29cWi+uXpBB369lbJ4B4WOesL9vbr&#10;OpoC3djyxCqLZFhl+uJBuzOlpWx2D9frYn59aa3fshfhWiS0YcG1ZyrHWreW+i1fV4mofs8kwhq/&#10;VSx9qrTQz4F9aa3Ho69TlWcz6G/5qit9e6vU8plYdSJWDHSFshn9nNOVmZLFMLTc0/fDkYrlM85n&#10;eGWrZHVYZapkZbt5wJMI6j8WYunRlda2Iyx/VcnKWjpVAavOrnj09ffEo7bvkV2vWG22yDh0fegJ&#10;WO22yLHAaseSDO6x4sTygSUefT2OprRg6VrlmYqlqyXjYPmzyrHGarPK043l565ERNexzRpfVbo8&#10;cyNzDLZt+8QFAwd9Zf2td5cPXvGusqUsK39Wvre88Ly15Zf+5ieG9wy6/6Yrly5dt23bJy8c+PKm&#10;+2+5q/zyt/9kKaefX8ovfm7gxHLjNVcuvXjbp9560cTBciNlbv7WI+XV//rucvJLzyw/9tFfH9Qx&#10;dcO7L5p8+bBCnye2/7/sssumz3RgRXZvFyFWVI92EOJB0tvpgpXgo+19WT1/nO3kWcE+2rUtKksQ&#10;RrsD8IAd7eoGke3jwMCKVsmn3Wy3CnZ12LZt2+joEFndQL9YOwzhk2ynCK5nu6fRvrXzyji60dfZ&#10;LhlW8unj2dhiOzsTMMb6EGc7d+4cHdlkunl2Q4tuxIu1U4bXF12IJWsHspb+yuyKYrmlT8eJpYyo&#10;jmwMRjuvoe/y5ctHR0+GvBPtdpmR+Zw49bbYz8q2xJoHMZztAESfIxZZn2a6R0TtVrz6W2KN69lu&#10;Vowza85p8ZunQ4tdzGHeLjoVcpg1XzIGsjnQs+tojFGvbmiJB0+Hlv4iN0X5KbIv0y1qv0W37J4o&#10;Lig3013byG1ebgEvjrpEvsnsiq7zLBg9j5LTkZnQUja6h5xKbvXgWvaB0auf/IFEMI6svM7YzsZ3&#10;i26efZndMI5dLfV7eO128Wxv8QljxRpnLe16/dWlRQcPxrD1XMVzrDf2K1m7x2rXtha/ZUR1ZLEU&#10;xWNLX2T3ePEyLvg7movG9WtWPrKbz5JRnN9xxx3loYce4p/PrV3b7vvlVxx/4/svWvd3/+2/v+wr&#10;X/lW+btvbiqPDD40PL5kaSEdmx/Z9gw+NOzYXg7sfbRsXrCm7D5hVVk1GGer6mfSBStLWbxqKHMX&#10;Ly1rFuwpK+c/MhhQDKrRPUIIIYQQQgghhBDPA55TL5K2PHLgxRNlzg33fOn6j77mNf+6vOUnril3&#10;f8/3lK1XXFHOGVw/ffq2w/ni50r58t+WHd/aUP78nB8td5x3ZXnTpWUoQ17xj0u59E1DWXXx5eVH&#10;z7mj/B+nfKvcu6GUe9eP7hFCCCGEEEIIIYR4HvCcepFUTlhZyvyTynFLTikvu/DC8rJzXlbOWnVc&#10;OXW5/zOIWQcP7p2amrq+TJWhTA1lcFzKHdN31NWV9pWDBx8vj+wu5dH4V1dCCCGEEEIIIYQQz0me&#10;Wy+S1ry1lFN+sJz2qn9V/uCzny2/98n/Un7tTaeWn/zO1aMbnsySqz565+SV11zy7T/2W5eU63/q&#10;kq/91x++ZN3k5CXrli59y/QdmwayYSiP7Xuw3PfVUh64a3hBCCGEEEIIIYQQ4nnFc+tFkhBCCCGE&#10;EEIIIYQ4ZjynXiRNHDgw/JnaVJn+edqsqf2jn6fNnMc3byz7Hto0lL07dpXNJ7Ag94nDBblPjDdb&#10;eRLsatEXVlRnZXRLolXqK3UHkL6wErzVXpWo3SrUwUr1lrBCvlWmStXBE2zzhOt1tflIWG1+pjJT&#10;0M2ytyvYYMFOMi1igc5WW11p9ZvVZqvU/jtS6fv/SIR2664MnhDTVrtIBj6x6qxC3ZZeSItuSNeH&#10;VaA/bvuC/l7Zvp19AatsV6xyCHTzhSX4zfIJYtXZFe6JQLduzHYFrPivQv1WHyCUt/xcpeoWSdeO&#10;vkDfx32x6qxi1VmF61Z9XcE+q6+41s+zfQGrLFL9HmHp3BcP696uYLsFdmVQ1rK3K2DZjbRg6Yxu&#10;Vgx2hXussl3x6qFPLFu6Mo7faNsaI1Vq/ZYA+kVi+RoBa1x3Bd0yLL2QDHwTSQZtdPuvL5EOXLfs&#10;rQJWLCDoZvVTFfqrr0tfIt3os74vukJZS2eEtiMom8mxAt0jMrurWKC35eeuUNYaB7SbQf11rHvS&#10;9WFX+vofiVDeaqsrlq0IWHV2BayyXfGo+SWS2kYf6rVs6Qr39H3ZKrRtjd2ucJ81hiKbK8SNVWcV&#10;r24E27q6WtLvp66MC/XXvu0LWG12ZRz68dEXsPRC0DuCe/oxVKXrW0tasMpVyUA3a65A8Gk/J3Wl&#10;+gXG7/1nMNu+8t4LJqZmf+WbX9tX/uXV95ZV560tb+lt/z88CLjlvRdddGD2nOH2/1/dtrT8479+&#10;TXnpmSvKR3/9jfTgDRdNtm3/z7aL3/Vd3zV9pgMDeKbbTRME3naNdPSiRYtGR0+GQIm2YwW2PDz1&#10;1FNHR4eT6U0QM1AsOB9t70+AZtueRvVnMEB4GTYT8Fu2LboHdkXbloN3D21u3rx5dGTDROFtU1/x&#10;6q9JYyaM45Mu9Cdx1Yctha2t/bt4OrTolvnN0wvwZbZ9t+fbFt3GKUs5axvZSmRXVhai8hn4PNpW&#10;Pboebe8PUZ+gL9v3emTXoT5AWGR2ReMs82dL/qBuawvuaKv2CjnRmzOIN8Sjpf5xdPPKthD1VyXr&#10;twjPN9SX5eMW3ehzaz5s8ds4ZPVHutNX2Rzr9SnPFdu2bRsd2YwTD9lc16L7sYLnuWgLbsanNxeS&#10;F6PtwVtiLfJr5pdsi/9xYYwifciLyEwh77Z86JoJLXUzvq283mIX45NxOhNa6vfuoc1s7vdsJy9m&#10;ubal/nHiwbuHNtE7oqVPvXsYv2zvH8EYsp7tWtrNtqmnXm8eb/GbR4tuWf2R772+bqFFt6z+qA7y&#10;YjSfRD7PoC+zeY75wsvrWfnt27e7nyN45oieN6+//vqyfv1wx7Hn1vb/R5Mb3rNuwY3vffnF9++Y&#10;f/Yd648ryIadJ5QzzlpZVq5esmcQVHzz6auj21MIpC1btjxJeGDiwanKsZyIhRBCCCGEEEIIISq8&#10;nN65c+fwJRPvJzzp/sFDL5Ic5s6desnE7Inrtz8y9/d/8NdPL8hvffHs8gu/9n3lR3/mO782XJB7&#10;cnK0IHcOHfM//+f/fJL81V/9Vfnyl7/8hNxxx9i/xhNCCCGEEEIIIYRIufvuu8uNN95Y/vZv/7b8&#10;9V//tSsPPfTQqIReJD2JQ99EmnX2HetLWb9zXlnzslOGMrl2xfCbSBOlHPHbHr76Njk5+SRZunTp&#10;8OuOVfg6GV+ha5UI6/6uZFhljkQ8+Gp5/ZqjJxlWe1XGwaqvK+Ng1WcJ/rEko+UeD9qtX32P5Omg&#10;1XZPMlru8ei35Um/j6u04JWz2ulKNo64xyO61sWKEcTSuS/HEksnBPq5pi8Z1beWAF/R9qTqYFH7&#10;zZNa/0zo62kJbfAVbkta+qvfv5ZY9O20BKz6kKMBbXh1W77qiwXl+/HXl9pGRLX/aNK1MZKZ0u07&#10;T8DzSSYtWOWQ6NrRkghsrD+H7AvXIqi766uuZO22UPvFIrqW0fWNJxlWmSoZ3GP5DMEua0xXGcfu&#10;1rJ9e1plHNCtRWaKV3acOluxfNUiLbToH91jxWBXPFrapbw1f1exbK5C/Vb8d8XToUW3cTjW9WdE&#10;fsV3M6XfB31pxSqLZODXvvAOgp9P824iku5P5p7e3jnGzGSNpLom0lc3lPKPf62Uk196Zvmxj/76&#10;9MWpcuNPrVvKmkdHwnCNJF4afcd3fMf0mQ58uIjWGoogUAhkCwZ9tM4Q5bL1Ffgd89q1a0dHh9Oi&#10;t/eb00jvVhjY3loC2W9pGSze74gz3biG7TOBdqPf0gKD01oDgb568MEHR0c22J2tyeHpkE1iQExZ&#10;v5nlAThbr6cFz7f0FeMnwivLuT179oyObPBHtB5Q5JtxdGvxecs9Hl5/VaJYznwCrGOwa9eu0dEh&#10;WuM8WiuAWPbWUcjWSIrKZj4hjrOfF0f2ZeXJyayXZ5H1dYtfuW79Jr5+UI2I2s/abvGb1y/j6Nbi&#10;kxa8eoiVaB4FcrOVY6I4rHj91cXTwWu3haivK8yv3hybQV7M8ofX7+SU7Nkiqz+KqSxm6A/v+aCF&#10;lrHizZdZWWz28mbWXy19HtmexSrj38sBWdvkZSTCu4dxhkQwzzHfWTBGo3Hasl7POHh2eee7tOjm&#10;1dPiNw9yD23PhMzf0FI/edGay+nn7EN0i289Wur37vF07uLFahTDlcyuSHfySpazPR2ieluJ6hgn&#10;Vlv8ltXPM6eXW/nMFcUzud6bizK/Me9n8RLVn5Xn+cHLH+T6aC7SGkkG/TWRNuxaXM648Kyy+vTV&#10;ewY9fT0y6G797kwIIYQQQgghhBDPW/QiacSc4yZe3F0T6bdufkX5hc/+WvnJj/7M135q3eQlyLvX&#10;LW1eE0kIIYQQQgghhBDiucbz/kXShhves2D7TT//8seWnHXO3feXsnnHvLL27BcM10M6ODX15Ymp&#10;KX0LSQghhBBCCCGEEGLA8/5F0oI5x724lIkvTyw55fd/8TdK+e83nFj+z4/8X+X7fu6tX7tqcvLS&#10;Nx7BzmxCCCGEEEIIIYQQz2We94ttr//v/+LCA2XWTd/81u7yYz92Q1l02ill3c+9qzy+b+/f/c6P&#10;fI/5Emn5Cy8o3/PBvy4T+2ft+S9XLf7q6LTHcLFtVjn/9m//9ukzHVhsK1qklMUXPViky1vAkAXX&#10;okW2orIVyi9fvnx0dDgtensLddF2tPhZi27cYy0wli1WCdzjLayWte2124f7+tAn2cKq6G4t3MZC&#10;b9u3bx8d2Xhlu2C7tRgf+lo6d6Gc5Tf60ls8tJLVDZ4O+CxamBnoM6tfWnTL+sXzGVAuW+Dc0807&#10;38fzXUt/RXbRvjcOvb7uwiJ91mK/WbtA3dHCjsSyl7/oz507d46OnkxUNupLwCYW+ozA716OwJ/R&#10;IqGMT2sx/VbQP4LrVv5riTVv/LVAfsr8RkxYC/mil7fgYwX9LZ/Tl1F/toLPrHjnfBbL6G7lGOqL&#10;5mDwfNLFG4v4vCXvWn2KL7O+xq5o8ebI9y1+o9+t+rEpi6XMt9jn5bYsB6B3pHs2BiG6B5s9v6JX&#10;VJb84eVN+isa4y3jO7Id3azcUmEu8BZ/z+ItiqWKdw86ZWUjiKWov+mrltxp0RIr6G7dx7msfNbn&#10;4PkHu6P+BK/f8EmWs8HSPxtf0FI/dVh5sSW3ebGUlQPySnYf1617yFmWzl2w28pdLXFIf2Z96sUU&#10;uSXrF3yL9EFf6/yREPUbekVjPCrbols21vC7V0fmN54Hs37z4Nkg6xPixdMtizfmWk+3LK/ecMMN&#10;ZcOGDfzz6jhLPctpeZH0yR8sF5bZ5aa7tpTyk382vJSy/PTzy/f84ucI3BuuuXLy5aPTHsMXSXwQ&#10;Pu+886bP9Ig6Oks63nUCy3tYAQJ09erVoyMbAix6WXSsdGPgZw+SDHrvATzTK2s/goGVfTigfmtg&#10;o1f20gG9rA/JDOpsRwX81jK5W4xjV0u7XtkuJEzrQzZxmH1g8mixK6ufiWLFihWjo8MZx+ctdnn9&#10;3uLPjMg3xCE7VUR4OlDn4sWLR0c2jN/ogedo2GeR2dUSL3xY2rZt2+jocIgV/mjgEdlN/EcvTImz&#10;bCebceIx0i1rO+tPIP/hnz7Um+V7j5Z2W6DPZ7ozmmdXi260mY0V5gNrl0Lqzh4yyTHITMjGIPOv&#10;Nye1+I3cZ+U/fNkyT0ZzeItvZkJLn2Y+Hydmxyk7rk+yePD6swXyLhLBOLOe7chN5L0Ixpg3zojV&#10;KLdRt/chteLd4+ncxSvb0u44fmsBv1jzSUudnm5enV1a6m/xj4en2zh93aVFfw8vnqOdwyrZi4do&#10;ZzbGbjZXePW3lPV83kJWNvJNS1+wS2j0DMIXKhYtWjQ6OpzMdvTy8ma2q1pLrEV9nukW+TXSG26+&#10;+eayadMm/qld24QQQgghhBBCCCFEG8/pF0mzJmbtnZqa+nIpU1+eGkgZ/JsFtIeLaJdyO/ccPFj2&#10;Hpwqg2sDKY1ycFDfQAb/1kLcQgghhBBCCCGEeN7wnH6RtOSCd399ct27L7346p+79PpyzaV/ftv7&#10;LmUB7eEi2kunt/K/6qPlzquuKZf+5J+XSweHTbLlnlsvveaqyUuvuXLyrYNjIYQQQgghhBBCiOcF&#10;+mmbEEIIIYQQQgghhGhCL5KEEEIIIYQQQgghRBN6kfQ0wy4cHlzLpO6k0RdWerfu7wr3ZOJB+acT&#10;T/9xod66yr8l7HxSV7qPxAL9rL7qClj1IS1Ydfal77NWGYcac5lY7bYIWD5DjgZWm1XGwaqvVay+&#10;7Qr3ROBvj+haxbunpSy6sZuEJ+hPPZ5kdP3Ul6OBVW8VdtqYiYAVv1Wwu9/Hllg6IS1Y9SFA7ovE&#10;0rkv/X5EON/CTG0Cq2xXsNHqE65lYINH3499aakfurp2xaqzK1aZKhmRXUAdVptV+u31pfZ9X4il&#10;GhuecJ91vkp2PcPSF4muVQGrzSro5kF5y5dVIqy2uhK1W6F9axwg1bZjRfWfJ5Y/EOveIxWr3iqt&#10;WGWpuwWrbCt9W45Eng5qLEbCPTPFsvNoSiszLRvZbtXZlRasWEOs+iyZKTUPeXKsOFp1W75AWrDK&#10;VYno+8iTmRKVPZJ6j13viUq4/T+d5W1jH10DJndvy8KsLC9Fom2qgeSSbTcZQRsWDB5094jsymAS&#10;srZx7hLZhc7Z1sMZbN9pbX2MbtnW4uPgtduFuOBBvc84utWJaFw8HXixkG0rPE6/ZX5jHE1OTo6O&#10;DqfFds/nbIO7a9eu0ZEN5aztWhkj2Ra6XtlK1OeMj2O5/X9Wf1RH5vPIN5yPtnpuGQe7d+8umzdv&#10;Hh0dDtuwRlv4e7EA2HvyySePjp5M1G7F8w1tZlt/15d4Fowva4v7I8HTgbGNbRGebi16RXZVPN1a&#10;yhIv1pzTUpYthdlaOGL79u1mv0exVBknHryylah9+jTL2R7k2yhvAfkjejaJ7Mvsivqtxect93hk&#10;dkW+ydpt0SvqN/wZPVOSz72cnrWd9QmQm5E+5PvsA1m0/T9zf/S86bXbxdvSntyU5adxtthvsd2r&#10;p8Uu9KKNPi1lW+7xaLHLu6elrKdbS9kWvPpb+tTz+c6dO9Nnsmh7f4ja99rtQt1WDiBnZHMd5aI5&#10;J2rf82claj8rCzyHR8+F5A7vc2UWM+QXa3wDn1mi/NCie3RP1i/0h5eXs7La/l8IIYQQQgghhBBC&#10;HDF6kSSEEEIIIYQQQgghmtCLJCGEEEIIIYQQQgjRhF4kCSGEEEIIIYQQQogmtNj2sWe42DaLap1/&#10;/vnTZzqwSFa02BaLFHqwOKG3iFdWLwtsRYvCAvVnC6h5RIsrZvVy3VvwsUL9lm+wO1ssFzy/onO0&#10;WB2LqmUL0mGbtXgzdbfoZi3c1tIu17NFyr1+4fxM/YZu2UKZEC1IB17ftcQhNlmLANJm1i5+i+KN&#10;BelYFNcjq9/zDzZl/YVd2eKMHp5PKvSlt0hfi25gxUPWLuCPKJ7xube4YVaWa96CtdgVLWYLlk1d&#10;iJUdO3aMjg4HvaO8S196vsHeZcuWjY6eDP3BwssR3lihn61x38eznbJZfsjGgRdvLHKZbRLgjWPq&#10;y8ZHFi/g1UNZJCLq0wzKZZtDsBC51e/R+K14fmvJK/gs8lvUPs8l0eKlQHkr3oizzJ/EuBXnFfTy&#10;4r0lf3h1U2/m8+wer08g83nkmyweonYrkV+JlyhmyE/enJH5pGWcRXVYcdSFZzovLzMfRLGa1Q1e&#10;vzEfIBGMFcvnxG/kM2jpU9q3xkLWJzCObtxj+S7TF/Bldh/3WDHT4hP08nRr0S+DceL5PIsnb/F1&#10;nju8z3sV4jyap6N+w5eZ7eQeKwcQI1HeAs8nFa8/weuvCmPYy1uZvyHzLZ/fvbxLu1Huol7PN8z9&#10;UX+1xAt490RtQxQPkU+hu9h2rqEYl+GLJFZ9v/TSS6fPdKAjvQ+pdOTWrVtHR0+GAPAeQqN6gcDP&#10;PlBlRA8VEQR2y4fUCAaONbBb7OKBYu3ataOjwyGRRgOPutk9IYLyVlKiT6KXVID+VlJqaRefRIk6&#10;oqWsd09LWc+uLl49PAgtWbJkdGSDv60Po15fdGEcRck80h19sz4l1rds2TI6OkRLWRK59ZKLGF6x&#10;YsXoyCbrF2LK2wWkpb/wmbUTDvZ6L1oq5K1Vq1aNjp5M1H7Wp1zzPhhkdrXoTt6LXhZFkJNPPPHE&#10;0dHhRHq34vVpZjfwsJTFlEdL/dhm5f0Wu8n11nzm1dmFMZB9mPP0b+lrxqj1wMUfarzdHivejmxH&#10;ixbbPYgl5FiBXt7DeUZmVxSP49jVMtdlePEC+COaE6L2I5sh2lWtQtveHxgjvSG7fqxgLslexkY7&#10;szGPRfM/OSZ7hiBHWHmipSzPH9aHOcpFz6JAfsqew1vu8fD0z3wG49jF9eylhleP124Xr/5xfNWF&#10;cWTlNsZflnu83dmY/7I//mdEvvd07uKVp1w2z/AcG+WHyPctMeORtQst+ntk9Uc7s2Wx6sVpF+LJ&#10;y/vYFM1XUdmMm266qWzYsIF/atc2IYQQQgghhBBCCNGGXiQJIYQQQgghhBBCiCb0IkkIIYQQQggh&#10;hBBCNKEXSU8z/ObdI7qWMU7ZVvjtZiTHEuyz2kQyKOsJv1flN6We8Bte63xfrLqRjJZ7nk769rRK&#10;9pt14D7Ll0i/PkssrPssqetLWEJMWeeRfux5crRB52cCnk8yWvTv+7Arxwr0suKvKy2x7IHu/O7d&#10;kuo7T6DGqyf1N/eWHGssnbvyTMfSGenHd1+4x4LzVj93xSt7NKl2dMWyoy9Wub5EWPe3CFix3ZeZ&#10;8nSVrXRtsOTpxuoTBCx9q4BVDgGrzJHKOFh6IRnkTkuXvlh451ux9O3LTEG3/hzRF+6x2hxHWmjx&#10;W3SP1W5XPMbtr6MBOnhi2XIkEtUP1jzQlXGxdGqRcai2RdCGZW+VSIe+Hy2J6No5E8nqnylWW32p&#10;PP2j5rnPcLFtFgu+7LLLps904INJtNj2Qw89NDp6MlFZJoFoAUIGx0wXnGzFWzjtqWg7gkXlTj31&#10;1NHR4TAo8asHemeLXrMwnLXwM32SLVDIhwvK9/Hq7JLpPi7UbS0E2tKuZ1cX4oWF6fp47XZhwbts&#10;RyuPTLc6mVh4OnfxdGuxi0X8KN8nW6y6BWI5W3w1wovnlnrx2UknnTQ6ejL0h7cAc9QfME7ZljiN&#10;yOpn0cWlS5eOjg4nK0usZQs/e7ZzLluUOloIPCPyeYVYthalbNGNxTCtua6l3Zb85OlGuZkuwsnY&#10;aFkEeNeuXaOjo49nexZr4PmkEvkmKwuUtRZ39c4fLchPT+fzR0QWb1EsZ31KTs7yMn735qRsHEX1&#10;H40+9V68egtdd2GMec9P2WLd5BjajiA3W8+7LWU9yGuUj2hZ9NrTraUszy3sGtmnpWx9GdXH68cj&#10;xfNtS/2ebp6vjhTPP4yPLPd497T4PMOzu5Vx/JbZPo7voz4fZwxWIt2yeCO3eP2WlW2J5Yisv+kP&#10;b87I2u7u2jbziBJCCCGEEEIIIYQQzyv0IkkIIYQQQgghhBBCNKEXSUIIIYQQQgghhBCiCb1IEkII&#10;IYQQQgghhBBNaLHtY88Ti22/6lWvmj7TgQUMvYW4WKwyWtiZhQ+9hX5ZYCtamI1FtLKF/DLQPcK7&#10;zuJe2UKcMyWzG1iYcfXq1aOjw0HnyC58li22jW3Wwo7Umy0mh2+sBelY+CxbkDbTPYJy0aJsQLxZ&#10;vqVstAgnEG/RQqCAb6xFL9Er8xs+sxatpV18F5HFI3V4i85hd7Q4KlC3tQhpi12e34jhycnJ0ZFN&#10;Zjt6RTGVxZKnP/pmuYUFXSP90dtbmDHrL655CzB7/qzQbktenOk4Y8FZL2dHcQYt8eLZjs3ZODjh&#10;hBPcPmmJpcxvXPdyW1aWMWYtAtzaXxn4x4qLFp8TC1Y8tOQG+irbRGEcPN2yWIMsZry6gbqjcQbe&#10;Asz4O/NbpntES6xGZG17PqlE5bE9irfI5/RV1F/EmpcXK8wr3qLYWZ/iU8+vmV0t/endk9UNke3Z&#10;Yt3ECxLBWLeegSiXjQOuW/dk/Qk8j2VjheuWf8htWazy3GJt9uHV2cWLVfox6++WeCDWrH5pKev1&#10;Fzbhl3GhHqt+nre855oKcWqNI8Zli88jvD6BrCxgk+WflljC7ijvElOe7xkfUb9G12g3G0eRX8Dr&#10;T8jiLeq3zK7sekZmF/1h5R5gbEVt33rrrU8stp1HjhiX4YskHtC/4zu+Y/pMB4Lc25mN4PN2+AEG&#10;nbfbBMGRJawsKRFE3gAkOL0HDqBc9CE1ajtqt4tVBw8Ea9euHR3ZRLpnfmPgZQ/+6G4lTO98F+8e&#10;dPYSWQXdvaSQQd3ZDmLjQF9lu5sRz9aLqhafe9CX2Yu/DE8vYNLPdl2i7OLFi0dHh2ixi/E9093Z&#10;Mt2ieIlsrnjliaPly5ePjmyw3Xuwhyje6VPrxVwlGmfZOMr0gsg3xHn0oSQi83lmN3i2j7MjG/Bh&#10;wtq950jw6iAXe7uPVrwPc/Rl9kGK/sxewnv9Fo2RileWNrPxPU5ebynr+a2lbObbyD76NJtPqNua&#10;h1t83nKPR4vtHi3tZvV7fQKeTypRWfJD9OyS9SdE7TOPRnMpL6K9cRzpDS1+JTda+ZEYzMY386j3&#10;rJxBTs0+zLXc44Hu1pxDTsnmEnIPEuH5zduRrUuLDh7MQ/ilD/McEtHiT3xmzXWevV1a7hkHTzfv&#10;fBfPPy19nfnW6xNoqd+7J9uRDbL6I92z+qO6ee6Icg+Q87Lc6JGVRe+ZzlVZf2ZkbUfjLCt7xx13&#10;1HcX2rVNCCGEEEIIIYQQQrShF0lCCCGEEEIIIYQQogm9SBJCCCGEEEIIIYQQTehFkhBCCCGEEEII&#10;IYRoQi+ShBBCCCGEEEIIIUQTepH0FFJ3pujLOFj1VWE1dk+eCqx2kaMBO6NYeOePBHY38aTuDpDJ&#10;TEH/mUrr6v5WWSTD6ssqVn19mSmUrbsXzEQy+npaYtmMtEB5i34bnhwrjmXdGX0bLZkpVj9VAaut&#10;rljlunIssdo7EgErb7WMgwyrva4cS6x+QsCa+45UPP37Nlpi6YW05p6Mfr1dsfTpilf+aOiWXZ8p&#10;lh0zEY9jpXclqx/drBhExoF2I6HPrfNdAUsvBKwyXen3wZFIhlUGacEqVwUsW7pilesKWOeRDOq3&#10;8M73sdrsCn3H7kx9aaFVB4txyrZg2Yoca6w2LZkp48TDsfY5WLa2yLHk6Yo1pAWrXJVnKkfi02Mf&#10;dWK4/f+SJUvKFVdcMX2mA9sx7tixY3R0OGwpmG2j7UGARpMFQRJtMwtRHVl5tlv0thblgSbaijXT&#10;vWK9sEGn1atXj45sIt3RLbMr22qW7SY3b948OjoENmVbf3qgMx8II9CNtiOwz9r2tKX+7gNlF8pl&#10;Wz177Xbx7vHabYG+2rJly+jIJrM9ar/F59hkbf/fUpZYnJycHB0dGWzfOdNt8lv6y4PtgpcuXTo6&#10;ssn6NLqe2YVN1nbKQE5lm2oP4sXLx5WojnH8lsVhZjeQE63tmomjbIv9qH222N62bdvo6MlQLts+&#10;F92t7cNbdPNgDCERxEKWs/HZwoULR0eHaKmf3Mf83sez90jx+qVFt5a87pH1KT71tv+nXDSPgndP&#10;i11Z/oh0HyffZ+1C5jfiwhvH0Rb6QA5ALDLdMr0gqiNqG6I+b+nTDO+PdMShl+8r0Tb25OsoZ7fU&#10;z1xqfShkPkAivC3hI52PBE8Hr90umW8iPJ+00FLW65cWvx1ru/Ar9/Xxznfx+suL/y5e2Uq0Ff44&#10;9ZPPotwA5IYo/0S6Z/VHdbfoxhwezVdRv/FZNoqlyOeRzZBdz8DubL7yiPQGbf8vhBBCCCGEEEII&#10;IY4YvUgSQgghhBBCCCGEEE3op23Hnid+2vbKV75y+kwHvnbm/byFryJnX/n3vvbGVy+jr1/y9e7s&#10;a85RHdnXw/kaoPdzAsplXz1t+fqn9VVEvmK4YsWK0ZEN7Xs/xaLe6OudfNUv+7kCX7fdunXr6OgQ&#10;9HX29W78OlNa6/dipuUrlFY84K+sP/F59lVi2rdikjazr2d6tvPVznF/XkLdXjxyLft6ODZZP5uh&#10;zuwr8/jM+llcC+jl/YQCIt29vuji5QDGZaYztkexGvmcPo3siuIFu6K8ldUN9MlM8wc+88Z4dA3w&#10;VxYvtG2NM/ok+klfxcv3zFG7du0aHT2ZSO8KvrXmBPSNfuoMXjxwLht/LfdEfZrBOLHyHz7zft7d&#10;pcV3Fi15kbpb8roF4yQaK9jnjRX8mc0JxKo1VrLcAF6cViLdM5/gU69+rmU+p+6oT4lFLx4Zp1Ec&#10;4hfPN1k8oFcWC9Th2Y7OjGEP+tLzeaab12YXdLfqR6dsfBOL3k9XIr2BnJvlXc9vWSyA16foa+Xy&#10;Li1+8+Idn2XjjPaz5wAPxrGlX4vO6GXl+y6e/oyfzG/YZOWeFt08u7qgm6V/S/6gv6yYQecoTitZ&#10;7vH8mo2DiJZYatHf053xF9Uf1U1+aIlzKx4qUb8xTqMxQvuez7Oc7I3dLlE80W50PYrjzG/8tO3B&#10;Bx/kn1fHGU4cDYYvkniIP++886bPdCB4vRcfBIH3MgYIMm9yjK4BAeQFdyWqI9MNvIGZ6dYCA9da&#10;P6qlbpKGt/ZU5hcenDds2DA6siGpWmtHoFtLIrXu8ersgr+tFxZdvHqiRFlBL+sh1zvfpeUejxa/&#10;EYvWWkgk4eyhIvMt8cA9Fi12tejvMU5ZJgHvJfXRAL9aL4xafM4kFb2wiXyelaU/vPHNB3tr/bIK&#10;Y6jlA7B3TzaOorKRzdDiVy9eWuyKXnxkcUh/ZC9s0d16YdQS4179xHj2kIjdWV70+o15O1ujbBzd&#10;sDt6CAUeosd5AWfZ1eJzr2wlsq/F5175rF3AZzN9hmipfxwYR1HejdZBIrchHi3x4pHVDVFcZH6L&#10;6qevonkyiqUK+dH64ENuQyIYK17uZHxFeZdr0TMheDp4Ondp0d+jpX4P5pPsQ2rLPR6ebi06k++y&#10;l3fkGGtOi/q6Mo5uLfd4MTOObi19kcXqOLEG5DVrnDK2s3yc6RZdz/SOyqJXljM9uypRHV5/tTDO&#10;+KqQc728jM7RPB+Vzbj55pvLpk2b+KfWSBJCCCGEEEIIIYQQbehFkhBCCCGEEEIIIYRoQi+ShBBC&#10;CCGEEEIIIUQTepEkhBBCCCGEEEIIIZrQi6SnGRY3jKgLHB6psPhXJscS7LLaRJ4JoJ8ldfEzT1i4&#10;rC78FolVFrHa7IpVpkoG91i6dCVaeM3qq75YsYZY9/blWNL3VVcsP3clu4frHly3bO1Kva8vYPmy&#10;L1adrZJhlanSgqdvC/32+uJRfecRXacvGQORdPvIErDsRiK9waqvCmXrorOW1Poj4R6rbF0QMpII&#10;9IvIro9L109daRnfSEZ0j+WrvnhY9x4t6dtoyTg6gFVnVyKsOlulBavc0ZJnKlYfVAHLlq5kWPVW&#10;GYeW8pa+XRkHypMDLcnqbtHdu6clP0HXziORcaB8d+6yZJw2qm0WXRtmKuPUj20ziQWI2q1497SU&#10;hb6+rQK0EYmHVV9frPqqZFj19SXCur/KsYY2+mOjyjj07eiL1V5frHJdeSpoi2oxDsNd29jB5MIL&#10;L5w+04EP90uXLh0dHQ4r0e/YsWN09GQYvN5K+Uxg2Y4uGVH9BHC0AwgBTGK24MOat2sJRGUrrEY/&#10;013b2Olh9erVo6Mjg9X9H3744dGRDbtNbNu2bXR0ZNBv1q4OLXVi10knnTQ6smGHoY0bN46ODoG/&#10;ibcITzdiONuhp+UeD6/dLsSitXMS8UC8RWB3tGsbH8S9XXha6idWra3Xs3ahxXaPOtF4RH3e0q53&#10;D+ey7f/ZlSXKbRH09Ux3baMfoy3ZW/oz8mvmNy8WINtRjrwW5U3w+hSfLFmyZHRkQ7lspxyPzK9A&#10;DrB22WnxOXpZO5fVF2UR9MdMdzdD3yxvoZc1jlv8id3ebjAVz/aWHeW8si0+z3Tz6gZiNdqlC1r6&#10;zqPFbx7R+IUW30SQn6JnI/zi5YCsbOTXrGyLv/Gp9/yU1R9dj2wG8oc3x1bIrUgf8goSQV6c6Yeq&#10;lrItOniMo1sLnt/IT7QdQe605jOvzi5e/S3tkley3MlcaMVUi27UjR59xunHLp6Nnj+7eLq12NVy&#10;j8c4cdjiN8Z3lH+i9sex62joFrVPzozmi3H82lI2uodcHs2T5OtoLozQrm1CCCGEEEIIIYQQ4ojR&#10;iyQhhBBCCCGEEEII0YReJAkhhBBCCCGEEEKIJvQiSQghhBBCCCGEEEI0oRdJQgghhBBCCCGEEKIJ&#10;7dp27Bnu2sYOAxdfzD8Ph5XgvV04WI092tWJst6K7Fw7Gru2eavds9K7tbNAF8pbsMK9tXtPF2+F&#10;/Ap2W7vdoW+0Owiwa4K3qxOr30er2LO6f7ZrG37xdhDzfNLFuodY8HbIqWB7tsOQpz82Zzu60CfW&#10;jhP0ReZzdMvi0fMP57JddPB5tmuUB2WjXcDwvbeDSDQGK94OQ9TbslONZ3s2RujTKJajPvd07kKf&#10;Wjv8UNbb+afCbhFRf0XjMIvVKB7p62gcEWvj+BXbo11Zov4kxnbt2jU6ejLYleVND3TKxig+9eKc&#10;/oh2D8n8Cl68tEC8WPVnesE47bb4nDFszdOM7yynejmvC/UgfdAr61P6xerTKA4r3BONBer2dunC&#10;b5nPI/9kPsn0j/zK2I1ihnKe3S3xlvU7fvFiCt2svq4Qy4gF/RG168VRl6h++trrb6BuLy+Sf6K8&#10;mNUN9LfV5/RVFi+Q9ZtHFi/g6QaZbvhtprq14I2FlnggVq1+a/G5F4/0M9ciKJfpRu6zxlHrGLVi&#10;NerHSktfUfdM6/f8xrjMykLUL5HuLXZ596BXNFcA/R71qeczoO6o/sjmFt2YI6Pcie+9OrL6PZsg&#10;ugZcz/olup7FDDZ75bEp8utNN91UdwC/Os4E4mgwfJHES4/XvOY102c6kDS8bbDpxJk+ABME2Qd3&#10;74GhQhB7kzvBFyUF6rZe9EBUL/AQ6r3oqXj2MbGccsopoyObSHfORx+IWl4keaBz9DAFJDRrm3/i&#10;YOXKlaMjG29r/y7YZ03ixFo2SXn609fZC6wW2717SHbZCxdiykrK2Jptsd9Sv0eL7d4LghafeP3V&#10;UtbzSSXq85b6uW5t88/4ybb2z+KN/OC93OPFe5QfovYzuzKfQXRP9BILoi3+GePR9v7Egfeip0JO&#10;XLZs2ejoEMR49KAE0T1ZefoS2yO8Pm+xy7sn8xlkugMxYc0nLbpx3ZozyA3ZSyjKZfmJeLK2+WeM&#10;RPNoRMuLnqz+qM/HGUctsXQ04nEmtMRS5tvIN9k2+eTE6I8eES1zfGRfFg+R7syvM51jK4wlazwx&#10;hrIxyvj28j5zbPRhjDkDifDqGKfs0WIc3Tyft+hMn1jPLsyBWSx4W/t38fTnj7jZGKFu6w/4LXa1&#10;3OPFG3rNNGd7OnfBr1F+inQnZ2U5k/6kjj4tPjmWMNciFp7OXbJ78LuX07Oy0TgjFrJ5MiPqtywe&#10;It14HvJyJnzhC18o9957L//U9v9CCCGEEEIIIYQQog29SBJCCCGEEEIIIYQQTehFkhBCCCGEEEII&#10;IYRoQi+ShBBCCCGEEEIIIUQTepH0FFIXWewKC5SxCKIlLIJlne+KVSdyNBY+o46nSyybusI9M6Xf&#10;Vl8irD7oS13AbCbCYph14biuZItkthLp17fDEstfrZJhtYegG/ZnYkH5jJZ7xiGq3/LTUynj4tVZ&#10;+y6ScbDa7YqVMxCwdOlKC1abVVh40ZOqw7HE0qmVvr+qWHUeqTydWPr0xcK6zxIP696utDLTsla5&#10;KhmMhf4c0RWuW/UeiVi0jkErTqtE0K5Vpit9PbvSglWuitVeFev+I5EMq0xfZgplLZsQqPnVk3Ho&#10;22CJx7htw9Go46kGn1h91RWPceyt/R0J9PvPkpli1dUqrcy0rFUOacUqW+VoYNVr9WFfjjWWXghY&#10;+nQlo+Uej6yspXOVVqyyLRJh3d+XyrHvXTHctW3JkiXlsssumz7Tgc7gA4YFARjt/sFq7N4W2rx8&#10;8HZNq3BPBHpZu9FApDdE7TNBRTsXtOpu3cMOE9mubVH7mV3sRLF169bRkQ39Zr3Y4Hzmc/rU8jkP&#10;7tEK+sCOENmubZ5uLXgPF9iU7VzWcg82RvEeQX9aux+xo8K4u7Z5dkOLXS06eBCLlO/TEg+R3hDV&#10;0VI/O0VYO6ugb7aLTqYb/entvMIYj/ID5bwxmpVt0d3rE8j8Rpx5OZvYj3Ygi9qteHVk/gbs9vJ9&#10;Vp6cku344t3D+It2FgFPt8xn0NKnxIU1jiOfVLz6W3zSUj+7p1i7I7b4zes3YtTape5IiNrP4iUC&#10;n2XzAGPcyw8Q7SBGbomeP6I5ssWurN8jv6FzFM+R3Vm7LbpH92R+a+k3jxbdiFkrtzK3ZmOI8Y3M&#10;BHI6EkEOsJ4bW8pSrvuh7Gjj1d/SLp9brHhsKUufWHmRc9k85vV1F569rOfpll3bvF24jlZfeLq1&#10;2O7pQD94Oa2C3dEYjYh2Jqt49Xv2dvHGSCUaK1m/RGWja5XMbzwbePkj2xmNvOjNJ+SuKB6ispXI&#10;vnF0Ixai+eS6664r999/P//Urm1CCCGEEEIIIYQQog29SBJCCCGEEEIIIYQQTehFkhBCCCGEEEII&#10;IYRoQmskHXvCNZLA+90ov9WPftvJb8q933Xye9Vs7Yjst8BR/Rn87tL7PS/tRr+V5XeZk5OToyMb&#10;7rHWOuF3natWrRod2UR2Zbrxe9YdO3aMjnys3522rE9E29nvuz34/XXL+k0zBd9Y6xjQF1msEY/8&#10;BjuCe6zfaNNu9DtfoF+stWc4n/kTn0dx7tkN6JytvYAO1hoO1ItEeG23xFKkN1De+w00drWsUWDZ&#10;Tl9ZayN0Qa+oT7nm9Qk6R7EU9XnWX8RCFmuR7uTrqF+8WADsitatyfoTPN+02IVu0VphUaxiM76N&#10;4Lp1T9TXFe5Bvz7Ym63rkMUaUI8V77TZopt1TxYL4NnVBfusuKBPkQj6zOo3bM3yFn6L+jxq32u3&#10;BXyW+Q2fRTkG+7y4wOdRPETPXS12Zf0e1YHOUTwTZ57d47RbifoUn0exit7enJG1m8UakDss+/BH&#10;Nt9Efs3aJR6y5yZ8ZuXmKJYqlM10iMh0I9Znqhtrw1i5hzq9OKnQJ1Ze5Fw0/oC+IidHeP3C3B/N&#10;Y0Dus2K1JQ5b8HJYi+1g2cW87o2vCj6PxqjnM6DubA739CeOWuLcisOKpxdE5QBfe+3Tn1mfZvGM&#10;7714xCdRWfTybMv6izajnA5Z/VG8Mc68+omHqO0vfelLT6yR5PecOFo88SLpiiuumD7TCAHgLcwK&#10;DHpv4VgCy5s4geBteSHiJRYCLHp5wMC3JhEg8KMPTARw9jKIe5YvXz46OjIi3Ug4UVKgbJbUPOiT&#10;LCnQ59YHTSbGzZs3j45sqDt7WYNtVuJqscvTn75YtmzZ6MimxXZizYopbN+2bdvoyAabrAWt8Wf2&#10;UNGim0eL3zyfe+e7MJFYL2SPhl2MQ/rOwmu3i2d7i11cjx7+iQXvgy7ldu3aNTp6MowBLzfwkBm9&#10;bI18Uon8mtke1Z/FUkufeO3js2xB2qj9qD+gZQxx3XoYI46jeQ7wmTVntNjlle1CHVb+GCc3MEaR&#10;iBbdWurx8HzeYhdzpDdPZnjttkA8ZLmNZ5torot0H6dPW+zK+gu9vXFMfor+8EHb3nNd1u6x7vOo&#10;TzLdyItIBGPdym3kJu85tRLVT86MPmhm16FFf4+W+j1a2vX85i2k3QL5knojxrGLvOjNkxXmDCtP&#10;tPjEu6elbAue7S0+ITdY44i8MNOxWWGMevkLX0ZjFLzyLWWzcRrVkfVLZBefc7NnBDaziOZhxg99&#10;Z5HpFi2onZXFpixnRzGVxRs2e+MsK3v99deX9evX808tti2EEEIIIYQQQggh2tCLJCGEEEIIIYQQ&#10;QgjRhF4kCSGEEEIIIYQQQogm9CJJCCGEEEIIIYQQQjShF0lPESx0WBfW6gsLWlmSQZ0zpaUs93iC&#10;3uPAQl6e1EVfI+E+FjCzxLq/L5a/q1j2VsFu63xfvDYzKNvXp6Uc9HWwxOs3rrVg6dYqGVU/SzKi&#10;stV2T1rusexBWqC8hXe+T1ePKi06IzPFsrUv49CivwfXWIDQE+q29G2Ro0Hfjr5Y7VaJsOrqCxxp&#10;va1Y9XblWOO1afmhL1bZFqEs8ZSJBWVbsNrtyrHCautIxeNo2R7JTGnVzeJY29WCVa5FWsA+T8Cq&#10;t8q4WHV2xdIJORpY7VXJrlcZB6s+5FhitfdUSUZLv1p5GAGrza6Mg1VfXzxa4/VI6uxilWuV7piK&#10;xMI736XlHksvJMMqU6WFFt08aMP6vFcloq/rTCSi9pknYNWJHAkz955oZbhrG7tafdd3fdf0mQ6s&#10;Uu/tWEMQRqv086HJ23WBhBqtQk+92VbxUR1Z/bzoyVbK92AF/tWrV4+ObLz28UmkFzBI0M+CeqPd&#10;IlqSA31q2d6iG/1i7abH+Z07d46ObNgRge1aI9DN2umixS7vHvyV7dqW+RXYFWrlypWjo0OwW8WD&#10;Dz44OrKpLxb7cM7ajakLCZW+8fB8BllZ8HSL6q0wFiYnJ0dHh2gpm/Vp1CfYFO2KFJG1C55PKpFf&#10;x7Er27WNMZRti97S5x4tvvFAL2+XzgoxYc0n+DrbZScis5lr3q4pFe8eT+cuXr+0+LOlv7xd22iz&#10;JacifbzzXVr85tnYYtc4scqckz1/eLq32OX5h3jIclu08xm0+N4j8lmLXZn+ke5Z2aj9zGbKMZ9E&#10;RHVk8RDZlY3T7Pq4MCcgFuRG73kQuJZ9sMp2pIrw2o90rrTc4+3aRl7LcpvHOLu2tehM3s3mYc8u&#10;73wXng+y51GPlngYB0+3LE4huyfa3awFL87JWVm+zfo92pUuG1/R9Zbd7hgHUbxFfZ75nLZnmtvo&#10;K28uqrSMJ49xymrXNiGEEEIIIYQQQghxxOhFkhBCCCGEEEIIIYRoQi+ShBBCCCGEEEIIIUQTepEk&#10;hBBCCCGEEEIIIZrQiyQhhBBCCCGEEEII0YR2bTv2DHdtY+el173uddNnOrDaO6vKW0S7iwGr1Hu7&#10;LrDzSLTKPfVmO+WwWry3kn1L/d6uDpSNdkzgmrV7Vxd0s3ZAYwX6lt2mvBX4KR/tasDq+9mOEJ7t&#10;md1A3bt27RodHYIdEbLdx6L+qni6teya4vkMm7LdpPBptmMd8WTpj77btm0bHdl4duG3aBecSmQ7&#10;dUd9nu16QHlrR4uWWMK31s6M1OeNr0qWP6IdgOiLmY4j7Mp28MjuiXaTyOwCL1bxd7SbJHZnYxS8&#10;+r3zFa5790T9Ad746EJMWHkCf2U7l0TQF+jnkekeQRxkumG7VT++zPIWZP1CXFg6EAvZOEB/axyj&#10;Vxan+BXbIqjHsjEaIxXmHOse6st8kulPn3u6e+12wW9WDvDOd2H3oWgsRHWgG+IR+TUqV8n0J6a8&#10;3dO8OKxEukW5BeirLNZo34plIBYiu+gPb6xQ1orhSqb7uET9lunWMlbwq5UfW2yifWuctYyhLJbB&#10;s4/nsWw+8fqFZ6qW5w8LfJXZxRjJ5hN0sMaK588u1G3VH8VBpeUej5b84dmOv6PxB+gW6Rf5tUU3&#10;L//QD5luELUR1ZHFjKcXtPiNz9HRjpaU92KKfBn5nLIzjRn6K7IbyDueX7P8Q1mv/qzsDTfc8MSu&#10;bXnkiHEZvkhavHhxufTSS6fPdKCzvAClg6MP3wSBt/0/wW1tI1+JylYIzuiBJ6o/sos6o+39o3Yr&#10;JBZP/+xhKfIrbVsPBBWSXbYNvwcJJfoQC/jMepDL9AKvbBdvovHOd6F960ERf2fbyOLvNWvWjI5s&#10;8Ou99947OjoE/UVCjfD6pcVvPJBs3759dPRkojpa/Obd4/mzhZa+zojswt/krAjPLvrCezleyfpl&#10;HJ/zgnzz5s2jo8Nhe+roJXVrvHgv4TPdovrJZyeeeOLo6Mnwgih7oUpMWA/4LXZFUDZ6sM+ug6c/&#10;Y2DJkiWjo6OPt7V/Fz5QWTks60/wfN7ik5b6PVr61KufMYpEeD6pRO0zRpAI5kPrAT9rFzK/eXUD&#10;fRI9X0R2Me6zP8ARz942+BD5PouZqGzWbuSTStRv4/gta5tniOy5jTnP+nDD84H3YajC+PTmy6x8&#10;S/3ePbTpPQdXvLKevV1a7uHZy3rebSnr6R/5s8IzhPXc5p3v0uI3xqEVq+SP7AWZxzj91UJLnHv1&#10;e/Z2YXxG+SPSvUU32rfG8TixVMl0j/D0gha7yJ1RbuOP+9YcDy22e0T9Afgjm+OjOpgronkyqj+z&#10;66abbiobNmzgn9r+XwghhBBCCCGEEEK0oRdJQgghhBBCCCGEEKIJvUgSQgghhBBCCCGEEE3oRZIQ&#10;QgghhBBCCCGEaEIvkp7hsNhVJDOFhRGt+o5EZgplWcjLk7qQZiZW2XH0qtTFyyxh0TYWJ4uE++ri&#10;kl1B5wzK0jeWZERlq3CPhXWvJf0+qNKNC0uAtiPBdxaWHkciGZYuffGgfsvertT7LLHu74sFZVuw&#10;6qtCv1ljCOFahqdDq27d+OkL+kX0bekKVP9aEpFdh+iebjuezBSrrr54scq1cbD83BWrDy2xyiLW&#10;vV3hnpnSantfp3HarFh19mUcrPq6YvkS4VoL/fpapQWvX1r6a9x4zrBsQlqwyvXFYxy7qNfq6ypR&#10;uy206Na18UikhXH73Gq3VTKsMsi4WHV2pRWrbIt4cM2Ksa5E9NuZiXiMO4ZaJMMqg7RglatyrLHa&#10;7EqEdX9XxsGKr65E0Lb1jNsVIG48gb49VTKs+roSYbXXlwiuW/6qEpXvtuFJZbzMLFqY8a5tBFm0&#10;kjwvNbxt13lxEe0uktUN0T1Z/ZFdkd7Ah6FotzrgpYO1axvns7JR/egW7RjDzgPZDkDsIPDwww+P&#10;jg6BP72XJZU6wGdCS1n6zdr5YRzdWPk/23WJ62edddboyIad077xjW+Mjg5Bf2Wxyu4EWb94ZH0a&#10;+dXzZxf0z3Yp8fDKMrbQOyK7J7KL3X+inRXBK09fZLu2ZboxDr2dV7Ky7K7BLhsW7M6xfPny0dHM&#10;aLHPI/I5c8TJJ588Onoy7D4W7ZQJnm7j5p6sfEv96GXtrMjYznYQjeIho2XXNq/+FruIRW9Hl6cb&#10;8hPSJ+rrCv3CePGIfOO128W7h34Yd9c2xgFiwXyVzScexHA29jO/Rb7JdGOu8eabceyqRH6jr2lj&#10;JkQ2A32ejW/GmfVMydhFIhj/3o65zLGIR0v9xwLP3i6Z7uDtkkbd3Q+DFt49kT8r5HRrF8EWnVts&#10;93aO8+xtoWU3upZ48Pw2jm7kHW9sVhj/0RiNfD9Ov7T0V0bk13Hqbym7atWqcJdidgHOduv0oD+8&#10;edKLk0pLn0R9Hu02B3wO9uKRWIvm2Jtvvrls2rSJf2rXNiGEEEIIIYQQQgjRhl4kCSGEEEIIIYQQ&#10;Qogm9NO2Y8/wp218zfOSSy6ZPtPD+2obX2mLvu7L1+W8n2jxlbnoq6fU3fIVS++rhtQffcUbmzy7&#10;+Bpe9DVC7Iq+Gg7UMdOftmGT99V5ykdfD+drgtu2bRsd2fCVQOsnKC0/kwDva5jRVyCBryFmX+Hk&#10;evb12AhLB/pq5cqVoyMb7jnxxBNHRzZ8XXr9+vWjo8PJvt7J1+aznxx48NXX6Kcv+Mz7Wj7XKB9B&#10;n3tfPc36lJixyqJP1o/Zzz+o2xvf9NeyZctGRzZevKFX1heRTwGfebkvs53r3s8/GNtR7mkhqj/K&#10;e4DPvVjmZwCRz1t+2hb5hrYj6E9P99bcFUHutMZZy0+ZiFNrvkJfKwa74I/sZxiMMav+qL8q1O99&#10;fTwrOy5Z/ojGWZQbAH9kPzfyYop2s37xxgrtZj/RynIbNnt2E0tePoaobvo6yj3gxVIlqh/dvJwM&#10;xJkXa1m7LeAzbz5j/Gc5wItH7I1iFd2jPgEvpojBLLdFfsOmaJzSH+PmvghvHGCrFycV9Mpsx69W&#10;TGV9AsSCNY44nz33MJ95z/GZztSd5Q8vHjx7u3hj0KuzSxYv4PkV3WY6hsg7mc8Z/5Ht6O35vmUc&#10;ef3CuSxWM/CL5xtiMKo/iuUWu3gmjOY6nru8Z9osFugP7x4vDiuUzXSP6ifnefMgRPGS9Sk/bdu4&#10;cSP/vDrWUBwNhi+SeFC+8MILp890IAC8Fx8MqmjtCDo6ekCOEgpk1wki76GJQRslXILfexiMbIbM&#10;biAhW+sstZRl8PCbWIvMp/zm9Jvf/OboyAb7rAc6fOIlygz0yiaRlns8HSgXvUwBylkPBpOTk+Wc&#10;c84ZHdlQ9+j3tC6Rbtnvk1ts98hsj657fd3Fu2ccnRmX2cuaTLeWdZAimKCsFyotumUTaKR7Vj+5&#10;wVqbAbJ2W4jGMf3pfWAB8p73siiLh5YXSeR064Eo0ysjy10t9Xt1ME9kOdsrS/xluSHTHVru8cBu&#10;a86gPmJxXDzdGH/RQ2LE0fDJOO2D9wKR8e09d1SycRz5PitLTEUvor0Px5XML+jlPRtlZSPdx4nh&#10;yjh1RLpnfmvpc+YEpA9zc/aimLzoPe9G154KyJ3k/j4tenk+6ULd2QsjD9a0s+Za8rU3x1Y83Tx7&#10;u7TcQ/7IXnR7MGdYY5wY9cZmpUU3nl2s55eWsl5/HY148OqG6FplnFhtqX+m0Jde7snWPwKeq7Ic&#10;4kE+j3LmOHZndQP5j36xYH6Nxkjkt6zt66+/vv7hX2skCSGEEEIIIYQQQog29CJJCCGEEEIIIYQQ&#10;QjShF0lCCCGEEEIIIYQQogm9SBJCCCGEEEIIIYQQTehFkhBCCCGEEEIIIYRoQi+SnkJYud0SD3bQ&#10;GIe6w4cllh6WoIMn1v1dsdqtwkr2nnDdqq8v/TpruQx09+Ba3fnAElaxrzsUeMI9llB+pkQ6V6i/&#10;9k0kFt75LvjW6i9W/WfXgEjom64fPenrilj3WWKVRTK4x6qvKxHdmLQE+johYPmzK/htptCGZUtX&#10;xqFvTxXqtc73xfJVlaz+CO6ZKZYufYno69oX6OarrmR1Q18XS54OLFstsfRFLH90hXssqLMbz5ZE&#10;7VahjXHGn1dni2Sgv4V3vhVL56dSIqz7uwLYH4lVDrH6oCsR1Hs0sPRCoG9HV8DSuUWo36qzLzMl&#10;KttSb98XfbFsQrj2bKdva6tN3Gf5pCteXd22POnGRVday1vU8k8nng5dGyPJiO6x/NQVj3HbrVht&#10;IuPQ2q4Vn1XG0WEcfyPPZqxnnipZv1i+6Eoree+LcRlu/89Wmeedd970mQ68eLC2sQcCIdomnwdd&#10;b8tCgoDrHgRYts0loJ8FLw+ybZe9slnbbDu4fPny0ZGN5zfKev6s0La37XnmN2y+5557Rkc22MeL&#10;oz7Um21x61GTbUTLPR7oxVavM4GtNV/84hePjmzG0Y0XUdH2/OD5tqVdytKGB1tkbt++fXR05LAN&#10;rLX9KGN3y5YtoyMb4sjaNhlbsy32vXYrjIPJycnR0eF4MdzF81uLbtk9ke5st75r167R0ZMhN3hb&#10;nmbx0BIvUf1ZLEVlM5+TezZv3jw6ssFv1pyBTsdy+/8WvzFnWFvNejp38fzm1dmlxXZP/xbdiGMr&#10;d7aMIa4zZ0V49zCGrJzXxdOhpb8y/Vt8H4FfrTFOvrW25u6S+S2yL9M7KkvOzLb/z/ol0j3zObHm&#10;5c2sbIvuke3jxEPWdmRXBmM7yrlA/kAsomtPBZ7+5DtvrqhQjjknon6o7EO57MOipxt5EYnw/DpO&#10;u108/3j2dvG2/+dzWjZGWnTz/EOMZznbo8Xnme3Rdu8tePHG+M7mscz2ljo8Irt4xqVfI8bpF3SO&#10;8iL1ejk166/sOkTjKdONz1VeLGf9oe3/hRBCCCGEEEIIIcQRoxdJQgghhBBCCCGEEKIJvUgSQggh&#10;hBBCCCGEEE3oRZIQQgghhBBCCCGEaEKLbR97hottL1q0qFx44YXTZzqwGJ23EBiLbLHglQeLbLHw&#10;mwWLb0UL2lF3tnAbeHXQtrfQd8VbwJC2owXt0GvZsmWjIxvusRbVbi3r3YNd0UKf2PzAAw+Mjmzw&#10;mbUgHeezhe48f0eLYFYo23KP1QYLwkULGAP9Zi1uuHDhwnLaaaeNjmy8drtw3fIP57JY88YCdWY+&#10;yfqcer2FyFmANFuoE79Zi9a1+Jy6rRyAT7yxX6Fcttg2feeBbRHoYC1QyLls4VR8bpWt4C8vR2T1&#10;4zMvtxELURy2xCmLF3qLEFJ/NMbRy1tAlXatvFFhDGQL4qObZTv1ZguERhDDiAd2R7qDdw9xmC1w&#10;Sp9aPvdisAt2Z/eA1e9RLFXIHdZmAPgrWugSsMmLpS7WWMT2KNYqXr9lcZ5BX3q5NYsXoN+tsdBi&#10;F/7I4tHTjbqzWPVynxeHXTL9qSOKi6hfiDUv72e6cR2JyGJipj7PdCO3RXNwREu80Lbn83H6IwN/&#10;ZOWJRSseyTtZrHllu9BnVjxTLtON3Gn5tkU3z6/U58VJpcUu8oelA7Z647dCrFlzAvkoy/fegtNd&#10;sNuynbGbzcNef6FXFKctRLpnfQLeGEfnKDcA/R75LbKvZQx5+vOM6z1zVcg/Wb94EOeR7VG8Z37D&#10;H1ksR7Zn9TMGvD7J8uKNN95YNmzYwD+vjjUUR4PhiyReerzmNa+ZPtMIgycaeNF1go9E65FdBwbW&#10;jh07RkdHDoFoQfKPdmXLrgNJx7qHhLF27drRkU3kNyaY6EURfsuSOXU8/PDDo6NDtJT1ErV3/kjB&#10;bithci7bGY0Xni94wQtGR4egn6MXEkAyyyZoJtlt27aNjg7RYjvJ2nrZ1Npf0a5s1O095DKGvJ3P&#10;KuwQYsUUemUfoD39W/yZ6Rb5JrK54r3Q8c53YYxHO2l4cXqsafFrpFsWb/QJf1SwyHZla9HN833L&#10;OIjuycrjj+zFJuWtB39synZG83IAbWYvmYllJIIcZj1sttjl6ebV2aXFdvKy9cK5pU893eiHbP7P&#10;fBu1j93ZnEB+sXLMOGUrnt0QXQNyspebsnbBi/NK5DfGbpY7PcgrS5YsGR09mZa6I90zv0Uxlfmt&#10;ZYx6MM68Z81KdA95FfEgB3jPixmMoWweI9693JO1m+kO1GF9EPfOd/Hqb/G5xzg+aaHFb57+45Tt&#10;wjizXlS1QP7JcrNH1m4ULy22o5eVH/icmM3D/FEzm+s8Mt2il0UtdnE9GwseWdnI5xn4Opvjyate&#10;7iQWopxNf3jPlFG9cNttt9XPNdq1TQghhBBCCCGEEEK0oRdJQgghhBBCCCGEEKIJvUgSQgghhBBC&#10;CCGEEE3oRdLTDL+tjGSm8Dv8SGb6m80jof6m3hLL1q5YZfpilWuVCH6TOo7w+2nrPD63+qIvHpYd&#10;fcnw6ue8VV9f+D1wX+gL63xXuKdroycW+M3yZ1+s+urvkyOhrHW+KxGWn7oyLpZdSHcsWGLpciSS&#10;gQ4WfT09eSaCXpYv+uLBNasvqkRl+/7pSxaHYJWr0tXfkqg8bVvnq2TXEThSn3Tp63u0ZRzdPPpt&#10;9KUVS7dWGaddq2yVCK5bunQlqyOjq4slHta9XYmocTwOtGH5A4H+uOkK9PVtFas9S6z5G+GaVW9X&#10;+nV1xbq/Ky1YPkHGwaqvLzOlpazli1ax/NwX7rMYx66+HpZ4dP3qSctcZ7WJWPVZciwZp/6+nlXA&#10;srcrVrm+eFj1WWIR1VtpfUawiK4dDbL6LT9UebphjFv5Gsn069vSl1aObe8ICBfbprPocI9oUTcC&#10;yFtYjQ/H3qKurbDQFgvAWmR6R9dZ3GvVqlWjoyeDzdaObF1Y9M2qgwXXssW2IyKbgYSDbyNYdO7B&#10;Bx8cHR2iTuwR+MzqU86zaFxEi26eDiyAaC103YVFANesWTM6OgRtZovo0V8rV64cHdngty1btoyO&#10;DsEElC0yjP7Wjlb4JFsY0StbYdE5bzFu9Ip2RgMWQHzooYdGR4fAb9li2949LfFAuWjR+iheWmKV&#10;OLUWb0UvfBqR9WlkXxbnke4tYyQjqj+6Bizi640DFlWOxmCL7p7vyWvRwolAf3jjOGu7pc89HYjT&#10;aJFg8MrS5tFYbBvbogWSI7z6W+rE31n+IPdYi7CPE8vMk9mC1t4i35XIPs5nC8Z6fmvRjbxj5Z4W&#10;vHYrtO09f7S0m/X7OPmDnOs982WLbfNcEz3bQBRTWbxFdkd6Q2Y3MI9bczlzSfbiIbqHvBfNReSX&#10;lvnMqr+lrNc+OdV7hj4SIttnSkudXn+12JX1CXj1jGNvi26eXV3oc+rqQ93ZB3TGsbXYv1dnl6z+&#10;6Hq2uDIwV1t5nbwSLaYP5NQor0e6Zf3i6QUtPs/uidofJ94yyKdRzgWeDzzfZ7rhsyhnRzn5ebPY&#10;9oOffc/CnTe+/4ob/+A9V7y8vPmK/+3cn77ij3buHMrHtm27aHTbkAcf/OzCnTtvvOLOL/3BFe9/&#10;ebniX760XDE4PZClA3nzUE4ble+XFUIIIYQQQgghhHg+8Jx+kTRv6dwXHZwon5uaVT43UWZ9btbE&#10;xOemDh4cyuDfvzO6bci8eZNnHjw4MThfPlcGMmtQZnB6ILMHMmsos2ZNlx+U/e3pUkIIIYQQQggh&#10;hBDPH56TL5IefPATC3fu/KMrtj4yZ903b7yr3Pt3Gwo/XIm+kLz9GzeUbd+8sTy88Z5y14KXlQcX&#10;nM53uj+3YO7BG1924gMFWb3woXLHN7eVr35j63QhIYQQQgghhBBCiOcRz8kXSfPmlRcdPDj1uUf2&#10;z/pPv/bDv1N+79//cfna4Pzd05dNbvjwPys3/NoPl7/50/9cfue0f1c++bJf+Prg9Ks/8gPbfuTf&#10;/f2/KMj3nPm/yr/9tRuGIoQQQgghhBBCCPF84zm12PZn3/OyhUvmLVi3a9WZZ+5a/eLf2XLf5vLn&#10;P/dHZefji8oXtnxbOfW8teU9f/MTw3unSrnpyqVL1/HtpeOPn1p36yf+/Kzb/+hPf/uBBWeUa176&#10;QVaLvvHun/97F/+vd7/gojIx+0bKfGvvSeUn/u4t5fjj59754Wve+M/nHDiw6w2TkzcNK/R5YrHt&#10;V7/61dNnOrDAV7YQmEdUjgW2ogWQKRstXgZc9xaWbCnvLfLFInorVqwYHT0ZFv+anJwcHdmwSJi1&#10;2DbnTzzxxNGRTeQ3bMoWjcugvLW4csuCkix2Z7VPuczfwIKYEdThLQKYLQqJb63Fm+nPbHF0FifM&#10;FlBlcTdvcddsMTtsyhYS9cBubzFtoG4WnrXALmsx7C70p7WIcktZ+tNa2LElZ9Bf2TjyFvJriTf8&#10;YuUHYjhaWBXoz2jBSi9OK1k8ZNfHIRrH2YK0jBVvEwTiJFrcGDK78Hu2+LQH/UHMeES5paXPvZgl&#10;32eL9Xv1cy7L1/RVNl7wq7XoZMs4I1atsZL5E4iVbFFZco+1GQA6ZwtxevdwLhp/QF6MfBvp3lK/&#10;59sWv2W6RWMUonFE2148Zu1ClgOimPJiqcI1zy4WKY/mE3J1lhvwS9Rvkd+isuTybCHfjCimsuce&#10;bxwA56P+IsdEcxHQvqVDS1mv/aivK7QZ9Ql4urXgxSr6ZuMbvSzdsCvLq1mfQFRPZq9XrsXnLbaT&#10;J6x+b+kvxrGVV4kl9IvIfItOnn2cz/oFu61+adGNBcSxzSNqP+sT/OX1SYtdkV8gKz9TxhmbFZ4P&#10;8L8FfRXFG888nt+oM/IJi22PNpW6ejwLnmF85b0vv2Bq9sRXvrZxT7n6w3eUBcuWlXO+93tLYSOo&#10;Pytl1Xlry1t6L5K2bfvkhYN+vOn+Wx4sv/ztv1/mv/TMctpHf50bbvypdUsv3nbLey+aODD9Iunr&#10;X91XfvQf31tOPH9tefPnfoLguuHKycmXDyv0Gb5IYjeNK65g/e4n43UkAzOa+CmXfYD3YFLPPngz&#10;eLzkEF2DSLdMb5JC9jKIe6wXSQya7ENJpDuDOprA8Fv2IMkkYr04YFBmCZHBu2PHjtHRITK9AJuy&#10;hxbqtz6UkOBPOumk0ZGNpz8fjF/0oheNjmy8drvQd9YEik3ei5yKpxv9lT0884BtvfireHpBi889&#10;3Uji1u4cXfCb9bIGfbLdnoiX7EWVR4td3ljw7D0Sovaz+iPfUCfjcxyi9sk9ywbzjgf+mukLz8xu&#10;INat/EEcZDujRfXT14hHi258QLdeorX0CdetcZzpBcw30QMsePm1xS4P2sxenns7snVBL+sll3e+&#10;i6cDuXjr1vgn+tQdvdCJrrf0i6cbYySbYzOiOsgN2Rgdp/3M9qjfyPeIB/72cnqmd0ssR306zljI&#10;IGd7c2yFedj6UET+8J7nKuQAxML70F/x2u1C+9aHzZayXvstZVv85unWgleWsZvlVK9for6oZH0C&#10;Xj0t8TBOf7Xc4+nv7cjWhee9KAdEZH0d1U1ezD47ebuztZRt6RcPcl40F41TN2Q+Z57y4h1/ZHOd&#10;B/nWeu6oRDuyVaJ4zOqPwB9Rvr/jjjvq56bn2K5tJ5w8iLhTyoJlZ5R1r3pVueiSi8p5a44vZ64K&#10;/rr1+OBD2uAB9eCjj5U9ZUF5bOK4cvwgXp6ImbmDwXHcYOIeyOz5cwd37CnzpvZRZNDBo3uEEEII&#10;IYQQQgghngc8t14krfmBgbypvOCV/7L8zp//efnNa/5j+eAbXlB+/HXBNy02bixl04by2MM7yr3l&#10;tLJ57uqy5uRBNWtG11efWsrJg4OBzFu5ZHDHvWXF45vKhk2lrB+IEEIIIYQQQgghxPOF59aLJCGE&#10;EEIIIYQQQghxzHhOvUg6ODW1e2pq6q+nShnKxMHHtb2aEEIIIYQQQgghxFHiOfUiad1VV31z3ZVX&#10;vmbdd3/3a9YtXfqakx/44x8eXRJCCCGEEEIIIYQQY6Kftj1FsKo7u7P0ZcuWLeXhhx9+QqJtyJ8O&#10;6vaEMxF2D/Ck7gDiCSvwZ8Kq8n1h9X6rvr5EWLZUYXV8VsLPpK6k3xerzr7MtBwyDlY/dQW/eT6v&#10;O9V4Qll2D4gEOz36/ugLtlsxQrt9H1mSYfkDoazV/11hZxFPZ6vOrnhwzfJzV6r9kfTbqwJd/3ji&#10;2WW11ZcIdOj3ZRWu9fU4Euna2RewbOpKVIdlZ1e4Z6bQrqVPV7jHo9rvCfTtqXI0sNpEwGqzK+NA&#10;G5avulL16DNOWfS2YqArQPlMjqTdPn1fVum3YYnVbhXr/iMVSy+w7j0SAavuoyFWe10ZB8pbvq6S&#10;1d/Voy9g2dMVsMoiYJXpilWuijXnV7Fs7YtVJ9KilzX2qlj3H6mAp9s4WHUeqcCR6NwiYPmyK+CV&#10;tfQ5UvGw7rXE0rlFKGvZ1ZV+W1Va4D6rXaRfX18y0M0aW0jfBk+ssmDpcyRi2VvFur8rVpkqXLfs&#10;6EpWB1h2I9DVxRIP696uoJvVZqtkbUDfF+zMx3sJdh6PpLsr4fiZ7hnMtq+894KJqdlf+ebX9pV/&#10;efW99vb/N7//womD5aZv/N2+8n/+QGdr/1JuHFy/eNu2T100MXFwuP3//Tc/UH751R8p8196Zjnt&#10;o78+uGfqhndf1Lb9//Q/cyYnJ8urX/3q4b/50PR0bv8fQRCinwdB7G0HyYODtQ10he1Mra39u1CH&#10;VX9LWfC2H0XvaDtVBhptR7CV5EYWce+Bv7qDz4LrM+0X+jTbKpIXP9Y2/GytuXLlytGRDVuakkD6&#10;EIMvfelLR0c2mV+hm7S7tPgN3Sy7WtizZ0/ZtMlfOT/qc+Io2+Ib3WmjT0sseX3aUhZ/e9vgQ0sd&#10;EV6/0Be7du0aHdlk8RDVgc+jrYcju/FlNL6yuoExxBi3oGyUk/EXts2Elv7CNv5A0YdcGW15DpFu&#10;3tisZNeBLXyXLFkyOjpE1ifg6VZfmkbQJ9kY9fRvHaOWDi2xRF7Ixgovo6OtjyMYC9Y82dJutNU8&#10;4Bd0s2jpF8+ulrIZkX3jbP8f2Vypf2DxiOrIxlFUNms3uw70t7c9eVY+0i3zG2MFmQk8I2c5lfkG&#10;sSC3ZM+yXtlKyz0e6G7Noy0+YXxH8yiMUz9+qR84uzxdPuni2d5S1uvzFp2zreiB+czKITwbZHMR&#10;z7HW88U4/qx4dgPjPsr34G2Tjz+yvBi1DV6sQbT9PuBrb85o0W3r1q3uMx3wmdJ7ptyxY0f4OT3q&#10;t6xPI7sqUR2RTwG/kJu73HTTTWXDhg2joyaeY9v/P4MhYa9YsSKVmb4YEkIIIYQQQgghhDgSeGm3&#10;fPny4ZdaIum+xNWLpKcIOufyyy9P5YILLhiVEEIIIYQQQgghhDh2nHXWWeWyyy4rl1xySbn44otd&#10;6X6rVy+S5i4o5bjjy6z5c8uCsqfMn9pX9j7C12VH1x/fOziYloOPPj64Y0F5bOK4cvxxZShCCCGE&#10;EEIIIYQQzxf0IunkkweypsxbubScVu4tyx/fVDZuKuWJJW423TuQwcFAHn14x+CO08rmuavLmkGx&#10;NatH9wghhBBCCCGEEEI8D3jeL7b90EMfPXPevLm/de+X71n4+2/+zy8/8IIXld0/8yFuuPE/vf70&#10;i+/59A9fdLBMDRfb/ua9s8vb37ewrHjhsl1v/x//5w1laurOKycn3zas0Ge42DZrH337t3/79Jke&#10;3mJYnI8W2mKRLG9hRIgWbeRatEAYRIt0cS1bFNLTjfWiosW2WQDMWpS1C/dY60lxnt9vRqCbt1ge&#10;i6tGCxBic7RgHLBA2gMPPDA6OgQ+yxYBpL+thZkzfwN6WWW7UIe1MCU+yRba8+KRRejOPPPM0ZFP&#10;tKhcxfIt57JY9fxG2czn+IPF9jyICW+xPmzKFrv0dKPezCfoby3aGMVwhTj2FrwH2vbsaok37LL6&#10;xTvfhbaxwSOqA7uihRep1+uTLB7oEyQCv3h14M/I5y35w4Oy+CWChTCtRSPxRzRXAHVbuaFCTERk&#10;fsM3Vr+hcxYv+DvSLSKLl4iWccB16x7iMJpLANut8d0lqifLH5S1xniLP2kzyjG07elFjGdxTlmr&#10;fMsYIVajsYB93sLQzHPZGI36PBsH6B7p5vUJZG3jc6/PsTcbv1HdQJ6IcmdkF33p2eX1dQWfIBFe&#10;TGV2Az7z8hN1Zj7PdPP6JasbvHsynwF6efFQ8eqPfFIhZqx4b/FJVncEcWb1dRfPduLBG/sV6rbq&#10;J/ZbfJ7ZTv6x6mce8sZXhbnQimdszfoaIr+jk5e/Wmz37KJcpluWsynv6c48FOlGvd44o6+yWGQO&#10;xjYPPq96zxA820fx5sUpZHp5/u5CHV49We6JfBP5FG677bb6Offq2IpnOS0vkoYHAz75g+XCMrvc&#10;9K1yevnX5RfJoDeWa668+FNvLRcNXDl8kdS/NiyYM3yRxIuRK664YvpMBwa1FygEX/TAE0EAZMk0&#10;I9Itg0HvLRweXWuFh8HTTjttdHQIBkX2AZuHHRYTs8hsJuFYuyJ1we8z3UGMwWt9qEKnKNFBS7vY&#10;br2ko80HH3xwdGRDMn3Ri140OjoEfXHiiSeOjmywK/vA5EE5a7e4FrCLrSwjiJnowYBr3ku2FrvG&#10;sd3rd2I8e2GaEdnVEm+8sLBewGX+bCGqg/wRvRjgIczbsYlyUe4hXtiFI4Ix5L2UyfyW6R7h7cjW&#10;hfnC2pEKnbIPW8QpYpH1KQ+h2VxF+1ZuY67KHng8/Ynf7I8OLbZ7/YK+2ct5zzctdhFL2Xzl9Qtt&#10;eh/cK8wJ1nMAts50J7tnAozvaJwSi9HOjVE+xi9ejmAMZjsMtswnXr9lPo+uZ3YxVlpeJs80B0Sx&#10;3BKrGYxDK3+Qc70Px0cDcgMSwbO69WERfbPcQ+60Xi60tEvd2Tzt1U85fDcTWnQbp188f3bxbG/x&#10;iQfPuNkY8XZk6+LV4+3I1sWzvcUn2T1Rv3k7snVhfFvjuCWWsnuindnwt5eXYFy7eJaO+p35JhvH&#10;HvjLy5tHI3dFdWTxEJXNdOu+SIqj8nnE0jNfWiZfdHZZftLJ5aRNt5dV99/IV2Ze/avXLrj49k0n&#10;FWTjrhPL2S+aLC87c7wPcEIIIYQQQgghhBDPRvQiacTFP/Zz5eIf/bflFd/9v5fv/st/Vy75zC+e&#10;NTj92b/51vG/9e/+8rsL8ufffF35tz968UBePl1ICCGEEEIIIYQQ4nnEc/pF0sTBWbvL1NRnp0oZ&#10;yNRnD/17IFNTN4xuG/L444/tLoN7pqamrw9OjWRQbiT12kSvbCt8ta8vfH2MrwxbAlz3JPvaef1a&#10;myW1/pnCV97q16wt4bqlM8J16/yRCHV4/qxfz/aEsh6ZXWD5sy9WWeq27u1LPw5ahbJ8hTIS7vF0&#10;y+A+vt7ZF/zer68vmV8Rzz+WHUciLVjtVsG3lr5Ii98i+n14JJKBbv1x0xWuW/W2Clj1Wn7qC1i+&#10;rkL9Vjkki6WsT6wyVVr70yqLtJTv+/FIxIrvruC7meoFVlkELH2OlvT73xLL3hahrNVmV/ptdcW6&#10;vyvg+cyqrytWfZZYZOMAAau+oyWWTQhY+nQF/a06W8tGcN3KTQhY7bYIWPp0JesXsOpGMqK6waqz&#10;KxlZ/RFWe1XAqrNK1p8ZVp1dAStOEbDKVMn6E/H0t3zRF4+WdsGqsyswTtmZYtXXKmDp3JVxY8bD&#10;aqsrrfHgnW9hpj7hPivGq0R1QL/NvoyLVWeVCPxm5fIq6G991kPAei7oCvVbZau09puFFwsIdlv9&#10;VKXvo6MtR4ujV5PwGK6RxO8/L7zwwukzHQjiaOHpCAIhW1/BgyDOfjdaB69FdA0iu/gt67hrJGH3&#10;yey414PBl63Vwe9w165dOzo6nMwvvDTJ1szgd/HWekP4xFuTpkL91hoM+JprESS87LfbxAx69KFc&#10;tv4Kv7O31l9hLYoXv/jFoyObFt08/9AfM11zit82r1+/fnRk09IvHuP0i9cXXbz66QtvDZBKphtj&#10;yFtnqcUu+mTjE9tbHoIxaK3J0IUcEK0VFLWflSVevHUIsDnKt/RTtgZK1H59QPDg9/LZGgwe5JVs&#10;/SZPt/pAFIG/eTFskfmc/p7pGkktePq3rJFEm1nO9vQnjrLc4/U5YztbF6blHuLZmpNa8oenG305&#10;7hpJUfuezl0821tilf701kEDxrmX0zO7ojWSGH/Zen1Zv0S6ZbZH17OyUbuVqN+yWG2p36N+cIrw&#10;1kgibzFfRDC+vTmp/jHMg9yHRHj3ZHWDV7bFJ9idfchtqcfDq9/T+WjRYpfX7y0+92BuzmJ4nDWS&#10;Wsp6vm3xCbozDj2iOlrGkadbS9lM/0j3bI2iKMY9nbtkY6TFPo+obvJpNFdkPoPonswucr03F2Zt&#10;a40kIYQQQgghhBBCCHHE6EWSEEIIIYQQQgghhGhCL5KEEEIIIYQQQgghRBN6kSSEEEIIIYQQQggh&#10;mtCLJCGEEEIIIYQQQgjRhHZtO/YMd21jFf9169ZNn+nAiureLgHs/hGtuM61aPegaOcCVmPPVqGP&#10;7uFatKI7K9F7u0qxgn6041TLbjSs7n/iiSeOjg5B3dkuPuze4e1Whd+i3WbYFSXbxYfy27dvHx0d&#10;osUu6rd2jWrpL8pmuxN5ECvZjlDEqeVzdqc45ZRTRkc2Lfp78Y5d2W5P3j3skLF169bRkQ3tZrs6&#10;eLGejTPA7mgnnAhvnKFvtItWxdMb2DHC20Gsxedc37Jly+joEPSht0NOJRsL6O3tJkH9UX/hb69P&#10;Mr9hd7arCu17uxd5MVyhfW9nEuyNxggxlI1vfGr5JorBCu1jvwX2RrvZ0G60oxPQJ9HOKxHeOKDN&#10;aJcawKasXS+mKOftAFjxdIvipJLFC3jxTFkkwruOz7Jd9jy7KtF1dI5iGTz96a8sVumXaJzidy8H&#10;0Wbkc8p5OYJYyHZ1pO4ot6GbFxf4zBuDwBj18mLmc+I7i8eoDspHeZ26vbGYxVIWx0B/W3NSVjfQ&#10;H16f4+/Ib15O7ULdXixH/Qlev7T4pMV2rx5P5y5erOGTKMaBspZuLe1msQzkRCsvZv0JtG/pQHxn&#10;Y6Slfq8e8pb3bFLx/MN5JII2o1iN8kd0reLp5vV1l+we9PZiinEfzeH427O7xW8t8Zj5xiOyy/Nn&#10;paVPohzQYpdXNroGt9566xO7tsWtiKPB8EUSLzcuu+yy6TONEATRQzLB6W1lzYNY9gE6SjhAEEUJ&#10;MyrPNW8LXQZP9BAb2VUhYVr182Hn1FNPHR3ZYJP3IZlBGz3Eksxmuv0vE0j2QZBJytLNq7MLemcv&#10;uag/+6DsQQy/7GUvGx0dokU34iHbbtrTv6V+XoLdddddo6NDtLSb+SRK5i2JvuUeD+LcetlDDGcP&#10;JF7ZSqQXH5haXsBZ/cL4jj5wAH0dfUCP6shsp8+9D4JZ2RbdI7+Rr6PcFZXNfNKCVz82Rw9iQF9a&#10;D7+Q2dVSf2R7Bn1izRmM2+yDfRQPFXLuTF/Ce+OgJW+Re5BjBf1pPUNEfV3J9Ke/vXm0pX7iHelD&#10;n2ZzVEv9HjwjRHmRePJiqqVPM92icZCNkZb2PVpiLdKdOIpeJkdkdrXoRo6xnkfJDVnOJla9vE/O&#10;Rzyy6+Dp1oKnP/VFH+Ra8eohLyIRLbZ7eD5pabfFn97LhRadPR2iOKnwHJx9PuE51prLx7GdNqO8&#10;BZnfvFiAFr+N06cZ+MuaDyDSG/higveZsiWWsvrHAb28/IS9UV4cV6+sfNTnWdmbb765bNq0iX9q&#10;+38hhBBCCCGEEEII0YZeJAkhhBBCCCGEEEKIJvQiSQghhBBCCCGEEEI0oRdJQgghhBBCCCGEEKIJ&#10;vUh6imDRKhav6ku00BZYZapQJ4svHivJqAsoWoJudQHFvnA9w7K3K9RxJOe7wj2WvQhw3RPuYTHK&#10;SFh0rl9vFavOrkSLm1n19cWqsyvAgpp9aSmL1AVSu0KfttDXtS8RdVG4mYjVVl+scl2xyiBcs/zZ&#10;F6vsuFh1dgWsPqxCrFnnEcpbdnQl8ksLVrtVxiGyKxpfFatcV8CyuUo3bvrCdatOJNMtsquKd0+L&#10;3VH9Ga26WfmY85avugJWWaudvrToBv1+RFrw7KJe63xXKGu12xXo64uMWzaDe/pzd1eox2oTgX6b&#10;ffGgvBUDfem32Sq0zQKsnoyrG1j+qkK/d/3QFXxuna8CfXuqPJNBd8sXVbhu2dQVy9eIda8lMwXd&#10;+uO2L954GqesZUNfKGvV2RUvprx2jyYzbdeytS8R1v1d8fx2NH1itTuOtMT6uFh1dsWjPyYtASse&#10;qoDVJpLBPVabyNGir1MVb3xVicqCVaZKC1H7GZZORyKV8SNPZDyx/f/FF/PPw6Ezop3ZIlgJftWq&#10;VaOjw+ED/ri7thGI1DMTGMDeKvq8bFm+fPno6Mm0+IQ6ZrprWwQPNdkuQBnUYe06w44QWZ8wmfEw&#10;2wd/ZjuT0ObmzZtHRzb4lpcAfWgz27WIHSOsbf7pq2XLlo2ObOgvdruIwD/Wjnjom+0W4+3a1lLW&#10;83kluu75s4sXDy3JHr9ZO3W0lM1iJqrD07mLV77FJ/T1rl27RkdPhtx0LHZei2yGFt2je9DZ260S&#10;yKfezmzYZO1CU8l0B+8e+hOJiOxiDEXjF729Hbwqng70VbSLZ0RLu1EsVTzfj+PzcWOp4vmNcuSH&#10;CK9+ymVzrNfu0cKrv6XdFr/NlKj9Fr/VP7B4RLpn8Ra1n5Vt8WsUU7Q7013bmEui+YQxmj2Peh/0&#10;W8p6O3wB8wXi4bXbAnmF8hHkvnHyXzQXRpB3s2fKzDcRnm4t7bb4nOd0K6bGiaWWdlt2bRtHNy9m&#10;WnZto81ojEf2tejm1U9eyPJipls0VrJxxOdJr0+i3eAqWb9H4yDTjXjx8iafuawxciRkukeQ6725&#10;KKv3pptuKhs2bOCf2rVNCCGEEEIIIYQQQrShF0lCCCGEEEIIIYQQogm9SBJCCCGEEEIIIYQQTehF&#10;khBCCCGEEEIIIYRoQi+ShBBCCCGEEEIIIUQT2rXt2DPctW3x4sXlkksumT7Tw1s1nVXio5XwKeet&#10;VM+K69GuSKzGnq30znVvtXt2HkE8It1YKT7a2SizG9j1wdr5jd15Tj755NGRDTubeLsHYHO0in5U&#10;tsL1nTt3jo4OQb3sLhZB+9YOAFlfAe1mO85Rj7WzC+eynQ3YWWTt2rWjo0PQVytWrBgd2dCn3m4w&#10;Fey2dmBC58x+dj944IEHRkeHIA6zWMJv1g4bFdqO4iUDu6wdY6LxU0F/b8eprG3qj3bhoLwVa+D1&#10;RR9LB85luuFPbxcdIF68nV3QzdMbol2RIpuBctmOMlFMcS3yeRRr6JXlHmvsdonqyPokGqPYFI2j&#10;bAxF4LMsN4ClP+1meSvrE/DiEX9H8RIRxWGXLA94/d5il6cDfY1EZPESQdksVj3fci7zeeZb2vf0&#10;z3SLytJu5jevv44GjJMoLxLHHpndQDx5MUW7UQ6I+g29It1aYhndrX6hP7IxRI6YaV7M6gbsnmmf&#10;M79bc3xLnZlfAf0tG6JYqni2o1emmzeOohir0FeZXd6ucC3x4Onm+aoLz8HZMyVzoaUbcR7lLfB0&#10;I0ay/oriHCLbMrvB63f6M7Mr61Ouefkj65eFCxe6z8n0RfaMkNmOzVaftIBe3vMNMZzFedZudD3z&#10;G33mXc/avfHGG5/YtS2PHDEuwxdJbAF4xRVXTJ/pQIB6QU7SiF6KEIDRi4MoWWdlgUDyBjZE9aP7&#10;qlWrRkeHQ6KPtjvNrgOD09qKnoGRbc1JQvNe6DDgo22u6SvrJVEXtpscDbDD8JJwFwa1lZBJONbW&#10;+F3oDxJqhKc/bWZb+3L9pJNOGh0dgvMnnnji6MiGZL558+bRkY3ne16Irl+/fnRk4/mN89lDC77N&#10;+tSDcZR9gPb6vcXnHp69R0IUjy12eToQY94W9xX6xJv4IdItIyqb1csDYpY/yE3WS2wgr2zcuHF0&#10;dHTJdAfP9+TjLKdG91DnTMdIxfMt+dh6idPFs71lHLT4jXhH+njnu9C+9aB4tHTz6mmp37sHf2cv&#10;iumvmeanFr+NQ2Z71H6mG33pfVBkHGS5LfNb1D42eR86ILrO2Ec8srohuifzeeSbyKfAMx8yE8gf&#10;0XNqBmMh+vBNXkQiGEtWDiOfZnnXs92r80hhrrWegbzzXfCr9YGyRTdyvbVdvVdnF2/7/C6e/uPE&#10;A/pmOS+LFxgnnmnfGist7Wa2U683vhm7Uf4AT7eWshlRXExOTpqxVCFWvJzaEg+RX4DPIF68Ry+x&#10;INriP4uTlrES1YFNUc6O6s90u/766+vnMm3/L4QQQgghhBBCCCHa0IskIYQQQgghhBBCCNGEXiQ9&#10;hfA1sr5kX2vP4OvGnowLX3mrX73vSwZl+SqgJfWrhp5Qf/36tyfcRz196dd1pELbli+r8FU/viqY&#10;Sf3abVc43/WhJdHXGC19ZiL1K4td4bzlj75YPkesPuoKZVuwfAKWzn3p29kqVl1dgb4fqlT9Iqw2&#10;q/RttWSm7YLVZhVs68dtFa5ZZbqSlY8ELLuqgFUvUstH9H1YJfuaMFi29iXCur9KhlXmaEm/D/rC&#10;PTMlmiuqRPdYMdCVqN+s+rrS0udglYW+H/viQbtWLuwKbVh1dgX6eiEtPkesdvGpdW9XMr9F7YNl&#10;y9ESK367YpWp0oJlEwJWnV2x9OmKVaYrEVy36kT69cxEoD/2qmTxBladCFhlqoBVriu0b+kFlj+6&#10;QnmPfjtHU1qxyraKZW9XuGemeD7PckOlr2vVxYqBrnCfZUtX+vVWaYH7rDrB0qcrlLWeS7oS6VH1&#10;9CTyuXV/VzKow7IJaYH7rPmkX5clWcxY9lRpwWoTAavOrowDfWN9Jqpi6VQl6g/kWGP5ogpYOlXp&#10;Mp4HRQtPLLZ96aWXTp9phN9lR2skEcAtC+JaMPizNZIIFu93rwRa9Jt34OWJBXZ56ydBS91ct3zD&#10;b0K99UsqDG5vjSR+62qtA1TBb9lvt+mTBx98cHR0CF6ibd26dXRkw2Rm/R6ffsjWKMHf2RpJ2M5v&#10;dvtYyaEPei1btmx0dAjWAFizZs3oyMZrt4unP/7csmXL6OjIIJaY2CPwbaRbpHuL3zxadPPqp1z2&#10;W/6s/ug6sRot1g+eDi1lM78xjr3fxNMftOFRJ/aZwPiPNgIA7uE3+xaMUWvsVyK7s/7KfAbEsrVO&#10;CfkyW/uJtqP1E6L806KbpwN9mc1jLWNlHLKYivB0qw/ZEfg7m+s837b4xCvbohtxHs0nXt1PBVGs&#10;AuPAe3aJrkFUd1YWyInReh5RHVmfEite3ue5JHo2yXwGUZ+O4/PMLp4trOeeLoxPK6/XP9RFUI55&#10;wSK6Bi26eWsGMYaQCE9/r84u3RcgR0qL3zyfZz4D1rv08r1VZ5eW+j3bW+r3bG/xSYvPPf1byrbc&#10;4xGtFQSRfVlZ8HQbp79a4PNztNbYuGs0Zf0erZGU2YVfvJdo4/ikEtVBvo7ybkSkN9x0001PLLY9&#10;ngVCCCGEEEIIIYQQ4nmDXiQJIYQQQgghhBBCiCb0IkkIIYQQQgghhBBCNKEXSUIIIYQQQgghhBCi&#10;Cb1IEkIIIYQQQgghhBBNaNe2Y0+4axu7WXg7QrDiurVLVoXdNbxdOlhtPVpFn2vZLloQ1YHuHqwU&#10;7+1WgV3erkfA6vnRridA3dbuarSblY18Q19EurGrQeY3+mTTpk2jo0NQNtvNygN9s52NsD3bAYh6&#10;rF2d6jaUEfh85cqVo6NDcD6KU6DubCcNdh6wdoVht4Rt27aNjnyieIxAr2zXtmiHw2hng4xsxwZs&#10;suyiXLaTTMs9ns/YASPb1RGs8sR5tHtQJbKda94uGsRwFEvRzkMQxQmxTK6OIEa9HUSIo2hnRvTy&#10;co/X15XMbvDqJw6iXU8gimPiwcobRwL9acVji134xYqXlrEX+bzCPd6ONVGfQEvu9CBnR7vFAPWP&#10;k2Ms3VrqpK+y+cSjxSden2bjALJ7iFdvlx1iIYoHdPJyU1YW8FnkN+LMizXiAfEgVrx4oc5oHGFT&#10;5tcoLiK/AO17vsnsyuoG4smKqZZ4iXzu1VvJdAevfuaTljFk6U9fejpXWmz37snKATpYMdVSlt0F&#10;sb8PNmVjiDazezwol+UexpDVp9H4qrTkznFi1dMti1PIfBu13+JzryzlMp9kYxybvevMRVG/ZLpn&#10;Po/8AjwLe/NJtjMafeb5JtOrJS9GfuPaOLpF+l1//fVl/fr1/PPq2ApxNAhfJBGEJ5544ujoyCAI&#10;vC0PGVTRi4eobIUg8iZBElb0QZOB723xH9ULXLO29u/i1Z/ZDUxwp5566ujocBhUUULCZ9k2/Hzg&#10;Gm2LeBjYnU1S1L9jx47R0SFIFNaHsC70KRKBbdaDQQtsBf3CF75wdHSIlnaxO9pKGtDLeqHjne+C&#10;b62Eib1ZnBPL0YsPJhDvBaDX7tGC/GC9GG3xOfHCFrwekW8ynwBxbr00aYlVrkcvbCKfZ0TtZ/3l&#10;+bsL8Rh9SI3G1zjjj/7IXu6R26w+b4lT+tPLbVl5xrf1oaELPrNyc0tZj5Zx4LXbBdvo+z4tfqNu&#10;Kz9hU5bzWvT3YIwiEZ7+2Jp9wM1083wGLbp55aN6K+StKK8zVrz8ldUf2d2i2zhQd9Qvkd2Zbi19&#10;EpHFQzRWMrui/qownqw8wfjOcirXyb0WzBfeBzGIylaYb6w5xzvfhfxhzSfkxex5Eb2yD/BePV67&#10;Xbz62dY/mye9fsn8DS0+9+5p8bmnQ4vPmSej3AMtNnp4+rfEedYuY2ycHODFQ4u92T3Mld5zAM+Z&#10;0R+yyC1e7mvRLfNL1Of8gS6LN49s/EZ2Vbju5d0MbPJyembXtddeW+655x7+qe3/hRBCCCGEEEII&#10;IUQbepEkhBBCCCGEEEIIIZrQiyQhhBBCCCGEEEII0YReJAkhhBBCCCGEEEKIJma2QpM4Elg1+kdY&#10;NIsFpFlYqyssksWiVv3zCLBIGIsYWgIslGVd4zwLaVn1VgGrbJXatlUWYXGyfpkqlGXROhYT6wtl&#10;sbtfXxXKsmisVbYKbXBPXQCyCtf4fwSLky1dunR09GT6tnQFaAP9PcEGFmerC/dV4Rq2RUJZ+s26&#10;hmRYZbqCDdXHXQHsqn1gCX5jkcW+z7lWfeNBG4yBri/7Ql1WTFE/uvV1tqRfFqi3f74rtX7rGkJ5&#10;+sS6BrQbUf3XF7B07goxw4J31jWka3tf6C8WL7TKIYAeVlnOR+Mb4TqLFPbPU55475/vCtejxVdr&#10;3V1/VQHq8KB9bO+32RWPan+NbUvQgf9b9UbXEOD/tZ2uUDYag9SbjQP8iu39srTZP9cX6mYxz66+&#10;VWr91jWkXrPqrUL91pxE2Zo3Pal+69PtE09ol3iKqL7r2tSVCOpmIdR+u15f9CXDKtMVS98q1S7+&#10;35U6V0XU+j1qPRa1XyIoj45dWxDvfFdqn3dt7Qp94vU5Okd9Tb1gXavS1aUvXKeN6usjlaj+GsvW&#10;tcwufOaVbZHMJ139+4JuXqxA1F+VOp76deMTJKLa0C+LdK9bgt+o37pWpfq+T9afCHZb+lf9rDJd&#10;qWPBE3SwfO+124XyFjyTYG+/ra5QtxVv2IROEdWmCO8e9IrGAVJ9Yl2Drr59YY607OoK9WQ2engx&#10;g73Q1dUTj1oHbfSlttFvtyseWbuQ3UOfVT36wrNg9Hm29rd1DazzXal2Vx37Ei3+Tk6K4q3v567Q&#10;bpRb6jiz6q1S6/KwylShDe+eOj76OlW577776sZQn4p7XhwNhru28QH84ov55+EQhN6ubXRi9GGL&#10;IGRwWRD41u5fXQjQCILFGzzRNYiuY/Py5ctHR08GvaIXPVBfzFlkdkW7ttUB5IHPkQh2w3jwwQdH&#10;R4dg8iEhRtCfVr+1tEsyyXYPoE+snR9oN9uNjheea9asGR0dAn/h0wj6PNpBDDz/tPjNw7O3C/VH&#10;uzrR9vbt20dHR47Xdy39hd+s3VGyOAXKRrtGRTHFB+OW3QlnumubZ1eF/vDyV2Z7VHdkM7T4Nbon&#10;i7eobGRzK9SN/TOBcYAcK/CLtUsQ+drbraXi+a1FZ6/dLi06eDAOrLFCfdmubS1kMRtBLETPEBFZ&#10;u1GstfSL16fjxHCFXfS8XR/xRzRftegekdUfkfmcedp75svaZR6b6TwK4/RLVrZFN54/kD7j7D4G&#10;5AfvWRWishXGupU/sg954LXfUrZFN+Ziaz4ex29eX3ShbmsuJNdmz+hZn4B3j9cXXTwdWvwZ7eBV&#10;abHRw+v3oxUPHi12ebTolt1D/vJyBM9F0TN6VPZowFzijZVotzlAL2ueg6he4DPTTOcSyHw+Trxc&#10;d9115f777+ef2rVNCCGEEEIIIYQQQrShF0lCCCGEEEIIIYQQogm9SBJCCCGEEEIIIYQQTehFkhBC&#10;CCGEEEIIIYRoQi+ShBBCCCGEEEIIIUQT2rXt2DPctW3x4sXlkksumT7TgRXdV61aNTp6Mt5q78Du&#10;Hqy0b8G1aJV7VmrPVmtnVxXEgvqjXTai3YnYzQB/eLAC/4oVK0ZHNqySb+12xwr12Y4NXF+9evXo&#10;6HDQO9ptgVXus50u8Iu1axtl2U0mgt1irN1mWlbWR/dohX5ABysu6M/MLnYPOOmkk0ZHh8Bf2e5E&#10;3JPtPoAO1q4RLT7HP5TvQ9lsNxh8HvULOnk7ALX0i3cP44NYjyA/WLujROOrgs+j+vGNt0sH/s52&#10;baPs7t27R0eHIAazHTTQPdrZzasbqD8ao5FfvTipUDaqG7I+93Im4HNrJxvA5ixnZ3i+p2xWPtKt&#10;hcivwHVrN6wsTiNadPba7eLpQN3eGKl49xDf2c5GLf0C1j0t+Z549uIh6y+IdKNtr/2W+r0c1jIG&#10;6feoT7nm9Rv1W+1WorrRK9MNf0e5Db94vuE87XtEfs3saonlKKZa+iXKfRFZfwI+tWIZm7IcQN2e&#10;X6P+aAW9LN/gy8wn6DXT9lvqRy8rLnguyuLBG/88Q0cxDvjc6tMWnaP+qkS6ZfMJ7Vs6tLSLzyy7&#10;umRjMcLrr8xnEOVrQG8v1njmy+KBvrPyA7pZ57t4ZSvR9WxHOWLR8zd1Zr7DJ5Hv8I2XY5jjo3iL&#10;6o36A6g7G2cR+CTyOTZ58Z757Mtf/vITu7blkSnGZfgiiW38rrjiiukzHUga3ksTAiwaPFyztt8G&#10;gid6iCWAvQ9qFYJw0aJFo6PDidoGJtZsi38P9D7jjDNGRzZe/Qy66MUcRL7hWjRwSSjbtm0bHdkw&#10;QW/evHl0dAh8ln04Z1BbfY5e2eTole3i6Y8/s+35uWfp0qWjo0Og18qVK0dHNsRylDAjWsoSz9YL&#10;IxJl9vIue2mCX71JpEU3L6bwZ7QFPjBOrBdwJPnsQSXTjZcW27dvHx0dDj7xXp5VPLtadIt8CpHu&#10;+CR6WZzZHZHVDeiNfywoa42RCtvYbtq0aXR0OFnuabHL831LWcYQMhNayqIXMd/HO9/Fq3+cdrt4&#10;95ArrT8KdGF8WrnzaIxR8OpB32xO8Opv8Vumf6R7i8+9+lv8Fm3vD/xhwxuHfCjx/gAHkV08D2Xz&#10;ZFQemKO9eTrrF2LNmzMyu1qIYirrl+h6pht5M8u75NxozoiIypJ3EQ9ycpSXgbq9D2QzpaVOnmOj&#10;53ygDuvDbIs/mQ+jZ/WZ0GKXp3MXL2Za+suznRjNnqGzeIGWezw8/Vt8krXLZz7vD6st9ZMbsrzu&#10;kekW+T4rG11vieEsJqM68EeUF3nG9nzOZ//oj/D4I5pLMjLdmEe9HJD5/Prrry/r16/nn9r+Xwgh&#10;hBBCCCGEEEK0oRdJQgghhBBCCCGEEKIJvUh6CuErZH3h63Se1K9Ie5J9DXFc+Kpy/XrbkQplLZ0R&#10;9LZ8UYWvdlvnu4J/aMMSq82uZFj2VOFrgpnwFcgjOd8Xq13kaGH5DPrx1xd8553PBKx2+2L5o36t&#10;NBPLZ4jVzpGKVW+VYwljxfJny9i37OiLVTfSmltmWpa2LV92pa9rFbDisErUPtesMlUse/pCHdZ5&#10;JLqGgGVrlQyrzq7ATHyGtPSbh9VmX8DSGak/6fHE0hdBZ6utoyVWH1lilQVL566gv1VfX7z6LV92&#10;ZZw+paylc5Vx6gbLJgQsW7rS0rZVDgGr3RbJfIJYbXaFOqzzyDh2RfUiYMVWXyy7kegaAla7LYLf&#10;rHHfFezz2s2wylXBLuu5owr3tGDZ1dKfHpTtx1ZfWurv9u2RSmR714eWePHYUrZFwKrfa7cr3j1W&#10;O33x2u1Kiw6eHGssm6q0YJVrkQzusWIQwZ9W/Ffh+jhEbSPkAes80rXRkpZ7IsmIYi3zi9Veq3Rp&#10;ixwxDsM1kvgd5IUXXjh9pgO/hT355JNHR4dTB48HL1RYc8OC4B13jSR+X+mtc8RvN6M1kqL2CfDo&#10;d8iUO/3000dHNtxjraPEC4VojRIgKXhrP1E++81qts7ROGsk0S/e72kziJXIr+DpQH9lvysnHizf&#10;sm6DtfB5FxIPfo9o0cHDs6vF5/xePrqnJmWLlv7y7MKf2RpJlLXWrBjHVxV+H/3QQw+Njg4Hv2Xr&#10;bXh9ejR0I5bJbzMhirWs3pY+oTwxY5GtkYTPszXWPFp8Qv6y1o1A32gh73GJxsjRwKu/Ja9wnX6N&#10;8O5hfn344YdHRzb425oz6gfgCNrM1jnyaLHdo0W3rE+j9sfxedYuZGvu8HzgbehBbkM8ovbpq2zT&#10;iIyo/cz2qP3MJy2xFvVbFm+R7plu9Y9BEcwrSB/yYvaBibzJfRbMVePOV96aO57OLZCvvXmmQoxH&#10;G9eAp4OncwstdkU+z2jpUy9mWvrTs71F5xbdWvzjwfi2xunRaJcx6OWeFts93Y4GUfs8Y0fzFTp5&#10;easlt2REdWQ+H2eNpMxuiOIi8gtE9Wd2XXfddU8stj2zSBdCCCGEEEIIIYQQzzv0IkkIIYQQQggh&#10;hBBCNKEXSUIIIYQQQgghhBCiCb1IEkIIIYQQQgghhBBNaLHtY89wsW0Wd774Yv55OCyExYJbFiyg&#10;FS20xSJbLN5qwcKI0YJzLIoYLTgJLKzoLTxL29Fi3SzSNdMFDGnzRS960ejIhkXfTjnllNHRIVgQ&#10;bcmSJaMjG+zyFjhDb2ux2goLwnkLnFfwq7UQOedZeC2CfrEWZiMWsoX26JNsQV3iyboHu7NF9Lg+&#10;OTk5OjoE/vJiuEI8Rou+ATpYC9rhk2zBOXxr9Qvns8W26dNoIVD8yj0W6OZdqxBvlm+xNYo18Pql&#10;ZXyhd+Q3bPYWEqZc5BPw7KKvvYUJK8SytzAroLuXn7JFX7NxQnkP6s38Sv3oZ0GMR33K2N61a9fo&#10;6HDwR+STlhyAbZZ9UQxXsrojMt0h0r+lbcuuLBagtU8t/RkDXn9V6HOr/ijOKozjTH+vT1tsxyYr&#10;Vj17u2R96uVr4Hzmc88/ns5diOVoIWLGoLcoNbktyouR3diUzZOZ36L2s5ihvz2f45NojBOn2RxM&#10;3V790fgF+syzi1zu5XOI7Kp446AlXiJom1iOyPKT16fUm9WN7la8tNjFc2y0qQ54MZXFC1DW0j+L&#10;BfDGQVYOKJfd58Uq57K8iN2Wb4lRL4YrLf3i6ebFcBfyi5U7aTNrl76K6uf5I8qbmc/RzcshmV1W&#10;LHRBNy8es3hAL8vfQCxk8ZD1S1QHekW64W8vpngvEM0nUdlKpDd9FeUfbxwA9kZlv/jFL5b77ruP&#10;f14d97w4GgxfJPFy44orrpg+04Eg8AKJwRNNvhEEdpR0CJBsAqK892Ii0hui9glubzc4YHJ86Utf&#10;OjqyIWlYuyMR/N6ObJXI9sxv9EfLiwnrBR9JIduxibatZNoyebXoRr9ZCZFz3oN3hesnnXTS6OgQ&#10;9EW08wC01O/RYheTkPWSDp9nZTO8/gTPn12I92wnMA9i1RpnnM8+qDF2oxeXns/Ai8Mu6GW9WCRW&#10;s4eGrH6ueQ88xFv2stcrS7loV7UWu6P+JFajF3CRbyK9IbMb6HPrhWpL2ZZ+82gp693TUtbTv2X8&#10;tdjOy6ItW7aMjg7RUtbrN/Jd9kcN4gWJ8GxssR29rDmcct4HgkrWL5T3ngE4n+V78g/Sx/tQ3qVF&#10;/5kS2d3SrmdXJeq3yKcQ1Z35vCVeIvsyu6Lrmd+Yz5CZwPjLno143vOe+RgjUc6n7uiDYkSLXYxP&#10;K3/wTJU9V7XU7+nf4jeeMaznDE/nLp5u4/izC7kZ6TNO/VksQIvfGIfWOPZ07uL5raXdDManl1s9&#10;nVvwdO6S6c9zizVXAeMgmodb/BoxTnme96I5nGcALy9H/QHUmz0b0Wdebh1nLFBnNF9ce+215Z57&#10;7uGf2rVNCCGEEEIIIYQQQrShF0lCCCGEEEIIIYQQogm9SBJCCCGEEEIIIYQQTehFkhBCCCGEEEII&#10;IYRoQi+ShBBCCCGEEEIIIUQTepH0FMGOGXVl+75EUG4m0gIrukcSrRZvtdkVqLuf9IVV5K3zXak7&#10;t3iCftZ5qy5L6m45faEOy54qdfeRTLjPEqvOvlj6gnVvX1qwYpCyVrtdwecz8VmVDC8uOG/V1xXL&#10;piotWHVWGZco3rvjzRLu6cZ3Fc5bunaFeKu7UViCb6w2EXTux64lVrtI10ZLoN9PXYnqyOKB8pau&#10;SK17HAGrTxD0s8p0xcO6ty8tWOVaJcK6/0gE+n2J0J8tWGXBaqsvVtmuQDf+qrSUjeKxBavOrnj5&#10;A6w2uwIzLdsils8Q696+wEx1A6tslSxHRBLV3YLXX1XAardKBNctfyNcs9qr0opVtoo1V1Sx7q+S&#10;+aRFqGOmRO2P21/IONB33lyV0eJXsHRGns14to+L5aejJWDp3BUvzsfta6TmCUu8OOyKV57zmVjl&#10;jkSsOqtw3aPFb9xj5bQqVpkqYOlUJarbqq8rrbpb5xHo+7Er3GM9xyK1fAvP7kzy7GC4/T/bZH/H&#10;d3zH9JlGagDOBIKAD/kRfJiMiNpngHjbqQLlvK0cedESbf9PvWecccboyAbdrW28s7ohsovy0ZbN&#10;3QHqwRai1jb/+OPBBx8cHdmwRebu3btHR4dg0Gf9Rbtbt24dHdkwGWTbMnvQ/qJFi0ZHh2Ar9FNO&#10;OWV0ZEO8ZNvVe74lqUXbDgOxbm3zj883b948OrLBt/jFA7+yPbhFVhY8n7fEklc/W6FaW+93yfxG&#10;jI6273wSLXHCWLG2wSeGs62BM7/Rb9Y29kAcLV68eHT0ZCK/ejpXyAvof6yI6s/abhlD9LeVPxi7&#10;2Tb29QHCIuuvllhuiQsP2qbv+rTY1TJGibc9e/aMjo4Mz3b0yrbvxh/ePFnx9Mcf2XbN2GTlLuIo&#10;mr8h69Nou/lxdDsaePHSQv0DiUWLXWwHjXhEdWR6jzNGW3wS1ZHZFfkta7t+6Irw7iGveM9zFcai&#10;lycYg1nezXSjfZ4r+4xTljGa5fsWPB0yu8HTgZyV5XKvXc/eI8WrfxxaYqnlHvJilic8mNOsZ/2W&#10;/vLKVqLt5nmmyuYEz/asXci2uo+2/2/RzaMl3rJYiq5n9ZP3vJxKvozm2Ow6EGdebs3sYg72Yopn&#10;l+jZStv/CyGEEEIIIYQQQogjRi+ShBBCCCGEEEIIIUQT+mnbsWf40zZ+hvWa17xm+kwHvkqMeERf&#10;meNa9BXL7OuX44DO0VeV0c37Sh5flV2xYsXo6MnwtdDsp1K0bf20h69XZj8n4Kt+nu6ct36+VcGn&#10;2c+s+Aqq9XMqyj3wwAOjIxt8Zn3VMOtroFz28wxst75yS/1RrAFfc7R+Nkh/nXjiiaMjG+Il+ool&#10;eDGD3dnPP/D5li1bRkeHwCfZzycy2/k6rtd+9FOACnZbXw9v8Tl1Wz8fIU6zr/rytVjr534VfgLl&#10;xSPtRl9rBc8u+jD6CjO0+NwbZ9ju/aQGonrJD9FXzok17+cZFez2+hzbo3HKNe+rxC3xkF2nbusn&#10;B+ibffUc3a3xB9n4pb88uyrY7sVFNAcC+luxxnkvl1eyugGfWbmzJW954G9L5y74I4u3yMbMNuq2&#10;4oH6ZvrTiwp1eDmixW/olc2lHtQf2U7bXrxnYzS6Tr2ZXZ7PK5Hvs/rRK9ItGuPEERIR5SD6KpqH&#10;o/FNu5FurePM6vOWvEnbXvvo7eU9aNHNqyPrT/D0R9+sv1r9ZkFfebFU8WKGGPf6uuLpRptZf4HV&#10;1128+lvigbJW/S0+yeIFGN9Z7vfAJku3lnbpqygeojp4psrm0pZ+8yB/RHNdFFPj6Mb5Fr9F8RZd&#10;z+It6hOemaJ4y+oG4izKbVH5KB6o1xr7leuuu67cd999/PPqeKSKo8HwRRLr7lx22WXTZzoQnNED&#10;XTT5EgTRB9yoXoInGtQQ1ZGVR29rDSOgztWrV4+Ongxlo5c5QJCvWrVqdHQIBk00MIGH37Vr146O&#10;DoeBE31AJxk+/PDDoyMb1hHYuHHj6OgQ9FX2IolkafmtpV2S1UwnL/ozS7b8TvnFL37x6OgQLe3S&#10;J9kHTQ8ml+wDBy+L1q9fPzo6RItu6BW9gGMceAk1unY0IBatl3Qt/uQl0oYNG0ZHTybq8xa/ef3S&#10;UpbcEa23QXlvHaQsVscZB/g0+hAIjFFvnaXMrqjfyHvRyzvyh7duVIVYtB64Mp/BOLFMHFhrM3Xx&#10;6m9pN/NNBHHqPaBWvH73/NnF0436og/e0GI7dVt/HMHf27dvHx3ZMA5murYEdkfPEJHu2J39UaPF&#10;tx7jlCVWo/kksjsrC1mfRvVn4zS6nvVXC5F92TiK7G6J8wxyp/WhiBjP8j1j0cu7LeUzqNt67mQu&#10;QiK8ezx7u5B7kIhxdBunrEeLXU9X/UdLt5Z7PDyft8Rppj8vZKLcls2TXnnmoiwv8owePVvxucf7&#10;EkCmW0u/RWT9NU5/RvC8GOV7fJ3Nc5FuPB9E/cJ7Ce+Psll/3XbbbfXzrNZIEkIIIYQQQgghhBBt&#10;6EWSEEIIIYQQQgghhGhCL5KEEEIIIYQQQgghRBN6kSSEEEIIIYQQQgghmtCLJCGEEEIIIYQQQgjR&#10;xHjbKIgWTh7Ij7Da/kknnTRcXb4rrDTPrgv8vy8V6xrCau+s8G9dYxV3VntntwxLuMcrW4X7qMe6&#10;VqVfbxV26PB22anX6g4kfaFe2q27hFhCG6w275WPBH+zK5x1jXbRrW9PFfqMHWmsa1W4hx1rqKsr&#10;6J1tRY9vsMuqM2u3imVXFeCePlxDv/79XSGG2Vmh72/APqtMFe7L6gdPN8p3bewLdVs+x5/83ypT&#10;Bd8yFjy4hzo8ur6wBDwdMt0Yw9YOYdVnVpkq2GT5pAp4fVLrsK5VwTYrh1T6fugKPke6+naFMYrt&#10;/bqrUId1Hql1eNeIiXpPX6iXnTSsslXQjd00rPJZLFG/53P0inI29Ua7aAD3gVU/ulnnq1C2xkUf&#10;rkc+xyZ0s65VoW5817Wpthn1CcJ1ZCbU9q16q9R47OPp3BX04r6urUiNc6tMXyJo39qthzjF51Z9&#10;Veo4mgnYRfkIbLSEWM3GET5Dx/554HxEjYeurV2JIFYRD68/kWqf1WZXuMcqj9R4t67V+q1rSHSd&#10;vor6i3LEY63Dknrdsok2wLpWpa9TlWqzVQbhHtrtl+uLRY2FiGqXBWXxm6VXlRqrnlT/9anXW7Ds&#10;RW/rfJUW26tfPfp1WtLnSOzyqHVYgr8znyPWPeib+c2rn2uZbki/vr5E9Wdx7vVXHd/9OrsC1vkq&#10;zAVevJATrRjuQnkrx5Dro5wKtX5LL4TPPcxz1rWas/u+qhJBm5nPaQOsa0h2PRKo5fsQp1GsVn9X&#10;P3hilUV4PqB+qwyCv4lTr2zk84ceeqjuzPqp8TKBaGG4/T9b8J599tnTZzoQJCtWrBgdHRkMDgaw&#10;Bcki2kKfAGnZrnmm28lG7We6tbTLy55TTjlldHSI1rLe9v8MrOXLl4+OngxbKWbb8PPC58EHHxwd&#10;HQJ/33333aMjG699BvXWrVtHRzY1YUbgH2siIR6y7TvZmvOFL3zh6OgQxLC3bWeFZBZ9wAYSmvWB&#10;qcUutlwnsfWhHG1H4NvoBZ/nM2ixi8nAehkU1VshlpctWzY6OkSLT0jylk8qkd0turXYPlOIKe9F&#10;dGZ7pLvXFxXGbrbFPnrxQtWCMRTl1ehlEH0d5UX6c9u2baOjI6MlXiKf1wc5D2zCdxGMbWsr+pZY&#10;a7nHo8V2T//IJxVPt8xnrdC+lV+Jh+wPE8T7TOfwrGxkH88l3rNJBZ/Rxv/P3ruA61lVB/77JFwN&#10;JOfkfidAuN+ERDoTUWu1Wm1RbCGhKGr/z0ztzLTjTLVVcTo+M1OLtMWq085M7VykXgPSVuql1qpV&#10;i1IhIRBABULI/Z5zkggCQs7/+33n3WTnzbrsnC9RQtbveRbkvey911577bXf7z3ft3abmrH2dLPG&#10;nDlqrXWaXlDjS17f0Vvbctmr37pu1Qs1Y2Lh6Wb5gzdeNbrlD+dtiCvSc0MJ81tbq5hf1hzX2i0h&#10;dkhxvaasBvp6zy6e7lBTjwbl+NDYppd+1VBTv3aPNhYlms9o/S2puUer3/JDD+a2NYdqYD1DJIiJ&#10;3nql6VCz/b9X//jx48XnA/C2oreo8X/LLlDjjxpWWc8mrPve/Lb8kWcEy98YS22t88ref//9+fNF&#10;bP8fBEEQBEEQBEEQBEEQ1BEvkoIgCIIgCIIgCIIgCIIq4kVSEARBEARBEARBEARBUEW8SAqCIAiC&#10;IAiCIAiCIAiqiGTbh59usm2SZl144YUjZwpI7KglKibpJGKhJT8kuZeWRAso5yVHo20tiaGXEJNr&#10;WuJHrllJZbmuJV3LUPfMmWyItz+UtZLpAsnLZs2a1RztD3bzkkLu2LGjOZIh8fPatWubo31Q1kuY&#10;jf5ScjUSzY020W6JlSTQ8zXGREpSbo11hnatRJ2g+SzJ5LxEnPjy9u3bm6N9kMjOS9LHPd5csOzm&#10;JV4kiZ/kz9jNS56IPaSyNTqTdNLyNxLpWQmStQSBGc22+JFXFix/wzZa/PJ8CXtrdqVeK6kifbJs&#10;Auil1c+YeAmQtX5jM/TTQK/du3c3RzLeHLagfc02zEEr8SLXsZ0FdvMSR2po41YTV7juJdtEdynG&#10;WGNdItm9xiY1c4V+a4lbvRig2c3zNUA3y5/on2ZX61qG9qU5bvlhRutXxrI95y1ftuqmnFUW8DfL&#10;J+mz9lzllbXGBL2tMa0ZEwuvvDUXPX9jTDzdtP7VzCFrjWZ+W3PcGxOo8QsLST9r7mXwU2+uYFdP&#10;fw3Kabp5Nrfw+kbdNWMq6cY4eHEXm0m+VDPW6OXpz3XpHvSqqV/qOzHDG2tPN00vqPETYpdkNz7z&#10;eM/Znm15NpDWA2Cds8bUsqvmJyVabMloY9IrvdgkQ3mtf9jNikv4k9YvnoesmHzfffflTaWusWdD&#10;cCjovkiaMGFCWrRo0ciZApxA+5DMhLcWOBxAe+HCxPJ2ZfOCEmj3MOmsl0EWXlkC5rRp05ojGe6Z&#10;OnVqc7QP7XwJk3PGjBnN0f4w8axd2ZiUZLO3GBoaSitXrmyO9sFYeroRjKUP//iI9yESf9AeUDP4&#10;hfThgxdB06dPb45kCGj4cRv81ArCUKObVk9N37V76Kv3As7TTbMZMD+8Heu0+vEHaUe2EgK5tBDg&#10;g9aObGDp7eEtcIDNeYBo08tYHwrwZW3nRU3nDD7uvYjGplps5WWPtesbcU+LbfivNaaaL5RoduWc&#10;90CCvyAS1jVgvL2X/5puXt3APJNeQtWUrblH001rt0Srv2YOMSbWGg+sCdLLzZox1XSoGa+aXeE0&#10;anTT7qmxiWdb5qgW+zzdrNjEvPeeq9Dd+8OKhtcvq27imhXbasbEwptHVv3EXUSDNQOxwGeldQU/&#10;9V7+syMUIsEc155zgTngPfNp+hOvrQ9jwHXpgyDPFd6zBbHBWxOea9SMdc09jLn08sIbT9Bsrp0v&#10;4fnAm9+s5dJcrNGNuqX4V6ObVz8xUZvDtOnFB618jZ9r/cpgLy1GeP2ydnWr6ZdHjT9q0CctprMG&#10;W8/KNWNuYbUN1nVspq2DsGLFirRp0yb+Gbu2BUEQBEEQBEEQBEEQBHXEi6QgCIIgCIIgCIIgCIKg&#10;iniRFARBEARBEARBEARBEFQRL5KCIAiCIAiCIAiCIAiCKuJFUhAEQRAEQRAEQRAEQVBFvEj6CUHm&#10;dTKwt4WM6dJ5hDLsIGLJTxN0tyTv8tEWqa+lUJZdACyhnnZ7CDaTzrdFahfxMuSTuT/vIKAJ2e7Z&#10;KaAtZOeXxrAU6idTfls437bjaIS+S+3Sb+n+GsFuhwpJtxqbZxtJItVZCrT9oxSQ2kRoVypTiuaT&#10;Nb6q+SN6S30tJffNorTDaETTuT2vJJF8KQvXpbprxLIrOkvjmIXx9MC2eV62hWsWtC+VQ3L7mmj2&#10;LkXzl5ox4Z48rpJYcL30PU3adWbxkMpk8aBdyZ5tkeq2dK6Rsu+ScE8N7XqzeOAT0vzivIfnMzV1&#10;eGS/LcWav6VI/crC9dEi2fknJTW07ZBFm/sZqb22gFQ34tVvQd2S/2fJbY8WSd9SoOxnKSCVydIL&#10;3hxCQNILOZxQvzQWpbT1yVIzR3MbbQHp/lJqfU2qn7JSTChFahOp6Vcvukk2bgto7UrnS/HukXTK&#10;UlO/hVRnKdQv+X8Wqw7JTqVwj0ZteUsOF57Na0A/qU8ISPVm8WjboS2ZwxupAuhu/8+2zwsX8s/9&#10;YTCtLQ/7+/ubowNhIHlBIUGwPJzb/+Ok1vbBvfTLuw5sJTlv3rzmaB+8rPG22Mdm2j3obG3fXQNb&#10;fz744IPN0T6wmbXVI/CSTNpqlrFcvXp1cyRTUz8+w4emNtjc22qWF2TSuNSUrdFNu4dFBrtYsBXs&#10;jh07mqN9cH779u3N0eiwdK8JyFp5/NDb/l+rn34NDQ01RzJsh2pt3635AtT0i61gJR2semup8RcN&#10;YoO2/f+h0M3yR28L/4GBgXTKKac0R/vjlWXMvdhE30a71a1lG/qrba8L2HzChAnN0cHh1Q34grTe&#10;1JStGXPN34lto93+v4Ya3ViTpLW0piy2wW/aEK+9NRZ/3LlzZ3N0IJavWdcymv75DzEWmk0yVvzy&#10;dLOuH+7t/z1fsmxDPEY0auxqtW/ZFCy7eWW960AMkNaEmu35WWe9tVaDuqU5VMJ6hbShnBefiDFI&#10;G+Kd9YwN1O09G2lo7Zaw1vFhtw1t5g//Glr9Wp0lNbppfa/RTRuvGt34LDdu3LjmSIYYIc1FzYdL&#10;etHNs5tVh9ZuiWbbGt28+q06iFtWzGadevzxx5uj/WGt89bwGv1HC+uUFtu8ftVAeWkdBWKjFX96&#10;sfny5cvThg0b+Gds/x8EQRAEQRAEQRAEQRDUES+SgiAIgiAIgiAIgiAIgirip22Hn+5P2/h63SWX&#10;XDJyphK+osjXKDX4arj2VUG+suZ9HVf7OlyG+rWvtnHN+oomX5fTvs5Hv8aPH98cHQj1ej9P46vj&#10;s2bNao72wdfxvLK0r/0UC52tr4dz3fpKPfC11kcffbQ52oc1Xhnq1n6itXnz5uZIhvH0vsKp6YBN&#10;vK/rMi7aT9u8srTpfa0e3SSf5Kv2ni8zZtLPMDjv/QSMdumDhjVu+IPm5xn6JPUde1rzG6ibudym&#10;pl98DbnmK/kStCl9bbwEX5V+OlfzFWHateKPZXPKWV+5JTZYP2Pw9POuYxfta9TYzfoqMfNTi33E&#10;DetnmLRrxSbQ7ObZGzRfA2xi2QX/9n7eqtVvtZthfkpjTlnrp0AZzZc8sFmN3ZDR4NkVsI1mN69d&#10;6pbuwZbeTyyIHdbPuBgTrY4af+O6FHetuZ9hLljxyaqDNq14b0HM8+agZ1vGQxtzbbwylj9aP0sD&#10;7OHZVfO1jOWrll093RgvD+6R7kNfbx7wfKL9TIw+Wf1izL1nPtqXdKjRDZtJY4oPeXPUmwegjXuN&#10;PzBmlj9YWGPqjTf28HQjPklrrTWWGa192vR04/nCGxftZ3e9xJ4aqNuym+XrXr+BPkn+oPl/iebn&#10;GWvc0M3Sj5iszVGeTTybez5jXaff1nXspV3Hjyyb1MwDC36Wa8Uuy6ae3e66665nf9rme07QK90X&#10;SSxkF1544ciZAgZKy1XAIFsfvnFgzUlw3NEuABkc2Fp8rfot3a16AVudeeaZzZEMD2tSHhTanDFj&#10;RnMkw+KoPSAzHtYHIgKWl3OHRWRwcLA52gf28hZ9Ppg//PDDzdE+agI1NhltnhIClpfXgaAn2bym&#10;bM09Wh95YJBerpVgc3J6tGGsvQd/+mXZjTq0FzK14yL5FHPEWkQAn5HmOP218h/VYOlOm9rLkozm&#10;z5yTHvBKsIn18tGaK/iRlgMJeFmjxVRPt5rxtF74oNdpp53WHB0IOY42btzYHO0PPmblQPJsBlr/&#10;iIveS0seOqS4BdjcmiM1voxe0jwi5o42DxFtYheLmjHVdNDaLanpu4ZmkxKtj4yXFwMYc2muePmP&#10;wOsXPqXF9Bqba+Wxh5fzxquferW54vkMcU+LfZTTnmsynm6WT3m6WWU93VgHvbXQwvMHS3evbdZg&#10;78M5vi75BX849P54iE9pcZ+YaT3LEhsQC0031n3vBTvPw9KHRU8v4Lr1IRY029aU1exWk79JK1sz&#10;1jXwhzTpOZ447q0nWt+JGVpMy9SMi+YzNTbX6q/xQ82XauhFt5qyxCYrtln947nIWif545zmj8Qd&#10;bw337Gb1z/MHq26vXfpUExe12MZzvLUWWWPCeSve33HHHWndunX8M3IkBUEQBEEQBEEQBEEQBHXE&#10;i6QgCIIgCIIgCIIgCIKginiRFARBEARBEARBEARBEFQRL5KCIAiCIAiCIAiCIAiCKuJFUhAEQRAE&#10;QRAEQRAEQVBFvEj6CZJ33GgLWd8lsTLBZ3LWd0nYZUMTkHQphfbzDiRt8TL0c13qE0Ld0vlS8i4f&#10;mpClnoz0baEselsi9ScLekv2ykIW+7zrhCVSWW9MsrTHMYukbykglSuF+iXot2SrUmhDO++J5y8Z&#10;qSy0bfSTFsmWWTzoe3tuIdjOg7bxubawu4V0vhRPN2vMvXmQpW0LJLdtCWV7QfKTLOgunc8ijUUW&#10;+i6VKQXd27bOkvtmSdsWpUj3Z+G61GaNULYGqV0EJFtkgbIfmmh1t/2vLVKbiDfWCEi6lAKSP+Ty&#10;FpTXbC71txRo69sW+igh1dcWkOqEsv+SUF4qm8WKEbX0UtaCeqQ+ZWm3eTDigV0kH86C7Szadi4F&#10;JJ0QkMpkqZkrmq/VIOmUBaT2stS0K9WL1GCNSY1dPAFJtxrRdKut00Orv8bmvegGmq0OBdq40bY0&#10;59vS1hepQSrXFpB0q0Hr16GAeqTxREDqSynQ1gvRdC6lxt+kcghtS2NYI1a9WTzadjgYsaixmzRW&#10;pUhlsvSCp1tJ3cwJeqG7/T9bSs6fP3/kTAEPnNq2zGy/Z21zbcFA82JFg4dkbQv8DB9WtW20Paz2&#10;mdzW1qHY6pRTTmmOZNi2UNrylXqt7beByadtJclLoIkTJzZHB0JZXlZZYNdHH320OdpHbdnVq1c3&#10;R/ugnLclMlueTp8+vTmS0XQg4OGLFthG8kf8xNvituYeTTf8SNrav4QXi4dr+3/00ny5pn7Ntsxv&#10;zyZaWa2/JZ5u1nVpsWij3cMYatuRZogB2F3Dmiv4uRWXrOv014p7NfMAX9C2B6fdOXPmNEcHwpht&#10;2bKlOdof5re2/T54/QbN9vTJ2noX6JPmU4yVFbO96+DZ3kLztZp+1dzDXEDa1MZFqe9anSWMubeF&#10;P7pL27qzhnlrAnqxNXKbmrKe/lrdUNN3/FmKfzU20fwhQ73aXPHG1Nr+v8aXiA/aeuFR428aXlnm&#10;n7UegFWHV7/mp8C8t+Y+voBY4BfSc9vkyZO7YqFtzw+sNdaHXJ5dEAv0kuIufuit8cRsdGhTfhDW&#10;0MqWaPXU1M96IM2FgYEB85kJtLI1Y13Dzp07xfUKvbTPVBnNbnz20Hw44/lLr+BH0rMP64z1zATe&#10;mFr+UuPnjKcU22ps4tnW0p24Za0n1vb/u3btUj/vZWr6rlEzB0cL9vLWG+Ka5C/gjYtVv+dLd955&#10;Z1q/fj3/jO3/gyAIgiAIgiAIgiAIgjriRVIQBEEQBEEQBEEQBEFQRbxIath+x/vG71r+gdd89xO/&#10;+ZqFKb3mnI50TnfkBR1Z2JXpZ17zmg8s3/Wa99+548UjpYIgCIIgCIIgCIIgCI4e4kVSw9gTTjh9&#10;OA1/sfPPL3aM0hX+PSJjujJmbN8XuWfMmLEfpkwQBEEQBEEQBEEQBMHRxFGfbHv79o+PP/bYEy/b&#10;cf9Dp2+68/sf2bjjx+l/fn57evyJx3bd8cDt/zThxJMnXDD3nMu49/gps9Psq96Rjj1u7MO/cM05&#10;b3+6r2/X1ePH396tSMdMtk2CLxLXSXDNSmhHEi0tkRZJtrxkmh4kVtQSmJHoUkvwlSE5owT9shIQ&#10;kohv9uzZzZEM9pw1a1ZztA+Sh02ZMqU50rF0s2xOwjctIW2GxG4bN25sjvaBvUj8ZsGYNQnM9oNx&#10;tpKLAknTvGS81CMlhiOpmpfUjUR/Uv3eeAK+xJhZ0D8pYSXJ/Ty7YVvJ36nTS/qK/uPGjWuODoTy&#10;WvJobKldy9B3Kckg9tbmV4k07rQ5NDTUHMmgt5VkEN0129Cm52+aT1r2yuBv2F3D8nf8yJqj2FXz&#10;NfzEsokWT2shdlm6kfR169atzdH+eL5Ev6xklYDtpYS62NtKlAvMM802tGv5qjeeQN+kOarF4jbS&#10;2NCml4DU8qWMpgM28+IiOkh9x9e85MY192hjR1lvnjFu0lygTe/5AJtYY4NdtKS5NWOKzSTb4oPW&#10;HAXqxy4a+Kq2JuEL1jxnHmh29WwCzEFpjS3R6vDmqaW3F7vwF8TCsqunm3Ude1q+SjmrbsCmkl1Z&#10;u631Gyyf8saTfnn3aLox/2rikzR22vkSrd0SzbZeTAT8RXpGIKZ4CbOJMdKYYw8vptb0i3kqJX5G&#10;r9HanHLeOobdatYTyWe82ANa/Kixm1e3177n54ynFEO0/pYwLpb+ll5ev7CNFj+Y95KflDDHtbjn&#10;wVhZ/oDumv5ebKmJPfRNmqM1WP7u2aRMtm1reBQwOHjLxZ1xWr7unkfSjS97V0qnXZTSDd/oDHxa&#10;dtPi/oX3/P4llzwz9phl3PvAhhPSm/70tM4tszu3vBPnuGvxwMCLuhXpmC+SWGisXX6soIZzasGW&#10;Cb9t27bm6ECY1N7LGqt+nJddEzQIGNqOc9Y1wLmnTZvWHMnwkHj22Wc3R/tAX+8hFJvPmDGjOdof&#10;Jg7XNXj4Xrt2bXMkQ6CVHtL5EPnwww83RzKMm7RzEzp5L8hqFzgp4OJn3k4XlJM+lFDWe5GktVui&#10;fQjmnPfShH5LvuqNZw3opfkUbXoP57Qv7QSo2bOEeSbtfMK5HTt2NEcyWtmMNSY1vqRRYxMPfEp7&#10;UOW89cKUtq0PLRY1ZZkn2u6IzHsrLnJd25mND0PWHPfGEzT9a8YTX9Ae9PBhKz4wR70d2TTdamKD&#10;dg9rhfcyFr28+IFPSTFMO1+i9Yux8v7ogL29+MS4I22s8cpo446+3jqJXbVd2UDTC7yyQPvSOlnj&#10;q8RN6+WBZRvGZbRx0epzxvNn67o3ppZtPN1q5pmFp5vVvufn3pgA/iT5FD7k+TJrkvZhjhiCaDC/&#10;pWeLEuKEtF4xzyhvobVPn6S4crCwlkqfI2rq13ZAq7G51m4NxGzpWbCEnfqk54CasprNLT/J1Nyj&#10;fQiv8SWtbI096bf1UsGqg/nnxTYN4rG3jmn9yli6M++tdd7amc1rF2rGdLRYdRMXrZjMPPPih9U/&#10;r36rrHUNYte2ksc6i9fjj6W9TzyT9qTZ6aljpqUpk1Oa2jzPv2D+/HTi3NO6Mn76jM4de9LkvY93&#10;iyFBEARBEARBEARBEARHC/EiafvGlDZvSk9tfzKtS69Me068NF16cUov6ghMfvWSNOMXf6Urp152&#10;WeeOdenip7ekTZtT2rRl5J4gCIIgCIIgCIIgCIKjgXiR9IIpKZ04OR07blyaNmFdGn/i1rR1W0rP&#10;prHgRdO2zkFHntqzJ62bMC3tHD8pTT4xpSl+epMgCIIgCIIgCIIgCILnDfEiacrClGYsSONmzUqL&#10;zvpqmj/ln9OdK1JXuty7LKUVd3Zlz6Nr0lfPWpTum39BWjAjpQV2Gp8gCIIgCIIgCIIgCILnFUf9&#10;i6S+vh/vHh4e/kLf2LHfmnvpZWnWGaencau+nI6971a23nnttR9ecdmXV41LyMqh/nTZpXPT2fOn&#10;7KJMp/A/jdTiQ7Itkm61JSdPlKSX5F8kVrSkBtqX9EK4JtVbilQOsepFNFuVwn3aeU88u+YkY5KQ&#10;uCwnrNOEBGfSeYTynkjtWvbMAu0xkESqH5HqbAvJ8NoijUNbpLraApI9auxm3XMokOxYK5KtEXST&#10;zpdS+k5bpPvbMlosvbOgv6RXrc2lOrPQvuQjSM38zWPflly3JR7oIM0DxPN1kNrMcrig7tK+knCP&#10;pDNSE7M9tLheU/YnQTkOWUDqbyma/pSX7FwKSHWWoqHZsxTuafepVkDSJwtI5RCQypRi2U2au6WA&#10;1N8s1C+dR34S/tbuaynQtlcpowV/kuJxlmw3D0mnLBZcb/t3Ke262iKVKQV6GU9pLGoEJH1LAa1s&#10;DVKdNVIbAyQoL9m5FJD6Rdn2nGwL90hla6RGN6lNhGuHkxqbS31CavrFPRK0K9VZSs090nMLQlna&#10;tqQXPN2oX7IHApKds0Bb1yw1eGNq2cbrF0jlEK5L7WXx6kas+j2s+g+G3jzjecTg4IqL+/r2Lt/2&#10;4APps7/5prThsZT+9P7OhRfMTOn83+rec84Zk9Mn/+yq1AnLyxb097MbWw3dXdvIaC/tzsZOD6ee&#10;empztD84gpUJPzu/BNn3rd2DqFfbuSyDM2lZ/Ak81i49BHRtlx9etFi7tnGdHRkstF3bLJ0z2Fzb&#10;sY4HLmt3InYG2Lx5c3MkQ5Z9aTcadvD5wQ9+0BzJsHPB9u3bm6N9oNeh2BmNoCztVkFZ2rDQ6me8&#10;rC3PQWu3RKsfm9Ts2iYFP+38wcAc03yKa96uCuxoIfkzffV2bdPqZ+5t2rSpOZLx7Gb5Sy++xBxh&#10;Fw2LGn/QwGZW/LDwxotx9nYPIn5ou8ZhcysuWtfZlUTa3S9Toxt9k3biqRlPa66wXlhxsWYXMK3v&#10;xB1px6MSTX986FDs2oZPSTGsRrf8IN6mxiY1aPXXgM2Iz21qdGPMrfjk+YsX2/AHpI2m88Fg1cE8&#10;sp4RrLnila0BvbTnOm+eWjb3ytbobtXRi26Us8ZU84US5rq0ZuDL3hrMde1ZWav3YCBOSM9PVrsZ&#10;4osUY5ifUiwvqem7Vn8vulGOzx8WNfVr1JSdOnWquF7yucfbLVMb85p+1dhc8weeexALTYeassyh&#10;0a4VNWi6Eeu1mHYo0OyZ6bXfXnn6psUvz1etcfP8raZflm41PqNBnVa8j13bgiAIgiAIgiAIgiAI&#10;goPmqH+RtH37x8fv2vXZ1w6uufuy+7/8rfSDZQ+nzdMuS7unLuBP6l+YcOKYf7ps2uaEzD92Q/rW&#10;l+9Pt3/1+xM+u2vXaz+ze/eLR2rx4S81fEulLXv27Elbtmx5VqxvEQVBEARBEARBEARBEBwq+Dbf&#10;1q1bu+8j+PWNJuU3SI/6F0ljx55w+vDw8Bce27X1I3+x5O3p4/9tafrOoo+k773qow93Lv/SN//j&#10;1Ld/ZNF3ErLkpK+lty/5i/Sh//r5+ZQZ88wzHxqpxYevv/FTlLasWbMmffe7331W7r+f39MFQRAE&#10;QRAEQRAEQRAcXh555JG0bNmy9M///M/pO9/5jiplCpajPkfS4PqbLu7rG16+5r6N6b+++n+kvlPP&#10;SMe8/39yadlnrjl74UOfWXzJM3vHLOPEg6uH079979Np5gWnpH/7d/85Dafhu35t1sCLuGbQzZHE&#10;7zulvBr87rz8feO4cePSeeed1xyN/MZRg99War/V5beX5RvDNpo+JXyLSqufa9bvt6nfypFktc1v&#10;srUcRhnumTVrVnO0D+xp/ZYWKDt9+vTmaH+88vSZt7UW3CPlOeIbaI8++mhzJEMOAymfBzrhGxZt&#10;X5LgHqQN56zfwwLXpd/L06aVPwUoW/MbainHAjbhm3sW+LuW/0HqbwnzyPqNszWXmJ+e3bCZ5O+U&#10;88aLPuE3bTjn+aFWNmPpXtMvkH7fTbteLh/qt+YZ1zXb4EdWTi5rPPEvzU+AclZcA/TS8r9Q1rI5&#10;9Wu/ebfqBfT28trQv9HmCtBiA6CbNX/ptzfm6CXZFj/wcpRo/sJ5xII1zBtT2pdyLTEHPN0YU2md&#10;rBmvGqhf82cvtnFdso+mcwljrs1BD8bKK4s/SL6Kvl6/PBg3LX5ZcxCkmJbBZp7d6LsVO7mmxT76&#10;bZW1QG9p/cxo9i7B9qNt30Lzwww2teIyaHalnFcWu2jjSr3aeAC6e/5o2c3yJ9Da55nDeoYHfNka&#10;cyB+SXMRvTzdKCfp5vkaaLp5bUKNzckZKq2X5MTz1iLN5jX2xFe5z0Krv6ZfNeOiwTpnxSd00vzU&#10;miMZ7TrPBt466fXdsjs6e/FDGxOueXHPw2q/Zry0656/1fgjdtfG1PM1qV+rV6/u/jIKm1lt85ms&#10;ibvX2K0cBQyuuP7ivr1p+UPfeyL9uzeuSdMump3e/I13dhNqL+7vXzg4eOslfX17uy+S1q3YnG78&#10;2Y+n4885I8375J91XyRdd0ndi6Tx48enn/mZnxk5U8DE1l6q4ETWg6h13aoXcBBv8cX5tcmJg1of&#10;LKz2cVwrQSq2uuiii5ojGU23mpdQLI6abtjEShTMdS+RH9cffPDB5mgfXt1An6SFgAnvJS/lHi/x&#10;LMFhtB9usO2UKVOao33U6IY/eMnC6bf0IVyzSYk2LjW6YRPrgY26tZcDvNybOXNmcySj6cAc9BYJ&#10;Hor45mIb9PUSCHswD7XF37qW0XQgNtDnXtBevoGnG76ivTjwfKlGd6t+6xpY/cKeWiJu8OoGdJc+&#10;NODj3sMUNtXih1fe0x2IAfS/TY3NtbJ8YPDiMXPP2wxAm4s1umm2qRmvGg6HbviI92Jfazej+Rpo&#10;7ZZoOtSU7QXPbsR7RMKzCbAmWH9Ysfrn6WaNG3PB+wDt0cuY9uoPHsRu6QMZc8yK6UD8QEYD6w0y&#10;GohZUtwq0fTnOc2LH8Rsb53WqCmLXtJzdi9o41hCvPb+OEnc79Xf2xyq/vbibxo1urEOW/OMz1ba&#10;Gu+VBa1fNXPEs8nh8DXgpYjnJwMDA+Yf6i3bEI+1uAdWWdYZaz3x6vbw5hq+oMUAXhRZ8YdfTzV/&#10;zI5k20EQBEEQBEEQBEEQBEEd8SIpCIIgCIIgCIIgCIIgqCJeJL1gSleOPWlcmt6/Lp10/Ka06tHH&#10;0iOPjnwV7vG1D6fHHl3Vld2bNqXOHWn7mBckvh04zv4VURAEQRAEQRAEQRAEwfOKeJE0ZWFK0y9J&#10;42bOSv/yzK+mOf3fTn/1pS3p1i+N5CXZ/rdL05Yv/VVXVt/+T+mraW66+5hpaeb0lGZM694SBEEQ&#10;BEEQBEEQBEFwVHDUv0h66qkf7x4eHv58X3rmW6dccHaaMXtSSt/7Znrmnr8jO+cvvv2T61/yze+l&#10;hHxv+wnp7Jecm2acPWeIMqmv71sjtdSREzWW4iWdk8pkoWxOctYWkjZKZbJQVjpfilU/QhuaAIm+&#10;JKFuko/1ItQjgc4kbbMkl5eE8lJ/snj9RriHxJNtIdEcidMssZLR1SDpUwpI/e5FGE/pfCnc44F+&#10;pX9lwXbS+VIom/22FGiPgyRSnaVYSO2Wos01ztdQjl8pkp5tkfpailTvT0okfbOA5EeIZzfKS32t&#10;kdy2hdSXgxELyU+y9OovNUjlEOwinc9Sa3OpbK1INgHa9kSqrxQYja8B5bU2f9qUfSylBu6T+pWF&#10;69KYIL34qtRWW6i//UxQCjpIdWexkO7PAu2+tgWksllAKof0itTewQi2lc4jIOmchTGRziMg1Xkw&#10;IsUTBJ0PJ+gv+Vgp3CPpnMtbokH50uclAanOUqCtFwLS/W2R4iJI+pQitVkrtCs9u5eCv2llpTEq&#10;hXskKC/1pRTalWxSSrbdaKQ2do4G9JfmUJZ2X9uS7SvpLJ0vxbMt139a0LYlFlyX+pPFKl+2IYlU&#10;X1ssvDpAGisE2vq0JfPTG7nnGHn3tgcf2JB+801/mtij6f7uFX6/dn73XzPPOSP91if/LKXhtOw9&#10;C/rZja2G7q5t7ECwcOGBRXhxMHny5OZofwh43k44GgyytSsLjqLtTJLx6rBeelhlvXprdm3T6kAn&#10;a7c6oNzUqVObo/1hEbDswjVvlyDGTNrmn8XP2hocyJLPLgNtCPI1O6N5O11o9dfA7iOj3bWNnQEm&#10;TpzYHMlge2zURjtfwq4MW7ZsaY72oelc4o0Luy4MDg42R/vDrgfTptlfTayxjwZ6Sdv8M47sqmDB&#10;HKHt0cAi4+3ogl1Gu2ubd4/VPi9crR02LDxfqvE16x7OWztdEHu0OcouPdaujjW6EQOkXYI8vcDS&#10;LT+Aa9TUr415L/5S0y728HaMpA5pN0vNnjVQnxfvaygf7Epq7KaVpRzzyMKrX6sbrGsZ/G20u1l6&#10;O5Rpdddg+Trrv/fcxI5T7AKkQdxEJLxx4Rp9k7DqrcVq36u/xqd6ofzwU8I66M0z5jEyGogxxF4L&#10;YoQUJ2ra1eqvabcGTQfNniXERfRoo/W3BN2llyLa+ZIau2n1HO7d7og7XgzopX5tXGr8gflprdM8&#10;C2s7mNb0S7N5jS+xBls+U9P+aKjZtW3SpEnmZydLN69f1u5n3lywdlXLoJe2XnrjYl33fGnlypVp&#10;8+bN/DN2bcs89eOndw8P7/18Gk6f7wzJ5ztD+/nO6Y4Md6RzviPDezvX+CZSSgf1TaQgCIIgCIIg&#10;CIIgCILnA/EiqWHai35v1cCC915+6bV/evldKV3+QEc6pzvyo47c1ZVNP/jk5e9dMHD5exb0/8eR&#10;UkEQBEEQBEEQBEEQBEcP8SIpCIIgCIIgCIIgCIIgqCJeJAVBEARBEARBEARBEARVxIukIAiCIAiC&#10;IAiCIAiCoIrurm3DwzeftHt3389uuG9Nuv7F70zsw/O3XDhssKvW5WnuebPSjd9+T/fMM888s/vq&#10;iRO/2T14ftHdtY1M+YsWLRo5U0DGdDKzS5CJ3dt9QMv4XrOji7cDAHVYu3BY9dMvbXcRdmOwdlYj&#10;C/4ZZ5zRHMlQv5TNnnNk4LegT9rOBdjE2pmEnROsnZWAHUTWrl3bHO2DstruXxnal3YYwNbeLhnY&#10;xNvpAh2knQAZay17f4bxlGyLPb3d4tDL2zlJ83d2DpB2VCrR+oU/eLqx64G0+1iGMdHmIWPi+Zs2&#10;dtTr7VJBv7dv394c7aPGJjVjyj0a1jVAd2m3nJp2PfApbdcl6xoQE7XYho/hKxo1Y8I9Wh3Ur7UN&#10;1s5G+Ji1Syf9snb4AGwvxWWvHDBHtRiDv1l2oc/WDh+g6VbrL5I/evYG+qWtRRl0l8a0piztSzow&#10;nt5uMfRJ6lcJfbTWeQvtOuPgrRUe1jyr6RfzQJoLmj1LGCtrHlOvttsNemNTDdrW6qasN5eYQ1Z8&#10;on5trjAu0hzJcE2LH8xPa44yHt48s2xj6Q29+FSNv2hznXmmrc8Z+q3Z1ZpfmdH6Mu16Ntfaxwdr&#10;YqqnG2Mi9b3Gl7XrzC3NDzOMleRLNfau8SXNPpyX/KQE/aX6qU/SuaRmXGrso6GNJ2167XrwLKzF&#10;Jp4nvWcfDc3HSoiLlk2s9j0/t8ac2ODZjc8m1jpP3ZrPen3nGQD9RgM6eXa15lNNfNBgLKx5VO7a&#10;1m1h9+6l5+7dO+b+TQ+sTTcsekfio+7nuHDYYGvU16dTzp+Z/viffrd7pmOIexYPDLywe/D8ovsi&#10;iQ+br33ta0fOFODg2ocHHMBybpxHG2jrGnh19wqLp/aCjK27zzzzzOboQJiY3hb+mv4Eq9mzZzdH&#10;B481HsDk8rb/JyBKW9ETUDZs2NAcydB36YUL9vTGC928l1waBCtvu2R0k17KUM7bAr8GbC+9xOOc&#10;9aIHWKCkl4MEWe/BgPHetGlTc3Qg2H3ixInN0f7U2I2xkz7U4Cc7duxojmRYBCV/w/+9BcbDqgNf&#10;8j4E9wKxyVpcsan2gg6dtQ+JQL3ay2DPHyjrfSixdGeOaC9jAL20+OLZxKsbtHHDntrL84xlG2xi&#10;vbis8cdefFbTrcYmNWOKXtJDrna+BLtIL1SJZ94D7OGwSQm6S+tGTbue/lb7tOnFRa08PoxYaP2q&#10;weuXdZ0+8fxiwRzX4g/0oruFNR5Q0y5rjfZ845XvxZeZx4iFts1/TVliq/Zhi/hgPSvzHKs9y2a0&#10;+q12M5r+xCxrPYCavmsvs4hbXlzkec/zdw3PrhaaziWso9I849nAej4ArX6tzpIam9fco6H5TI09&#10;+dxk/cGWvmmxzbqW0fpFXPRiizcXrPY9f+Bzj/Z8MjAwUBWzrb6PHz9ejQFW22D1G5sRVzU8mwHl&#10;tbjrlWed1dYMr6yx/T/K9KfjXzAjnf2SX+jKaS96KasKX1DqWSaMP/Ebv/CSs9NLLzm1+50k+3sC&#10;QRAEQRAEQRAEQRAEwXOJ1osk3uKemfpnXJbe8uHPdOVf/a/P8Rud1x0KWf+t//xbn/nwW9KHfvfy&#10;TispndKRIAiCIAiCIAiCIAiC4Mig+yLpmGOO2zM8PPy3w8Ppb4dT8f+O9PWlf+zeeQh4+vEn9lBn&#10;6mvq30tbI5L6+r7R3Pa8hK+I8dW5tvC1svy1PUn4urAmkL/O3Bba4+tumvD1RKm9UmhDqhuhfguu&#10;87VZSfg6nXQ+C1/hlGxVCjpo8JU8T9r9yeL1C7vkr3dqkr9qKNm8RtrjjICkbyno3h7DtuS62lAe&#10;u3sijRfjKdm4LW192wKSzthOOt8Wrc62LdtCWel8FpD6g9CGdL4U7R7OS+3VyuGE+tv2bYumA36Y&#10;7a8J95R9kUQqh3hz1EJqpy1Sm6V4uveCVF8pHprta2xG/dI4I1yTfDhLL2NCWanOUjSbg3R/KZI9&#10;2tKL/ugh2QyktasU2pXK1gjtSn0pRbNbjYBUZxaQ9EJy+dFA+fba2ZbchiYWXC91PRihrGSLUnrx&#10;JcpLfpKF671Q6qmJNIcQ6xpCv9t1HYxIdZYC5Rhn6RXGVfKxLCDpU4qmf41NoO1nWSfpfCkg1VlK&#10;L/7Yy5iCNF41dXKf1N9SLPu026wVqa62cJ9Hu94slC99SxLukcjlLcG2kh9m6cUXQGoTAam9Ujz9&#10;uT5arLo9myC96sZ1TSyk+0vpFW+uSW1mORh61zTw6OZI4rerL3/5y0fOtODlgYZ1jQmg/TYT5/d+&#10;123VDVb9YJXHSbU8B/xe1Uqmze+bvZw7tC3lUaLs1KlTmyMdTXevz3kCWpCjZOPGjc3RPqi3+U2p&#10;ChOYxWQ0oDsveyy0e2r6hV5S3gt+k33qqac2RzK99IvfL3s5kvB36XfxNe16OZIor80lzSYlmm6M&#10;g5TzoYQXdV5OrtFi2eZw+5IH9uJ36RLMXcvm6ITPjAbKaTmMatDGOmPV79nNqxu0+vFfLc9XxvIH&#10;8pNY+bwYEy9XkVZ//pBsQTkrl4BFTf2a/jXt4m/M0zaMgxe3GBfNzz1o01qrgD5JOTNq4qJXv2Wb&#10;Grv1Eic8/Xup2/KXmn7x3KM9+wDltXwivZT1+lyjO/6q+azVNtTUr0FsQyzwR2m9qSnLWqV9iK4p&#10;72HV70EMkJ4vtP6W1LRLbJOed5nbUtwq0XTrBfqE3hbELW89Ib5K67zW3xJtzHl2t+ZfLazT0lpd&#10;o1svOvSScwdbeutkTS4kDU83njE0f/TmqGUzr13w6rf6bekN6KXFZeaW9Uxnlc3QN20trCmv4ZU1&#10;ciQFQRAEQRAEQRAEQRAEgUy8SAqCIAiCIAiCIAiCIAiqcF8kbdv2v0/eteuzl3/v2x+8/K0pXf76&#10;/jmXp7d+9vL0lk//bHPLAez93g0n71p2/eXLPvN7ly9Mb738F8677vLP7tp1+dKdO1/W3BIEQRAE&#10;QRAEQRAEQRAcYbgvkk44YcLc4eHh21JCUkf6mn+P+cjIHQfy2FN75w33pdv60pjbOg3cNrZzP3X0&#10;9fWpZYIgCIIgCIIgCIIgCILnNvHTtiAIgiAIgiAIgiAIgqAKd9e2PXtuOe+ZZ9J9mx5Ym25Y9I40&#10;OG5y+tzP/H8pPT38aPrmtn8/56xp6U++e1368d69e351YOAfu2Xuuf6CTpl7H3nwifQbV69JU86b&#10;kd56+7vIFn/v4oGBi7oVHz10d20bGBhIr3jFK0bOFLD7iJYtnuz6WoZ9sK5Tp7frgbdzAhnbtV0j&#10;aNfK8E/72u4EZKqfN29ec3Qg6D1z5szmSIa6pd1uyGAv7ebWRrM5fbb6hc28nXK4vmHDhuZoH2TB&#10;37lzZ3N06EF3bxcObdyssc6wa4FkW8ZzxowZzZEM9vZ2nMK22KgN+nq7m1G/tDODN57AbhXWjlTs&#10;iKDtEmZdy2g7DNFXb4cwxoQdKdowjvTNwootGe06Y+H5Eu1LOlhxqQT9NPA1abcp0MY6w3hrvoy+&#10;VtxjTLz5DZrdvL6jl1a/ZY+MN+Zcl/ydmOrtDkY5bcw9uxCPtV1NMpptPJtBjS9rULdnN/xJ0r+m&#10;XeKHFJ8sP8zQphc/8FfJZ+mT1y9irvQcUFOW61bsJKZpazw2qxkvb9w1vHFBd61uzx8s29CuN0+1&#10;8cqgt1YHulk2wd7aDj1eWetahrVGWm+AOWKt4daYeOMFnl2ZS5I/Uq9Xt9V3y1cynm7adcZKG68M&#10;dpXWM2Kx9Dx0sGj20exZQuyQxpz6PJt488iC+j27YR8pvlLO8wcN7O3ZxNMdsJs0pviZZpMMfbLi&#10;hwVtWnajb177FsQfybY1NvfuIe5466UGvqCNG+urNBYlVlwFrmnXWfutZ2UrvjC3tDUUrLIZbKr5&#10;JH5klbeue2XvvffeZ3dtc2fEAS+SOuc+173CB8or0txzZ6Qbv/2utHd4eOWSgYELubInXiSVdF8k&#10;TZo0Kb32ta8dOVMJE8P6oIkDai9NcCzrwZ4Ju2vXruZIR3NyAq71UoRAOnv27OZof5g81vb+vJg4&#10;7bTTmiMZJvXJJ5/cHO2PNTGByaEFaial9bDEh4bt27c3RzIERGn7f4KCF8TRa7QPD/iLtB1qDTVl&#10;sff8+fObo30wFt6HIcZEezGQ4YOq9EIHX7aCPGj3UKc3Xt644BPaXKrpu1Y/i4+3tb9WFj/xFl3P&#10;ly3wQe0DRUazeS/jlWHhHzduXHO0PzV91/D6pdm7xLIr/lYTVyWYI9KH/kxN3fjihAkTmqN9YGvv&#10;YWpwcFB8AQ5avZma+vF36WWU128gPmkPih41umk61LTLmGzbtq052gcv7qZOndocydT4GzaTXlSx&#10;TnovBzW0Oku8l1zWHK7pV02cOBx4Y2rpRfzw1mfP31hntbUWe2txD2rsqkHc82K6pbvXL8uuXtma&#10;fmkfbIjHiAXzG5FgHkhxKVNTP+uBtCYwRxEL7YUIOlkfUMHqV0azW01ZjZqyWr/wb++ZSdvav0TT&#10;QetvCXpxX5uasa65h/5Jz4yssV7crbHtaMGm2hzls6T3jE78kOKf1t8Sq22wxk0brxrok/d8ge5W&#10;fNL6DV6/qFdbTzxftcpm0EuLnZ6vWrp7ZVesWJE2bdrEPw9m+38605+OHzcznfPS16TzFy1KLz1n&#10;Tzp3yuZ05xe/mO760j+c/NbP7rocWbrpJWoi7iAIgiAIgiAIgiAIguDI5CBeJPG2/czUP+Oy9OYP&#10;fTq97fr3pw+9eV36tRfemf7wmmvSX7z7ffMSSbk7surJGZFUOwiCIAiCIAiCIAiC4HnGQbxI2p+n&#10;x56wO+0dvu3Y44/7+mteek5adO6UtOfOL3Zly7Kvpy/esyn904P2T0qCIAiCIAiCIAiCIAiCI4dR&#10;v0j60YnT11zy3jtf//PX/Mq///SH3pze/2svTOv+8JqufPePfitd8z/vSO+6+d7m7iAIgiAIgiAI&#10;giAIguBIZ9QvkjI/fmbvnuG097Yxxx7/9X/xmpcm5NLLLk7npMF0StrTTc5tp5MNSO44WtGQ7i2F&#10;JFok8fJEgzqk+7NQP0m8NCERnyY5sZolJBeT6uWadL4U7rFo26oU+pYTK1qSE+aVQtmyD5JYCSdz&#10;8jNNpDYlkcoiHugmjRfJ3iQ7l0JZyZ6loIN0vlYkOF/6pSbtukoB+ihJ7psl0Lb1wYimk9RWKSTx&#10;k85n8RJSSmVKAUlfRNK5FJDqzGLp7ukNUpuIpGtbpHJt+Wkh6VsKtOdereT4c7gENFtK95fCmLdj&#10;Zdb3UNFuE/HmEMI9Ur8YD+n8wUp7jLNwbbTU9MsTj3Y/2gJSvTXz29NfGxMEpDJZQCqHgFSmlBrd&#10;pPOIV9YSynpIfWrLTwtJl7ZoSPeW0itSnaVI8xPh2mhhPKWYV0rNmGvgM1KdpbR9LEsv7ULbfpJ4&#10;aHMFpPqeCwKSzqVoaP0thTGT1vYsUpksNfVr99SUlexRKx5W+1w7FEh61UgvoH97TrbFQopJpVj6&#10;tfshScbt5b5d27alGxZ9LB03f1469eaPMjgrr1swsksb7Nmz4vxnntm7kn/veOTBdPNvXJ02PT6Q&#10;PnLf69Pc82akG2PXNnXXNj7cSzDxrV3b+ACs7VyGk1i7ReCA1k4VgBPzYVnCK2+1T3+tLfrp0/nn&#10;n98cyXj1WzABRrsLF2Pi7SbBrgzr1q1rjvZBOWl3nxror7crQg46FlyXdtJgnL0dxGh/ypQpzdE+&#10;2FnAGk/AptZOfYA/jXbXNg366u2SwZhavmyNOTaZOHFicyTD2PFysQ0v4TybW+Pl7cCjtZux7Ipu&#10;e/bsaY5kGHdrhyGLvMhrWHV7Za1+YUv6pqHZu8SqHz86XLu21Yy5phvnsKkFvrh169bmaH+Yv73u&#10;2sY8QtrUzG9t3Gra7eUeTecS1uihoaHmaB+Hatc2+i3FJ+a2tyOUBjHRm9/ENmstrLGrhdb3Gn/w&#10;7GbpRiy31nDKaWst88+bg55drPax92h3bfPs5vUbrDq8fllzxStbAzFAer4hbnrPfKyFiIS3a1tN&#10;/cRtKXbnPyxaML+lNYf56T27aO2WYLPRfpjW7NZLv3i+954bWItqnm8k3bTzJZov1ZStuYd5LMUQ&#10;nv+95wPNtjXjqPUrY9VxuHdt8/S3rhO3rHXYKss67K2T6O7FbK19TzfLXzyb9IrXL2KM9jxMOWs9&#10;Wb58ed7l19+17cc/Ht7T6ejnOl3tyPDnUkea4683t3QZO/aY3d3zXenc25E0vLd7f+oed8739e1X&#10;JgiCIAhdbdJhAAD/9ElEQVSCIAiCIAiCIDhycF8kTZy4eO3AwOIrzl30b6+4Kd15xUcfvuWK6xYM&#10;XPHeBQNvb27p8oIXnN+5b8EVyPwFV19x3Z3pio/cv+uKlG66Yu0D11+xeGDgiiX9/f+huT0IgiAI&#10;giAIgiAIgiA4wnBfJAVBEARBEARBEARBEAQBxIukIAiCIAiCIAiCIAiCoIpusu1t2/73yccdd/LL&#10;Nz6wLl3/L9+ZSBt5Gxd6hgS8r0tzzp2Z/vg770lj9u7dfdXAwD+OXDtqeDbZ9i/+4i+OnGkxrCTb&#10;IqmilRyRBIBasm2SJlpJtkjy5SXbRC/uk+Cal2BMS77G+enTpzdHB0JitHnz5jVHMtQvJRm02s1w&#10;j5ZElORiVnkSzQ0OshehDgkS165d2xztA3t5NmfcpMSOtQlItfHKcF1KLMl5L7khdpESSzMOkydP&#10;bo5k6JOXYJFEgVpySfpvgT9KSUixuZVIE7xE47SttU9SRJL5eUjlSXLn+QPjIiWs5LyU9LAEP7d8&#10;Ros7gN20JHyZXhKoev6Mv1jJPC3dQRsvzx+o16sbP9NiH2NiJUhFL8ZFgvNWUlfqrklAqtlVs0mG&#10;8dY2d2AsrPnr+RpodvPsDfg70qbGB2vu0cYFfaX5V8J1aa6wxmjrc6YmZms60Ccv0a5WVtO5hDG3&#10;6vfG3BtXrksxm3o9XwXrHmse06bUbolWFrtJ9ixBL0s3xltrH5t7cU/TzYP44emO7aV5ADXjrfWL&#10;uGbFNsp580AbN3Sy9ALLZswDay1lnlm6A/NEem6s0Y1nfGkuolPNHPV00+xWgzZutTaX7I49vXjM&#10;Gu31XdNBa7dEu6cm9mAPr+8aPO95a7jmb8Ryb45YsQWsvpFo21tPiB+SDrV+aI2LpTu+YMUuK+ay&#10;Bnv98ua41b5mk4xlc29uWv3KWD6rxfIM/ZKeyYB4Zvn5nXfemdavX88/r+m2vnv30nP37h1z/6YH&#10;1qYbFr2ju2X/57jQMwMdiV3bOnInH7Qvv/zykTMFOKC3Y4QG17TdsnBOa3Hk2s6dO5sjHa19HHS0&#10;O8Z4u7IxKbyXQSDpZtkkY91D29bkYSFYtWpVcySjvUjCZtZDIqCb9OEDP/EeAr2gBIy7tGuE12/Q&#10;dGMB8l78EbC8F3C0L73gq+m7dk9NWRb2LVu2NEcHgp9rO87VjCntSy8XGAvrpQNo+te06/kDC4j2&#10;olobixKrvAcLuzVPLd09X7XKYnPrQQ4f9x46GDPNl622warf81VPd8Au0kM68897oUrM9V589IJm&#10;G/qMfhZav7TzJTX34MvSA1WNbswTaUc7rc6Smns0/WtiNuuVFO+JHd76XWM3DW8e9Ap6Wc8IzFHt&#10;JT39tl7+Yy9tfnvtAvMU0cBfRrsjpUWNL3nU+JSG5S+eL7GOeGsJax4yGpjDWmz16mWueGutdg9t&#10;Etct8FUpNte0S93eS5OaezRYq6T1qqZfzDMpxvDHitE+N5Ro9ql5CVVjWw3mrxcDtN3ZanxYu4e1&#10;34or4NWP3qON6aCV78XHMpZP4S9WbLPGpKbPnt289i0s23h28/QCq3+sgdZcoJwW75m71hz51re+&#10;lR599FH+6e/aFgRBEARBEARBEARBEATQfZH04x/vbbb4727r35XO6f2kv//kr732tS9Lr3zZwnRO&#10;f0pnTTs5zVn42jTjgp/lNyEH3D8isf1/EARBEARBEARBEATB84Xui6RJk3513cgW/++84qaUrrit&#10;I53T+8m6dd/895/61J+kP//Q76Q3n5nSry6Yk17xrk+lV/2nv17TvnefxPb/QRAEQRAEQRAEQRAE&#10;zxfip23PAfhduib5N/OS8NtK6XwWfn+piXcd4R4LSd8skH+z3xZ+C5t/Ey8Jv+n0hDqkutFbOl9K&#10;7psk2DT/LlWTGiSbUJbfpHrCb1YlkfQtpZZ2fxCQbNWWnP+hFG0sSrFsnkXzZ87XoNmcvDSWYFsL&#10;a555cxDhHkk3RLq/FGiPVRapvrZIdWax6kakMjVSM16e3UDqT5bDidReKZKtSrGw+g1SfaVI+pRC&#10;/Tl+l1JTN/NAOo9Q96GgrW+tgGQza25lqcGyWxmDNTnSkOzUFpBskkUaj1KkMqVIZWqF8bLw5pnU&#10;3yweUp2lgFRvKRbS/Vk8pDIHK70g2QPxoF0p7pTS1jOLNdZZchuSeFBeeqYpRfJvpK2HJCDpVSMg&#10;1VmKRo3dtHtA0qctEtJ9h1JqkMohh5tam0tI+rYFpDpLkfwUoV2pzlI0KCvVWYrWrxKpTQSkvmSx&#10;7Erb0pwtpa1rWyzd0U+KV1lA0gux9EYOBW1bluK1L9kiS2mT6pmzZ8/d5z3zzPB9O1Y/lG5+25L0&#10;5ORz06O/9u00vHd45U1LBi5sbgsOxEy2zWDxYVyCgWLANPgQrCWspZyVXJU2vWTbTAItIScPz1Zi&#10;ViantgMQdZ522mnN0YFQt9ZuRtPNskmGBGJTp05tjvaH8la/SKD3wAMPNEcyJMXbsGFDc7QPXhJ5&#10;utF3KckxL8+8ZNU1MC6SX/AyyEv8rOmGvebPn98cyfRSfw5qFto9BEvqtWBMH3nkkeboQEg2OWXK&#10;lOZof/BDL2kjc5H+t+GlqTemmv41/WKsaeNwodVfoxs2sxLe1tShYfkLcc9KWM0c9XYXZP5IiTSB&#10;cWaualj+4vUZW2sxNWP13YOkjVrsY6yRw4FnMwts6a0VNb5E+1JcpBw+YcGaISWkrbFZzT2aDjX9&#10;0pJtoy+bJFh4vmS1X9OvXuY4viqtFRmt30DckXYfzRCTd+zY0RztT40/eHbzdLew6vbaPdxY44nN&#10;6LdGjb9oED+s52Rof/A51GhJqWvazX8YbUNs854ttLI11Oim9asGrWxNMuwaNPvUJPNm/kn+WGMT&#10;rWyJlmy7BtYTpE3NWHv6a3UDfapZ66Ty2Nubv1bbYOnuJY22xoRnLsSiF92wmbWO8blHGzdvvLy6&#10;wRo3q20Pzx/uuOOOtG7dOv4ZybaDIAiCIAiCIAiCIAiCOuJFUhAEQRAEQRAEQRAEQVBFvEgKgiAI&#10;giAIgiAIgiAIqogXSUEQBEEQBEEQBEEQBEEVkWz78OMm29aSYZGEy0rERRIuLWkjSbysZNskRiOB&#10;mYVVP8nLrIRz9AsdJEjAN2vWrOboQEh65iUCRTcpKS7J96xEmoDeWvJk7G0lJ8NmDz74YHMkg22l&#10;xNLo7CWGBZJWtqFOL9EuunvJNumbNO6WH2aw7YQJE5qjfeAjWvLyDPV7yfiwj+RTlPX6pc0T2rSS&#10;KwOJArdv394cHQg6aUnSmQdWkj5AByn5Y41uIPmDFxuA+WfZ3CpfU7/mMzXJDfEla47TZ60O9LL8&#10;wfI1rmlxCax2MyR93L17d3O0P1bbQN1aAkPP3l6icNDGzUqEm0EvLaZjM21TiIzkp20k3ajbiz3Y&#10;TdLf0jmj2aREmyu0681v9JLuoT7PZuDppvWdctY8ANqXngOwm5SotsTTC7Qx9+YZUFYqr/W3hHsQ&#10;DWyv+RT9tnyGtVt7NqrRTetXhvY122M3b0y1cfHK1viLp7t1zRoT5oeVuJXxsuJmRuq7NndLKGfZ&#10;TbsGjLc35vRNigFWuxkr9lg+DpTz5pnWP2+sgWd1yVdrymIPySasn9540W+vfu16jU003Wr6VaPb&#10;0NCQ+LxeM6Za/cTy0Y51RvNTICZaczQj6YbNvdjCHLL6TrzW/IJrVt/xUU13r13w7rHG2/MFntms&#10;5wCrPP3SxivDdU13r23KaWU5b+m2fPnyvKnUNbYFCuJF0qgxXyQx6a0JYjkRE1dzEuq0XiTVgCNp&#10;Lz6stgG9tQ/fTFprZzQCgre7mVY/wXDGjBnNkQz3aC8+2GnB2pWNiSntyFbC4ivpgM28YMsiO9rd&#10;2Rhza0xAe2nCmGgvDTO8uJs7d25ztA/a9T4IMl7ey0GCFnq0qbEbvio98LCgP/TQQ82RjKcbdWsf&#10;PDSdS7QXD5rOJVrfGWfvpYKnm2VX61pGq7/GJthc2tGlBs/fuKbt8ME4WrGHmOnttmLZ3htTyzaW&#10;3lAzz7T6a+xtjbmnW82Y1/iUBjaV1qKadtHbWws1+/TSr5p2tX6V9FI/a6kUu3hg9z7MeX3X9OoV&#10;9PXWIutlD1g7s1HOmuNWv2v67Olv1U9ssdbwXnTrdcw9f+ilbI1uxD/pQ7J2vhZiG3VoMD+9OarV&#10;wXqAWGj3MLetmAs19Wu6Ee+8NYG4iLTRzpegu7deaRAXvWcjnqmkdZjnVC9+aDahnPasl9FeEpVo&#10;9df0SyvLuV78HOib9sLFupbRXkzU+IMHcVnz95px0TgUulm20WySsXZO82xO3PH8hba1uO/t2ma1&#10;75X9/ve/392dsMPIrm3btv3vk3fvvuX137/jg69/a0qvv7wjndP7yete929+7gtf+Hr6ytfvTPd3&#10;Pud+f8uetPa7X0iP/NPN7OF8wP0j0t+Rt75+zjnXvf6W3btf/5nBwZd3zgdBEARBEARBEARBEARH&#10;IN0XSccff/KcvXvT3wzvHf6bzuHfdE52/1/K179+x0fe+MZ3pN/47T9On3gopc8sW5e+9kdvTN/6&#10;7287pX3vPunr/r9vTKfevXup90Od4yAIgiAIgiAIgiAIguAIxP5OZBAEQRAEQRAEQRAEQRA0dF8k&#10;/fjHe/ekNPw3w803ifL/e5eRbzil4ZG6+/r6vtY5DoIgCIIgCIIgCIIgCI5Aui+SJk361XX9/Yvf&#10;cO6id7zhYym94baOdE4fAhnqyMfesPaBD7xhcX//G67q7/+PnfNBEARBEARBEARBEATBEYi+jUJw&#10;qJjZkV8n+/o555zT3b2iLWTil84jeScOTXImf0m8XTA8aJ+dNqS6kXyPJOwkQaZ8SWcgU7x0DaE8&#10;u0lIbWbhHqkO2mXXhvb5UuiTtnMTGfDZ1azsSynYmyz9ebcMSciyz64x7fOUp30LrrNzQbvdfE2y&#10;RRauk2VfupYFn5B2+qENa6wRxhM/xgal5B1XaF8T+u/tEIIOtFH2GwHab58vhfqlXWGwJbtslOPQ&#10;Ftq0+p7rt65Z0H/GpdQXoU2pv6Xk8m04h82lMllA0jkLSOUQYGylclmy7aTy0v2lcI9lc+AeiWxP&#10;qRzCdXSXQF9r9w9sSgwo+9KW3L6EZRMEJJ0R6kWkckiGNjxpl83npXazZNplEa5buiHt+iShjvY5&#10;yuILpf5tIdYTV9tt5uvt86XkGCVdy5Lbl3SD9vm2SP3K7Vpkf2zrUwp142/8vy20k20giRZjKItu&#10;bZ1L4T6QriGZdt253GjRxqIU7CHF1CzYFBlN2dy+dA2oQ7qWBXsjGtSPSGXxGXRr65wlj6lUNiNd&#10;Q2rGPPuNRL4m1Y2AVCdi6Y1kf66hXTbTPl+KRdZRKocQe7SdjTJ5rpd9Rrx+l9KG+rR1LKOVLclx&#10;ok3uV6lDW7IvtPvFNel8KVn/9nnI5TXyHLFgnaaNUl+EuYfe7XZLyTEA/UrBHrQrlcmSd6Nrt1tK&#10;tnn7fPaFdp2lZNplM+3zpUj1lUL7mm2wm2fzbLM2mp+UAuioQb3YjbrawtqfbXewQnmQdKoV/EJa&#10;RxF8EL2la0j2U6neXKd0DcntWnAftNtFaNtaT6z2GQ/+364zC5+T2dmtw632bA4OBd3t/6dMmZKu&#10;vPLKkTMFOCCDLcFAetv7alj11oKzWB+6PAfXICBYW3ATNKZNm9YcyRAcpC1Z0dfb/p9yp5xCjvgD&#10;YUvRH/zgB83RgWjb55fwwmT69OnN0T6Y0M3EU9HuIRB5vsA96GeBT4x2K3qua1sqe2AT5oAFfiFt&#10;28o8wC4W+Kq0CLKl6Pr165uj0YFttHlQYzd0l8bFqjejla0Za89ulu419bPI8dK2Tc14ETusF4va&#10;eAI+rG2/D8Q+RAJ7W7GHPntb+1r3eP2qsc1PC8vm+AOi4V0HbVzwQSmWl3h2teDB34udWt8tm2S0&#10;fjHO2nbGGfrNHx0sWA+kre7Rizlooenfi00y1nXNJjXU9IsYYD3fWHZl/lqxzepXjZ+juxXXrevE&#10;FSv+WGU9m3v9Bsv23rhYtkFna0t2bzwtiKl84LGw7vHKE3e82MNckuZ6TVkNrc4S1nDEgjhEH9sw&#10;R7y4q9FLuzVlWRO85yrmieTPrBXeZxPNthMmTDCfD0Brt6SXvmv3aHWWePcwD7U5XLPFvrbVfS/9&#10;yli614zp4eSkk05S57G3/T9/yNb8xRoPsNqtge35rc+czH9tnjEWVlxcuXJl2rx5M//M2///zcmD&#10;g5+94vu3/9kVb0mXXvHrpy++4v13D3bl+rsGf457DgXb73jf+MG733/F3Z953xWXprdc8Zpz3nPF&#10;ZwcHs7y8uS0IgiAIgiAIgiAIgiB4DtJ9kXT88U/O6esb/uvhvr6/7kvpr1Ma/usxw31dGe5LH+7e&#10;eQg4/sQTTukbHvPXw902OvWPpf4R2ZvSnzS3BUEQBEEQBEEQBEEQBM9BWt8z42tlO9OTj21I93/t&#10;811Z8cWlfD/4ikMhr3/b/3nF5792f/r6nas6raR04A9sgiAIgiAIgiAIgiAIgucqrRdJ/M7v4TS0&#10;+dvpE+98U1du/r3fmNs5+deHQr52x8N/8qZ3fiK948YvdFpJaW1HgiAIgiAIgiAIgiAIgiODbrLt&#10;HTs+PWfs2DEf3nT/uvSBF78zDXXOfY4Lh43+jrw+zT1vZvqj29/VPdO3d++jiydO/O3uwfOLbrLt&#10;yZMnp9e97nUjZwpIjqgl1CPRFQnIRgNlvaSQNcnRtARnNUlItfpJLmYlGCX516RJk5ojGfQiEVkb&#10;EpPNnMlGeTq0ryXUIzHZ6tWrm6MDYby8RHvoJiUxJHmZl+CU8d61a1dztA/KWgmGofYeSX/Gyktu&#10;qI0bfmAl0gSSynmJuvEpyd+sOeKBPZqEcCa0rUH/tCSElPPmEfp7c1FDGy/8xBtrsJLlgdVvryz9&#10;lhIFUs4ryzhbiR0pryWOxZbWHLTGxEsYS9JEz660ryVXpG3LpvSJMdXwfMmzq3fdAr21mI6/WXOQ&#10;fmnjldHqZzy82IO/SOOGLS17gjVeGeyu9d1D63vNPKBNr11Nf8pJ8bJE04H6DoVNLF/3+q5dr7GJ&#10;52/4k5akFF+2nqusOVzjb8Q1K0GqZRdPN8ZEixH4CaKB3tZ1wJ80n7LsktGue75Knz1/1PB8AbR5&#10;AJ6fEne8eYZdJb+oKYvuUlls4o1XzRzV+o5uUkytwfMD0Nqtmd819/AsLfmMN54WzFvPJjx7WHMU&#10;NH/AF7T5WyLZl756/uDNBSuhdo3NeQaQdLDiUoY+WfdgL0137GbpZvVZ88MSxtyq32qf50Urdml+&#10;CoyH9ezjXQfqlnwN2KTDem6j/tHGgBUrVqSNGzfyz2v8aBD0SvdF0sDAQHrlK185cqYAB9BeLjDx&#10;rA9bvXAo6rYWSKt+HNd6UUS93s4JWh1MDG1HtgwLgfZygUm5cyc/vJShT97uY0zcwcHB5mgfXpAH&#10;dCPTfhuCt/XhGVjcvF3hCORSYNLOl2j38NJs1qxZzZEMYyq9+CthLkgLdE3ftbKMhbRLXQm+ai0i&#10;XNN2N9HaLdHshq9542X1S9rJqQS9mQ8all3R19tNSivPWHs7TXj+hm20FzrePCI2SLvJgVUv1Iyn&#10;1T/sYe26ZOHZpCZ+1NyjYc0Dr1/eHAJ8kV1xDiXMA+/lfA3oLj1Q4eOIhWZzfMSLecQma70BrZ4a&#10;m2v2qfETzSYZq44a3bTyNWXRy3p+scbNq9/qVw34uRZ/gDHX1iSvLPELkWCOavEcPJuBNeZW22Dp&#10;7pWtmWcaxOxeXh4QzxEN1gPasCBuS7G7RjfmJ/O0DesBYuHpDpputOmtdRo1/dJ00/QpqbG5pkPN&#10;rmr8Yb+/ny807E9N2Ro03Xrpe814eT7DM532LOu9ELGo8VUPqw6vfstftLEosewC1gsZz26W7t6u&#10;bF6/gecH7ZmWWG6tddZ1r+wdd9yR1q1bxz9Hdm0LgiAIgiAIgiAIgiAIAo94kRQEQRAEQRAEQRAE&#10;QRBUES+SgiAIgiAIgiAIgiAIgiriRdJPCH6jmX/DXgq/reQ3+5rw+05N+B1//g3laMQDnaV2Ea7x&#10;+0lLLHIeAkm837NmJL2Q/Ht7TbhHsgeC3vl3zJLwu1FpnEqhHuk84qHZHLscCtChPU4IOkvtloJu&#10;pa1KqaE9zm2Btr2ySPeXApJeiFTfwQh19Iqms9RejaCTNI5t6QWp3VJ6RbJJFpDaRMqx1UTDimmI&#10;5eNZsCtxQBJyQkhlSpH6lMVDKlMjINm5FC/uSvVmkfrZlrZvZuGaB7ppOkvnD1asvkv3lwKSTRAP&#10;qUxb2nYsRbq/RmrgPqnNLFyX7IH0gtdultwXTTSke2sFpP6WAlLZUnpBqg85VEh9Qrz4YIF+0hhm&#10;qdFfm+tQ2kETqd0s0v1ZpPsl0cpK5w+VED+ldagUdJDAntIaWCPSOLQFJJ1r2tXKlgIH024pvSLV&#10;WSO9+EP2M0+kslkspPvboqHNzVIoL+lbSru9WrHar9XNEw30bj/TlGKVpW3pM2oWdPeg/rYds5T6&#10;S2KBbtLczFLqZtcUHAq6ybZJqnXxxRePnCnA0bTE0gwUA6ZhlT0U4EhaEjEWKCthtqU7H7akRHcZ&#10;6raug9Z3EpfNnj27OZJBLy1Bq3UNaNdKYAwkZZOSbVO3lyyPpGkbNmxojvaRA54FdXvJm7GtlPCW&#10;oMWLTQtepEk7r2FzLwF5jd008MHRJsymT9JYlFDWSlhJQKbvEjVjqulGWS+5oVZ/zXh5WHWQlJUN&#10;AizQXUryhy2tBIKg2SRTY1cNa7yY29KuiBmrbAbbWLs+Wv5mzWPPJjVo9ecHEwvaJj5IENO8uKiV&#10;zZDMUoofjLOWyDKj9cvTqxbNZ2t008YNP7ISeALJXYeG2CdXhzq8xPcamn1q/AE/t2K2Zfsaf9DG&#10;lHK9JIUGYpMWW72yml5QYzdig5VUnvHWxtxLtm21TyzWkq5CjV2tGOT13dLdsimwDnnrGWuC9MEq&#10;f2iysO7xymvtlhA/pGeImrLMISnGeHoBscGLMZoOrFWHInZqEE+95wCNmr5jM+kZQTtfwjokxdSa&#10;ZNs1umk2Z03wni/QnfJttPMHA/NTi+n024ttNf6sQezx1gQNz+bEPS3e1+jMZ1nrszTPjNpc8epH&#10;Ly32YQ8t3gJz2/MXKxG4ZzfvusXy5cvzZ9VIth0EQRAEQRAEQRAEQRDUES+SgiAIgiAIgiAIgiAI&#10;giriRVIQBEEQBEEQBEEQBEFQRbxICoIgCIIgCIIgCIIgCKqIZNuHn26ybRK7XXrppSNnCkh0pSUg&#10;I/GhlQiLJF1Woj0ruSHXvMRqtK0l+uKalYjTStpIf61E3ZQjObkFdUjJ8kjoNm3atOZIhuRoWkI9&#10;7OIl6vOgvJTQl/MkRrMgadrOnTubo33UjBd4SeUYFyuxtIVlc2s8gTH1Ei9qtrfGK6PZh3NWAlLw&#10;5pl1vcZfKKsl4tQSBGa4R6qfftXYBLHQ/AV9vcSsWt8p6yUI9EAv+i7BeCAalNX6jb5eQlor2S0w&#10;nlpsY/5aieHRy+rXaOdmBr+QxsSyScbql+erNf6CT0gxoJd5oJ1vY/kL0G/J9tjMi7vYTYoPWp0l&#10;6O4lvMWu0jqPbt6YYlcpESf+oM39jBa3MpqvAX3XfMmDNmvihzWm+AUi4elGv7Sy2MTzJWKIpb+V&#10;FJv54SU41xKrMtbWPPL0qsHqO3Vr9WNTax5pflqDFbcy2hwF+qRdg5p5hs9Kc8XrN9B3aR5hSy9+&#10;MKbePZoO2Nvyl4w05tjbshmgGyLhzSHs7cUnbY7XxDbiqbQWEYs9m3j+ApoOjJXnq/RJ8jd8RItL&#10;GfSybEuftTlaU7+mm9cu1PiqVofnD/iythbRpjdePPNZsdFK5u3ZjbmnXWc8tDkC6OT5C58DtL6D&#10;ZbeacdNYsWJF2rhxI/+8ZnQ1BAdD90USOyC98pWvHDlTgINpD5I4kJVJHgfQHt6ZeFZAxLnZocCC&#10;B5pTTjmlOdofrzyTV9t5DZ1nzpzZHMl4AYfJJ7288GwGlm2wqTVxCVjeLmDYRvqQzy4Za9eubY4O&#10;DvzEChaAXadOndocyaC/9KKKgOW9DCLoSMGWsbB2qQGtbAljIn0IrynLHNqxY0dztI+ash6W7fEl&#10;axEBdJDmKeW8hxatbc3HSrx70EnbmQ29vBdwzBPpQ483h8DzZ6sOb0zRW/Jx8HTjgcKbQ/iatuuS&#10;1y/r+qHwVcZbisv02Xpg8fDshi95cZfYI611zCHEQitb068af9R06KV+xhm9LRhvb9clDeaoFz+I&#10;AUgb+iTFpBLN5pka21ho5Wvqxc+t2NaLbpZdvR3ZgDXMepls6ebpzdzWnrs8P6+xieYvQKy3XrJb&#10;89gbL6vdDM+E0nOhdr6E2IqMBmK292JC04H548UADf6Y6v1Btab+XnTQ7MYHYOlFTIlmt5qxqNFZ&#10;q8famSxD3dI6XDPWNWi69VI/+lLegpg+2rhXg6bDoWhXsxlYL3LAsivPuN4fB736LXrRjbXE8lXq&#10;9Z6NLLsRc724OlpWrlyZNm/ezD/9Xdu2b//4+MHBpW944Ns3vuHNKb3hdRNmvyG9eekb0ltueUVz&#10;SxAEQRAEQRAEQRAEQXAU4L5IOv74E+b09Y35q76U/qpz81/x7zSmI2nvnzS3BEEQBEEQBEEQBEEQ&#10;BEcB7oukp556endKw7cOd2RvSreedNIxX7l8+qb0CwOrSZbyy/vkxI4s7MqUM5b88vuXDSLxraUg&#10;CIIgCIIgCIIgCILnCe6LpEmTfnVdf//iK89d9M4r/zKlK//Xhxf99scXLE+/N/s7JM+5dX8Z05Wx&#10;nX+P6eu7tW84fbBzPgiCIAiCIAiCIAiCIHge4L5ICoIgCIIgCIIgCIIgCAI46F3bdt587dwxqe+D&#10;968dSi9+523NWTKjTx9/2WWv/3n+PW78C9JFL784Pf7YY2v+29v/zW93b+gwYdbZ6Q0f+k4aTmnX&#10;TVcNfLU5/Xynu2sbO2L90i/90siZArLga7uAkYndyjbPdS3jO5nevUzy7CJmwa4Ms2bNao72h0zw&#10;3q5t2u4m6KztBpfxMtWzQ4C0Kxy74Gg7UWWoW8tkz84nWgZ8wKbajlAZbCvtUIK916xZ0xzpSBn+&#10;OSftllDCeNXs2ibtbobdvN1osI20MwljMX48v3TVYccYb5cPbLtnz57maB+Mh7cjBPaW+kW7ve6E&#10;hd21HUTwJW9c0F/aIYly0s4hJVr9lLN2VALKWTvloJM25swPqyzQL8m23hwCaw56MKbWjlPsomHt&#10;rIh+GuySM2XKlOZIBrtouzJ5/bJ8ibnl+aq344umW03dFt6YUre3+xg+K/kUNvF8gdjAuLahXS+u&#10;gGc3kO6p2elKsw198uY3fuzpj16SbjX1a/fQJ88f8FMrBmAbaT3IWPMMKI+0qbF5r7pZYC/t2Yn4&#10;0OuubfiK1G9gTKxxYX3U6qZea45iU8+u+Is2F/FTa4chfJT4J4E9NZsCNtfazWhjatkzY/mDF9tq&#10;5pk2bvio5aegxSae/b2YSt2WXYF7tDXHQ/MpfMFag4G4rvXNiw3o69mcMZXGHR/1Ypvm55zTfPhg&#10;oH9SH7GJVz99kmyOPShvgY9bc8HzdW9cNB3wBS+2eFht86xr+QM21XyNeF0zj6z6Ld34HGzNQcun&#10;0M2Kqb34C3g7ytEvb8w1yl3bRleDwJ49K85/5pm9K/n3jkceTDf/xtVpU+e57yP3dS93GZh7Xnr9&#10;jbcz4PfetHjgoub0853ui6Tp06ena6+9duRMAQP9yCOPNEf7wwBbwRoH0rZcxvksB/KuA4FB2xKe&#10;yWG9SLJ04/z555/fHB2IVzdo9bPAzZ49uzk69LDAedv/M/mloESfVq9e3RzJMC5S4MAXrAUC6PuM&#10;GTOaIxkC5rZt25qjfVD3aLehZvHytqmtuQebSS83a/pOv6Qt2SlnBeoaNL2AsfIWd4K8NI+1sa6B&#10;ueu9CNb8MMP81l5U96LbocDSHV+yPnzz0LFr167maH+8fmEP70UStpdeatRglbXGA2rGBJ+Q4hMP&#10;1qOd3zUwz0b7IZVx9j7ocF16cYq9vD8c1NSvxZiafvUCdXsfyDS71YC/Set8Tb+0shkrLtfEbI3D&#10;rZuHZW/8TXuuyXgvkixYq6wYwBonrXPg9blXX6spr+HFLm88gXXU+hBsob3oAesaEFO9P9oQW6X4&#10;Sjkv9rDWSR+CWeOsdQ6o21rjoeYeDc3mns1A65d2vqTmHk2HXvykF1vVQN30zYIYIM2zmrKe3Xh2&#10;QiRq7KbpgL5ezPawdOf5frRrIJ87vHnk2dayDc+aVnwgrmmxz3uRVAN21+I+awW206gZc42D2v6/&#10;zfY73jd+cNn7f3nFLW//5YUp/fJ5TbLtX/qlX3/lbbd9NSFf+873054zLk9Pn/5zPM0/m0Np3LFP&#10;/8P0Tbel/rV/MyEtfP8vn7HkL3552eBglkjMHQRBEARBEARBEARB8BzmoF8kHX/CcXP7+sbcOrw3&#10;3dopfGtf85LoG9/47p+8+c2/k5DfveGWtPGKj6fH3ngrv+O5MsuNL/nBby9Y/uY05673nJLGjLk1&#10;9Q3f2kdS7o50rt/YkSAIgiAIgiAIgiAIguA5ivvTtu3bPz5+7NgTXrnp+4+mP/yXv5NmvmTh3LPf&#10;8it/8tjux9KKr9+T9vzoR7s+9Q//8A/N7V3655ybXnfjt1PfcFpz05L+dzSn0z/+17Mu6Os75t5H&#10;B8en/3Dby9OpZ0xJH/r0r3WvDQ8P3/OygYEXdg+eX3R/2jZ58uR0xRVXjJwp4Ct12k+l+Kqy9VVi&#10;rmtfL+UrgtZXib3rwNfltK/dUdb6yhxfJdTyK9GnadOmNUcHUqMbX+eTciRRt/fTFAvatb5CyXhJ&#10;eXxKuEf6+jn22rRpU3Okw7i24euo1lfega8oWv4CfM1S+tkP9Y/2K5aMhfezNXzJ+3opdpd8Svu6&#10;awllpZ8M0a73FWzqt8aca9pXVynrfd2YcbF+cmCBP+JPbWjTmn9AWWseWT8Rq5mDUDM2Elq/MtIc&#10;yHDN+jouX0+38ohoX+0G5o83zyzduWb5EvbSbObpxphbNgP6Ls0D6q2ZBxaWzb0xAewi6U9M8n46&#10;Qv2STxB7vLiC3bw5yvyUbE+fvLlr+apHTf2az+BrXr80f6RdT2/qtnzZqkMbrxLtHupFLDRfylCv&#10;Voc1BzPadXzE+wkHvmz97Jg6tHnu2Y26tZ/GWvWCZZMM/mL13atfg3oRDcbT8jXQ9GL+eHOI2KeN&#10;m+XHgF7ePKNuqX5imxezNZt79oaa2IYOnm01tLmo9bdEs5tl64w3P0Gzj6ZziaYb5y0/BXTz9NOu&#10;15TlGUTqF3402nHMMGbaXKkdF8k+zK8aX7Vsa9mGvlt+bo25Zs8STzeua7oR63nuGg18bvI+s3lY&#10;/sRa4a2TGtjMun7PPffkz7N+jqQ9e245r2PD+zY9sDbdsOgdafDEaelzF/yHNH/exHTzR5fQiZUL&#10;BgYubG432XPP9Rd06rr3kQefSL9x9Zo05fyZ6a3/9Lvda5167ln8PH6RxO/qFy7kn/vDYPGSSYJB&#10;tJwM59YewL2y3nWw6vcgb8Vll13WHO0Pk07K05Mh2Gm5mTLoLuUDIpj0kguESaflVwGCjbfQ8KJp&#10;1apVzdE+sCeLugVBXtKflzzai7kMAW3dunXNkYymP+328iLJS0Bag6Ybi6f30oRxlz4o4+feQyZj&#10;bj34M25WMPbQ+qXpXGK9FPHw+l5jGwutXzXQL+uFLHbRErgzh7QPU2Bdx8et2MI4ew8FxGzt5QV+&#10;auV3Y25PnDixOdqfXvqVYTylB/yasbLu0erNMEe9h1zNtp7NgPgixfuasp7uYI2pRy/ziDFFLNBd&#10;Wquxpbc+a32vGa9e+lXjb5puNWVr7tHwymr2BuafNwe9+q08S2zkYW3mYfkyOltrOHPFW0et+j0s&#10;f/FsUgP+Lq3DWn6iEuY3IsEcsmJ+Tf2abr1AfTx7WFgfoDPUYX3YtNDqr2lXswlru/fcU1O/Rk1Z&#10;1gxpLtSUrbGndk9N3zVqfMzyc7Cu1/RLK19jN+KmtdbV1KFB7NPiVs088uBZVYsRnt2IHdqYo/No&#10;19iMpZtnU0t3S2+488470/r16/mnnyPpqaee7nyKGb51uCOdZeDWTpu3dlru/H+4+5O2zv/3+zaS&#10;xdixfZ1P6J1yfZ1yae+taS/18u/Ez9uq6wmCIAiCIAiCIAiCIAh+8rgvkiZN+tV1/f2Lrzx30Tuv&#10;/MuUrrztiS1Xpjuvu3LVLb9x5SX9/VcunDjx2e39PV5w/rvX9l9y3ZWXLPkvV96Z/vLKLzxw/ZWL&#10;O3UgV/X3v7O5LQiCIAiCIAiCIAiCIHgOMrrvkQVBEARBEARBEARBEARHHfEiKQiCIAiCIAiCIAiC&#10;IKjCT9PesP2O940fe+wJP7/moaH0r67+appw6mnplZ/9czLs7XrPJf3/cMf7Lh1/7Al7f557H9p0&#10;Yrr6I6eluedNTx/8p3d377myv/9ozYHUTbZNdvZLLrlk5EwByaymTp3aHO2Pl+yS5IVWki0tYSRQ&#10;t5f0jURcWv0k6LKSdZJQ9sUvfnFztD8kXNuxY0dzdCDopSUgz5AYVdr5DXt5SaOtxGgkZvOSG2M7&#10;CxI3r169ujnah2XPDInspMSO9NfbjY52H3300eZIhr5LSS9pt8ZuUtI6EsZpiZEzni+DVn+N3fB3&#10;KQlgTbv4sZVAFXtpSQK9eQDcg7Tx5ijQb8kfKVtjT6ndjGWbGrsxLlLfrTYzJLq05hn+rvkUc9RK&#10;GstYacnT8XErMbxXNxCftOSrlLWSiJNoV0v2zVhbSd9rdNPmQU2yW65L8w/wBSsJL37gzQP0l+YR&#10;yW69hNns0Dlz5szmaB/Ywyur2aSEMZXinzeHQJuLNWWxhxZbMppu+IuX+Jl+S31nrBgPCy/GWP5S&#10;g+ZTtb7q3aPhldVsBvibNwexiVV/L8m2sZc2D/ETRAO9veTs9Nua5xaMp+Yvns17mSvEYi0eZ/Bl&#10;RMKbg4yX92yk1cE6iowG5qc3Ry1fzWj+yLma2CbZzbJnBntIawJru/fcA6O1W41uvSTbpk+WL4Nm&#10;V+aWN16azxDvPX+w5iAQH7T2a/yBslL9NXbj2cZ6jkc3K35YulnJtjU/LPH6je5ajGB+WeWtpNXo&#10;bI1XzZhYScwZE2seWbozT621YNmyZWnDhg3809+1LbPn7g+c98zw8H2rH9qV3rbka2n8/HnpFTd/&#10;FCVWXrdg4MIV7194/t4xY1Zy74Objk9Xf+T0NPe8GenG29/FPfcuHhi4qFvR0Uf3RRKL0YUXHri5&#10;HRNgzpw5zdH+MMDWg5p1HQfyFlcvoFn1MzGtB3hr1zaCobUzGjaRdugpYWJKL+Bq+t1Lv5j03kMF&#10;E3vjxo3N0T6o23sIZUykrfS18yXY9KGHHmqODo6a+jX9a8rW2I2gKS3Q2vkaCKJWoAZ8wVqgreuc&#10;tz78W9TYRHuRRID3bM7iYulm2YYx9XSj75I/1IwXH2isGMAixssDCa9+bKa9zMFuxGINbOZ9OLd0&#10;8/rFB8jp06c3R/tDu73uGKlRU5b5jUjgJ9ZDhVU2o91Dv72X97x8k9ZJ/M97kVQDvi69YKzpl2ab&#10;mrL4m/YQmGE9k16q4mte7NF0q2nXG3PmmfZiwisL2j01vlpzj0YvZWvG1LunlxdJPBtpcdlb65hn&#10;XmxjPGo+5EtYY+7ZvGZMtA/SzA/vmY81nOc+Cesa1NSv6VbzAVtDq7OEtQixoA7peVc7X6LpX9Mv&#10;rX5831qDoUY3jRrdenmRdLjtpt1T4w9e/dYLlxq0+r12wdpdDHie1XyZsbJiqtUvrywwnlYMsOrw&#10;yhI7RvsiiTXai4s192hYunu6rVix4tnt/+2R77B9+x3jBweX/crONP1Vq5avTBvXbEwn/4uXpOPP&#10;PH9Xp/3PDvcNf4X7nn5qeHdHoc8iY8cMf+UV5+9OF84YTN/55qq0/DuPTlg2OPgry4eGXtmtNAiC&#10;IAiCIAiCIAiCIDjicF8kHX/88XP6+vo++3TfCz749x/9VLrzH+9Kc97xe2nyW35r7XUL+q967yUT&#10;38F9C//LsrULrrvzKuTMaY+/44/euD69aeHD6YO///fp1pu+ewp17B0evrFbaRAEQRAEQRAEQRAE&#10;QXDE4b5ICoIgCIIgCIIgCIIgCAKoeJFE/oEfpr1PP5X27BxIP9ozPp00jt+5jlyVGDdtTkdmppP7&#10;J6eBnXvSSbse79YyukwiQRAEQRAEQRAEQRAEwXOBihdJmzuyJT391O608eEz0uCmuWnW9JRmHrhh&#10;1rNMW/Av0rQX/kyaMe+sdMbDG9PMdVs7NVBLEARBEARBEARBEARBcKTi7tq2Y8en54wdO+aD65ev&#10;Hf+JX/vzV/14+ry06bf/LA2ntPLTS846cBuyDg8vveaCZ1K6d/WGsek3/9uENPPs6endX/pNsoPf&#10;+4tH3+5t3V3b2Kng0ksvHTlTQGZ0tsqXIJv6aLOxk23d2tVJy9ReQkZ3bVcYMvRbu0XQ9jnnnNMc&#10;HYjVPvVqOxtlsJu08wl6ebuO0La3+0EvkOF/y5YDX5vSrmd39Jd2H6Cct/MAO+g0WfRV2NlF2l1B&#10;a7cEX5TsRjlv+/+a+jX7cM7bJYN+aVjXgLotf8Du0g4fwDVrJwqgfWn3A+18iaYbZWv6pekNtK3t&#10;JsF4SX5SotmFdr0dobjHsht6afHLqx+9tOtev/A1L+ayo51mN8qinwZzQNsBiHHWdsEC6vVigIY2&#10;t0qoX9MdX7PsVqOb5i81NscX2Am0DT7k7VyGzb01oeYeC8m22KRmnfHmMfNUip3Y04s9jJlUv+en&#10;4I2LdV1rt8Sai56vct26x9KN816/tLqtOZLxdGM8iSESzA9rZzX8QPIF8PqFv3hzFL003cAaU2s8&#10;0cuym6c7aPdgDy0eZ6wx8fyUujWbZzS/sGyS0cpaPpRBL2u8gBgkxSFs6bWh6V+jG+Uk29bYs8Yf&#10;tPqxpVeW54Oa2Cxh+VIGvSTdNHuWaHUzdyU/KSG2WPVjd+2ZU9O5RNO/xpc0P89YvsxYWWNq2bXG&#10;bp7PsM5qsZN2LbtZO8p59kYnz5exjda/mnmq4fnSvffe++yubXYvCm55czovjUn3rUlz0zvTjR0N&#10;965MNy0RXyQtfWu6oNP8vWuemJ7e+cjb0xmnTkxL/3xJ2js8fO/Co/RFEi+LXv3qV4+cKWCgPSfX&#10;wAm1h18mpLZFNdCm9aEFeKjZvJlvpB0IL3Fe+MIXNkcyWlBg+9pTTjmlOToQ+uRt/2/ZzVtYrb7z&#10;Estqm4Bibc8LLFLalu3SFtMlBCvpwxZbZ65atao5ksEftEUiQ2CQHrq0dku0+qlPexmaqQmIWv29&#10;lGWsvQcG7x7GXNtOvgb0krZsrrE5tpVe0vFhY8eOHc3R6KBuzR/xYW+raOwmvbCpsZfWr4zly179&#10;zH9rG1lru3jKWXETrDrY1njq1KnN0YHw0kOLH9rczOCj9P2nAb6qPUhBzRzV7IYPevFe63uNTfAz&#10;a0xAq4fx8Lb+Zi2RXmZ5NgP8RXpBVkLdkr8zP7wPZJoONWW1djPYRZvDNX3XfKZmHfPuIS5JsQk8&#10;X7Wue2UBu1ovJXk2kJ4PgHXC2hrdat/b3h+dpHWoFs/mlm6eP1hlM8xFKT4yd7VnwQyxVftQpNWb&#10;6aV+q90M8UOKPcwvL/agl/dhUaufddJ7Vtb0pz7sYkFcl/7Yq+lTUmM3TX/mlvfsopWtGWvPX0Ab&#10;l5p+abbtxSY11NSv3YO9tXibYa2w/Nmqw9ONZwstvnhlwRt36zp9svzBat/SG2p0x2Za7PTiA2uV&#10;t9ZqrFy5Mr8f8Lf/z0x/4cvT1ItemWbNvzCdv/s76ezt3+ATyJWS/LevD7zqO7vPT6vSeemVLzkt&#10;vfD8mUOdrtzSWYj+vnM9CIIgCIIgCIIgCIIgOAKpfpH0wn/9wXTRr/1huvQXr01vXP/B9Oo1/2Nu&#10;5/Qtkty39fg//uD6N6Z/GF6c/vD3Xp3e9ZuXrV3Q37+4I7/TuR4EQRAEQRAEQRAEQRAcgVS/SHrq&#10;qR/vTmn4Fr5Z1Dm8JQ3v//JIEu6NbyIFQRAEQRAEQRAEQRA8P6h+kTRp0qXr+vsXLJ5/8ZLF7/lu&#10;Wvzh+9PizmlZfrR5cfruexY/vPRtfAspvokUBEEQBEEQBEEQBEHwPGB0WZaCg2FmR36dJK5z587t&#10;Jr8qhSRZ+f+SAMmyJCH5ISJdI0EXScDyPW3hHi9ZHknAtKSyJOkiKW1OotgWdCeJV1svhGRwVoJR&#10;rktJ+kqoh3badUPunyXYvG0ThH6RFE66hgBlc1I7SbgP29L/UkjIxpi0z5cCJGBr60t9JBHMydck&#10;yXVI17Lke6R+Yc/2+VIybd2oj0Se7fNt8aANSbcsUn/aIpWjbeneLNyDv7bLZQHGPNuuFMpTv1Qu&#10;C/fhV+3zmXadpVAOv2mXRR/8pH3+YARf1ZLCYg/PH7gHPdpwDn+VymShbfpW+kcp3INtJajf0g27&#10;5XnYFnS2dMPWJKSVrmVBP+oofSgL9rQSSpIYkaSS7f4ilNf0RrJdpbJZgHtHA7ZBpHoRaOuUBfI9&#10;Gtq4sTZi83Z7pWTd2mU5R73t86VQv5XAGHI9bRgPaf6VkselfR7QvX2+FOpG2v0tBZtJSUg9f0GA&#10;OtrnKcc8aZ8vJfer9O9SsCsiXaNNyZ4l3APtdinv6Zbbka4h2nhmpDJZMtK13G6Oz5JwHfL4tYWx&#10;1GKQFu+zZKRr+IkVF6lbWodKseB67psEfYN2nQjjgW5tW2TRypWSx7tdlnFG2udLyUjX8phJ15Ds&#10;S9K1LFrdWW8L7CL5ap6jUr1Z0E06Xwr1S+tG9tfSxm1B92z3UrKvtessBT+mD+hYCrp4ZUE6X4rm&#10;D3l+WeR+tanxpZp5hIB0TqqzlDym7bLZT9vnS9H6VUOuwyLr15Y8nqUubcEfLH+mDuqSyHVoMN7a&#10;uFHOs0luN7fTFurRruc1uN1uFq6BdC3bTSPHgDyukuQxkMjX2u1mobymO/bM5SXZunVr3mTkVttr&#10;gkNBd9c2djBYtGjRyJlKGGBr9w/A0SQoZ+2EgwNbuxcBH1S1Xdt4gJw9e3ZzdCDope1+xEP9mWee&#10;2RwdiKc74OTSzms1NsuTRIIPNFa/KOctUuy6IO3MhE28F2T0SbI557ds2dIcydB3gs5owB8Yb4sc&#10;QNqwqHq70dXoRlBjsWnTS780nUu8vlvXa+yG7qPdLUezCW0ODQ01R6PD0qumX8wD6Z78ssSCuUAM&#10;0dD6DbRr7fpilfV0QydvFy3a1uog9li70RFzt23b1hztD/PIeuGBrb2Y3WsMQCS8eq2yGW3c8EEv&#10;fmh4vgAnnXRSmjx5cnMko9WDP9TEbGlcamIPfmq9eATql3aFw1+8tU7TgbGkvIXWbga9NV/3ylrU&#10;6ObBXNHil+fL1rjVzC9iDKJh6cZc+Gnu2tZr3zWsPgPrgfYs68G8Zf5asCYgEsxxay2ibu150YP5&#10;ra1FGeaKFHtqytag1e/1GzS7Mbep14L4IMW2XuxZotmHWGz5Gmj+VuNLrAfeHyboH58z2tT0XSvb&#10;yxypwZojmV7GjvhjxXWrbk834p4Wc2vsptk8Y133dLOuo7MWb4H548UAdlaV5jd49TMeWkz3yj70&#10;0ENp+/bt/LN+17btH3/j+MGlb77y9j96nbhTmywTOvLmK+ee+54rlw4OXrl0aOjnO+eDIAiCIAiC&#10;IAiCIAiCI5DqF0nHnzB2Tt+YMbekvj4xsbYsnfuRvnTLmE65vuHhP+6cD4IgCIIgCIIgCIIgCI5A&#10;ql8kBUEQBEEQBEEQBEEQBEc3bo6k7ds/Pn7s2ONeNbTiB3PW/O3XPrj+8THpvStOTk8/8fiuDSu+&#10;4mzrT46cK9Lcc2ekG7/9rjSc0prFz9Ed3AYH7+4oO/zKbQ/fn275jWvThh+l9D8eaC42nDj9rHTu&#10;b306jUnDg3e+d8FXm9Me3RxJ/K72RS960ciZAn53rv0GkmtWDgR+d6n9VpffhFp5J/g96uDgYHMk&#10;Q84Lfn8pgV7Tp09vjg6E317PnEme8QPhd5+nnHJKc3Qg/G7Ty5nB71WlnBzYzPs9LL8J1XIF0K+J&#10;Eyc2RwdCm1YeAuAeLZeJ9Ttc4LfdJDFrY43FwUD70u9e+Q2w95t3bCvBeEm/hS/BV728F9a4eKCb&#10;pB/90n4/nOEe63fxXNPGXPPDEvxRykXAONC2BX2SfsPM75dr8uVYUK82V+iT5w/YRbqHPnk2oW3L&#10;H7R+Azb37KbhlUUnL28EfdN8Cnta/aKcNm5WnwF7e7kfqEMa9xpfA89nNKjbmkOg2R571cx7TTdP&#10;Z2K6l9MC+6BfG8bTy1HAmErxocaW1hzMaP7m+VpmtGNKu1reCaBtzTaUG62vYhNrHgDjJa1jGXS3&#10;/NGziXYd//Vim9e2VQf2tOIPdtXqpk5Lt1p/keYBWLk+wOpX7VpnoY2512/ArlrfsYs1B2vq12xT&#10;M7+1MUVfr6w2ViWa/sRFL7YxZpLN0dfycdBsjs41env+gG2kOEHcseIWULdUf41ePOtan8sA20j+&#10;ji29NjT70F9r/oFnM63uWujTaMvjD5Y/a74GXpuMtzZH8RHPLh7UrelG/da4WG17/dJ8vITnSe15&#10;1PM39B6tbb73ve/lfJ/XuDXs2XPLeZ3xvW/TA2vTDYvekdLcc1O68dtpeO/wypuWDFzY3HbEMzi4&#10;4uK+vr3Ltz34QPrsb74pbXgspT+9v7nY8IKZ56Tzf+uTqTMVl935ngW8IKqh+yKJ4HPeeeeNnCnA&#10;UbSk1AywFbCYmNrLGhzICqYEWy2RdgYn014QWHoDSTgXLFjQHO0Pi8ukSZOaowPB8WseOrxgrsGH&#10;itNOO605OjiwW5NgTAXdpMnPh40NGzY0RzIEBOkFH/V5H7awmbe4a/cQKL0Hf00Hrb8lNfrjF9IL&#10;xJp+4avSQxF96jUpNWOivcTT2i3R+k6fvIS0zGNpAdPOl3jjYtVB7PB04x7pAzSxwXsZ42HpRv2W&#10;L1m6EzOsZNiMiTcPLLtqNslY/kK73svB0YIPey8GsY2WWFr7MJLxroPmFzVlNZsTy73k6Iyp9qCV&#10;YUykta6mrKZ/zTzAXxAL+q19CPagnLRO1viDVjZj1WHN30wv/fLsZtXt+ZvVb3ZORSy8vnt2tSA+&#10;aDGCOq24WDMmVmzz1hPinhb7PN1q5gH+5j0HaJBwH5GgTut507sOxA8prlNutB+8WSsQi5r6iUNI&#10;G+18Cb4ujanW3xLNbjXtHqq+a2i+VJNIuwZsJvnzoeq7hlfW8uUaP+9Ft5q+a/BsZMVsS69e5kjG&#10;ap94bsVFq33iorUGev0GnnUlXwZPN3xUWxN4HrLm+IoVK9KmTZv4Z32y7c7S3JGJncGakE7uzDNn&#10;I5Mjjm33fCltvvvv0/oH7033pgvSlv6F6eevuCK9+nWvSVf8/AVdeflFM1O696503EP3DVx/99BV&#10;1y8femVTPAiCIAiCIAiCIAiC4HnPQbxI4s3U/HTMMXPSzOkpzZw2cvb5wj3/5z1p5U3vTv/8t59I&#10;n07XpPvmvS3d8LGPpRv/4iPpYzdc05X3vXFBSp/+32ncd/7+tDScbh5Ow9c3xYMgCIIgCIIgCIIg&#10;CJ73uC+Snnrq6d3Dw8M3733qiS/PvyClaac8ne59aHNHtjR3HNkMDv51/9DQLVfNec2/+fmNqyem&#10;x4ampgsWnJ5mzpuxk36njvD/7r9Txw5p77PHfX1jvtJUEwRBEARBEARBEARB8LzHfZE0adKvrhsY&#10;WLzkqTs+/Y7XXpPS+S95In36SyvTZ750T3PHkc7Tp3b+c/O4WefdcPc35qeta89L1/zrV6VX/vJl&#10;qxcMDCw5f/qZSwYWXNeVS9/0R0vuSnct+cr3P7XkugUDS95z8YTrRuoIgiAIgiAIgiAIgiB4/uO+&#10;SGLXNr6xc+xFL3/1Q/fuSGvv35TS6m+n9NA/khX3KlsmdOStV809991X3TI0hLyqc/65xWOPp/TD&#10;PWnv40+mXWl8+tGYcemkcSmNk/PyjZrh4eFnEwrWCkm6chIxTXICxbbQ3qEAHTQhwZcm0v2lSP3N&#10;QnmpT6XQP+l8jVCWxJGaSHbOQuIy6Xwp1JETepYi2aEt6KfR1lOSdl/bApLOiMfhtDmCDjnpXSnY&#10;XLq/FMqSWK4tJIuTzpdCG6Ud2uKN+WipsSd9a9sDqbWJJ1K5WrHKo58l3CP1Nwu063yuCEhzF0F3&#10;qUwp7b5mwR8OF5IebbHG0/OV7E+WcJ/U7xra7WUBqc5SamKPVk9NWURCuq8tkp3aApqv1SC1C+2+&#10;tsXzRyt+9erLks6lSHYqhRgjnc8i1ZlFuj8L16X+lgJS2VLabWbx4B6pviwW1nhlgbZOWahfOp+l&#10;rUtbpDJZapF0rhHLHyV9SgGpzlK0+qX62qJBvdK8LwWkOkvpBak+BNo2aIuGVF9bsKfU31K0umrg&#10;PslHQepLKSCVbUtbr1rR+s556f5Sflqgm2SrUtBPslOWXvS32vfaRbz1AqS6Edq2yGOjiQVtS8//&#10;peTnaUk8KCvVidC2VGcpGbel9q5t7Cf1uZFLFbCbyuvT3PNmpBtvfxcGv3fxwMBFI9eeGwyuuP7i&#10;vr1p+UPfeyL9uzeuSdMump3e/I13po5rLFvc31+7M5tFd9c2srPPmTNn5EwBA6btOsOHYG1XNqCs&#10;tnMazk3w0SAbvLdrG9CGBA6o7fAD7L516aWXNkf745XFQb1dTWru0aDts88+uznaH+pFPw3s5u3a&#10;xksjaTcbdnLYuHFjcyTDSzRpxynGQdt1JKOVLdH6xws8bzcaAouUxd+zGfDCRtqRrYQdjiZPntwc&#10;7aOmX1r9jJe3axvzhDY02OFD27WtBmwj7VhTU69WFh+jbxbaeGWsfuMP2g48Ge6RxoWxqPFVS3/L&#10;p5gLP81d2yy75YeL0VBj89GCvvibBbYZ7a5tvfS7piy+gF+1sXTO9FJ/TVnNtsw9bdfTjGdX0O7R&#10;dC7BPpIOzA8v3lPWmmescV5cttD0r1lPPLtZtmGeIRpWv3fs2JG3PFbxxsW67vkbsUmLT167ns2A&#10;8vRfoubZSNPNqhesshn8zYthGsR8Le7nD+kaNe3y7DLanUq19j29gLVQe0bP8ByAtKkpy/yWnmW1&#10;Oks0/YmL1nMJEFMpb6HpX2O3XnSruYedFSV/rrG51veadj0su9bYXBv3GpvzTGjNEat9bOnFLo0a&#10;m3v37Nq1S5wHQFyz4q4F5ayYWgOfb7TY6c1T67qn2/Lly/Mu5P6ubTlHUsdHbu64SVc6pytlJK9Q&#10;x8OanEJ9X+6cf27Bh8wf7k7PPPVE2jHx5LTrhM4i/vA30u67/pa3O/t9w2riqS+86q23DF117Wdj&#10;t7YgCIIgCIIgCIIgCI4+3BdJOUfSuS9+x5KbUlpyW0c6pytlqCM3LVn7wAeWLB4YWHJVf//vds4/&#10;t9i2MaUtm9KTjw2lVfNnpvUTnk7pK+9P2//mA6d1ru73Yqyvjxdj6eYxe9MHOv8PgiAIgiAIgiAI&#10;giA4qnBfJB01PP2jlHbcm57YtTF9Py1Im0+4aGfn7M1TJpzwlSv+5byELDptfFr97W+kjcu+PXD9&#10;3UNXXb+8/ptJfGWPn7G0ha+X81OpLN7PcIIgCIIgCIIgCIIgCA4F/IyPtDebNm3qpmLRpEzDEC+S&#10;Mk8OprTq02lo3bL0t+lfp9snvWN15+ySB//v1e/+2G//bELe8cqZ6Rt/8v50/22fPC11f+o3fP1I&#10;YR9+37lly5YDhAF56KGHnpV169Y1JYIgCIIgCIIgCIIgCA4fa9euTStXrkx33313WrZsmSqDg2TM&#10;HiFeJAVBEARBEARBEARBEARVVO+3t3fvg+N3737sF3aufjB9+teXpM0/Sum/39e5cMK0lC749+n0&#10;WSl99n0j96598Kn0+0tWpynnzEq/9p138bOuXVdPmvTcS7TdYfCWay/uS2OX37P28fSy938vTZl7&#10;erryuhu4tOx/Lj5r4eA3fv+Svr6+ZZz4wart6V+947Y04fRz0ktu/ARbo911/csGXsQ1g+6ubWQ/&#10;l3Yy4ny56wxZ7efOndv9N1nktV3ZgLLaThTs/GHtgsE3pPgKmwW7dGjZ6Nk9YNKkSc3RgdDXc889&#10;tznaH/pl7bRDFnlrtxjQdhChbm/HKHaxkXbQA3YesHYHYPeOrVu3NkcylJd2xKkpy7hJ7VtjkaGs&#10;t7sI/ZN2V+Cnl96uKZrNOeeNFzsbaLsTZhg7qR5N5xJ8RtoVhj7t3MmvVHXou7WLD7tJaLsTYRNr&#10;V4QM97Xx2gXqlnaT0PykjaWbNebU7e3IpM0VzU9KKEv7GlYdXv3YhjGTwJbW7kH0x5tD6K3Z3usX&#10;19FPgjq1nUGAfkt+VEL9SBvtfAnxRdtVxeoz1PqjRI1u2rixDnmxB928+vEnaZ7RJ82XSqT6qc/b&#10;ZYe6vRig6Y7O3pqAv0gxgDY9P6ecNc883T1fxT6e/ho1PqNd98pyTZujfJ2fHZksvHGx5jHtam0D&#10;Nrf80bK5Zy9Ab013yy5gzRV8yVqLWIe85w/qlmIM9rbqBp75tB0UiW1ev7zYhs20ue7NA+qW1oya&#10;8WIOSXGrRLO9pxcQI6Q5XlOWe6T70KWmvNd/rZ4au4FUljH0YpLWrxLsJs2Fmn5r99SMNX5s9V/z&#10;NaBcre3a1NgE21rriTXPLL3BigE18cGzG3NA040xsfpl2Yaylm60a/Ub8DVNN+q26peu840kUuxw&#10;3hpTUvE0P2+7xvfqhj177j7vmWeG79ux+qF089uWpM2d8h/mRdKJvEj6D2n+zJRu/s8j965/8In0&#10;+1evSVPOm5He+hzd9j/z7IukLcenl/3lvHTOGZPTJ//squ72/wv6+xcODt5zSV/fM90XSdsefCB9&#10;9jfflJ6YdlFa8+Zv0K+7blpc9yKJh9358+ePnCng/FlnndUc7Q+ObTkRA60tjgQx70VRzQKk1Y/e&#10;8+bNa44OhGCsvWiiXe8Fmbels2abcePGpTPPPLM5krH6xcS1XjzwsONt/8s9TLI2jIn34Zy+Sx+M&#10;CBTegxaT3gpooNVTU5ZgKz1w8QFvypQpzZEMfZo2rRMrDDT7UP/EiRObIxn6JX0I5xxbNlt4tsXP&#10;pIcCwJe8D4sEevKhtdHGukSzec14WXoDvq5tN085z9+Y49JLW8pJ/S0hBlh9t/rn6WbVzVhbNvFs&#10;BtqYgHUNrPq9tnuZo/ioFvNq8PqF3t6LCY2afmn615StQauHPlkv94CXb9I88GwGNfUzz6SXaOjr&#10;feghnkpzUauzxNPNsn3NuGg6MEcRC6/vxActRtCmFXusLf5r7ObpZvWvxmc0iOeIRq+6WzYFa8w9&#10;3by6gbUWacP8s7YVB60sELuIvRqsJ96zsobVboZ5JsX9mrI1umn1aO3WgL2sD95AzJaejWra1cqW&#10;aONWYzet/hp78sxk+TL0YnNikzdPNTSbZKxxq+m7Vn+NzsxvK657ulv0YjOwtvcHq37LpkA89dZC&#10;DWtr/wx6aTHbmwvWdU/vb3/722nNmjX809/+n28iDQ3dvXhw/fpfePgfv5weuWdlWj/rVelHp74s&#10;vWHRvPSKF84auXFMZ1KOO70rJ06clRZcsCudMnNnuv0fH07Lvv3ohLuHhhbftWPHq0dufg4xrr8j&#10;J6exx52QJu7YnU7a9Xji703235yCIAiCIAiCIAiCIAiOPtwXSY899ticlIaX/vjJH/3xV/7gPemr&#10;n/hMuvPSD6Shn31v+n//8WfTf72WL9x0OOaklKa9qiuTTl+Y/vU1G9JLF6xKH/qDr6S/+svvnjKc&#10;0tI0Zswfjtz8HGLmzJSmz0zHj+tP81dtStPXbUtbOqeRIAiCIAiCIAiCIAiCYB/ui6SR7+b8MO19&#10;+sm0e8fE9NRjA2nW9HFp2mT9a/Jjjjk2jZs+K53cP7n5ls9j3VrsH/X8lBhOg8N709Knn/zh3581&#10;b3WaPml9+v7DP0w/eKj5Ovj276W0+cGuPL51S7p3x7z06OMz04xpqStBEARBEARBEARBEARHCxUv&#10;kjZ3ZEt6+qk9adOq+emH205Nl140LZ1/pp6z5JgTXpCmXXRpmjHvrO63fGY+h7/lM3Dxex4dWPie&#10;q9d//cZ3v+5nv5EuPOOf099+ZWu67R+apMj3/l1KK0dk8L6V6dOrfjZ9a/uCdMmFqStBEARBEARB&#10;EARBEARHCxUvkkgiOS6NGXt8OnnijnTcuMG0ftMP05btemKqHz/1o7T5wXvT1g2r0o6JJ6c9E8Z1&#10;akjJTp/802XKwlekaS98VZp+2rlp1vovpykP/zVbTC3+5f/y5Vf91e2rE3L7qsE0b9EL08D803bu&#10;HR5eOpzSV0ZK+5CMKydZLCUnV5SEJF4kZ9MkJzCUxKsbcqItTUi0RQJFSegPyck0IUGYpDNCUjVJ&#10;pywgtdkWDexmidRmKRb0G/0toQ5JX8nGbeE+SWfabdc3GpHazCLd35a2rRCQ7m1LDVI5dMuJADXJ&#10;iUTbQkJF6f5DJegm2aQULRGf1Ne2lOPTFg+vvDW/83VPtLKeUFY6n4V6JFsi0NajFJDmJcJc8mj3&#10;py0g6YWAVOYnJZIts0j3l8I9ko8j2FUqk6Xd1sEI5SVblqLNIZDub0s7nrbFmqOSzqW0/S8L10ob&#10;SdKu62CE8lJfS9H6xXnJDqVQ/nDTtsfBiIV0/8GIhnSvJKOFstJYl9Ju62DkpwX+1vbNUqz5nUF/&#10;yR4g1VkKtG2RRaqzFO7xsOop25JEuwekvpRSYzfN9iC1W0q7L6UcTjx/ySLFrVpf0uSnjaQTUmMT&#10;r+9SvVkYU+l8jdCuNBalSPqWYulOG23/a0tbpyw1dsttWKIh3VuKhadbje60IdkDyc8hlrT1rZUS&#10;d9Y8u1vbow+nm399cdo1fn762ituTvOO254+OvdT6f5tx6UXf+zUNH/exHTzR5d0yzy58b60/g8v&#10;S2uemJ7e+cjb0xmnTkxL/3xJ2js8fO/C5+rubYMrLu7r27s878y24bGU/vT+5mLDpNMuSpffwG5t&#10;adlNi/ub5FAu3V3b+FArbTnPTjTnnXdec7Q/fPCxdl7DSbTdzXAwXihpWGUzOAt6S+CA1i5AfIDX&#10;dulih43Zs2c3RwfCSwFtx7eM1j+y61u7yYHVd8/m7ILD9ogWvMSTMu1r50tycBgNjBd9syCg08fR&#10;oOmPH8wk15gBfuTt7KbVz5hOnz69OZLR7MZ4bdy4sTmS8cbFslmNPbku7UaHn7PL4GjoxU8yvNTV&#10;dler6Re+xti0YV5K/S3h5YRUNtOrn2plvTlSY1fqxnYSXv29+FLN/NbA3t7ORtSt7f5h9RmwOTIa&#10;asoSP7z1SqNmTDX71OhGOUk3ylnjCfkPPxb5JXmbmn7xRx1pLtb4ktd3q46a+umTFANqbO7Vb9lV&#10;azfDjm1btsjfn/fKgqeb1T+vrDXmni9Rrza/M9Y9rJHWOmnp7pX1dAdtp638gchCKwvEXetDbA35&#10;hftoyH9cbVOjl9Uvj5r6NdtqOpdoutWUrbGnVk+NTZjDUkyt8aXDvWsbz4RSjKEcY2bRiy/X2FzT&#10;ocZunv6W7p5ujKX17OLZzRtTq34PyzbeeNXs2jZhwgR1TaoZFw36a61F3/rWt9Kjjz7KP/1d2zpK&#10;7Boe3ru0b8yYvzv9Za9Kp190QfcbOyeu/kb3WzpfXbYqpR33pj3r7kpf/qu/6so//P230+27Lkir&#10;0vnpVS87PV18wcwhvsHTNzz85aba5yDDg/SzM6hL03Dq/D8t7ZzcTzg3vLdzvW/47zvHQRAEQRAE&#10;QRAEQRAERxXV3+N79ptJqx9KN79tSdr8eEofvq+52ObE6SldcGR8E+knQHwjqUV8I0nH+oujh/fX&#10;TOANOH0cDZr+8Y0k255cj28k7Q9/XdL+igK9+qlWtpe/+GeoG9tJePX34ks181sDe8c3knQ0+9To&#10;Ft9IOpCa+umTFANqbO7Vb9lVazcT30iKbyQdLN43Jiy0b6nU6GX1y6Omfs22Nd+s0XSrKVtjT62e&#10;Gpswh6WYWuNL8Y2k+EbSwWDZxhuvI+UbSdUvkh577J7ZTz31zB/tfPShtPTXl6QtP7JeJE1N6fz/&#10;kOafNjHd/L+WpL19fWsX9ve/q7l6tNF9kcSH7bPPPnvkTAGDpb1w4YHBcm4cRPtwwKJuORAOUvNA&#10;pE0eylsP9uilvVzg2owZM5qjA6Fu6yUV0DcpsHQWkK2ddr/WHIp06p/SKfuK5nA/CPTbt29vjg6E&#10;6zxoWhAceIBvw8MjAcsCmyOjxStL0JIeYvE17+Edm0uBBT/SfDjDWHkvTdBdqp+Hgv7+/uZIBpsz&#10;Nm2wd814SWUz2EUaT/DKgmZbbKLN34y2yHDeWoCAdq2HFq5p/ljjD9p4URY5XHi6Wbbx5lfNeFK3&#10;ZxsNytKGBOet8UJv76FAm6Oc8x6ErPrpr6Ub1z2b0D+p77Tp9QvdpQ8H2NPzNeq2HkKhxj4amm70&#10;tcYm3j2afWrK8vwgPYhqc7fEG1N00urgvGdzrkt2YzwlPzkYrBjk1U9M1F6wo6/0AfRgsHTz4hPj&#10;oenOea1esMarBua/5Q9azAX80Iqrlk0y+Iukf62vafdgN8sftHZLtNiJTSy7ALaRnvOpz/IFsPqV&#10;0dqv0Y3r0rhwzrIZoL9kE3zIG+uavms68EzlzVFitmc3DS8ugmY3r0+g+Zs3v6FmTDUdtPEqsXTw&#10;+mbFLqC8Voc3XpbuxB1vvOiTZVvatmxj9d0aE29MiQuWzeCkk07qaU3SdLfGA77zne+kNWvW8M/6&#10;F0nBqOm+SOKt4Utf+tKRMwUszto3YAgmo/0rLBPP+1bPaAMpePXzIuj0009vjvaHh7GpU6c2RwfC&#10;xJIW1hImjvSiqlP2m512X9Yciqxdu/alnQnyjeZwP7xvHHkBBwha0sM7Y+19U4Mx917wadToplGj&#10;G3rNmjWrOdoH4zlxor6LIxAMrQ+iQP3eN480WCx2797dHO0DP5LOl3h2Yyz5y4CENtYl2pgSpL0H&#10;VE23mrLYRPtABDVjYkFZqe/MzfHjxzdHMryY02wKxBcWSAnG1PJV7CJ9QK2B/lg2Ax4otPo9m1rj&#10;1ut4AHp5L+E18GXtgcubI1bZDP4ovZDlBfPAAHtb6Gj117TL3GP9HQ3Y03sBrunAeFo2A3zJm8f4&#10;u/QhnPPeOtlL/PBsS3nmqQTne33hYuHpZrVvfeMIKKetwVafM55ulu29eWaNeY1uHsQ/bT3zfMbq&#10;t2cT5pkXs5lP0geymrIWxFzq1iCeejFVq0PTuYS5LcV9Xoh4f2iqQdPB+vCdIV5LsYfPDt7nB61f&#10;Ne3W2E3TQftGT4lWv+cLUNN37RsufJ7z1hOt7KHAsn2NzTVqynr3EHe1+GVdA2KWFl9q7MmzpjXX&#10;LL/w/NnSDb2seO/pBdhFi8te/ZbuXtk777wzrV+/nn/6OZKCIAiCIAiCIAiCIAiCAOJFUhAEQRAE&#10;QRAEQRAEQVBFvEgKgiAIgiAIgiAIgiAIqnBfJO3cefOEoaGlS+7/zh8veWtKS17fkc7pShnfkbcu&#10;mXPOu5csHRpa8tmhoVd3zgdBEARBEARBEARBEARHIO6LpGOP7Zvdue0zY4b7PtM5PEgZ2/1/35i+&#10;z3Qa+sze4eE/7BwHQRAEQRAEQRAEQRAERyDurm2PPXbr7Kee2vtHm7+3Jt2w6J1pR+fc345cUjn5&#10;uNR/waz0C08fMzNtm/KuNDBt3NB7/u+v/F3q61t7VX//u5rbjhae3bXtsssuGzlTQDZ3bfciMrFb&#10;u0WQbV3LZM95byccduHw0LLBc17bVQm4dsYZZzRH+8MOG5MnT26ODoTM/la2eCCLv7TlfKdP3zvx&#10;xBP/S3Mo0qn/nE7972sO94NdKtatW9ccHQi6ebs6MKbS7kRk/q/ZtW20uy7V6KaBzjW7tkk2Zzw9&#10;X2M8Pd3YnUDbzc/zVU1/dh7oddc2xnLHDiLfgdCutKtJCWOq7bxg7fZggT08m6DXD3/4w+boQOiz&#10;tKsK4EuIBX2Xdvhhbnq7TWLT0e7ahs7S/MpYcREsu9Efz18YT61+fFyzKVhlNXtmvPEA5qK0Kwxl&#10;LR8Ha4565T3dAbtI9xDvvF3VNLvSrmVvwB79/f3NkQw+Ic1F7OntAKTpgL08m9MmPmHBPGbnmTbY&#10;hLYtuEcaU9r1dh7ybIveWh3WtQz3eH3XQDer78wx4pDE9u3b3V3btHhds2MTNrN2CcL2kq+BF3ep&#10;VxsT9LLiXo0/Mj+12Or5quZrwFhp1wC9PbtqdqGst2ubZVdLbzjcu7ZpY4oPaj5c4j0HoIM07pYf&#10;Zog7UszG3pavAX4kPRvVxIYau2lzkbHydrrS5oIXV6Cm7zyLSnZjnfN2bdPK1oyXZzPrudGaIxls&#10;5t2j4Y0pvq7Z1bM5fqaNG/a04jHwvGr5jDa/wRsX5oHWvmdzfMWLbcwnrX1Lb6Cc5g/eeH33u999&#10;dtc2OwKNkqVvTRd0unXv7pPPS9966e0oc+9Niwcuai4fbTz7ImnRokUjZwoYaG37fwbYWkgIotoD&#10;Ms5lfZjDQSwHA699C9o+//zzm6P9sfSGmnYJKpMmTWqO9kHd3odYq+9M+s2bNzdHB6ItQCWMqfRS&#10;Qztfgv7WCzqLGt00CMLS4lVCQJO2+WcsRru9dgljLtWPP3gfOLS+s8D0+iKJMdu0aVNztD/4EeNq&#10;QbD2FgMNraynM7B4SR9AM1YdNf3S7sEfvIcl5tloXyR5uln+4vmSpxdY4+npRjnNNsy/PXv2NEcH&#10;UjPmzCEp/tU8IPcCulsvLUHTQdO5RCuLraUPKyX4kfWHC8AnpDElHnsfSmp00KiJbcQfKYbVlCUG&#10;SA+xzC9vjdXKZmrat6B97yWdhuYPGat//FFg27ZtzdGBWGXpL9ctmAvWWtqL3ax+e2PqjSewXmhr&#10;htd3Kz55sYuYilho9zBHEQvisvahyLoGh/tFklaWeKStM5kau2n115Ql9rAmtiEmenGRmCX5Uk2/&#10;auymjXuNblr9mq1KiFle7NT6zuce7/n+cNutFzT79DoHAZtq8cWr3xo3nqm89Xn8+PHmHLfq9+aR&#10;1T79tdYCyyY1EO+9Z0YNr1933HFH/tLF4dn+f9pZF6RpZ1yYBibPSbtuX56eWL5yQuRICoIgCIIg&#10;CIIgCIIgOLI5LC+SFrz2mnTha341zTvrZ9KGD/1l+uHffumUTkORIykIgiAIgiAIgiAIguAI5rC8&#10;SEqDgynt2Z2eefyxbk4l+4cCQRAEQRAEQRAEQRAEwZHA4XmRtGVrSls3pSd3bk+rOod66uIgCIIg&#10;CIIgCIIgCILgSMFNtr1z580TxoxJr9n4vXXphn/5jjTYOXfbyCWVy86bNvetrzzrhq0/mpD+4v6f&#10;TwNTXzD07v/7K19KfX1rF/f3v7u57Wihm2ybZKKXXHLJyJkCEmFpibhILkYSMA0SYWmJW7lmJQ+j&#10;XStZJZAUUku2RYIwSzfa1nZto19Wsm1PdyABmVQHenllSZqm2ZzkZDt37myODqTGbiRmk5KjkmjO&#10;K4v+WqJAL4ke12vukXSgX+htgV5agnMvaSr98hIFMqaSP1t+mNHGhT5pyUMzjLmV5Bhf0RLi184j&#10;KaFeTdJVre/4sDde6GUlGcQXtASCXtmM5G81Y039UhLPDHVoSQYtvQF7af7ilcUXLL0yjIuG5avW&#10;mNO2lYxf84US5qJke/otjVWJdR2bWX5eazcJa6wzzDNEwusX64G13oBmN/Bsjl002/RSNsN1aa5j&#10;D8uXAdtIdkMvL/Z4ulk+xXh6Y8p1KWmtNdYZb8wt3UgKL63PGU0vsOrNMFZWbMbumu29eQZa7OG8&#10;FZeI596GGpbu6Mw80UB3zR89u1k2yeCz0nzinNXvXqnxZa3vNb7Mdck2Ne2C13f8SdLN82PQytbY&#10;mzVB8qWasfZ8GbCN5I+cs/wUtPGqabfmHvotzWOeob0x1exW0y/atPzN0h171MRdzVe9MdX8PINt&#10;tP5Rt2Vz4poWt2r6Rby3bKv1G2jXqt8aE545LLtpMa/E003y8wx91uq36oW77rqrfte2PXtuOa+j&#10;x32bHlibblg08iLpcyOXXAbmnpdef2Ps2taRO/mgPX/+/JEzBQyi9uID554zZ05zdPBYEwPHJmBZ&#10;WPfwgf/MM89sjg6ECaJt5Y5e1oO9dx24R9vpx+o30CfrxYBlFyalFrAyPLAN8vPOFuh1OHdkI9B6&#10;wRzdpQ+rNWUJ9NOnT2+ODg58WdqR7VDBuEjjVmM3fGH16tXN0YHU2MZC04E6vRdwmr/RV+8FmYdl&#10;G+q3XmoA/izpb9WbIe5ZL5useeaNh3WdBw7rpWHtHNJesuHn1gt2q30vtvCw5u2Gp9VBn7wHWGvc&#10;0Nvala1mzBlvaa3Dlt5LKG1csLe34xv91l7OZ/Bl6R50G+08w8c9X8IXvF0C0UtaN7CZN0fpOzZq&#10;w8Ot9EHnYCBGaGsl+npruDamVr0ZrV8Z7Kqt8R5W3fhCr3G3l/opp60ZzFFEo0Z3K054sbEXnyI2&#10;WOsBMJ+kDz3EO+KeBfNbey60rkFN/VyXPnRp50u09rX+ltTUr91DbLPWGyBeSzGbmOXt0qmNaY3O&#10;Nf6g3VMzXto9rK/eM5m2q1qJVg/lvNhW03cNr++WTxE7vPmr+ap2/mAgtmmxx/MZYr32DOHtyAZe&#10;363+8cUDyx9YC7XnD6vPUDMmlm3wNeu5DLtovua1vWLFirybtb9r25NPjtnVUfLTnX9+uqNqV/h3&#10;jXTv75bt+1LnOAiCIAiCIAiCIAiCIDiCcV8kTZ78K+sHBhZfc86id1xzU0rX3NaRzukqGVp7/zU3&#10;LR7oyFH3c7YgCIIgCIIgCIIgCILnHe6LpCAIgiAIgiAIgiAIgiAA+wf8waFgZkd+nd9BkqiY35mX&#10;wu9Vtd9I8ptM8j/w+8eDlfx79nZ7WbiH30Dm3BaacJ8EuvHbT35DKQnl6Be/2W0L1/htJv+XBP2o&#10;X9InC9A/fh9aCuWxabvOUijPb0fbNkGAe6RrCHXzf9rWhPL8XlcqS79KXdoCuY1SIF/XyL7E/zUB&#10;qe/Q1qUt2R9HA3bhd8JSvVkYF3ynPaY1QlnqaMM5rpfttIVcAV6eEpDKQrafRnlvCTZhvNpjUQr9&#10;ynOmFPrEOLbPH4xktHa93/JzX/b3UjiPr+T5oAn+WLZZCvXQRwmuU75dJkumrVeuE2nPi1KkOkvJ&#10;dUtl6bc1x/Fvza5cx+4a9NmLH4hUR9Zduj8L5bS5wnl0L+1QSka6liWPu1S358uUk2JbzichtZcl&#10;3yvVm4Xr0jqMbsw/C6m+UrCrJtSt5dvKMOZSHgPGw9Mt91/SSRvrLLm8Ru5Daess5H7w8lJxH0ht&#10;I+06S8m+pIFtkDz2pVA3erfby0K9+b62YG/q7QX8DPu09UKo34q7ud+SbujFmGpQt+cv6KDZFbtz&#10;XSPbXNINAek8kuNme5zbIpWt8WWvX1rdpVjQPn3PcyIL5ajbQms/0z7fltyOJdI9pX6aMCaSv9Xk&#10;V8q+2obyHswRzx+0+nO/LLR7qI+6ua5J7nu2hSTEa+pqn8dPqKPdl1KyDu2ywHkL6s73SuQ2JLL/&#10;WuQ41UY7X9LuT1uyr0lw3YKYif65f6UQa6WxKIXxtGJX7pt0zcslhC/QNwn8PI+3JNRr6ZVFI8dF&#10;jdy+RC4r6YVs2bIl5/u81fbK4FDQTbbNi5Ozzjpr5EwBA4KjS+CAM2fyHurgwfGtBGNMPGt3sow2&#10;AdBNS6YNlBsYGGiO9ge9TjvttOboQDzdQbuHdr2XHUxMLTEbE4cJ1AvUzSRrw1hrkzZDv6QPDejk&#10;Ldz03UvmzSIoJQKvqZ8EgqNN/k7A8pKvWuPi0YvdSJ64du3a5ujgqBnT/ADSBpt4yZMZLyk5M7Zi&#10;AesFS3fatXY2Amwuxa6afmk2yTBm6CChjXXGqrvGHzyoW4sR2FSLmUCftMSMnm7U63041/pe46f5&#10;oUXCugaWzTO0j2+0wSbevMfPpLheY5OavuNPks9a45Wp6bsG/fYSZtO/0Sbb1vpeo7NnN8snWJut&#10;pPO94ulGbNTio3UN8FHtmcwrWwN+pj2j8AcN648alm4801kvofBjz5e1OQq92Nwri794z3zER+lD&#10;ETFTi8cZ5re2ZrCeIBpauyXMRWm9Ij5Z6wFo7Xt6QY1u2j01ZTX9iTtezNZsXtMuc8RLeq3Zp8Yf&#10;tHtqxos5ZM0z0PSv0U3rl3a+xKvfqoO5a63xoNmnxm7euGMvLbZ5ZXlG1p4XrXoz3pha/bPaBivZ&#10;NjFPi0vg1e1Bn6x13mrfK7t8+fK0YcMG/ukn22b7/6Ghm69+4Ds3Xv2WlK5+XUc6p3uU8R15y9Wz&#10;z3vP1TcPDXVl6dDQL3SuBUEQBEEQBEEQBEEQBM9R3BdJxx7bNzulvk/3DadP96UR6ZzuUcZ2pO/T&#10;Y/s69XaOuzI8/IHOtSAIgiAIgiAIgiAIguA5ivsiaWT7/72fSk8/+YUzL5qYTrlgZkqnXpbS7IV8&#10;//ZTkow/IX3xslNTuvjUF+R7+S1Ncc9wV4aH06f2Dg93pW/MmC92rgVBEARBEARBEARBEATPUdwX&#10;SSPb/y954xPf/ut3/cLV89OLf+WFKb3s7Sm94nfWdS6/UZK/uDq9++0v6/zjZZObe3+3de9QR256&#10;49r7/+CNSwYGunLVhAnXda4FQRAEQRAEQRAEQRAEz1HcZNvkSBozpu+1626/b859f/mlG7adMD39&#10;n7N+h6zEK+9570svbG7bj29ff8EFzwyPuffRPQPp7bdfkcaddNzaD37qmnenvr6hqyZM+FJz29FC&#10;N9k2ydcuuOCCkTMFJCHUEoGR9HDixInN0YF4CQwtSF7mJcujbi1JGInHrKTWlJs+fXpztD/0d9q0&#10;ac3RgXh1A7pJ95BIzkpeBiQQIyndaCAZnZfglCRlu3btao72gW5aIssMCeWkpHKMtZdoj+tewjtL&#10;N89uXJf8saZfNffgk1LCO8qO1s9rxot5sHXr1uboQGpsb2HNU65ZoL80TznvJeHz4gN+piXTYyy8&#10;pLKMpxQfasaL+q05qM0DoF+e3bSyvcz9jFWH1m7GGjfq5boGNh1t/ADPZtaYoJvmK+BdB80fLZ0z&#10;9FtKXkp9XsyrsZt2D/HImwf0G9u1qekX5awxB+aT1Mca3XqxOeWkshl018actUJ7dsjQr9HGVU9/&#10;5pj2fIO9rRhAnzWfopy0RpV4dqNurX7Wqh/+8IfN0YFYdaOXtSagu9VvsOr35jh1a77M3LLmINe8&#10;5w/N3zw/Bsvmnh/W2I1+S3237JnR2q9d57z+YzfpHs4jFppu1lhnsLfUd63OEnzB8weQ7INeXr+4&#10;R/Il9PJsXmM3Yp/k75Sz5hBo9qkZa+8e2taue3WDppt2vsS7h/HW5gr+Ztmc2Kf5I3V6Y1rjM5p9&#10;vLJ8TtU+46ObZRPWMC/2WD7lxRDL5tocyZTJtm3rdtiz55bzOnret+mBbemGRR9Lx82fl069+aMY&#10;deV1CwbEF0l77rn+gk6Zex958In0G1evSVPOm5Heevu7KHPv4oGBi5rbjha6L5LYweRnfuZnRs4U&#10;MMiak1nXAAfUdrpgYlm7slllMwTCSZMmNUf7w6SyJg+Z6s8555zm6EC0RR2sdjPaPTi+96AH1kOF&#10;ZXMe8lavXt0cHRxMWG8nCnSXdstiwlsvFYGJ732wIChJL1bQa9asWc2RDLaVAgtjMWHChOZIRutX&#10;DTV20/pOIN6xY0dzJIMfW8Ean9AearyyQFlpB6Ma3TRq2vXsxphou/hYfc5o/bLqzXj34FPSLlrg&#10;9Z24qS2Omg8fDLStzTOu9bLLxuGipt/MIUTCsinU1K/dg4968UNrv6Zd/FTzpYzWd85580wrW6ub&#10;tw4TJ6SYXVO/ZjdvPIHrzMPRUKMbdVtrrQXxA9Fgfmpz9FD4sgV9suIucU+LfZovZSzdrD5DzXha&#10;trH0Bqss9rDmYI3NmYfSMydzyFurLFjrEA3mnvZSMmO9qPLw2u8VbCZ9CNbsWaKVrbG5Vlbb0axE&#10;K1ui3XO4y/bqbx6aP/Bc4a1Fnh8yf7W42cu41NjN2r0MrDosvcHqt1cWerGbt/Oa1W9iizWmNXYl&#10;5mtrRi8299o+qF3bOqp0Zcwxx6eTJ+5IY0/cnlb8YFO6pyMa67+/LG36wYq0ZdMjacepM9PmCf2D&#10;5EHqqBR5kIIgCIIgCIIgCIIgCI5QKl4k8fOkaemY405OM+evSsf1P5yWfvm+jqwcuSxw75c+m+77&#10;8tJ0/z3fSKtednFadsap65pcSO9pbgmCIAiCIAiCIAiCIAiOMNwXSU8++eSu4eHhT40Ze8wX5r/8&#10;F9JZCy5OF+36Vjp/29f4LvqvSvK+f5ry2m+ly9J9w+cNJnZ86xuObyIFQRAEQRAEQRAEQRAc4bgv&#10;kiZP/hfrBwYWvHHyvFPf9fPv+YP06rdck67e8JH0irV/PrdzudjSf598f8eJH/hIenv6WPq1demm&#10;JW9MH1sS30QKgiAIgiAIgiAIgiA4wqn4aVsQBEEQBEEQBEEQBEEQJH/7/8z27XfMHjv22Bt2PPpw&#10;uvltS9KWx1L68P3NxTb9c1J6/R9T+9r4NtLIrm39/f3pJS95yciZStgFw8q4TmZ/bdcTMsEPDQ01&#10;RwdCWS9DPzt8DAwMNEf7ww4b1g4hbHl47rnnNkcHQt806NOUKVOaIxmy5E+ePLk52gd6kW3egra1&#10;LPvYxbI5u7atWrWqOZIh072URZ9dAbCLBTsDSLvtoa82Fhn67u3qgF579uxpjvaBL0ybNq05kqF+&#10;qV/ohn9b0C/LH4FxkfyCnWC83X3QTdoti3Z37drVHMnQJ8uX8QnNX/A1b0cIykq7UtXu2ibZhP56&#10;7eJvlt3wFW0XnpodfuiXtOMU9Xq73DBW0k5UGerW5go2t/yc8dJ0x26IBnPXug60rfmL50tgxT5r&#10;l4wa3bQ55PUbsKs0v4E6tR2ZwCqb0XQj3rK7iAVjKrWPTbx4X+PLIOlGn7yYynVpLqKbNZ7A/PR2&#10;bcOfpLlCv72+EwOkvkt9bUM5Le6BNeY1/kb9UnxirD39sLe1OyLXtfiIXpbdrPY57+mm9StDbNTi&#10;I75k9Qs0n6KcFXvwBWsOA32j/xKsFdp6AdSPSGAPyyY1cwXbSOOGvSUfL7Hqxiaa3kCfvfXMqsPz&#10;F83mNTapmSvYTJqLzA8vZmsQFzyba+0S76xnbKjpO7pL9deUpZx0j3a+hH5780ijZrw0GC8rboE1&#10;B8HafYw1uGbXNsnmnPfsxrhbMcCyPfPPWoetflNW63OG8dTiHljt48vWXOA5VvN3YrbVL83HS4j5&#10;2jxmJz7P5hremB7U9v9Bz3RfJLFV/Wtf+9qRMwU4AC8nJHBs7yFTmzxWvUAwsxwMqFt7QYDzWx/Q&#10;mTznn39+c7Q/OKcVEJl0s2fPbo5kWMimTp3aHB0cBA3NrlyzgikvYR5++OHmSAbbSA/+2Nt7QUbA&#10;2rJlS3O0DwLVaLfILiGgStvwY8+JEyc2RzKMmRT0asoSMAcHB5sjGU1/5oH1gQYIiNoCZwVqQDfp&#10;5VrGap955r04YNyll4CMtfciSbNJTb88u1m619hcuwe9vA9DtGvZnBigvTj1+k7c0hZuzU8yNXa1&#10;+sc1yx+sOXoodNPq9+oG6x4vtlg2yWjjYo1XhrYlX0Nf7GKBnyMW1C1tT045z+b0m7k8Gui398cF&#10;/Emqn1juPSBTv/SSrsYfiFvW8wcfSrSXwTX1s6ZJzyD4g/chVbNJxmrfeyGCTtozgDcPwLvHGjdP&#10;N6tuzx9qdLc43HbzYB5Kcx1/QSwop30oYu5bax1+5sU21kKkjXa+BkvnTE3fNbvRJy+2afX30i4x&#10;yYv3NWj1P5fpxW6Hwh+Yv1qMGD9+vPt5sxfdiA9eXNcg3ltruNVvr2wNVh30yYptfG7T4qJntxrd&#10;rXsYTyu2WXi6HeT2/0EQBEEQBEEQBEEQBEGQIkdSEARBEARBEARBEARBUEf1i6SdO++aMDS0/JqH&#10;ly+95v0vStf8+3PTNZ3T16QTpl6TXvT+a059/fuvWb58RG5b+r5rXpTees1rzn3PNUuHhq75zI4d&#10;B/6mKwiCIAiCIAiCIAiCIDiiqH6RdOyxY0la88m+vvTJMR3pG5M+yXHq6+vImE+O7UinuhEZ7lzv&#10;XOO+TgOfHDNmzPXdSoIgCIIgCIIgCIIgCIIjFjfZNt9EGjNmzC/u3rxh9ub777lhcOjx9Lkv3J2e&#10;fvrJNLjz0bRreCD9/Y+vTPNnH5du/sApI2XWDKa/eecXU5o2JY15279Kxx0zdu01Lzv9PemZZ4Yu&#10;mTSpc+Gooptsm8SxP/dzPzdypoWWqIsEhVbiNBJhSYnPgESTVoJAEgB6GfppX0vU5SVPpO6ZM2c2&#10;R/tD21YCMMrOmjWrOZKhvJTgGb285IbYVEsqh92shJUkF12zZk1zJEP70rh54wkkTZOSpFNOSgbb&#10;RvOHDNdJztaGsfQSIGq2teyZ0fpVovkU50ebpI92vUS4NfdYPoV+FpSV+kXiQmvnMgvmvpfMFizd&#10;LF/XfLiNZBfs6SUn9eYZ81vzdy+po+anYMVM4JqlF9A/xk6ipu+a/l7bnp9lpPto07MbY6L5VE35&#10;0c4D/MyLPZSVYkCNvWt8metS4mfqluJlCTpI44Y9PJvg517fNR1q6qdfo42dXv302bO9hdV3r1/M&#10;P2uuWOPm+TL20myGL3m6efWjm7beWLEFrDGhnFW2BisGoJsVO5nb0vwG/NCag9hLazej6VYzJtZ1&#10;dKYOjRq7Ul6qg3atuoE+Sf5SUxa8vvfiF7QvjSlteu1q84B5j1jgZ54/cI/kj954ZiTdpHNttH6V&#10;aHOhpn6t7zXt0m9rXDRfA2KepHOJpoOnF3j1W7p5/kC/tTH34hZ49Vt1sIZZayyfZzV/Zw2jbg3m&#10;raUXoJdmN55pvGcfDW2sM8uWLUvr16/nn/6ubXv23H3eM88M39fd9v/XF6dd4+enr73i5jTvuO3p&#10;o3M/le7fdlx68cdOTfPnTUw3f3TJSKEdj6R082+kB3eNT1d/7RXpjFMnpqV/viTtHR6+d+HAwEUj&#10;Nx01dF8ksTPLwoX8c39wwnnz5jVH+4MDWQ9LOJm1c5rlQExob7cYHFz78M+HvDPPPLM5OhB01yYe&#10;k8raah6beLu2afoTTKQPBCVW3+nv6tWrm6MD4eF0+/btzZEMtjn11FObo32wY8LGjRubIxl0k17w&#10;0S9v8cUfvBcTLDJSMGesvQ9MtC+9vGOsvWBXc4+mm3a+RLMPfRoaGmqORgd+rD2I4Wva7mIZPjRI&#10;u7PV9Etru8Yfasa0FzTdLHtlWHhrXoxKENesD9+0rX3A9fzQKpux6uC8FvfAqp9Yb+2KVGMzr38W&#10;VlnPLsQsb1dJ/FF6aPLGE7S5gn97L6ixmberpAbxVNrlsgb0tR4wa8EvpOcAdmPzYg/lpHFDNy9+&#10;HO6+EzulP0BoOh8M7BCq7YjJ7kSj9YcatPHK4K+az2Iz6/nFmqPWNdDmX4mlO3pJzyaZXsrW6Maa&#10;h7QhNlkxF/B1zd9ryntoutWgtU9M9OIi84TyFto9zD3vD4AaNTYjrkufQWpsVdMv2pc+6NbYTSur&#10;nS+puQdfl+axtWvaocDTjbVQm4fEJO95sZcx9bB8Sms3Y/W7RjdvXKw6WIc9f9Ng5+Je1zr87FA8&#10;Z7Tx7HbHHXekdevW8c+aXdtY8PakvU8/mXZvn5Se+uHENHvGSWn6FD0AjTnm2HTSjNlp/MCUNGn7&#10;7nTy0GOdGkZqCoIgCIIgCIIgCIIgCI5MKl4kbe7I1vT0U3vSpkdOTz/cPi+96MKp6bwz9L/oHHPC&#10;C9LUC1+Upp9yZjr9kU1pxvptnRqoJQiCIAiCIAiCIAiCIDhSqXiRdFJXxhxzfDp50vZ0/Lidad3G&#10;PWnzdv0r+D9+8kdp0/dXpC3rH07bJ52cdk84qVuL/UOq5zd85ZifuLSFrxLmrwS3ha/r8ZU1Sywo&#10;r4n1FegMPyfIX29rC9fy15ElsernGl+b1wSbSDqXwtcY0aEtuX5LKCudRyB/jVISbC6dL4Wv9Uu6&#10;SXaURCoLkh1KQX+pbCn0na+QtoUxk863RfNTqR9tadu6LdpXU63xykLf2nMD4evs0vlSGLO2nUrJ&#10;P9OQxCt7uESyryRS2Swg2TJL278kkcpBOR8kQTepviyMebsvpVhoPo5Qt4Vkp7ZI+mThuodksxqB&#10;ti5tAaksNpHub4uFdH8WkNptS3ucs0hjVQplJWpiQ809II2nFstL0aBeqS+lcI9UZynooZ2vEQna&#10;5Sv1lqCfNFZZLJ8CqUwp2fZtqfVVSyQ7lGJh+QvXDieSrm2R+ot41M4DqW4EpDJZpDHOUmM3qc0a&#10;AUmfWgGp3iyHG2wzWpvVjCl9kPwIaff1YMSDtqV+cf5QoNkNJH1L0fpeaxMPbVxqxgukNmvKevdY&#10;cF2yZynt+kqR7i9FKlMKumtwTaozi1W29HdLJJvXiKebJZbeGanNtmhQv2TrLCDVhxyMzd0ZMZoc&#10;SU9uvC+t/8PL0ponpqd3PvL2yJGU0p38hlLKhcRvlM8666zmaH/4oDpp0qTm6EB44dIkuzqA7AQa&#10;Xt2Ao/GiQILfZc6YMaM5kuED42ggf9H555/fHMnwgmDq1KnN0cGBXlqOJGy6bdu25uhAuO7lSOI3&#10;yFKycF4cbtmypTmSIaBJv+UvJ75GzT28MKIPbbTzJfiMlAdFO1/ChxJeElpofa+B+TV58uTmaB/0&#10;ycuR5PWdoMoHSgnOW7kfgHE/1DmSatpl7lo5d7S6oRd/qxlHr358SssH5NkNe2u54zzdLJvUQFnL&#10;l6wx8cYLH+/v72+OZGiflwBtsBc2tWAeIBLWNcCmXr6NXnTT6sdeXh6fmhxJrAlSngPyRpBvx0Lz&#10;Zc/HocZu+IW0DpPrx1vDsY8Ud73xBMaKuaTBmEl5QKCm79ib/BJtasp6MP+1ccPe2E7Dar8mZmvj&#10;lbFyJBHTrTxo1rh5Y+rpBVbfvXlK3NNiH32ycnJa7WaI3UgbfFSKKyXMMyvuW7Q/NEloutWg6c/c&#10;kOZHSU3fNZh/UsyrgTZHu07WjEVN/do9PItavgbamNaMNW1yn4XWR+KxNwfzH9va1LTr6U/c09Yb&#10;4qX3jN5LPh5vjtTYXsOqu0ZnL1eRVT91e2uCBvHSitlWuxmrfc+mVln81IrJy5cvTxs2bOCfNTmS&#10;giAIgiAIgiAIgiAIgiD5P2178skndw0P7/3EmDFjP3/Gz702zb/khWnO2i+kE1d9NS395qr05e8+&#10;lNL2u9OeNf+cvrB0aVf+7ovfTN8cemF6KF2YXvtzZ6SFF80e3Ds8/Im+lL7QVBsEQRAEQRAEQRAE&#10;QRAcYbgvkiZP/hfrBwYWXjv51NPe/cp3/356+a9elRYu+73U/80b0tv++7fSf/3Y11N65Oa05Z//&#10;b/q9t72tK//l9z6S/vvGJelrw7+Sfv/dr0zv+DeL1i0cGLh2wcDAdU21QRAEQRAEQRAEQRAEwRFG&#10;9U/b8jeThoeHO5I+kZCkyXDn+vAn9nb+Hd9ECoIgCIIgCIIgCIIgeH5Q/SIpfzNp/iVXX3vdnena&#10;D9+fru2cluVHW65Nd1537aqlb7s2vokUBEEQBEEQBEEQBEHw/MDdtW3nzpsnjBmTfmnTAzvSBxb9&#10;33Ts/FPTabd8NO1NfUP/6eIJ8U0jn+6ubWTKP/PMM0fOFGjngR1CrGzzZPGXdoPKWNneydRu7Q4C&#10;tK/tvIZe3k44WsZ3ylq7D7FThbaTXQb9tR0tvAz62EXbrYJM9daubWTBt3ayAfon7QrDrgA7d+5s&#10;jmSwOSLh7WhA9n9r1ydgTLTdCbz62f1AGnPsafkp0K634wT9lnyW8fR2F8FPpd0o6Ku3qxO6WTuE&#10;oJflU57d8Cl2hTjUeO1ib2sHMa5rO0bUjpdmF23uZxhny6Zc03Z2sfQGrms7o3jtordVN1C/5i+c&#10;t2xO3Vb8sMYUH9d2ycpottHmVonVL8/XsKm2VmQ03SjnzW90l/SnPi2eZVgnBgYGmiMZ+if1kbHy&#10;drLBZ6Synq+B1q8STTd8wdu5EV+U1gTs5u0eBFK7NdBvr+/oL417TZvoL/lSxho31ipvHmlrMFjX&#10;AH+0fJI5ptmeuWCtpZSzYo92DbT5V4vnq9SvxX3G2Zrj2hwq4R7aaMM56XwJNrXsao0p7Wr9ymi2&#10;8cYEtLbxBS+mMp5e37XYX7N7mjYu9MnzJdqV+sY4eLGBmGWto0CfpPp5DvTWE83XauxZ46ta3ynn&#10;+ZJGjW7Y1Zqj+JN2nZjprQmUl8aOvlrtgmaTDLbx7Kph9cuzCRCvLX+29Pbqt/rkjSlzxdPd8kd0&#10;G63NrWtw9913p40bN/LPa/QWGvbsueW8Tj/v2/TAtnTDoo+l4+bPS6fe/FEaWHndgoELm9sCne6L&#10;JLajXLiQf+4PD4Knn356c7Q/TGrrxQODrDkhzqdt8whW2QyLjLbFPs5pPYxRt/aBydveH5uccsop&#10;zZEMk0cKep5eHp7NCVjelqwEB2kR1M6XYDfpwYN+SQG8BHtv2bKlOZLBbtJCRsDytvBncZ4+fXpz&#10;tA/09T5s1dhN6zv+ILVbgm0lf6vRzbOtdZ3xHBoaao5kNJtr/S1hXKQXvr20m7Gu1+hGfNBemHov&#10;zrSyGUs3xtnqOzbzfE3DajeD7bX+YTPrQ6RlV+aX9YLdqxs0X2V+IBbWPcxf6+G8pn4N4rW3XTP9&#10;lua3pxfUbP+vbfNf4w8a6OX1C1/S1skM9pHW8pqyrGfSOqmdL6FNa47SthZbvbKg+SrPLt5axwdN&#10;L65reL5K28QQidr4gGhQt/aM4o2LVXfNmHr00nf65L3Y7AXGW/L3mhci+JT2gcy6BsRs6wMVaHXs&#10;2rXLXQuJ+VLc1/pbQvxDLLR7vH4Daw79b1NjkxrdNFjfickWNdv8a2h9Z53xnntq+qVt889a5M0R&#10;rWyNzb368UfNp2r6pelQU/ZwQuzR4pbmwyXeXKixvYZV1mvX6leGuaKtCTwHW89HxCbtmZJ2rXV4&#10;xYoVadOmTfzT3/7/ySef2NUxwid+/KPdn5952vY0eeZQ2tWJi7vtOR4EQRAEQRAEQRAEQRA8z3Bf&#10;JE2efO36gYHF1/7gpne/++KXPpJOv2h92rw1pU2bmxuCIAiCIAiCIAiCIAiCowL3RRI5koaGbn7j&#10;aa//d7+0YVVK67+/K6365tL0g3/4f3wX84229HfkLW+ce+6733jz0NAbl+7Y8Yud80EQBEEQBEEQ&#10;BEEQBMERiPsi6dhj+2an1PeJF8w47QMrvpXS8q9sSN/6729Ld/zFb8/pXBa2/i+lb0T6+j7R1znu&#10;GzPmDzrngyAIgiAIgiAIgiAIgiMQN9n2Y48tnfXUU+n6zd9bn25Y9I5EGuLbRi5VQPLeN6Q5585I&#10;f3z779LYusUDA+8duXbU0E22TeLJF73oRSNnCkiENXv27OZof0gIaSWVJVmllqirlwTCGRIYaklK&#10;KW8lV0N3bbcsbHHhhXqedpLFzZ07tzmSIXmZlECtpl/YTEtARpI7K9k2dVtJzIGElFKyPJK+eTuI&#10;0ScpcRrtagk6MyRnXLduXXN0cDDWNcm2J0+e3BztA529JJ8kbqtJti0lfsPeXrJtrSw2H21S1ozl&#10;U7RJAkMLzVc1nUuYY1qiXSk5cAnteolhNTQfLsEfpTFFN88m+JuVKJP2tYS4Xv3Ure1IyVhayQ1p&#10;00u2yZhpPuXNBfql1c/8suYIdXu6gZTYkXY9X7Dqx/+tpI819Ut6AePlJSBlXKS5wvywkkkC88dK&#10;Yg74lJTcFXt4NsefpLWQ+eGtFbTrxSdsj43aYBNtjmTwRSm5KmMlxaQSxkSbR2Dp7pUFzW7013q2&#10;APpF+xqWbRhPa47Stte+BX5qJUlmHmlzibLWmkCftbrpl+UPzD9tDmasvhM7EQ2rX17crVmr6Lc0&#10;5rQpzY82mu7eeNfENq1/PO95ybZ57pIS05N0GbHwdAeuS88v6GuNCWh9J3Z4NrF0s/wIapJt8/xg&#10;rfMW2ngRF7y4WGNzfFWKMV4ybGDMpRiAvb35S/3WeogvavFD85MSzR9qfKnmHg2v71ZS6hpf9XSz&#10;6vDiqnWNNi1fZSy1fmX4HKDFCeKK5Q/MMW29wRcsm9x7773PJtu2Z1twKOi+SGKxWLRo0ciZAiav&#10;9pCL81oPJAy09mHMK2u1m7Hq98A5tW30scUll1zSHB0Ijq+9XCuRgjmT1lsICDrabnTobb1IYmLV&#10;PLRIMB7ermo8DEoP5wQT70UPH64ffPDB5kiGoCXZjT55OxtpOlCntwDV6K/1nQ9js2bNao5ktAWO&#10;xdz7oIa/WB8Wrf5pOpdoutWUpV3pwQNf2rFjR3M0Oixf9mwCjKn0IMeiZs0h0MpmrPb5MGE9nFO3&#10;9kLGm7/Mf+/hHb20xVcb64x1nXnpvRTx0HSrmaM1LyY0aurX+k45xsxCK1tjM65765hWP/PM+0Cj&#10;vTCq0Y357/1xQdOtxm7oL8WYmrJcp28a+Jn2jOGVBU0Hznl202ySYQ5rsZX4Yb2EsmxTYzevfmuu&#10;eGXplxafPJt418HqH+e9MdXw7FYTe/A3aU1gnknPNCWsJ9oHOnzN8jerrAfrlLfGs1ZJ6xXltPmV&#10;qek7a570gVA7X6LdwzhgFwtNt5p2a14kaeNWU79GzVjX2Fzz1ZoXSfTbigEW1G3NUWKH9hK9xm6a&#10;fWrshl5e7NTw/K2XusHru9W+1/cau2rwXOF93uRzthZj+Mxl+RvlJD+tYeXKlWnz5m6ybH/XtiAI&#10;giAIgiAIgiAIgiCAeJEUBEEQBEEQBEEQBEEQVBEvkoIgCIIgCIIgCIIgCIIqui+S2OJ/165b3vT9&#10;7/zZm96cFr7p10+96k3XL9vVlT+4a9cvde8MgiAIgiAIgiAIgiAIjmq6L5KOOWZ41vBw+vjwcN/H&#10;x6QxH++c/XjqG25k7/XdO4MgCIIgCIIgCIIgCIKjmu6ubbt3Lz13794x9296YFu6YdHH0nGnn5JO&#10;veUvujcMDw/fd92CgQu6Bx3+31tS/0nD6Ze2njA//b9Tl6a+4eGhO69b+PnmcnAg5q5tZHPXsuyz&#10;u4eViZ7rVkZ3rmuwi4a1axJwj7abBbt/WFvogpblnh10zj333OboQLDHtGnTmqODA529XRGsfrFz&#10;iLVrkzcmQB1SFn12cti+fXtzJEP2f2n3Eu18CTs9NFn0Vei75DOc83ZVo9/S7keWD2fY5cLaGcWC&#10;ugcGBpojGXxN2n2Ac96uKfiytSMEaLsuMCbeDhuaT9HuaHdMoJy3qwm+au0uwnWtX94OHMA90n01&#10;NqFdSzfGQ9p9DLSxzuCn1rbrVt9qd/nT5qJmkwxjrpXFHlbsol0v5mr1Y29trDOWbh74ErHFgvqR&#10;NlpMKtHq55y3gw5xx1vrsKs0R73xBPxNi21eWW1XtRLGTeo7/oBYaL5KfZ4/eLZlDmr+iE28MSWu&#10;S/5Ou94aS7tafADGUrOrZzf6rPW7xh+wtxWfrPaJm9ZOXfRbq5t2rX4B88iCMdNsT1mrPDaT/BS8&#10;+EOfvNij9c/rE6CXphv9tfy8Zsy1exhLby2kfUk3+uvZhHKW7qDZ3huTjGRfzx6AblL9jKG0DpQw&#10;fz27EXOlGOP5KWj31Ix1jd20Plp+mCGuSeNe067ny1b8oJxXv6abZ29grCzdsJdme+sasJZoddfo&#10;5oHNvNiqofkaWNeA8fD0J8ZoY8ocsWzOHButP6xYsWL/7f8P5kXSrW9K5+89Jq3cdtz89LFTb+b6&#10;yjuvW3Bhczk4EPNFEhNEexhjcsyZM6c5OhCrLAFl0qRJzZGM5WAeOB/bzWvwgDhv3rzmaH9wbmt7&#10;f/Tq7+9vjmS0vlvtZiin6c6ktezCdW8h4AF27dq1zdE+aNfb6pm2pa1gKbdq1armSMbTHbT6tfMl&#10;9Ft68MfXvJdQjBdigV9MmTKlOTo4WNykB3D81Pug1gs1/eKhaOvWrc3RPgjS3octFm5rq3sLxmW0&#10;W+xrY12CXdl6tI3XLtCu9UGQ69qDJL5q6cZ17YM9c1B6YZBBJ+u6hxcfrH57dsO/rZgLWvs1cavG&#10;lzV6qd8arwzzxPMpDcpaLxaB7aYlX6bNiRMnNkcy9Juxa8P88OI9/iitYyXYRnqBT1xAb4uavmv0&#10;4g+aTUpYb7w/EGhgV2suMIe1eYxe1h8+LN2tejPeXOAPANofAbz6rbo9X/L6DdrLPSAeWx/uKafN&#10;Uc+XauYB66X0wYZ4qq1jGXxNe75hHfReHnhoddTUTZyQnl2Yu97zgWaTEu2emrKa/jW6afSyvX0J&#10;6wYyGg6HTUo03Wr6rulQY/NefLnGnsRcyVeJG16892zLHEZ/CU8367rXLlhtg3Wdflvx3hoTryxr&#10;vPWcDKzvml8QU724q1236oU777wzrV+/nn/G9v9BEARBEARBEARBEARBHfEiKQiCIAiCIAiCIAiC&#10;IKgiXiT9hODrY/mrwaXwtbX8td628HW6/JVgSfi6XP7aniRSmVKo3xJ+LsRXqSWh/vx1Qkm4Tt8k&#10;kfpaCm3zdUBL0F/Sq3N+S8fcf2lJx25f5uuEmkj9KaW0sSRWHdL9pdAHqb+Qv9qqCfWPFnxJarct&#10;pf9koax0vhT61bZFW7BbOZZZAF+0hDbKMcxCeakfByPULY0VktuwhPu0/npI9SE1cJ/Ubint/pRS&#10;Q1uvLL0i1XkwokG/+DqxJtjEg/rbtsrStm9basZco3aOSkLZto0ORqCcz20BqVyNSHZsC3aTzlPe&#10;o6YNax6PFqmutmj9KkXTjWvS+bb0glRfll6R6qwVbCLNr1KkcjVC3Zpgcw+pzlKYi+1nrSzMJalM&#10;FnSQ+opk/SzxsGIM66ykc5YcBzSk/mSRdG0L9/VCu80sUMay0QiMtm6QyiKHCq1uSZ9SNKT62qJh&#10;+XCWPN6jkZp1UuubVF9banSDti0RdPOQ6kNq+tVL/dhdeiYqJY9NW0DqbymebpJOWby+S+1lqbEJ&#10;90hls4CkV61oULfUnyyUlexdSq5HEun+UizdDoZuLZEj6bDSzZHE7w3PO++8kTMFeYJIUObMM89s&#10;jmSY2BI4iZUbwWo3Q8CXcjMAZaXfymas9sn5YOV+4qXI1KlTmyMdpe/ffOlLX/qy5t8iP/jBD17a&#10;0e8bzeF+oDft9wI5DjZs2NAc7YOXaIODg83RwVFTlgc9Xk5aYDMpV0BNv7WyLDBejiR8ycu5Q/tS&#10;PfTL8jUgIEr+wFhs2cK7xdGj9RuYBzxEWzAmUi6THOwteLEq5cyoKYu9rTxplr9gT8bMAr127tzZ&#10;HO0De3k5b7AZPq2RP7RIUL/lS73MYXIYSLlySqz6sZnVNjbTcrswj6w8QOjmJevXxg2drPUALJ9i&#10;PBCNmjHX6q/RjXsk23h6Ab7ixSdiq7RRAXrVxDbGrg0xS8uFk6nRn/wTkn1qciShl5cXZ7RY/qLZ&#10;pGT8+PFuHkcN5pEUFzNWDiXPJlzXfNnLzQRe33fs2KHGGMumYOme/zipURPTLd09mzNPRpvzqmYe&#10;sNby3NqGdcRbg/E1RKKmvAdrAtKmpm7tHmIqYqG1W6LVo9mzBuaHF++1+ukr1yxq7tH6VWNz1hNp&#10;ndbqLOnFbswfnuksanTQ8PzBus766j2jE7tGm7PT65dlV8/mVo6mGnsSN734o0G7VlxlvK2YblHj&#10;a9aYWteA/GzaXOGZQ5ojmciRFARBEARBEARBEARBEBw08SIpCIIgCIIgCIIgCIIgqKL1IomvEm5P&#10;T+xZk5Z//tNdueOW/8M+7Ndmee+X0+XfeDilf35od9q+/PNp6x237Hd9f+nvyFuunXvOu69dumvX&#10;tbfs2vVLnfNBEARBEARBEARBEATBEUjrRRK/3Xwk7dr63XTLf/43XbntA++c3Tn5bKLi729Lf/Cn&#10;/5TSTV/fmh655T+nNbd9gGQ3+yUz3id9IzKm7y/HDA//5fDeve/vnA+CIAiCIAiCIAiCIAiOQOKn&#10;bUEQBEEQBEEQBEEQBEEV3V3btm9fOmvs2DF/sPmBNekDL35nYh+Qz3GhZ9jt5Io099yZ6cbbfzft&#10;TWndkoGB/zRy7ajh2V3bzj777JEzBWR713ZGIxP97Nl8IWx0WJnkyeTu7eZSs8uHBlnytV0yyAQ/&#10;ZcqU5uhA0MvbtU2rv9Ov748bN+4PmkORzj0MxHUjR/uDXaw+k0Xf2rkE2AFA2pWF7Pjeji8gZemn&#10;TnZMsKAc+llgN2m3Dfrs7cJBWWn3MsbT262F+r0dISx/83Y9oN/s1tGGHRO8XSY8P8cntB0h0Mvb&#10;hYPr0rhT1ttdROuX56fAdW+Oa3at8SV8kl2M2tS0S7+9eUQfJajf2k0CP9Wu0661A6DWpxJ8QZsr&#10;2MwaU65r/uLZnHKezbAN/W9j2SRD29rOJcwRRENrt41UB3p5sYd7pPiBzaR4WYIfebrhE9K4o5e1&#10;kx5otmG8vN0m0d2LbdQtzQXigld/7bhI1NhWg/nvxXuuS7ataZd5YO2Ih220uYIvefFJg/jgzUHm&#10;v7UmoLe1JnnzTIuLtCmtFRnKaWVLLNtb1xhPbfdFbY5k0N1bC5kn0lzx6gZitjYPiHlW3K2xm+az&#10;9KlmNzqpffT15i7X8QkPyT606c0zre/YU3smymjjhT08m2j2LNGu0y8vphIDJP2t+ZXR+lWijWlN&#10;2Rp/0/DKsp5pzwGevYG4RQxsUzMHPV+15qFXP33S5gr28HRjnmptg1WHpxuxTavbGy98xRsXbKq1&#10;T7tWea5r/sj8sMZr2bJleXfya2zrBoeC7oskFtn58+ePnClg4T333HObo/3BwbSFGXAA7YEFB7Ee&#10;MnmQmjFjRnMkw8TWHtaYtP39pMeSYWJPmzatOdofnN56kKvRDXvOmzevOdqH12/w7GrBQ6S0tX8J&#10;QYltFdtgTykIl2gLDX3ytrFn0nsP79heCg6Mp7bFfUa7h/GyXgwCbXo2xzZsw92GdrWXrRnsvXHj&#10;xuZoH1p/Szy74VPaQ651LdOLP2gwv7QXtRk+VFgfWFgotA/JXlnQ9Gd+aQ8rGcpZ9eNTWv+8McVf&#10;tBcTvCyw5pE2/0os3bz6Kav5Mi8bN23a1BwdiNWvTM09Gvip9kHU0htq7Kbpxlh6/mKV9T7QMPe8&#10;l4OaDjX1Mw+QNjU2qYlPxH5pHa7RrUYHDa+s1T7rhPfHBa1+r12oeRmj2RWdrTnCGi/F61r4I5K3&#10;VmugG3NNQ/M1sK5Bja8Rl7U1ydve3xo3r22r3QxrrfShiFjsrYX4ymjHlLjgxSfipvQcoOlcon2Y&#10;JOYhFodbt5r6NbT60YVrFjV9Jy5K61VN2Zp7NGrsRgyRPpvxnGnNb6ipX0PzpczEiRPVubJ161Z3&#10;ndR0q7GnpxvzX4tf2Mxa66z2a/zNo5f6e+lXDZZdiXvaMx3wmUyb3/ivtQ6vWLEiP6/G9v9BEARB&#10;EARBEARBEARBHfEiKQiCIAiCIAiCIAiCIKgiXiQFQRAEQRAEQRAEQRAEVcSLpCAIgiAIgiAIgiAI&#10;gqAKO/NecCiY2ZFfJ6EWic7acH7SpEndBGZtIUGhleiORFgk+pLKkvyLJF85AWJbqJvEb9znCfe2&#10;hcSJ6Ca1jZD8i0Re0jXap96cHLItQLLOts6l0D7JX9vnqZf/W3T033zMMcfc2vnnPQcrTz311JbH&#10;H398ftsebUEHdCyF84xX+95SsFu7HEJ9JE6TypTCvZLNswD3tc9zDl9sny+Fe0g41z7POcYr6yAJ&#10;emnJ6jLYhoSY7fopS3JUqd4slJWSr3LNSvAH2ebtdrNg+5x4ThLuseAe/LqtM+ept91eKdyH3dCx&#10;FPT1xhqbEAOkawj1aIkf0c3zVeaaFGO4hi+17y+FslYSwNzHdt0IulNHuz9ZuCb5KYK9SYRZ6lIK&#10;9zBW7XKlcB/1S7rRJ+rXoE/aPKMs/t/WKQttenZFqKutV7stSazYSbv4itQekpGuZaHvjGu7Xa5B&#10;W+dSKMt6064zS7vOUso6NEEvaJelbklnSdo6ZdrnS4Gyn5LkdbFdFr0ZF/TTBCzdLCgH7bJtKW2Q&#10;hbHCX6RrWegbPidd88AelJX6nEUDu1lrkWZvpAZiIiLphOR62nUj6IVI15BsH+la9pXSjqVwD0jX&#10;smBTpF03whpsJSnP/irVS7+xu1QvwlrjrYUglcXPtHUsQ93EV6leT/K4Sdey5H5L+uXynrTL4QeW&#10;zRDmv+UvSB6X9vmsuwXtI6NBqzu329anFNrEJhZ5vWqXzfasIetSinY+Sw34M/q1IS5643Uw7WiU&#10;+pbC/NWeP7QE4SXcJ5H9ROpPFs3Ps2h+iuRybZ2zWP6S72nXWUpZlySMm7bWojP3SPUi2U8l8hy3&#10;kOosBR34vwTrgWZTJPtiu79ZoF0mCxtKNJ+5bq1bGYNeMHdt4/xZZ53VHO0PDmbtlIOTaLuqWdeA&#10;ieFtsQ84mgTOa+3CxaSbPHlyc7Q/OLYVsKj3tNNOa45ksJu0a1sl3zj11FN/tvn3QXH33Xf/bGeC&#10;fb05FCFwsJC04UFG2pWsBLsyNm0Yy0cffbQ5kmFy1wQl6R7G2du1jXLYvQ07f82dO7c5ktH6VcJC&#10;Ju12w+Ln7QpHQFu/fn1ztI8am3i6MZbaji819TMX+WDRBn+QXn6VMI+87cc1vPp5+NZ24dF0LmG8&#10;duzY0Rztg3q9XXTYcWVoaKg5OhBsqo2JN16WzRjHnTt3NkcHkl80WVj10y92X9OwyjLHt2/f3hwd&#10;SI0vaLGnxk+Jy9oDD/OeXZs0rLIZTYca3Wjf2iXUokY3bMZ8aYNe2H001LTLPJPGq4R7kDboZX2w&#10;B63+Gt16oWbXNq1fNf7APLWeIeizVDd4dqNeyRdA07mE+W+t81Yd6Ga9FLHK5hdYGrVrlVY/z6JW&#10;DLDKev1ityhvxyieUaTnUXzNe3ZhTLy1VoO1xnt2Ie7mD14lrFXIaND6W1Kjm7a7GXNEetlRUlO/&#10;hmYT7XxJjd1q9D9YehmvEu2lDOu39Axdcjj6lWEN1eYKMcvb2VAbO+a2t056tiV2afHDK2u1X+Nv&#10;ns15ntU+73ov4LAp9Ut4dvP67WHZFHqpf/ny5c9u/9/7jAmCIAiCIAiCIAiCIAiOCuJFUhAEQRAE&#10;QRAEQRAEQVBF/LTt8NP9aRtfJ7zoootGzhTwFWvtZ0HeV5H5Kp71Mwzr63x8nc776jnta1+tRS/r&#10;6+GU037eYtULfIXwlFNOaY5kaHv69OnN0T74mp71FWro2OUbs2bNEn/adu+9907r6Pbq5vAAOjY/&#10;5+mnn353cyjCVwmlcWG8vK+O8nMD6WvIfD1569atzZFMzVfXNdtzzvqpImBX6eeK2vkSfNH66ihw&#10;Xeo7Ontfv6Sc9JMlylm+Bthc++opcF3T3fvKLFC3NO7Ua33tFDT9a+xJ/YgG9WpzmK/qej810MYL&#10;nb2vOVPO+umtVQfnra+HU1abB8xL66dt9MnyBbDq///ZexN4y66yTnvfCqgMSc1jUpkgA5CBhAAa&#10;DYNKC0hAEBI/IBAaUFpQu/1aAYePboUgqK2t0m0PSgecAMFWtB0AmQQCSYoMEEjInEpSQ6puVQAD&#10;GOp+5zl3r6pd575T3VMVbOv/8Nuk9tl7rfWud1p7r3vOWtjT0kkj8mXajX6aErXboH3ra9aUy36i&#10;QP1erGQ6R28VX7ZsSptZzsZPva/kZzHo6WSIF4sVnXvtU1+mkyxGI5Ary234lNX3adpt0L4Xo/hK&#10;9jNM9ObJkNmUPkVxBsSaRTaeUK8Xh7Sb5Qd+QhX9jCrqd2bTqN8Vf/N00oh0QwxGcUqfIrtFbVfs&#10;ia9ZOQx9ZXHA8xOHRaYT2vT8vOHZFF1WdG5RaZeyWf3eT9sgizPat/JfVg48f+Bzz/8b6C2KUcDX&#10;rXq8doegM6v+SruMdZn8Xh89fU5iyV9pF5+JYoH49XyKnBU9f0RQbxaDGeQA+mhB3ZFdon6TrzO9&#10;UXcUR1H/sp+24adevzJ/qMR35OtR25DVH1278sor9/60LZZQHAzGE0lM2nz/93///CcDcE5v7Qec&#10;IHrZIjg8B8ZBWcTbg8DJJg5wIu/BgfLRQwV4gUfQR+sz8cByzDHH9Gc21G2tH5X1u+ejo7LmRNJ1&#10;11335FG/P9KfLgCdR4EJDNrWGgnoMxtEmHC44447+rN90Gb2AFupH7uh/0m8z4cwMWit51VplwEq&#10;Wx8Ku1trITHAWesfDfFkqPSLgSCapKNe7yW6Yhf6bq0HhFzZWkLkAGtw9z4fQnxGk8WR7PhhNnGJ&#10;/NaaGeSkbMI001vkU/hJ1C/a9ybYeaiO1maq+DJyew/m5CXk88BmXk7HXtGaeFG/Gp5s2CrL9/i4&#10;twYKeS96GIt00vB0Q7vZ+kde2UwuwOaZP1bs7uHJgL0ynVTaZUxbbN89GSplM7CbN7lX6RfXrZca&#10;ZOaIyHRLLHn+npUlxrw4I36zvJvd4/UbMrtEsmU6r9icyT8vBzHmcHhE7Wc6IT9l4zQxYMUBse1N&#10;ElXgGYHDg9zDcajw2vf6OySaJGp491R07sH4XZlMsqiUzWwCXj2MRVyL8GxaaRddRs8uQG603o8q&#10;ZT27EPdZXozWQIKojmn05n0+JKs/8gt06eVMiOxG3onyFkRrIEFUR2YX5M7GwmmI9Jb58zRlL7/8&#10;8vZepjWShBBCCCGEEEIIIUQNTSQJIYQQQgghhBBCiBKaSBJCCCGEEEIIIYQQJTSRJIQQQgghhBBC&#10;CCFKaCJJCCGEEEIIIYQQQpTQrm2HnvGubeyGc955581/MoCV7r1dxlhR3duhA1ht3VtxnXpXrFjR&#10;ny2E1di9naga7MJh7TzQiFbpp36vLDsSRLu2UW7Dhg39mQ1tW7sTUDaqu+eLX/va136l//d+jPR9&#10;6te//nV3e3/0ne0AwAr+O3bs6M/2UdnJBnvfdddd/dk+8IVo15MGbURgF2tHiIps7Gxw8skn92f7&#10;oM7Kjg3ZdvLsUGL5LLtc9dtMuiCDtasD/cpkY9cXS+cNynu7p7ALTuYP7JpibTmPr2a7VaE3KwfQ&#10;ZrZbS1Y/dXi7TdDmPffc05/ZUL+16xwyZ7voVP3Zgt01rN39GvTJy5vIFe3aBlkMoTf6aEEMRTvh&#10;RLKhz2jXtope0am1Kxz+G9UN0e5p+Dk288AXvX41iE9rzInabaAbazv5yIcbyJbpDZuTQyaJxtiG&#10;lwMqMVrJnejNyj+ZXOD1HVtG9gR0EsUCNvGeIYiDSr+sWEHmLDdg80i36MuTLfMZ/Njbvh+5Ml8i&#10;Tr38AJ6vQbazGm177VNvNIZTb+Yz6MzTWxYL0fVMJ/hBlDfBuwd9TPNsFNkD8GPr2aJCpm+gbat9&#10;+kqMRRADkV7B0w99Wmy/Mj+NqJRF59nzqFdPRSfo1uo7bUa+ANX6rfxHOWusGEL8WX5OXopyHvCe&#10;aY2TDXzBk53PszEB/Vh2QZeZvag7snvUPnEQ+WpkN3J9pnPeJb28B5FskU6h4lMeWc6F6Do+GLWN&#10;XjybRGM/XHHFFdr+/wFkPJGEo5511lnznwwgONauXduf7Q8Gjh54MLQ30OBA0cN5VLYR3YPzRkmH&#10;4PG2NidJRpM92XWgfuvFiAfIjRs39mc2yO09jGU653qUDIFBe/v27f3ZPtBnlmwpa73Ak6iyLawr&#10;spFUrEGqUjaaSMp8CZ1HegXksrYfzyZ6AL1GA0EEE1y33357f7aQqO6K3ngAsLbSx1dXrVrVn9nw&#10;4GC91KDPaPAC9OnFIDCIeA/gxEc24eLZqyIbvhD5c1QHfTr66KP7s4VQtzepkfWrYs/onizGo34R&#10;Q9lEUvYgySSSlT+YfIv+sADRPfhK9DCGvrOJYvzF2mKX2Momkng4Xr58eX+2D/zXmjgbkskeUfEH&#10;6rZsWmkXX8le5rhuTSRVxhPsYsVZRbas/kh2T+Yh+LuVV4nRbKwjxqNYoG5vO+fMpvjx7t27+7P9&#10;QZ9ebqkStZ/Jhr97ObviDxmRTaNrgE2yMd6D3MARwXOG9VJUebH3ylaoyOZBvs9eBD3ZeIa3JiOG&#10;VOonlqzn3Ur9HpV2PSplKzr36mE88GKkQd6xnlkrOqn4m0el74x1Vl6s9ItnIy/vAeW9vE+fkC9i&#10;Gl/NIK96+QNbRbknar/SL88fKkQ6nZaKv3g2AXQWjQno2xtvsrY3bdq0dyJpcZlVCCGEEEIIIYQQ&#10;Qhx2aCJJCCGEEEIIIYQQQpTQRJIQQgghhBBCCCGEKKGJJCGEEEIIIYQQQghRQottH3rGi22zCNp3&#10;fud3zn8ygEWyolX2owXMKGstygYssBXVy8KMlcXRvIW6soUdWeTL242ORc28BcYBubLFV0d93/LQ&#10;hz70b/rTvYz6vHb16tXP6E9NWFzMWyyPa9HCbCyqli22Sd3WAsksXBYtpAks3GYtlku72UJ72IQj&#10;w7oHW2aLo+Jr1m56lbL0vbJonLWgnqfPIfTJWnCOspm9WIjS2mWv4dUN1J8tDIs/Wf6G3rIF/rz6&#10;K7am/mjBSuq2FuEE/DRbOJX6rRzi9XcI1yN/pm/Ub4GvRfkBuT2bcy2yV+ajQP+ixRU9X4EoDtBl&#10;5A/oK1vQ2tM9sZvlVHzFGzPQm+crgD4ym3v1sxFFthA4WHqlvxwRldyD/JZNK/WDVX+lLD4eLSIK&#10;XLfya6V+fMbz9yx/ZESy48fRoq+APa38gcxZzs7GaXzNiyXqj3yZscZbbBsfyXResYvnj54fNqL2&#10;szEhiwFAb96YkcURcnnPN9jay+fAteh6w+pf1G6DclFejoh00vBkyHTWsPpFbGXP6OTcLO+Su617&#10;0HemE092+pr1y7tesQX9zvruLXpNjGT+gD2t3IVcmWyePod4fa/4Of227qn4Of2K9IbsXn6p1O/J&#10;hs6yfmV2ia6Ty7Nx0st9WZ+A8TWqH3t6Ns0WX0cuT7ao3oZXthH5LJ9H5fEH7G6RyTVcbDuWUBwM&#10;xhNJ7Djz/d///fOfDMCI3kMNju1NxgCBG+3ykyXiDBzJczLajnaEIjCPOeaY/mx/SArr16/vzxaC&#10;40cvVD0fO/vss5/c/3sv27ZtO29U/mP96UGHh1BrR7YKJJts0oH6rYkkkmGWELGJN7HYIFnTxiSU&#10;i3bCApKS9UBFu9lLQ0U29GPtwFSpn35ZcUR9mzdv7s8Wh6czoP677767P7NBdmvilAEomyAj/kj2&#10;k5AbeAGPoGw0wFGv54/Y2dqRbYhXPmsXsnvIH9YuXUAceHkJkMt7Ec3iiNyDv0UgN7ZbDF4MQSYb&#10;L7eZr+ET1k6A5NNs+/8I7Dw7O9ufLYQ+ZTHqycA4Ev1hAWh7y5Yt/dk+aDf6gwlgz+whlNxh5R5i&#10;nyOCcdaa6MnsCcjm+UMD2a3x0JN5CH5q5cWKvbK+R3rFJtHzARCnVm7jsyy+0Hlk0yiO8SVrjG1E&#10;E0nYIRvHGCu88QIi2bKyFV/2qPgjffPiiZwaTfBFsnk+3KjIRs63Xm7whWmfdSOIlSxGs5fJCK9f&#10;lXbJy977QyN60czwZKvglSVXWvnyQOGPKpY/Vur3dFLpL3bmvgivHsa/bLyiT1ZepFwl90Q5uyJ7&#10;BDG82Pzj9asR1Z21G/W7kh+yeyK/yHQexV/mb/TZGysa09QfyR7VC9q1rcDuT1+ycvazb77403/w&#10;hosf3710fJx/5i9c/O7Z2Yv/ZOfO8/vbhBBCCCGEEEIIIQ4bNJHksOc79hw3M9e9fabjmBkfo4/f&#10;PjMz8/YlS5a8Yf4uIYQQQgghhBBCiMMHTSQJIYQQQgghhBBCiBKaSHK4+5oruzuvu6K7+5YvdKyI&#10;w+GvECGEEEIIIYQQQgjxLx9NJDl84UN/1l33wfd2X/j0h7pbRuccd42vCCGEEEIIIYQQQhyeaNe2&#10;CXZfetHKPQ9Zcv5nvnT78X9++bVvmN21tPvAR84bXzv2zGO613/033dzXXflBcuWsRtbhb27tj3t&#10;aU+b/2QAq6p7O2Gwiny0ZTPXvZ2bKrsPZbsTgHcPdUe7D7BrwsaNG/uz/WHnAW9HN2Cl+MKuC9ev&#10;WrXqV/rTvYz6vXR07cz+1GR0z7qR/M/oTye5+/777/+b/t8L+NrXvrZu165dXtkx6MzaGYHPsh02&#10;2P3D2xUOm0agt2xHBWSwdsRhV4Roh0Dw6o/8sIG/ZDtOIBu7CExC/VlZdqOwdhDjs7vuiqeAPXs1&#10;2GnC210Ne0Y7AAGyW7ql3mw7d3aysXaDYTeXbFckdmOIdj+iXs8f8Yesfuq2djfK9Alcj3a6oH9R&#10;fol2+In6jWxeToNK3oz0FtUNxJC3O0imt8qubejM8jXsmcUofUc+C8YobycroE+0EUFOt2TAz9as&#10;WdOf2ezcudOMY3Yey3YXxJ5ZXiTvWDugYetopxmg39YOaPihFbtDkM3zhwb1W/kPH/eeHRrePcRX&#10;NsZW5PfApt6uiw2vfmT24reBziKbRnrdsWNHuPPqaHx3dyhEZ9lYhL9kPuORlaXP3k5e5MQo/5Bb&#10;sryMH3t5Aj+K/C2yCT4c5YdKnHnPP7SbxVCkl2zHOOydxQr+ulibe3bBzp6tG9jDemYagt4s3ZHr&#10;PZ02kCvSTQRlLb1nvgCezEN4JrP8EXtV6rfIxm/AV6NnF/BikdjK8gf2tPIiZTM/5Lkk8sPInpW+&#10;o1crximblff61cDXvfxBv6N8H/WbctkzHfnDe/bJwAeznO2178VIoyJ7FCtZ/djE82XajnRy5ZVX&#10;avt/j9n3Xnz2zJ7uyqu23Nc95Z23dA/96nd0p33+xPG1tWce071kkRNJK1as6H7gB35g/pMBGNHb&#10;whcHirZszq5HgyvOhZNleHXguFGyJlkef/zx/dn+8LBy4onzOrWgX9nWxEHfP7Z+/fon9/82Gb28&#10;P2kk/0f70/0Y6eUjo4fgp/anC/jSl770lNF/Pjx/ZoNNrRfN7IEFCGxrYoKAzh4qKmBzK5mjz2yA&#10;w+bcNwkJp/Iyl9nUoyIbidyalCHJb926tT+zwV7Rwxi25OXDgnatCawh2M3SDw+flYkky2cYWLMX&#10;NWSLHvzxBW8A9GQeQt2eXjKyWPB8DaJrkNUdkdUNkV6n6VdWtjKRRIwx1kyCPSs5lVi2ID6ireYr&#10;emO8sHI2n61atao/syEn3nHHHf3ZPpiwWLt2bX9mE/Wr4U248Lk3adhAr1asoLOsbEVvxLqlN/KW&#10;9xDYoE9WfkIf2csWfu7lB4iu44OZXTx/r+iN55LIplH/mETasmVLf7aQaKKJcSjbvjuzSxTnWVn6&#10;5I2FWdnsOtA375kSX/LyHkQ6j+SGrG7A5tbzqPf5kOiFiueh6FmYF3hvcq2Bv2aTnx5e++Ts7Jlv&#10;mnYrest0E+HpvNIvnnezF3vGI+u5jXyZTbh4slXaRd/RhEgEMZDlXU/nxGb2HOzppIKnkyHIbuXd&#10;StnMlyJ/zPTGpKIXBxU/z+weXY/aBk9nkOmNctnzQURWP77ijQmR3HD55Zd3mzdv5p/a/r+xa9fn&#10;VszOfvbiXWue+uwvXjt6mNjybd1TvuvY7pwz1vV3CCGEEEIIIYQQQhzeaCKpZ27u/uNmZubefv+3&#10;r33Dh/+m6267/qHdq1/6uO4FP/io/g4hhBBCCCGEEEKIwxv9tK1n82f+81lze47YdPfWPd3vv/O+&#10;bsW6rvvBf72nu+O6r3X/6cW3je+Z5qdt/AzlqU9d+IspvuIcfSUv+nkJX3nzvmbNV+ajr+rxdbfo&#10;a4YZfOUtWkMFuR75yEf2Z/vD106PPvro/mwh9Cv7+qfX/qjP1z/0oQ9dsHbSkJHOl476bq6jNLq2&#10;6ytf+co1/ekCRrY69b777nttf2qCTa2v/KPz7Cux2MT7Wn9kT6B+7yvzDa5bdq/8xIL2LbvwNeXK&#10;T9sym47k3zw6PtCf7mUk2zGjY+ECYwPQt7WOEV/dzH5+hU2in5h5dQO69H7e0UBvlm75Smn2Ew7K&#10;WV8v9eocgq2jnzLgLxwW+EMGevN+1peVz/RG/zx/93TS8PpUAZ1lMYROvZxdKe+BPiN/oM3o52VA&#10;brXyIrGX/Twjkj2TDXtkPyfwZMjsCfTdap+vvEfjUCPzR+q3flpDOc8PG949+Hj2UyLG+OxnHujN&#10;GufJbdnPgZDBGnOi+Gqgk+hnEtjN+8kA8mZ28fTDZ5bMQ9BJ5G+U9+rYtm1buG4efublNfw0sxcx&#10;RN88ov6h0yivc82zG21G7VZyOv3zYjGzCzbhsKDtqH3qtnxhiNf3SCeNSDdZea5nP42J/C3DG4eR&#10;KbMZY2jWrpefvM+HoDNrTKiMsd49kY81orGogb9YNsVWmb082TxbDIl8qeHZjtyRyebZvOIP5OzI&#10;Hyif1RHh6RZ9VPQW2RTdZH7hQZ+9/EGdxHBEplvq92Sn3ahf6CtqP2q3YvOISG6IbEbbHB5XXHGF&#10;1kia5Ko3n3PWnm7Jptu6Y7s3dz/XnXTU7u5t33VZd8N1X+tecxAmknjRPvfcc+c/KUIARAsgY+TF&#10;rjuDA2XJMLqHhzhvMW3gheG0007rz/aHwMrWd8mSbaSbrOyIj45eQFjraAG33377k0eB+5H+dAEk&#10;ahZ+XQzoMhv0STjW76ArZSv3eFTKolfrRZCHR2tdliEkwyyZj/zt/xx77LE/2J/uZdOmTc8c/eev&#10;5s9skN16+Pc+H8LLGC8XHiRiLxlX+oXPZGsheeAL1voxyJxNkJEfvAd78HwN0FmkE/D6XtEJD8DR&#10;S3BUB34YvURW2vfI5ILIH6JrEF1nkihauJ2c5/3hoOHpBjtX1rzy/DTrl7c20xAeFC35aTPzZSYl&#10;sjV3PHjQy3IbMWpNVFXWb/LkxwezB2Ns5a1J06AOK45ZMysbiyhr+UNFJ9GECrARyOrVq/uzA4dY&#10;Q++TkLey+MXfoomqaB0kPu/XdjDx9A1ZHFRgcs6boMMXojhFZxwWmWz0ycv3jaj+zJ+j+sktUV4l&#10;N2QTdNOAr3vPsjzTRJPsxEA0iT4t5GzrmTWbFAD6lL3Ae/VXynpUynovop48Q9C3lRuGeD4zjWwV&#10;nXtlh1T66EEMWfmHcSZ7NsmIZJ9G5ml8qeH1GxjrohiMZJ+mX42ofcaixeYu8mk01k2rV8YZb4IN&#10;ItkZB6LxZPRetnciKY6Gw4DNmy9dOTv77pfNnPOC53z+1uO6bbNHd+eeemR3xvHxA/uBglF4eMmO&#10;bGFgIYQQQgghhBBCiIMBf4S55ZZb+FJFeAz/yHTYTyQ97GEPPXZmZub3lyzb8IYPffbs7sY7T+te&#10;8tTV3Q+eE39j5kBhNvPaa69Nj5tuuqkvIYQQQgghhBBCCHHouPnmm8c/W/vsZz/bXX311e6xa9eu&#10;voQmkrq7rvhQd+dlf99tv+lzXXfaqd3XNxzDbwt+/4hv3vfn83ccHPgKG+sCZceaNWv6EkIIIYQQ&#10;QgghhBCHDn6ufvzxx3fHHnvsePka7xguq3PYTyRd947f7a77k//a3fzJv+66Zzy12/3477rt7GXL&#10;Xr5u+1/8Un/LQQGln3HGGenhLVAthBBCCCGEEEIIcTA58cQTu8c//vHdWWed1T32sY91j+E6x4f9&#10;RJIQQgghhBBCCCGEqHHY7trGItsPe9hDnn3D333ouE/81n97w66HHNN96KTXdd+4795bL/9fP/dL&#10;33XWcce96NnnvGHrXf/U/cH/mN+R5aiNy7tzX/v0bm7m22/9x9XP/6UlS5bc87+ev/T944s+4a5t&#10;rMjurarOaurr1q3rzxbC6vveKvfsXBTtLMBq7NnuBMjmrRiPbNHP8NhRxdu1jbLRDj/IHu0OAvTb&#10;2k0n6zeM+n79V77ylbf0p/vxzW9+85Svf/3r7vb+2CrbgQudWavd8zmr8Eewu8DwK4MNykVbMQP3&#10;ZDb1oF/ZLhnsLmDtAMRn2c5GlZ20RvdcM7Lrb/ane9m1a9cZO3fu/Lf9qQn6tnabQR/ZlumsXxbt&#10;lkXd0c4H9C0Cub785S/3Z/uTlWUnC2t3QnbvYFG8CHzJsleDOPHiLNMJILu1G0bF1pFOGp5uyB/R&#10;7mWeXODlswZyZTuj4A9WfEMlBr2ytDs7O9ufLQSdejtsNLhu2Rx9ZbuqsXiitwtYNBYAOSurH1+z&#10;ZKPdqN/A+GmNN+gyy6mVvIvNrPzKbk5ZvxgPrFjBXpVxzMr3Q8gB1s5urFGQ7axIHFg+E/lwgxwQ&#10;7dqGTN7uq+SWbBwm1qwxh/jNykZtA/a4++67+7P9Yde2O+64oz9bCHaL8keWQzIO1a5tGfTJ61eD&#10;cc4b6/DlKP9E1+lv9HyBXFmsVHzWIyqb7dpGXvZ2bGpQt5VjKnHg3RPZokG7mT96dq/4sld/pV1v&#10;/MbOma3xl2wcpU/Wc0alX5SzdD5Nu0Oo2+t/hrd7Gc9LmR9meL4G0bWG13f81IuvRmaTb+WubZnP&#10;MMZ7ORu5M3/2IF9GspFTMr1FkHOjHMKzh5ezGWei56bhrm2L8/R/AczOvuesUZxvuuPqm7tff/Jr&#10;O6aKshmhxsoTz+zOf8tHMfAVl16w/PH9xx7hRBKG8gKEh25+qxjhOSFJzAtKiNqtQDKxHm4bTCSd&#10;eeaZ/dn+4LjRJBTJLJIduL5+/fr+7MCI+k7QRRMPlM0e5LjHGoywSTYAYU9Lr9SXTYh47VagXPTS&#10;AJ78JNJowhMqfec6dU1CEr/tttv6MxuvfmyVTfwxQAwXjpsk0iuDZzaAIoOl24pO8HPrRZb6spdI&#10;BrfoATmC+Ih0AsSpNQhV+kX9PBx4RHolL7L1uIcnF2T2wlbTTCThJ9mErAd+mMV4Bv22JibIKdn2&#10;+cRJ5lMelYkkfMJ64Kr029v+H3tl+sYfMn8k71sxTr+iF3sgTqxJXa+/Q7geTfYC7Vvb7EeTJQ0v&#10;Fis6IQ6iMYFc7eWXSt8rtvPA1yJ/jrb/v+uuu8a7znyrwN+9l5JpJpIynWe5D6J7GIus8bkR5X3i&#10;K3qhwR85IohPxuKDTTaRxFiV+SnXrfxReYn1oK/TvEQ2ppFhGp178jNGeeNz41DZuuHphJznxVej&#10;Iv80tiPGrPcfxkgvb1SpxFmEJ1vFXplOvLrhUE8kZbIxieflAGTOxjqPrOw0fgT4cpTzo4kkfC3K&#10;2dr+f8TIODtG///7HCMzjY/Rx3uPDauP+vMXPftx3flPfmy3qnvk+Ni44szuqS96UXf29z3lnpFt&#10;f380cv4FdQkhhBBCCCGEEEIcDhy2E0krVlxw+7JlF7z89Ce/7uWXdt3L/3J0jD7ee3z+gz/7S2/7&#10;D8/vfvGVz+lO7L5nfDx24/ndj7/tbd0rf/U/3nbpBctefukLlv0ydQkhhBBCCCGEEEIcDhy2E0lC&#10;CCGEEEIIIYQQ4sDQRJIQQgghhBBCCCGEKHHYLradsfPKXz5uSXfEL97wxa93r37RLePP1p55bHfR&#10;R/89KxLeduGKFdWftY0X22ax0Cc+8YnznwyIFihkEa5oAVPKRou+RYuqsYBXtvBiBIuERYtds0vQ&#10;Ix/5yP5sfygbLZTJwmjRQt7g3UOfogXCgAXMvIXbKG8tmtigbLYoNWCbSTJ7RdCnSrsZnn7oV7ag&#10;JDq3FvLFT7MFafHFyoJ3lmzYaseO+Z0TPegX5SfBlpneWJAu2kGMur0FGKNrDeSyFklEH9HipQ3L&#10;l6gzazfKLQ3kt6jozbMpucWyxRBkj+qP/IX8EeUH2vcWKKS/WXxH14Hr3qKXWV6Nrmc6wZZZ/sCf&#10;GGsmyRbihWgBdGwRlccm0U56EZ6thlC/tSBupm8gDioLjFpxBt7nDfRmLRZeyXnozLLXEGxn1UPO&#10;yhbE93JAReeMB9Hirviat0gx7WZ6w25Wvmfx8SwvZv7IovH9QqALYIfAbMfLiKxf5JAs/3n6J77x&#10;dY9Ir+gzsivXs1jBV7xYia4B1xYrW8Uf0Wkmvwe+4uVOfCmKU2IgigPwdJvpDOi71f/MzyDSeYO+&#10;WTmAcSzzU4+qLSzZsEU2FjEWZuMwdVv189lidZ75KXjtDvHqp9+Rr4FXv7eg+5BMtqhvyJXpDfkt&#10;X8IfMr1l0LbXPvEX9T3Sa6YToO7ovTG67umkwTXvetRnWGy+a2Q2QWeebuhzlB+0a9sDy3giiRef&#10;c87hn/uDE3qTKjhBZEgc0HqxBxwwetGMylbgAfL000/vzxZCv6xty4EHpQ0bNvRnC+F6tiOb1z+C&#10;vbK7mTeRhF6ilzXajHabApKGpVs+zx6QGSysLbjpV/YwU6mf5LDYCSke8K3dgypkegXkYkedxYBd&#10;rN3ZsHU0AEGm26gOPl/sQya2WrVqVX9mgy9bOzNVyqKTyNaeXBBdazAAWQMk7WY7n2V2iXZmY/CL&#10;/DzqN21GE6Zen4ZQt7ddPbJFu3BlvhTJFumkQV62YpScle3IFtkcfWeTxRle/5hMyXZ8I0YtvTHO&#10;RPquQm6ycra3I9sQz2cqvkS/jz766P7MhvFg69at/dk+polR9MkRkd2DT3gTSfh5JhtjgiUbzw3Z&#10;+M+Odd6ubEDO3Lx5c3+2P+QHjsVQsSnjQTQm4O/eRHgmW1SWnBvl3Yq/YFNvQvhQ6q3ij9PAZK03&#10;YcuzYJR3s+tA3vdeZDOIFeuFr1Jn5R7ijGMSxjHvObhBXrSe29CHN441PNkqMld07vVrmvrx/2gi&#10;Fyp99yB2vfhqTLM7m6eTBnLjbxaVvnu+WiGzS7RjXtYv5OZZwCLqcyPbra/iUx48V3jvPrSZ5eRp&#10;iPQC+JmXdzNba9c2IYQQQgghhBBCCHHAaCJJCCGEEEIIIYQQQpTQRJIQQgghhBBCCCGEKKGJJCGE&#10;EEIIIYQQQghRQhNJQgghhBBCCCGEEKKEJpIeINquFdaxWFhRnRXprYOV2GnTO1gB3/r8QI6204Z1&#10;sOK7JRdHtoI+tB1GvCOq35JneFDe6k87LBsdyBHtLpCBTS2Zo/62wyo3eWR9jw5kazu3HOiBfNbn&#10;w4M+Wu1yZNCvSX1w8LllowM5prHnoQKdWLIOD+Sm/95BHezoYB2VHSo8X+VzS54DOaL8xDWrTDsi&#10;e1n1HegBVr85Kn1vO4BMHk3v3pFd56B+C3Ri3T88vLLg2bod+FOGVwdxyk440eHlhswXOCJfaod3&#10;j1Xf5BH522TMTR6VvO75VNRuw9M5WHUOj6x+6rb6xMG1jEi/k3Y40MOqsx2ZP0yLVefwAEtnHBW9&#10;eVhtDY8KVrl2eL7UDnzZ6hPHP3csmdsBlj6GB/dZsYtODiWWLJPHoSCK/XbQd8tPrHsnD7D6MjzA&#10;KjtNDIHV1oEenn4qeptW/oisfctewwOs/lbI6ger7nZEWPe3owJjgjVWtCMbC6122xHpvOIP2ZG1&#10;v1gynQzrXnwrosp4+3+2Tj733HPnPxnAA7y3pTNOttiBCCNHWzniJNNs/0/ZRzziEf3ZQqJ+ZWXZ&#10;KnHNmjX9mQ2Jx9rmH31lW5pGECBsg+nBhEe2/T+6p/+TZHUDslvbGvNQEm3lDrTpbcfcGCafA6Ui&#10;vwf+5m2B2UC31hb+FZnZvtPa3rwiM74Ubbca6Z5r2VatnvzItdjt/9lCdsOGDf2ZDTrZsWNHf7YQ&#10;/MXTDbbI/K1iFw/iFN154Cveds1MqER+TgyxbbtF1i6xi89EEP+WTYDcFm1lH+kMuZg08ahs/0/O&#10;t/SGL2R5i7a93Ik9ovECnWGXCOLEytnI7G1p3sBXrW3+kSvbTrnip17/yEdRDEGlfg+eC7KxDptY&#10;sUiMRv4CnmwVe0X+ANhtseMB0L5l0+XLl3dr167tz2yy7f+3bt3a3XXXXf3Z/uCHUc6O7FnJD9iF&#10;wyPS2/ClyiLa/j/rV1Y3RPUTu1b8NiLdZP5WkW0aou3/s23wycvZc7h3D3mFI4Jy1uQBOc96jhxS&#10;qd8j6zd49VMuyz0881kv4BWZKzr39Fap35Mf/89yGuWiZwjw5K9s/59tRR/h6bxBfvDijLyUjQme&#10;T3q2OBCmqQObIb9F1OdGxd88Mp2jUy8vYufFPjs0ovqjaxDpJuvXZZdd1t1xxx38U9v/CyGEEEII&#10;IYQQQogamkgSQgghhBBCCCGEECX007ZDz/inbXxd+6lPfer8JwP42pn3VUe+ahd99TT6+RpfSYu+&#10;oknZ7Ouf1OHdQ93HHXdcf7YQ5Fq/fn1/tj8PetCDtqxbt+4v+9MFjMque/jDH/6s/tQE3Vhf4+Zr&#10;gtnXTqOvYGdfXedrgNHXu8Grg69tZl9j5Guz27dv78/2JytLm9nXciMZsq+V4g/WV1/pb/YVbIj0&#10;CujWsilf/8x0Tlm+EjwJskVfz4Ssfk8u8PxwiKc37/MhXtuUi35qBMRBlj84LCib/bRtGj/P7ELe&#10;iX6+FvkqMfTlL3+5P1tIVBZfyL7uj028r54jd/TVdfRCeYtMb1ndgD0sn8KHrJ+NDqFt7+vdtB3l&#10;Fsp5ZRte/dSb/bSN9q2fQeFDWV7hnsjXwLuHGKjozbIbOdEbnxuVvmM7Kz8Ro1nuQTeWfqLYb+Cn&#10;nq8C/fPyF21mOqfvVoxTL/aO4GfM3k/XgJ9x7ty5sz/bH2I305unm0pui+II0JnXP+qP8hPlPJ/C&#10;H7y8BJm9IYoV6o6erbC59xyQ5ftK/vB0gz6z5w/u8Xw16xfXouvgxVOkz4ZXlj5lua1yj6db+hTF&#10;N3iyZbkBKGf1HR/O4hubZPWDJVtF5+jDimNiy/OTBs8HUZyBJ0PFV7GLZa8sN4Bnr4Y3VgE2yfru&#10;5XVsleXFjKh8ZtMoDrBVllsy+T1fbkQ6p5x3nTYjm2b9Bs8mVbz2M3/7zGc+s/enbX7vxcFiPJHE&#10;Wijnn3/+/CcTeImFAPAehoBy3poZOFf2gJpB/UyAWUQTRcALz8knn9yf7c/IOf/h0Y9+9Hn96QJu&#10;u+227xkF2Mf7UxMcPEsOHgSd9xJOYEeDBG1mDxUevOBG9gTatl5cSPCspxFBssoeKjzod5RII2gz&#10;m8Capn5eojZv3tyf2eCr1ksJA0T20sCDQbQOSiQ7/pA9VBAr1ro52RpGgF6tdZTwpewFFz+PXmTx&#10;Y0839MmamBuCT1oTG5UYQS5vzQrw6gZe7qM4om30Y4FOoodY1lbKfA0/W7duXX92YES6wYetyZJG&#10;Jb69vvNZNkEWtZ/Jhk1mZ2f7Mxtsbo1J+Hi29hM2s3J2ZOuGV3aIpx/iIKvfyw/4iTd+HgjIZU0k&#10;IVuWe7zJGvJiFqPEymLHE+I3yj1A/Ft5ET/K8iJrlEVxSv84LDK90Wfvhaqi8yxOo+tR2xCNRdE1&#10;wB7ZOM2Y4o0rmWyRzTPZsutA7rRebPBvy8eHROsB4eccHsR/FivkRis/Ug65I8hP1piUyVWFfls5&#10;jJzOEeH1fRrZvP4Oqejck38anVcgF2fPlN5aSJX1jzzdev5/IEQ2j65lVHQ+DeSVKPdE7Vf0lt0T&#10;6SYrG13P4ijrdwZ+6o2DwHORFwdZ2csvv7yNwVojSQghhBBCCCGEEELU0ESSEEIIIYQQQgghhCih&#10;iSQhhBBCCCGEEEIIUUITSUIIIYQQQgghhBCihBbbPvSEi22z8KK3QCELzrGopAeLcK1cubI/2x8W&#10;Rsx2+MmgDm+RUhYWPProo/uzhbD4obfY9pIlS760dOnSt/SnC5ibmzvp/vvvf21/6mItYMZn2aKN&#10;9MvTOWQLp2UL7dG+tUgZn2ULJHOPteMUC71lC8biS9nCbPTN6h8yZ4sbAm1MgmzRQrxglZuEe6yF&#10;51igcMuWLf2ZDeWsvmOvbJFhrt9zzz392UIin+Jz2ohALmuRYfwoW3wdvVoLEWOraKc5yPwcX/N0&#10;w4KQ2a5t9MvKMejE01eDspE/swCgt4AqMkcLOyO7t2tb5quUy3yNPnt5Fx+OfB1fsXID4MPego6N&#10;LI6o24pjdJLlrUg3md7wFRYqj8AXLZviB9li2/iL1T59tRaSHYIvZbkTvVmLoFb0hq9bNqXNaEF5&#10;IEYzm9O+tfA9/c4WxEdnVt8rMZr5cgT2inIP4AuW3dlxLVtsmxjtd4wxoW9eXs58Bnt4NqGsFV9D&#10;oucHwOYcFuQAawysQJ+jtrEJRwRjipf30UlUHnt7NscW0TjpPZcMQe9enGXPuowZXhzTL88egK9Y&#10;uWEIcWblJ8p5+b4R6S2jEqP025I/8vMG5Sx/j3y4Qb8tm2OvrL/oPIszz260meU2yllx5n0+hBjJ&#10;ninxR2th+0q/vByAPqfN2ZHNKzZFLqt+/CSK70YkW5S/8Jco90S6Qa5Kbonkj9rPykZk9sKHspwd&#10;5U78NPI3nk+8WKRslLuGi23HGUgcDMKJJALX212Nh8Sbb765P1sID8hr1qzpz/aHgM8enqcBBz/+&#10;+OP7s4WQSB/1qEf1Z/tDYFg7UTVICNnADVZCrJQlcL3gQW/Rbg4EZfaCTfBZAw3JJhtEKGs98CBz&#10;JclHsgP6sRKu1+4QTwY+y3aDqcjm3YNc2Uuqp9tKv4gztpM+VHj94qEim1gkVqyXb/qa9Yv4iOwS&#10;1YFs0Rb6gGzWA3zFV7nHe6AB9OW9hGeyEZ/eBJ0nc4O45UU2gtzh5eys7178QXQNsuvg3YOt0VsE&#10;9vAmi6JrQAxlvoxNrTEJe1i7dw1Bp9YDVaVfXrsVqDt7aSDHWLkHP8narcjGeGaNafh5JX9YdqvE&#10;aMXfPGjXG2Mb9NuKceIv2wEw27UtwtNnw/M1wNYcEdk9Uf0ZFbtNA+OBNyZkNuWaN95U9JZBHFqx&#10;7k3iDKGcFaNADHJ4eO0O8WSI2m14ZSsvwDxbcER4MpDTozEYKGe9JFfKenrzdjQbUtFbpe8enm4z&#10;XwBybjaBTxxYseLpc4jXr2nKNiK7ZWXBK0/OyOI7qz/qH7qMcqZnT4iuNTL5PXtCVraiVw/GyMwf&#10;o/7xjBDFEc9d3vNHVla7tgkhhBBCCCGEEEKIA0YTSUIIIYQQQgghhBCihCaShBBCCCGEEEIIIUQJ&#10;TSQJIYQQQgghhBBCiBKaSBJCCCGEEEIIIYQQJbRr26FnvGvb6tWru+c973nznwxgtXVvZXRWgo+2&#10;+Gb1fG/3IFaJj3bYoN1sRxZ2B/FWdOfzE088sT9bCNcf+chH9mf7g9ze1t7AziQcEcju7byS9Qvd&#10;ZLuMeWCTbDcr2rd2q6jonBX4vV2CFrvy/xBksHZGQK5ohX7wfCrykwb3ZLsPgLX7AHbOdm3DLtZO&#10;GvQp2yafeyKb0m9vp5yKTcHyZ0/mIbQ9zQ4/EfiBt0MP1ywfHoJc1u4rno8NIQdE+Ql9e/0mPqKd&#10;1dCrJ3tkS6Csp5MGfuz5e5a70IuXtzK9VWI0qiPzB2xSiVEL9JbJxs5EVt7HD6LxICPrF35k7Yo0&#10;BN1aesNWmT9Q1soBtJntTlTRObunWPkPnUe7jwG6tcY6T+Yh+BKHB3r3xiR0HsU3EIdWLLJj2/bt&#10;2/szG/J1NCZ49oToGkT9Qucc00D9kc9G15DLky3rF7bMbB6Br0ZjkWfPRuRL5I4sfyC7VUeW08Er&#10;C5G+gXKR7ODZNKsbPL1V2o38oYG/Wn5R1ZvlM97nk1j9x4ciPwJP5iFe3ymXyeaV9ew4hGeLLO+S&#10;04mXSSqyeXY/GP6ATJ7Nscli46jiD5n80XVks/TZiNrOdlWDSC6gbU+vWb/A86lp7NWgb17/KRvV&#10;H7Uf1Qva/v+BZTyRtHbt2u6FL3zh/CcDeCm67bbb+rP9IXgot1iywKs8hG7YsKE/2x9epE4++eT+&#10;bCE8RG/cuLE/W0gkG87vTZA1SObWFt8EbFQ3RPWT6L2JHOBhJ5uYQLdWACJbJSlkLy4elbKebBXQ&#10;q/XC530+hGSVvVggv6V7/DTb5pp+Wy8W3udDMrtwzZt4xF+yB2DvnootKGvFKQ8qS5cu7c9sKMdL&#10;qEcke8VXyU+W3bN2AV/wtvcH5PImg6jb294fkMt7gY/qBfw0e7Gv3OOBbrzJw8wfMtnBqwN9ZzkV&#10;e6M7C+IoynvoI5tMJoaWLVvWn+2j4mvozeo748w0/Wp4uq3o3JOf/mYxWoFJFWure/qU5VRksGIU&#10;e0bjXAX67MVBRTbiwMoT27Zt6+66667+zCazKf7CYZH5WxSHjFEcEVnfozoy2aLrUZ+hIjt504un&#10;TLao/sxe5JbsuYpYtyaEiU/iNAI/9XyVOIhinLyW5Tb82IqnSllkZyxeDNGL4MHAq7+yBT65z/Kl&#10;ir0qeLJV6icvWjFaKeu1e7DwZOA5O3u3yWSLrns6GUKMWu8YFdkoF+WfqI6sXxH80TEb67K+RzFK&#10;uSi3Uc6baMrKks+jZ0KI7mH+IHo+4tnCe1ZHrijfa/t/IYQQQgghhBBCCHHAaCJJCCGEEEIIIYQQ&#10;QpTQT9sOPeOftq1Zs6a78MIL5z8ZwNfSvK9x8zW/6KvxfNU4+jphdI2v22VfTeWrwKtWrerP9oev&#10;6y52jSS+LsdXCT34Sl30sxfga5J33313f7aPTCdA/Z5e0Uv0NUi+mml9tXMIXzO0vmLOVzO9r1c3&#10;qN+yC3VmX3/OZAe+YmnVU/mdL3q17EafKj8vsb6WPoS+W18xR5fZulTYZMeOHf3ZPvhKalY2+8o+&#10;/fa+nu7JPATbWV9V9vxkCPdwTILOsxhBruwngR74gtXuEOLI+glZpV2+0hvJj496XzHHx6OfK2Iv&#10;L86oN/p6Nb6QfYWa+qOvQUdxhL29vItsVmw20Efma14cT/sTMHQe2RR9Zz/hwFeWL1/en+0Peo/A&#10;Zlas0K/sZ7VRvxqev1V07oE+DtZP2+64447+bB/0Kcupnn6wZzb+e77UoH0vziiX5Q9P5/TXGtuH&#10;RG0DvuLZDV+L/M3LucDnkU4A2aL8gGxebiP3RGNRlJ+o14qRBjEU5RfAV6J4ivQW5S9yZhSD/LzC&#10;+4lFA1+2/B07ZzEa+QvPDlF54jjLbcSSFU+Ui551AV/I7OKBr6DbiMhns7yLr1n+xk+csvzBeGP5&#10;UuT/B4InO7bM6vd+ykS56PkAMp0BOrPuy3IHoB/LH7LcAJ69GsjkyZ/9vAu8n7YRX5lsmW4p78nO&#10;tax+r18sg5DlFuI0Gk+wh2c7dBbltij+KBvFL77gjUUN9Ordw/t7tE7jPffc4/6kGH1EvrRp06bu&#10;zjvv5J9aI+kBYO9i289//vPnPxmAE0QLx0ZOhpGjAS4qm7ULBK738sGAHq2BRLkzzzyzP9sfgs6b&#10;oAKur1y5sj+zITHcfPPN/dn+ZAMrAeLVT8KIJmMI2CywSZZWHegzeyDBLlZgU2c2gVW5x5O/0i/8&#10;zUq2fLZixYr+zIa+Zw9U6J7+T8Jn2UDAQw1ra0zi1TmEASgapPAn7+G6Ipun20pZTzZ0nk0koRNr&#10;cq1BvzybIFvmS175bKIHGEAj+SN/ZHDN9LZYonYb5CdvcM7KI7v3AJ75KteyFyYP7JRNauBn3gMR&#10;+mYRZA/8McttxBDj4CQVnXv3VNqN+pVR0Tl513pAjibODoStW7d2t99+e3+2j0rfiTPrHnxwsXmr&#10;gU69iSzGsGwCn/LWiwsPt1u2bOnPbCgXjSfkrix/eUT9zsYK8PrViGSbxlfJLRwemT0Bn/We+bLy&#10;0fVMJ/ijlxcb3kQS400Wo4xV3nNhNvFA/GRxRixZz3yezENom9y/GMgBHBFe/TzPRS+K4N3j9XeI&#10;p7dp+juEOqwX9Gkmkrw6h1Tu8fztYNXvUbGph6eTId5EUhRfjWn6ldUf9ZvxMxuLKn33oNxiczbl&#10;ovGkMpEU6ZVnvmicnGaNpKuuuqr9wUdrJAkhhBBCCCGEEEKIGppIEkIIIYQQQgghhBAlNJEkhBBC&#10;CCGEEEIIIUpoIkkIIYQQQgghhBBClNBEkhBCCCGEEEIIIYQooV3bDj17d2173vOeN//JAHZ78XY4&#10;YoeQaDV4VlT3dpOi3mhXFlZ5z1aDp+1ly5b1Z/vD7h6nnHJKf7YQ5Dr11FP7s/1hl4loVzZkYyX6&#10;CHZmYMX5SVi5P9thg3u8nS7QebTrAXJlu1WgV2sXH4jqBs9umT0BvXntNpDN2tmlonP8wdrRBT/M&#10;dM492a4InvzYOtoxCihn7Xbn9XcIsmU7q3hQf7ZDiHcP+s52m8FfvN0q0FcE9Ud9p7xXB58jd4RX&#10;vqIT+hT5QyQbfcpi0COqFyq7MkU2oe9RHKEXb8cmykV6o+4svpHdGjMqO3xF7UdyA3V7Y0XDkyGz&#10;CWAXjknoaxa72Crb2QjdWjLQ7yxGwZIN/850XvFldrOydp3JYiiCPmXt4ktRLGT+4l1rUN6KFfws&#10;G+sg8hmvbsDWHB7RMwCfZ2O456sN5I7aj4hihdyQ5YeMaJexTG+Zv0Q6iezV8PRKn7OyEZFOgTiL&#10;+gWeDJlOwGs70lcDX8zuw2ZWGxVf9mQjtjNfI+daeRc9Zf4/zT1ef4eQNy3ZKr7k+WGFSjnkt/pV&#10;aTfrN77s2bziD+Rmy+7UyxGR2SXqH+N8FEeMZd54w7XsHYCcZz03NSK940dZjHtkNq3EQVRHlrsY&#10;Zz294QuRbNdcc83eXdv8u8TBYjyRxHb3z33uc+c/GYARvW34MWL0oIiTeA/vPHx62+MDQZNtsU+A&#10;rFmzpj/bH7YVfMITntCfLYQtB48//vj+bH+ytnHuSHYgIVkJH5mzfqFza9IBsvI8gO/cubM/s8Fu&#10;VlIlAWcP79xjvbCRCO+9997+zIZ2s4Tm1e8NXkNItuvWrevP9lEpS1KyBu4K+EOfsFy8+vERL1E2&#10;KBdtRY++vMneSr88nVfw6kcn27Zt689sKBdt+Y4vev3Cf6NtQ8ErT86K9An4S/bA5oE9Ky/3Fpmv&#10;kpu8rf0bkU9l/jZN2Up8o3trsrdSlsmKHTt29Gf7Q9noQQs/27BhQ39mQxxwLAb80XrBzeQCr+wQ&#10;T7aKrxFn2YSRB/Fj/UFkCLIv1qbkCWvcqNiC+Pf+UAWMg2ytbIFNskkunnusPxDQ36hdwFe95yaI&#10;/CLreyR7ReeM1dGLC3V7uTUrG+WvLLdVYiXqX1Y/ffJyJ+NfNAZi8yxG8WXr+Yn4tp63hhDDXm4l&#10;fqMxPCrb8OqgXDbOefIz9nNEVGTz6qnU78lf0fk0VPrlyZbZEzz5p7H1EK+eit7okzXhMo29GsSo&#10;l9t4Z4xyT0SlXxlR/7L6eT/wxoOoz42s/ki26FoG+o5yagX65uV1xkl80YNyXr73/LBx7bXXdlu2&#10;bOGf2v5fCCGEEEIIIYQQQtTQRJIQQgghhBBCCCGEKKGJJCGEEEIIIYQQQghRQhNJQgghhBBCCCGE&#10;EKKEFts+9OxdbPv888+f/2QAiz56O1KxgFe0SBgLZXmL6bKw4W233dafLYSFxbIFcWnbWlwZKHv2&#10;2Wf3Zwth0cVHPOIR/dn+IPfy5cv7s4Ug+5133tmf2bBAmbV4I3WvWLGiP7NB5yzcaEGfvQXGgcXR&#10;ssW2PVi8LFvID9msBSVpN9u5DH+JFowD6mdRvUnQZyYbi2Gy++AkXp1DsIu1YGwF9JEtSEu/rQVM&#10;PX0OYeHEKBZYrM5byI+F6rKFF7G7teAdC9lFi9kBNrUWw0Pf3kK3DXw56hd68XwKfWYLCHvl0Udm&#10;a3SCbTxo39MrseDFb4a3SH+DdqOcC8SKJzv1R4snRv3O8kNlUUdkt+zGIrpZWTYgiHIMdXiw6cP6&#10;9ev7M5tIbxmeP/A5R4SnkyGe7vksWqwSyG3ZQsEe0QLnDeq2FjGu+ANxYuWuSr9oM8of0ULhFdm8&#10;BbPpb7bYNguIexsFQOQX+GC0qCz+EuWAKA4AX4pyDP3z/JFnmmy88sYM4ivKPcidyc5Y4+ktG6+y&#10;xbYjf0Pf2TiKXqxnPmTOfA1/93IP8RvlkMye4Pkb7S62bAXq54jw7F6JUW88o1zFl6z6Ix9q4CtZ&#10;vzzd4keZL0X2ysaozF8AP7VyDGU5ItC3paOKvWgz0tuhWmybPlnPqUMyn4muZfXzLOxtRkSuzfyB&#10;65lNPfn4POuXdx0/j/JDVjcgt6cbxv9srPP6neX7q6++Wru2PYCMJ5LYCeyZz3zm/CcDCHrvQZLA&#10;ix6AcQBv1zYcNNrpCueMHpaAB55jjjmmP9sfHvROP/30/mwhXH/Uox7Vn+1PJDegk2hHFiA4rHtI&#10;ONk21AwU3sMaidbrM6DXbEKHxBAl8whPNgame+65pz+zwV+yhIlc1ks47VoPaUOo25qkq8iGXteu&#10;XdufHRjYOtuxDrtbk6qVsvQrm0jipceCBG5NYA3x/CF78I/AhtnkWtYvHhy83IM+s5c5rzxlvReK&#10;RhYj5B5vspn4iF4iIzKdkxezB6Kojqx8VDbTSUU2ciu6WwzY04sV8kP0gF3ZtY1+Rw9NEfTbym18&#10;jr9FEJ/R7oXg9Q97EP8RFRk8iGMvtzTotzc5mPkDdVuxQp+yCQviP/qDj1c3ZP4CXt8rE0mM/dE4&#10;HNmEMSF7uPZyehS/jcwu1O3lRyZzvR1lIao7k61iE3SWPRd6RP3KdE7e8l5oGvhslB8jyDveS1H2&#10;gp5dj0DeLOd5fY9kblTq96j0y7unIht5y8rZlbIVW3t999odMo3OK3rzJmUqsnlM026DGD0UE0me&#10;Podk90S6z8ry/uHlzajPDa5HY3jFLzwiu/HuFOXkis0jsvork2wemzZtal/40K5tQgghhBBCCCGE&#10;EKKGJpKEEEIIIYQQQgghRAlNJAkhhBBCCCGEEEKIEppIEkIIIYQQQgghhBAlNJEkhBBCCCGEEEII&#10;IUpo17ZDz3jXNnYSe9KTnjT/yQB22fBWymd3jmj3ElZz91aaZ0eDaJt6VsDPdrJhtfvjjz++P9sf&#10;tvc+44wz+rOFRDu+0S/q9kAf2ZbI6M1ajZ5+ZTu+gLcSPuWjrcvRa2XHKGuFfz7Ldnyh79ZuNOwa&#10;kO2yQ/3ZzgLI7+3MlJVlxxhLb5V+4afRDmJAHdYuHLTLEeFdp75sJwr8Mdq5gP5ZcjUyvXm+6n0+&#10;hHss+ZEn22UvswvXvJ1RKJv1C9ktGfCRaIcN4B4vBgGbeDtteO020I3XL65FOkemaPeOhudvma+i&#10;c8+XomuQ1Q3ozdJ9VjewU4638wn1Rnph949sPPFkyHwBvBilr9mOLJSLdj8F/MXana0SB8iOfJNU&#10;dE67WX5CfmsnPsplY4K3Mxp+ZMk8JLM5bXs7zlV2hSMOrTit+Dl9z/KfR5YX6beXvyq+StlKDrHw&#10;dNKIfJGyWf6oxJnnF5k/RHqjT1ne9dpteP3DlpE9M5DZkxsqOcC7h88y2ei75e/0NStbuceLJ/Sd&#10;+YPXL8pVfMm6p2Iv/CWKgwhsmfmSdw9yWf0dUpXf8tVsdzDw7OXVOUkkv+drQE7N6vfsXtF5BU+2&#10;TOfRLn+MndnOZMgeyU/u8dr37NWgnGeTrF9RvQ0vRiugF6/fWW656qqrtP3/A8h4IoltUa2JF4zo&#10;TVwQnNFW9hjae1iLrkE00dNA5pNPPrk/2x9kfuxjH9ufLYRkkz28e/CA2Duoi6c32s1eLEjkK1eu&#10;7M/2J9MbycraPn8IMliJi7qzwZEtOPstFfeD/kaTb1CRjYRrTVTha9kEHHaxtvlHrsVu7T+EZG29&#10;HOBH2dbi2MyafPRsMSSzC+W9STD06b1MNbzBouIPXv2RTA0mBaI4Igd423vjh9lkrueTlX4Ro5H8&#10;lPdeFGk3sinlPJtQLzr1IA6sl/YhFZ/yqOjmUJD1G6J7yA2rVq3qzxaHFwfYM3u49mzOZ9k4w8MY&#10;5SPot5X3K/7gUdF5pe9ct8Y0cnE2Tnr9Iva8MbBBDojGE148vEkw4o8t+iO8fnmTX0O8so1Itqws&#10;45A36UG5bBzO7uEPOd4fc6aRLeozIJO3PX/Di1HIykftR/VOC3FGXo0gZ3NYEN9RjBNDWc6mfetl&#10;Lmq34ZWt9KuCJwO5jSPC63umM/D65X0+pNJ3cv9ix+GKXTwq2+R79Vdk9sqSM2g7gviMck9F9ghy&#10;EzlqEk/mITyXebkLIn9kPIjGUvrs5U1P5iGZT0b+mPU96jdyRc8mlViJ7uHZaLExktnr2muv7bZs&#10;2cI/tf2/EEIIIYQQQgghhKihiSQhhBBCCCGEEEIIUWL6HzWKDH6T86N8vYyvkrev+LaDr91zja+m&#10;TR5c42t51jUOyvOVO+sa8HU7vjZnHXyljq+9WWXbwdcM+UlD+zr18ODamjVrxl+rsw5kow6rbHbw&#10;FUZ+ljPU0+TRfq5gfc7XHNvXDa2Dvntfy0Vm5Kce6+A6OreutaPpd7JdiOrm4DpfP50s2772aZVp&#10;B/3PvrZK/dZPhihPO5P6HB7Yhr5bsqHz5jfWAdw7KfPw4D7knyyLLll/xSrTDvrFTzisa1Zfhgdl&#10;6Zt1jQO5va8LUw57WeWGh1V/1i5Hu2eyT+iE3DD5+fBosg1tNTyog35ZZWmXOLTKtaPlkkmQm7Yn&#10;7Tg82n3Y2zponzYs2bz4akeT3YI2vZzJ0eq3rrWDe/B5C+t+6xj2px18juzN9taRXacOSw6uUTaC&#10;+7jHkg19M05NttcOyrY6vGN47/DAZpYfDUEG7pss2z4fyjJ5cB9Y19qBv+Izk59X6gfuabpqB9c8&#10;fbYDkG+yzuGBbtD9ZFnyHT8fG+pj8qB9SwZyR/RswYFOiBWPVrcFukQ+q952NJ1N9pc2o3YBnXgx&#10;CK2uyX5z0C6HJRMH5fivBXHAYdXbDmSLcgi6IcdZZP1qOrfq5XNk96BeDqtsO5rerGstB3hE/hDV&#10;ywHoLsIqx0G9nk7aQd3Y3KLpxYM4wF6tD9ZhtcnRsK4ND6sO+kTbk20Nj9av5nvRMUn7fLLd4eH5&#10;VObjHBlD2SaPVod1rR3YDBkmQd4mt3e0OGu5oB0Vmk0smSaPSZreIposk3Xx3I4fDnU8eRCfkV0i&#10;2St4Om9YbbaDtqM4pV7PBowHlLXk5iA3eXK1a1a5djQZPNCZd73V4dH6PGyvHVW/s8q2o2Fdi/SS&#10;0XTedDN5bNu2rf30/b017xHTMF4jiUmbU045Zf6TAQSmtw5SdA0wsrX+AeBEPCh64FzRotJAeW9t&#10;Gl7sH//4x/dnNsi/GHDgbH0Fgs9aGyOSueGVBRKG95AHyJatQ4RurYkHEqk1iTOE69u3b+/P9oE9&#10;s4SA3N7aCw0eYq01kir142/WAz7JKltoF51HD6Hgyc9kprfoe4M4sNb08WQegs05PJh09NaH8dod&#10;4smQtQteWXSZrZGEn5LsPajDsxv9yhaV93wGeb2JnEbWd+LY6x95JVqfgX57Gw3gY9E6A1ndEN1T&#10;salHprdK3diDeJyE3MMREd2Dr3g5E7x2h3jyV3SOr1njSaXdyj1t4mOSafzhYMQBoHcrFrZu3drd&#10;fvvt/ZmNZ1OvziGeThrEkjdWMn5b48wQzy6Mgdk4Sbno+Sby5Wysi2zCuJ6tM5T5G38k8xa1z/oV&#10;6TzqM1Cv9weRRtR3+h09M04jW+WFirGQF5hJiDOuRRCjVv4AYjeKccaTKA4ipukX8WeN/UPIy9lz&#10;lUdFNk+307RbYRqbVsp6awlVylbs4lHRm9cvnjOzteOyNZKi/vG55YdDyCHZWOpBTs/yk1d3trZT&#10;VBZ9RDkVMrtH17M4Qm4vp1ZiMCOy2zT2Iu9Ffv75z3++vV9ojSQhhBBCCCGEEEIIUUMTSUIIIYQQ&#10;QgghhBCihCaShBBCCCGEEEIIIUQJTSQJIYQQQgghhBBCiBJabPvQM15smwWDzzjjjPlPBrComreA&#10;IYtwRYsAssCWtwAY9UaLQlJ3tgAZC3I+4hGP6M/2h2snnHBCf7YQFrT0oO1oATAWZIsWxAUWrLMW&#10;QKbe5cuX92c2o/bvGpX/i/50P77xjW9suO+++57dny4AnUcLxoG3mCflssXyuMdaiJPF2rIFSFnU&#10;LVsgmcXTrPozmwD94r5JKId/RyB/tHBbBH6a2ZQFEK3FXYmPrF1sFcVCdB2b3HPPPf2Zj7UYHjpZ&#10;rC+BZYsh+IO3qCtQr5dfKJv5qic/n1UWy41yG9ejRSOjRSFp21t0HpmjRRXRSbYYJjaJ8lskW9Q+&#10;n0eLM2NvaxHOIV6MVuIAuZHPAp1Ei21DpBPwZKvo3Os7ZbO8Rb8im4Dny8gV+Sl4/kB9ldyTyY/t&#10;LJ8hPrMFrT2b0mamc3JA5I+M0V6OoFy2QLGnN/qa5UV8IYoFynt1eO02sAmHBW1mesv8LZMtItJN&#10;1m6mM4j6Tr+jcRJ/4bDAByPZKlCH5cuVevH3rO8exHAWx+Qny3aZPQF7WvFd0VnFpuDJkdXvXadN&#10;z08atOm1m+klipGGp/OKbJS1xiLsYPnYEHy8IptVPzGU5XvPHyqLfFN/5A+Ut+qGKPYbXr/wk8yX&#10;aNdrG6jX84tIbuBZ0cvL6MOSeQg2jeqP+pf5chTHnj4blRwQkfWdPnv+Hl2Da6+9ttuyZQv/fGGs&#10;AXEwGE8ksTvSueeeO//JAIzsPaDjQJFz48DewE6yWrlyZX+2OJjgeuxjH9uf7U/UNkSyk6yi3T+y&#10;foM3yZXJ1fPRUftP6f+9HzfccMOTR3V8pD9dALJHL7iA7FbCZyDwdpNqIL+VzHkoZ5eeCOrPXiw8&#10;2Sr9wqesXb4qZSsTLrywWZODJLMooQEDgTV54PV3CLKvXbu2P1sI5b2d+rBLtmsbMW4NchXZKGft&#10;roQ+F7urWiPSK7J5LwUN/M16kaRPXItg4nH9+vX92UIi2el7NMkVtc/AGk0MZDqDqP6sfFQ28wfy&#10;WpQ3wbNp5cE8kh0/jCaSKvV7uq/onOtWDPF59mCOvrM/THj1Z/0Gz6ZRfDWoO9s9jV08N2/e3J/t&#10;o6I3756KvbJ7GMu8XSErdvHqr5TNyGSPYDzw/ghXsSn5icODOPbGy6xsRKa3iuzT9J3xwhszMl+t&#10;yEZ+tF6qyCscEcSxFd/AWOKN75C97IEngyfzEHKHlfcjmQ8ET37aRL6Iim49vHa9z4dUZPN0yzNq&#10;Nk7yB7bFxllFNs92FX3yDG/5I7GZvdtk/hbJnu34Bl75rF3I7I49vJydleV50nuuq9grahsiu2V9&#10;j2TP+kU+zfIiOd/LrZlsUb/xtWg82bRpU3fnnXfyT+3aJoQQQgghhBBCCCFqaCJJCCGEEEIIIYQQ&#10;QpTQRJIQQgghhBBCCCGEKKGJJCGEEEIIIYQQQghRQhNJQgghhBBCCCGEEKKEdm079Ix3bVu2bFl3&#10;3nnnzX8ygN0svFXbuRat8E85b1cHymW7wUSrxQMr+Htb/FO/t7sHsFK8t1o8Mlu7czUol61Uz243&#10;xx9/fH+2D1avL2zXfMODH/zg3+hP92P37t0n79q169/1pwuIdN5AfnYKmIQV+LNd1Tybs+tQv0K+&#10;C6vvR9u9g3cPbWa7E9Fv/HgSdJLpnJ1Jsh3r2CHA2m2D+qMdX4D6R7brz/ZR8SV2J1ixYkV/thDK&#10;ezsbsLvG3Xff3Z/ZILu12wb1Wn4yBJ0vdtc28GIQ8DWPimzIYPkzusp2fMt2bQMvP1F3tAsX7Vu7&#10;aAG2yOI30gvQvrfLT1Y/sqE3C3bYiHSOD2W70WBvy+a06/lwg357cUZ+iGI8ipEG8W3FAe1mOqd9&#10;qyw+YuXLIdgr24qeOqwdSrBllhfxNat+zxZDGGOzcZpdIa0cg62iXVUAn7LskskFlI1yJ3L12/8u&#10;oGIX6rbkqOR7iHwmiqWs7/i5Z3Pq5YjA36L8hx97uyPhS15+gEh2dBbprSI7z3SL3bUNfXs6z2yK&#10;XFHdwD1W/7N+A3Hs5WWeh6Lnpkr9+Lrl756PD/H8hdjOYgi9ZrnTu05eyHTu9b2Ss717sEPWL+Ig&#10;e/7wdMszKs8XEdjbytnokyOC+IziG4hxKzd7fjKEXQSt5xvyUvRsAVkcYXMvB0Q7nzXot1W+4uf4&#10;UeQzkc2zsuQsT/aozw1sGvlbZLes71GMUmeUW9B39lwV1eHlzAY69+rHhyNfHe7aFmcCcTAYTyQt&#10;X768+/7v//75TwZgaO8hFyNaL+4NnNN6uIboWiNyEsA5vYdckuTKlSv7swODh6jjjjuuP1scJI2N&#10;Gzf2Z/tA5uxlC7y+k1C8h2NAr1HgA4nFSuYkBWuyYwhJxxosGPhuvfXW/szGa3cI/bO24Ucf2eCL&#10;XNaEiyfzEPpubc8/xNNtRTb6ZU2sVOyV1R/1D3vecsst/ZkN7VsvDhV70e5iJ5LILdHgGPWrIhuT&#10;Kdb231m7gL6ziSQPBr6o/qj9zB8q/SZfe3FMXowm2JGLwdsi0xv5vJLbLNBZ9kAS6YbPo0mLit6I&#10;s+xB1YO2rbKV+Cb3eDpvUIcVC3yWTSThD9GLaAR9ymxKnG/fvr0/20dFNmKUF5NJMntWQCbvjxsV&#10;u1Tu8cjKRv6e+Spx5k30VOIouyeqH1/l8Ihkn0YnDXKX54+Z3qL6M3+ryEZ+tF6KGMc4IogVb6zL&#10;tv8nb3FEVO7x8F6gK/2qtOvpzft8iCdDRTYPfMzz/wb5lGecxVDZ/p9nUWuyJvKThld2iFdPxV7U&#10;beWAimz4EXb1iGxesQs2yeLUI/OZqO6sLHJ777sVP/d03qjYbTEgc5QXK/qOdJP1nT57OR25ovFE&#10;2/8LIYQQQgghhBBCiANGE0lCCCGEEEIIIYQQooQmkoQQQgghhBBCCCFECU0kCSGEEEIIIYQQQogS&#10;Wmz70LN317YnPelJ858MYJEsb5Gw6Bpk1yMqZVlczFu0jmvRAsVc9xYKZ8G4aKFuZMsWZWVxtQ0b&#10;NvRn+2BxsGwBUhYg8xbLY7G6aGe1ygKhLF5mLe5Ku9kCgtxjLb7OomjZrmcsymYtrDqE+i3ZWFgt&#10;W6AQm2a69UCv2YK01G8tVIzOOSLQ+WIXAcQfo52T0L2nV+yZ2QV/sRZJpE/0OcLzN9qt7NpGLHlw&#10;zVu8ER/JFkf37kHeLLdwPdJ5FGf4UrTYJYsLZosrelC3t/lBAz/zFmZEp1F+iMrS58he2CpbDJM4&#10;IMYtKjrx4gy5Kr4a4emGz7K6vXuyNoF+ezppULe16GVFZ/iMlVOp04uvA4G6LX+PbN3gHo5JMj8F&#10;cky0CDH53MtB1J3V7+k2i4NGZBv04ukmky1qnzoXO8408DNvgVVyg5cfGl6/+TzSScXm5GUvd0c6&#10;bSzWppW68WOr/oqvRWBPYtijojdi3cpP9MmKvyG0bflUpV8V2ajbkiHzF6Buy26VvEvus/yc+iJf&#10;AHJPZBOgbkvntGt9PgSdWP7m6WoI+diy1xBPtopN6bclGzrP9E65yKZRHdPorUIme1S354cN9O3p&#10;tSKzp/MGevHqz/qF3N490TVgLMhkj3wq82cvpwL+4NULl19+ebd582b+qV3bHgDGE0m8ND3xiU+c&#10;/2QAEybWNvaAkaOHCpww2qY2eiHCQbKJA+6JXvaipMOEwEknndSfLSQqS1JYtWpVf2bDw4616xNB&#10;mb3Eohdvtxn0Fumc+rNkS1KyJk0oGwUm8OB+xx139Gf7qJTlZeOuu+7qz2yQ3ZoAROfsdrEYSFbZ&#10;BFnlHl6S165d25/tA3tkkxqe/MRQ9mCAv7CrogcTRTfccEN/tj8Vu3j3kKij+AIeWqxJLHw4m0hC&#10;J9PsRnf77bf3Zzaebis7smV2wU+9yeSs71G/iO/oAZUYyiYGI9mo25pUaETt44dRTo761fDax//w&#10;h4jIJpmfT1M/fVrsBHUkcwPZMr158pOPs9zjQZ+ynEpsV+LYGtMoZ+3AOQQZshzjQd3RDqYRFX9g&#10;TOCYZJqyjcgvGGesP1g0GKe8sarib569KjDWZc8f6MciK0ufs2e+iEznkd0yvVX06kE+zp7JGDO8&#10;vExuyPJDhicDbUbjDTAmWC9zlX5VoH3aWAyeDJ7MQ7zd0yo7slXqp24rjiNbN7xdvnbs2JH+MbZi&#10;F8Zqjkm8z4d491R8KYM+ezFa0fk0TFN/pvOobnwtyluQ2SW6npVF317OzmSr6Cyqn/EgyquR7JGv&#10;wCc/+cnutttu45/atU0IIYQQQgghhBBC1NBEkhBCCCGEEEIIIYQooYkkIYQQQgghhBBCCFHCX/RA&#10;HCxYEfpH+b3hxo0bx79xHx78BtFblJrfRvIbSQ/K89vuyTo5gN9Gtt9ATh7c0+r3Dq5zb/tt/PDg&#10;Gr/L5L/Wwe9Z+Q2zVW/7zWb7XfzkgWysQWJdawdtsxbLZLuUzX6/jPze76Cpm98iT7Y3PGjD+rwd&#10;1M9vXyc/R77WhnfwG2h+Q04b1hGRleVAN5bPYGd0asnUDmzHb26HfsDB561vHpSn7NBWkwexgM9M&#10;ykbZ7DfvlOX38kMf5wBktNprBzqJFjHmN/f8dt6C8kMdWQfQxmS/kJl2J2UeHpTHrpOfo3N8bLLO&#10;4YE9o7UfqMeSiwN9s05ShcmytIktJvU8PBqTZdvR/HSy3xzYE5t4cA+6teqlbXTnQd2WvicP6pm0&#10;M0f73GqbI7qOzIwT1jUO7EnbEdRt9Y9ylI+gLP3nv5NHa9+jyUj/vAO5rPpb3ZOfTx7UMfkZNL1k&#10;Rwb1IePwIGfha5PtVg7kwo8n6xwe1M8R0XQ7WT/xH8UBtDiatEXlYL2waLHtiCh+20EfiLXJdpve&#10;Wr+tAyhvXeNoWNeIMw4PfJTDAvnAqrcdrX+T/WoH1+hfu2944BNe29Dus9ptfmFd48AeHIuFupHf&#10;qpsDu3FY11rfPbLrQD1RrEc02a1y6AR/sK5xUNbLi+3wfLb1y6q3HcA9k2VbXzMmy00eTQbv8+ig&#10;feSYhPLDPlhH0+tknfh4q9s7gHsmZR4e1I/Oh3VzYCvaiGjxN1mW5x7ysdVeO1pZ61o72vVJWv8m&#10;7x8eXln6hK9lTNY3ecCk/3JM6sI6oNWxWCblaUcG7Vtyc0Q0f7PabIen80ZkN/whyksc3GfB+Nfk&#10;sw76Zn0+PFr7k3JxtHusaxyRbK3OYVvDg7V8+3eE907nEaLCeLFtFp4799xz5z8Z0CaYLHCi6CET&#10;Q3uLJ2Zls+sQ1c+1aBFPJoKOOeaY/mx/cE767cEAsWbNmv7MhvotvREY2cKtPHx7i22jk+gFmvqz&#10;hzGSg/UATr/RWwQvB9kCqh70a+vWrf2ZDUnHWoC5IhsJj75NMo1OhjD5YNkUnWQL0k6zUDe+FC3u&#10;Hi227elkCLqxYoUYiBb5Bh5srElPXvK8ya0Gto4myLC3d52dC2+99db+7MCgzmyx/MzfeAC1FtIE&#10;Jku3b9/eny0k6je2wp888Bdrh6whFZt7RGXxBy/fQiVGqduadKVc9PIMXllAp94C4zCNbMRHlrO9&#10;+ulTJFcV7GI9kJJTFzuZglzRYveAPrLJIK/vxEGWFysyeJD3tm3b1p8dGJV20auV24iDKG9BNNkD&#10;2NKyJ2T1kx+iHJGRxULUPjbl8IjimNwVPdPRppdTK0Q6hUi2aezVIAdxLAZyDzFuga9GOQQ/zWKU&#10;/GXlsKjdhncPz1UcEZV7vPorspGbrWe7SrueXmmTF9EI8iLyRXj1V8p6/eJZMRv/p/HDacpW+lWx&#10;yzQcyvorfuERyVXx84zIbuS8KN9HkFsim1Z0Qt6xfBkYD7K86pH167LLLmsbQ2mxbSGEEEIIIYQQ&#10;QghRQxNJQgghhBBCCCGEEKKEJpKEEEIIIYQQQgghRAlNJAkhhBBCCCGEEEKIElps+9Czd7Ht8847&#10;b/6TASySZS0SDCyyFS3ExeJf3oLXLLAVlc3qBur3dpRjQUkWjfTg2rp16/qz/WFRtGhxQ8pmi22z&#10;cOTRRx/dn+2DxcGyRT5ZTG/z5s392f6gk2hxZvqdLZZHHdYiotkinMDiaNZi39grW3SNBUKjRYiB&#10;BdS8BTez+lks01p4ljqjhdch80dg0TjL7pSLFiAFfMZauBp9ejv0NShLfHqwoO3NN9/cn+0Pi+Fl&#10;C3ES49Yiyvhwtig1Cyxa/lhZgJw4i3yVa94ix9RdWWzb8hliO1tEnDjwFggErnv5hfhlMXAP+uXl&#10;F3w4WkiX6+g8guueP2b9Ig68BXHpr2ePBjkkAn+06keuLG9RztMNMR4tUFzNbdZCptQdjQfg6RWd&#10;ZQsIo/Mst5FjrPyErbPFV+m7ZRfkjXQGtOn5QwZyZRsJoJ9MBg9iLBpP6LO3wCl+nI3DxJA11lVk&#10;xs+jxZuj8RK7eLkFsPk0i21DFKf0zYtzdBKNV8Qw8WLh+XCDdjO9RnGSxVGUYzLZIItR+m31vRLf&#10;+Av3WWT+UFlsm/xl5TDk8tptcB35Jol8qBHFYMPrO3knswm6sfIuts7aRadWWcj6Rm7LxmF82bIb&#10;/YpyA3i+RPxVnueysdTTudduBfSR9Qu7RLqlvOePFV/ienaPB/VHsiGXF8fRNcAe3vNH1OdGVj82&#10;82wetQ1R2/h5NP5neQ0YS7w4y/oe5UX6Fdn68ssvb+/RL8wzlZiW8UQSEzJPfepT5z8ZgLEWu/3/&#10;NGWz60DweC+6WXnKrly5sj/bH5wzemFicFi/fn1/ZsM9GzZs6M/2EemkwYPB7bff3p/tD4GXTVpk&#10;kBisB3ySaJRwgPath1iCPUoIwEATvWAD+rEe8LFl9lBB/ezkMwkDujdp2MDmXrJr4DPWhE5FNvRq&#10;PSRTzpr8GuKVbfBgH+3yl9VPvyyd8wKc+bk3YUS72Qtu5jPI5b2E84LnxUjDqx87ZxOLnk4qZDrH&#10;ntHAGvlSpjPAH7zdEXmZiPJP5MvEZjShUpHNu6eSe4hv7yEafUY5u1I/vmzlVsrhDxFe+8Rtlu+x&#10;OUcEfbfiCVtxLcLre6Vf09gUW1VyT/SSHEHeiXYQjfqHrbIcQI6xxivkjfIxVPTmkdmF/MKxWDLZ&#10;yLne7ow8N0STg5E9Mz8/1HqNckCm08oLKjnAyuvEaPYsG0He5fAgxiqTC5ZslX550KfKi+RioU9Z&#10;bvP6lekMvHsqZYmB7PnGm7yr+IMnQ/ZiD55OhqBXa5yvlPWo9Cvzt6h/FbtM48/TlM36Tm7zcnol&#10;jqapP+tX1D65xfKTRkVn0URS1neeybwxI2t706ZN7b1Iu7YJIYQQQgghhBBCiBqaSBJCCCGEEEII&#10;IYQQJTSRJIQQQgghhBBCCCFKaCJJCCGEEEIIIYQQQpTQRJIQQgghhBBCCCGEKKFd2w49413bVqxY&#10;0T3taU+b/2QAq6JHq8FHu2xw3dvlh5Xao9Xa2WEj2rkE2IHD21mJnT2i1eZZRd7btY2dAaLt1umT&#10;tSPbkJFsd61Zs+bP+tO9jPq1YXQ8tz81YUcFb1tjVrCPdm1Dp1G/gZXyrV0+KJvtiMI91q4KlMt2&#10;2OCebMcJsFbi92Qegs9YZdk1INu1jbIcEdRt7T5Q0ZsnW6Vf1M19HuxssGPHjv5sfyib7QjFjg+W&#10;vxMH0U5YgK9Z8uML0TbRgD68XXQg6jdtWjv0DfHyi9ffIdnOSdTtyVbRuQdlo/jlWrYTViQb/Yp2&#10;Zan4skclhqjbqp/PPHs1vLKAr2JXD8pFMQTo1tqREn1lu0kxJlg7XSFXNo6RE7McgD9ZubNqL8su&#10;xF+2Cw46y/SGbJbP8lmW79GNZTfKZWXZ4SfKMdTrPX/QdysfD/FkqNg08zdvPIDoGqBXS99Vsr6T&#10;Izy/QB/ROJ/VHUG70XiQkekNP11sXq70i+tWnFmfTUIce/kvugaVfnk+G9m6gR9bOSaTq5H135Of&#10;drP6Pfnpa9Yv7rH8jb5mORV5s7xI+5bPUHfWL09nFdkoW9G5JT9jXZbbPDw/GULeivQW9c/T5xAv&#10;BiHTSVQWIn+kbCRbZJOo3kZUHqL2M9nI6V7+yPwcm2Q5G5/yYjFqG7jm+UPWr+GubbHlxcFgPJHE&#10;Nvrnn3/+/CcDcCLvIRcHiSZUCI7ICSNwvOXLl/dnBw7tWg+BDZIlfbagX2vWrOnPFsLD6caNG/sz&#10;m1HfP/boRz/6yf3pXq644orzRs7/sf7UhMDxZCewookkEnX2oulB3daLVIVKuySc7IXMq4fPo34D&#10;2xYfe+yx/dk+mAzJJv7wF9qI8O4hwWfJ1CtbaZf48yaKIKqDRIs/R+DPVixQ52J9CZnZnjuCGIy2&#10;2Kftbdu29Wf7Ez1wNDy70N8st2T1Eyuezmkz0jnlvDjL2iUGoi3PgW3NPX+n7ehFMPJlclK05XHF&#10;17z+ZXIBY4I3MZDFIHVnkzWebOSsbOKR3MMfYyZBZ1m/0Gm0pXoEfc4e/L1+VfIWfs4RUdGtB7Jb&#10;E0lMELH9foTXr0a0xT+5JZvoRq5svPLI9BbZLetXxSYRWb/ITV5+yvwtks2zdaPSr8hnM9nInd4z&#10;RKaT7KUFyGGMxZOQE7O8SDnvZZLYinIIedF7UWt48ldko21vrMuo6I1YtPJHRTaPSllPb/hI9hzM&#10;OOSNRQ3PHyo6mcaXprFXxZemgZwejRXEoRfDFb15TFO24dkEeI6N/AF/8nJbFPsNclOUOyPZsr4T&#10;f56/ZGUje1WI2s7IZNP2/0IIIYQQQgghhBDigNFEkhBCCCGEEEIIIYQooYkkIYQQQgghhBBCCFFC&#10;E0lCCCGEEEIIIYQQooQW2z70jBfbZgezZz3rWfOfDGABL29xNBZ9i3bDYmFEbzEsFpPMFhCMFuIF&#10;Flf0FkhE7mgxTRYI8xZQZQGx1atX92cLoc1s8eZRv28c6fQ3+tO9fO1rX3vkV7/61X/Xn5qw8Jq3&#10;MBsLk0WLGNNvFjCLQPfWAmeZTQCbckyCvNFCvIAvZAsFUo+18KzV5iTYZf369f3ZPvg8Wjwd6Hu2&#10;0Ce6tfTj6WSIVz+fZQs7smBvZHPq9hbag0w2bGItSkudlYXwaH8SZK7s2hb5A3rxFtzN+gzEkbWI&#10;If6wbNmy/szGK9ugbW9BfPJS1C9s7sVZ5ofk4mwRc/La0Ucf3Z/tD/aMFrukz5Y9gf5GC95ni+mC&#10;1z8+8/TZQK/eQqCZzqk7izNks/pOn1hMO4KxylrAHX1n7WKPbGFp+scxSdZvwFctnU+Tt4Z4uvX0&#10;OQTdWjtDMoZlOvH61SDOPbuh82ycZPHUzO4e2D3yZ3Kf58vYxHtuAur18kdWFvCXKE6p2/PZbDHe&#10;qN+0m+XFzNe8OAA+X+xi29gaf/Go6BXZrTEp6zdQzosVbBE9l2U2AS/O8YMsZ9N25TnAAptksvGc&#10;YD07IlemN3RmjdP4QbYIMNctX8r0DfhKpjfPn/Gjii9ZZZE50ye2ssoO8Z5tovhqcN2SP3tmAp7t&#10;o/eESK9Z3REVnWegUyu+gXEiWmyb8caLoUq/GCOjWCDnerJ59mpgDy9nUzZ6RsBWmT9GTLPYdtav&#10;K6+8Uru2PYDsnUh65jOfOf/JAJzTe/Egqa1du7Y/WwhG9rYPx3miB0WcN0vUBJbXPoER7XQVyRbV&#10;C8hlTVgMIalYO7shV/aAHMEAt3379v5sISS77MUF3VsP0ZUHf+xiDTSVdr2yQzz9YBN8NIJ7rJ2T&#10;vM+HVPpe6aOHV79niyGVezyI3yxREwvoaJKKvaJ+ZbryyjYi2Sv98u4hNrOJpIyofU+fjWn6RXxk&#10;E7b0zdtVkvwRladt7yEae2YTSdmLt9c/YotjsaBvL59D1K+G5488KEUPiUC/vYmkrF3ske3a5slQ&#10;ka0ig0cWo4BPckxSsSk2syaxyXfZRLTXboNx2pscwJez/OTJViGrP8qtxFH07IO/eDFMnZSPyO6J&#10;9JqVjfqd9aviL1H7mWzRRFI06ViF3Ga9FJKbovEAiFHKWxC7Vs5skAOylzlPNnJHlj+y9iMqfed5&#10;z4r1imye3io68e6JbNGYRjaeDzgipinr2XqId0+lfs+mlXaxdfSHLGLQy9kVu3hU+pUR9S+bWCRf&#10;ezm1IltWPznXy53kRHKjRzSZk8mW1Z0RtZ2RtX355Zd3mzdv5p/atU0IIYQQQgghhBBC1NBEkhBC&#10;CCGEEEIIIYQooZ+29dz1sTetfuhDuwtu+OJd3Y+/+G0dX2y+bv7SXlaecGb3rLd+tJvb021/x4XL&#10;3t1/nLH3p23nn3/+/CcD+Cqf93VCvhYa/USEr297X2ulzugrjnxlLfoqH0T3UH/0Ew5k99Zg4itz&#10;0c+o+Jrhcccd15/ZUL+37kzUb4ju4euL0c8g+Jpg9tM56rd+6sBXGLOvKfIzB+srlNQZ/cwAsq+9&#10;Aj5jfZUSmxx55JH9mQ2+Zvkjtoh+9gLIH/0UAZDf+pkHn2Vfz4z0lrXr2asR6d6TeQj6tr7iDZnN&#10;uG7dQ18zP4eofuT2+uXpcxL8aRJ8KfMH6kevEZ7sng83qNvzl6xflRglJ3qxgh9FPxlC39HPKCN7&#10;IVf2Mwb6ZtkUXWcxRP2en3INu3pQf+Yv6J5jEvrkfd2+4d1Dm1HsgqeTIfQtk8GD+hf79fGK3rx7&#10;Ins18GcrVio/bcuIYsXKC5MQR55NM31mekMvnr/ig1GcUa9XN33OdA5R/2kf+S2QK8vZVgxBlhep&#10;1yvbQGee3jLZsJkXZ9g6e97MoH+WXr3Ph6BvT+eRTg8ESwZ0mfmL52+UW2zZId49Xm4Y4tk7iv2G&#10;V3+l3YpNwZKvUg59WDanT5lslPV8qeH5U8UfuG7plufYLC9mMRrpphIH6MaqA3kzvUdyQXSd+iN/&#10;Qy+eTXh2iMpCJn8kGzqLrkf+QptRu56+h0TtR3qBqH38MIoFftp2xx138E+tkdSYverNZ83s6Tbd&#10;cN2d3Wte/Dsdj/qfn7+0l5Unntmd/5aPjozWXXnpBcuYIKownkhatWpV99znPnf+kwEY0Rtgo2vT&#10;goNkv1knAKKHzSghcs1a0wII2mjSggmoU089tT+zIXiylwMPXjy8dZAIyCjweHnfunVrf3ZgoJNs&#10;gXP6ZE1k0d9s8OJ6NtDwgm8tFIw/ZC+pDILeAuoZXr+GeDLQp+jlG7y+ozeOiOwe/MWTnRjNBinv&#10;noq9PIjNbIIsky1qv6I36rZeBCs6od1oAiDyx0y26HpWlpyYLRyP7J7uyQ/RRHN0nTUhpl1bytMr&#10;/sIRgb69CcBMbxW8Ohjjsklsr2ylX/ii93Lc8PqOLrMJW0+2CuTFxY5j3rpRQ7wJo8pEEnaJJtci&#10;3aPLbP0jL0+g7yzfZzkmkj3re+QvldyW+WRUB3klyuvI5T0TTtNuI6o/k21avWUQo9aYQIxm4yhj&#10;nfeyxXNZ9CxbqT+rI8KTjRjy8nHjnnvuSTeH8Oo51P3yiNbpaZADrHFsiCdbZOuGd0+lvxW9edBv&#10;L74yeAaN/ngPPD9E7xjZGkoZnn54XuOIyOwS1YG+Ke8Rla3onLwW5U7Ke7ktWp8JItkyKr5M297z&#10;R9Z2dD0re9lll+2dSFpc74QQQgghhBBCCCHEYcdhP5F0113vWr1r13teve3LMxd+/F2f6q799F3d&#10;8qe/slv5pB/ZNrr8O8eufvi7Xvn0UzuOZzxmefeFv/7z7paP/c3qN12x69Vv/uyuF8zXIoQQQggh&#10;hBBCCPEvn8N+IukhD1lyzOg/v/ONPTOvfe9b/qL7+F/d1K1/+a92J7zmd/nO1k9c/bvPf+uvvvw7&#10;O45XfPfa7tO//7buxg+9/9glS7rfmZub+9lxJUIIIYQQQgghhBCHAfpp2123dd3tt3Zf23Fv94U1&#10;39ltWXdGd8bGrjvz2P76+jO6buP88bBjTui+c83W7jFLd3Szu7su+WmyEEIIIYQQQgghxL8oNJF0&#10;3dVdd/3nu3+8657u08c/p7vthCd1Tzm1657c1np+1Pd13alPGR/LTj6te87xt3Xnrr6723ZP120d&#10;HUIIIYQQQgghhBCHC4f9rm1ffe+LjvnG/Q967dXbvr17yjtO6E45aXX3x2/74W6u6+543PLlb52d&#10;/ejZMzN7ruTeu6+7oXv7//Nj3f3HnNnt/Lfs3jZ3xaUXLH/8uCKf8a5t7AT0ghcsXFKJ3Sy8ldGj&#10;a43FlmUHjWxHCFaxj3bainY3oH5v9wBk81bAB3bwedSjHtWf2bCSvbVSfUVnrHLPzrCyBQAAkZBJ&#10;REFUbhcW1BvtDsDq/tu2sXyWD3VwTEKfs12Z2J3A2oUDmSq7+1jtDmFnKHYQnASdZbuqsGPKYneV&#10;QvZsdxHaR75J8MOvfOUr/ZkNvmDt8lHxh2zXJWy+Y8eO/mx/qDvb5QOQYxJsmu1M4tkFnWQ7eGSy&#10;0WdvpwrPh4fQJ28Hj8yXsr5T3ssRkdyAXJa+IbM1O3ysWLGiP7OJYpEdoXbu3NmfLYQ+e3YjvqId&#10;V9ArRwR6sWQjr2S+5u1cBp4+h2T+4snGjijZWARW/XwW5WvAR7NdW/A1a0co5I12qgIvVjJfA2Sv&#10;7ABk6Z/dj7Kd0dihx8qd+GC2iyb6iPRG3zzdE0eZTb0YR+Yst1E2yjGR7MRoNJ5Qr5c3o9zSiPTS&#10;8GKFGIn8Abm8vEibkb95bQ5Bb9YYDOSPbNe2SG+RvSDTqxejyJXltqjvyOzJDdTt5fuGl5upN+s3&#10;drP8hfjJdjebnZ1N4xh7WrGAn0XjKCC7JT9+lvmTFyv0y/OxBn6W6dyzW0U2L1bwscgXANkqOduC&#10;fls+PMTTGztNZmMR40G0G3e0a1uUOxrIbukHH8meTag/agObede5Ftk0ejaq6JwYj3K2129An5E/&#10;RLqp5OzF+jJkOdWLb/D8sPGZz3xG2/9XmZ19796JpDuuuqn79ae8rutOPLPr3nJgE0nr1q3rLrro&#10;ovlPBuAkngNH1xqec+MA0UMgjh0lHCA4opf/KOFG7eP00SDBRNJpp53Wn/lY7Wf9Btr2XvYynZPI&#10;vUmoBv2z6kCubGtxEhoPB5Mw4GfbdmLTLGGis2yrbQ/qzl6yPbx+DUE260UaP8y2g0Y/1iBLkswe&#10;xrBXlMxp25s8rOjcq9+TeYgnPz5cmUiKZMv6neGVr+iE+IgG36iOacpmfSZGF7sVPfBQH000R7Lj&#10;/9ED9jR6Jf6y/EHd3ss/fui9wEKmV/BkyPoN5HXvgScj6lfDqx9dIvdiIL6zF7WK3jzZ0Fk08Qie&#10;zrMt8CGzeQTlsnHYu4ecWMmLkWzRdfJmlDun8bUKFb/wmEa2SrvYwxsvGXOi57ZItkxuchtHBHmC&#10;YxL8O4vRqH6v3kalfg9iNMtt5BjrebFSlhjOno28/tFm9pLq6c2TeYhXttIv9O2Nk43MbhGe/IwV&#10;2RhL7ojiIKJSv6e3Sru800XPu9FEUsUfyA9WXq3YIqufnO/lJ08njei6J/OQzJ+j/kVyA217uS8r&#10;Oy2ZziPZMi6//PJu8+bN/FPb/2fsvubKbve1m8bHPbdu7r6w5rv2rqPEIYQQQgghhBBCCHG4oImk&#10;hN0f/5tuxz98aHzced0N3aePf/bedZSe2tZREkIIIYQQQgghhDgM0ESSw6Y3PXb1lZc87jU37njI&#10;hX/yyeUdx6dvX9s9/TmndWc+8fht3dzcb49ue9f83Tl8/XTTpk3m8dnPfnbvccMNN/QlhBBCCCGE&#10;EEIIIQ4dW7du7W666ab0GK4zqIkkhyPmlmycmTnit+/7pyN+9q3vX99x/NUXjute/urzuue95PF3&#10;nL18+U+Ojl/rb0/ht8wf+tCHFhx///d/333kIx/Ze1xxxRV9CSGEEEIIIYQQQohDx+23395dc801&#10;6TFcP1mLbU/AN5HmZo648NbtSzZ++saZn/3KklXdZ7/jh8fXjlr50G2veNPT37Wn6+64cPnyXx1/&#10;mDNebJvFPk855ZT5TwawENZwsS1W3X/c4x43/jeLh2ULs3kLhLGAVrSY9mS7FiwCGi0yyAKKEYtd&#10;eBFdHXfccf2ZDeWtBfuQOVukj357i21m5VnsLtqVCTzZ+Dxb+Jn6WRBvEuTK7IVeswXvuMdalI5y&#10;2cKt3GP5VKTPRsXfPH/HHtmubWAtWovM2aKvyBUtWJm1b7U7hL5bC955n09i2Yu4zxZepFzkD5FP&#10;IVfWL8+XIMsN4JUF2vdyW5Y/wNNrJDOgryzn4g/eYsDky2gR40jnLHwYLUKK3Fm/qduSjXajxSSB&#10;OPFyQGQPqPgjMlg+RZ8iPwXPl73Ph1B/pjewfJZ+ZXnL6xefZWUrILvlk/Q7W0SUhVWt3IVcmb1o&#10;N6vfA3mzBXXB0jl6y3w1i+Mor9L3yC5R2QqUz+rwrtP3qGyUAyptZvdQv6fXzC5RnGEvy9aNzJ7g&#10;yY5Mmb8QK16eyHROvo+eCcGrP9Jnw2ub2PNkbvDc5S2e3PBko98cGZZ8fJaV9eRHH5EvQEU2fM3S&#10;bbWsJUPkBw1yR1Y/9Vh1kRcXm1Npd9q8yHOu906Hrbz4bSC/ZdPMnpDJH9nNs1cjul7pF+1Gtq/0&#10;zyPqV+ZLlXbRqVdHVt7SDRNJbIxE2aj8li1b2rOFdm2b5Oo3nn32N4940JXX3dl1L/6drtvwqJO6&#10;n/jDt81fnOuufP3jljExdCCEu7bhBN5AQMKxtmpvUNZ7gcdBli9f3p8thGSSbWOPE3kv4QRdlBSi&#10;65lsXM+2mffuoV/bt2/vzw6cyB5QmdTgAXr9+vX92T5IGt4LaMOrH1tkybAC9VuTJkzeHX300f2Z&#10;jScDPsjXISPw5cymXsKt6By5rEk6BtVsIgl7RzvxRbr39FnBk3lIxWc8Mp/B15HfIrrW8OSvlMUf&#10;oonuaEKGh5lo23Pajh6WohdczweH4C/WZG+FqP5MJxWYHLDGBGyVPcBiy6VLl/Zn+4MPRjGIvisv&#10;NJXJBQtPfnwh25GNGOKIqNjdw6u/Umclr3t9rNRPDFm+WvGHyj0e5NzKH02syaxKu1nfvbohq7/i&#10;LxGZbFH7WdtR2WnabUR6y3y1Uv80kGOscYW8whFBDHFYkLe88QIYz6KXTCA+rRj1ZB5Skd9jmvor&#10;/aJu7puE56powgLI9Va+z/QN0+jEk3mIt7sZY1z2vFWRzdPtNGUrOs/kj3Tj6WSIJ39F58gV5bZI&#10;N1nfK7qJyMpH/SPuvdwCjMGZv3tU+hXplXwc5eyo/qztyy67bO/2/4vXvBBCCCGEEEIIIYQ4rNBE&#10;Us/k4tqfvuvY7uk/+pzu8c944ra5bu63Obq5ufLi2kIIIYQQQgghhBD/0tBEUs+SJQ86Zri49l/d&#10;dGr38re+unvR//eSO37u7OU/yfH6c8rrIgkhhBBCCCGEEEL8i+OwXyPprk1vWv3QuZkLb7j69o0f&#10;/7NNPzu7ZFX3oe/44cUurG2RrpHk/aaV312uXr26P1sIZb11K/itabaOCAtqRfD7SO+3n/wWP/rd&#10;Z/Tba35r7/0WFvhdZ7SGEnj38Pv+bI2k6Lf+6DRa6wO9Zev18LvwNWvW9Gf7QGfZ74i9+tFn9nt2&#10;rkdrJADtW2uoIHO0Hhd4/oC+svW2sFe2mDd2sX6Ti06iBYyBctb6DPhZ9rtv4m/Hjh392UKo2/NX&#10;ZMvWSPL8jc8y2bCXtWYFn2e/u6b+aE0aflftrYdB/fQtAp1Y9VfK4kdHHnlkf7YQbOKtQ0TZyJfo&#10;V5RTozV1Ip006Ju3Nl0Guol+zx6tkVTJAchm9R1fiHIu4IveOmbE+L333tufLYQ+Vda9sPJHJW95&#10;ZTN7QsWmtJ/J4EH9lk0r9qpQWW/Ig7HEWyMp8weuR+vLReNZRWZ81coT5FtrHBiS6darG+i7NVY0&#10;8BXPXyqyZb4Ute/5UiMqm/kaZTkior4DY5kHclkxCsgW6SSzJ3i6wU8zX0Y2T2/krajP+HiWG/B1&#10;y9+pN7IneHbhs6xf5GVvrGt4+kGurF9e3ytxQA6w/KGyRlJkr4bnM5V+eesB8SyX6ZM+ZXYh9yzW&#10;V8GKM/qUxUi0mDZEuplmjaSKn3s6aWBvLz9FeQcif6RsVj67J9JbtkYSY3Dm7x7oI5OdePL0iq2i&#10;OPVyD1DWuwaf+tSnuttuu41/arHt2avefNbMnm7Tl76wq3v1iz7cLXvUSd1TWVx7cQtrW4QTSTin&#10;N4jhnGvXru3PFoLzeC/YOE/0UsIAkb0MUYf3IBm13fASJmWjyRgSysqVK/szG3Rj3UPAZruqZf0i&#10;MD1IhtnEgScbCSEKTKB+SzfYy3swbkxzD7bKJnqQ3RpoGHijxarBKzvEu4f4iF5iI/AlbwHhBvIP&#10;t7KcBH/xBoqKP3jlKzohP1gDWCYz0GY0mYyvew9NFV/y5K+UZQIqWnyd3OTFMTaNchttewM3cR9N&#10;YOFrWV70bFIhki3rV6VdT/eV3MMD0YoVK/qz/cHHoz88VGSjffo4CX7IEUF+siYt8fFsIinSeaMi&#10;v0dFfo9Ku14fKzbFbtY4XSmbTQYRK96zS1YWptFbRlS354cNcqKXF7OykNk0qiPTSVQ2s2nF5pFN&#10;s35FNs/6ldUN5DbrRZrc4D1rNqJ7yA/U7ZFdB3KTlZ8qZXk+4JjEq3MIsZ09f3h9r8jm4ck8xGu3&#10;MpFEzrOemYZ4/uB9PsSbNGHs9/y/UZHNq8fTyRDvHnSGzSIy+SPdTDORRL6M4hsyu3h1Q1Y28seK&#10;r2ZE7WcTScRnZjePiuxR/Vl5xhJvTCCfR2Pdxz/+8e7WW2/ln1ps+66rP9XdftUnus03XNFtGf3v&#10;tp1f7D7xx7/bfej33spXSn7COlYcf8ZPvPTdu37ionftunB0LoQQQgghhBBCCHFYcNhPJF33wb/o&#10;rv/YX3Y3bPpQd/vof9dvvbL7y199XffB/3LJxtHl37KOmSUzvzUz0/3Wkpm5fz86F0IIIYQQQggh&#10;hDgsOOwnkpbs6bbP7bEnjLxjzxzH3OjfS/5kdC6EEEIIIYQQQghxWHDYTyT98B92my94R/dTr31/&#10;91Oj09Ixe8vVP/WOC5b/1KUXLP310bkQQgghhBBCCCHEYcFhv9j2A8DexbYvvvji+U8m8BbxYhGs&#10;bLE9b4FCFlaMFsqiXLaoXASLj0WLUtO+t8gXZb3FLAG5s8W2qZvFwCbJ6gb07S0MR/losd2oXw3s&#10;Zi2OSrvRgnFA+9biiRV7cQ/lI7jH6nvF1+i3tagccmU7AGLTaJFj8HRTsSmyWYvG8bm3gF+D+qPF&#10;H7G5B/rMFo5ELisW+TxbtJFF9Cx/qPhS1vfIp7K6wYsFPrdsMSSLo8gmnq0bXPfqztolNrKFESPd&#10;IHcUp7TPYeH5SYN2sVkE7Vvy42fZQpqRXulTtgh5BavvFV9DL1Z+imzdwKZZ7kQGT46sfnRu5dRK&#10;Ps78Eby+e+0O8fqOnbO8mOk28mWIroGnn6zeCtTt2ZNrURxF19FblHsg8qWG179MNmzm5YjMXpDp&#10;FV/xYiXre9Q+fhj5alVnVv2VfnPd6zv5Msr5UdmGZxf8O7IneHqlzWnslVGpP+p7Zi/Ppugky4vo&#10;svLcZtVDucwfuMfSedYnqNjUi2P6FcUQeGV5Bs5sjR9HcRa1zzuL9U41hLot2fisorvI36Ly0/gp&#10;1zJ/wKZR+5FPoc9IvswmERWdRgudI1vUd54JvTjL4mi42HZsHXEwGE8krV+/vnvFK14x/8kAHNB7&#10;gce5o4d3nMTblQkHtJLsgRC1P039WVmSXbYVPYFjTWTh+Fky5AXV2xEKuaIJMupevXp1f2bjDQTU&#10;HT2wAP2yJk0qZSt4suGH2QDn3YNc2c4hvMh6O0I1KvV4IJf1ouzpcwg+E03oTKt7r/6KztHH9u3b&#10;+7N9kDMqMRL13fMFyHQCnl4oF+0WB8SYt70/MIhFeTGyB+W8HeHQR7RjZIXIbln95A9vQjWyRxVP&#10;NzwkZvFHrl/s7ogVX8YfOSahnPUSNgSfsibn6Ws2keu1W6HSL89uFdnodzZeefohhrJ86ZWttJu9&#10;pBJn3k6fFdk8KjrPiOrAz6Pnqkg3B0O2afxxGtkq+SWyOeNrtKtkVHaaPjfIAdmY5EFe9F7KiNFs&#10;PPHGooMBY531MkcMZfmDcZojwutfpV+ebNSHTiM8+b06h1T65clQ2X3M00mlLLvlZs8Qnq9W+k7d&#10;1nMbOSvKxxV4LrPGUSCvWGPFEJ7ZsOsklX5l99BnL0dU6veYxpcajHNerERyTwv2ruRs7x7sGY0J&#10;Ub+inAnatU0IIYQQQgghhBBCHDCaSBJCCCGEEEIIIYQQJTSRJIQQQgghhBBCCCFKaCJJCCGEEEII&#10;IYQQQpTQRJIQQgghhBBCCCGEKKGJpH/msBNHdLSdOCYPVlu37m8Hq9izmnt2WGWrhweyWTK3I1op&#10;/lsNsrUdSLyD1e69z9vOJt7BfZZOOCbrmzy4x7Lh8MDuk/VyUJ6dLKKDe6w62U2h7VLhHdwzlNU6&#10;ol0TLP+aPKx+HQxfom6r3xzZbhDg+bvnJ8ODspP9bIdV5/CIynJEOaDSL7DqBcu3hwd9t8oODw+u&#10;WTK3I5I96jNHpd9Z+8M+TB5R+8SI9Xk7KGvVOTzA8oXKkcWK1d7wyLDKtOOfK5ask0dkl4MBtrFy&#10;AzE0acPJAyxfAqvO4dHKe1j9bQe+ZNU5PDz5vXw5PMDqVzuQwSrHkdUfxUGWPzhoO2Kop8kDLJkq&#10;Rwb1W/IeyDEp7/AASy6OLLdUbe61m2GVawdtW2NUO/BVS57h4bVRgTiw2kUuywbDo9IG8k3GHkdm&#10;E5jsz/DIsMpwwKT+Jo+KbBWf8Y5K/R5WnyYPsNqd5phG5gpWP6zjUEEfLT/lmKbvFT/J6uceSy6O&#10;Q2mXyjMfh4d17/CI6s/0NuTQeYVoLHr7f4zFC7xHVBay7RKz6wTJl7/85f5sf3AyBkCP6Dr9YqD0&#10;YOJh7dq1/ZkNslnbUBIY2bbG6HSx2/+zneLSpUv7Mxsr0ACZrW09h0xTFnt62zE32ObS2paZflvb&#10;oQ5Br6tXr+7P9lEpW8GrBz/noSnCu6ciGz6Dzy2GSv0V+T3wVSsGkTfbYt/zpYOFV3+lv5neprEJ&#10;MeptU02bUU6t2JM48/IuuYMtcj0ot2zZsv5sfzJ7ZdeBvGptbV7Z/p/84m1rPI0PNzz5K3XjC9+K&#10;7f+RK9sS2esXckVjCVB3Nl55VOrH36wxwZN5SHYP9vByEDEwOzvbn9l4dq/4Q6a3yObZ9v/U620B&#10;XrFX5m+RXrOyUfuZr1b02iYxLCK9QKTXzJey64C/WTmAnD3Nyxy+6j3nAvGTPVcxJljP0xXZvHsY&#10;AzkiKvXzvGfliUq/yLvWOEzuycbJyj0enj6HePVXtvCnHLqbpFL23nvvDfMHeLar9Mvb/n8afTai&#10;7f/pd5bbyOnW+0OlX9k9xCB9tKjINg1ZHNG2l1srMbhYKnXjK96YEckNxL/3LBvVC5/85Ce72267&#10;jX9q+38hhBBCCCGEEEIIUUMTSUIIIYQQQgghhBCihCaShBBCCCGEEEIIIUQJTSQJIYQQQgghhBBC&#10;iBJabPvQEy62DSyCaMHn3jVgMbdoIa1pFwBj8cNoMc9INsp6C6dBtOgj17IF7+ibtRBYpc+UixbE&#10;jRZ9RLZs0TdksORg4bRscVTKWYsAep8PqcjGQposFjgJZbPFjVkoz7JLpV+ZL4PXR8pF/hJR0Rtx&#10;FPUdf4gWnbNsPYl1D/Vmsnn3EPeVGInguufrfO5da1DeagN9ZgsvZn3H3lFui6Cs1z52jBat9xbJ&#10;HJLpLepXZLdM58gebVIQQbtZbmAhz0g3WfxmevP6V8k91G3lgIpOMr02rP7xWaVfVn7ATyq5J6uf&#10;Oqz6K7J5cVTRyTQxyNgf+RIgv6VzYjdr1yvbwCe85w/6HdmFOPEWIPX8cAh1R/VjS8uejahf6MXT&#10;TSYb9WayI5cne0Xn3mLAmU6weTZmeH3HntY4NARfjPwhigUWJ17sWJv1Gzy9ZvqGSOcNT7ZKv7z2&#10;Mx8GZLPuqcRQxaaefvCjLC9y3SrL51lZ/CjTOf2z6s98Dajb0lvF1oyjUe6MFlfO9A0stG3FEW1m&#10;NqX+qI3I5hWbToPn5w3a9/qX2TO6nukEP8jq9+IAsHWUV+mTp1f8Lcpdn/70p7vbb7+df74w1p44&#10;GIQTSTgJBrPAyNnOTJ6TRPUC17MBDgf37sH5ohcTAsDbCSPrF21GsjesvlM2m9SI7kG2aHBFb1lg&#10;e6CT7OHaqx99Zy9bFRgErN10SDjr1q3rz2zQmzWQ8Zm1k8MQEp2XiDMqZaexS6bbyG4Vu3h6q/gD&#10;A7S1A1lFJ9k9nlwQXcs4GL46TR2RL9An74UCyGlHHnlkf2ZD7vAmoivlPTIfJidmu8V47eNrHBFR&#10;+5ls08QodvZ2kml48lf6VcGTP+s3eDIwPnkP7Y2K/PirNV6RF5YvX96f2Xj1V/qFTaJxmj9IeLuf&#10;osvohSYCH85ecImF6Bkh2kEsqx+5uceiorfsnkj2qG2YRq+VGI1grMrGK4/Mzys7iDEmRS9dETt2&#10;7HB3EcTHIz8nP2VjkTe5wGfIHUGeiF72Irwd2YZ4up2mXxVbeH2vtEufonEavB3WPJmHUM6KM3JG&#10;lFeAZxOOCO8eb0e2IV7Zii/hx9FY6vUbeKbJfMmze8WHM91Gk1yVvk/DNDGYEcVKdA3QVzbeRHrD&#10;1tF4Qf7wYiWT7fLLL+82b97MP7VrmxBCCCGEEEIIIYSooYkkIYQQQgghhBBCCFFCP2079Oz9advF&#10;F188/8kAvjrmfXWNryFHX8Hmq8re19b4GrH30zKgbPQVakAu7+vIfPUyKh+1T7+sn+s0aDf7eqkH&#10;+oy+Qg3c432dD71EX3FEtuyrhkA9kyBX5Sdg1tdaIfqaIVAu+9o7X/v1ftq2Zs2a/syGrzpaPxdA&#10;l5GvAbJlX2cGr+/e5w10Y+mnYq9MNuzmfR0ZX6n8fMUqjz49P2xQv/VVZWTOvorLPZE/IJf3VeaK&#10;bB7IleUWiPw5sklmU88XILIlIPfSpUv7MxvKe/6OvrOfaXm+nPWLnOj9XKeBzqyfMVAvNo1AZ949&#10;fI7uPMjpmT96MlRiyNMNMkVyNax8PIl1j9fuEPpk9QtfyPpFuSzOyNmW3RlDM1/1ZMPWWb949rB8&#10;qUEM7Nq1qz/bH2ya+YMnAz6c6Q2dRXojRr3cRv1RforaR14vtzTQd+ST0XV0FuXs6DqyWbZuUM7L&#10;qY2of+g0yp3gxRm2inSCn0W+BhXde/CzHe/nyPh5lLPRWaY3crP1zEqfLR8f4sUK5bKy1Z+AWc/b&#10;+EPka0CfPLtlOZWyVoxW283yIjFqxXHlp22UtWyKf1t2HMJYl/1EFN1Y+iGPZ/aibqssdohiCBgP&#10;oncr9OX5Mj9Vrvy0zfJJ7Jnl+8xXiUEvL3vtHizQufdcBp49K0Q5IOtTpd8sZeDpDZtEvhr9tC3L&#10;tfy07Y477uCfWiPpAWA8kcT6MxdddNH8JxNEARhdw7G9Bx4Cdtu2bf3ZQgj8VatW9Wc2OLGXVAm6&#10;6GGM4PFetigbDdwETpbMcXLvoSlLaBFRvYBsWWBjFyt46ZO10PUQylmTh+gze4ij39nDGH5hTSRh&#10;y9WrV/dnNp780/RriKe3acCW2UNFNGkBke4rOqd9awKx4kue3jKZIdM5vuDFaEVvHuSW6GEGsr5H&#10;/ZtGNspFDzPk02XLlvVnNvi7N6GT2SXy8UwnUbsN2s4msjyi9jO9EQfeWNQgjjgmQR/Zi4WHV+eQ&#10;Sl7x+h7ppOHdU7FFRX4ewK38Qd3R2i5Qkd+DMSHKH8jk5Y+KTb2+Uy56toBMb8QKh0UmW9bvjKjt&#10;jMxXI91k7dKnLC9Hes0mkiLZM9kqE0nTgJ96f8Qjd0XPjMRxlNOB3GiNSYxV2QuZ1z71Rc+i4LU7&#10;hDxh5aGs3+DJUCnrTRxUyk6jt4pOPJtWylbk96jUzzMExySeLYbw7BLFUSR7Zf0mTwZyUpbveXaJ&#10;ckCljm8Vnk0q0OfFjsEVsHf27OURTSRlfb7sssv2TiQtTjNCCCGEEEIIIYQQ4rBDE0lCCCGEEEII&#10;IYQQooQmkoQQQgghhBBCCCFECU0kCSGEEEIIIYQQQogSmkgSQgghhBBCCCGEECW0a9uhZ+/2/y97&#10;2cvmPxnAzgTeSvasmJ6txs5OGRasrB/t8MPuGpWdlbw6aNdruxFdj65lO6eBdw86q6z87+0IkbXN&#10;9WwFfu6xVsKnXLTTTMPTTabvCl6/qTvbiQK9WLs60Fd2fIjALtlOPMhg7fqCzJ7cDXRr2a1iL9qN&#10;dieI2vdkHoJcVoxn7QJ1W3rzPh+S6Q2ZIrtlsnl9r/Qru4frHvQpi1HvOm1G7dKfLH949gTqjvyB&#10;fnl9y/rFtSx/0Ha2w5BHlJ+8+Gpk/QbqsGKxIrPXPjqz6pwkigOgDqvvVV+2bEq/spyKH1k7Gw3x&#10;+o7OsucD+m31vWKvyFeBvB/Jnuncq7siG7byYhA8nQHxHcU4edXLrbSbxSBtV3zSItpVqeHpLbMX&#10;Os30ik29/qHPKAdUY9ECP17szkPIG8kF0Y5zmT9kegVPhiwGwKs703cVr38VfwBLPuyc9Y34tHyp&#10;4uOV+qch0nnmw8ie6Y16LPkrvurJVtEbu/NFz4W07/WP+PB28GrQ7ywWPKLcAvio1z/GhKhddO35&#10;S8WXsvqj65FOG4v1Zcb4zNfQm3cPskVtZ7JHOhnu2rY4jxAHwngiacOGDd2rXvWq+U8GEFy7du3q&#10;z/YH5zjyyCP7s4XgAN7DFA6QvWhm4GTei2bUNuDcK1eu7M/2h0TK1qDTQHBYCZmAz7Zc9spCdK0K&#10;erG2w8ee2bbC6Nx64CHBZtvjeu0OwSesbf55IZidne3PDgxP5iH4Y5YQvXvwtSxRezJU2s3qj+xW&#10;6btHxR/wZ+slu1IWm3rbcwP+4k0UE7/ZRLMnW/aCCfhz9OJADGYPNR5RWdqMtvevyH6oyPyw4svT&#10;gC9zWGRtZ7JHZL4Anl0qOon61fDuqchG+9aLWkUn3tb+Q4ixbEw7UJA3ez5A39E4Heme3BI9H4An&#10;Q0VvWf2RbFnfo+vky+gPdOD5Q4VMtqjf2fb+mc4guifrV1SWPkXjFWMJx2LwtpkfwpjgvVARX9Y4&#10;1qDuxY5FlX5Rt/XMGcncIDdl+cmrpyKbp5tpdE5O5ZgWzy4VnXhlKzqp3OPZtIKnt2xrf8hk2717&#10;t5vTK/5GfrHimJyY5ZaMSPbMZyLZK7aYxid5/o+eL8iZ3liUUdnaH7174+U0smX+oO3/hRBCCCGE&#10;EEIIIcQBo4kkIYQQQgghhBBCCFFCE0lCCCGEEEIIIYQQooQmkoQQQgghhBBCCCFECS22fejZu9j2&#10;K1/5yvlPBrCglbd4IwuPRQsUUtZb8I7FJqNFG7meLS5G/d5ivSzCFS2IyQJe3sKP1Bst4knd2aJv&#10;HugsW5wsqp8+ZQuzZrC4m7VIOTqpLIxoLd6MrbLFlWk3WlwZWDhxxYoV/dk+WLDNW/S94fkM+soW&#10;jI0WP21gO2sxT2xiLYw4BBmsWKi0iy+gd4/IbsiV9Z1+WTLQ18ymyG8tQIgdsgV48aNo8XVs7uUe&#10;/CRa6B88e6GTKL4BfUT5KYrDSn7wrtOvaEFa/CDzNcAuFsgd+VLkj1mfoNJv6x7PB4dkfY/a9tqt&#10;UIkDfMGSjTajcQi4nt1D/Za/4S+LjVHIdEKMZjteIoMVK1G7Dc8f0XkUf4C+owV1I1+mXFQW6JeV&#10;Vyv2IndFi7tGspE7adsDvXj5nlyf2QvdRvVHPpHJhk28GEXmaEyo2ARf8fJulkMo5+W+TCfUnfmy&#10;l2PQR+QLgFyeTyEbhwd1ezrJqPTL01slDrB5FsfUb9WDr2VjAnqxnvnwo0znXr/wg0jfkOVNQAYr&#10;FsjXXvw2vPyBrcgdEVzP7kHfVh8iPxxi1c/zWPbMl9mUZ3zvebWic2/x5+ri61HfkduTHR+3/LBB&#10;vV7d+Ijlh0NoN4rTyC8Yw72cDPh7Fmce6DuLb/zY6zt2yWTz9IrOIp/Qrm0PLHu3/3/FK14x/8kA&#10;DBU5eRQ8lPNe2HD6yAEJjGxXJgaCaGIiki0ikhsynTSs9rN+ZxCQ2QCZgd6sySB0Hj1MAf22Ar9S&#10;lnLZpAYD+NKlS/uzfdDnbMc3kqH1UlUpi12yZOrV7+lziKe3SrvRIASR7hk8s8k7r1/YIotBT7ZK&#10;WXQWTQ5iN28iiRhavnx5f2bj6Taqt5H5c2ST6BpEdU/TbiPyKXwweqCK2s981fPxIZ785Mrs4Zo4&#10;47CIrk0L+sgekL1+Zfqu4vUPnWU75XiyVXIP42CWs6nDevHyPh9CLHJMQrlsnMxsHvWP3JPlbNq3&#10;8qKnzyFevxqRbJnekMnLrYxzlZ1RrX41ov5lskU2ydqt2ORQkcUCeZEjgvznvZxnL8HkCe6zIDdG&#10;z7JR2YxD3S9yZzSegSd/pawnf0Un3kQPOTUbiyp99+ondqM4AK/swcLTW6Vdzx/pU5azuR7ljx07&#10;drjPq57MQzzdVnZtI/dE40kUh1nfI3+p+GpGJFvW98wmETwXZTFK2954wrNF5G+RbFkMatc2IYQQ&#10;QgghhBBCCHHAaCJJCCGEEEIIIYQQQpTQRJIQQgghhBBCCCGEKKGJJCGEEEIIIYQQQghRQhNJQggh&#10;hBBCCCGEEKKEdm079Ix3bVu3bl330pe+dP6TCbyV8lmJPVtt3ivL59lq7xm07e3ywS4cUf2s9u6t&#10;0E+/olXuKeutQt9gBxBvFf9s5wHwVqOnz9kuQFn91GH1D51lZaO+Uz6CctmOEN7uKZlNwJMfO2e7&#10;dNFmtlMHWH2syMY9Vqwgr7fbQgOde/4AXt1Q0Tm7Ili7UlVkA0snfGZ9PgQ/jnYYiupArspOWpZe&#10;+Jwjgr5Hu/hQr6dXykW7YER6ydqFyBeA615uy2wSye7ljQY6jXY9Aer38nImW6RziPSSxRB4/h7J&#10;3EAuKy9XfK1yD7pBvkkqsnlUdEK/sp200JklA3VX+uWR+YOnkwa+6PlLRTbiwOoX9WZ+Tt1eTgbk&#10;9mSnzWgHIPDsVpGNdqMck+k1s1lUNqISB+jUuydrO/J1ykY6qeDJj8yRL8A0Oo10kkG9mb28flEu&#10;khu4nt3j2QV7ZM8fXv2MU1kceNBu5gsVm3rQp0znyG7pPNMlVHTu+UwUIw3yovWMwPNzZZyM9Bbt&#10;GofeMrt4uuX5PxvHsjEh6l8mG332dJvpBCr1e7JnNqVezx+ja5BdhygWkTmSj7orPm+h7f8fWMYT&#10;SWvXru1e+MIXzn8yACN6DzU4x1e+8pX+bCE4/7Jly/qz/aHe6MWdurNty3FALwBxwOhFk3LeFv9R&#10;vVUIsCOPPLI/20el7uieSG5Ar1HCAYLXSjre50O8+pHLGwAaFdmow9puGntmg5QnQ0U2BsalS5f2&#10;Zzb4pDUYVfTmUelXBoNvtGVqVj/XjzrqqP5sHxW9efUzeGSTd9k95J1si/8Ir37yUmXSMAK9eBO6&#10;1O3lPajo1aMSQ5Fe8XNv63CI/IW8s3v37v5sIZU4YJtcK84ifTaIP++BBJ1YD7eNimzT+AV5wRoL&#10;K/aK+tXAJtZ4VumXJ0Ol3Ur96N16RsCe0VgFXr/wYY4I2oy20WYc8fKiJ/MQT28V2TK7R9fpUxSj&#10;9MmLw0wnkNk90k1WNmqfnBTl+4pNIt2jz8XmgMxelTggr1svReQ2rkUQB17e9eo9GJDvOSK89iOZ&#10;G9HEQIO8y3EwqbRLrrfyfcVelXu8+iuyeVTsVbmHOLTiqGJT755K2Wh7fyD+vRiOrjUYh638xNhc&#10;+YNI5IcPf/jD3eeDLEaj6xVfIqdGuRGdes9PjK+RXSLZMp3jQ1le9GwC09Sf+bm2/xdCCCGEEEII&#10;IYQQB4wmkoQQQgghhBBCCCFECf207dCzd42kl7zkJfOfDOArv97X4vhKXvRTB74muGLFiv5sf6J6&#10;ga/beV/Va3CP93VFvqZs/bSsQVnva9Z8zS/7qmEGfbe+nk7d0VfDMygbfTUUvWZfE+argpZuK/3m&#10;q4TWVywjWxwI1GPJRr+yr7XSL+vrul6dQ/BF6+ddQ6jH+koyesu+3umBn0ZfWW1E9SOT5xMVf0Cv&#10;VqzQZuar1G/9JIBymT8gd/RTB/Ti2YR2s69v4wvWzyTRR/bzjwz65/1sh7q9vAeU9fwRX+LwoM+Z&#10;PdGrp3tsHfWd+r2feFBntKZVJQ5o27IpMlfyveeP6CQaTzK9QtT3DGS3fJk6Mz/18soQ7GZ9rb7S&#10;L4+KvbiOfBHo3fIp/MWKvyGUtfpF7Gb5gzb5uYEH9vD8FX1G/gKePyBb5quZL0X5C31EP8vnZxpe&#10;vqdP2XhCDHlxBJ5NICtL215+IV9G+Z52M5ugd88vyAFRbsSXPX/HHhwelTjz7kFfWQxF/kjZrO0M&#10;Tzb0leU8rywyc0RgL+uZbIhnt8heDS+/kk8jPwV83NJ5pWzFpsSCVT/6yOqnT54/Rn4KmS+DZxdk&#10;zmzq3YMfeTmtQd6KcgD1ejGMLqP4Bk+3lZ+2IX8UC9lPxCIiP674Q9Y2OvXGJPw8smkkW6ZzYiWL&#10;A+Ty7sn8LSqb2UtrJD2wjCeS1q9f373iFa+Y/2QACclzJAKA37x64CCrVq3qzxaSJYUMnHjXrl39&#10;2f5Qd7S+Cs7pJTQGzSw4MnBw62GQoM3qjnROYO3cubM/WwiJPEt26M16wK8M3MhlPbx7dQ6p1O/d&#10;g06ipAHoFTkmIUlngwi+mq2RVJH/QKFP0Ys9ZO1WdB9B361Jz2n669liSGYXTy6o+DmxYr1wRfVW&#10;Ifd5+YO6V69e3Z8tJCqb6bzS70j3xK/3kpiBraI18Srw4GBNWiKv9yDUiHQzTb8ame4jPPkreYs4&#10;yB4kqQO/XQxevw6WbOjdGhPISdEfPYA+4ROToMtsfSXajNYii9qv6NO7hziovJQs1l7oIxoTyB1e&#10;/qi0m9k0an+aspnePF8YMk3fp4nvaSAfWxMxQ8hf3jNfpXyGVwdjSTaeeEQyN4jhLK979ZBTkTvC&#10;K1vRmdd35M2eXaax6aHuVwVPhoo/ePdUZCP+o/zB8403GeXpZIjXr8pEUtQ2kJu8/JKVjch0AuTU&#10;KDdGdSAzuXExZGV5ls1yanRPpFOYpl9aI0kIIYQQQgghhBBCHDCaSBJCCCGEEEIIIYQQJTSRJIQQ&#10;QgghhBBCCCFKaCJJCCGEEEIIIYQQQpTQRJIQQgghhBBCCCGEKKFd2w49413bNmzY0P3Yj/3Y/CcD&#10;WIXfW4mfz6MdGVhh39ueN9sxhlXeKzsneDu70Ha0MxNlvd0/Muh3tso+fVvsrm1R3zO5s10TgDpY&#10;SX+SaLe4BrJZfa/opEIkf9a3yB/oW4RnryG07+0+kMnm6ZadHrJdMjx7NdC7tyNFxab03ZKBvnr9&#10;bdBvq+/InMUvRHpjVwYvhqMYaXAPckzi9XcIOo3qR6/eLh3UHfkS9UZ+Gu3+kV2HSKeUjfIu+vLi&#10;mM8jP8TPoh04gLate7K6gb57svN55OeeLwzxfLkSB57eKvaKdN7w+kfZrF+RDJGvAO16Oh9CG5Pg&#10;55UcYJWtgB9F/kbbXl5El1leBEs/fJb5A0T9imwyTYxWZMvqj65HckN0PfNzZM/8kfJeHbS7WF+C&#10;qGwmF3jyZzqD6B7sGbWfXQfqtmzKZ5EvAGUt2SrtYqssP4Gnt4yK/B5e/cicxRB9yvpO/VYbyJv5&#10;g1d3RbYqlmzswJk9G1Xs7oHeIvk9X4OKP5DvrTGHzyp+GLUR7TCW2TSKg4o+aTsar3h28uqnXBQj&#10;mV4j2biWyR71L2s7uk6/Ip1/6lOf6m677Tb+qe3/HwDGE0lHH3109+pXv3r+kwE4gTdZhBGzbbQj&#10;54+uEXjTbDWNA0bbJRJ03oQMZTPZsq2JCdzFTiSR9Hbv3t2fHRjI5j08Z9Bnb+KvQb+3bt3an+0D&#10;X8gGIPSaDfrePegseynhurUNfqVfFdk8sClHBHVb2yJX2vX61Yh047VbodIv756KvTLZGLS9/IKP&#10;79q1qz+zmabv5Lxo63LqXblyZX+2P5ne0IuXU/HVaBv7rG6IYjErzwNJlBcjXyXfWlv7D/H8grzF&#10;EZFN0EVEOs+oyDYNFZt6uq/0y/OpSr/Q91FHHdWf2Xjb7CNvNNED+Js1gYi8Wc72ylaYRjbKRc8W&#10;kOk2an+asuTFbPwnd0XPbVH79DvKqZFNsvxB3sn+uBf1PYujqP1MtkqMktusFybyVvZs5JWtQA6g&#10;fATxFI0rEeQPjkl4FsxyD2NR9LIH1GGNCRW9efVP026Fir28e4i97LnEk61i6wqebpEry23eVvoV&#10;nWf3RNcrffdk83x4SGZT9OLlnqx+8pqXFyuyZXqLZM/KRtfRZTQWZXXDNPXz/OHlgKztj3/8492t&#10;t97KP7X9vxBCCCGEEEIIIYSooYkkIYQQQgghhBBCCFFCE0lCCCGEEEIIIYQQooQmkoQQQgghhBBC&#10;CCFECS22fejZu2vbj/7oj85/MiBahJCFrrzFx4Cy3mJYLAwWLZzGtWzhRer2FinjWrRQHwsnRgsF&#10;Zou6Zde9vvM5RwSLynkLCaO3aHEyrmeLQnq6R65s0TcWjNu5c2d/tg98pLIQrucPDc+myJstcO7d&#10;g2yLXWhyEkv+zJcBGaxFDCuyofNo4Wfs7bVP/dmClcjPMUllgdGobLaQZSYbuSVabPvee+/tz2w8&#10;nVdA59Fi/yxKuXz58v5sfzK9Eb/WgpBAn6OFONF1ZpMov3j2aiCblxe9nNbAltkCyZ786DuLb2wZ&#10;LeYd9TvSeYMY8nJrpDPw+oUPZjmVdrNYAat/6C3rF3axcgx99frbwBezBdRp39oMoNJ35OeYBFtn&#10;G3kge6Y3z27eODOEuq360WeWVzLZovbxh2g8icoSu9FzDSB7lGOi/EV+ip75MtkjiP8sB9Bvr++R&#10;3IA/cligU+8a0KeobvD6jr4zf4n0hmxZbsvimPatsTarG9C3pRtslfkadWf1E/+W/JmvgWdT+sUR&#10;Qd6yck9FZuTN/MG7Xlls25NtmnaH4AtWHPEMnz2P8ixqxWkUm43MLtF1z0+GeItt4/+ZbFmMoxfP&#10;H/k8yh9RrNDfzN+wV1Q/cnuyZ/VH/o4uI53T78ieELWNTb28B8SJlbcgkhs+8YlP7F1sO9auOBiM&#10;J5LWr1/fXXzxxfOfDCD4vBemacB5oocGrluJdAgO7D1s4mDR4M0DpufABE4kG+1WHgws+StlKeft&#10;2pbpjfq9wGtQh/WQ630+hOvWSwMJZenSpf3Z4vHk99od4smPL0RJGKJE3PDqqZT1+lXRG8k826HM&#10;Y5q+V/rlUSmbyYZuvPhmUI4m16ASCx7EYDSRzUPFsmXL+rP9yfqOj3oPFVGfq1Ti2KNiN4+K7J7N&#10;0XU2MchDhRcrmS9FOm9w3cqt1EvfIhgzrAcu/C+bYK/I5tnFk3mIJ4Mn8xD8fLG7p1Vyj1e2orfM&#10;V6PrFdk8/TB+Zy+CXr8aUftZv6KyWbuAL2fPIB4VvXlk/WKcs14Ch9C2F4tZ/VHZ6BpUYoU4JvdO&#10;QgxlL+deWche0KOyDa+OrG5gHOWYhLyT5a0KnvwV2bx7PJmHePJXylZ07lGZSPJko83sjxqVezy9&#10;VWRjnLaejcjZ2fNWptvoejapAd5EEn3Kcl5m06gOT5+NaNe2ir0y+St1LIZM58iUPRtFsmVyV+r3&#10;+OQnP7l3+/84moUQQgghhBBCCCGE6NFEkhBCCCGEEEIIIYQooZ+2HXr2/rTtFa94xfwnA/i6XvQT&#10;juirrdnXt6OyXM++5sxXIL2vUtJ29FVDvk4XfY0x+volZfkaZIb3lb3sq+HU7a3PQp3RVwEh+no3&#10;UN66B31k61JFRDqDzCbAPRbIln2Nmj55NvXqbVA2+9qsB/qMfAnwU+9nOZneKn338Gw9iaWfSJ8N&#10;zx8pW2k36jtx4sU3tsp0Qnnr68BVW0fy48eebOgs+nkJffbigGvRV3mzusGyR8OzVyO6jj6j+M2u&#10;A/JbudP7fAh68X7uFOkU8JXsp7H027K59/kQ2rfyeuQnDfqd+bLn7xXZIhk8WzcoF32lHmjfyhPe&#10;50M8+ZE5+0o7ZTP5PSplyYlWfuLzbDzJqOhmMVBnVm9mU3zNi0XsEsUZ/bLsCVmfo7INz18AuawY&#10;bHAtuh75Q0Wvnk/QpuVHQyJ/omx0vaI3z26ZToB+W/XjI9k4yvWK3hYbZ/ix5cuMkdl44tnb6++Q&#10;LHeAZ7cshsDTbUXnFdn4CVv2c0sPLxbIK1m/Mnsiuyc/P/erPPtY5ZEr83OI5ENf3jiKv0R6R3bP&#10;Hyv5gXaj8ZC6vTjL4ohykeyZzaa57tmrUdGNx6c//enu9ttv559aI+kBYO9i26961avmPxlAAHoT&#10;STivt5YP4EDeAwvO4zk+cK0yqZElLo+ofeqM1oUime3YsaM/s/H6nvUbuE7isSCwot8wY5PshQnZ&#10;rKRKv7J1Skhm1oRIpWwmO9B3K+FWHpY8KmW9dod49VTq5wWYGJukojcSqTeAZfDQsdgJ2UOtk0ON&#10;52/0KXtxx8+j9X4i3WDTKHch08qVK/uz/cn0hi2jRcAh8pdp7JLppFI3ec0aM8i52YOtl7eAz6MH&#10;LeyRxZknA77i5eMGud5alDqSuVHxR9q38vo0est0BhX5vXsqeqvIsFgi2cmL2QsZNrXyBzGY5VSv&#10;bCOqI9P5NDEMmWzEipe/sJX1XNOI9JrpPKsbIr3Rpyg/RXolZ3N4VHROzrXyLvHNeBHhlQXKRi9b&#10;FcgTHJMwVmQvasRwlp88KmXJX1YOq/Sb5yrrjwusKZmNk167FZk9fQ7x7qn4gwdxGfkpVGy6YsWK&#10;7qijjurP9uGtfzSEOLPitKKTzKaRbrz1j4Z4azxVfIk+RWNRdD2zC3J7uc/T55DMplH9WVnk9nIb&#10;seXlJYjabaCzaDyLqNjN4/LLL+82b97MP7VGkhBCCCGEEEIIIYSooYkkIYQQQgghhBBCCFFCE0lC&#10;CCGEEEIIIYQQooQmkoQQQgghhBBCCCFECU0kCSGEEEIIIYQQQogS2rXt0LN3+/+Xvexl858MYMV1&#10;b4chVtiPdi9jpXhvu2ZWYqe8B6vIR9eBOqIV3aOV6inn7Q5An72d6oBV6rMdgNghxNrBgH5luy5E&#10;99CnaBV9+pTtlOPtXoK+s36hm4c//OH92T4om+2SQZuR7IBdrB0E6Fe2YwN4NqfPEdX6rXoom9mU&#10;nRlWr17dn+2j0i5683aLAPRFPRb4aqV+a/cSyma+RNvWrg0VP8/AlpE9M5sSf1b+qdgr81Wv38CO&#10;L1/+8pf7s4XgC96ukFFeAuSu7NoW7Z5ixdcQ7zr6sHZEaaCPTK9ct3Yfq+SGCPpr+XADm2R6ow5L&#10;BmTOdrJh1xXL1+hXZAuo6A35LRmoO8oN4OWPKL4alMt2lAGrHnJHtoOoJ0Mlvivye+DjWRx4fcdW&#10;WU4lTqIdxCjv+VTWr+i5J7rWIE685zJgV8XZ2dn+bH+8na4a5C4vf0XXgNjLcgA+5Y1J6Dvbtc3z&#10;KZ5foufNil6JRSvWiW9vrGjgZ16cVXw1gxzAYZHFGbkny08e+HiWO4kVy6foc6Zz/Ngak9i1LRqD&#10;wdvhC/+q7NqW5R7usXSOL0RxEEHeyGwR2brBO521+zKxn+VsdG7Zi3yZtZv5Mnr34jC61sCeVhxV&#10;4pfcY8Vvg3q9sRbZohjHpzy7RfU2Mt3iF1772XiCL3o2wdZRTsZXMn+M+pflNWTz7JbZdNOmTd2d&#10;d97JP7X9/wPAeCJp7dq13Qtf+ML5TwbgRFyzIHi2bdvWny0Ex7e2mAQcKEvWGdQROXGUFHBAL5lT&#10;Ltr+n3KLHVgp6z0INSLZGPSjhEK5LNl6dVAuG0QoZw2+JLHs4TqTHbx70Hdl8s4qSxLNHlArfffq&#10;qZQlmUY+FZHJH+m+YheSvPUATnxmD2Oev1XazYj6XfElr1/kjWwAy4jqIL6tLe4bPIR5E9WZbMRB&#10;9mBe0Y1H1D55MXqJrMiGX1j+gsxRvgbk8vIifhK9RNJmNt6gM+uBh3JZvyhn6SbTGaATjgh0a8lP&#10;jGS2rsjgQTnrDwcVyIlZ/vCo+LBnr0YWSxle/diCI4IHcO/ZB6IX7EMVvw3G7yhWeKbbunVrf7Y/&#10;lI38IWo/kw1dWy+BQ/ApT2/IdeSRR/ZnB0YlBjOIRY5JyD1e3moQZ16MUjZ6YargyVapuyK/B89s&#10;2bMRPjVNfrLKViaS8BXLlysTSZ4+h0yjcw+eqazxcwhxlI2lq1atMp9BmEDO7OVNwNFm1m7Wd2Lb&#10;y60VvVUmZTwy+aO6M9nwRc+nKnrL+oVfePmr4qse2UQScZY950d1ZHqLrmdlr7rqqu7uu+/mn9r+&#10;XwghhBBCCCGEEELU0ESSEEIIIYQQQgghhCihiSQhhBBCCCGEEEIIUUITSUIIIYQQQgghhBCihBbb&#10;PvSMF9tet25dd/HFF89/MoBFuqKFsqKF2SgbLSIWLZTFoozZgnfAwpQW1B3Vj2ze4mUsdMkCYRHR&#10;opHAdWvROGTKFnXM+h4tnOa1O8RbzBO5skVlKWcttEe/Mp1AZBPApyz5qTvTm+dvB0s26kC+SSr1&#10;42vWQqCVhVWpO1pgkeuezbmW6Q0ZLJ+izmynK+q2fLXabtR3bOktwhnFb4N7Mt16YNPIH7CHt8ig&#10;p5MGcnv5Bf+K9Ea72WL96M3L2fTJ8uFG1G/PTxqZ7BDdE+kbInvyebQoJO1mi5TSP45JiINM5yyG&#10;adkUmbOFNCuxwj2W3SpxgG6se5CrUjaTH9kt3RIf2cKtyG/5FO16tm54ZRuePSG61sj8MQK9RgtH&#10;oy8vZ1dkmwbsFfkbvu49B9CvKM4i2bN+4eOZzrmHwwK5Ip1HRPVW8XJn1m8gxrI4mwZPr9PonDHO&#10;8+FG5muAzSyf8vQ5hPi3dEub0TgH6NvKMZTLfKFi08o9Hp7OKzrhmSnL697izfQ90xvP/1EOiMjs&#10;El2v6NKzacUW9CmKweg6OTOKBfK951PUGbULmfyRX3g6aXDdG0exRxQL9CvzF/TmtZ/VT91ev7Ky&#10;1113Xds0Qru2PQCMJ5I2bNjQvepVr5r/ZADGinY/iAIAI0cPS9mDVrTzEeD83gtZ1DYgd7TFf9Qv&#10;ZI+uA/J7L+FZWXSevcB7EHi0HYH8VmDTbrYCP+WsiSRskQ0uFdl4OLG2HvbaHeLJQJvZCw02yXYn&#10;wp+sneMqsk2jN2zC7gge+HqUUDM8u1f0xj2Zz3jQ9ygH8KDj7S5U0bnnb57/D8l0yoODZ5MsP0Tt&#10;Y4soRrgWTVIB/uTpLas/IovfafSKXBwR9Cub4PfI7AnePRWd48eL3TGqIpunWz7L8odXlheOLOdV&#10;7EIsWOMV+TIagwG5rBeaSr8yvLqh4que/Ng6yz0Vmx4KKv265557uu3bt/dnC0FnUV6OiHROTvSu&#10;AWNN9ocsfDbT/bcK8oQVK/jxYvUJjJMc04Bs5O+DSWVnNPqexTF+YY2XyJtNmpCXrTGJcSIbK8hb&#10;Vl735DlYVOzp2auiT+LD+wNcgziz+s54kMWXp5+Kj/GsGI0nkW6msUtF58RolJ+i9nfu3Bnmrqhs&#10;dK2R6TaqI+tXdJ1xInoHyOrOYHyNxskoB2Rlv/SlL43HuhHatU0IIYQQQgghhBBC1NBEkhBCCCGE&#10;EEIIIYQooYkkIYQQQgghhBBCCFFCE0lCCCGEEEIIIYQQooQmkoQQQgghhBBCCCFECe3aduhJd23z&#10;dhBjFfxotXlWVPd2dGJ3kWgVfVZrz3Yuo7y3GwYrvUcrurO7iLezAbJxeNButnMCbbMrxCRZvwGd&#10;RyvlRztZ0G62cwJY/aNctgMXslur9KPPbJeMSv3sTmDtjOa1O8SzC/q0bDEEP852q2CXAEs2ynq7&#10;ZDXQjyUbn3s+3GB3DavdBv7g2byic/Rj3cPn2S463JPtaOWR2RR9HXXUUf3Z/ni2HkLfLdkoG+Ut&#10;iHQKkU2y/AFeDGd5y7PVEPoW5cUM9GOBPmjfo5LbqMPSK/VaO2QNwVe8GM10jk4j2QHdWPpBXmtn&#10;oCGebF6dBwp9I1dMwmeZL2MTqyzjX5a3Kn3HH63xihip5F1LfvSZxTdENqdeL7+gk8xX8Ucrf1Rk&#10;y/wxuj6Nz1TKstuWtTNqA1+x/AUyvXn2hOga4CuZv0S6z/pesfk0kF+s3Fbxl0i2zJcq4MtWfq3U&#10;7V1nV+Vs17bM5oBuLP2gzyxne/eQi7PnKvKWpZPI/xvT2KRSv7dLV6Vf+Fumc/KapTfGg2zHN8+m&#10;2c5iQLvROE+9nm6qvmrdU4n9TLeR3cip0bMyNvHKVmRDr1Fui+qnX1H+4ZpXll3Povdwyma+FtkN&#10;f4h8JnoWJn6j/HDLLbeMd9Mboe3/HwDCiSSM7AUIzhEFHmW9BwOCInOgKOE0IifOHHyxEPTZpEnW&#10;v4hp9FYB3VoBSr3ZS4MHiWzp0qX9mQ11Z9vJkxiyF2UP7GIlzEq/vLJD8Edr8qDSd2LFStZ8Zr2A&#10;Dsn05tkT0KW3TX3D0zntZraYxmc8nTR4oFm+fHl/tj9ZWfD6VbF1pFPAFzJf9oh0lvWLctbL7ZCo&#10;jqzvUdlMJxW8vlf6RT6PJv8jveEL0UNHRKXftE0emKRStuLL3j2Vsp5sjN3ZOFbRGzFmjVd8lsWI&#10;JxufZS9MWd+55vl6RW/EuOWTlbL4qtWvRlRHxWc8iKPMXrwYZH+k80DmqF/R9awsfpSNN9PoLWt/&#10;Wsht1ssevpA9i2b+Mi3EojcWckR491Qmkir1k9OtvE7seeNkw9M5cZ+N8V79FZkr93hU/AG56Nsk&#10;TPRkz4sVPL1R96GcSMIHI5sSA55uPJmHeHap2OvhD3942PeoDmLBe2eDis2nIap/mn5l2/9jLy8f&#10;N6L68YfFPpchV+RLt99++9guI7T9vxBCCCGEEEIIIYSooYkkIYQQQgghhBBCCFFCP2079Ix/2rZ+&#10;/fru5S9/+fwnA/iqsPeTA75mGH2VOPsacvZTBspneO3TbvTVeGT3voZJ2ejro5TNvmIJlmyZzgC5&#10;vK94Uzb6Oh94XyNsRLJnsoFVP59lP0VA7uyr0PTd8gvkymRDBuvrnZTLvj5Z+bkCerPqoVz2dWCv&#10;fk/mIbQZfeUfvXo/VeDnGRWdWz7F59nPS72yFeh3FGf4k7dGEmQx6MlGuaxsdg8+6ukcm1ox0qj4&#10;sse0vszn2Vf+vbyb2Rp9cU+Ep1fKZf3CX7wcg76j+EXuKIaAflt9z3wBvHsq8R3Za4jlU5TL6ufr&#10;55bNM50BNslyAHq1vv5esSmyWT/poU/W50OQPbon6h+yZb7qyV+xqafzCsR4JBt+5uUP7+d4Q7ge&#10;/QyD/lm+BpldKv7ogeyZr0VEckN2PaKSAzzQV8WXPV/F1lHbXPf8oUH+s3zZy3lD8EWrfpa8iPwI&#10;6HfmD1y3+l6JUa/f1X5Z9SPPYn14CH2y/I3PMtm8sp6uDhQvFhhfF5u38K+KH2b3eLqpxJ/nb/Qp&#10;i8HMV704APJWNNZ59oSKr2bXeY72+hddg+jnZTzjRuMJ9Wb+iM48vWU+g794OQDZovGC9Z365xKt&#10;kfQAMJ5IWrduXXfRRRfNfzKA4PUMiRNEv7XHyVauXNmf7U9WlqDL1m/AAT1HwrmPPPLI/mwhUVnk&#10;XrVqVX+2EJw7kj0iarcR3YMtosGbhJMFtnfPNGWRmSOCPkWLRgP9Q7+TeJ8PmUa2CtQdTXxEVHTr&#10;kfWdB7pt27b1Z/tDuewF2tNPRW8Vu3gw+eatgQTEobcYcKVdT/6KTjIYXL0JOnLXNC+Rmc4zIl/j&#10;QSma9IzaR2/RQ8U0MVqBct4DUXQNsHeWs6eRzdMNfpCNY9O0m9kT0It1D2NwZi9ydjZeMR5ZE0mZ&#10;TYDr1uRgRSdevyrgD9lLsEe1X4uNM+IoygHYjcOCfmW5LSoPUf88ezUiu2XtZtch0lsm2zRE7Ta8&#10;l3NyQDYeeGWBGMUnPLLr00KcWLnt/kK73z6KgSxGqWOxk3Qe0+ikYq+KzF49lbLeWkgHy9behBHj&#10;STSZAp4MfJbFSEbUvyhGGl6/KmtLZXbhOdsbCyt686j0K7snWgeJvBiNpdE6SJlOsrqB8SjL6x7I&#10;5emc5+/oeZSy+NMIrZEkhBBCCCGEEEIIIWpoIkkIIYQQQgghhBBClNBEkhBCCCGEEEIIIYQooYkk&#10;IYQQQgghhBBCCFFCE0lCCCGEEEIIIYQQooR2bTv0hNv/R7twsKK7t9o7sMq8t1I+q7hnZbPdHlhN&#10;3lvhH5m9HZ+Ast6K76xEv2zZsv5sIbTJCv6LIZK5gW6iHYaiVfQhqx/dWjsMUG+264LnD5Wy9CvT&#10;G3VYq/TzebbyPzJ4uslko1ymN/rt7eYR7agAnvzUme00Q9l+9wETdlXZunVrf7Y/lMu2//eg3Uxv&#10;XM/05kG/ly5d2p8thDhkNwqLir08nVMu24kq0zn1etcjP2xE14kxj0rd+BS6s4h8GCJ70udIb+gj&#10;2zEKsljxyPrlXQNyfZZ7vDrQR5Z7PL1RX2Unqcjm4NkdW2a7wpHrLRkq/UJv2e5m3j20G9kEuG75&#10;Y/Tc0aBc9IyAvjxfxo8zX/V07o2fQ9B3tmubJ5vXbgObeXar7NqW2Z2+ef3LbIrdPF+mT/TbA5mi&#10;nAuRXpAr8zePqF5AZ569Gl7f8YPsWRaf8vIiOonaJv4yvU2DV/+ekUyRPeFBI3tksXIoyHQGcyPZ&#10;Las/ZGSrb0tyNnVnfff8MSsH0+za5sXfEPKTJRs5N8u75E7LH7K8VSHqXxQjDfRmjXXe50PIP5Fu&#10;yatWvwEfz/TmEeXMRtb3qH+Mk1EM7ty5030Xx9aRTvChrN/kj8xnPXgPprzFYFc2k+GubXlEiGkZ&#10;TyQdffTR3atf/er5TwbgvN6DKs4RPWSSVDwH4vPowZ7AygI/ArmjiSSSufdSRGAceeSR/dlCorIH&#10;AwKH4LZAtmgbS5Jh9iCJbqyH90pZ7LLYhInNo8AH7x50ng3Alfo9KmW9vld0Qt1WsiYRR5MpkPWd&#10;OPK2/8ees7Oz/ZmNJ39F59NA372JIsBHjzrqqP7swJnGl4jvaKI7sjlteoMfRO17sdmoyM5Dg/fi&#10;gtzRQwV1ozeLLEbwtWyL/WlA39bDL0TXILMJeHqjXDaZ4vlDJhdUbOrdg7xRDAEyWD6FPbN26XcU&#10;B0CsWOMh/c7GcE8/lZxK3dEkWjQx4ck8xNP5wZCtonsP+sVhQQxmY7jXr0bks5W+e2RlKzaJ6ojk&#10;zsh0Euk8Az/IJnvJ+xwW+LCXk4EYzXLbNGTtT0vU98VSkZmJMGvi46HOJM6QSv2MJ9FYGzHNRFJF&#10;n8SJJVulLPkFOQ4FUf8qsvG8aL33octsLKJfUYxPK9s0ZPVH/ePzKC/u2rXLHTOyyRrqzcYDcvpi&#10;x7p7773XzW2ZvYYTSYfOMkIIIYQQQgghhBDiXxSaSBJCCCGEEEIIIYQQJTSRJIQQQgghhBBCCCFK&#10;aCJJCCGEEEIIIYQQQpTQYtuHnvFi28cdd1z32te+dv6TCbyV+KPFtIEFtqKFH7MV/rPFy7geLUzL&#10;wowR0fWs7GIXD0NfkU6Ae7wFxpAr00umV89u1F3p92IXnaRctmgtWIu3UTbTm0fmp1C5xwOdZQvO&#10;seibt9h2tCg8sFjd7t27+7OFoJd77rmnP9ufit48+Sv+4N2Dj2YLTXI9WtSS694ipdir4ufWPdii&#10;sntgFONc8xYh5Nqh9KUMynuLK1J/lD+i+Ka/kS9RLlssF6z20VemM/rk+cs08ZsR6aTh2Y2yFT/N&#10;oG6rfnRS2RHKisWKvRiHFhsrkR82uG7d4/V3CP2yck/Di3+g7178NrzyyJst3IrsUf7zdAZZLCC3&#10;J3ulXxno1NNrdA0iu2VlI5000Gmk14iofvw8igV8reKPVm7jGTXzl0g2cm6Ud/HRTG+e7vGzrCzX&#10;rTiIZG54Ohni3ePFX4UshmDsq4692G0uoly/4TNZHAA53fIZ4jtrl/hYrK9mcoEnA59n/uDppEG9&#10;Xh3oJHrfA56lrfGQNjM/JAfQB4/I3zObUs7zZeTK9I5NI/kZk7y86Nm6wXuJ977J+1o0noxjJcnH&#10;kc9Sd+TPUfuZbDy39PbUrm0PAOOJpEc84hHdm9/85vlPBmCIaCeeyImisjh2tJMFQZclTJKDt7sa&#10;ZaNJi6j9rM+QBY8HDyvejmwNkor34EFCih540En0cg4En9U/+hTtVgde2QrIzSr8Echg7UJUKYtN&#10;rYEGX4gSThVvIMFe0eAItG9NJFXsxfb9d955Z3+2EB4yvZ3ZKrJ596DP7AHYK1vpl2evRnTds8UQ&#10;TzYGmCwG8cPoBZ2BF7tYZDqv2MSjUnaa+qNYqUwqZHiy0ab3MNPAHl5+ymTjQSuyJ5BjLBmm0Tn1&#10;ZZPnlfqJA2vCeRrZyBuZbOgkGm/Aq78im2cXylkTTEM8ezXIH177+HmWPzzIa9lOeVl+iq5n/arY&#10;JCKzSyZ7RGWSzSOyVyOqn+e2/sXBhBzjXeeZJnquqey8xphh+Sz94ojA3p5NGWesZ4cGuSEaR8GT&#10;gXazZyOvLOWyZ3R0whHh1U/d00wkZWXJO9mY4FGp3+uX9/kQ/MjSWyVveWUrTKNzxpPMl4jdzFc9&#10;2JEti0Hqt2Kw4quVexZLVHclRir3eGQ2xW5eXoyugafvIVH75LVoLOOa5++UjfxtILt2bWts2fKp&#10;tbOzV/7sDZf/wc++6Qndz77mMd3Pjj4eHctHx0vHx/Fn/vzPvnt29mffvXv3S+ZLCSGEEEIIIYQQ&#10;Qhw+aCKp59u//SEbZmZm3jIz171lpJS3jD7qjyWjY2Z8LBkd3NPNzf3kuJAQQgghhBBCCCHEYYQm&#10;knpu++Dvdbd86H9113/2H7qPrnxOd83qp20ZffyWtQ+//9LnnHZtx3Hm2uu6//2hW7o//+At84WE&#10;EEIIIYQQQgghDiM0kdTzpb/47e7G9/9W97lP/V33N2tf3H3suFeyaMrr/svzd//Wi8+5suN44oar&#10;uj98/42j40vzhYQQQgghhBBCCCEOIzSRJIQQQgghhBBCCCFKHPa7tm3Z8kdrv/3bH/TSGz985dEf&#10;etM7fnL3ykd0nzj/N9jW7MqP/eQTzrn8t887e6SmK7n3xh1Lu59+/3d3R6182OZffteLf3t0z5YL&#10;Vqx4x7gin727tr31rW+d/2QAK657uxOxiny0yxcrpnvblrM7B6vwe7BSe7ajDO17dWzbtq37q7/6&#10;q27lypXdk570pP7TfdC+t+06K8F7fa7CKvXWavfUne16RllvpXp2e8h2Rcl2hMCmrGg/CfrMtqKn&#10;T9YOIuwEwxHBrkp33HFHf2bDjg4rVqzodu3a1X3hC1/oli1b1j3qUY8a7y7i7UzWYPcAazcddBnt&#10;PADZTjZAHZbeKJfZhHKW/BWdo++77767P1tI5FOVfnn38HnmS15Z+sUOG+y0t3nz5nGcHnPMMf3V&#10;eag72sEjkp0YiXaiAMpzTMJOEJX4juqPYjSDct4OHvhwtJNMpV306u2kQdlopwuuT9aPDbds2TLe&#10;rYp49IjazaBfnk4a+Iq3EyDxFeVVZMviwLMLskW+AJ6veXVOktXv+UUUI5Ngx3vuuWcci6tWrRrL&#10;leVFrkf+0rDkr8jm2YX+ZjkVuaIdX2if+i2wS6ZzKxagsmtb5jPo1dM9fbJ2bSNn8TxF+96Y4fnh&#10;kOye6HokN2Azz27YOfKHik2IAS8H4A+Rr0ayM8ZazzUN2vTabXi+bPV7x44d4+cBnnU4eNa1ni3A&#10;84cGY22k1wj0bfn4EO8eLz6GWH2fxLsn8zVA516MV3zJ8tVKv9j1lVjEdkuXLu0/PXgglzWWZj4O&#10;lM12RvP6h76zvns6x4ejfAzEUCQb9Xq5h37h6xHozLqHfg3H4e3bt+/dBXr16tXjMTGze5QXqTsa&#10;56OylRjJiHwdubLrXr/xtahfnp8Oieog50X+HJVt13hXxPd4Nh3maGzc7+Sr7f9nZ99z1sj/Nt1x&#10;9dbu15/8ju7bH3VSd/wfvm3kOd2Vr3/csnNmr37j2TPfPGI8kXTDdV/rXvPi27q1Zx7TveSj/x7n&#10;ueKC5csfP67IZzyR9MhHPrL7T//pP81/MoAA9B7QSQgbNmzozxZCUvG22cb5mOTxwEm8SagGCcN7&#10;sfnc5z7X/fiP/3h36qmndpdcckn/6T4IXG8SLGuboIyCC7huTYQRsFmyjXRO4JL4PGg3CkzwEiY6&#10;yR6WkM164CFJZsmQByfsEsHgvm7duu7mm2/u3vWud3UnnHBC9yM/8iPjNnkJivB04/V3CANYNvhi&#10;tzb4DMEPsxcLbzKIOMgeREiGTIx6RDav2MW7p6I3ryz94mWHicN/+Id/GE8inXfeef3VeSo6PxRU&#10;YgRbZ9vJey9zmd6iuom/LC9GLxWAP3qTUVm/LG6//fbuyiuvHOf6M888s/90IZFOGp5uKn7Kddqw&#10;oE9WbDYym4AnAzmPYzFEMjcq9Xv1VPTW+n7bbbd11113XXfsscd2j3nMYw6obIQn/zT1kxeyrZ4r&#10;epsGr35iK8v3GcQhh4V3jVx66623juPwuOOO6z/dn4rOMzxfA8Zhb8IDGIO9Zwjq5LpHpJMG+cV7&#10;bsvKR/5C/ojyIjb3cmoG+Xjy5faLX/xi96Uvfak75ZRTupNPPnn8fJD94XQaGPOsl0lLtkkYb7Lx&#10;0sObdBjiyVBp1ytbaZccYz1/0Cb6isB2/IEM23mx6Onc+3wIMWTFCj6axYhXdognQ6Xvns4Phmxe&#10;3VDRm2f3ybJXX331+LkGzjjjDNeGQyKfIidGYxF99nJqVG8js0ukm0xvUftZ2ahfjUg3+Ev0fJFd&#10;h5tuumk8z3DiiSfu9+zcPh+h7f+7XbtHx2z3zS//Y3dPt7L7yhFLu2Wj98698ydLV42O0cnoeNCR&#10;o5eQ0V0P/+aubnbX6MV9dAghhBBCCCGEEEIcLmgiaff2rtu5o/un3V/ttnVru3uPWNGtWtl1eyfe&#10;lq4enawaHw9e+rDRHdu6o7452+3Y2XU74l8CCSGEEEIIIYQQQvyLQj9tu+rNZ83s6TZ96Qtf6179&#10;osHP1rruyguWLTtndva9Z8/M7Bn/tO2Oq7Z0v/6Ud+79+dtcN3fFz51d/2nbr/3ar81/MoCvSntf&#10;XeMriNHPcvg6nreuDV+l874CDXydLfsJB1+5877ux/o6r3vd68Y/bXvzm9/cf7oPvr7tfXWer9NF&#10;P6Oi3ejrfoBclvzos/I1Rk9vfBU303n2k0D6bn29NLJ1w5OfdvmtagR6ZW2ACOrGr/ja6Z/92Z+N&#10;f4bx3Oc+d6zv6KujQL+sr59TZ9Yv/I0+RCCD9TVL7/MhyO59dR2dRqC3yKZR3ZD5G76wfPny/mwf&#10;6CNbzwu9WnFEm9gDO37kIx8Z2/EpT3lKf3WeTG/ohTo8sn5R3vqaNO1yRKDT6Ccc1Ov91IE+Rb7K&#10;NWxqwU83op+uRmUb5B7Pl7O+U3Yyp95yyy3dpz71qbENn/CEJ/SfLgRfiHI6ePJj5yxGo587UWcU&#10;A+Ti6Kcr4PkbdWdlPfnxhczXsusNK09k9gTKESv8tO3zn//8+Gv8/LQNmaP4gkr9nr9V+kX7Vox6&#10;+hxCm1EstBxkkZWFprdJ8MPo5xmA3aPcRhx4OYJykzEI2I+v6/MzYb7Gb4EuLX0eCLTtyZ75Mzbz&#10;7IYuLR9uePoeQt3Wz5EAm3p5Dzy9QmQPqOjVixWrX9dff3134403jn8addJJJ4V6RWZPbqDPkeyA&#10;7JZdKjmAOLHqp1+RPaFyj0fWb/DsUulXpG/P/xs33HDD+NmGPMr6shaeT1V0EsVYVpbnEi9GGjzX&#10;WeOl58NDqNuL8awseo10S5x4OQA7Zzat2A6uueaaveu1nn766eNnm6x+bOn5YxS/gL4sP4WKPxDj&#10;USwgm9fvLO9GP0+jzahfFX1H9/B5VD6Svcl17bXXdlu3bu1OO+208bIojfb5CK2R9EBOJFmLbZM0&#10;onWQvOAAnN97AcYJosCAqG7gRY9FYC0YpFkbiYWa3/KWt/Sf7gPn9B4Go3qrEBzWgyqJKlqgHHjp&#10;YaEwC8pHL2sMDpns2DRahyWChGNNZLE+CQ+5EdgzW1uCvjOJxu/P//qv/7o7+uiju2c+85luu0Pw&#10;J+tBkrLRIsGAzb3Ju4YnP2WzSTTPbvhItLYLeP1qoLNpFodHr6xFNQkvz9HaTMBDCwv3TtJkZhLi&#10;gx/8YHf88cd3T3va0/qr89D36AWdQcR7ICJ+s4cKT+eVspnOI9mystHgSW4YDoaTZHUD6214a9Ph&#10;w9FaH9Q9OQHOQ/NHP/rR8QOztXFBI6sbPJtXymJLL47RJ7rxID6ySWzPL5A3i1F8wZrkQpfRBBfQ&#10;pvcg1/BeSrzPhzTdsr4OD1dMJLEuRKXdCtPIhlyLXW8o0y1988Z4YiTLmZRdbP7I+h7lAK9+1g1k&#10;AgL7MQFhEfW5Cv7u5eWs/kg3mU7Q9WLXWIOs/oiKTTPIP9ZLl/U5OZXnJSaRePYmDrz8h59HOb+y&#10;vhIxZsUZ4xhHBG1bubVStoJXfwVyG8ck3udD0NnkWFeFP1STT88666zxH6stPLtVZGOix/pDFvFh&#10;5aQhjEXes0mDF2zrebdiU9q3coD3+RDaxF8XQ6Xv5C3rvWuyX6zV2iaSmAxkIimTn/HC85fMphW9&#10;RmQxEl2nT9E4T17wco+Vu4bw3mP56ZBp+s4zVfScjWyXXXbZ2JZPfOITx3ZstM9HaI2kBwoC/H3v&#10;e9+C4z3veU/39re/fe/x/ve/vy8hhBBCCCGEEEIIcei48847x5uGMJnLpgXtj3x33XXX+Lwdwz/+&#10;aSLpAYK/1v7BH/zBguPSSy/tfvu3f3vv8e53v7svIYQQQgghhBBCCHHo4Cfe7LrHt6s52q+e+PZR&#10;+2z4OWgi6QGCnwywFs3k8fznP7+7+OKL9x7Petaz+hJCCCGEEEIIIYQQhw6WO2HJGn5Sesopp3RH&#10;HXXU+PP169ePz9vRPgdNJD1AsM7JRRddtOBg8ugnf/In9x4XXnhhX0IIIYQQQgghhBDi0MEagY99&#10;7GPH6zxytLVzWR+pfTb8HLTY9i3/5ayZPTObbvn8vd3PPfvj3bLTju+e+pdv7Obmuit/7IRl58ze&#10;+rtnz3RLxott33Ltru4Xz/9wt/S0E7rv+fNLRp/MXfFvHlFbbJvFl5/xjGfMfzKABQiHM3uTRIto&#10;sShitAigt2gisPghRwSLbXmLoPJTPXaLYgckq1/ZopDTLF4M3mLi6CtbkI72vQXpkDtaOK0iO/32&#10;dj/KoKwlPwvcRTvdAWWzRQCRH5/ha4ksSInvMbtMWW9BuIan80pZ2vUWGG148jeZI7C7ZTfKZgs+&#10;ev1qVOqIQDcrVqzoz/aBTbOFEVlg0PKlJjNrr7HwPbvCsajoEK5bi1E2ohit5Ad0bi2ASLls8T9y&#10;U6RzynuyZWXBy33EVrQYP+WivAnRIuaeHzaQG38aQlyzaDo+Yi3K3vD0PcSzeaUscnuLbeJvkV6I&#10;jyy+PZ9C3mxBSWT34jvycYh8qeH5VJYbgLo5iEUWWeXbxyzoXmm3wjSyobNsTPDIdEvfPJ8iRrKc&#10;SVmr/MHIH+iGw8LzQxbQJxaxn7XBAUR9roJOrQVrofmShyc7oJMoRiu+EOkt03lExaYZtG/JZsnM&#10;8ykHz90c9N2zG32azMlDsFeWY9Cr9dwW2atB+5bd0FdWtoJXfwV80bIbn2X2RGeRXiPYDId8ykZE&#10;3i6r1G35oyfzEOLPsil2tMaZIVmMgrdrW8UfaN+qP/LhBm16uSWj0nfPppP9YhxsP31au3bteNIh&#10;k5/xwvMX9BHpbdpYyWKEa951+hT5G3nB63eUb4Hnoiz3ZL4egc09X279ZfdEbLlx48b9NmNpn4/Q&#10;rm2zs+85a+R/m+64emv3609+x94d2bq57srXP27ZObNXv/HsmW8eMZ5IuuG6r3WvefFgZ7e5uSsu&#10;WF6bSJr/pxBCCCGEEEIIIcT/tWjXNiGEEEIIIYQQQghR47D/RtL27X+04UEPevBrbvrYNev++hfe&#10;/rKvrHlkd9WFvzH+RtLf/thZ51z9uz9w9p4l3fgbSTdue3j379712G7ZmiPvfsOfvvR/7Zmbu/PC&#10;FSveNq7I5+jR8er5fwohhBBCCCGEEEL8X8u7DvuJpMZ7LurO6o7oNt3Undi9rnsLP168srv0gnPe&#10;e3F39p5ufiJp8tq4oBBCCCGEEEIIIcRhgiaSej7zR88+a2bPkk23bV3S/cc//I7un77xj3d+8XP/&#10;+3c2Ll969HknHPsa7tmz9rjuay96w/jbSv/7osdrIkkIIYQQQgghhBDicIRFt3ftes/ctR/5lbmL&#10;u27uWUwXjY+Vo+Pi8XHimb8w955du+bevWvXFfOlhBBCCCGEEEIIIQ4ftNh2z/33/9PWubnuzV03&#10;8+a5jv8Oj7nxsYf/zs29eabr3k4ZIYQQQgghhBBCCCGEEEIIIYQQQgghhBBCCCGEEEIIIYQQQggh&#10;hBBCCCGEEEIIIYQQQgghhBBCCCGEEEIIIYQQQgghxP8FzPT/FYcJX/3qlRv+6Z9mXrr1umu69/7k&#10;xePP7vjHrvuv1/Gv1aPjGd1J55zYvemD/7ZbMjOz+flLl76TK1XuuewNxzzo2779omuvuq37d//6&#10;v3VfGX32xflL+3j4cV136o91jz1tQ/f7v/lD3dyePZsft2LFAbUjpmP2sl8+YebbjviRKz/1j91r&#10;X317d+JTT+2e/2c/3s113c0XLlv2rv428QCy+6pLTp7b0/3wJz78le4N/+/m8Wcn/+CZ3Q/94cu7&#10;PXNzN/zI8uXvHX9YZPdnfumUuQc96Hkf/9Dnuv/4M3/UzY4+u2n+0jzLTuu6R75w/M/vO+/E7lff&#10;8HTa+eI5y5f/2fhDcdDZ8Zk3nXbEg2bO/7u/3NS99f/70/nPRsct43/Nc8J5F3Tn/cR/7+Zm9lz7&#10;zhes+Mv+Y3EImf3Mm8+aedDc0//yTz/T/eYl/7vbPvrstvlLY0562sXdd73yN8f/nlvSbXrn85f9&#10;7fikyOzVbzx75ptLfuAv3v2p7rd+5f3d1tFnd8xfmmf1d3bdcc/uLvih07vXvea87ptdd+Xjly37&#10;u/6qOATsfs+Lnzg3t+R7f/N/f677D3+0qf8U1o6OjeN/nfeSC7tn/NtXdnPfnLvs5x+//MPjD8Uh&#10;5d53X/Q9e7qZ837l3Vd1v/Kn1/SfwvrRcXT3fT/20tFxUffNPXs+/ovnrPiH+Ws1dl75y09aMnPE&#10;d1/6tg907/y9eXPeOTruHv+r5+jvGzX1fd2/edkTu1e+6HGjt6SZj569dOkn+6viAWD2yjd938zM&#10;zBN+99e2d3/6Rzu6733jD3XnvOZ7x9fm7r//QxeuWvWZ8Yk45Oy48pKnHzHTncW/f/ONW7u/fN9s&#10;9/TfuLA742Xf3XUPetBfX/Dwh181vrHIjk1vfMYR3ZLH/uYb3zeq64rxOMt4u5fjfmg0Hj5h/M9f&#10;+OmndM975qO7bs+e/3P2ihVXjz8Uh5SdV17y7CUz3WN+5fV/0n3wb6/pbuaz+UvznHBB1618bPfG&#10;n/v+7pnfe3LXLVny59r+/zDj/vuP4AnpkrnRMbNk/pib6y7hs/ljySUzM6PPR//es2fPqyhzIDz4&#10;2x5y7GjkvWTkWOODekYfLzyWzFzSzczN/3tm5kdH/xUPIDPftuSR2Gn0z5GdlmCDsa1m5uZeNn+H&#10;eKDZMzc3GjFHNhnFIzbhGNuEY2bmRf1tZfYcccRj5m08H48LYnEU5+M4bAf3zMzMzyyJQ8KDjljy&#10;WOwx09vEssuSmZHtR7ZZMjfzfMqIQ8/MEXtGT67zMYBN+O/w2GsTjm/OPWf02QEx880l3zmuf26f&#10;3Ucf7ztaLPbnR8zNnT/6rziE7OmWnNeN7Doz0Pv8wfloTBzk3yVHzPwAZcShZ093xPdhl/Gxn10m&#10;bLJkyfzMwgEw0z3o+7HvHHFMHX1do0v7tzPyifb53NzcU0f/FQ8go3eQZ47jcGwnfKF/Ph0dS444&#10;4rv728QDwJKZmdF4R04c2aC3xxz/Jj7uv39+xucAWLJnyQ+1+qyxFlsPn0n7z84Z/Vc8AIyeTS8Y&#10;22ekf9M+vW14hh2f79lz5ug+IYQQQgghhBBCCCFyNJF0mHHL3/337pYP/F73xc9+ovvwqueOj8+t&#10;/Vf8juaSY5bef+lzT7+mO33V57v3feCW7s8+cOt8oQNhdtvo2NF9Y8+Du7tOf26385Sn8Q3+/Wc0&#10;5+bGB9+KmuPfMzP6WdsDxOzsu07Ytevdr7/1rq/9Px/4vQ93n/rbq7u7Rp/z8xrxrWH37j8+GZvc&#10;cutXfxibfPpDnxvbhGO/r5QeKLtGpUex+LUjjhrH4r2PeCq/MjVjsetG8Tj670zXvW/0uTjI7Njx&#10;J6dh4+uvv+fZ2PjGW2e6Vc/96fGx+rwLrx3dcsm5j1rz/p9+7undE9fc313zvj/u7rzsA6dfsmnX&#10;6y+5Yuez5msRB5vZ2fechV2+8LntT8cut9z9HWObrPnuH+a3Tpc85fT1f4NNzjrqvrFNOLZc+fdn&#10;Y5c3XrGr/i2VXaMMO4rFrz507TgWv3r8uVeOPnXjcHToZ22HiN2XX/LEXZsuef1lX1zyvX/8vu3d&#10;zplHd0/51z/dPeZ7n/2p0eVL/tVZq//+p5+7quM4fm579+Hf+0B34z989jvfvWvX6/9kdlbfTjkE&#10;3HvVr3wPNuH4+Of2nIddvvwdZ47tcuqTn/Gx0S2XPPPxqz+OTdbdt2Vsk9s/ffV52OTdO3d+z3wt&#10;BWbvGcfhl5eeMI5Djvs2Pu6joyuDWJyPx/Z8umRu7hMUFQ8cN1/+0e6Wyz/c3bH1jvFz0FfnPxbf&#10;Am65/O/HthjbY/tdY3v84/ylxdE/l+5a9ehx/H1j/en/Z/TpvvgbjYELxsOZGf2s7YGif1aZXXvG&#10;2D7/tPbUPx99us8+vW1afpw74ojPj94bxOHEe17WPXE0UF52fXdy9wvdm+Y/nNvzqe7SC89970u7&#10;79wz031q77W5uU92l15wQF8j3f2ei88dOdgnLtu5vHv6p87l9zqf6N5xQX2gF4eUXbve9bSuW/J3&#10;X/z7q7vffd4buzu7Dd0Hun/Vnfm9p3S/8L5/MzL53N9esHz50/vbxQPA7Oyf/tDMzNyfXfOXn+5+&#10;/8W/1t3WHdt9uJv/1v4TfvD07mdYI6nr/uzCZcueN/6wyOx7Ln7eKMG/9y/uXte9ZNPjiMX3jmJR&#10;P5f6FrB793tePDfXvfPyP/lo94ev+p2ue9KPdN1P/O742lw3945LX7D8pbvf9dKL5pbMvOOPP7qr&#10;+ze/c1d39rOe1r3gl36Gnzxe+vOPWz6/oJ04qOza9e4f67qZ3/3E7/9d956f/h9d97SXdd2P/sZo&#10;SJz7r5deuPzHd73npa8aXf+vv/e3O7v/939uGZd54vOf1f3Qz/0k4+N/ef3jlr96/GHCrndf/OPd&#10;TPe2/3Hrcd3PfP40YvFto1h8TX9ZPIDMbrrk3890M7/67ktv6P7nf/58d9JLXtCdxjpIXffWnzt7&#10;2Wtn3/XSn5lZMvNW7v3Po0foN/xB1z3np763e/F/fDb3vOWCZcteN65IHDR2bbrkDaM4+w/8+53/&#10;7Quj44vdqT92Ufeo0TEa+97w82cv+6XZ97z0P4zs9oY3v2tkhD/tugte9/TuBaOD66Ox8ZfGFSXM&#10;vvviX5qZ6X7xTdef3P3qjSfNf7hn7hdHsfjG+RPxz4F3vbT79SUz3U9f+pnHd3953WO6l7zpOd35&#10;r+7ncOfmfvoFy5f/xvyJONS8++Luv46eI8fLnPz3T31X94HrTxkNkReMhspzyYc/NsqH/318Y5HZ&#10;d73kv80sWfKjP3XN6d2ldxxL/L1yFH//s78svsXMvuclfzDTLXnRKz/72O49dx09sk/3wu4dL/jj&#10;/rKJvpF0mPDVr/7RBv7yuvHpP/PSG69Z3315y9HdU845fv54/Inje4574pO74895Snf8sY/u1l9z&#10;Y/eYrVuP5i8+f7p790XjGwrcdNNV3S03XtPt2Hprt37Fsm7dquX9FfGt4rJffsIJmy455/Ucf/tb&#10;//P/+fVff1/3J397dbf99NO7r59wwngJy5Xzt4oHkE1veeJJ2OT//NZ//2Fs8p6PfGFsk3867rix&#10;TTimiZ7bbrh6HIv37rxrHIvrVy3rr4gHnJtv7EbG6HZ9daa7Zv1Tun/ceGo3Sr3zxwn9PSc8vhsl&#10;4G7dseu6p6y/qzvhobPdjtnRwL6rvy4OPrd8aWyXHfc9eGyXb2w8ed4m80Pi2B4cG45dPbYJx7Hf&#10;sXtsF44qN4/ikFj82pfvmR8XV2pc/FYxt2fu0/wllTU+5sZ/8e6/ebKk+/vxDSc8YmTz+WP18od2&#10;p3fbu2Vf/8duJ7F4ADYXdeb2zHx8/Nft0bFnD3/tHh179szbZc/c/ILaxz9ybJO1y799bJOjvjZv&#10;k10HkB9vvml+TPzm1+6dHxMVi/+smH3Xxd+7690vef3133baE963fX237b6HjZ+DHj5/WTyA7HjX&#10;S5+OLT53xKPPwhYcO+976NgeD52/ZVHcctO14xg84pv39c+lK/or4p8Dt9w4b58Hz32jt8/S/oqP&#10;JpIOE+6//8EbWUDrO1Yc82+u37Sx233nsd0PnHvS+HjauaMBesRJT3hGd9K5P9CdeOIZ3cZN13cn&#10;7dxxHA9bB7Lo9k1fvKq78fpN3fa7bu42rl7ZbVSS+JbzbUu++ci2eOU9t97+sl/+5T/ufv/9V3bb&#10;H/e47muPPGm8P82q+VvFA8me+x+NTe7+0s0vxiZ/8HfXjm3yjRMfMbbJtHb50pc+O47F3fdsHsfi&#10;Matk5W8ZN35hdFzf7fjyTLdp4w90Xz3u9G6UeueP0TvrmFO+a5SEz+02nLCh+4GNm7uTHjbb3bOz&#10;67brd6eHji99aWyXe/7xwWO7fP24R8/bZH5IHNuDY+MJa8Y24TjxIb1dDmBS4cYbNo1j8b57t8+P&#10;i6s1Ln6rWHHOz398+eN+7udf+Z/f/vOXd5f//B+982d+/ucet/znX/fYfie+k04ZHaeOj7WrHtY9&#10;rtverbzvK+NJCw5x8Fl+zuv/Hptw/NT/eOfYLu/8Hz81tsvrz1k+P8H3yHmbrF/xkLFNlt731bE9&#10;iMUqN10/PyZ+877dfRzqGfWfEzNL9jyTZ6ItDz7me/54+8bu7vuOHD8HaSLpgWe8yPbIFncs2fhE&#10;bMGx476Hje3xsPlbFsWXvjgfg0u+ed/8c6nGwn9W3PSFefs8uPvG2D4bCu8Nmkg6XNjB7x53dvd/&#10;+b7RELyq+8qDlnbLl40G8NGxok04rjyq65Yt7x788IeM7tjePfz+3fMPT4W/+Nxzz2XH7Nq16fWP&#10;+KE3v2Tn9vXdP319XXfyCcu6U0aH+Baz4rtHhn7i+Dj6MU/v/vVP/3R38ct+pPuRc1Z0Tzn5yP4m&#10;8f+3dyfwUZTnH8CfmRCuQLK7uUgI4U6AIJCbW06BIEglEBALgaootbaVghISkSMBW49ai1WpLUWr&#10;JMuhIoFwi3LlFgVFDgG5NCQ7ue+Z//u+MxsDAqaSw7/8vp/P42Z33plsfHhmZt99551GZ2IfUllO&#10;OvYbL3Iya1akyMngbrd32pSfn+rPa9F7yPz7eS2S6ilq0a8rarGpqJr0ufjG3bj+Xx8JoYdEtEVv&#10;xXe0NipnH5ByLxEVYSRSw9PULD0P+rX/9pyQLG/XG/CeA5aTkhKREx7F+fqSH2OzpQXxOuRhvit6&#10;DK/F5rK7XotdMAri5yo/M5VsGYdFnM8vpKNeflTq4U78VKbzj385Cw1EydRzcq6oVOSkkn3I4Tnp&#10;UofDWkFB+hBeh6197x/E69CppVGHLPy7ohabms2WPYLn5+R3HcNZisnTxYN+NdaPundCbhpbbm7G&#10;WJGLy96BPBc+bnoueHT2/ennkLm5meP4dpu7j+rHa9Dcxs2oQexUm1peXsZEnhse5DI0gOfH1VnP&#10;T4867B/RkXSnKOATnOVRZUEJ5ZAHFTWzkKuFRFjsHcIWTxau1My5FWvBO5JsekdSHb7xcXRs7sse&#10;Elq5d52bl9OBqsq8KMDPQr1YQBPjHUmuQ0X49ptIjz/zDD3229k0Z6A7jemFnXiTcdNz0jXkVyIn&#10;jz76oMjJSH9no8FPo6r8tv+U0NKj5wxei3K1XosB3VGLTcU89T/ZLBY/9uwriyktZnFyQuTiYLNZ&#10;RJDZvEFvdZVFHpUXF9PVC0RF/8M37fDTmKLWpfK8zE94WeRl07OT9Ly4uHygt+AdSXlUWqTnROSl&#10;jh18kuQQzh7EBJWt3PtM5LXYwqGdUYv4gPRzdTX1I7KlfizirK2QMjsEUImnB/FTGT9cA95k8lL3&#10;i5ycKSwVOSn3dBc58a/DYa26WhrFHhKaW/qM4HXYtqWnXocseuK42OQkqTqCPSTkFLkNZikmL7Mn&#10;PTApgH2IRcE1Nlnmt/unhMuKJZznoqOnt8gFj2630bEny+ok9pAgte0TxmvQ4uwh6q83L2JoUpJE&#10;U9mDOFeRnPr04/lxN7nX+VwFHUlQT/RvbqsqisS3tldOXqIT216gzHef8WELFhG1YREiomO/6EXi&#10;bkQZeXWeewl+Oo3oa/s37exn8disMv+Wk6dBw9Oqqr6qyQuL5lWK0aFwu/SRLRVl+siWS1+cFLV4&#10;+F8L/NkCVoMmUYe9R/5Rr0MWK9NtvxKrQpOxpesjIS5+V6TPo+Sjz6NkTGEHTcCWro+CuJBbIXIi&#10;5lHyMeZRYnFr+jGRR1mxPqLp4mfZohY/Wv1EMFvA6tBd1GL/qSv0WkxT7uFrQuO5mr6iP79b2Ou/&#10;G7MohOXkL//NHfHmXiIeVzRPGjY2iNp6uB7i+2iViL0KjcF+J7eXHx4u8vLCettgnhNbM2+Rk9au&#10;5v0iJ5oxh9It6cfEksIyUYffZB0Qdchj5/O/GcoWsjpsL2px5GOrRS2uyswfKFaFBqdkbGP72W30&#10;jVZFJ/xCSDZ7Et+93t5XavBT2DKNXDjIIhfNXNxFLnjc3vULeg0WK+WiBs+l7hL1994z03gnIqu9&#10;jqL+JsW+8/15aWZRX7EqNDA9NzyKbBUiP2ePbBP52fDU/bxjkeWms8jP1BWbRG7iMwt68TU5dCRB&#10;PeFfn+dRZXmB+Nb28pff0PH3l9Oxra90ZAuMWwfKRkhiokv2+AhfExpWcFTUqeCpUxeLGDlSfOPu&#10;nvvRv43F0ESCp0//QuRk+HCRE3Peof8ai26TXosVpUWiFi9+9oWoxePb1/RmC0T92WuR1yEPTZIe&#10;EKtCk8k9oo+EOH+Fj4IYQyWdeov5egbY51CCRmcfBXEup1zkhEdFp+vmUbopfYQZj9KiElGL5zPT&#10;RS1+ufut/mxBrVrU61By0Cawn6EROZDDEHFOIksJ7IQ44eDnpWNX7yDicVn1ojGTwql9b7/9fB8d&#10;YjLmUYIGp6rqSJEXSc/Lvk9LR/Kc2Bzbi5y49ei2W+TEbMyhdEt6LZYUlIo6PHtkn35MZPHVRxtH&#10;s4WiBnkt8t/Fa1HVNOM2YdDQco+8x/az79M5rYqOBwwkydWb2C6WcDF+41NYHnguvnaQRS6aWTxF&#10;Lnjc3vULfLLHPCqylYsaPHPgQ1F/Z46k8C8xa46F9nNSHkSVoWJVaGD6eQqPwjw9P6f3bxb5OZux&#10;J4otELkR+ZHs+VFrOvnQkQT1w8b+EfI5mIoKKIc9LTe3J79x88l/1G++YU/je/Vqv27+/P7EI3J4&#10;e8p9cwcVb/rEx6ooMYn/w13hAOBHKPp8aOXFRaIWtXbdRS12HzbjS/Y0Piysy0Zeh2PuchF1yKMs&#10;+VAPXotWm+1+sQ1oNNnxIb3T40NijpxqM/HNvW70dVknun96EHXt1e4oaVo8a2LMoQSNJW1FUBDP&#10;ycGTbcbynFzW9Jzw6OjnkSHyUjOP0k3wW3wZx8WyUn5JOVGzjv1ELXYbHJnOnsaPGNFrO6/FQV4O&#10;og4r9mSEiDpUMDKpsWikHtZYLoxai787yGP3/PvdiEcnLYf2sryc+jhrAM/LepsNnQuNRNzJjeVD&#10;JT0vo0LdP+Y5aVd6WeTk/OHsoTwnSQUFg/U1bkHJF3VYXMbnCCVq7TdI1CGPzv0jPmIvxU+Y0OcT&#10;Xot9mpeJWqS0o3eLnOfmDhLbgHpns1lHKoo15oJ0d3jaCT8ytW5P44JM1MmjhdECGouiJI7lufi6&#10;ckAQz4WHs5fIha9bPeWC316R1WBRRbmoQVPv0aL+OgTevZU9jZ8yJTCL11+Xgqs156XNjp+I4DW4&#10;sQgjkxqUop+n8CisqBD5sfSNEPnx6TPwPfY0fvr0oM95fnyuXBa5afHVV5N4bt7JzQ1ARxLUDz6Z&#10;EvtHWFlgdCRZfCjgvjgKi37+PHsae/hw/BtxcUOIx4x7OtDV1clUsjuTj5aMJ1XFyCSA+pJndCQV&#10;FYpa1Lx6ilocMm/1MfY0NiXl6Xd4HU4INIk65FGR9iUfrRSvStJ0vgloPNUSBcqyHH+10DFy9Q4P&#10;Ol3amabPDqdBEb2ygszm2GCzeaPRFBqJLDuE8Zxcymt+H8/JJbWbyAmPsDH+qSIvLi637uCz6XXI&#10;o7S4WNSiY+cQUYsjn1xzhD2N3bRp3hZei8PaNxN1qJ44y0cqxasaRiY1FnEXt6BFsY/8LSU2leXk&#10;lacCU+KmexCPrtp3tIPvI898wy9/ipclaYy+FjQ0cSc3lpc/vLFX5OXlhX338Jy0L7kkcmI7f2Uk&#10;axavqeoIfY1byLsq6rC4VO9IcuoxTNQhj4jF7+xiL8WuWzd7L6/F4Oalohbpmyt8pFK85OAwjG8C&#10;6p8k0Tj2EG+Tuw0+dDyALE4+dF+4hbp6tdQbQKPRNDE3Unyu5hfGc9HORc9FvXXqGTd8Kiw3OpL6&#10;jhf1N2XVe7yjInbNmunpvP66Kzk156VyrphyIb6qsjKEbwIaCJ8I2ThXKTA6+tyCJ4n8THsxOYk9&#10;jX311cijPD8dL18UuXEoLOTzKsU7Ojj0QUcS1ItqlS6Ib/WMb480Tf9Zk+k/eovaKlnkUJVxVzgb&#10;vzwTAOqFg0Rf6rWohya+aRd1eV2HRDkLfsjIoYrKAlGLCgtoePZRSPpIJGkin/vjRKUXDZszmrwD&#10;unymspypGInU6LJXhgTqI5FoLM/JWdlH5MTDzzdD5ITXkqbdeiSSneSQwevwmuOiqv+sknbdJVKl&#10;LHKovFy/pTmOiU2oa1eizt1EuFtaUx+WF3NZiZ4X7B+bTic9J57mFiInzkZO+JfpP07bf+35qf2Y&#10;qMXL8vVzLJWwyKFS+/aR8wZzeucGOrNjI+Xz/V//ILI1a7uLjwx0rFB4Rzs0oq93bhS5KHSsFrnI&#10;lZy28Vw0q1AyjSa3xUGWksXxUFNFDbIDpKi/ak3K1lvYFbHQz0uLS8pEDebX8U6p8NNIGr1vP1fR&#10;RF5Yfuyf4TWVfwFdSyELnpvymmMiOpKgXlhCnj7Pvz0aNOeF2FRKjU05ujZ2UZA5dnGgeY3RpBZ7&#10;R1Ld7woHAHXjHLT4OK/FCQv+Lmrx/b0viVqMCTJdN8F6rY6kCr0jKRe12Cjso5D0kUhSJJ/743il&#10;D415fDz1iRiQFWU2x07DSKRGV61qxkgk6T6ekzMOHUVOeo0OS+U5EWGxGHd0uzVT4NOpvA55zHzu&#10;n6IWkzbEiVqMDbZc10modySVlRXWnJxBE+nqT9RND09XJwpiebGUFennKshL0+nWQ+TEy9JK5MSl&#10;VO90vVqHTldz8OLdYnTTP98WdbjutcdFHYoINO8zmhmKWeRQqbF9HBMbzpktiXQ6eT0pvPNuSDgd&#10;a9VlGx/t6VR69oDRBBrJqWQ9F/nNq0Qujjp2ep/nolX5pVSjyW1xDlr0Pq/BpZs3iBp8I/4B41ho&#10;4pd516J3VPAoLi4VNZiDGmxQppBFVvu5ynPbNor8vBo3WeRncbDlqNHMUMAih4qK9E6+qyzQkQQA&#10;AAAAAAAAAHWCjqQ7hbOFyGSmZm1bkRvlkFOVInoTedQM3TXmVqkq5NeRu1FxMxcym0gEAADcntTr&#10;JtYWk2tLd9H986dT78EBn/GhxBJRnUa8QP2puaTtlPM4Mbl2q34iJz3D/DKMS2DqdjkbAADclH2C&#10;bR7lrfqGn/yU6Is9++jTjc/TnhdmjWJNYh57ZkP482/upb2fH6FL9Ckd2reBNj7/vIj3/r19VLRV&#10;iZmZeDVM3yLcDvsk28XUM4jn4vjuXSIXu/48jc9fFfPE0o1BPBc89n+ZJvJxYOd6kYv31+4ex3Px&#10;a6stUN8a3InQkXSncHUlsriSo3Nr8qAcamu/rIxFzdBgPobXlkeVoiPJgwqbmcnVwlZlAQAAt8dB&#10;pn61J9YWk2vLgTQ9bjZNfDQiS1xqEYxL2hqb/ZK2yzZjcu3WoSIn4x4ek8pzEhNct8vZAADg5uwT&#10;bPOoatZh8FdZRJ+l7KKs9SvofOoHYtm7H2YNWrF6B6V8epAuUBZ9vPO/tH7FChFfZZ+J4G0kyWEg&#10;e4TbpGk0kT3EV0o+YSIX25JFLi6kbxeTb7/1fnoYzwWP3cf0fOxLXidyceb4+Um8jaxJuE3/HQwd&#10;SXeIZs3ki3ySswrl8tpufS6Rc7sLtDftjIh9aV+LNmczd9GZtL107twxutSnG50xWS6IyUUl6QYT&#10;Zl/r6lszfBRrdMy25dExRNEx3cOW8lsYxyTl5c0UDXiPlTErfGVFFeV4+VGZpy91MRF1MYsWAFAP&#10;8hNn+PNaXPukXothE14UtVhza39FH3lYUS2JOuShenqjFhtQbmp8byU9PuZKtd/E5L1E3xoTa9ee&#10;XBsjkRqfLXtlIM/LN+Vdx/G82KRrJ9eu88TaN2DbGB3E65DH83P0Whzz0D9FLa5XFP3uX3wyJFaL&#10;pXILUYcOHh6iDjtjFHCDybfODuc5WTpDz8mEJ94SOUm02fS7f+V/f65S6tBS5MXRw13Pi4toAfUs&#10;zxo9xF4rT03R8zLlqXf1c0j77f2NW1SXODqJnLRwd9OPWXWolbz1M4fybS+YrG87anGifkxksaGg&#10;QL+9v7H94prtu6IWG4S6i38WEZMuS+KmEsYNCb6PSaN6H5k/ZxgN7x1GXtSHBtwdSffPny+iSy/f&#10;XarKjpeSXC9z99zpNI22i1xodMNcRI7tm8lzwWNoj1CRj0GjokQufLt7J4tcqJTFt3Ur+daZ43gN&#10;zhyh1+Ajf92q17fN1k80MI6FRa1Mov54tHVzETXYDfvdBpWfOHOiff87ebCen8ff2CXyw2/vrzfS&#10;81Po5Cpy4+LmLHLTlX1mQEfSHcLJafIFszkq9lzyqtf8gy6Qc/tvaMeh0yJ2Hjwp2pw6sItOH9pB&#10;p7/+jC4E+dNRr3bn+eSiU02mN0SDW3Bs6ejLHviHIbHzkSVjRyRJ+q39bd+Jf4Q8KsurKKdDAJV5&#10;d6LuFqLu+PAKUG9U2ZHv+Gtq0F6TmiQ9wJfbL2EtU2VRhzyqvXz0WsTowwbRzEHuR7IcX6q5TPlg&#10;B9EVY2Lt2pNrR2Jy7UYnVathPC9FVab7eF5yZd9rJ9eu48TaNyJVqeHswag943hohGy/vb9Nr8VS&#10;qYWoQ4d2XqIG/XBMbDAqVQ9hD+yDqJ4LSVy6WOvW/nz2UONcpcShtciLo6eHnhdX0QLqmawR78Qz&#10;8mHUiaTfPajm9v7GLaqLHduInLT0dBM58a/DMYvleiR70LfLQ9yRSA9VVYezx5ovO4ubtxXbb+Xh&#10;jpw3AJMpajv/LMIj+u9bY9cRxR5nwRbVxNo/Tz8Q9/gYGtN3EHWgIBpyzwyaHhcnInLuvcnrosyx&#10;a6e4HOTbg9tjsUR9wHPxyNqdIhdfXZeLNQnTUnkueIwMGCjyMWz8LJGLyQ+PeV/kYpopjW/rVlSV&#10;xOglSbbXnnF3MCL91v7GeWlha1dRfzycPcyiBnlAw2EfBcSt/HnI1z3y2/uzx5orlgrauIvcmNxd&#10;9NywcxW2z4Y7Sdo7E8MlrdnhU5ckSnjHUbxWXlFy/sSxD17vaDH5DujoO1fz7kqVDywmTdMObn4w&#10;VP+2hkmcSe1lmWbxny+2vIve7vBv1ka+kBEbtC4v6de+kiY9knGy3OedXUWzVOc2VNanOxUryrkt&#10;f//7G/169u5474ixolOpuqWJin1CqU2bFt9ERvZdpxKdCzHf6O5u0FCUzPjR7PRtR8ahYlr02wvU&#10;aYQ/Tdn0GM95ylSzeazRDBqRLSt+kqTJmw/sKaSlf7okXus+/i6a9N/fsA8/tDnKZNJHFDGJM8hf&#10;dqTJX7UZRpu9nmeplE6kLwoWHREFibN7VVP1A7uySntsO1wyudrNROU9OpPy7bfHtq9Z886QkAEB&#10;d4cPeqDSyYNKvfqK7bm6OX0x4d6ATdWqeizU1fW6u7vB7cp6bfSDmiS9tfewQi/9+xK5+Hel9qP4&#10;51lWi5cvZKVuWrtBPKml69AoGvK71/l1V5+tnXb9Xb6gPmS9PnquRtJr2z+y0avvXCZzgD95DRtA&#10;eRfPHUl/760bdiJ1HzWHBs19kZ89ZayNNKVsjKYgVp9jM50n007PRSQ5UEba0yEpSuLMMI3EZQO0&#10;6ePi4AOfl42t8nKniq4+9O3Zs4f3vv32loi7R4cH9e47scKlA5W59yAvb+f0Mff0SFFl+XCIi8uH&#10;4hdCvWLnKoPZucrY9XuL+qd9WT6yyseTKjp506VTp/bvX78+5b5R44bc5R8gjoEVpk5U5tadOnQw&#10;Hxo5svseSZL2B5pMO8SGoN7YEh8cwQ5iosPorZ2FQ7JPVQyt9PWiSt929M3x47sPbNq0Z/KYiSN7&#10;dvMbUW7pSuWWLtSpk2X/sGHdPmYfYnYHms17+brrZ9JQB5kGf2x5lA66PkSaSvsz4kI+sVlnjSRV&#10;G75uR9Hdn54uH1zZkW27Qzu+Cp0/dmzXwc2b90aOvW9Uj67dh9u336WL276hQ7scqCbaFWq+/s5u&#10;0JDY+ekL7N/Dk6+98B1t+q+NhsXfR6G/1fv72Enqk1PM5pf0J9DQbJkr/8Fq7FH+88vxV2jrxnwa&#10;/dJU6jd7ILHj29zaAw2sM2kcyRSY4rmYsp1/JV6TNIfktNjA7AJr9H3s/DL0Hx8URJy6WBlY0c2X&#10;qtq50sm0tM0ZKSnpMydNm+Tb3ie01KMXVTq3F+v2Cmi3NSzUN5udO20ONpkyxItQ7xRr9BRNVcWH&#10;gVc259939kpV7wr/TlTlbqbjn3ySdHTfvk/nRM6Y6u3p1bfU8y6qbNuO+vZt/15gYPtj7DNjktgI&#10;3Dny863himLVsnas0KLZLplHBAu2iIU7i2jNL/RZzaooWpLNds0tOBN/TQOs0aTx+OujfbSwlZla&#10;aELGJ8ZiIXNVyMDMlWHav+b2NLZpDw+xbR49+i8V20+02T7m60Dj4x1JSuZKbffqWC2M5WTqiJX2&#10;nGNS2SbCO5J4TrY+HyNywmPG+Bf0WlGUTUYzIXEm/YrXYfzjw406zPzBaJaM+JD7eS3+ZUa3WnXI&#10;o6Oow/4TXxLbNrZv5etAw2AnWA/yfD0+pHYebh1d756uRVsVbVaSbS17Dg0gKZrm8rw8PODGObhR&#10;+N8zR8+L1baaPee1+BjfRswfpui1uDJDvF5bZkLIPF6LT03ktVd7ez1YRGtjH/6n/Zj4Cm8PDY/l&#10;5E88J78f2+G6nPQWOeEx8Yl1+nFRUVbxdaDhZSaELeF5mTuyfa2c8OgncjL16fX2Y9YzvH1trBaX&#10;8lr8/fxH7cfFOGORkLEyZBnf9kPDva/bNo9AFtFaVEyiffuL2evQBHhHEj8XWjXjj+I8aGH8ZpET&#10;ETbbH41m0Ah4RxLPBY+lk38v8rH4pWT7flG/4sRgnUWv8fp76KnFov5EDcZnPWwsFtITQl/nNXh/&#10;KP+8Wbv+Bor6m/vytppcs88jD/F1oPGwfeTbPD/j+rpel5+hIj9PrNltz8903p7DpW13GH2uJFoh&#10;Ea1g/ypqgi0yQluhsuWkabzNNR9gVAe6wP45sWUsJLK3u2b+JJU01kZl29RqbZMHf64Ha2Pf/o/O&#10;vQQNxNHxDM8Rzz3Ph0aSyImmaRiN0kQcVIcT9rrhObEHzwvbUV/b0VNNJ3gdapok6lAl+sGIFonk&#10;L29ci3o9qmy7fNtGLeKyqgYkq/QZz5fE95k/yMVNwsidJGHupIbC6iaz5ph2oxzcIPT9JstLdc38&#10;SRlifVUVtahV0w864yVZSxf5/MHvUVnw+tTrkNVkCm8PDU+t1g7rNXbznIh9p75/3MPXgYYnaVX7&#10;eV5E3CAv9pywc5UffhEp00f6cZHXEjsuStK1bVSJLed1yPNbe9s89JyLn/lyVb3mS1JoRJq0U+SZ&#10;hX4OZOSEhywfMVpBI2C1ss1+zOMhPi8YuWD7xUyjmcBqLvma+hN5U6+ZP0lTVdbmFsdCe555SNKP&#10;zr0E9UtStff0/Fy//+XBcmLkqFJVj7HXAAAAAAAAAAAAAAAAAAAAAAAAAAAAAAAAAAAAAAAAAAAA&#10;AAAAAAAAAAAAAAAAAAAAAAAAAAAAAAAAAAAAAAAAAAAAAAAAAAAAAAAAAAAAAAAAAAAAAAAAAAAA&#10;AAAAAAAAAAAAAAAAAAAAAAAAAAAAAAAAAAAAAAAAAAAAAAAAAAyS8QgAAABwx7ClrQiSZCniww1p&#10;9PLK9+hb9tp5fdFNuYVHUueJi/jZU3paTPB242VSMlYGE6njPkgqoFeeu0yBcwbTqBenimUaUXqU&#10;yVTTtrEpyvpQInnMvn8k06ZFa+kL9loaC48B06jjvQtEm2pJTc2MCd0hntSztISgcFlzGP32gcv0&#10;UvIF49WeLELp3nkjaGbCJP7/6Aj7f7RTXwYAAAA/d7LxCAAAAHDHkGQplP1nOUm0XCJazk6IlrOX&#10;bxm8DVuPrzOBPf+epIbp29LYtvijJLYpQtPuNVo1Ebk/e4PLZfaexPtnwV5cLvH3yP4WHg4kR+ht&#10;658sNRsofg97D+ypEfxn9v/p+/czlgUAAAD8P4GOJAAAALiDubLoQ537jqfJCxbQkKlT09kLRocH&#10;LR85sm/yggWTiceEXi3Jbc8acslMDg6Nz4gNTcgQHSBV1VqGprH2mrZcZeto7LEmZHkbb/NTKBkr&#10;QpSM+Ni1CxbEhtLM2Ece+mdskqLErleUMUaT/4ETC2/yCRhOwx9aQP7Boakq8ffL36OUorepf9VV&#10;6hGN1OXde3TcseCh4cTj3vDu7J0QOetNAAAAAAAAAAB+3pSM+LlK5krt7ZintDCK1h6e/YZmVRQt&#10;0WZ71WgiKIr1URYajw9feEiLJtImhk/RwlZmaqErM1YbzRqEkh7/W/4e1y5cKN7j3EfeFO/RarP9&#10;zWjyoxQl6Xf8vX+w6mn23sO0P0xP0FZmKlpChu2vRpNGYctY+Uf+t/B488kF4u+ZN2+t/v9cUV4w&#10;mgEAAMD/AxiRBAAAAHBT1Rn20UXmlmryPZP7kK+HI13ck0qtvz0XzEcIJSoKLs0CAACAOwY6kgAA&#10;AABuwmSalmY2T32GR4BH9ZaIaUHUybM5Xdx5mFoU5oaL+ZU07do5kwAAAAB+wdCRBAAAAAAAAAAA&#10;dYKOJAAAAIC66NKdqHM3cnNrS30ph9zLiyjPRtQs51KIkpkQ99bTC+NCaVbcw7PXxFkVRcS7ubnj&#10;+KqK9dchinVW3J9nh8exp7XCg0Vo3IApK+ISMpW4LaeOximKVcTnR6+MS3ljN6UfPEgXKZsyMvaQ&#10;9bm3aft/dofytgkZufVySZ2ipIUpSmbcR//+U1xCKMUtnD4oblZCQtyE8ePZ30NxPvb32mNcHM2y&#10;xj364po4/vfyePPJ69uMF21opvUesXEAAAD4xUFHEgAAAEBddPUn6uYvOpICa3UkORTZwoikZRrR&#10;Mok9SjItY61FOMjyeLGu5iDa1F72fbB1Jb7uta/brhaP3/baLkr75BPRkZSesZOSVq6j44dO9Bdt&#10;pfq5bb8kOfRnD+L3S+x9iL9DksR74K+xk0X9PcnsNf4+xd/AlxvPr2nDgr1GkoZ5owAAAH6h0JEE&#10;AAAAUCdmES2dNHL1vkgOLRW6mkdUXKwvvRGLlBfCRxcdzzGPS7HmUGG5H414eCH1jZiSxhYvGxXo&#10;vm1hpBv1tJTQ7q3pdPRYPtmoswi3gH50z8MjKGTgQPKmvhQcNJIiF86gHuF+qZqmLSNSt+u/pX7x&#10;vyn7S6LmviEUsXAhzVw4lxYujKSou5yob7aVLn2STc9tJRFftzbaPDGLFrL3OqFbG/LOPkj9q74L&#10;56Om4jOV0cZmAQAA4BcCHUkAAAAAdcI7kiyiI8nN5yI5tFIo10ZUVKIvvREnKglnD8tyS1rduy0p&#10;hwoq/Gj0YzEUtfyNVPb6kg0xIVtjojyop7mEdm1Jo08/U8hG3US49w6kiMdGU+jgweRDgRQSMoqi&#10;YmZRxOxRR2KCzUtiglyTxS+pZ9+xvyn7C6IWvqE0MSaGomPmUUxMFD3Qz4kCs5Po8sfZtHILiTjj&#10;FCbazH5yDsWw9zqpexvyyT5AnbWigcYIK4xMAgAA+IVBRxIAAABAgyticZHKyvLFiJ9cFoKqpWmq&#10;uow0YsFHGdEyPtqIh2NF3ja9UeNy9/KgvgOCSWrjfkS8D01N0UditSJXb6KOPfTlPOQ27od5m+bN&#10;HVPI1IUs7i3J3/siObfU/848+98JAAAAvxjoSAIAAABocPz6t4tUVq6PYsphwZmi1qWao9YtWbjq&#10;r0soLWZJUuyEJcFmswiX/M+36q0al7t3OwocHEaO7fwP8fdhkrVtfCRWqzatyc2HqFMvfTkPBw8/&#10;0aZNq+bbydJddCT18rlIzi30v/NqrrFRAAAA+MVARxIAAABAnfDenzwqK5bo6kVvqi5zIVczkVNr&#10;femNlGit0jRNXWbxdUu+Z2Ek9eyiEVmfoyur54Wwxcad2yjOb8xv4mZZlbhZiQouBQMAAICfNXQk&#10;AQAAANQJ70iyiY6k3Is+VF1qJjcLURsnfemN5JJrqtkctSRgTPDWiJgo6tWFvZi0kvI/elfMnWQP&#10;WZKNu7Zp+l3eAAAAAH6m0JEEAAAAUBenTxCdOUlXrxZSNrlRTos2ZDYRtW5lLL+FqiotnY9M4vMg&#10;qbU6kEYFem9bGNmX+rWtpmxrCuUfTw+1Kkocj29ceo8TKwMAAAD8jKAjCQAAAKAuzpwkOv2V0ZHk&#10;ITqSXC23vrTNzs0tSoxMmrDwX0vWES05woK9vGRDzOitMVGBFNRWpeykbVR26VzNSKXi5haMTgIA&#10;AICfHXQkAQAAANyEoiQFK4o1jscXOQ4RKdZsOv9dBXmPCKOKNpZ0VdOWtanIu+lt+C3lF0OUzIS4&#10;/zz9m7hQCo2LmrIsLiFTiVuRmfs/jDYqZZFD5eVFlGcjylP0VwEAAACaAjqSAAAAAG5KCmX/ESOE&#10;ckvlCduSsunst5XkM7o/FbfrlBplNi/pUPjZh6LpDTiVK+FsG8skjc+BJC0jif3MtiVr8v8w2kjv&#10;SCor0zuS+N3QAAAAAJoKOpIAAAAAAAAAAKBO0JEEAAAAd7CrLLLpTPYWsq5aRa/OE7flf8YeU6Yk&#10;jF+1yko8dpzWiCKfoua9+qdppC2trlZvekmbXUlzU5qm0VIP5+rkByPdyLv5Sdr9+iqyLnmMj3R6&#10;ZtrK9HGrrDn0ZYWFRjwyhjz9fFNJ05byaNPMIZlMXcns3op6eF+kygt7xLoHrIlhsxKVZ1iM1X8L&#10;AAAAQONBRxIAAADcwXJZZNPprC2UtGoVffTuu7yDZ6k9du7MunfVqiTikXJKI4paRE4Rc9LSFgU/&#10;mxkbupW1uaXclu1TzcGLnu3fXd06M8qDvFucoF2vr6KsD9eHscVLt2fmjF+VlEPHKyw0+tFx1GNk&#10;aOoUs/lZHj5OzZPJ0o0s7q2op89FqriwW6x7OiszXJJpqSRrEfpvAQAAAGg86EgCAACAO5CWwUcK&#10;aZq2VCP2WKvz6GahirbaUlKvG4lUJaXzbUnGcrEtY1SRLMt6WwcSo5jYT9cFf42tY7TXSN3GXjdo&#10;aeJ1iS9jbVV9Hf09a0tVkmu1vR3yEfs2xe8hVf87VErhSysrVX05X1Z7OQtJ1tvIMh0W75Ut09vw&#10;/6fsPWq0gy8HAACAXw7JeAQAAACAXxhFSfodO9372/7XMmjT03vINH0SeS6YR5qmvRwTbP6D0azB&#10;2TJW/lGS6EX+88a38+j1F3MoZN4wGp4wiVSiF6NMpvmiIQAAAPzMEf0fthmLMcVWGk8AAAAASUVO&#10;RK5CYIJQSwMECgAAAAAAAAAhACD/qvDJlQQAyZUEABQAAABkcnMvbWVkaWEvaW1hZ2UyLnBuZ4lQ&#10;TkcNChoKAAAADUlIRFIAAAHpAAACKggGAAAAAFqyEAAAAAFzUkdCAK7OHOkAAAAEZ0FNQQAAsY8L&#10;/GEFAAAACXBIWXMAABnWAAAZ1gEY0crtAAD/pUlEQVR4Xuz9Z3xk53Xmiy7EKlQh55yBDuhIdmbO&#10;IkWKIi3Jilay7LFlj2X7yjP2jMftOHdsj8dzbJ1x1ihnSiRFMVNkM3XOAd0AGjnnqkIhVAE4z3+V&#10;dM+X++v74fS3i01BQANVu/Z+9/uu53lWem3j2Dg2jo1j49g4No6NY+PYODaOjWPj2Dg2jo1j49g4&#10;No6NY+PYODaOjWPj2Dg2jo1j49g4No6NY+PYODaOjWPj+P+vI+1n3zeO/4fHZz79a+sLCwtWWlpq&#10;y8uL1t7ebhMT45aRkWHJ1RWLxWIWiczZ+vq6BYPZlpmZacm1VRsbnbGV5KolV1YsmUxauv7O34JZ&#10;qdcUFuZbIpGw5WTCVteTFggELK8gX18FFgoHbWRkSJ+3ZOvJNUvPyrSsrCxbs3VbTazZ6tqa/rZs&#10;a3rKaWkZfp1cT2Z2lgWzA5adHTRLrFtXV5f94R/8J3v33Xett7dX12iWl5dnkbl5XWvQfy4qKvL7&#10;WV1dtaamJr+fru5em19c1c9xCwUzLTs93WLzMxbISLNwTpYtRGP+3pxwyLKCOfrwbMvJLbDi8kor&#10;KCqxrECmZWboOhNLqXtcWbSZqWl9zoQtLi5adkamhUIh/5kjR9fC5zNOJcVlVldfYaGiDEvPSBp3&#10;t7i0YKOjw9bXN2CTY7O2vLRmpSXVFgyENb6rjIrumeexZFUVpXbrLTssNxSwnp4em5qasoKCQlta&#10;SdrlK1ctqTHYuWu3Bi7DNnds1bhn2dLSks3Pz1thSaEV6bVvv/WOLczFLW09Xde4ZDOzjFdI4266&#10;hynL1XOan4vYjl077dZbb7GyygqfC+O6v+s9XdbfP2h6YrbGh+mppaWlmYbOv/OcGfuCvHz9O90C&#10;mg88r8XFZb/WyHzM58/I2KjPJ8YpOztTb17Ta+K2sBC1peW4Pzc9Fo3vql9/RnqW/66wsFivD2i8&#10;Z/W6ZZ+XWcEsS89Mt+XVZR/ntLR1i8fjPvYaOlvVdWZoPLI1L7nmFc3ZNb0vLX1dvwvoGjWnl5O2&#10;vBCzdD2RcCBbvwvqPXqf7jRD15Geru96EszHNV0rt/7Jz3zS1nWPX/z937PDf/6nFgwF7eTZM9Y3&#10;3K838No0rQWdMaBnrddzf3Nzc5pfC9bctFlzLmbj4+MW1zoI6hr4oEAgxwp1n6u678RqUu/Ptoys&#10;gNbJun8W4zg9PWkFuQGLas7W19dbQXGBXe/q1jWtWU5Ojo2Oj+k+NQ5cOIe+54dzLa+wwMdxeXnF&#10;EksJf1bc77Lm8boefkZWuv6dpnW9ormn1yVW/LkWFOVrPpbwgG1metompyc03tm63xz9PV3PMNfX&#10;0ubNm+0TH/+kFeaGbCG+rN8H7IdP/dBtwX333qMLWbPf/sJvWXr2upWVF+o+821xIWlFhRW2vpap&#10;Z79oFRWaa2sJfVbSauuq9O8SC2jdZ2j8sQlXr/bYuQtnbTERs927d9rtBw/5GJ0+fdrGxsastbXd&#10;OrZu00elad6s+LyfnJjW3Jv2a1xLJH1IGmrrLBqN2vXr1/W5C7Znzx7N9VvtwsWL9u1vf1tzJOnj&#10;h91Z17lYu0t67+qK7NlqQuccszfeeGMDh25wpCz3xvH/+OjYuvvwls1bLRqJ2ZrAMScHg7qYAsWs&#10;1DBjXDB6CS1aJmtCBmBORnxFAJXUlxvG9TQ3yhmyrBinhCa0v0/n4nVadVpMWZYtA5iZmaH3C+Td&#10;qAqkZcigXUs6fzy+YNHFmAywPkvGHMDW//R9XUucI00GVotGi6W0rFzXmWl9/QI3LcIMLdbsQFCL&#10;at3fv6LXDA0NW3Nrsz38yCP2xJNPWse2bfbiy6+IGOg+9ZpsGceAPj8pQ1UQDlipDEdQgJgl6xTU&#10;tepWbF7Ge2JyyvpHRqyzu9vOXzgnYvCW9VzvtrnIvI8HY7Oir0yRjVwBfFZ2tkAYIGaRr+k1AnXd&#10;a1JjtRCPWSw+p2swAU627mtNZCFkZaUVlpdfIPDIFJgt6LNlQGVouOdcDGJ6muXLALY0NWi816y9&#10;uUnPI2FXO6/aggxQTihsWRrjVQEQhCVfhCgnJ2TFpcU6hcYMQNPfr/dct4mxSRm/gBOfpaVl/wy+&#10;A9olZaVWVVllWzs6rLSizMZEci5dvmSDw0MydFF9poAzvqjPjPm8YE7EZOjmI1Fb0/258dd960d/&#10;Put6XlG9dnJqRuA/L1Kz4teVqXsXKgiMIDrLDg7rvEngyDmYLxwYZ54pv8sRiHEPKyJzPF+uxR+S&#10;/sfY8t4M/T1L95YlgpAhgpWtfwc1L7L1ft6bpjkKkQTsQzm5lqPXreutGPBgRkAgk+cgplNZ5rrW&#10;gb6nr/oHyEjrS/O5uKjUjrxxxPbu2SfSVWfnzp217/7gezYfjdiQCFdC97KwpLnPPQHuenaQ0ITG&#10;ahWypvezNmbnRcoSyxov3avWD9cdzs/X+IS1LnS92TkW0NwoKCi2Es0PncmmRXYy0gHVDCsXqC3o&#10;WbS0tuhccz4GgL6Diz4ToGcNZWm+Z4s8JTUHF2ILWkPpvqaWBPpRPTvmUbrO5+Rcg8GQ8n4AMhjW&#10;NehZJdYTmiOLtqhnFRS5CuoaGcsskQiArkgEdt/+fSKwGTqn5mMw4NdXqvm0IoIZX4rbO+++I/K3&#10;ReM0buFQhv5WZvcIwNs2t+naElYmUC6vLrO0TNmicLZNzY7b6TPH7dSZYzY0MqAx0xzTdWSL4M3M&#10;TIk4jvt8CueGrai4RHNu3QaHhnz+Mlbrus8VPbP4ogTHwpKAeUnEYNmWNfYlRcWWn5dr87Nz1tN7&#10;3a5du2adnZ02ODiYem567hw6pcZxzW0KBGdZz79Qa+vy5Ut/nHrFxvH/7dgA6Zt0bN2y+/AHPvBB&#10;OysFUFpSpgW/4MCBAcSQBmTcMMIYcBQIRhGDuhBb9MWvtawFLQBOF7AJoLJk/FjoHGsAq8AE1QKQ&#10;ozo5f0TAli31IzMggyqDKdaOYeVz4lJNi/pykBOYZ2YG3eBj5DjWZdUxevfcfa/9zu/+rn3j61/3&#10;68D4ZMogx2Ww0vR64bt/JsTht/79b9muXVudqRdocV24fFnAu+BGNCgVl52dJiOc0KLNt9qqMhnu&#10;bFd0RUWFUs+lll9caPmFRRbSgs4QcAtzrKmh3hr01dLSapVSmrpVKYxJm5qYtNm5WQcjFCBjtqSx&#10;RKmAJIDaqAxLcl2GTkZzTb+fnZlFZEhxFOrfaTYxLsKRLoIgFReXYQFMSoqlrqRm4672ZDCi81ZZ&#10;VuJGNjIfkTKpsFwB/IqABmM8K8MT0WcxNtW19RrXRSnv6yIVERscGHaQmNf7piZnrKqm2j74wQ/b&#10;HXffJeKyLEIy6cSqsaXZ/4biGBwe1uvn9GwE5BpjPCB85/44AFIMNSQtL7fAAZJ5kQ04AMa66nT9&#10;rUj3WK1zOpERaPp80nuZG/qzDHeO5efn+bNjfJhTjN2qwIZnua75hEJCPfEdosXzYE5A6taZi5o3&#10;KGz/0oNhDFB8XA//Tn2W5qlIEPNVwthWuBeNdUCkIk/ArRlnwTSRSv07M02v1WvWpG5Xl0UMpLIW&#10;NLbM66iIyYBAYVgErljPY1QKa103EhWZiS0taK1IpeqaIW8AC2QBBbosEgAxjup5cp0oaAgNCjUn&#10;mGsFmm8ZAm7WBUq1oqLaqqoEPLrZySmpb51/U3ubwCnXPSof+/gnRFZ7bWxywtVojkAUUqOb9nsN&#10;inyzlnlekciCQDekc4kYa+xZM7wOFZ6ltcg48fsA1xsS6dX1Qz7mNK8BRO5lUdfPM+UcxbIboXDY&#10;GhobbPf27QLxhOWFQzaua+m+3mXHThy1d46+bQO6vhERmEh0SvM5S/NpQvNvwsE1pnHoFgEury63&#10;bTu26L7XRQ4HNfemtfakzGOzdubsCb1uzrZsbdc4YWcyLVf3X1CQ72sEUhfUOHKf41pDS8vMmWzd&#10;k+4rK6TXixhmaE7ptTMiOrPTMzY9M+0AzPuxMdx7WOt8WPMd6wZh5gvAX9XYY9N4Xpl67ZUNkL7h&#10;sQHSN+l46MH3Hv7Yxz7qruDjx49rMuK+NDeOGEaAE0OD0fy5Mi3WosKAVFXXWk9XTwrIpSJZMBhB&#10;FjvvZTInZSBxHf1chTPZ9X9aKBnO8vkw3EoYhbn5eTcYGF0YOkY9CzUhRo5hyMCgyrDq7dbddU1G&#10;qU+LOCaAXtc1Jq2yosruvudeO3r0mC86Puu22++wO+++3d12GDzu7e57brecvHw7e+60FPOaxaJz&#10;ViaAzshYtS2bWqysrFjs/m6px4tWWVNlq7LiMHYTr8C1ODIyqPPomgVY6SInmQL6lIKUatO1hqV2&#10;uX/uqaa2xg0ZAJ0jYxsI5jiIr64lHax7r/dZd0+vDQg4r3R2WeflLoFUsQxIVIoNr6lIDMabM+ja&#10;AY11qZ5qqZOBvl4HmqrqGmtuaZNxrpTRX3TjEpUixvBDEM5fvGhXr3ZprBYEHnE9W1ylUZGBCSn3&#10;fLv3gfs1vgE7efqUj+eMngMu8Nq6GhGkdBsbG7WKykoB/4y7a1Hg6VyHnnWGADGo550jtQepyy9I&#10;EZoszQ/ue1av7+vv9/mBl6agsMAKRXoyBSCEP0qKizW2Yz5eWRrHAoF3hj5zUUosU9/DAhuA+447&#10;brfhwSFLiCAGcJ/HVzRHUp6KpN7LHEWRQwrxWBTqc5izawJuwCY3FNY9pp7TqgjGssgNahXQnZ+e&#10;c6DOD+dZWMo1S2Mq6Wdreh1+7Qw9gzRIn0Cae+aZM7e458XlRQf9Nb0FUGaiEaBYFqHic7P0meuS&#10;5NkiLZC+stJSfS/WfRZqnuSJZK1IEYqk6T6KS0qsIF9jo3k6MiYgji/5mmK9lZaXa2zzBWjFdujg&#10;IQtpno1Pjtu0gOaf/+lLViRFikv5PQ8/bM8996xUqJ69kxnds645NVZZAiXCBCt+DYAsIIwK1XTW&#10;Fwtv3UlykUhhfDFu85E5u+POO/Rssvz5Q04IjaQTctI4MQ/w4LA+K6Re29raLVtzQiOn3+fY3/4f&#10;f6NnkvQ1glLFlV1TUyKiM617zdYcDdiczru2lqb7yxPRDFut1vGxU29bRraPpEA2zc5fOC1SHdFc&#10;yHaSv3nzNoFzidsexoeQCuGUmZk5Gx+b1nUv6L0iWJk5sj9ptrgIYQ/omRe492RNz8xDeZrvK3qu&#10;eCGwRwWQyNo6kch8J7aZem54NvDCxLWmZrUu8vRM1qS0OzuvbID0DY4NkL5Jx5tH3jicLsNy/PhJ&#10;q2+otddee82NBKDKd9zPJSWlNjo6JkafYzXVddZz/boMZY798EffsSef+KD94Ac/0Npe18IvkvGU&#10;wkC5yOigGmHeKCmMFb8HaVAUIRkHDEOWFhmqi7/B8nHVYlgc/GDLgDMgJcCG5YJWKC6M3vTMjFRs&#10;pbsLUdi33Xa7feQjj9u//stXfVHVCLxaW1tty5Z2gYbbwdSh0zQ11duh2w5pgedbdHZKAFdqebqm&#10;YhmnSimRQ4cOuSoZl2rJkIGBXY/xsxh+WMZ9bnre6usbnbhcvXpVyv5u+6Vf+ri9/vprHpvmHPX1&#10;GiupV5QlMTUuflBA88u//DkrLC0RYKxbcWGxg1t722Z3oW7etNV27rjF5mcWLF1KDmuHyuDWiQcu&#10;LcZsWYr15NG3LCljOipjHpGa27XrFisSAAwOj1iBDPAf/Zc/tnSRhr6+fv+7u3sFrhhDlBFHpv4O&#10;iOOG7h8YtJhAARc0QIwRx9WOCxIXH6qb+wJQEk6IKj3UwXMDSEpkKPFShAV0KOAVSJfOQ8w5Ho95&#10;HDW2ELXJyTE7cfKknr1UkAAZ0Jybn/V5Vi9Ck6dxBuYIlawIAIWKAs+wx5M9Lqp/x6RAcQWjEJlX&#10;eGMgC7h/UcaEaTz2G49aXGC/pC/mJffB52VoMAFoXOfEGJdFbIgZZwt0MsUQ+UoT0Kfp+WTo96hq&#10;CCfvhXnorw5o5Fq4+xrI1hqCBGp4Reqk3tf1W50HjxDroqy0XM+3yMeJ/I/J8Skf01hswcevTCBM&#10;vBgQIC8Ar8+M5vff/M1f2v592+zwn/xXO/LGmz5Or732ig0M9lt5aZnmSIbdfsedWg+EM9bsq1/9&#10;377u4IW43CGTuIBdlesLEpwQAWFtrYrAsE4hM+SHsOZ4dtnEozVWkA9Iye/87u9YQ0MjMVi3CeRq&#10;LC2tar5orWuceO6scfI4GvU6XOSEVsi1OHbsqD4nofuaFkGc1+elWWV5oa5hQqthWbalzFq0Rjdt&#10;3qqvLfrsbLvcddnmY6jccc2DiO5jUWMyYpG5KX1OughYkUiKSHUmY1vsc2xoaNBtVFVVja+lhsYW&#10;m5+LWWFBqeZNpU1PxTS+OZYbLhYhHrKKshLNxUkRqAy9P2xR3QvkBVc+5B9CVF5VbVu3brfK6mrZ&#10;hTKR50KB+oLnEbQ1N9mJE8c2QPoGxwZI36Tj6tXew3fffZcM5wn75Cc/bOXlFdYllYqrFjdnfX2D&#10;FtisJ1WsaBIfOfKmtbW3i/3O2/uf+JAWXIFVV9fbmdNnfPHgjsVtm0pWinjyCQsf9YPhwNWEenO8&#10;lWGFATspkLEkVgarxViw6B2k9TeUVbqMon9pkaPuRkZGbPvO7Xbu7Dm/5p0CqU998helAFfszTff&#10;toQU0m133KYF26aFW65zpe5XtsM/e1msuVjXUSjmPi8Dkinkz5HKxUigVlq3b7fa2iopmjGbEMCQ&#10;VLO6hrcgZBEpzeSyjLFUVlBkgFjx3r177K//+i8F9CELykgtaByIy5fJCC3Fl31sMCIlhSXWvnmT&#10;Xb3Wbd3Xe2XgCi0pxcZnDw+OyPgIkLJCNjMptS1MIJVHekXnKZKKCFp9XbU1N9Xaw/fdZRWlRVaI&#10;kcrPdUVw+WqnnTpz1s5euGjf/+FTduStt/wZ5Mm4ZMug4YKfmRYgCrSiAsyAlC3PI6EPIswge+zq&#10;f2RkzN73+Ps8NBESmOEZIClnWa9J6p4AGc4FQJFglQqJrOv1ix5v5bmFpOSKS4rtP//BF+1b3/62&#10;VFVAz5aQyaJVVlUKgCJSUgVWKlJUV1Pl4N3f32uzM1NWXlaq86zYipQM7nPUNeO5raPDVdf01LRA&#10;ElduKgzCfHBXJXPDyZwEsD4rS/MrR/fH/BHMWqYAizwDxtrDMwKoBDkT+pxsvQkwTtP1r+kLcE7j&#10;AQDAOh/EBlXOd8gl98jcTiU4rrnr3kMh+tuaQHo+FtHDkzrMz9N4lTmpZB2NamwnRsd9fq4mVzWf&#10;UsmN/Dw5MenPkfnPMyrU3CB88cwzL1hU6rGoMN+6uq9alYhpQOuCe1hciosYkadQLzIWsX/653/S&#10;Na/x0b6mAGnmF+4p/sObAhlmXHng6fo7ZIj8AhYH48O4zYvk4OUgFAPBOXvmnA0PDet3KcKeE8oT&#10;4C/5fUHimeuTk1M2oXlyrafbkzmvXLlk165e1ucnRJp4ZoQfVkVaM6ysOMtW4hGrrWsUwdyrc5Rb&#10;TpaUdCjfSitFYCFAiSUBf45+TmidhDQvSqy6ssyvYX4mbiPDY5oPsyKuceu62qX1M+zeglg0bp1X&#10;run11Xo+qzYyRP4FhDBD97miNVSvcVu0odFRqeYaJ7U9/f0C6qh7M6Y1x2Ia/xH9He8eCZN88Sya&#10;mprtfY8+ahHZjCNv/HQDpG9wbID0TToOHjh4GPXc19dr//zP/ypgSHqmJKy4rKzMgRqQ5evw4f9i&#10;zz77vGdKlkoZFMkI19XUW0dHq3332993YCYRCzcSygOGjrXAFcaBKxKLh5Fbl9IgYQxFky1QI4t3&#10;QQsDEEAVAdKwfAww4Iz8JWsX9xpsvKKywhcosTeA5g/+4xcFZSZQybBnfvySq4AP/MKTYvYNAgyd&#10;iz/qQBmmo3QEAtk6D2CC+hqRAUrKOEdicS3UcoF7u4WlcsNi2ZNTUj3ReQdwQbVNjE9aTVWD1GHE&#10;x4UkuB4ZJhQcRgi3t3sTBCKAZK7U5XUBcp3ITDiUazW1dZ5whisYQwx5AYwZs5qqWmftA31DrhJR&#10;dOHcHJ03ofvU9eZkWm11mRXlZtuUgA33aq5AemJ6yvqHh2xR95Clz6+prbXS8jJXCSR7TUstrywu&#10;OViRyLYqQ062KqRoVc8lLtXM9SwtJRzESJ4ZGBjQNWQ5UE/r/LiRyWLnmvF+ENbIz8sXSISx7z7m&#10;GP9UDHrdfu/3fldjMy/SdMSCuu6SkgIZ/Ji7+men53Vfuf7vYV03BrymukqKs0ggNqJzB2xVIOjK&#10;WM+fKdBUX2fXu7ssHpPyTSc3gIm0qnvCM5AK0/BscdkmpQxTmeVZ/l5ZaAcl5ndCIJXF+6UwGZM1&#10;gVlQoKdX6n1S2/p3tuYeKpH38HaNms9nnhEfhEKGCKyQiazJlaHPWdezYFy5GlRtsYgVBNKTMReW&#10;PF9hcmxC36c0LhEHSwgOCVyjAu7RkXH3XghPHbSZW+Nj49Z5rdNKSkusoqJcoBPXz6We1DYmsCwv&#10;K7fe/usiVqP2qhR2f2+vu7CZy3h5AOFlfcfljdkkwZA1FtazYw1COli35BNwbxAaPCXMPdY5OQNX&#10;rnQKoEd8DFiHEDJwPyLbACsJBkX09OyxFVMCs0GpWrwneEMC2VQ6BPQZIkIBbAP3PW9NtUV6Pmb5&#10;uUU6R7ZAcMZm5mMWzMu1nIwcu3Dlgq4hwwk2JDpX91RZUSZ7U6P5V2Tpeg8hGbhGVbVIi+YpHoB8&#10;kZ6pGc1RrV3c8kVS0qsC5xmt1ZAIQCAQsmvXuuynb7xhWzq2Wsf2HbZn725776P36VYgkgn75Kc/&#10;ZTV1dU6YxvS8yArHC7GynBSRHPDYf4bm69F33toA6RscGyB9k46ObVsOU3oFs8TV2y0jiJsYw/nI&#10;I+91Q0Fsq0zGoLu71wb6h2RwpSbF2nF7H3n9iE1MzLrCQSngCqZ8B7OGEceVy9KGTSf0taCFOyVl&#10;iuLB2JHoARv3OOGKQMR/F3Sg5jUYfQwv55Bw0L8z9DdKVYgRLcgQpBJZDhy4XWBCHNrs2Wd+IkOU&#10;sI989KO6bn2+jB4GnL95Gq/MKEY5Fo1YWIAEMycRZnU9Qyw6Yk/8wodk6KROIzEt1nopPylqjcf0&#10;1LgbjLDuqb9vQgBV5J8D0JAt2tTYYDm6LsIC7hoVCMwIHFGMTQ1NTmiWl5atVobmwuUrntkrHBcQ&#10;ycALuIijoo6WBBxjMrooJMhEiYBrfn5S40S27oK7C9NW41ZXV2lp7kVPs5LyEovrOU6JMISkfMnM&#10;xeuAlwLDm6kBAOwwfBgzkpVXBNZZEDBdb7pOhIFK1+trdH1hKSWAGGXUde2azwcAM0vX19LWKoWY&#10;77i36C7xNc+gBpzJJSDDOCRgOnBgv+VLAT3/4k+knoIyqlMWi8+725d4OUlX9XU1du+9d9t73vOA&#10;Dfb3OQlCyXkutAgVP5Px3bF1qwxugV8LbuS0dGLexIZTyYmQD1fVUrWQOYgI5U/6wdYFWDx95hnn&#10;g695XFXAtSyVmJQapgwvQyBFhjepiaJHeqsgFxKgsfJYN6DGfzoBY5tYFaCDlvqcVRntRf0bDw1j&#10;u6znRikVIYY5qdGpiWm/D7L4Q7r3Ao1fjuZ5SHMJAI0JEABAiB0kl8zocF5YCjLfFaTPMa3RUs0F&#10;yGkgI2CLsQUnhBMTYwLzMa3NPs3JPB8LiAjKj1ARZXwsAp4x8w9FDfEzzTnucVXr0smliAbPGI8J&#10;8fgFge72jm367EUp9WbNhXERxFqfUyjfFF/JcMXOXAcoGWfGq7a6Wp+tcdZcw3uyIHD2DPEkyXl6&#10;JitzHt7ABT0+Pqu5X2mtrVs0XiGL6j5R5tU6R7mI5rzWCcr+ek+PTUutExIga3tJzw5S19zcpPNA&#10;jdYF4AW6l3Urk7r3hK812QsRspycXP093Xp7B+zUmTO269ZbbEnPqqyiwgpKwiK5cfv+D35gFy5e&#10;sB4Rnf6Bfo9HkzgJTYPokE9CYuKqri2xtGBnT5/cAOkbHBsgfZOOvft2HwbwqP2j9ArGSyYoCow4&#10;1X/4D//BfvSjp8WkRy2+sGh/8zf/3f7+S1/yDFKSLAb6+p2FA1K4xEuLS6QS5rSw5txok+zlClpT&#10;HVW8tEI2ctRj1SsyDh5n1iJAVaws698ygFwPCoCf/c86UEO8H4aPq3E2ovPLQOm0bnwwQpu3bHGF&#10;8cMf/diVxC/+4gdkmP/v92NgcWsTk+RfqJUsd7dnCzgqbGJyVupx1B5+9EFdc5pNTs55vI2F33n1&#10;igP0ykrc8sOFVlBUJeNIItWs3XPPXTIwLVIeE9ZQX6+Fft5jnePjE1ZHZrWM3J5b9sjgVEoNVNuV&#10;zqueBQy5wKhCOhZEGFA17nrVfVFm48pchr+0rEATPmm5eQGBekIGKM/yQ5l6b9BdrWl6HcBcWVtt&#10;1QI9T4ARQCx5ZvGqFUqdENNdoFxMvwvJ+M/qmWUKoENSs4mEjKbGxRPCBMI8V5JxUGkYcDwaFWWl&#10;Diwren4jw8P6HRUAK66u+R6TQQdcUJskBU6MjzrA/dEf/aFGOmHXr1/zhLxb9+zycclID9qePXvt&#10;Ix/+kO3YsUVGv9h6e7ocnBjHkiLdsx4ToIGhP3TooOVoPk1PieBJ1VBLjvFEletJ6ieOFFh7iY4e&#10;POQEJgGRYt6QWV6iL55pugCeORMX0CVFinBvCy09ixsCh4rGG/Jz5cynoY75rqHSfabi0ZAh3NwA&#10;cxxlrd8Tl4aMEnOHaBIaiouQMKfJFEd1Tuk+iB0z99J1fmlYa2trE2G5z+6+i6TFS+5ujgigSECD&#10;qGVkisDqmcU1zonFpNZoyEbHRqUewz5nSkqLdU7KqVJ14IAVYQ7K/7hXPiupZ824eG24ni0H3hLW&#10;HN4z1izXNzo6anfffY+D5Z//+Z9ZV1ePCEKJfj+h8SuyIq+bTnm8eA13AHgzF6h7Z8w9J0DkIhrV&#10;vEus6Pr5tHXT7VhZYdBqyiv0fDWX88ts+7a9lhsu1VgEdW0hO3H6pAhZpx0/ekxrQARWcy86N+8k&#10;NicYdtc7uRrpIkd83qwIIDkbACguatzzFeVVfi4SSzNFai5duuoere07dlh2ONeKS8tsQuvsp2+8&#10;64l2JWVllpef5+5uGAhignPiDcrUnCM0pVGUTdHcWUvY6ZPHN0D6BscGSN+k4847bztMBicxv2IZ&#10;BRJZsEsAJm6wPXv226ZNm+zll1/xvz/00F1WXdNkb7/9liumuIw9iRQogP/1D39rB/YdsjfffNON&#10;AtiMQseYAaw/rx3mZ1zbqB0Ml9ats35PXpHBIukLlzZ/499YYFzeWQIzjA5ZuiRykTlOKcvf/f3f&#10;izz8jX3oifdL8U3biy++5BnR73/8Mb1HN6n3o1Zg8VkyUBiUVRkTmLHLIl3rfHTZLmgRJ8W8Ozp2&#10;6xqxQTkOoADxhXNnZGBNKkgKPLao8xfoxFm2f98+279/n/3oh08JoOtseHDAz092clhqHDWahSHW&#10;4j504JCDIDWZMuUWX1nQdaXidTk6L008dDVWBEDpfvFwSAYKI9YEmPn6u8jN8rwAccqqywtsbGxQ&#10;6jluOQLoGV3jmgxWscB0dGrME2rmIrNSioveNKJUBlwiUkSMjNaoBWT0sJo8Q9yaJApxbYw5pT4r&#10;UsgAb39fr83KUNG0hmfR0tLsqoZkNJRiY2OTx1TJrieRCKVKHPZP/+RPNI6bra29WfeYFNBmWmNT&#10;natmMt7Pn71iF85fcvdsrkBGbMC+/e1vaC6N6RlnSIlVuuKHVFGzjurkepgzJNwtrQgsNa6QDwAY&#10;kMrISoVESGIkm1zW3RJSycwrJiPx6YBIAEAZnRPQ6W8rAtM1fXaW7psYNKqbz4Tc8Hsys2F+/OdK&#10;mvPr78TeySpP07Vmh0T0hDxJ/Q2tnaY5Q4w6+LPYN0eWxpqMd73AlSreFZQ+pVasBxLJiP2SVYwH&#10;akJrKpFctrr6GhG9aicnS1JvPENyBtJQiJBTzUmyxgEpMt+ncQ1rPLk+TXmff94QRywCLxQ/kzW/&#10;qnOviZgTnqLZjiv3EKEfvFqrAsywezruv+8+2yY1fVBz9/vf+74nQbJeZucjArAZzVd0uT5HAM2z&#10;5zybZS/mNR+Jb5O8xqgwv/EEQISy0ldt/y3bRDSk2FdFLsrq9PwKbXEZDwTenRxram7RS1ft/Llz&#10;1t7WKhLc5PfEGEKgAH2STyFwfA6eKJ4HBAQhQKyf0rXa2kYH6RPHT+uaojrXJpGZcpuFUGo+01yJ&#10;0j3yHTZvaZSNK7Wz587Kbi3o2ldF3oud1KEYiFMzflWEHURAThw7ugHSNzg2QPomHS0tjYdh0Liv&#10;idfi2qX0AjUlmPRY6xNPPGnf+Po3tGgj9t5HnrCnn37aumVc6+rq7Y//5E+1QNalOlGRLVbXUGXv&#10;e+K9duniJS06ShZmf+ZGleET8KAsMEJJLbhs4kgyIgAhahvVgsEN5qRqbEEswJl4JVjuQK+/YwxW&#10;3PCue2erJx5+XAtq3aKxZfvxM895fBmV8dijD7tRA/hkfy0p4oFaxGDRRSid7ktSZIlEunV2dsvA&#10;zduDDz5slZVB/Y3PTreLUsUzk2M2Mtgrw78oZp6uxU7ZBtnEATt+/JhnlpaXl6aaICwt699DXq5R&#10;UVGlMWrQz4v2+c9/3pVmV3eXu0KnYzM2NDogI5EnBdVkn/zUx9x1F5HqwLVeXl4i8BzVPQMPK7Zj&#10;91Y9n7gFw1IrMiBrq7JoMsILGgdiz/lSNiS/DI8Na/wCtqDXlBQXWHlF6c/U75BnhtcJIHfs2mWT&#10;M3g6cqymssYTaRob6vVciB1GpXhx06KQaVgTEymiOc2yjHy6Hdh/SMpwziZkoPncuvoGKyuvdDBA&#10;XdLogUSkwuI8a2iotvMXTtnwSJ8MaYbt3bfLDuzd6+977sfPe87Dtu1bRPzu0ziEPfZaUJCrOVih&#10;+xb4YZBF3qhf7u68arMT05YfCFlCzyyYGbSwnmWewDtfRj1X4BASCSQZDFc08wuXOuVmzAByGbhf&#10;1CTksX9wWAaXZigpgA7yexll3MTefUv3+vM5idt0TfMRo47HgQQ1TpL8WWlRKF9KNhz0MiyIEh4f&#10;arNJvMOrtKy5gDfWCYfui655EIdZPYNcKToab3ioQKdFqc8IaFGtYfIldH465kGYAS3q36srauyu&#10;O+61K52dvlZQk5DKnLyA5YSo8U+5ziGmuHqXl5M+/yFh/Mx6okse4En5XEAgDfFlLfI+1DBzn/VW&#10;VVVjr776mnf3A/iwFXjBUqCFktW9ym7w7Ln6ouJ8O3hwv12+dE7XLoI7P6XzLbr6XFqMphLpinSe&#10;UKbUsOZkQms+mxKwoFVoLublFfl1Z2nMIUMnTpzwkqfpyRk7d+a85vGE9V3v0yetykbleUgIJZ2K&#10;q8dkS7K0RgO2aXOH542cOHHGXnr5dSstqbKdu/e4F2ZmPmpZIiTB3ByvLEjTw9l3a729+Opb9t3v&#10;fVPkSg9ShIwYOo1ZyOkIB3N9nTAnxkZGpNiX7MypDXf3jQ7s7sZxE4783EJ3V6GGUFVLmnxraUmp&#10;vJiF84M2Ozeltbcq5r5qheE8b515/O2jMjYhLao6LYY6T75Y1jm+9o2veknPT55/yS5cvmiRWMSN&#10;GK4kWohSq1lSSuODXKurrvJkEBpzkFySp0Wj9eWLj6cbEGCgUrx9o6wXBgOVtJakmcSyVZYUW2Ew&#10;bI1a2HqJVZVW2vPPPG90D0qx+3Upp9REkU2yDIEymdfJOGZIhmVdRll/W0lS52tSpCtasDNShyE3&#10;lpwzOj9hR99+RYvxTYG+ziQlnu2gj3tPgK/rbW6st+GBfhvqH7KcrJAURlyLO8+9DVGBC2VcDc2N&#10;1PfYmSsn7drAJQsWStFkLtk6QGiL1r6t1bs5JddXLCNbargkLNDKlDKdtEBYxlavjSfmLVQcslUZ&#10;40UZiqHxOcvMKbBgqMjGpyICjkyBkpSnADUSnZZxSYokzdl8ZEJkImmVNUUWzM+y6eikjU8MWRs1&#10;0FIGqzwjkYY0PXcTCdiypc4Sa+O2vD5i4dJlywzPWzJj2tJzVuwXPvykveeRh21e95UFERBwz0Zj&#10;Ih3rFtY8KpAKCUnFZWiQrly5IKIwa2UVuBVDmh9zUsn9QICIz0nLL6BRxqqdu3DUpiMjdrXnssWW&#10;IjKeei4CuaraOrvt0B12+/47bWJk2gqy8q08XGZDF/us2AKWL+WeF1+ywFzEcqJx/VtKOZaw4OK6&#10;leaIZFiO7jvP0oMFlsjQuGXlWl5prcag3CbmBVAyvqsih7SkTWg847r/NDrN6d/kOnAA0MJrzZE1&#10;W9a0JLS7spqu12uGac6upzFbSYBME1CkW0Df09P0b80PW9MYZYpMiJwE9Ez0eBxMAbMlkRi91coK&#10;ynzeQgpQgohuvCXh3Gzb0tFmBQIzSCpKLqL7JMxSWlRu0eiiwCnP3eq0RM0Mpll5dbEIlUjB/KTl&#10;F+X6pAdAISaBHJ1Hi2suIqVekK9/h/XMlr2NKl3GlvQcY7pn7/ymcaDtLWuOKo1UJ7EiGxCpmRO4&#10;0WWsubHFghnZVpZfZFksFK3JlWXKBJcF0jma9xOat+s2Fx2TTVmQQs/QfNQ6p0JC954j5YutGR4f&#10;k71Y0M+L+j5r8aVpW1yckZ1I2oWL50QOXtd8Cdr0zJJtat9j99zzfl1jyNYzczVWeE5+TobiLgho&#10;ihKNLFh+nsZJanloaMTLreiEVlVbr/FZE0Av6NlliWzx84SMQcImJodsaCJiUzPDVlqWp89fsXBe&#10;poBYY6LrKy7Kl83RWtE4Uc63LBFD1sTGceND03njuBnH3r17DuO6JO4FINK0QJbGlURMSqC8pNzu&#10;v+9++8CTH7QHH3jQonML9vqRtyxNbPXU2bP2wQ981I4ee9euXrlitOl78cUX7PTpUwJBYkOz3v1K&#10;J9M6TnqWNNnTJKnAqonDot4zZBgpuaBGEcVMfIxsWWJrGA5QEyB3taH/3OWp89En/Dc//9v6ec22&#10;bG6xnzz3ihh7wONyEIC77r5bH50pJp+UIdQ1SADo1CZBLJCRHdU6059sUcrs9NnTno26d88tbhgJ&#10;O+WGA9be1mwLEakhnZP4LKUq1LBGF7m/qJR4ql+0xxZlZXExUk+Jy628okyfF7TXXn/Fjp8+YWPj&#10;w1ZeWSbjGLfI8ryAVZZahGh+ftoGB/psbHTICUhATJ5EPAB3cmpSr1u3QpESOqlVis1PTE5bSESA&#10;xKkJkZL4ssA0GBLQCPJpsKLX0aKT8AIeg1icBifm8WdvPCEDNz40BiOy3p4+K5ThnpqeklHOs5Fx&#10;akSDghkZoyTgvyajF7Y7br/THnn4MY3Dql3rum5JXTf2OSElRGghJxz2pMFMARXu+ZwcjcXasg0P&#10;91n/QK+NS+EPDQ7JgC94Wd+JEyd9bKiZZ9yPnThuo+Oj1tzUYs3NzfbgQ494fkN1c5vNDo5abC5q&#10;cX1VlVTaImVEOk9SzwSAWE9IActQ4ylJ6gGQ5BNZhEBENfcE6DLS6fo+J0IRE8A5GmoeoZKEzz4f&#10;MbooXUqbyG73fIUsAaAmDCo8U+oXNyxkiLKrVRG2pO4vnXguapZAqyYNbVZpaOMhHt6HItT8pUEK&#10;oMn8xV2PJ4DktbLyUp2TDl+L+px09yoxJjR4YVwg0CjbPKlYVO1ijP7t1RbQc6Qv9aquIRxm7Wrt&#10;iCCQm0C5XCiUp88PWm4+XelWfM7S7IbeAvORGSsqSeUXsLZY87jfqQogex+vWm1NnXs6vF5e90t4&#10;imTBkpISHzeS1ggH0CIVxkFJv7sL9DNEA/VM2d3amgigVCmfRde39PU0KXLi6tNa+wJ12Re6h7Fu&#10;FvTM6Nfw4x//xJ+hTILmYpEreHqsE1sPipjv3LVd4qDFbcyU7mdtTWCt5xUVWRsUmSCEdeLkGfes&#10;bd+225pbN9v8XFwgvW75hcUegltaFpgXQMiTNjJ0Xevvul2+cEb3s2iVZUW2skRt/YLNz1CeKREh&#10;UhSZTZUwJqTaIyL0VzsvbyjpGxwbIH2Tjv379h72NpwCSlxGuJhwe5FBy6KkDra5sVXKsFzGiLhT&#10;0P7hH//Jk2VYIB/4hV+wg4dusccfe9y++c2veyyQhBhAnwSU9k2bPeaDweJziD1jFJeXZGi1+Mni&#10;pl4XFyWNTIgZUppDLAvjhDsSm5raWAOX4Jp/BvG1/LwCu/feB2X2BErRZXv99dc987WwqEBqtNBa&#10;W5ptdHTEjh875htw0OqvtakRuy3Wvi5ygIHSz7reK52X3G13657dukds/7p/No0mLpy9qOtd0TUI&#10;CLXwA0GpGGm1kdFxN14cuOi8IQtGS0dVdZWMRkQGNKxzSMkJDchS9XKldIHKOsw/JGCU6llLiKFH&#10;/fPphEQ2rSy6N46hq1tFdb0+L8t6+0ZsNrJokxMyzstkBC/JuGVZUCo2IKOc1DMbn5yTkQ9bTX2L&#10;gLNQY74qo4yxF7khWYpCo/Qsr23vud4vI1xqE9PTHn8bHhn2HtBx3OmQpsUlaxSg5mSHbXY6Ykfe&#10;eMtef+0NO3jbbW7YGR/ais7JcBHDJsM7T4BeXFSoMUzzxBsy6MlZWF1ZF4mbF4BM2t59B0WiCj0h&#10;BzBj7FCs4XCu7T94yA7sP2BshEE4ATDd3NzivcbJ+pctd/CkREpcyt2vlOFh5HP0/kBersWkEivq&#10;6yxb415QUurqMSpyRbJRREDvTVj0gTxT5lgabI3np2uhgQkgRHyW8jvmI8mP2TkBJzm44QEikrgC&#10;IoLZOSFdUCba2QQrJr4ockMhluBY45G+rskkbU3OhnfL02fx2VQUkJAISNPzfe5nfbfpGf3zHI5s&#10;rYt1nYff79u7zw5obBiju+++1+44tMs2tW0V8enT+EFu03QeMrfTdR8kWIbgL9batskmRerwDhHO&#10;IA5eJIU+IkIIGc0N5ep1SS+fIjQFjSCBjdg4/Qw0pUUuxz0vI5WMl6n5pOeo383qO/X1ZPjh+aIX&#10;Pes2GhP5xjOgc5G1ToiJXgFkjPNVU1OhayAUgdIPeW6Bk6i5mIed+vqHvM1tRERsXkR4cGBQ9zlo&#10;bMrT23vdw0lvHnnDCUNzU7se3bo/V8aM0jba2uLW3rlzt1VW1Mg2LGpNibgJxIeHx73PAaQmW88Q&#10;t/VKPOqblSSlmgklxUl0E2mqLC8X78r0Z1cASOt9Uzo3Wex6p12+dHEDpG9wbID0TTp279p5mMVI&#10;IgZuI5QAShb2SmeiMQERWZstze0yjNli22bf/u4PrPt6n4Xzcy0qlXnbbQf0+gz79re+b+Wa2LTt&#10;o74ShdDRsc0bAdCQ37NHMbQC6eTKkgNzTm7YjQEGQPbAY2PEyahL9jprDKKMJjWvlA+RvEQMnFie&#10;f8/Nt7aWVvvyV77htaIYEGJ5GKUiAXVM/yaxhHpeSkWITaHcA6E0z+ykleDY+JjHgskw3rSpVeNA&#10;X+1MgTf1tFli9ydcgQFI8QWSUgqsoLjcWzcSW8RwkbBCuQ0gTew5V2DF3zAcGEYMCaSnWuANg1+V&#10;Uk2uia3HojIgMS8Dwu2JWqbfdX5BsYAwxxplhM5fvOYu7UUB3dp6tlVXNVhmWkCfs2RxPaPp2ZgN&#10;jVHLveSu5/YtO1xFTE3JqOhvmZlhy88tllGmDWOu3l9vv/SJT9nffelL1rFjN6PuIMkuSV/8D79n&#10;b7xxRM8hwzP2VzQGYyPjVlZSYY11DR4PvNrZ6R4O6mmZExAmnhWJQcR06TAVX4jImA54AtEE5Uda&#10;splZOTY3k6qtJfOWsVyXKaemtULGlEQfMr4LNL70h/eGIhoPxndrx3Y7f/aslLjGSkAQ1LiSzEa2&#10;M3PWNzcRqOHCHpmcsjmpIGrG8TIM4PbsHxTYrQt4Q+4BQFnGpMiJF6PwULrEqFFJkEtK6HChQlzp&#10;aIcbGDXo9e/6jLKqchGAIisQIckWoGdozaRlk8ugsRBZciWoe8NdA9AB1l6FINXnXdpEAKjRzyvM&#10;85aU7Fy1skrHPQGZ5i6fjVL2DmG6nlt27bZdO7eKDwSsqamSM4vkhR3MHnrwQXv4oQesvLLKrly+&#10;qnmXFMjoXsNSvkVlTjKYk6j1eYHRklRiVWW5rxOyljk/4wiBZCz4nqf1woGXDZLFtTAWECv+vahn&#10;zzPS7Xg5F/cBadEwuguaxMlVrXOy59l5jbUKkSNbH29VZWWBVP20iP68iJAIhVjOxUtXrX9wRCS7&#10;xFraNzmJwo6kuqQtpc6hZ84DbBFxo0SSPuTMPUgd7XZndE6ITENjs8ZJhFNrmc8oKanUmsKjkmWl&#10;ZSVaD0FbWZj3BLDlxaiej+ZP+rqFApn6rLjWveZlftgJDF474t140iCmn/30p2RHiu2ZZ57eAOkb&#10;HBsgfZOOmprqw+xEgyLETZorIMHQsLEDANPW2uYlU2fPnbOXX37NvvvdH7nyndPio+f2yePHZYyH&#10;7ekfPefsufd6j0AwQwYo5OcknkbvZoAeBUQCGQYGxR4SGJM4BXhj+Eg6ImaHEVuSkeL1lN14Zqz+&#10;jpJGraFmAGsaM+zadauXOWEY6T2Oq3CCJh+C/PwCqVYtrAMH9klVt7hCwdUFiYgvR7TQpLiLi30H&#10;I9ytdFSDfdMfWHZS4E4jjDTr7RmUQY/b0MCoFeQXucuNGPbM7Ix+Jos3VbqEN4JacAgPoCxr4gaQ&#10;eyOjmoVOEgpu7HictocjltT1FEihkSCEMUJ1FRWX2Uc++gm7dd8h27Z9r507DyhmWGwxaVk5BSIg&#10;QQEKXa2WpO6KLENKd1VkYk5EYnJShieZZjNzxCfZAIN6dRqOFMjApOt6cEen29Hjx7wfdFKASa0z&#10;LRYzBTLEIA8ePGgXzp93bwpGFUXpCX6EATT+KO3ZqRldKyKSGu91V/+46skF0LTwNqB0EUPB4rIF&#10;qHJy9JzTgzY4OKbXJu2uu+727nV05KL2HtV8y+49utekBQE8nXtuatqCAIbGlCYeECpXs/o3oEnO&#10;A8lCCVzWusZlfR8cn7Dx+VmLag7NRCI2PDYmArMgw1xgRXp+lNHgOgUEIG6ulHUOiJ0enHjhmn7P&#10;5h0QKaGH7geFGBPxgJzg3p6an7aYnt3C0rLX9UIGFvWsAVd+lwRpiV17qVe6ACBFNryaQVfAPPS+&#10;5wI2Sn4mBS6sG5IqQwI9vDBzIsCsHwCzVaBUVweRydP965QAv860vJwQSIZ87uGtgozMSpGGQwW2&#10;ffstvu4ANbLD9RKrqWZbSClnjQsrEbLgDWi01iAwosV6ghDcIlf1PD9ICh9IGIlEOO61vKpK5CTk&#10;VRa5+QJorTvsAWmOnGFJBI95w5aZkDgnK/qZZ7BrZ4fIuq5pesIJMTt8LYiwnTt/Wdce9ezrLBG6&#10;a9e6BbpzTmwffeQx+8iHP2KPPPiwPXjfe2zzlm02Ojyh+x0WeZ7W8xKZ0nWR2U5XMLrakY0dDNBP&#10;vsRJK8mlxOjnZqYslK3rWYlZnVR9XjhgbFk7PjaoMeL6kxoXQh4p71CtPp/zMz6zMzP265//d4gb&#10;+7M/+7MNkL7BsQHSN+kApAFDJjiN9mlzyfDyO5qYLAicYMYjwyMeQ+zYtl2TvtA7ZgFSlG9QNkNd&#10;L1swEt/c2rHFd4fCRcb2k7B4gGFa/+ZziNkVaHED5ChOmDsuMwCN2mlAGkVNTIvzU46FCxK1jTGh&#10;zjkm4oArmg01AKD6+hp77advemb6xOSojJ3Uf0uT1GuuFnS7gyiZ6rgFm1sb9dkBo7kC2/K99NJL&#10;3jqT3t80UMCNTRMEykai0WXvf51MSCkKFNhUgWYHIxPjnt1KFjluQ+rLUWapDQjYfEC3JKNFLWqV&#10;DAaKi6YLADg9iVcSEWfwNHMpyJNy1FjTs3l5SQAl41ZcXGHHjp2xr33zezYpw7Vv/x22npYl41nh&#10;7mtKYthDOikQmJWiyBIAxpYSliuDl5kdksEMWk44T4ZJ4z6DwY97bJLysWkpizmBAJ2Zrnb3OUAm&#10;pDKL9F72tKaWtDC/wFtYzgokqyqrXWHSqYlwQ8odHHQDRl0qZXh4AvB4ZGcJmKRIiPlRxiLt7yCz&#10;joIUAuSKVOChISv/wx/6sNXW1FutSBalSIB5TXW9PysGkPnj9bjILI1pvp43hO7yxYuCWcGBwJyS&#10;Id/gROO9JrBZ1txBQYeKCvRdYCvQpRwKL4eDhYAJgMNYA9SANI10aGRCZjjZ17hhM3/2xa5QkCoy&#10;uRNr1PULgnSa3KJcS8f9m617liINaA7z3GkOg/sdgKC3uEeh9SYy1SE0jBHnQPkTbqEPNklbMSm6&#10;TLKJdS+sPfEjXw90q2PeF2p+MkeLCslu1/ULcBcW1gRolPll6tkuCewK9Vzy7d23j4kErdlnP/s5&#10;V+9bO7bad77zTa9Tn5waERBOW3lFuY8Dawgliqub75Q/ch/Ez/l85iUH645/k0NCPJxmP2talzAF&#10;xoUcDNpzQpx4jpT+UcbFOaPzWiciH5R1kiPCmk8mF3yOaOQ1xmGRWBEeCQMSvKoqa9wbQMc0+jVU&#10;VlbZprZNTqhZg/7MNb+vXx8Q0M/I/kx4fwSyvSsqy/z8/QMD3i2MzTaY24UFZa7Y6X9AB7i15Ziu&#10;ZVXEp0pjgOvdbHi4X/dAg6SYBAvJkCIhej48C+57/8EDItBFtnfvXp8rf/zHf7IB0jc4NkD6Jh2P&#10;v/8JTxyD5bNAiQ+yQw+xMFzJLL6qqmqPLaFED912m508fdr6h4YsIlVI5id1l9Vi1nQae/CBB7Qg&#10;CgXkec66AXOMDofvKuNGUKxdCwVjxb+9bagWO+CcAjcBJCUSOQEtBlzFsHGabcjoyZhiBNiRCAV2&#10;4OBt7t6KxVfsyuUrNjQ8qOsUEQhk2K237rCaumorKSn0Tk9XOi+7QoCZU1Pp5TiaShcvXrFt23a4&#10;a96ze8XuS4rz4Q12vadfbH1AICyjInUAsF3v6/Gs3pRbP9UfmXuisQYxzA4Zxeu91wU+tRIxa05i&#10;iMv/5//8n7ym+tz5U7YmS4vLn1hvb9+gDMSYjBglMexFHbIz5y6L1EQ0zqOWX1QqQhSxoZFxKymv&#10;tAcfeti6u697rWquDHcwN8+a29o9Ka+wqMwmSKbRgMo2uUuZna/YApNYNLtdeX24VhBu4nwpS5R0&#10;eXmNxy7ZZECD4mEOjCObOHBf7B9N9jhxzdk5qTIRE55HLi7b/LAAPl/Xnu2xvJm5CZ0joc+jHAl3&#10;76qDBb3OaTsa0j3iAr1dpAiPAy0XSaICSFHPKEL0DHXGxFipCljU/MsSoLzwwovWeeWSUG5FcyCV&#10;tEdFQVzqdU5kYVG/T0fxiDBOzMxK1aY2DfGNJgjB+Bmpg0b16TL1u4TULy509xQImPVNcwhPToZe&#10;x2b/S7qWbJ9L1C0XlBbYWhY7XS3akubaz7O8U25xvChSnUtxn9/6n39n/qKc+Td14xCZNf1HxzDv&#10;XKb34AViDfBvdpxCuZJsSaIZNfiUucEQKG8kvg8oEksm14PPgNDi3r5y5ZoVFpaICKxJVTbZ3//d&#10;/6E5X65zTtiXvvS39qlPfsK2bOoQCRvVeWb0XpFgzV/CMbjbJ6boU01CmJS65ij3ws+oZMYmpPkW&#10;17gta+7737UuaIQEQFPLzDNhv3NAPSuDRkFFduste73rWiySmkfzkXF3v0PeiEdPz0b12ekibY0i&#10;mAHNxVmtlYP26HvfZ7t27ZbirdYYmUUE+Cj0xEqGff97P7LLlzs1bzKtqqJCIM96pNVqtrFhCVUk&#10;g4OQkphV67zLIi5dXdeNevTyklzdN5vLjDk487WwEDGyvhEHlKjxvKZnJq1b5B7PXpNI9q0H9nou&#10;wbvvHLMv/9uXN0D6BscGSN+k4w//8A8PU99LHBrKCABS20vTEFxNtPXs6Nhun/3cr3g/6LNnz3s9&#10;K92UaGYR+VnCC72dP/Ppz9jmTZudlXdJdU3Pzegcsx4DpkYa1UD8mZilu6e0qAE59wzqPwxEymCk&#10;67V0AkP1yPyhOtyA0siAGNWCZ6Pq5fbYo4/LqAfs6PGTrrxm9Jn0B64VQ8aoxmJznhBVUUlb024r&#10;K03t1sQuXqjKEbHtbi3cPdTvltCgxCw/j7anizY2MalFPqDzkhE7K2MYk7FKWktrk7FFITE1kmTw&#10;BNTX13s2bG1dnd1zzz128dIlXX8qVg3ZIKv23nvv0T1k2puvvyGDNa6blvJbFMDElqUQS6Xw26UG&#10;SkVsUKFSUQJQSttiC4tu/O+65267cOGCdV7tdOM6MzvnAER3q7DuqVfqoVbGPC6gojscrlCykYlb&#10;kqXL3tNkfwOmkKDpuXkfe5Lk6B+Ngq2vbZCCKLBbd98qo13gDS0mpfC9h7rkSkyGkDAADTmzKVkC&#10;ePR7vAn8OydEr29qphe9hIj2oLjQ2YQBRT09PecNImJec/9eN4QkB+FOx5MDaHuzEJEolC/gRZYz&#10;blVak37/qR+K4OVYUucM6L16seBx3VY0Lxak5tc1vsUVlTa7ELMlAR79vUlIRJWlaX6z7SRhDVfY&#10;ej6QxFRbTOLrJGgD4MSTpaTyyOYWydAnNDQ12H0P3GN33nWnbepotyvXr1hsWQApNehsTmNAqAPg&#10;5Z7IDAbYeLejC2PEWQX6ZDXjSsb7ghIX8/TrYJ7QMAWgoZMbXho8L6ypX/zQL1p9Xa17tc6eOW0x&#10;EbQ6/buz85LnNLBFJHtY01+atXjqxBmRy367cP6cq/bZ2Ulra2/VGAetsqzc5mYi9uaRN93tnV9I&#10;DgBjQjkZbvnULmK43okBk+1NRcXPXepUbKTJXqRp/AhvcM+6MT0vyEiG3yed9NivuVTP/cC+g/aY&#10;wPbqlas2MzVnlVVlGisBv16fl1csVa91Gk9qjS3q8wMitVNWJJKBVyWl6jNE6vKc4H3729+xL3/5&#10;6/b6T9+xnu4+a2ykN39QqxZykJB9of2nyIUIQs/1Ptkntr4VKZiLi0wkdD+rWtO9Wvsk01FxMi5y&#10;O2N9A9dtNU3EOzavNZXuO8RRQkpiXKGIPUl8b7/7jsYo6SLl1RdesVMnT2+A9A2ODZC+Scc3vvGN&#10;w2Q9o6KSYsH0l56TAUCloqhX9DtiQxcvXrTTZ854Vm/pz1qCxmQcMMDsXkUi18VLFz2L+lr3NWP/&#10;5RqxX5g+u0qVltEfe1FgQWyUBv+pTTtYgCgQYn6ptp8CABkDFjqsneQgDDYGlfgyBpXMWzJyw1L6&#10;Z89esGee/bFdkLqg9AS3VIWMAGVL1Fr2918XyIzbyy9JgV29IoWdbVulmDOlKpeX0ryM6ujR4/ae&#10;9zyoa9GA6DPx8AH0tED95V/5tNTNsk1MDsvWSvHIwOYIxGHq/TKCqD++fud3ftsJDZv/QwZGdS0c&#10;KCP6L7N38uOPv0/3HLDnfvxjfX5Aho/Yf1KfmyPCUyqgCrn6AXjYvSdXwIQCbGyuF2nJkXKeEQBQ&#10;RiZFJVDC3e47Vel1EIVNmzdZkYxiSVmJewpwvets+hwaZMzIjq47EBDvDMnoeTcqqbTaunpjs4kn&#10;n3hSoBryHYzGRyZsSCoEVzA9nVFLqCbvAibylGD3JZ2LrlOEI+j+BNCFQnSZWtQ9rAoAZgQacV1v&#10;UKRMgyrVVKL7FNJI9WV7Nys2+EDFuWplvHSN3rpV8wIDiZuV6yRx78/+/M81NJkeXy2VMUa1eUmU&#10;DDLxYTbvT+j5TQhgYlI+87p/5i/bnSb0UMneDulaUH30YGbesVFCruYidc5JKWbPfi7Mde8Asff8&#10;QrLmk/Y//ukfpEpFYEQ0x2fG7ZUjLwhg/QlLUVIbnyVQD+lf6x5ygUgyf5lSuhU9d0q1IJkiZbi3&#10;Baj0audFhGBwO6NYSWD0Sgc9X+Y9jTlCAkQ2O4H4johQ86ycxOge2CWqsppNPESONEdI/OrYts3e&#10;//jD9srLr3tbS6oKirXu6C7Gpixf/epX7ZWXXvO8AMY+Vd2R5SSaNYjXh9bAEBXmEQDMc8gv0Lho&#10;nZO7rk/3+nInJnpNqnsgmfGpJijEn1H2lCyRMIY9ud7XJ/CPePZ/TjjbBoYGPGFwdGza49HM/+Vl&#10;yFNQ41+kuZF01/2T73+UZam5kWZf/9rXmfq255ZD9hu/8e8dpLt7rskmSGRoztF0h4x5FPPg4Kjm&#10;HWOfr1vAKwLpS9Oai+kOlnT9yzY1O2XD48OWrfcHRDDZrKaovFhjoHvTfM7Qc82GFGoMKO/zBD8R&#10;3fmZqJ0/c34DpG9wbID0TToO62BDBTKY2c8WlMKdRJ9p1BpKrr6hQYuh0QalSAelZoZHhx2E2F8Y&#10;o872brRtJCOcOuLq6hoZPVyMaTJy+RbOz3M1RImI1ohnTJJM5QZKixq1ksriTfPmEsQAMWayNzLE&#10;K278ybYk01v/kBGQQQqGffEHc3Ktr3/QSzzoYU2vYLpXoX7T09msIU2La8XVhKybE4W+3gHr2LxH&#10;95lhP331Hd9L+cGH7tT1mk3PLlpebpYz9sQqbVF3STlkWH9fj4Buwj76sV+UAbgqVTcqUjDuamNi&#10;csKVOiB3+5132ksvviTjtmpnRGo6OjoE1OtWWFzo/afZ6pNsaQAalr+yLMUU1hhJvdIPm52pUM4/&#10;786GTgEcaas5NzPpcVg6h2FU2QqSnZZIxuPfECGSqMbGadJAC9BFN/YkYuGqBwQpH6F7FqqrVs/V&#10;48tSsKg9XKuonebmVmttatF7pPb0PmLWxPmIlxL+wOgHpQDZBYpnQQ0vn4dXhExfmj/wLHleuD0Z&#10;VyQ7pSzeN13GnCQcNuDAg4ORR71FF+KaR6lNUngL33ETs4H/D3/0Q10fvdNXfK611tc5EIyLXFI5&#10;QK3toj4/putbF3ATkx7T/MRTgOeEjOTcnLCfH+JIGIL/NDv0QQJ7zbF06nz18/IKCY+0lKy2ucis&#10;xjTNHrz/Xi877BIBLSrNt6HxXhufShG34lJqkdnzeFxXLHWYn6/nuqyfnCI58AcE0pwnuQaoJQR4&#10;+T4OzEfUtYd3BBSM4byUqyaNn4PrLSkq0c9LFhH5oOvVgw/c79tdUtrHe5nXRSITZFaTy4FX4/y5&#10;y+5B8m0w9XmQpKbmRvvCb/+WSFCmVO6cfr/mBBvSzFhDaADd1LPUNWlu4wKnrSyb7xBjxrMFeVrV&#10;OVD1hKL4fD0+B+iAngNf/Mx/hXkF7sWAELz15rs2JVK3ovmcmZ0mu9JolRW1duHyVZGQMQEkez9X&#10;2Pbtu3U97Fw1Z4+/7/2ae2wqErPvff979ulPfdY++pEnbOfOTZrf695Rj+c1Pzel5zrv1SXEsXmy&#10;ZWWV1lDXojlZ6J6xeJwkQZE+zeO5qNZSutS3PqlAc2Xz1s1W16g5pf/YpIZKBdYg+QyIBuyT2ykx&#10;Lk0dy1jNsFMnNpT0jY4NkL5Jxxe/+MXDX/nKVzSJo5745MCaX+gtLfkd8UyMNOz5WneXmKcMpQCP&#10;eCFubZQh4FBdWeWJHRfOX3CDS4IV7uB8GUgYOeUbBQJslDiqi2zpn5tiFjoLHsNJhnmq1CplcHCn&#10;8TMuVk/skdEmuS0cyvWmF5s3d7jbHXcqigo2TY1vulSOq76sNRn61M8szkUZvvGxSRvqG7eG+i1u&#10;WNnpZvOWZhmKafveD77nmd6vvv6KFRUX2NtvH7FjR9+WwZiwfftusUMHDtg//ss/ehIKNa+oWjwC&#10;JJexKT9GgL2le/t6fXzZWJ5kNBb41772Vd+4gJrflqbNNjw4KSUfk8LK031n6U65Z5Eb3SPKmfOm&#10;asJTrlJqOSEteBcAryUREsaOZiP0lEbt4u5fEABjsZfIMtb7UfOoTp4L52fM2Yd6cnrSs47r62s9&#10;4xXgzBNhwMUaofXpCqSGuGPCGptoMPIe3z3IE20y1kUy5vVzvn+xDzUAinEjBi077eehnzS/x8XM&#10;Fxs88Pm1dTWu/AECNmMhmYfmOTQSYVaQ6Q5A4eL8b//1v4lYUQ+8rrmnaxFQff43f8Oa6ursWle3&#10;nmnCa2oB5zTdX0gK9WpPt1Vo3FHm9KOn2xx9vqcE1k2NVAMk9OwghlKlSYGOCJn4i9RtSHOpyLZs&#10;bdOzFHAJ4EgufO75n/j8xFinZ+n6G0oFOKPuZWhvb/PGK3iFACaIKvehy/UDNzGZ25QkQVT5nlhO&#10;6nNKrK6+Xs8kw0bGhrUmIiK9OVLHYaOrFX2q2YlqSfd22/5D9quf+5zvRnXuzGmfG+QELC5GNcYi&#10;llLU0eickymAm9aq1VXVtmvnTnv+hZ846JKB/9qrr9m77x6zDKlK9uVmbCB4VGx4L3w9L4CatrJ8&#10;R90vRGMO5pRuLeI5W6QroRQ3al/nxUORLsDPlO3I0hdzVRfhpUuU1dHkhgoQ9p9mndJ6mHEn3DMm&#10;FT00JJJbUeequrCw1G6/427vNnf69Hnfz/qll14W2DbYI++5W6Af0rxnnZh997tP25Yt7dbS2mjT&#10;k2Mex9++fYcI+rzV1DZYVVW951oQ815aSlGyNa1ZEhpLKopkE1LeG2+8JDLW1d1tvf29XomBh4HQ&#10;A/OPKhVIDusHr45mja0urm6A9P+PYwOkb9Lx53/+54eff/5F27ljtxZ5TGuLOuQ0Y//akIwvJSWj&#10;ArK+gT6bmJJRl0J2F5mMcnEh28Q1ayGSBZnrRjsyH/GEKYwviTAoZk88EdLS8AAWTYY3GzpgQFGK&#10;qTgcZTop9xtJOmySgPJIKbF1C+r3/JvYNPFL6iMBobffOeYZybIv7n7HtUwJVnEpcTba+tHwI6nz&#10;02RFACLVRnlPZVmtXe/uMTLS2ze3Sw0W2as/fVkgN2Xnz5+T4RiUAdhk8YWozkVyVdx6e7vt5KkT&#10;uh5qXSmrilnnlU6RGjb2x2hP6bMnBToRJx2u+lDaUnQVMppk36JyZGJEahocYKJSzYVSxCRx0QYV&#10;QiT81XCRKMdmHhEHGLJO13W+dYEU7lmAwEmVxodMXcIB7OjF+3KlXtiggYx0XNyAB65OVK9GVGOe&#10;pnFJeEnT4ECv1zLv2NFhu3bs0HNZstxgrs3MRAXUEV1DUOSqxIaGh+2oyMu8jHVLS4tVCMjmZ2ak&#10;4Mp0j1LiMvrMAdy87k4Pp7LyPSFRqovwwhrdydKyBOp5Auh2Eaw2BwWeGTMhJGBD9TEAPO8Jgcg/&#10;/K9/0jnjtm3bNrv33vvtnXfe9S0TaQvLvVy4dNld4JQO0Z0KNzfJYsXlpbaqeYMLF5WL/CkXmaur&#10;qhHozGusZUQyUy1pgwEBi8gd+3VX6zm1bWoRmRr28sDBkSFPkKprbLD3vf9xmyWOb/S4l/rS63YK&#10;BOkzfVnzYGR4XGBd5kmIUz8rUSO7G+IJoOHZYO4zN977nod93jAdKPViXhJCglAO49LWa1CvkF/c&#10;xqUiwM0NTU4OyQ1h7bFt5YLmZyDIntGEnqT609ZsZlYklI1edPKW1lb7wfd/4OSBxE8qNj7yix+1&#10;E0ePaVzoB54iHhkaB+LRgBZ7ZEMUOVDzzD3cyAAv7nReL0z2+8CzQ8tgYu84TzI05uKUnotA9j+V&#10;AYzRpUtXjKx3CJ8uxdcCu8wNUI6XTBPpadXcz7P5SExjku27bX37W98R+E7b//ibP7MS3S/HQow5&#10;LQ6qeyPTv6KySPMvyzfIeOfdd0TmejW3ycwu1Dwr1NjlihiRa6M3i7hyf9xLfEnkB3KjZ1AFidb5&#10;WKc0miEJlhDgqgglDXQKJS7yQ/merErb4dnJGWmBdHqJb4D0DY4NkL5Jx+/+7u8ehuVe777uZVa4&#10;r9monlaIxJIxojRbmJTSShAM0grERce2hcW+s1KmdwOiRIR4LM0RpqTQiGWxFyzJMShvyq2IF6NG&#10;OMhY5QCkUYMYCxFrBzXceCTeYCdoO4gyQ0XzWuQJbtPSknItrhoZqkrPSCb5bQHWL6NFx7GV5KKz&#10;bfr7ki1LjfJKctmVL32P83NyvSQrVwpk/8G9AtZpO3HqmF6bsH4RkrKKUhl9jMacG0x2AqKeljag&#10;2YGQx9qIveGuJd4GwQG8KSUi63tBhACFAlDznaxyrpHkNjZ+QNH2DQ45KSHZi3giahj3dMy7j6Wa&#10;gwDK9Ctn84jZiSkLZQVFMgJuQNjKEMLB57IdIiVU4jkyJBEB27I/G0pe0jVetEsli5qYHAYplcwl&#10;oJXyRoGRNFdaUujx9bqaOtu39zaNN7HxdW+Hma7rxRQvJVOGKqRxHNH1r+mhLcRIflvSs8t1dQTh&#10;Wk+uOTHgc2np6DkAi9wLiXn5VlSWL6VbpmdNna6su+YFNemob8YMl+w//9M/u/ouLysTWNXY0z98&#10;xp89DTIGevt9LK9LYYd0PjK3VzUOcc3XorJSL/2b99I/Tr1u9QI2lN6ubR2aNyI15BqlJ/Qs6cAV&#10;tlxq4wXUodygj0uB1DjVCHhCZmb1rGWsK2XMh0UQKEOrbyi3irISEY81G+gbFpgQe6XLlkhmdq7W&#10;wrjmOPNbgKbvZNADisTNAUzfp1kKbV6gPzU54XFSEuuKCwo8eQ0vwtoKVQ2pGu4GPZOW5iZ/PqAc&#10;LV8hdsvxWYF5WAAzZLkFQa21BVfrhJfYmjMejdvrb7zp6621ZbN99jOfs81tm+3oW2+LmIY9vIRS&#10;pH83bUEDjIMWHmTCEzhFENg/HYXvWzTqOZFkCFnneTGm5OLj4WK3MvYbZ99y/UrPNtceeOBB38K2&#10;r39AzzahuRbVtS1bNELbTcr2gg6gi5obkFdyMXr7+kV+r2qcM7wlcW1tixXkZbg9ePbpF233Le0a&#10;R7PxiWERjxUPrUEu33zzLe+ZMD8f03rSfC6tstxwsVd+TE1RaRLR6zUvNW6BHJqWrPi84VoBZ5g+&#10;v2N+F+pZ8HxoQZvk2cUWRUrn9LxX3duUIZA+fersBkjf4NgA6Zt0/MVf/IWDNAoMVxC7BpHMA4Mk&#10;RjUgRh5H/cr46c/u/oNB485jcmN4RgTOWzdvcTAqKynzOluAANfQgtQDGxDgRo8IDHhyJG+tSO0Q&#10;qyLLFeDG1cb2gB6/0999a0SoOcZb4JyqjxYZ1r/5HHpGo0RR/bp4z0h/TErnhNTe9OyERWPzViDj&#10;S2wRRU38EsVGVjigf1XMHhU1ONyrxT5qPde7rEzGfVagxc5XO3ftkLrcYVs2b5bBHbXKiirfteie&#10;u+6V+hzykADur9FRupVFZJCIw6aLMEjpyjhNTk75dfLl7mbdG/FBylTuuPMOKdNRgXHcsoOZAgZi&#10;aKtuxDxmqeujycSKxq6ksNj0S+ugvaMMf4XGl6Q5lAjJPRhsYpZLMkRhYsMydAW6NrwGYRmTVCtK&#10;6lzpLZ6JHfLngoqji5ROLhBYt0mNQTwWdYUWcgLTr3uus7qGFhEOPWMpG7J62cSAuOS8gGVOanEp&#10;nhRIL8noLsrgpeppXTEtLQhoBO4QBJGDnECeg5hJNVEznvOzHZtQLVGREgw+4E7dOOdYFajgKRkb&#10;GdO1Frm3BOBACRI+aG1pcvcm4QKSFukJHhWxo0HLBz/2EXvwkYc9f4KsekjglrY2+6u/+FM7cGCP&#10;3X7HwbT/+Xf//XCQ/uKrIm7ZGf6lyaX5h/JNs+ycbLt27ZrVNzZ6rTZ7FE+hokRYAfOaqhLvH86W&#10;l2SnRyN0JyNDPOhemZ4eKVnJdSAMYEZJ0ybUM/4FZJ/79GdcpdLqkvKe2poa27SpzRMr8X54op0e&#10;XGVFhZ5vsVWWllupvlMyRoez1YVlS9c1ryyxiQ1r4YIVa76Pjg+LJM46SWRPcHZse+mFl61FAP3k&#10;Ex904vDyi69Yf2+PhXQeiOeSPiupGRjk3wJiwkaUIIGK3m/cRXWKQLKOqMKg/zveDxq/pEJSeElQ&#10;0uQe4OMwJ1ePPvKozrxuXVqr41OTWiMiArIdtEUlTswY5QhQaWqCZ4jNTEguw73OBh/jY2OeG/O1&#10;r3zHvvnNH7iHgPe98tMXPGHszTdft5Mn6QgY1fdTPj9Q0oNDYzpPVMR4xK5r7syKxJLrgcAQGnv7&#10;YJJQ8Six9WrSyWC5Fcs+UPfP3KZT4WatuzsP3WZbN221kOb/6pKEhuZmVkbAjh/b2AXrRscGSN+k&#10;4/d///cPs1d0vyYyBl2WylU04MLivd7b6yU+ZBI7ldXqg7kC0nv37LXP/fLnvEPV3Xfebbfddpu9&#10;//EH7Mknf9GVIdnPdGwiaYaFRlYrma+4/VDEuLyJe2lN67zEi5L+M1vH4eL2zlIyCBgBDDcEnZ8B&#10;mWAw14pLSt31RfMPdrzJzQ/bsWPvyiAuS1WI/XvGZ1KkY8nVCMCEAkGdz05NyYjlu1u2UsqK8qi7&#10;7rjTIvGoXb5y2f7yL//KWlvbrWPTdtuytcO2bd1ur7zymo2PT3vyC3FfQJq2hbQWLS8jw5at7wQ4&#10;GieuTWNrly9fdpC+3nfdVTfZqJ1Xr9miiM86sWYBAnXdKEjvd6ybpAVqEKUkUM2R5NsmArR9y3YZ&#10;6gqrLKu0cn2fmBx3Q0azGTLH2e0HdT87S0OZIhm91KYMmZlBgUKWgCyVmEZcF7c3hgp36eTkqN5D&#10;Jn65DNe09fb0StEVSu0We5tRthGsrWuWIc2zyelpm9RzJLM4DNjIeieEuwUFpU5SKP+BDHj2uR4M&#10;RI9e5CjpIr0mM10AnJkj4Km03OKQpUvFsg0hiWiQRJKnqKemfve//sV/0xwL6TnnuEIi8QjlRYxy&#10;x46d7pno7KRGNuB5D6nQSZrVNNTZEx943Etxquvq7fSZ0z6eA319dvLoUbv7trvs8B/+weHl1QWR&#10;TRFFASSJR+siR1kCPcIGlH3RyIIyQ5rrTIhw3X77HbZpyxY9pzV74P57LFvz6vzpUyIRE3pPjoUC&#10;+dbatNkqKmp9O8WpKeLLYYEeZVUQ04B7WQLkdwgpL54553t1E4/n33l5ms8iL2SQs0d5U0Ojk1+i&#10;3OUCaNbbyPCwjYrcNYs40GhmVeRTQ6vPGrErV8/pmgOaZ1f170lLQBYhaVL2JJEViDiUFpfbj556&#10;1i5duOgxb4DVF5W+0kVYfaMb/Uei4c8BHDc2KvPn2dsAVygclm2Q8tVcSq1PgfY6KpqsfLqrpYl0&#10;VNuu3bu9NGxK84ZniPKfGJ/Uuk/Yex58r+bvsgBxSddN9nV6qu2uyAXEDu/Qr/zyr9gnPv4h279/&#10;mz3ynntlV95rVy5dtzNnT+oal+xKZ6q8jJKzSZ13dmZeczkiYB6WvZnX2C7o86alpKlKgFSked4G&#10;JJj5UV5a4u1Fy0rLNM4aA90ONfMzAuh0EWHWXq5II6G3yEzEpsbG/fvy4orI0aqdPXtuA6RvcGDW&#10;N46bcIi1Y93ss5/5FamNrc442SmGhUtnsQudl21azHxUyol2hSua4DDqoAz9PQK1L/zmr8rIab1q&#10;zeYRmpRSg3mz/j/xyV+Tclyy/OJcG5sY8z2GnaHrYKJ7KYw+PlsgDv6j0kka87pHGQpismTCpuuk&#10;7BfsYK7XA3Z5ucVSpPf4jlzNLZt8z9vi8jJPzFpKxO3hR+6XKh6XoibLm9hStoMqrkY2/R8fnLKh&#10;gREZklstR2BGp6ZTZ87KiIZ17kL74z/6M79OsplXZZDodvXccz/xpJv77rnDSssK7O/+7n/KaOME&#10;Tjd6QbPbFnF83Nn33HuvDMxHHMRItjt8+LC7cSWi7E//7C/sc7/yq544BOFhDIhH8x01makBREUX&#10;idUvzEfsN3/981YuNUmdbE9nlwU1PnENeEBAQqyY3sQ/evo5W5VxY8er3Pxiy5Nqr6isduWGeoZA&#10;ENudmprQ4xYZyEhKwc3rZ5THgoxTKss3KFBOT8vR9yIpmUrr2L7H6uobbVzPv7OL+my9X+AWWFuw&#10;xYU5m5FhbWvd5OGPvh48GytSWZo++gy+k2iUr/FtqG1ylyalVJTIpYcTFsrLce9CeUmFK7yGhmY7&#10;cfyUyNDr7g6l1SvjytlQ8I8++j4BzkX74Ac/aL3Xu+25Z561Qp2bntuzM1P+fFulRn/ttz/vLtxQ&#10;Xsje98STImcyyHr/2OiwVUjBhfNzrKyySOOIoza1C1l8MeZempSCXxHRKRaJK7NtHbtEVAdklJct&#10;nJdvtJ7NyRKxWpjWZ+fYpz71y1a3eZudfvNdkQg6b63bD3/0rMBD89TLlQQMUswBjX9hcZG74acn&#10;Jq2hpkpjxcYWWm8FubZtxzarqqpwgkc3N4jdmMhKvs4BOEcEPmlr6T6/CUeR6EXb246d7TYy2ivl&#10;2GMHD+1x9zye28RKunVdGxBJuSpSyuY260bfeoD7/LlzVi9iSvx/SV/U4CdItszU2sgJWFYg0+gS&#10;uJZGMhhKWotZgMyahrxnZ0tRJv9vE0wcmta92ZB7nYPnsHXrVnvsscc970GPz/7H//ySSPwd9pWv&#10;fUPzcMl279glkF4UucaTEPc4N/ecq7EgsZS5uCLVm5cfsoa6Gs3HLHvtp694CV1hkezIakzPLiHy&#10;EpbanrJHHnpUazys53Pa9ty6z2bnYxqnSp033SK6F5oQXbna6Z9HQx72umbfAdR6MaENuoxp/dHE&#10;iE6DhGFIquSaCA2RSEmvcEgF4mJmNmo/+clPNnDoBgeSb+O4Ccd//I9/cBjF+s//65/d/YP6ohZy&#10;+7YOIW2aHZNRiotd4upcEiBFpN5g2vlaSO1ioTu33yLApoczi5WkDMd3gazZkx941P7PL/2DJjwl&#10;MiQRUYsqcI6n2mnyb0+k0iLHHc5/uNNwA3rcVQYTZUZrROJBqK3a6jotKLFvXSN1ybT/I9aNEh2W&#10;AcMFTPzbXX2zs1YjoMJNBeiPskBFAijXKs6vsb233m47d+2V4cmRkn5AINhs7x49ab/xG7/pLsb+&#10;wQG7cuGKTcioXu28ZssyLkVSQ488/LC7J9988013l81MzboLj77eFVXV+l2qpOW5F1+ys+cu2JG3&#10;3naly0YS1PpyjhPHz+l+cH1m6fWrrppDgZAVhHJta/tmi0kxFuoeG6trbVNTk+VpPAa7u2zwep97&#10;AQgp5Oh3lFSVSDmfPH5MRn1YgIibPCpVY5ZcWrAZkaPJkUH7xSfeZzVlxVYh4pUfzrLY/Ki1NteK&#10;/GT7uPC8cKMz3mQVo45mp8cFCv0iVHMyZDlWUZKnz/QUJCcblHGF9Gwqqqukuuc8VEBzE2LyZPWO&#10;Sgmyy1KO7uvx9z0uYxfVWE1q7KRc1pdsMTJjM6Ns3lHsYPvqCy/biaPHBV5sOxiTMVx09ytAuv/A&#10;PoHzE7Zpa6v1dHfbsbeP2+rSmj9L1BvgMTI0aIsyyDVS6uU657e+9lWbm52UoiXOKrYksFnPYKe1&#10;LG8DetvePVZdUWSTY/1WovuLRiEgy1L9YScNRQUltmPbLs9h6Lp61S5fuaR7m9L1rItwrNvnf+OL&#10;VlPfaulSXJQtvvXO2xZfitnk1Kh7c8geXqL9pBYGDVz+33/xp3bm9AVNRRqeiChOTRtM5r4HH/SW&#10;q+SAkBOBuidpkf7QNOQBTMn+HpsYsYRIUDQ+b7mFQSuvKfVkyeMnT0uFzlpr6w5ratymOddj58/3&#10;WN/AhP6u8+m5rusaFkSQkwLexrYm7z2/c88+L7GkhAxygJt3R0eHLYvgrErtlomokPOQXNbYaTzI&#10;UaB0kE1nAOUlkb5CkTOa5JQWQTjxahR77+3b77jLmpsaRIDYmGbefvrTt+zHzzxnMRI+Rby6rl0T&#10;4ZvSKklKGEwKsGc055YFzNNaF3GNJ5nwE1Zby17Y81ZQsCrxILtTtGpFZSIyuUmNb0KfmbRmzeNf&#10;+MBjtl3EoKS80G65dZc+u95tUnRh1s+bm0uCoEhH+rJ/FRXQnU3rLS9gpYVhPf+QxaMk3HWJ8A3b&#10;QH+nTUwOeOgMpU7jn4UF2Zk1etiLREmodHZe2VDSNzg2QPomHY89+v7DJPf89LWfalJnyggHraGx&#10;wTtnnb9wzmY0OWNLqBoZRIH4qjDVN7eYn5Mqmrf3PfY+AYWWwXIKqMktAaOFo54k9NnPfdxeFFiR&#10;rMEes7i0cZeRFJXqIkZy0c96cstgAdbEEEnQ8rIcenTLAGKIcafSko86YEpQ6KOLK/rfvvxlLcJU&#10;j2N22UrKCJLMRvvPqbEJGxYI6RKtraXZ5qdnbGpCYJJVYLfdfq/Hsr/5rW97EhpZ7KjlD33oQ16K&#10;gSuSmLRvjBFdsJ/8+DmB43Uv27omVdnVdU1Mv1AAkOmqgLrKHdt3WUNTo7FZBbF+YpjT09NSzWV2&#10;55132a23bJfRlULXgo/OL9ik7oXkIWL79DZmj+ymhgbfqISuTbdKcfDvRQHckAjJwrwAkKYTGreA&#10;xoB4WoFAmsSZWSl23JghbzIyLTAX6IicbGnfJOBv06JZtwIRpqWFiLW1080pS2oiIqM0o2ea8bNE&#10;M8ICBfqOGlu2hXjEIlKalGjFY/MCcl2jlAb5A8TXaXxDnBCPB/WyNLHhWeKKp1c1qovYNw1NSFSi&#10;JpUucDlZJjIh9S7iRy0txIbNIaYmpvycJEyRcUx8k/rsXKni8vJS6+6+ZoRR0tezbFwA397WblcF&#10;oNTHM5/0cs2RXLty6YKA6qzGftKvlS9YJHMMlZaQIirS+MYX5nXtxCrndf+4dDV519NFMvI9c31N&#10;oMSe2319vbr/mLCKZCOzTa077b3v+6B7TzKzc0QQhu2cPm9pZUnPRUpNC6FPcwjgYm41NrZ4idGL&#10;z78sslbquRqFmhMtLW3W0tbmSZvEpnHn083uwP79+uxVH4/B4UE9p6i74T2RU4QosbYoANKz09wZ&#10;F4kkeY/dziYmInbu7GXr6RmyuTn6taOUKanS6+NR/x4TuA4OMDejUt4TXpGR0HojRyMvJ6yxTdN1&#10;TDu5ZX9tQkV4feipzZzEO1MmhUznMjwM7N5GNjTeC0I/rS3t9t73PqCxj4ssh7RO+jU+IyK3j/g4&#10;sYZLRKLwfkxrjlZWajwE0ktLEY17htXUkMktA2ILlpdHOIguYCu2LvBOz2T3PCoTUL8RvWdR78kR&#10;ULd4WO6lF1/RfOhyAkmo4/ixd+3SxYueZIbnQrNaBCtq4SAJfQuagxGtX5H2ohwrLcu10mISBwPW&#10;2FRulbqOQgE4VSX0EsdtviDSQ/MX7FHnlY39pG90bID0TTo+9anPHv7RUz/y8ilihZ/+9Gft0qVL&#10;3qHquRd+4s1HyPykfEqSwI0gJQzF+bmWEBunJIldli5fvmhvS93Qm5ctFEtLi91ArkgZP/bYI/at&#10;b3/DVQLKOdWIn7pDIYEUDXEllDCLiAQr/kbDExQZrlLqR4lFV5RXuOGqloqlRpu67KPHpPRl8Nj7&#10;mKStTZu2CHyoi1z2MioM9/ve9z4ZO+KEkx5vqqlt0uKrsG6p0SoB+SUppNdf/6nUyoi1b2r15C0a&#10;exAvnhUI9vb02AUtdBpQFBYVOsnIJNmIjFfai0qBTMu4UsJSX9/oYA3I0FiBeKa35NTCBlz2H7jN&#10;csPZ9rf/40vWJyAmlkqiGZv1k2zn2fAy9Ljbqiorbdv2bV6G1aPXsjEJJSO5hQU2JfBPSK5Xi0xF&#10;44vWsWO7vXvsmGcl002LWC6JVnSr2rF9u9fbDvT3yUDm2+QMrRAj3u6QJK/u7h4Z9ymdm6QlDNKy&#10;5xCgnQBuamEJTThZEVhAXpZF3CiVo8RolDIlvYfPIBTy+GOP2eWLl9yQAdhFuiYy/1MJhfqdxmlA&#10;oEcHrWvXem1sdMKu98qQj0xofmWSJ+cGn2gn7m4alURFkkjG69M9ELvsvtrjBOty5xW9hzBBwskL&#10;iUF0/urq7pLRXjC2PeU54enIEzjQaISgR46IaQW7vy3GPKOb0jFCApTWkXhUVlYnslOga+zz/tD0&#10;jMbLQK5BMJBrhw7d5+VNkLFYJGZ/8sd/Zk3Nrd7iEg9Qf/+QlRRXWFNTu0jfx+3Agdvt4sVOGxax&#10;oEpibILGLHiANOd1w3yRtAkZZNOIcx6zHhR4jwvkeqxb40ScNZBN86BiJxo0PSEnAfIKiNCnfVTn&#10;p1kPSWzeuEPjT2vUBAlfAlPCyPRQb2/d7O5pasd5dqh3iNa0xpjnyzyBLKMiR0YF6HOzHp+nFHFa&#10;4DqstQVpYWtIEj9Zc7jhSep78KEHtL7KBLAkAJpfU1Sv3blzh9H74MTJE75+yREhWRO3fboIEi1l&#10;m5rrbGpmVKQs6NUZgSDPXiCdla7XQRDYp142Qve3qPvNFjEJy/4sLUnZXu6xc+cuixyGrK11izdP&#10;OXfhsnsECflE2SxIzyYQyNTnSQSEsCrkJMyL3Euhl/B8s6XWM/TvpKVl0gQpJjI051UelJLSp51K&#10;E8jclcudGyB9g2MDpG/SsbKyenh8bNwapdZwybGxAqUYnVKJQ8NDMphaZZqQQRpYiGn7ZgLJZTHx&#10;fm/6j3J6/xPvt9sO7bNbpBJLyyqsrqZURn9aYFjqsSYU15EjP011cBL405CCuBWMnIxm+n9Tr+yx&#10;WRlxkppQiOxoMyIVjDKhJIUWmG1trea7ZumYnYvYO2+/LSMD+GfZ+x5/v7XKcF650ukGicSdhnp2&#10;Waq1N984IsxJtV9kq8nkutSvmPGFixdsXoA1pvsYGOoTSLdJYczYBz70pKsnWovShIX7xD3HtW/Z&#10;ukVjku6xxjWNzbxIBIY3J5TrJVX0Oi4qLHYDSQ0mAIdRousVNelvvP62Hdp/wNVJmExwqQnOj/oi&#10;YYmYOzWyuCEBjivXOq13oM/uf+AB7942rfO/ffy4lYlgEIaorqvV3/s9QScpg0mSDBnEeCWIq+Xn&#10;5cpQjnii0u7duzzL/XvP/MAW9VzYUej8+Qt+fah9YnB88bnUofLMKYOCPGBxMU4Yb+KmkKcBqUXi&#10;58WFIi8ics2aR4cOHnTiQuwOosSOaOQ3oJaTei46hc656J/NZ1ZW1+m8qRalxKHp3cz48kw5z889&#10;BlwjBJG+66Wl5b5dYm/vdf2dvcbTraKq0hOwyMo/f+GCgImOUiKVAhcSkpgTJPqxxWlhbqGDCpuf&#10;sAUlyXS4c7OyQpYTzBO4F+g6A3at67peL9IUztOzT211Oj42Y7/yuX9vyRURtWC6/cOX/s0+8tGP&#10;OYDQM/3xJ560p3/0rNXUNdqnP/sr1tBYr2eSZdf7RqS2L4nEZTqJqqmpE0iVu9eI3aYgCoQamBeM&#10;OVUUizofnd/opZ+fR8/5oP+eEBUkBO8LGeSMHwuVTVpQ93gw+KJ+nRJFrp16bZIHGf+xoVGRnUkn&#10;BGz0AvCEtM4AwgJ9jQuYAWQ8XRBGQlZsPIGq5v3sYkcnPDrekRAKEaXsi7lDqSEtgUsp8ZuP24UL&#10;F73csaGh3r00PSK9rH0IOwBPwl55ZbF191wR8akXUNcIFKc0f1c1J4j/Tvp1lMm2ANDUoM/N0jGN&#10;fvEhEfo0zeFOu9bZq/FPWLOIEZ3Mzp29KPW7qJ9rNNcCPsY8I8RBjp5bU3ODiwnGPRJlz3P6GqSJ&#10;7Ikori7qvCKm+hvgzlaaa0maF4X9OZDIePnShrv7RscGSN+ko61t62GycMfHRl2horAoYyorL7MG&#10;TWIadDDaaSSVyGADoBiIQilpdrGpqqmy73z7O1oIVdba3KS/y1DImBcX5boKog/z9OyUvfDi886g&#10;2ZWHmHOmVCrxS1Y8G26g0GHjgBSJI7g2R0aGHZzZ5ILkIFg62a15ufmeyUzGLAqVGPXHP/5L9saR&#10;I75rDrtxDQ8Nu1Eg6/PYsaO2KMNMYwU4h+yVxxELpMTPnD0jpUW/6WVbWolbRiDDk9tOnj5hE1Pj&#10;ek+FqwlaZ1KnvXnrJgfq46dOSS0NWklpmQMKjUS4CUAakKQDGdmtuPlQooQUqGXO17XT7AR3YqdU&#10;4KTOTWIKMUqAGWNE9y68F5TtUKM7KxaPW/Ou+++z/pFBOytV390/YDNStSVS63P6Ttb1ydNnrLG5&#10;0RvQ4IVAJ0CKaFbChhaDUqE1UucogktdV+3S1U5X/JSR+TaHIgwY2Uq9BslFzTxzgzaPOXo2uD+9&#10;VCqxpPPNysAm3V2JGxuPBTthPfDA/Xr2RfaDHzzlHa8oBaIWFRXMJg5sdkG8OiAVl7ZOCGNVBnLR&#10;2AUMYwiBAixxE0N6qDQgls/YQ3p8joTYFjJsb4mg/dqv/5rmZpq1iLxtEnkCiPDg4AKOCTRQqriv&#10;UZK4fSEKiaWETY5Ne7Jbb2+P9UjhAzLxOLuBVWtON1lVhcYxnhTh69Y51gRSbLe57jH2/Pwyu3XP&#10;7XpPjp062WVnz5/3euCt29rtB99/2r79vR/YRz78MfvM5z7rAEd+wsxcwp764TNe0z06Mm733HOf&#10;NTY2i1Tgtl3QuVPkgRwHiCuNM8h4BgxIZCObeFFgTQ0wZIztWGcFVFFv6rNi61LHtka+hUgvpUwr&#10;6z72lDMxP6jUwGuDel8SOSWzIKxnS+kSSVk8PzrY0XWOmu1KrT/WKJuZMJ/pKU5FAyExeufjVUFF&#10;08vcNwrRWsaFTQvWgYFB36P9hz96xg7ddtB37aJcbteunfalL33JX69LcRc1yV919VWuoKnEyMhM&#10;6jlTYbLqKpp4PKEcclBqaxr0jJY056TqRU5W6IanccGlf/lSl+YkSV00EVqznu5+2TS8YdlOgvCE&#10;FBYUWWFRidYGfdOLrbGpVXO2TGMQc5tBKA6XP2EzSjczBezpGUGtIzr/Zesz8SpRH05Mep372gDp&#10;GxwbIH2Tjp07bjmMuxiA6O/r89hSnpQj4IGSBagCYtAoKr7o3oV70Te/lzpga0iU6jtvv2XveeQR&#10;33SBDM9FLaZwOMee/fEz9uorL7nLjBilbwohUMLoch4yuOkKRSIZuzMRXwKocZXW1dX57lK/8OST&#10;9tBDD3nzDn5/9uxZd8fifmQh3XbodicE7W2b7Wtf/br95m/9lr328qse/6KvNolLNXX1AgURCBlt&#10;GvjTK5u6TdSBl24dPypS0mglZUU2PjnioC1dJ6PBddToc9KdLFBfibFra99sCX0v9YYtSx6nutZ1&#10;TQs6zd3adNoiQzZVsxwXQw9ZlZQfNb1f+tJ/c1comyaMjI66IWJjAyrgiDsSAyOOC2Ea1/iToTor&#10;1ZqTF7azl87bsBQ5eyezo9W17m7btGWznTp72scRA4NLnGdKKQzJcxhamk4QA1yYj1q3FPW6wIzW&#10;jmx7OSKCBiBjONdIatLnESdfS6xozFLPCHBkv6kFXVNkflYK+rpVs3evnpc3zdBzrdMYf/hDv6hr&#10;oCNcxDuh0XoSUlMsxVwnlU3pDptL9Hb1EMK2dD0Las5JQKNcKaBnRU4BTUAghez5zZygnSzEDQIT&#10;jcTsaleX75NMmOCqyMZd99xjBw/tsyYB321332FvvPGWDCn1/mFXpnwG5V6MP72dC/T877rrbm9R&#10;CVC2t2/S3wvstjvus53bb7Wy0moBi8ieAHVpEXf/su5lTvcVE9lYtf/9le9oHl6zI2++ZWN6HmyW&#10;8dRTzwpwGuxjn/iE92yn38Dc/IK9c+yUnTx1xnpFrCAEvoWigIw6bDauYVMamsowp3Ej82+v4dW4&#10;MZ9Q/4R/YLR4OAq8NGzFVW9+XqHuqUBgU6pnyN7Q6wL2VQdzQgZcN88VgpPqlEcG+6qlk/Ev0kXY&#10;gsqFQsIoGsua6kqBEN3+zJ8T5XarUrNcA6T3vnvvsbvvuctOnT7pHh/mCuqY0Midd97ha5bue9cJ&#10;5YjUPP3003qvwFSq+5VXXvVnybno7799+3a7fOWCjY0NitR2WfvmRvFd3WeaSIfm2prIO2sLBUwP&#10;B+r+x0YnPdxBtjulmKxjOosNDozKhtG3u0BjSWhk2qKQEa0Tcgi8kkQzGAVPqSnXkJGeLWBf8FAP&#10;ZXiQEnq5r64RfiN2zRamGrMk5IdtMmnas2qJZa0JzdULFy5sgPQNjg2QvknH3r37D+/Zc6tvW1da&#10;VuatEDEeNPigXSEKMiRwyMhGl9FwRItc1pU6aMqqMOC4nsrLSqUivmfvEZii5DCIv/PF35ahTHrZ&#10;D65bXNz0tGZLR5QdgEQCGDFEamv5N4uIloIYBGLIuM2IYU9PzbhKZVMLYsK46HF7o7gAq927druq&#10;RY2Qid15uVPqJM2bq9TU1Lthpl0mfXxn56KWJsWKoaAD0uBQvyVkEMoqi90w0Mgisbbs9ai4olES&#10;qFHqcQFeFEpchqPner+rBghCaXmJlNqyffpTn9Z1ZspIzsk4rLkxpsxoU2u7zUr9Dw+O2N133e+u&#10;5lNnTrpKJ7brGyPI4LkR1TgDU8S2GWu2EOQL4sT2nwm9JkcGi57VepPATQBWWS5ikTSaX3AOYoxJ&#10;GRr6Kt9+6KAMy7KMaa4M3pJnwM/p7+XVVfbpz3zG3hLQxN2gUzubrvtLbdJPzJGkspjuhVIqusCR&#10;O8BM0KP06ya5DFBGUbW1ttlWqVkys69eveZATWY0xhSjiZqel4qh/jkPNRzI0TOe1ZcMqtQ0uQyU&#10;s2XpmdI3XJxK783UfSU0R8K2RWSEucZ+x4WlRQ7c7Gl+6y277Xvf/75vqckuYNRY0xULBc+c4fPp&#10;VOatU3Fr62+o1EO33WHNra0iECUCCXaCm5Vaa5Qxjtu//OuX7a23jmo+kcCICzzsYI4qX1ujG1+F&#10;twttbm2xT/7SJ3wL0frGOleJP3n+J66gh0dH7Ovf/JYDM+Vr/YP9OldQ8zDs6hCQLdW6wL1MEiZk&#10;jW5nNDWhCmJsbMR6REZos0q1AeAH4I2JVC0nyMxMc68AILa8lHTVTF0w34nBE1qA+fEz8W79SyAo&#10;XajxpXOdsFjjwc5QSXd1455eF/jT1AZPDz0NIKcOmPp/1uLP1+Op06d8HXI9JJPRr/69731U6rjJ&#10;O4wRIoKgAeLMB8IQ5Az09/f5JiGU4k1qfS8uxjQfIe8zujbN82Rc1wNIApCEKeIezpqdiWh8TCRm&#10;Qr9bFDHJ8fa0bS1tVlFWaX39Q9bc1CaS1KT36U4pn9L9Q1A8n0YkFeILWSBkFBF5YqtaKjfwJgDQ&#10;mh56GQESuv6RzU1fBxGFxXXNZZqekH2e7qEFSjrPn99oC3qjYwOkb9LxwP0PHf6MDPXOHTvsZSle&#10;GDfgTL9aOoRt6dgiW4BLaVEGSHRShpOYFC0sUd+44wBkMotpl0iDC/aL/b6MJiU3KG4Sntiflm3e&#10;yPIFGH2XHFzcmuy+u47ORxwOFUkslAUC40d9orKI55LNy3VQq8h53G1VUGz33/eAN0nApYybm+5G&#10;WqWu7KZxiwtEmppanFED4GUVla7smmRgL1w8L5U663sfz8VmvbEJBoIY57wMp/dQLil219yJ48d+&#10;BjwCa7KxZQzIjkaNA8QooI9/9KPW2XnV432AIY00SJjCbeyJbu8e8319X33tZTt16oSDHp2eGAyU&#10;TJaAj6QgXb6fM78Id+ii19jOiCjQDz0WJ9EnYdU1te4SJ6GNZ0HWLBF9Xk85DXWgdG676647vEQL&#10;nTAxRr16iaXxTKQKDx28zZ595hnP0CURyTfZEMCwXzHG2GvUBSpsakJJFGQlovOyJSWgR/IP90he&#10;wZy+SLajOQS7feFRwMVIZQAZ25QYAdp00wplsUlHaqcj4vlBAbdv2CCjiuIjDs384H4Jq5SVFtu+&#10;/fuc/NDhjZad1AoLqdyLgRsedzrEhC5jkBGdyueqh0REQiCYEBjmFu7KAyIvZOKXl1bac8897/kY&#10;paUV1tPTq3Ou6J5irhJRXagqQNp7kYtc5GiOkg/wvsfe62VSe27dbfUNtV63/qlPfdK2bG2xQhEG&#10;PEdsdUnf+5Iy3Par1treIkDT+6RayUMgJjszPa7rS/qXaR3RsY29yiFHKbVKXDhXr8ejlaH7X9Cd&#10;matm3ZJUYaaDE3F3XMOQLXICyJ4XlvvYxOJkiKeazBRozUEocPmvJOhsV6B52SwiJgKbvu7zUh/r&#10;CZKoSojz3n17bPctuzTfgx5nhpjRFx4w/cAHPuiJjnw+84KNQ/CI9fb2edgKksxBLB7SAwmDyNx1&#10;9+3W1d2p8Y56u9aH3nOfrjH1N6oWmC/hUJ7WbobGv1DPLd37mO/evd1rsaurapzUXb3SZa1tm3zu&#10;jY+T4wH5Te3Pjb2hTDPVn5wkstQ1rq2zvzSJibSD5TmsyYYkLTefvID8nxEUEmVXbSFKRzT6l6dI&#10;D+2PN0D6xscGSN+k4y//6q8Pd2zb5DGat94+4kaWuk4AmYQXsotxA+O6pD6U0iYUDAlhgAlMHLcY&#10;hp0yF+pJf/jDp7wBA+UYuPCiMlSoIdQgZRLE3aploEhmwgDRBYxmGYBzc0uTu5oxEpRVAdTs1LO8&#10;SDkQWdypfrts/kCZDwTh0sXL1tPd4wYDV2h3V48VyKASEy0tK/fYNXFj4pQ0a0nIQFPvjbFg+8jv&#10;fu+71tTSKLDMFkuXCsnJlBGMSYXRzCBVDrYQXRCRkMqMxt3lGsjJtdHhMb0+5oueOCw/H3n9dV/c&#10;uFqRLq1NTd4ekdjhF7/4a1JkBfa1r3/VLl66YKG8oAhDmYxejifRkGXL+1DVjDX3ThcyXJyuKjVO&#10;xFaBnlB2jtEvva62TuMzL+Oxbi+88ILNaMzZKADlXCAAHdfPUUqgBKRkzxcJyMemp21ZgMXOUadP&#10;nfIMW0CazwTsAGfq1d3N7Z+Z8LHGBcu1FBZSLy2Fq8/g+dNJCk8IuyXh2r7lllt95yKUy7wMpCcH&#10;ilAVEA/Uv4l/rolkQNR4PQ04uCdUL6CGcSVuzriSVYz6w51KuIEMZPrC451BWe7fv18Ke4ufl3NB&#10;kEBmYtFkpvNWvDO45ElyQsF7eEXz5okPvp8lIOIRtTffelfPlfd3ae7zHNb9un6ecIYiA6hxd0MK&#10;IHaH//SPbPOWapFIunDRhCdban5CAN3q+w9rKKWmh+zK1cuuVgFf2o6yrnhmuizr2LZZ4KK5F9B6&#10;WtV4ZpGpniKJtbVVrvBwN8/PU6IU1xxIF+nrFlAEdD2LPsfwFLDDFTXjgNYtKNmCQi9DSmUk6+IF&#10;uJS/QTghK+tauwX5xF0Zn3Q9yyUbHRvSesqxzZs3+bWy3SvgTs4Gar59U7vvXgZhLStPhWs4V11d&#10;rQMmCXxsfYrHDW/c0aPHnPjg8SJ+TSiGa8aLUFVVK4Bc0bkavEsg36dnJuzf/fKvpfblXkv1SKAU&#10;Lr6ga8jO1WPNkv0Zs89KVDx4zz26vknNpQzfapaQxrlzF6S45zz8gDjAPnnliD6HxizYNdZURKp9&#10;PW1ZBDgoYjouMr1q+w9s0zyf1WuoDsAmJUV+c5wscT/kjFDpgeeIzyQp79zZDXf3jY4NkL5Jx7/8&#10;6z8fJgHqzTd/6m406iYLi3ELy5DKyFCzSS1vKo6s6SpDT3awtxCVIcKQsgiX41LZWljU5xJHpqTL&#10;OxlpoQDOdO6KC2gBGQwepR+oBFxvgD5giDsZMgADZwGDTMJ9/Zzw2BFlOCQb0eC+UEYI1yjZtCgH&#10;sn2vd/da7/U+a2pu0qIOavHluALEiGFs3N0ldUGJEqU+uOtQrgBmfUONDQ736/NLHaQ5IBCAJr16&#10;2WKRHs1sMYiiwnBgcEgKY6tH7p8mLaiTEqla3MUYDnpPk3G+rWO7xq3cSvW7b37rG5ZXmOvGiGsn&#10;89e3OdSYA0gAJeo/oLEBsLyGXMYPJYzlx3W7ubndsvU71Gh5WYlGIt3ePPK6XzfuaNyIvA8XNck8&#10;JMewIQUEA4KiP+pzQx5zryxLZTkDyLjJg3ofII2iwV2+qmdDnJLzofwYF7bMzA5kGlnPgC1jSjIR&#10;JWc0NakorxJZGPcxJyRBTjf3yn1UV1ZYhcCCDRkA/7jmGN4EFDuEBdcoGycAFgW+l3Ghj2tVdYVA&#10;ea/Xvxbpd4QeZqZnvAIADwDXxzyF1BFj594A7lXNQ4CP6xke6vdyGoz4wUO3a3wSViTVdPrkOZ/T&#10;n/ylT9njjz/ueQiuuHXv5EsQSyXhDZVPBUJVXZW955EHdO+an1Ja5GHEFkhqmtB1Vvp9zs6zo9p5&#10;6x9EmQtEl3Vteg41NVW6H0qtJrTexmxwqNf6+7v1eRGNFYouXUQIV7LWjO5x795bNQfZczogAMIb&#10;laW5C8Divk/NVUgFxAQSMTI85Pu9p+LWBb5eIQlOvgSqzClJcJ2HmD/nCogQB/0e2ESD57pnzy12&#10;tbtL95Gm55Irm1CsZ7hulBVWVFRqzjd4giFtb/nO5iCQMbwOfX199uMfP5fq1y3bAbFjLfAd9zJq&#10;mox5jtm5VI97Gsxs29bh4bZz587bYw+93378k59oPCN28MAdGuegDQ+P26b2rQL/d+3553+oZzmg&#10;Mci2qopqq6is0f2tOGCzRW61SADgSn/8iMaVUEJQ98n+2JR8USUwOibBoeFbW1u2xx59j1VWlWhe&#10;LGq8+PuSkwrK1dal3uem47KP0xo2Af0a2eG6zg2QvuGxAdI36fjQhz94+EdPP+Wb2WMg5+ijLBYP&#10;qOJaI1uWxcduUhhjVDClPcS7PNtWIBiX4QF5q3xbvWwHGxarNybx17Ivq0BNXysCdWeiOhdGFfVM&#10;j2S2xmwUuMLW21rbbWh4xA0K7yPrNxply8k0AWCZN1oZ7O/3eG9xQZH3sh7Sz1qVtsO3CaSTEUAs&#10;7i3gwWWFqiDblxgddbfCHn1uvr3y6qu2b98ev++C4nwZynkBcqqLFWDJrj6U/ADSU5NzMi6LgsNM&#10;T9gh5kVy1a4d26UUMD5Sk/ocSp4wbjEBFAaRe0DVHdi/Q0YlZM+/8LwVlORZVo7AWb8nCu3MBcau&#10;z2ScyYpnNyTGiK5iJOmghiE19BSuKi2z/uvXretqp1Rttsf5p6ekSHUeypXIGKYrFF4A1OSYjDbx&#10;fBK3yHLO0HkYH5KHaEhBuGJuhoxtwanO4e5AARTucpKHGAuScPBIpDQ3IL7m3g1K0NgnmNKnPXv2&#10;2Z133imy1O8ggsJFFZXp+RI6mBRQVki5r2mMASXmGW5+iE0urnONIV4UdlCjYxcsjbaxi0sxBzW8&#10;L9Tko5LmZIx1Wd4EBaU30E+9tsgDcWwBFvkOkIs8kaHqqkqRv6CrRzL0a0Ssdu7erc8W8Oq2zpy5&#10;pO8Z9tDDD4kwZHoOxaVL5zw3I933nF51RQYpZLe1Hbu32f59u6FNPk4QJlyn7GCGl4iwA27hr37t&#10;q97+FJcr6hQlSziIbG6y0IeHB32TjVh0zsGZWCvubHbYYl/pjq1bvC7Za84FGnhO8HzwPPgPoksJ&#10;EeTh5x4Z/g1wklh3657d1t5O3L1Y4MI2GnhT2J6xwtcqbuBVKXixMXehU5PP99NnzghUA/7MAXya&#10;9mzavMWfJT0EyCNgfHt7+0Wmtnj4hXAVSViQMs8q1zz0fACNzXWRZ4go65IwAnMPdzkki6ZDEMkn&#10;nnjSGmob3W2dkR6wltZN9sOnnrOPffSX7Nad+/W5M3pvXAq+T+NT5OuEecae56wj9n4mF4JkOVzU&#10;1GZTB4/9SYUJhMh6YBA0wmNBkdTszKALAUgujXG2bNoq2zLsjWxsNctj0GR0T47HtUZWrCCv3PJC&#10;xTpPlp09u+HuvtGxAdI36cgKpB3u6emSSgjanBQGMUAWObXNxERJ9kDVslMRiw71QhtL2DCg8dd/&#10;+Vf2sQ9+1N73+GP2jW98wxtXkOzBYibxCQuIm3hFTF+YZmzRSHMJ9vYtlhrGxUmiGXWzUSlREoNQ&#10;YigPGmuwuxMKWnggFVruZRhl+j49OanrK3Y3H4qHmCaqjdct6XcgMwlBGJnUFnW4SQU6UhTZAt2y&#10;0iqBUYZnBj/83ocFShi3qMeiaB+JEcFLQJ0x/ayJRa0ur/mipv9xXU29AFCfo/Nu2dTmiidPBpaG&#10;HqbPYL9nxpAMYtzmJ46f9IYWx/X9+sB1yyvOk2Fh4/ykTsHOOqsezyebma5jBSIQ1KRCEiBDOTJ8&#10;gG4a4yqAun75qpcxlRXLmAvkqqSGMdzE5DlPUM+TTm3AKfjPOK2srnhYg32L6S9OlzH2K54QEJH8&#10;My+Qpj84Shbw0Wn0XW9O/c/P5T/o/xgfQBjygNIk/l9bUyeFWyKlWKP7PO5G2WPLmgcALwducdzu&#10;wWw8BtRjBwU6JRbQ9eK14HV4c2jBSebzAl2yBByoU32kJ2jRjQsSg7ud9qylxaX6W4ZfB8+cmmcS&#10;GzH+uIvZtjSkec02jovxiDcvIdmO8sLCwhKN2bh+v+z3VCmVX1CUa9H5GTt2/B3NiYgnTxLjZl6T&#10;OAYJu3XfLqtrqvf5wf1BBgAC6rZJjILAUHpEmRihGZTkDK1eNechRiwN4usTE2MCE607jSV5ICh2&#10;qh4gTlQ77N65SyA+ajXV1RqncgF8hQCdUE1QoCTyqrmNpwlvDHkazHcUJB4tckKu9/bY5c7L3qiH&#10;uueS8mLbKVJ526EDOkeWxpdQVIqQazo6wca9zbNgdzY8EeXEmjWJHnzoIS/TrKqqcbcxRIANNPbc&#10;ssdJIv8mOXD/vv0O3I++91Framr2MA5KGxULuOOSR2G7gmY+6D/cx2Ui26VllVqLAZuPLNgrL78h&#10;IC+07dt3GY1Zdm7bbQODg57vEY1MO3lMlWBJQfcNWefVLp1/VsQr39hwJ7ZIh8N1tznkxTA21Ix7&#10;X/cgGemp3fRCwXz7gz/4L94U5erlbhHAdIvMLEgETFgskhQoV4icmc1MYNcCslVp7lU5ffrMBkjf&#10;4NgA6Zt01DdUH0bthaUwaGMIu2V3JvakJZY1NydlKVAg/kn5imf/SpGODo1ZY2OTnT1zzrt0feEL&#10;v2W5OSGdkXj2sgCXXYbWpVqlFmkgoC/25GU3JbaLDGvh8HoIALXAxLXZiGJ4eMiTbwBvQESCw5lx&#10;TiDsbRWDOTKgEREGGSEyuNkxCbCura6RoY3bpvY2275jm8cTG5saPeN6dHxc58t0t+18hFhgQIyc&#10;eGrQrsqAfe5zn7V3jr0loz0uBYoSDrm7GuWUXBHqi2VL+1t+bpEMUY1Vllf7Ps9L0ZiuK9tVID2a&#10;IRqocFQSrmqMEmoHtXb06Am/vocffsQeefRhe/fUMWyEjlTsEiaPWsrS+NLFq7m+0cEaJ3eWxiEr&#10;TSoguWbLUnJ8br7GcldHhx08sF/qqtrjslzH66+9pkcg9ajPpDkM7jqPYzuYpFteQZGeQVjEh7rR&#10;fFcjKE/q0FFxkATeC/HBrU3uAUbUCY5YFucgPpfaflTXiidAz5kMewwo3csgS31SWBcvXvBEO2KQ&#10;JA8BwNTSjuvnifEhnY/StbgTKGKWuH55DQqT7m119dXW0tLsrko8EwChl3rV1ngDlZWlFfecbNva&#10;Ydd7evU8swU8qb3IKyrLfcexjAwSxUSgBMwo6iAu+vywt8fkPuAcoVCeG3q2oyRZsEbjyU5LXT2d&#10;AhGS2LIc9Jh3gA3env237XX3PAoawEVhE2K5eOGiZ7lTj/2//uEfray8yqhbfvSxxwT6JzR/qjSP&#10;AVqRD10X9436Don0koSHWgb08VARx0ehkjxJkxNKxPCGoGBJsOT9JMURgqDEDqI4NzPj65N1xVjO&#10;zuu6FyIaT80J3XdjU4Nt296hu056WWRv33V9DnH/NQdrYrhpGmvswKCeEwQvH+K9uGQHb79DJKjU&#10;LmndsSc4zWBoGAS5ofyL+9ds9mRBtrLkoGyurq7RwZvXAcB8Z72TcEZyGAS7qAiixThHrburX++r&#10;FrE9q3su0rws9B4H2JaOrdvt3XffthIp76jIT0ZmSGO9LhsS0WewtomfL/l305pxsaAVlSKZ5NtA&#10;DGiAkmnjozP25Ps/bLaW6V3yAlkFVlPVZCVFlTYxOmt910dteHBWfw9JPCRsemrRcoPlVlhU7h66&#10;EyeOb4D0DY4NkL5Jx5137z9MSQo74GCU2UPaGacWP/XPZLfyb9gw2cnsQPSFz3/BPvKRj1mOlNqY&#10;lFuRFtr1nm4ZV9jtqk1TriSACkgVBGUAyc7OJCMSlRgMy5BKLciIBVlIHFJUuLwLiOVKDdEYARBh&#10;QWlZebwNQOVrZnreeq/32qBAgLgoLS+5NuqXif2yXeaVy1e0ItdcsROfmp2fdXW1pNdjwGg8kh8q&#10;lUGL2t1Surtv2Wl79+6S6nnDE1hm5qad4ePmJ4szmBWSkcyRIZIRlZFZjMYtQta4rpPSMwBkZWnB&#10;E7Rwc/LeqMgA10C9L6QFg0sNOmroxy/8xOYW521NoMPh+++KC6Cm2dggKbbP3sFrAs416mNxQWgM&#10;2EuY8c2Qwn/k/vutvKjQE9aqKyqtRKBUJCN/6vQZGckCH5MFkQISmIjHpzLISfJCya75M0OJ3HHH&#10;7TI2J+yBB+6zkydPelkLuQl4TTCieBNInMLg89kYOjwNxC7xdvAF4DBfAHbGmXNgsJkvkDxcmQ8/&#10;/LCUikiZrqumutwa6iql5vbrtU0CrXK9D3flkgw15S4C9pVFV7XUHwOaowIUlOFDDz3o3hrqfImh&#10;79q12xpEaM6dvaBrQ5Hhwl2zO26/XYBUr7lrAskZPas0qU3CNYv697yXcL330UdtoH9YirvWt34k&#10;IYoSvMGhPhGOHincWc05E4gKACYm/TmyM1ZHx1bbc2AvmOFKGorlc0Xzub+XDmvNIktv2oXzl6S+&#10;l+yTn/y07d51i/3wh8/Y+x9/0r0OPAPUPu55QhIkXvpWqppvrDeSpiAcDbUNGoMiW1yA6Izp9alE&#10;QogMJYpk1UOiOR/PE/dyYYHmqeZgWXmJVWvsKipKnYjFFtnFKerrAUI4PTspQsMmKUEfZ9Y/jYoI&#10;QUGSWZMkXeJm/sjHP2Gbt3QYTXV6+/r8uW7Tv1HDPidF1jgKNa84UKvEznVZIqk5tnXrNn0GHpyg&#10;feITnzCSG+lMRgkjrmlIEvXeqRrnOTt29JQNDTIPo9Z5pVNqeofbBeZGW2uLHdi7zze2mZqY1TXF&#10;dA4Sw7IFtLme2Y23jO51lNqRD6Gh0bygdJA4vubNzlvsO9/+V9vWsdvzROprK4xyOwhqXl6hdV/r&#10;0jOf1rybcLVOiWAkEpfAYAORMie377z79gZI3+DYAOmbdOzdv/OwdwDSf5Q90MAf5YPxwJVJCzwa&#10;iXzus5+zh+5/SIq11lU2bt/62nqx/Ap77dVX7fKli25YSAJjcZdqIpNFS9eobBkVFLX+T08u0w1b&#10;nox4lhQDyUmemCSSgMsTQ0MWZUDsmoPmDMSi6UzFXs0TY1PefzsqIvDrv/Kr9v73vd/YC3v3jh1i&#10;xU/Ynn37pKAaHRAHB/ttTmDJdaDW2DGIuFS6GPvaSpYM6IoMZpXdsmen/r5ofQM9Mn7jAnw24NAU&#10;E4YW5OKezJU41eJOD0rJrthA36AuLGkVpaUCoFwxbXoJS71oXHCBC3Pd6FIKRblGf1+qucn27Ts9&#10;2/xS50VbXF22hCdmrbqBXxWQUlMOyKPOIjNzrrzZJpO48HJ82VYF2Li4w1JSm1ubbRE1ovfSg7rz&#10;yiV335Kox165URlJ6lzxWRP3pZsYCU8oAC5woK/Xy26uXLokFRe0s2fOuPfgzNnTDtDEEVMqRIMA&#10;iXAlTqtRGT2RDwwmX+HcPCdk5BTwGXgQSC4iaYts6oH+fhnKNbvn7rs8Rk9nu+KifBniIRnuNlds&#10;JB7yWlQ2RAuXKrXQJNEReikqKvDniRucLGKqCNKSazYyMOxgwW5b1F9Td01ohWRHyraoM+7rZ0OU&#10;UT1LjZ1UNKp3Jblk4wK5BoHytMaZBDpI4Z13HdB8rrZ+zYOJiWHd75rGd9EBEUTmPgm5tLa3WWtb&#10;m34jda//UIbMfUCZ3doAjO997ykLCmRzpDA/+vEPyMAv24+fe8H+3a/+usAo7PdMxjm19Hgpin8W&#10;hgA8dYkC34jt01y++857df8lIiQhXceMv/7U6dMCkBHdu1S45gCxYLKqIUPEq/EsUVcOf8B9TUc/&#10;ci7iy9Q9Zwi8EjY6PqJ7n9R7l/SspTSFpri+Cc2UV5TZffc94AAMMeGZf+gXP6wxmbT+/gEfoykp&#10;YzwYkGjmNm5kYsDsez2jMaD2e1lrlrIwMtUJxdDzHCJDOGXvvltFhga0XkQE3VuW0BiGNMbFGpdy&#10;fW5CALrDdwejtp3mKO+++65v+vP2W2/ZgsB6epJyQFz/ef5+Oo1RvZGleUAf89U18juyLUNzHuLD&#10;fWRpruPGD4cz3QXee/2a3XfPIX8GyWRc15ghUjJsL77wtMYOkp3Q06Cd7IqIxIJ7HMghgdQcOfLm&#10;Bkjf4NgA6Zt07Lpl62HqB9mBhzpZmO5yYl2LKUdg1yY10ubbUVZUVKeMgRQP6hJFlIqjFdvff+nv&#10;ZGCKbGZWwCJQoeuSzLiUIm4mD3Q54DHZ2Z8WcM7UykzIaKD4+Gxc49lZQXcvT07OiAzUC5Ro8QeQ&#10;kSDDZuxzMtr0fM60B+69R6fNsK3btnuy1nWx+/6hfoFgqYyMWLFU2dkL5/3zaxuabEYAgduRvaO1&#10;3qSOC6RYE1Jh1R6D7O3tsk6BJyUrKDs2LYCZh4J5AuQMvy6UNJ2GcDMC0uzeg4qgQxFxQVzDuPVo&#10;bgLA4b6LSl2iLsap4xYx4ZgVcaBjGHE+6swTlJV5hnCWtw0tKii03u4ed1dj3HBdYkAhT4AfLvZN&#10;zc3ei5uvmtoa67x6zZ8NY0L5E8YWo8q1jo2PSqWvSxHGZGxEKDTmcBBiktk5QZuambKq6ioHX+qx&#10;yXonuY/zEaskIY4kIzKBs4jX67ooweL5Q7ggF7jJARiyZnlPkVT+1StXPCENDwAJY7iq6b1OotSW&#10;za12+523OfBHYwtOoggvAISUBOGV4TwQSJKRSHiDuLHJA3l2hDtwa5PBTy9nwBD3dWtbi91xx222&#10;sBj52XMRaZJhZY9kzsf7I5pDKC28Mh1bdmiMMwWKUb0/SypszD0pgAKkiyTEkdEx3X/YnyNJUXgI&#10;2jZtdhIBaPKsufenfvC0u8w72dZUYwxJ+tM/+xPdF2o+KrV/zj7w5COWR7hhNqbxY8vQiOdQkBNQ&#10;SIhC6wLPVjOd0w7d7jSAe2PHtJKSCu+sdfr0Kb9OlhTXzDwNhgQ8ItTMKeY6u6RRL879En9Pitig&#10;jjXgDmz0rWfN4TbPDEhxpmn+aqnWiHjv3nWrHbrtNo13QGC612PvZMwXFpXqOefZq68csVt27/F5&#10;Sc4ByhQyR7tQSCIkxLcxFel2Uic1LR6gz12yp59+1l577XXbtHWzvf7GERHKAn/+eHtGRsdF9uga&#10;FvQ68paWBquvqxFB67cdOzdbVWWhnouI0NyI1sdlzeMFGxoa13qv8ZAF57rW1eXXEtBaJRZNqA17&#10;RXiG7PhKrW3CQ8znC7IPn/3sp+3a1at6f8C7rvkuffqZ59/U0CyStm4jw2Mi7hGtgxwPdXRs2WIk&#10;q/30p69vgPQNjg2QvknHlq2bDlOqgdpkMcsWCjTxvebYgw88LlAqlHGo0gIQQMnQoShglyQ06Qex&#10;yTesobHJLsowNbZuslUZvPXMgKUL7JcEQIsCdrJf02XceTe5zBli9quJuCe75ITJKJ+3XBmi6YlZ&#10;u3al13Z27JYRi1teToGtLOq962S20jwjwyrKSwXEZKqafexjnxAhqLOyykqv+Z2cmbbnX3nFrvZI&#10;CUkNC/csQ0ZkNhLTZyxaKK9QhrZEIJNtsbloarGGs7SgM6xje7uNST3hHqddoLSRjE2JffLjvyxA&#10;C9nIkIyiwIYa3wopjdqaKjfitK6kAxiudcCCtqPzETYmkIoK50spaAyk2Nm3l9ItVCoWC0Y/NDhs&#10;xQXFHr8kUWxNpAQS0NzU6J20UOJkp5rUEEZ2RmpoZm7G2Nhiy+YtduHiJY8RXrx02Y0jMpHtO+m9&#10;jloplNGiVtpLqnStjRqrmspyXU9En286px62jFexxnNSoJcmkANM6NrV2FAvdUIJUtKWdQ3hHBR8&#10;ukXnJkQiBOJrImAaD+qOMcCrUqckaaFyV1eX/P3EOmenJ0S+MqSQm8TRkjKsS1LSBfbxT35Mz6PA&#10;y3RozQngoPLY8IRsZlyh1PpmC5h37b7FRsemNF9yBEQkYElRri76XMClT1yzsanZO36xr/VPX3/Z&#10;Tpx6V9eyonGc8dIbGqosJBJWVEq52YytrWRYbVWjjQ7T0pMtCQu9m1v/QJ/GICYlP+2kbmoqonme&#10;IfJQJANfqWeVsEfe+4jHaTXgriDJSOe5v/DCi0ZdN2SHxi579u2xzZu2aN2k21tH3vJYcFlppYW0&#10;ji6cvmwD3X2eYyAI8X2/43queZR76Xwc+/fdk/b7v/fFw1lS0RfPX7G//qu/tfHJOY1PxOb0nFhR&#10;ydV0AVul5RWW+O+m9TUmYrEOCdQrMkTotFR03evu/qW95orm2fpaQOMZtHC+iF12wpJpWh+5UrJS&#10;7cv6e5PIFECbnr1qt2zfoXm4YL09g7q+apGMCh9zPAV4uUhSZCMUSrf0sfpckjNZ7SJ0+kVcahwP&#10;1ujorIDtbffMnDx1ykkEzVUgj4VF+ZrbU3p+M0bfhpLiPK2zsOxO0N568yea88OWG0pYMDtuW7aU&#10;Sx3P2NBwj9ZouTU1bRbZzLXu691aKytWVEYmeoeeAYleJKum6TyZVlNTbOWa69VVFRIBLfarn/tN&#10;zemATYxPeQIi++TzfANZYc3fdhFore0VqfieYYF1mpVqnPFo1dY12r//wm/bH//xn2yA9A2ODZC+&#10;ScfOXdsPk2hEDItm9OkOUAEZ/Szbvm2P7H7AamubrLQkFXPCFcfiQxETdyX2eODgIXvuxZdsanbW&#10;agXYcSnDhCsMEo1I1mDlCjFh9TIZ2VkCXS1oale1xr3sgab5f/nf/sa++Lu/Y1/939/SYkhlYRMP&#10;JYmImBrJX3n5tGjM0eLMswcefNABltrK//Mf/lGgGLZxgQK9rodGqBMVwMh4rq9nSkHnujoeGpqw&#10;KanasM7R2FhrLW31eg29oC/Yte4r7iaU3dD5i/T6Vbv7znssMhczSnxw1dJVraK02Hbt2qbxknLU&#10;Z5DxjiueEAH11978QuNDxjGxNr4TBqgor3SywfVNa6wKi0vdrc2mDWSrf+G3vuDGoligwe5RuKZJ&#10;EkItuhIkgzcn4G5pthRkD+oKMm/1POi+xXaQNHKgHzhZzlxzqvlCmrvhUdWe1CYQyBJwANJFZMBL&#10;fQM4bLdJq0SOzPRMGcNNVi8ykiGCRdtK4u5FGh8yq0kkJD5NSESCTPMkXUY+T0BA6cuCuw8hGcwB&#10;NkShoUuGnh9EKyhCWFRSZG8ffdczoOkgRsYvv6Pum9pbsoDZQILtST/4oY/Y0WMnraSsQuQjX/dE&#10;c4t0a6ir82nVvnmrE0ISEI+8dUTPZFkkps3mIjMiUQDpos3rmsihwAW7LtAtL66w/HCBXxPJipSU&#10;TVFGJ+CZmp50pYlXZGxsQga70drbN7trvb293ROoABpWA+o8peRz7MTJ40b9MjuaURVB/kZpKdso&#10;Juxf//Vf7IH777Oa6lLNK4jqmi0JBCfHh212ZlwkZ1lrIjXPmYAkc37qlz5+mPr/r/7vr9pXv/JN&#10;SwpgoyKAPONaES7i/zw3CEN5ZZUNDI8YGehsHMM+8GwTi9JGItOoxTcb0TWvCtizsnL17LJt7/4O&#10;239gp98/oJyVmavXZDjJuNJ5QWrzuJ27eNI79c3NLVhpYbVtae8wOvRBRlC9Xm+tuUkYgW5ljAwZ&#10;5qwNOqHxjHju7POdEyy0AwcO6nriFghli0RF9MqklVWUinivihAu2tGj74hc5nr4bW561J7+0bcs&#10;Fhm27dubBK4FGu/rlluQ5m71WDRDnxPQHIqLHM+KfK576KWoqMoTvNi6tqW52Rqbq62yvFhqP2gV&#10;ZVVWor8XF6Y8YfTtLteaZp1w5XgYIOlvvXnMTp2+oOc5rTVHC+IsJyR79+51N/7f/f2XNkD6BscG&#10;SN+kY8fOHYeTMhjEldjgnkL91US6wDUoQ7dNuLpmVVWVVlSYJQPsYk1mQa+R8cctSvzrR88867sw&#10;FRSxOcWU1yGy4FLZnGS/4hakjzRxp0wt7BwZ8KifjPphSqz27T1gd915u/3FX/y1vXv0qAMdsSMH&#10;eZ0DlYVRYDcuspXJfsXVS9MFlhaL8dLlC95LmWYKdIciLo4h06U44LHTDT3A2dEJcKFxRDhXqnpx&#10;zq73XTNqcSsqK7TgqRdGBZjdduig76I1Nio2LSNEdjDJRXw+QErdLhm6o2yUoftj0eMaZDtB3KAA&#10;BPEwgJG9qL0ciXuT0nUvQ5KEmbAr6Y99+IPW1NggtRD0hg2p6CQdqNjiMeHX5EZlack3zuAeIDls&#10;kEFc++q1a75DEs0niKbxM5/NJiCMIQYc0K+uqdYYJrz0jTAF8Vhdru5hTIDChgwysRpjEsBapOp3&#10;7dyp+822Yalbdkwit2BB5KOqtt7uvvc+a9u82X8HycsMhATC+bZ1207NmzqjhWq63kPSDu0/l3Sd&#10;eE9IQkItE8vFpX3lcqf16Ppxn9PzmbKjzVu2WkfHNq//7erusX/3a7/mGdsvvfiC7+Z1+fI1e+ih&#10;R+3td4/ZmdPnvZ3nqED1s7/8WSnjfOvt73X3N3tsh4Jha2ho8aY42VynrhcXfQn1yCJ5vIYxwYXb&#10;1X1VBEFzQMC1dctm+3V97gP33e+NSbZ1dEhJ1fvY4t7F1U/2/tDggJ0/d9boOEbp10MPPmCtmotr&#10;q2mab5n2nW9/1z7wC7/g4wjpiUfHRTbmdJ5hETY9v2Rqg4e8grDXMFP6xPFP//qvduHiZY1fyltD&#10;72lixpNTY74BDmuJEAOlk8xDku9onUtOImNJwiBhC8IcHPxMHJkNXiory+3Bh+60HTu2ejOb2el5&#10;XWue9wOn7n9mliZGU5ontMKlBttE5OZEbNKsob5Ka3vdKyEoXQxoXZNoyNhyZOg/NgUhm1u8TeSL&#10;uLRZWUmFVdXk2ZaOrXbu7Gn7g9//D7Z50ya7U8TnSbb4fPoZb0TC2u7uvmaDA916DssaU5JKafKj&#10;tZBc9LyD2ZklW4gEtO7oIZ8QURPBTF/VWg9qXuULlGutobbZirXuigrz/JmzD3VBfpF+5j2Luu8h&#10;EbFB/S5k+blBz1s5e/aM9fb0+T7zhDsisTlxm3XZo6AVlxZaGyWXmv//9m9f3gDpGxyaLhvHzTgw&#10;zpTpkMEIuNBogEYEGHMMFu7ZVBmNC+H/z8Hio/UnTTJef/01fy0x0xUZEcCZGB0lMzjHcYGiDgAM&#10;j3PKOBIf44vGGqiQrp5uO3DbnfblL3/ZE79Qz1lBKUcZGQxNloxbmn6H+4w9rREyuEXHxqekgGbc&#10;sLJPLaVXlKyQmEN8k+0ti4oLpMwXHaQwNpTAoMgXlqLWN3Td4vqeIeyB/c/NT/k9kMCWqc8YGxnW&#10;ffYLoHptITZv1zov2ZE3X7N//Md/tKeeespOnz7tCzmVmZzm90jsnRppSocAUiIDHLQNJQGFv9Pc&#10;glaMGHjAalrnEDn3iQ0YkLTDPXgmvM7LF+dKGdykVFdAY7cictErxdNp3bp3Yt0kiRGPHBwa8s8g&#10;Joma9evQ7+P6TJLpAOKM9CyP9dNKNRbT2ITy9JkyZsTxZOgAqiV9BiUy7CKFi3PNUrsI5YmQLQjQ&#10;x/WahIhdcUWN1bdutZbNO6x10w79TudOSsGtp+t1a76t5lws5pn/cZETNjvBfUhzioJ8tg+MiQhN&#10;CHBWjX2Dd+/ebc2NTcb2lyS5EUM88vordvb0Sb2v1JXTgYO32y2H7rSurn6pQDYUMU9qam/dpFFE&#10;LWZ5oxvK88pKSq1Mxpqe1bQWXUkIzOgAtjBvtTWVTrD4LJqKADZ8x0XQ1twiBYhrW/NNwEz8lSS/&#10;F1/4if+OBDv2GX/t1Ze9VpiNKqLReduxbbvGPEtAkOqsRS91OllxJKXcNANEaOK6TJFViwmAccui&#10;4lYcDFGklCTiNl5Pk/pPo//3mOZDtr6PeNnjjh3bbNu2rdYspcizgtJBPCByzEOeMSEJDsaCucSc&#10;4qtU5KxV4xvKCtvU6IwlF1c1NvkWQPlqTS4txKRqoyJI7LNN3+9JzSWe3ZitrNIXe93CeQB+wtUp&#10;65zSO7raUbBIUh19DrgmkjBxt3M4x/vZ94989IMCd9kJrQ8IBq977LHHRNBGLI4tmpu37q4uT5AM&#10;yhZwLWF9QQxwO+dqvvIlLuX36h3xRPoz0zK9H3t1RZ3Ib5EFMmULwsVWqJ/xnpQUltiCni/16VkZ&#10;61oDEfvmt/63/fe//Sv73ve/ZefOnbErVy/6Frtsn0lnwKygKLNeSykbJW2U5W0cNz42lPRNOnbf&#10;cuthYlbpsEwx3+UVunyhetM8SxeXH9m1+Zrg/J3aVNQhmY4w1H/5l3/1LMl5GVkac5ChCtzh3k0p&#10;P9zNa1qYUtUyaLjYcBFS9gE4oRCIq7I3LJ3FACHclmGpQQwLxoc2jvMx9sVlp6CkbGfSJsfHHaSf&#10;ffYZO3PmlL311pueHUxW8Px8RCBGprgUqwAGVUv8lxaUObKGAOj5C2d90Q2PDkj9DwukZm1qbkJg&#10;MScjFrKpiXG9nmzVoN5DKdialQrsce1tlXKkYUWTjNy2bdu85IbP5r7p64wyJfmHVpW0ZcTd71m7&#10;slg0oYB0UBaSWEs1MsGwksH9xOOPOUl66803/L7J2CWe7wRAI0jiCuoedy+GltIdFDQ1v0nc2Do3&#10;Gb6UmXHPxFlRoZ7cpmtjbHk9mb4kCFKOxRjhaeDZsiuYHpkTArYF5fN5XhdFGqh5Jl6O5wPqldCk&#10;0RSx/CK2j0zaxctdduzEWTt38arU7LSdu3DFrnaJOMzOuxsVlz2rNiKiw3M9dvSkxkUGV+B/1513&#10;apxD9sbrR6TUAxpGKbW6Bnv9jTfspZde0pxMuJt+QGp1Qs+dcZ6S6vt//f5/tvjcgp05f1HqUmRM&#10;z2Dnzh0aJ8I1SwLUNKmyct1PusZ1zn6+PzY7j9HxzsmS5hWJbF09XZozIo0aa2Kk3deuusrfs3fP&#10;z55PwklgZXmFP4/+3j7P0yAI9Kbm3qxIFkqc+D9jfofuiQMXKcerL76k393lHpiM7FWB0JCAqU9r&#10;oFf3t+DqmHlHhjRZ3KOj43b5ylURBojjvJVXllpTa5N1dGzyxCa6k7EVKTXfuF/HBGzsLAfA4rXh&#10;OTIHAGvWHvORhEuS6wC1XTtuscbaOs2/BRsdGhToibQsLNvExIzXfOvRa64sSNUX6ec1rbVxzUUA&#10;C+9ZvrU11rs3jLwDQBoCSr9uKh9KSsp0n7TWTG1kgYL2THgNOeel89nk5Ii3s52ZntRaqrMKvD16&#10;YUtzu731xps+98LhgC3F511F79rdbhWVZIwT8yfPBaAvsqVYtsB8xee/zIq3/KyqqrEtbbssV8Cc&#10;tpZS2SF2wtKbFnWPeK6KCvMFxift0sWzWi+yL5oftGpFqBBqocyq81qnC5TyqgpvTbuY0LoSYWFX&#10;wKDIzVe/8vUNJX2DYwOkb9Kxd8/ewywOlBlA4Eii76iCPXv2atLn2fbtHVZfn6tFw4bvWT7hASCM&#10;3Wuv/VSTfFEqjZ6/AOOqFueKjFPAFzX/5mFRS4z7zResvmbmp2XMAu56wpATA/z4R6nF3GK/98Xf&#10;k9qt9CxttuTLyM6wfLox5eZYWXmpxzeJT1PKg+rGQNCWkob/KG2AEFc8CpfYGl3MIBu6QQFu0Bfk&#10;nXfebh/72Idl/ADXpJWWFXpPaTKYybQFhGlKQW0vpU8jIhSQDWw7SVlkfFILileAe6SjFLFpQIxY&#10;Gp9NzSplSShf3PUYTpQzrslpXQM7FJUWlwgQrllZcandc5cMu177g+9/393NkBwIBZnCGFuUENnd&#10;JEERl2arROLJuLxpQuHeAxEnPg/lDGATF/Rdx3Rf/J1YMVtSAsQOuDLYGbpOatFLpWCp5+b9gFV0&#10;PmplUq0O7FJIaCE6l1FOt6jPGx4b1+/nBVZFduutB6xj+26NX1jPWkREoEs2NiVBEI7cvByBeczj&#10;hoQBbjtwhxUXlsng09M5JPXbZu++/bbm2nZ/z/sff9zbNBKjp5b7/Llzuu5Fo7sac2XnDintphYp&#10;+hKRpg4ff7LY6e2NQl5cjHiCYamMa6bIGFnUZKUDzXTYw6uCcqMn9eUrl31cXfkmlvX3a7r+oK5z&#10;zbuaHT9+Qoqu2z8/QyqNWLlvpTo5aezOxoqhRpzsdZ75xz76UY9JowBR44QJhkUEDh045OSV/ZIv&#10;nj8ikB7Rc0uVx1HqSFJXTCASjcWlWtett6/f2M6xTADdsXOrtxOdmB616toKrSNonu5Lc45nefny&#10;JX82gBuASEkXa9rnjH7n9di6F0gkde3vHHnH3c3Hj75pY6OjXh+8spJ0oC7TWC7F8TJIFeM+DqRa&#10;ktLmlLnOntft7U1WLIKFu91JuchJTbWUq35XVFSm37HcKNnDC/Qzs8JXOklrZPGHpFbP69rSfU1Q&#10;cUA29qpEwuOPvdee+sFTemb0N1i3HTvabMvmOj2rgM3ODOsayHmRck7PE5GmX/uyAJucFcJa7KCV&#10;Z7XVrRISa0bHUyobbH3Z1fqwbAS5GqOjQz4XCXHR0xwbgu2pFXGBbF28ckXjueQd9EpLi7XmJFA8&#10;5p7a+W4pnrTnf/LiBkjf4NgA6Zt07Nm76zAlC8QsAQVAjiQgjP6OnR1a9GaVYvlk9KK4hA+upsnY&#10;/U//6T+7AQgL1Ig/AYgsWECD9Yhb0XtRw6aFzuy0RL9r3MCZWam66N7efgdE1AKZxXnhPO8V/NBD&#10;73GjeL2/1582WzGS3Iayo484PYtnpaRxQZKEhuphwdMBi4YoGCXaJ86SDKXvMHrKRYiLJ7TIz50/&#10;Z7tv3SnjQknKjAzUoisE7h13GVvT5YXybHpiSmAVkfEW0Ipk0KWLmCkJYXwGCpC+zpva22WIh3We&#10;hH8Wap6xwAVHRjOtJRkD7+imMSShjS0rD+7fZ28dOeJlX7cdOmRF+QX21FPf9zprXo9RdFeeyAD3&#10;Rd9xDB7hALYUpQyJf3PvEAHUgie06fmRtQ+48nNuPptDsI3lggM+6orNNrx8Rn+gFIruViR78bxI&#10;SkP9s4l/k4gQ5Xdjo2P+nXKZaDzi7nP2MqZkLj09oPHNlYLKtc2btvr+3jQqIaZ96tRxAT/gMOvG&#10;EpDu6R7Sz5n24P0PivCFZWzjuu8f6TzcS4bHfjH8IzKm7e1tbkjJ6vae1xr/3IIi+9GzP7YH73vI&#10;8ovzBVZRe+PITzXu03at67I+Y1HGOmAlxZQ1sRnKgsjWspeCXeu6qvtc8vlHK0vIF7298VIM9A8I&#10;hNibmN3LSjT/BU6BHAcSiCuEdFzjwEYseDQIU9Arva+31xOUeL57D+z3pLAcPUNatP7bv/yLTYyP&#10;2SOPPead6l598Vm7cPGYwGJWZCtf7ykSwCcE/nHdx4oAI2HHjp305D/2by4pLdK5siyvIKhrTpOi&#10;LHUXPjXpQ0MD1tl5xcu5OOhcxlom0QmiAfiTb0L2NcSEuC0tR0toyat5QjmkJ2mFcn1OpK+LSGdS&#10;901d/Lr1DfRpTKMOfHQNpC0qe11fu3rJ2+DiBQDkIS85Wi8hzYElgZuXP+ncxMb94Ac9B76jhNke&#10;E48AdoJOhsyJrAyakWB71uzM6VP6nEWt+1zN34gND1+zLVubtP6knHFVz6P2mTcZWn9pIqc5ujTc&#10;8lNui5obtuhvScsPkbmfr9cs2MTEkG/GwprJI0at+6dBjteHa8zwirFuf/raEevvHxY4V1hVdbV7&#10;+8g8z5FIKK8sc1uwvJC0N17fqJO+0bEB0jfp2H3LtsPJtYTghKYHq0ahPgo4Jxywgwf3u2ouK6c1&#10;X64jLy4lFvCv/sq/E6gVeqkQ6gwXH3WVkzKgxIBpxEFnKowcu+voR01udsmRuoaViuIS+6N3NF2F&#10;yqXidBoHyE9+8lMOHle7r3p8loYMFTKiJHrhtiV+2HWt0+uJt2zZ7Oel3zftFSEZ7N9Mn2Tcl7j5&#10;UAEk2QBgbHHoHdZ0zs9//lftwXvvtdr6KpuakDKWKkkuUYKhBS9DQaOFxFLStm/d4f2IUaSyOzY4&#10;MCTAy9R1rHnNLKr1wIED/ntADvXg+/gKXElcA2gxuK5GpBoBT2qqr0j9jAyNSK0W21D/oPV0XbNX&#10;X37JQdkTYVA9uiaMK/fIeTg/gMRzwn0PucFrgBuWv9PJib7LVRUCHz1fzlVWTs/zGr8egBmFTTIf&#10;sWhaTXJuspoZM9yhqFJ6TLeKeOTpuVPmdO3aVWMzBBKscA/TIo3dlTCI7AlNIlJ5SYXGNs3nCmSH&#10;LH4M+TPP/kCvi2n8lxwQqAffuuVWGVmSE7e4Gr8iNUt+A7s94b3o7u62rVu3eAOUWYEzqpDSsjWN&#10;eQyVp68tWzt8LHmWuARoLKNhteoaAahUe35BQOSHjT1omMGGG1nen5zcCbLvAR1+Li0t0dhRfrOs&#10;Z3LR3eabN7VbaUmpt53FawM5YU9kut5RqkQjm9dee0XXPC6D3u9kBlIJ2dmscQuKUMGKFvWMnnnm&#10;GSeTeGrOn7+gzziv5zZu81Lkth7UNecIeBICgrie37x19w5IqbNla8I9SMXlBVZaVqA5k7Ca+nJ9&#10;TtR+/PSP7WonCW7znuX+q7/6q66QpyYmdS8ao6jGWwcufsCSEAzkCgCnvp0ADr248DqxHkg2Yy5X&#10;VjCPEiIpDXbrnj16L89RYJ9fbOPjIqwLcQF2yCIiyPQnYA2Qn9LUvMlV8BoKNxi2lUXqs/UwQGHc&#10;F47WWuCW1PPSbRvemSkRqyO2efNmfUZAYxJxQuTgrlcePX7UKmR7tm1rtcnpIT0/2hXrvnQqMvQz&#10;M3J1HVL/Wiu5edRqi+TE2XQlTeuhQUR7RTaKhkP5uv8pGxrs1fiM6Jolr/UBzCFCbxC0melZEZ5h&#10;kUfCD0mrr23SZ6R22eM50BCGHdla25pFkGptIbJor7z82gZI3+DYAOmbdOzcvfnwiiat79mrxUQH&#10;sGUpNNxpd9xxSAtqzS5fOe/M+czpk2L4x+1b3/y2AJa4kCSh3oYRLyuXyhAjZaHj2kY1UxtJDA4V&#10;SEcjkss4SIYhHky8NU2ym5jlamLd2lo32S9/5rPuUpeIErDW2KuvvupuNnf7SdlgOHQy6+/r8315&#10;qUtlv+pYJOru3PHRcQdj1CxGFzAia5YSJNRyjgy114Pm5ds777ztZVfUEi9EI27IAQG+Jse02Ncy&#10;vOk+naQ+/tGPe/YzHZeI3eZJeWxq22zd17qtSQb15KnT1tc3YMVFJRqblPpFYRECIDaMG5KxQFUD&#10;1NSIoroWZCjYQKIwN18Kh41GVkQSpFh0Dyg1DCsgClhjMInXo7oBF8Ap1VAj6YaILGmUHX/H2NKh&#10;izEJyhCTDYuZxEOCBwAgRR1BJvhdTM8QNY5HQhevz0y6CzdfChKlxrhyPYAwrTvT0nWPPP9Vkg5l&#10;DAtKBIAaQxl8NsVg84c83V+35s3c7JjGNC7wp+0lhnZVn5Nv7Zt3eJb05PSUDN5LDiAkWHEd9z9w&#10;n1U21FuZSMFXvvIVd78PjQx7qIH5liYL0NxG7/hTmhsTAtVWjdGcvfDCj6VyCwVkUqmaR2Twrq8t&#10;uysaNyelgwB+hogYJVl03eKcJSKcfb3X/eujH/2Yx2jPnTnnGcFAhm5LZIyNMVLhDAgVm2lAMFJ9&#10;zlOuXUrEbtm3zwF6TeMF+Dz77LMpsiQlTryzY+tWzYWQq+ZgsFBgO2gjw9M2ODhpERn/TL2HODrq&#10;PStbQL8StbHxAd3/dbt8+ZQT1Oh8XEo66Alxkci89VzrsoG+fv1eYCyljJpFHaMMqTzAu+UeFgEw&#10;cf9szZ0g7v3lhAOVlrueE8lnejaBTPck3Hbb7dbasskuX+yy+Sg9wukgSD96jYXIekCkmfgzXb1Q&#10;7FnkLGSHHaxJ+uQ7rW41hDr0ATp3Qup4DU/WxTPuGYHgt7S0OYEM5yAE0gWIhJTy7JVXXvR5lpsf&#10;tKGBLq27cquurfS1RAnm1FRURDNVpRBbmLFNW+qtY3urnT51UsRuUcT6Til8WpMm9Z4V+8lzP9Ra&#10;WRKBEqloatH16BlpreZp7dC+lRJGdrpDQfO1d98B27Fjp3VevaK5aU6m2RyG7WcZ/7eOvLMB0jc4&#10;NkD6Jh379+88jPWmnhHQZEITeymWGmaP2WPH3rY333hNBuusdXV1OViwVzQJT7hFARuSjMhGLSst&#10;c/CgYxTgyOInVgSQ4OZGRXPApLODdIACBHME0GQfh9ydfP8990gtJoyGICVFYfvK178uZV4opr/g&#10;apkNLAAJAI5NDzCMKNmaqmovvcK1DXkgRs31sck+1/PzL7KEcbNRVgZ4z01P2rXLF6y/t9tyBFDU&#10;/7Jf88SIjLdUZlNjm2cdY+AnxifchYghLi0udwPN9nrsk/z2u+/62KAq2S+YhB8MLeoTA4SrGrIC&#10;aLIZBUljP+/ctiCCEZcKwoW/KObuscOfqWcSiTDWxBZJOEvdLx2mZLiGhzw2XV5Gh7RlNzi8jkYz&#10;ZMYyLri6ydDnXLTY5BpJhlvXo8DtSRyTcjUUMc0cUEa8lueIEaU9Jf2V4XAkrgHC0eicjOEWq6qs&#10;1LlyBYRJPbMVkQ3aKqbagjLuZMT39V4TKFP2tK7P0n0u0NNcgJZVYMFwgcYg0wnGhAgFyVl4V8g7&#10;ePC++21mYsJBnDI+n3sao+aWFid/JRXFUjj0C4+5y3JU6p6tHauqSmVUL+kaimSoJxxIUGaQsKU4&#10;ZYMhm4ssCExyRYAgC9kakwVXU88//7x9/OMfdxUNybtw8aKTInZVIrkR1zhblEIaT4uwcr88G3aL&#10;u//++x1YDh48ZLRZ9V3NNBbc09tvv22/9Eu/ZPc99LA1Nzbapo4OB9OLF7pEqkQeYhq/+LrWEpu7&#10;FEmtbXYSEl8U+YzPi/iFbc/+nbb/4C1aY4W6bynB1SyN5ZKHAkKaDwtSyoQo1kSA0kSkAlK3uJxx&#10;5ZPhz5wiFMNYkJkMgSIWngrjSE3WVtvuXTts85YWPcOUy5tyscnxWRHZPn9mUc1NvDeEDggh1FRV&#10;aZ2VO5DTtCeouYCSzmKe6DrIJaHd78piXNchBZ0lkiDSNDDc79vRsoEPJVf33Huv7inpJJKKA1T3&#10;Cy+8YAOD/RrrbM0J8jJiGo+I7du/120OxDA9LSg7IQIrdZ9cX7Btu9qtbVO9r7OrnUNaewsSF9ft&#10;3Pmzuu5pywmz7e6Ck1p28mP7TQjsgmxGT3e3xmfVyXuVxMED979HX/d7CKOn66quKal1Xa7nFKFn&#10;t/6ZpTlwbgOkb3BsgPRNOg4e3HUYlQCDdSMNUIttr66vOIuPRmZcBcCeUYiCPXedEVfFrUb9LouC&#10;jRYytShdvQr8yPTWKQUqAmX9gHH388j6+N8TqHU9SP2NNpqox3Wp6ftlnNMp8ckN+PW9/NKr/h0V&#10;QI1oQgpeFsPqamulKK65ssVNNT4y4WBCeRUNJ0gAI+ZEGdjPS8EyBBQBEQOytZcEiIklqVjd32D/&#10;dd2czivDui7jEpmdtx0dO2xT6xZ76P6H3ZCfOnlCCx2XIcZOylOGnjrsMyIvly9fkZIscgVTWFRs&#10;Q4NDrnJIKkslFrFLELHodVfRJO/gkma3Icp5yMoFoCEfEAu8GTQMwT0+PDLqxIByK5LRqCmfmEL9&#10;hfW6NSsqLNL9aTyljmnQAkDjKidOzsYbxNNdERcUOMCj+NiUAxIBmfFNNPQfbm72rSbWzfMhkYq4&#10;JjFOMlyJGwPSKBgS+ogNZ9HGVecBUdhaEIMPwAcEojqNxuWCjYz0OyiEcrIduCFl4Vx9flrIlpJp&#10;AsiIjwMxW5Q5IZRbbtntROJK52UHZBp6nDl7zo0xG5RMz05bU0uqIxrvQSWz+1NtTbVt79hsJ46/&#10;Y/m5IRsdG/JaYF2gxjgudc/mHg2a43TBkrbTdZNTALhS6jMxNmGHDh7wew1kZluf5hZhF8C5qLjU&#10;5xZJc2OjIzLc3T65SR78wm//tm3xnuKazyJebELBc2Y+HD123L7/g6fcA0SiG41ciOt+7avfteHR&#10;Gb12Sc913ruGtW/ukKorEGEZd0JJ7LmpqUakpVhkANDVgtF6Yx4V5BXr+Zk1NzcJ+FucbE2MTorY&#10;lurnJd0Xe6CvauGQ0Z3lpIt+CBAMyDMufMhlWjqZ4kGR07CVVRSK5BTpeZmeH7kNJJyt2azmkFmW&#10;TYpwQogoEwvo+phLydU0L6djf2X69POM8OjQeAdSQJIX+4GjphdE0AiPceDFSddYdXZetT0aG86F&#10;23xiesr3su4SaDJ/vIxSpHdsfMTqG+o9/LB163atQ0hn0i6c6/LPKSzJcSKTm5+tvyXteveYTU0s&#10;yL5o7ejes7JXraG+UvOMHfYybMuWHZp3WTYyPJJKIhORxdNBIyHIy1133OlrdmFhznr7ROAD6ZoH&#10;rPF5zRNCFYu69u4NkL7BsQHSN+k4cGDPYbqDae375AZIAQmYNMaV0iCML00ASPTJyy0UKGCEYaUJ&#10;KZtmvQfASbfxsTGBAzWmUXehAgDu5XKQTD0y1CVNIpj8gIvHXee1mIiQ6bXsFkTccmVl3QGa8hfc&#10;tsS3SDYZ1wLpvHLFY26oRlRbY0OzK4mGhgZXNsRmUXTE1rgG4km2JqUpg4FfD9AOorDTpDyDUvki&#10;DHkyXgvReRnoHKsQKJARStyPbOdb99zq5TaU9lD2VV/f4JuLsBcx7m0SjRplKGHoxOy4jiUxfbwN&#10;xLNIgPp5tjBfbEACUOsyXGkRt+S1XDuGARLQ3tYmg1klgz3lMWJi7aghNuhIldisev1u6hwrVi4Q&#10;4VwYmy1t7b7pBnXoGDXOTWMYxoUDECcWmXo2WkwCaP4NsJBXgBGHCOVL4TIeZMbD45al1CBrtB7F&#10;ZT47M2891/tleBdF5hYcYGh3GhZAUks6KoPoG46IHJFAWFxS7CBrmTm2lMiyiJQtsdq4yJJ/hu4p&#10;X8++rq7GPSW4X/EkdHd3CUR79KzLNM6ab5o/kYVZH1sybfE+MEaoRjw3JDJVV1dYSXGJ7bn1Vgct&#10;SgrJAs4XuOnpW3x5VQpzVcBe5wTz6Nvv2I4d22V8ZzyjnSxtYue0LM3KDriHBjc5Mf0LFy5prayI&#10;yKb6oH/qs5/x0jA6fpFUNifVztaZb+qcp06etMXlhLVLOcb1Oe+8+Zb9+y/8rtGmlg0gVkR0a+rq&#10;7dDtt7uq6x/od2CDIJOntbZOnfuKg3S+nmEsNi9g0TOVYmUelulZtDa3uRel62qPtTS1OTgTcUbp&#10;k2gI4Umu/V/s/Wd8nOl53g2f6GVQB713kAB7XS65u9zeu7RWL1azJSeyndhOHDfaeew4+cVO82tL&#10;iWNbjq0urbSr1fbOZe8NIIjeOzAABjPAoDzH/xzt875fHn55+RFjQ0uCwMx9X/d1ncdxnJW2sfHK&#10;B84Zf6dNbU52gYc+CLlMTg7r+QvwgiLICctSumvad8laH+wCIEuVAISZcFKi1kQKWSA9MjqhvRiU&#10;0o3qDC3a1bZ2Jz2dPUySGrWQ1mNkeMDL3EhkROFTCz+ovck+oh6cfgnsgzad7cHhYU/47O7p8f1Q&#10;V1fn+RK44E+dOid12+TnPhpdtatXeiw3T/tK5KKmoczLKekSV1Xeqmcyr+cZFZmL6N4EzslMs5rx&#10;bm14KwZE7q9cuaS1XHaiRptZ7N+KiDiJeJ032qy7+4ZNTgxqL2Xq80tFkBZFfEM666l24cLVDZC+&#10;yWsDpG/Ra//+vUeiOoTCVIEgLlqZZx1OXF2ZOtCoj7HRSf+inIEG+4kJqR4L7untcYOMm5wypegv&#10;GjdElxddUTPBChQAjF1By0jQ55oRk6sCTTKfGTCx5m5wYDpJynbBtm/bqc9JFEBNORE4eeqkDu2U&#10;qwti39QlUwJWVVkjtZkmAz/lcaKGhkYHT9zos7PTzqBXBez4dkkewuUm86TrERhkSKHl06O3TACX&#10;YzVVZZaTidu81EoFJCiSYilRgPHkiRM6kOc8G5t2iIwUhNR03ei2p5962t39eCNI8CovrbBn9D2S&#10;4agDJ05HQJDrBASZSVxRXmaUgeG1IM6LEkQRBvPyLDUpWUZh3MEM4GHaEIlfxE9xs+/YscMqBWLx&#10;0pGwAH3JcmVk86U4mCecL2Pz2KOPeOeyaSnvGYEgLsf4dDOGTQikZdCJr+KV+FBJ89z5H9Q5SVS4&#10;RVH11LaTtY83AWAiZoxymZ2PyKii1FKsXM8hW0Y6T9c7v7ggQznmwEcfbWKh7AIIQrKUN8laIYEl&#10;jU6W9A/e9EXPBbIG+DJKcWpqQoa51uPo7Adijl2d3Xb47rutUWCHC5TnyHAIumPhqaDVI/FVPodu&#10;XXSWI+RRXFImRX5D10+7yzR9HhPVEgRSybq+sBv8V1991XIp26mqdCJSW13tSg+gRoXOzs16UiCl&#10;X4DKwMCgXzfrUFZeoee4blevXZPyHvDnjMqj5p+qBwbC0JLz9Jmzduz4CRsbh3CmWH5BkX30uV8S&#10;4QkafbErq8r9vvoG4s11gkGyqUkgpLHOkoc4yPWAzPT29NuQCMGmTZusWIQSolCQX+SNO3DHE67h&#10;XIX12V4Hr5VlLRm+Qbyf8rkEPbccgRvnmQYgzPZOStb7lKTqOmIiMPQlmBbALRuDd7xELZNZ3GSK&#10;a++KRKekZAis07U/qJ5I8fskBNR+vd33d14wV/eRr/uh9C7kuSCM6SzV/ud3O3V+mFQXr1hYt+7e&#10;bu/dHo0t2Y2OG7Itce+NEyapfchAktQ2jXtwSzMvenBgRnssSfcjAluc490CZ+eiVl7WIpsRs6F+&#10;yJ8IxsKMtqpInOwKazA5OSt1Pq4zE7LCglyvmy4pLtA+wYOE3Vtw4hJZFBlcnrfS4izbvbNFBGjO&#10;r61lyz576aU3NkD6Jq8NkL5Fr/279x2J6sCtrcZ7TjOS0EuyZBBQdryii8uWtI6yYJgC5Si5dtuB&#10;fdbT0+XtBClfGBoakAIpcDbMBCVvpCADHVfOeukvsHtaQ2J4SOYhSYWyD3cNJ6aKvaa68aFrFKqA&#10;+O07b78lg0/jlFwpAinZmUkHzrTUDHf9YgSJRZcIyPh5wGRgoF/fF5jE9DlSIpSS4OrWZelaBZhS&#10;AibwLszLtMrSAhm4HBm7XAF8mdctE2Nl8AWqFtcugxK279xmC0sL1tfXpXtiwP6SDnaB3XH3Ye+j&#10;zbXg4ufaqLVEgZ0/d8ENNnXJvGDr1AxjfBjkQU0uiVcAFBQF5Uw2NT+DG5UsbBpbUDqG+iWxiixx&#10;QgwkZwHulNKwsrjM66pq7Pb9t3lzCMqnrl25KoO6IDAWCOLyEzhw7RAr3OF832OBhC1EGFBXZEvz&#10;/uwFPAdlpWW6chph4DLVPtD7pqRlWklptW3dudeefOoj9viTT9kWkYciERyAYEYGmjr4aal69kGW&#10;CESa1hJPDdODGMKyque9rj0GiOPdQGnTOpJKgwUBM252SB1khezl19943cu6cDkTA25orJPBXBLx&#10;YU8SV45oi9GaVMpPQIuazgrkuGpsu9YpAlSsrxIZ7kWBc8QmBCbalO71uXblilT0dl9D3pNsbzK5&#10;Kfsie5r7BqBpiUlf8pC7f0l8XLM8XQu13tekHiEIixGy5/N0fQ1Osk6fPuvP0+eki/AQegCkPv3Z&#10;z3ly1bW2q1ZbX22bW5qtve2yXbh4WoBdqn267q760jKpO33O2NiwDfYN2tQ48diogDTDe1RnpmW4&#10;y/b+ex+yPQcO2YRUNhObPBSl3+PayWIORxf1vRV/xjHtuZR0utkJ1EJR91bk52da69Zaq67J1t9R&#10;1Os2PjkikFrSmdbnBdItO5+8CNMZ7df9J1t6So5Aec7JI67rail7qg3IHcEbB1mGSFELDkizz/Ei&#10;lZZU6lmnW05+0M6cO2OVNYy/1XVGIHjjbgMgGJwdFHpZWYVXjXAtzHTmfcgsp+xvaIiQwZyuL9n2&#10;Hthp1bXl2quZNjGyLOJa5dPufBDIKg1+eDaMcZ2XMp91l39qKsM3Mi0vL8v7QTQ21ou4V0mpF4jo&#10;jbjHr7AwIBIYEMEo0B5b0n7Oti0tt9vffOMfNkD6Ji/pgY3XLXkJfAVbMnTplpyU6X9el8qB6YYX&#10;osZQdcb4JSfRnITYp1lJYZmXfOzevdsNJooLA4XqXZFRAKgwsLiO3J0tI/BhGRHf4wt3Eq06+T3+&#10;jIHGPQ0IvP/uew6WfJ9Wg8S8fWaxjF5BXr4fXJQ5sWxGQC6JwQeDhTKEWf7ZGE9KvvxLd6S3lhEh&#10;HiuwTqRP+apAOF3YIJUjppyeqmuPzlqW1HUwGLCy4nwrLy+0vJwMKRIdbt1065ZmAQZjHDN8AMDg&#10;4KA3NMFlfPVqm19HZUW1jIEZdcL19Y1uXOgZnS5CQfYoQM51Dw4O+7qQSKfbdULEemHIWU/ulfvg&#10;BVFi3Vg/fp4SK5q2xLTOuPvd+AvgiOnTLpPvQRqImeJ65Xdj0SUv0Wqoq/P34bP5wmh7KELXoLfw&#10;L1QG7m5XtXymlDXgzpqSlc8zYDxpZrYAIrvQgkVSn6hivdXKeqKVVlZYeW21JQGyAvnF2KotaU3S&#10;MvPMUjJdQePuXteeWcYDo/enKcu6SJy2l8UnXWV5xjeEgk5l7bqX4uJSSxAAZ4jE4K5E0S8KmHNE&#10;GIMiS3MCprnZec/Kr66otcaGVgvoMxMtw7KzCrWedE+j0YsAfQ7PCnOQ0+zixcvueqXMiJI0AI5n&#10;hvuYtf9wH7MHWQ+S8GgbSwlXqu5xamZW64dLmPImPExzcUWpMzM5NeOkhcx53LmAJuqaNQQA+4d7&#10;9W+zuu9lGx7rNYlSKfNCPeNhPflVvU/83MA0khN0Ttf0HLR+dNHatGmzP6u+/h7fM+kCypgIB4QA&#10;dyzeq+ICZkvn+/Njf7gnS9fBqVjVs5pfjNn41KyAcVp/DmsrxyRORaISaaYyI/U9JUJG6VGySBYd&#10;7VatoChdJIKRlbIPuudp3SdtXmkfG14Ke3JYSXmJd+lCEePKZtAN9z4+OW0DIhEz+h3ay2YHcrWu&#10;6dbT3Ws9ug+qTGhYRI9syp1Q44QD8kSCaExSEBQAp2TrnipEhtZscmJOz1F7VfeCR4dEwNLcShEe&#10;ht/QzCffzySZ9GnaV+TSREWiIEvp6SIZGYkiDRl6v2yJgGzZFZHyojyrFdDzhW2YD43p3yCMyzY6&#10;2q21W7RDB/eJPJHrsPG62WtDSd+i1559B44QG5OFkVkQZsuoEOtD4OAyW45QEpRuRcFSC0uB0G2p&#10;oFDstrzI/v4f/jYOiJKolBlhGGDKZIuiKilXILt4FfeajBpuNX5mfXVZIJml95uTQk+K/7wOGEa3&#10;WASg7VqHPfroE2RPuuGDVYelponVribEXbVrsXWpiIAn8WCAUqUyi4tk4CZGPZvUk2wScG1LZybq&#10;zvRXMtd1UQLqdeZ86c9LUs8Vdtvt+/Q9arBx1etndOCHRsdtUCA3J0WrC3elcO7CRQFEtZRyvQA9&#10;zwcfvPjizwRoCZ609tobb3oseXhsTKx8u3+PZDsMEQ0heDGTemaGqUlpYvxJceMvdUayTYGIBm5N&#10;moYQCydhirgfSgZjTdIP3odQaFoGjlKXJYvo+igNYcYtLv7r19ut5BcGcnY+ZGn6OXqeHzx0p21q&#10;abWLUo3ELFf0DHC385wBabrOeQ1tSpoMcKqVl5ULtEIOVhi3dBk5jD4uZDwj8+GYVFVAZKZUxlHE&#10;SGsNsKP+cb8CZMSHHei1n+ji5i52re+aPnVJxpdQCgQqTUaT54Srm5wGVColRKhm1PzPX3nZvvTF&#10;X2YYjEA6Q8Z+zN5++3UZ+xnLDxaJ1ARlzLUyMtYAwuf1s6+/+bpNTE94z3ffP9pbwfxi7Ue9u8Cq&#10;trbOmCYVmp7W1SRYZWmZMeWMOPxzH33Or7m6utZdvXT+GhUJY4Qlo0l1qbakPUalAOvX09Pj142r&#10;u6623vMlIBEXLl500IyXaFFSFdB7Vnscflp7gDJCWtw2NDd46Ih56CTKpeh9mfMdyKKXOmVJKVrH&#10;mJNSXPViK8YgmGyRud6eQXv4gUe1DsX2B//292xkeEz3SI3+mnefo9Mc6pkWsLBWPCbJus60DO2L&#10;hGSRl3j4Z3WVmd4zWl9qjpOtX9cyOzMv1dugNSnSfqFDQdRKK7K9ZLG/b1L3SCw34EmYEGDqkAG6&#10;cqn/NZ35LD0rkjeJ5+ONY+9nZeb4GRsdG7ITJ495aIzmJAV0ppue8TplSDifzbAOGpykJut6Rdjp&#10;g/Dwgw/LLpzWtVB6RecxclVENiYnrG9gyD0E6akFNjYcsekp9le6PjfDqusrtE/DXq5GSGZ1XYJA&#10;15wvBY1XhsRUQlG462kSQ3eyHj0f5GCJAJlWuyTGOtlaT5EwKbS/+Iu/3lDSN3ltgPQtejVubj6S&#10;kKbDqk2bIANB/IruRBlinzT0oEFzmg4Khpjyg+UVxjKO2xtvvWLJ+j2SbADp/DwZcBkK1AyxYwZZ&#10;SCwJhHW4V5Z1aGN+cFcjUpCegLQuo5nvMUBqpGORmM2I1a8uJ9i3/v7vxG6z7N13zsuIrPms6GUU&#10;d0aKf+FeT0vMsFEpUjKxa6rKdRDTbGJ8ROpJamZmQocT8kA2+ZrAGQMTz5wmtuVdljKSLFfXuH3X&#10;LhsZHRO8CCgERHPRmHX2DVhJdY1FBCSy8vbpz37JLl+7bmfOXrI33ziq900Xk4/Z5z73RXvyqWes&#10;s6vH45HNm1psbHxSQNlp3/7296SIiKOnOdNHYbNOTEUSD7Lt27cYE7RI/qJ/MZncgByxbHdvr5DA&#10;JzVUUuYu3wgznQMyHjPjep81W5byKS0q8sQuEopoPlNRVWbvnXjfxqbGLLoudeMA0Gx9+pxFrf+g&#10;iAdj9+oaGqyuvlLGPCJQzRZZoItUzMEVwlBKzbuApqV5s/3Kl3/FnnnqKTtx/LiP00TlU+pDAhCZ&#10;su++/YaAN2w/f+F5gXieFYh80akrUSAxNzulZx+zcl0/M6kZPhEJhzwBi1Iv3KQpYgjUjpPtjteD&#10;mDzjD8lmT9czBRBeeuVn9rnPf85Onz2jZymwisxZR1eHgCbDhsaYnZxm6VLUlTXV9tV/8S/tP/7l&#10;f7D5aEj3PGeNm2p13/16jGmWqfcCaOlTjydkUCSKcqUH7r3X9yxECYLA9RH3xNvQPzAoEpPo5WjE&#10;xiEokM9ErW9WWoruOd+2trYabUMry8tF4Ko9SYxmMPT6ZggN7urq6kqBdJoNDPRaTXWFNTds8pp2&#10;kq0AdPqvT0vFL+gZJKVnWqrAmbAAHgptSREqmTztuwRLZyd7j/ypqZBAMEOk9oa9/uob7vnCRUwS&#10;JwoeK5ml5zGqczE6Oap9leHhBxrphBYW3CXNZzNkZHV90TuaBXKTRbBWtN8EuoNz2purtnfPnSJn&#10;9O5nb0a0LnO2tJhgc3qP6CK92FdEwlIEziLvJTlWV63zmJZkZaXFVlVWZYUiR9WVDVZWXGO7dx30&#10;Es5UqfLh8S7fO4SxZqSyb7R1aU+XW0Bq2XTfN9pu2PYtW9x+zM/Nau/M28LcjPbwoP5Zyl3AST4A&#10;09fC4VWd+1U7dey6CH+OgJ3e85nuqVtNiFlaZopduHLB8kVox3U+SspybO++7cYcAurvR0d1BiVG&#10;5uajWi+G7Kz73mrZssOKdQ8z4SWbmV+WPRBxyi6zPpGUb/3DdzZA+iavDZC+Ra/9Bw8eQSmGxC5h&#10;pEyuwVjOSzFnZWRafk6eNv2yJyCtrOKOgoUneQIXCUgkqaCSqXOmzIoyJebikkXpqkiGIK5eGQiQ&#10;7IAPWBELxPBNTcwIINbcRTsxNm0F+SX2kY8+pUNnduVqpwxCzIfxJ6fTvztLTJmxlckWmV+yKVzM&#10;lWV6/3UnEADdxMSIGLJuTOCML1ofGwdnTz7RZ8vwJSWsW2FOQEYzQyx6k5VLMWXlFFj3wLAM+oQt&#10;CIDPXLgiRaxD2rrd/vNf/Fc7duKsVVXV2x//yZ/as08/Zvfdc1ifk673yPGYM25sQFc20JXW3r37&#10;RTCiDgh4E4iBeWtNAWWW1AfJcyEpQZTIsIwEIQHcu3EDyUjMLFdO9NSm3zODPxgAsBgJWb6AtSg/&#10;6GtPgh8uxmzdT0jG9uKVSzYXCesZpYvYrNgc8UipUjwls7MLAoMlCwpMW1qaHBw/rIcmESonJ9fB&#10;k6Qr0IgSIj4DInb+3HkHLeKxgHRUChkVWlFRYpsaG/TzUtJSsTT4+P53viuQD+n7TVYv4EQd5gsg&#10;q6sqdU/zUudrnjjVKLKwc+dOB7kCETZi7BAs2jb6CMbliOc6jGh9HnjwPmNqUVjP+fqN66546xua&#10;bNeu29xd+9BDj9nOPfvtv//1f3fX6fzijB04tN+utl2x7Lxc6+zolkE3Kywoc+8MWe+j+orpnvAq&#10;BLRera2bjUEK1GxDQmiS47FcPdRRZolrM/G1LMNeVVYqxZbsHdMI09AcY68+v7io1I598IG98+77&#10;UoPTXvpW31DjIJ2WrnXIz7XWLa1Ogik1ROXhOp+VipvXc1pPElnTHl3RWdLxkqI3jyFD7nSC9Fi0&#10;ofVscAfj1VoQqODloaEI+QX8G7HWuHeD+vyALYtUkPRH4xzyBERb/axop+q5x71mgUCqFRTmWFEB&#10;bUrTtQ9IsNNnLyULWPdYnkhzZiBBZ7QjrvZTs7WGoyLnev8lCFiy7drRakt6vjXV1cYc8LTkdIE7&#10;DUjqZS+YS55q2TpzuPtD4TE9T51r7Uvi5ikJDDFZFfnUuZidE1kXDHN+dLbramp0vqmFHxKJlMJO&#10;T7GYyFpiiv6rRQoGS3QOCU8xUrdC5KBe65vlXpysHCoWKBVbsoHBAdmleWOS1b79u+3Qwdt0PTnW&#10;1tah+2UkrOyeh/ZSncSQQ1HbWG9BkWG8WWFd57L2EK704cFx+/EPX9wA6Zu8NkD6Fr22bmOetEBO&#10;hpdDi9uXRCIM7hI1j0JL3MTFJQW2e89OK6so9TKkrdu2eV01P4tPCKAFSPji51GxuG4p+SAGBLHH&#10;lY5rEf9qZkaWq0bPQtXnAAzEHUlE+eY3/sGqqht93CIGgcHwTP1JyyDbVlpC6ra7o0uGK6bfYQDE&#10;kht/MkRpcEECGb8HWHJPfDb/pUSKjHP+myACUVNTazNzEfvgg1N26Wq7lMyCDnVQBjJRxrVAaqXA&#10;XnzxFauqqbMvf+HLApVGa2qo10GP6j7DMja5NibQffudN21L6xYZx0SBWEh2ctWuXL5izAUGAJn4&#10;hcFISU0SqOF2w1VKKQwlYLjCaTyS6u5d1oVaW+LXNNngHihNQu3gtqfBf54ALxqOOqAWlRS5a5Zm&#10;K8xPxo0aH+qBByHBaOVIPTMGnDIpPWqpvGxrbWm2C+fPe5IOGegQJxJzCF+gcH3d/PfHdK8L9q5A&#10;hx7QJGNtkbqh0xqDGAYHBqyj/brP/yWc8fGPf8wG+vp1H7ovBxGpQxm8uZkZd6PjAqcpC8M86E6X&#10;K2UOQKKec0RYaD4C6K3FoiJ1JOjN26bmej2rSqnSAZudnvDs94LCYquv2+TPadcuCJGMemzV/v4f&#10;/l5Ki0z/etu/f7+dOXVOgFFuCaspMsgFuqs0u3rlmht8XM1bt7XIgIsITk1IvUcEXswYT9Pejjd0&#10;SZOa5yHQbY59i1LlHuitTtji7nvuFXmrteGRMfvhD35sb7/9rl25ds1d+8T2WXfKiB577FF75JGH&#10;vNb9Rz/6oZ04cUrrsujPihNE2Rbq15vRiFBSo04claldmVq3LIEtHhNIGRnIoQXILYlzaQ70ECqa&#10;+7C36aCGgqR0jHnvJDpx7Mjw1gM2mgPR950cBxK4svVMC/UsAOgsKeLMTAbpZNj4+Jj2Sr5du3LR&#10;tm1t0d/7dU2AGWWFtJGd1p5BVdMPPsFzMRbmovr9HKuoatLzS9HP67P136gI57TINnXpzKeemZv2&#10;xFNKySjPpH8/oQ32Cus1ps8mo7xYYH+j84Z7I0i8JDGQyhLWDDf4kgg1oZilxZhIHYmNKb5GuNmx&#10;RYz25NrGx0c8nDEbmva6961bWqxa53/Hjr0ioJdFREvtU5/6tN1x6E47r3OB12ReZ249QWuUJhKc&#10;S65EmpPkmakZ6+setLfe+GADpG/y2gDpW/TS4TiyLFaKEqQbE000qNtNEfCSQbm2TDcqGSsxb8YA&#10;Hjy435o2NdslKTa6MXFI3KUksCZBJS8v212ouGTJmuSwc0gw/nwGB4vkoPKyagHrkscoUYoobTqT&#10;kfyVL+WGAWDgBnHYiBQVCSUyD64+GZIwJ2VKuRTgLHwRUNMacE5AVyx1QFJVHAQxRAAzKl+X4GBE&#10;72Lcu/fcc79lychPzczLQCbJlgRkLMN29IOTMgTzFswvFUDXuzqiXIREou7uPtu6tUlgla73MvvG&#10;N/+Xqy/m4N5xxz47LuML4GBQKC/hRa9jslchEYxbZB1ZD+JfZHnTm5o1QMkSwwZgJ6UOsazUV9Ph&#10;i7GAjOGjCxxDQcJz8baQuXm0A12yPoEl9w3gUh9MvTaAvCjgBTAYEsDzJaubtZmcGHPA8CxgESwU&#10;16ZNLXp++R5Lp2855AuiwHxpcg62tG7z9aTc7ZEHH7arFy9bQM8Sz0u1yEdpSamNDA05oNx9153+&#10;Gbzv2sqyk5QHH3jAdmzfbidPnbaOzk4fZtF25YrHGAcF8nSxwvsyNTnqLTUz0qjxTbFPfPw5JxYx&#10;AUthYb43q8nKCtr2bXsE8mUJv/Gbv3Hk6PvH7QcCPwz6nj27BLbJrvwx+kNSPQ01zdqL+TY0MObN&#10;Z2h7Oz4x7O50FG5lRYmr9OnpMRnjTP3bmNf34gUhO3piesZJKcYbkrKpuUl7j6lTqTYkAD969AP3&#10;WCQJGInno1CJQdOIg/rt6uoqq6mt8h7oJP/RMAUQXdLakH+AUsvMIqmsWM8pW9efbhnEjnWmfDiM&#10;yANhiTUBM+V3lEcRH88TyaG+GkXpoCuAp0cA674YXXTvGD3Im5qazAeE6HmyB9MyyPRPFDCXW2VZ&#10;lVWWlxmtUVOTKb+kpIlubIkWFZEYGx30Z9LcUKPPIAF0xfJzg77H6caVpX1F3kptVY3OfoGAO+Ze&#10;s4z0HEuSoqU8kwY0xMVpSHSt/ap1d93w9SLhk/7ndL+DaAKknB/yK2hgsmvXTj8bTLJjf7N2ZWWV&#10;ug5q/Wm2IyUvG0I8GwAHzGl0RJ18lp4jPwdxp/6aqX0kvDH4hQx89nhdXZPHyxvrN3mnsXyRAnIv&#10;hnXP9FdYFqG2X7QmXU+MeZZ9X9+Ad2I7deLSBkjf5LUB0rfo1dDYdASlgEqAtTMfaYXY5PyCG4R8&#10;qRvY6LQ2eE/PDTtx+oT97KWfeUIO7S7pEoRUxZ1GAwqfC5tEvS1DGwTIUhO8ULMACKw9kJVrDfUt&#10;AtQKoz0iao5roHwDMCNWjfsVhUNzDZJd6LdLC0iMJyVXNZUVFhQh4GCjeDCEfMHGSdTR7bgx4XNh&#10;14AzX1wDnZF2bN0pgEqUCj5uF690SIWO2sDwuA4mGcyl9tnPfVlKfkRAsFuHe1YqdM77+JaXltvw&#10;8JgbCEIDqEHGBB48eLsbbTpAYRhwJ3796//SB4A0NTX+wsCMGaM1SRyqqqwyGmMQnyPrFsOKgcVw&#10;kpyFwY0n5bEuhBpkxAPUsMZbrVIGRw0qP4OnYkLvCTjwTCKRJY/VfVgPDdiTKV/f0OiudN4zJDVC&#10;y0/WBFdtU1Oz3o9BE2v6t3m/N1z1/DxZ7HTeguhQ8oZBFGJZrtaRDPr83Fx3GzMKcnvrFvvKV76s&#10;fVVv3/vOd2WMu6yMOm+RjYW5kA+AwChDGJjIRZ4CyXBL0bBAWKAn8KSbVSCDpLOQu7wffvA+/xlq&#10;3XEXk8UeyMgXkQrbsx959khnV697NIZGhl0lsv8oX6LTXalU9LWr7QK8gI2PzUpB6xkLbFfWlqSc&#10;cWWzx0isO2D5UpI0tqDrGe52VDQJRHgTWEs8DGUC3c99/rN28sRJV1y9Pk5yRu9p/txoNUl5FANN&#10;eC4trS1GM57TZ0/bO+++LRJ3XOr7Hnd5EwOfmJy2Fa0bjXEKi8pcPS9HV3Xdpf55eCTSkuMADfGl&#10;LIwZzkl0zyQRTPsKMpotgKcEkqQnAD8k4Ecx6nx761DquektwIFY0ppqO4gsp1p1ZaNVlFSJ2JW4&#10;gl3TPmOPkVRJKmVOtoigSObU1Ig1CtzodsZZYNAK7v7+/l5LgABrAWpr6rTPMi0k0huLobjjIZPu&#10;7m4b1RqUV5Z5mALiA3k8eOCQ7d+93wYHB7SODMVhqh1nMOZeDs47PQlqqmu0TvQLKPHwy4jsBUlv&#10;kEfKNknK5ExAhHQhItGtIsy36yzW+FhNZolfu3rFE/rq6+qNkZo0HKJ0bmp8yn7y/It26OAdOieJ&#10;dvrkSW+3G9HepD0tYJ8TzLKwFHTfQI8U/rCRDBgNr9u50xvNTG722gDpW/TauWP7kQQxdbIWiYky&#10;hSpBGz1PqpHDt47bT4ycmBBJWJRH0JAedks7QBQBxoi2hLj3GPeI8gvo54hNk7WL0sbA+0QsKQ+Z&#10;BzHzeRnCXPv4xz9uv/4bX7cvffmL9uUvf0HMeZc9/8JPXLnRMSsowwP4zsxMCswH/TNIQCqRMaZE&#10;A4DjcDMUANc3bBn1Ccg7gAmgAT9c7ZRqcR3EAm/c6LOBoQlbXku0nbtus8ZNW2QQCj1reXl5TYf2&#10;sIzzlH6uU4pwyo0TygFwnRBRQLFTzvLGG2/Y448/7q5v3NSXL1+2++67z06fPu2DDYiH48JkRjJu&#10;7StSjl5SFZYhnZ21aSkEvPIMJ/HpVrpmBnhQK84wBowFndZYT4w0a0prTcZK0siCtc/S85iYmHDg&#10;xoUK0NKsgp/Bfc7fs/WsqioqpcIE4DKS9JbGuEEKWlpaBQ5pduniFV1Jgt11193W2dntRIFYHW1B&#10;Udi8eC5FAvOwDPGigKC5sdEmyIrW2nzli1+0yxcuCmyjduz996S4pVSzs6RQSt3Ve9/999kdh+6w&#10;hx9+WPYwwTPzF7RXyE5PT0mS8Z/WNTOzmTBAiv5txnKyMqy6pkJqJyzjvew17cRlMzLy7Ec/+pnU&#10;U5ItiBydOn3SGNSCW7K/v8/3ApnR1JfPhRZtflYET88Tlz77aXU9KmUrRRaL2uTUmO4MjwuuUxl/&#10;rXG/jDtK1evftXe4XpRfVw+EYFTPqFLPd8zmpEzJpsZ1Sg11ldQkGdw0oZlfmNP1ZPl+Ia6NkuXr&#10;2WefsXPnztrw2KifO5RzmhQh5yNVZIKpZjTTAaBpJkP+gq3yzFYE0vMem8cbRPIlypFzy56GoOFV&#10;oe87111fX+/7iGe7LMKKpwtwqq2rst7+Ln1WmlWXE7/NFQnIsFSRsnBY760jmpudonM1YmUlQVfU&#10;8HjCF0ypom92ms4hexO/87DOJaVNW7Zs9dAI552wwIDAdEhngDg4ardSn81+pPFNkYhwErZA7wvB&#10;ou5/eGRAZ2Ja3yNUA8HWvs0K+DkKaj2YL/CpT3za2ttv6J60r0TyuV/OekNDgxNkQl/V1RUiR5u0&#10;Nqt27Pgxo6nQQP+An09K1wix4NXavLlZxDLJjutn6OUdkZ2jvBHCwHxpQgmMCS0qLvDPmBc5wo2+&#10;GkuwJYH0mVNXNkD6Jq8NkL5Fr+bm5iOoLtyhMGtKRWgvOSEDUiaArNWGz5VipVtXbJWShnULSF0v&#10;SPnwO7IMripxKQOODCoghpomY4cbGiOCsQcMOGR0FYNlFxdV6yAm2a7dO3UQsvReK8Zgj+qaKo/1&#10;eVxV3yODl4M3LIM/IjDA+JI4xaAGugVxmJnahdsS9YMyxV3GoSP+jdsNosDfKT0ifpWXW+DJLEkp&#10;mSIbIhkyUKGFiOXmF+l2RCxkPC5dviowedSTZgD5yfFJO7D/gL380s/Eyq/KoAx7jP56R7tPYaIH&#10;Mcr/8uVLMsgrrsBwd7773jvW1d3pipq/Y0gunBeQyWgxSQuAptMY5VgZuCllrJlgFcwPWn9vv4wD&#10;c51NCrxCa5YvUhQvb6N2HZLE+kACMMrU5kJCcJnS6pWkMww3sUESmCAHGBnIwmD/oDVKZWGoXYUO&#10;Dns+AGoahfGbv/mbuve9fu8oX9QDRMddi1KOiVJwSKUsqTOajeB5If5MlzMaybz26iv676Lt2L5N&#10;63abqzmaq/T29bji4Rl1XNfaTYx66ABVlqprS09NtLUVplbN689JtmfvLt9z/BlXf7FAhwz03/13&#10;f6I9wujAJnv++R+7QdWjtgkBbkFBntRbp0jWqHsL8CwsCZxBGtYkMUnKNRhwxThPx6nifK3JjI1N&#10;jAj21tzNevDgQT8PZGjTPhJPRVlFlTeqmZ4JeQcyum3hrSE/4777HrD8vKATn5NSY+xhCBo5ArQ1&#10;JWmLcl6eHQMiGDmKxwUiuqZ/IMdBYt0HtwCs0yKGJE7N6boYoxoKTWg9Q3rOMw5k7HuGopB/gWfB&#10;Rz0KDCkj4j6p/ea/nZ00HBrTtaZILQe9+QrNgXp6OrwGvb66RYAfsERvVpSs66ZDHdnaqVpvAbUU&#10;dFVVmQjXkE5ugi3MRnSGmHXOJCrmh2d6L2vIc1NTg8hgpreBpaRsROsIChcWl4psl1hdXbPAW2C4&#10;GJMdSBU4nrBjR49aj5Q2ZxgPAfkb8Ux7msbM2qbNm93jRG3+5OS0yN5jdvjwfU667rvnPp/ORnY4&#10;JYhM9aIfQqHOCZ4phqC8L7JIghs19jQmKi2tsuycLLv/wXtcGV/vuO6eD69uEBkiKZJnl6b3Yi0Z&#10;cgJp4rnhToeskqwXnl+xUyc2Bmzc7LUB0rfoVVJScgR3ckqaFLIYpsSaDEHIskSnAzJ8NPJI0can&#10;vIdEKDp40aCAQRL8XoIMDBnONN/AjYXaRBHSjIGNzeaPN4MATDJlEDL0b1IMKdn2ta99RcYkU0pG&#10;n5ct1SCgop3k5PSEDmeLM+DJqWl3C9JyFEWfpQNDrJN2n7glUSmUBXHwUJMccMCBJCc+FyOBGwv3&#10;LSSC5gb1Dc0CUn3W0qqVV9RaTV2Dfp45wbnW1zekz5x1l+/jjz9pvd197tqjpzMzgxkzeKOzQwce&#10;pRaQoTnu7ndmCt9zzz2uNM+cOaNry/c4ILNyuQ6Iyvvvv+/XlitwZcoWMeiojBNJY7j3cEMTAyaW&#10;SlvK0bERXTuqeF0g3yy1UK01ZGjHqBMNMtUBZY/1i3yQQY7nADcpyYBMLkJlQl4wqJAcng+xaFp9&#10;4Z6lzSRAg/Gh3zgZw8T93nn7PY+97tu3T88u1a5du6bPIpyQYfl63gnEtgXg+/XvlG6dEjBJ6nlG&#10;c8f1Nnd/1ohwPfTAg55P0NvTY51dnW7MeZ+JyTFvxLEiJSTo9Mzu1JQEGVy6h0mBBjIsWJBr+/bs&#10;sX4ZU2aYA2pR/dwLL/7Maus32x13HPYOdBcuntOeGRUIrlhRCaGSiO4nx2ucW6Sc8EgQF5Uw8/Wn&#10;u1RKWoJ7JbZu3Wz/8uu/5m7jjo42qfoiAUpQazVso9pPo6OTThhzg0X20COP2Pbtu0TgrmjNk729&#10;56QA93d++9/4fqUxygdHP/D9iGJOEEieO3/O235SP07GNfdPRzbIJMMmxBkc9HCT+7AUgd+0wIg1&#10;IjEyKkU3PyfAFmjhYSCLHpc894MnhmQ8RrxWVlbqd8zr5tnzDEIpLCmWcs20NAehFW+qAqGDPHd3&#10;dwiI8/S72/T5OTrjadqH8VgwvbkpqWIed35epq510poaGkXstO+yCkTI4u5q6sjHxyY8fEN+Rmpa&#10;okhTbbxf99y0jYm8EiqanYvo55el4GnAkuUucYgjiYZ4kPr6ukXyl73r2j333Kk9GhAx6vPzSuyY&#10;s0ynsd/5nX+r/Ulb3Uob6B2yu+4+ZGdOn/OzheIdHOr3WmZyQIjTH33/qHvCaDRTVlpu1VUNvn95&#10;Prt2b7b8gmyR66v+WYRlcK/jymdmAXX0hNLmFxbcw8HZwguTmZ6tMzNjkYUVO3ni/AZI3+S1AdK3&#10;6FVWVnbEB9TDjLOzbE5GGrfY/PSMAJiEsGUprloZfbH+VBLApBLF7kmmyc5lAlOijCIuYrJKZRgK&#10;CuzP/vRPrbuny4aGB90NGpDBoCkHYJkTyJO6mLMvfuGrAjrmKa/JaGbYQkSKZyns7vNL1y4bgyXG&#10;ZSSLCou9zSfDFkgG8phhUGRChh23Ou5eDjONOGhDiHHDOBJL5Xpw9WJ8MH4khjzxxJNuaAcHxkQs&#10;AJ1MGflLMkRhb1hBe0naP/I+Vy5dEbOO6NqJz6+4G5XBASS4Ebe6LjAi9jw5OaGDO25vvvmG/33/&#10;/n0yFAG9f9T27NntU522bGn1L/6NcZa4Mzs7unwQBuVoANDDDz1szzz9jB0/dtzZP3FNksqam+oF&#10;lrtle1cEGoN4XgW+xKghJ8zCjWiNc1wRxwTOeXrv7Cyts54hwERcHyAmJkldLGvJM3v22Y+6B4C1&#10;OXz4bndtA/okMgHMjIekHzpG7agUD+tM3kGWDP2ywB/1PDc741nFqLB4a89ky9bnMJoUMkEfZxql&#10;QJcgC5cuXbJjx973ZhmEMGhoEw7P6V5LXTV6fFVqitrxX//6161M6ufyxQu6NsIuUXdH0tVrdGzW&#10;QYJ54KvrS7pHeksnCQgX9dwz9JXl18p9jo9P2I5tOwQYInG6vgcfutfbSE7PTmod5+30mdPaU/kC&#10;/hrbKmJyXsCKV4HqA1zcYe0l1joSiWkvDmnnifQJlVK1d1CoABEZ1t/77vf1dxRoloM05T5wRD4D&#10;F/B9D9yna121nv5e3XPYwfOhBx+2puZmrUVIik5gLXJGz2iuNSyVH56f1rqu6XpTBLR0idP+FwEJ&#10;6ux5NzvtbVQ0CWE93T1OGnCfk99B73sSMTNEJpuaNhnnnOdAMl1nV4f2QchKS6otLQUPVHxkqYeQ&#10;BNLV1cW6/gk9D9r8mo0OjevZZljyOoDPZC2mua1ZgRRuVCQkqvNbXVWqfaMNJ7K0pGsl9DQ/v2Rz&#10;8xHdx7rde9/jtjBH/XzEJkZHjXG4OTkB27d/j0A2z9U0WfxVVZV2/sI5d6t/GFZoqG92b1hxcZkN&#10;Do5Y+7UOG+ofMbLn8Wr96q9+WWs6L0JId7FUO/rBMZ9iBoFNoPQrO6izuE/7g+tbtc1baqCG3j2w&#10;p7vTtm3dYs3Nje5tQHDwvNg7hw9TQ09p56yurVHXABFicM+qvf/eyQ2QvslL22bjdSteHFgaO8Ae&#10;ie/mFxZoQ47ZmgwD7jpcaGNSPSgTXIpMN8L9nSEDiBFiwgygyO9ymDo6OjxjGfCjJANXI+42EmKY&#10;ojUs8PnTP/lTq6svxFOuw67/kSEDQDBuPYM9Ao52V1OoD1zFAD5JaDDs7ECahfT+NJTgcwHpeLyZ&#10;ARJLzqp5MSUHhs97cJ38bHl5ud8v94SiwP2LCo5Glv0+yKqmTIlrxTvA+0IwSPri53Djo1g+bNkJ&#10;kPE+HGjun/VCzbOeGGGUNGCPMuUzfeShFDb3yXsTu/SB/PozcUNc+iTZYOD5HiDpZUq6hw/JCIln&#10;fD5/hjDx4ne5BrwFtLskpk5NKvdAohx5APHM7xRX5fw8v0+9KtfI38dGJzxeyc9xffwb10o8+p13&#10;3vHP53N5DyZqwRT0ca7Owlo7CBLJaT7mVM8AEpUlNUNXtO7OTo9bdnd2OQnk88al6hfm4+Vq3Aex&#10;aEA8U0qatQOM2Tc8r9bWrfrsmF292u7qH7cn606PaLpGrQmkV9cjUnJM7krXXmaWeaJAT58jVYfx&#10;npSqA4DoOnXh0gU7KyBmX6CsuU/uN5CZLQDts3mRnqXYqi0S75QxTpDKZDgIrSz1bXdPU+6VLZWX&#10;LfXb3dtnr77+Zlx1aX1YI+6RrP9M7Wvc0TQVIS7N++PpyBUp0CP2vcJzp7QQBYi6x/2fJCBZX6X6&#10;gR7WYVvx5Ej2mT9yq62us2BOvsWWpKgFtgAKrmeSqSAWOQLxpJRUqdiQjzvt6euVYhz2JEDOYGZa&#10;luX4/oDY4u3iS6RcWyosldhxY0jrUiFCUKpHTVveXFvWWR4fm7aigjJbW0nVMw7oGS5bSXGFnx28&#10;WLisc7P1DFJNqrrG6uqq9HtR38OLUtST47PWfaNH990vEA5LJJRYnVQr+5DzQftcQgbxPt0L+uwk&#10;B2rKEwnTQO5YL9zRA9pTY+Mj/v00qkLIytb90QCINr0kzzHBi2e4KMBfkJqnK11yaroNjQ64S52Q&#10;B70f0gOpek+Rj6QE31tzoQUnBRCzrEBQpKjYZqcgF3O6Z/Y4HrqN181eG0r6Fr127959JDMny2M2&#10;qDk3FPpzmgCHBiF08ioQ4yWOV1JabGkCSVpl0moxILWWlBBXEhgIDFLXjS7PYgawGB7AtBrKQVZX&#10;EwT0Qft3v/v7XgaRJCO6IIYdyE6VoV528O/u67YXXnhBBqVP75flGbWXL111oNvS0uTKgtIZ3Kr6&#10;H0sUSmAYUHGUjpH5SUJNemqa+TxdGS6UPhnZTEgK5udZv947LMNMglWfDAWxY+ou4X0Ys0UpRLqA&#10;4d6uqCi3r3zlK3b77fu8DzZEhUHwtXW1dunyRf17pX3hC190tXnhwkWBwaLAL0MGaMiTaEgAI+aL&#10;Wx4AdTUrcsNoze7OHv231q53XJVhT/S1JzHOSYMUI0lPAC9NNUjSI6u0prZCaxs3SsnJ6Sbh60Cc&#10;lZ2nNUrQc2BoBJnAqQKdIjdwgK4nFAlI0wWAxDlpFkLf6sKCYisuKtFaZziB4fPOnj3ryhlAhsQA&#10;lKhfALyxsVFGPb7WvB9mivaT/GyqjCbjSwFCntfE5IQ3vMHrwPecyOk+cW9OTo3rN1f1e4sCRjrT&#10;kangFfT+/qiU1pZWJzB4NfB0kAQX1D3Nyngu68bz8orcnZ0g1Tc1MybQDEvZSt3qOljLeFZ7kk+M&#10;0idrP6dpP4ct9xchBi2NVVRX+JrgaeAaO7u6vcUnCU3kWcRia/rSuwDSWu9FkbmJiWn/Kiorj3du&#10;q6t3cP9wn5WWFvlITtz3ED9uiuYoO3btsOZNm2yQunQBOEAO8QDsIRvUvbOvI1qfxPUVXZfXWfjZ&#10;SNRa4eYm2SlZIJKSKBIg4GSkao6UN6A2NU2Guf5dxJGueqkiYXgAiLFyXsnHYOoXZJEcA1zqdFar&#10;qKjS/aV4aRlJhf0DA1r3Ub3XsoCemv013cKaq/a1GL37mfUetNLyWgsWxcemkuK/FJ23aqlgBtiQ&#10;x4CazxOwJScFtIfmrGXzXu33zZa0ruei/bh792YrLCZhLcHbgi4saN+IIUB8Idjt7Sj9OQde1r+l&#10;ZZsANVPnOlNAPKw9edm7FZLNHxKhJ3eDuH9xaYl9/wc/1FkeFTDTkhfiE9A1MZCE8ZYx3yfrtmCh&#10;8KS1XbvqRK1IZ4FGJowYpWEPYz5ZV/q561joWa3q7M3omuadGNFn/PixDSV9s9cGSN+iV3ll2REU&#10;wbqMaJ7YPfXJNEkYGxmyJibCVFXocE/rMDKmLlMHPuR9diM6AHTkoe4ZtcZUHOKbhTKkZGvjZsbN&#10;R4MB6nADmTn2u7/7ezI4MiJ6L9yaKB/qMcOReevoum6nzpyyK1evCTjKBOTpUuVdnrxx//332n13&#10;3yUGPSC1QsZvpmy8DBLgLANDm1DiVgABCWpkhdLFCPbNi6QtsrLb2to9PkkWMMkggwODev+QFMaA&#10;ri/gdc1puhdqwmH1xKjoQlVVRW/s7c76S0oLHBgBoOvXr9vWrVuljLLtZz/7mT344INeL00GN8B1&#10;6NDtDsx85odq2a9VxOZ6W4cniKHyyJLlmulchsHg/QB8/kw2Kmpz8+ZGd83Rgatlc6vX7dLAA3cm&#10;gwRiUs+RxRVduwxZhr6XE5RyI1xBu8QZrY9DqpQYoYCI3jPJ489MfwKMUXudUrw8fz7X/xtZEGj1&#10;yugnieAUSBnV24xAE+Ahrk33LVEm7YOI3xvvT2YxdcbUyjMoA9c63c8WBD6oVYxwTMo5PSPFnzuk&#10;BVUf03qxRrjnSd7CSP7KV77qzwFvTElRqRv/TZu26D24vyKvtQak52TgmXDE6E2S9nDbZgVydS0x&#10;i9BfOivfaP/JhZPZi2GPCYTIrCa264RE+wVlSznazp27tPc6df+M8UzStQqEtc9xleKl0I1bVL97&#10;UeQh3us51a4KNLq6u/3Pn/rkJ+3RRx+25s2b7Y47DtrZC+e95CqQE/dAcZ+MgGSv8oJ04VUIzU3Z&#10;3AyVClxnpj6GZiPCQBFklC7hHvIZskUKYvNRAeaKNwnxqgV/zyUHZuLcPBf3rCSiDnU2dE5wDdPK&#10;E1d+SkKy9tKISCIzk3XdIpflVVU6lyLn2h+EUAgtkd1dXFggwrtqgfQsKy2u1vskWKXICYSITnd9&#10;fT2Wm59reSJA7EX2YVFRpc5Sjp4t7TmzBMbZ+m+azmG5VVZLwafRBSwscsHUq/jUOsgdxAtVfvLE&#10;KV8jyjQz9LnNzZuceLGfIW24wvP0HB974nGjDIxku9q6Onv/6AmpbdzgZnn5Rdo/1QJuXYtIPzkn&#10;eEcSk1atpIwxonM2q/1cUFhk9fUNRo/68ZFx9xrEs8ap2Z/VdYt06JzRKndORIecnTURqFMnz2yA&#10;9E1eGyB9i14PPPjAkRlKfwRwtE8EoAG/ChlHyg4euO8eCxbm2Y3O65acluh/Zog9vaXnpYRxCXmZ&#10;U3KGmPC67du335566kkvMSH+iduJA0TSR2RxWUaKxDHZOR2UhMSYDY/1Wa8U9PDosHX3omJSxLDL&#10;xPTn7Mrla7Z92w77whd/2fbt2e0lGpMTI7JAaw7O/Czx1PgLQxbPJAeg6R1eU1PtahfjfOeddwlw&#10;uv3eMNeUX6BOaEdK6Y0PhBDQ4HanfSjZyIAV8dT8YKGIQ5azcI8BysBQVsQgEOKBXMvzP/6JffpT&#10;nxGANltf76DHh2kTeeniZe9wtWfPTgfohQVafiZbaGpeBpd51lVS991eYkSbUrolUeYSkfHdvWuX&#10;wErKk6EhUn+f/9xnXAlfuXoFyy0VxtSwFBkxGe3ldV0LE30KBf5MC5LCkZEmYxz1nZeb4y5lSlr0&#10;bVerrBXeEdqZEvdH0RWXFPk6YYApQ2HYCuCAqiWpiDUhG5ahE5KPuqcEqQqBidaVzFoUJbXyJN1g&#10;cHFd33b7AT27IQHjqhMkOjllBFIFBjRKiSeSJWptyirKPe5MMlJJaZkbz74+Ean5RQsGi6SU6IpH&#10;yGRCxGunEzqIBDWs1OU7KdR9AQaZGfle5sd4SgjikvYepVJk+hMDrqiutN7+Pn0+7TSpB8518oHS&#10;JuY5Mjqh9aLnOyBHCVO8BEvL4Q1LZnR/9FiHnPCsSqXgfuXLX9bnpnt44MK5c3bx0gX3Lr3/wQfG&#10;qMVhFKrulVItPjdZz4hkScCQdYSwrqzoGQXSbG0lqmca1jNl/rFomp41cW/IFHkdt23bY7MCkEWR&#10;mZaWLdpfe0V+07W2YU8CZTY8ajpF4AsA42mht1dUZwNV3dF+Q0QmR6o/R6RpyRu3cH+MfywWMJIo&#10;VVZWao0N1VqbLK2Fzq7UdGE+TUKybUH7cUEgxxS10dF4HT3EPU1gnJdTom9Tk52h/ReUCs+39qsd&#10;up8VL1EjZhwOj1tvb4fO+CW7KBIzPDriIIyy39TcYq+8/LpfJ2WFiADc1b3uBQt7vT2kiv1IWKyh&#10;qckTxZ7/yYuyIf0ekmhoaLGq6npPDC3WeUjUOWFqGcSW0MKNriueEwERiC2JFGqPDfQPeaY6pIbQ&#10;TXYgW2uZ4g2DSExlrxHKm5pmrrXZ2bMb2d03e22A9C16fexTnzhyraPdHWuUVGG0E3XwnnziMbFm&#10;wCkoxRGxu+89bDV11dZ2vU0bNlsHJCxlsepMk/hRbk6+H7DbD1C6Eu81TfnH4TsP22c/+zk/HFnZ&#10;ORYOLbnRX1ljHuyKXbh81noHe3VgplyV5AelfteT7P13jomNF9snPv4J27d7hw51SKB4WUZpWu8F&#10;OVj3g/ehgiYhiEYmZFwTUy0vL5ORKZPxi7s/UZDbtm6XQRlxldfc1GB1tdVagXWvsbx48aIMYIGr&#10;AdqF1tbWyHgvS233izBM2P79u/Te6a70cPWiRDGYqEP6V//kJy94G0o6KBFnJK5ORjSgRlY43wck&#10;KCPiNdg3JMO3pH+rcDVD4lkyskkvSAaxV5KUuA4fhCDAvCSjTwka4BBdXo4bXxkk2n5yJJhvnZtT&#10;IMAocwKTK2AmcY9MYtQwZUasEW5DIgbUshLzJV5I/JsXblgIC4lXxNcxqPwMa4gx5j1pBkLiIIoy&#10;Wc8axe7xUv0d1yjGlhaU1OmWV1Z4Qw+Se6ivJzkxLGPHFKJ13LcCaVzyxN537NjhjVKIRz/wwEP2&#10;wQfHRXYmRXpEzjwOTSw/QYA3I6DdakMOpkNuPC2B0Y406Uj2GClqbnZmUQq8QteUJiVNTJ363jTb&#10;JCJ1+J67vbRnkxRaKnF2ASAhEFqhdnf3CNQSdX3El9MtMTVD9yZATcn0LOygnk1Nfa3UWKn2TpM1&#10;NjZ4dzD6mV+9cln7eFYAE/P3hwjl5OV5IheJYsStCa2Q94CXhQQ73NiMSiwqzreURO2slDXtbzp7&#10;RfVzNAMSiITj8Vn/PRGOufFZC6Qy2rTAFTnd/xjuMi1ihIeL4SwpAq4VEWfIES5c2o4SSmHP6LQI&#10;PPXvaxGjSY7Pvy4u0bld1vqPWV1Nk21qatSazIqgDVhRQZ7Ry39+lglzIpmRaUtIobIgnnxJyGtB&#10;v7saS7FtW/ZZZEGkZn5Ne4hmQ6vepY5QQHFpgUjLm/bKqz+1Szr7fVLBeHpmdX2ec1Fd66V17W03&#10;nCgQDiB0BIFm/5EjwRAgauupEDh8+LBIYkzE6Kj3P4dU1dVvEkA3eHMYnhnzz8NhESytCYRSJkHq&#10;nWlbOVZZXiObEtVZG/DQAHsYwrkUidfTQ9xQ+bjknWDOzegzuIJ1u3D+8gZI3+S1AdK36JUeyDiC&#10;Tw0WjgFHKQ5KYTz37LPatJQH6UCGpu3w3Xf5Qb5y7aI34EiXelsIM3gjZDkCaAYAYGw/+5nPiL2W&#10;egzzzrvu8AOGESE2tLgghZuVho2SwZiTCozZ2OSwjU8xVCE+KCApOd0Z7YiM8yc/8Snbs3uXTYyP&#10;C0TPWlvbRbF/MXZcwfps5jRTD+kaQYeJ+CbDIHAjk4RE1vSEDBflR10iDLRyJEuYGHFhYa6AME8/&#10;XyCwrnXDDGCUlJR5r2NcmWSqF+v9OKw7d+yWsSGRZ1lAk+mgT0euc+fOezIXIyuffvppgTBlHe1u&#10;gCEZjz32uLW2NsvYURYU8DUfkRJ88acvCpAm3ZW5srKktZz7hSeAdoxp7npDDRMWqKgskxHp9WdB&#10;sgulTMQec3Lz9Dky8iIr9D8GUMhI5nsU5Rbo3si4psYdgwbQoyKIqWNUcX9yT7iU8SZQI48C5n6I&#10;UeMi55ooraPzE/eMexqCgFpbEFnRtwT4+jwpRICOZ+FxcF034Qbi/ZR+zel9SWLSVvA2r2SqExfm&#10;HiFZADtkgbarSbKipWUV9pVf+VWp8IMOiv19A3qfMbv/gQdFDEO6F+4xwWtdY1KfqamJUuOJ2pc0&#10;T6kynzW8nupD/wFs3MSU1ZEjARgcPXHMrrZBoiIe9mAiFWtO5zzIAAlM3BaJVBCytLSAnl+Bnmm5&#10;5el6du7Z6cmM1PgePfqetYuQRfVeICBJdmVS1ut61tRMk1yHV4GkTNYmTSSJmdML2sckza2tkayX&#10;7qo20WK6BinoVHrNL2mPa330RhAlDg5hpPHhMevv6LP6yhrt42IB3YBda79u0wK6JP18mkAzElvS&#10;Wie7ssY1z73zb7iJyQ9JEXFh3Gk0NmvRVcYwav1EdIN5FdZQt9lqqhr0jBKkdM/pHtstjxCGyC9E&#10;ZkZAtZYsYl6QLZWZJzCOWHgupnunz3jQyksbpaALHLSHBsY8DIaXBRd3ZWWB9fReFyHJ873iSZ2J&#10;id4WlHafhw/fozOdZW+88ZZXeEC+P/nJT7ntwWsxHZpy0KQhz0c/+pzUeI+9+dY7nmRGFnc53cRq&#10;GwW01FtnSHkLbBOS42utdWTkJs1SaJ5Di9zcbCbxLXk1xdoK8+ZF+vVzZLTTAjSqvTozSxMcxpQm&#10;SnkvWHqmbNBS1C5dbNsA6Zu8NkD6Fr2yg2lHnvvYR2xibMwVW0pikgwBlTvgAAD/9ElEQVRypo2I&#10;adbVVchCxeztd96yQ3fcJRDMsh/98IdusHBz0/hiYW7RDykxq+qqGnvmmcc9gQkDQOwNg4UxpQQL&#10;d67EgbuK1lYxHhEdskF3Dy9JGdOMf7B/xN556z178P4HpcA/KwU1ZidOvCsjOmShmVEd5HzP2I0J&#10;hAIyuKkylN7BS4QCEAFM8nT9ZI6eO3tCn78mIFmxjHS6jF21xx59SHeN0c7xCVz5ugfi6iSazc2H&#10;BA6l1tvVrWum2xElNiIYUg53HNqn90l25YMnAJLd2zdqx0+ctNtu22P//J3v2DMiNrRl/MEPfuB9&#10;sImjAdo0eMjMTLOu7i77oz/8fevuuSFlMegxfhJnahpq3M07JqCYGJv0BcrNDlpxWZmM0ZoxkB83&#10;bEhMnvpX3I0jo+Neq868b9AA4w3gXr/e4YlBJP4wXjCySDlViu69Q4BID+g0271nr126ck1KIijg&#10;yZVSGtI66Dp1Pevr1LNW2Y6duv5NDTJ+uJLXpGqm9D5p+oyYriXPlgQCPAfcsAA1sdigSA2gi0JH&#10;kfuQiuUla93Wag8/+oBA8bIxRzg1I8kNHgaQeB/vOz8XkWqess4bPdbSstV+49d/y9eb8i7i8/SK&#10;7uoUIL7/gcfSAb3CogKvoSZmzz7Aw5AoopKfX6x/j1hWZrbHpCkVI6bO4I+AVBWlfUzKAjDplDcv&#10;4IFIknA1PDImQBEw6hywnpNS9pTmjY+NezIcA0U6u29IDb6t59hpM/oe/gPyJKIy4KGZSRGlSSnA&#10;qOUFc31QxLLWgWfJ9YV0LzSdIVZMTBwPx6qAGe+Ve2q0/tREMx99WYCahltc+2E5GtOf02X4tCbj&#10;05YhABoSWF+jIczstK3peheWIvGYq34XgkGmOT0GOBd4hWj4g2sd5lEoopqXT5MO8iFWdf+oR/1S&#10;AmQ9x5Pq+ga7bXS8R9c7LjCd8YRK1jEkoJxbnNA604q0xE6eOKP7J9+ALmBMrFq1opJKJzecy1Ht&#10;E7rmXdPz37K1WSSwQs9kXnYjbPOhkM5rjq2vcK5SPBHu2AfHPAOd3tq4vG8/eMjJMYNZIOJUWFD/&#10;zl5/9913bXKKNqnpOrtVup5yEZdSPVPazaYIVGn7SgWGNLaQlxK4RBGjkuKgdbS16fsrIgUpWrf4&#10;OoDQkIHi0nIb1PrSCS5F5LOgqEj3VCjAnpAij5dnXb50fQOkb/LaAOlb9Prbb/2nI7HlOY/NoohS&#10;ZHBDs2P28U8+KsM86Mb+wrnL9v3vvmA/++nr1ljbZHS7WhGTJQad50lLK+42Qk1/9zs/9MM1OjRs&#10;f/P/+Ru7eOGiNvNln0YUlBIpLg1KUUcE5FN2+uQ5+/63n7c7Dz1gu3ccsKPvnbRTx8/a3n377WMf&#10;+yW7fOG0Xb54SiCXZB2d53V4dIDS1zwWNiulkyGjw2SdopJid4Phzk2QKklIiMkATNgdB3fYrp3N&#10;uq5ZCy+MCXQTrGVztchFvsjBuEB23C5cuCzllCnwC8hQ6liL8dPEhaEQzK6tqaz2pKa52bA3QkHR&#10;0dFoTUw7PTNXBnzKWrc22I+f/6ntu22fVDylS8UC3wwp5ZDt2Noqo6+FTlyzn/70uzLg/VJOYU+c&#10;wlUrneqJVWSSXmu7LkBaElhSnpPkHgtcfkGp+ccfe1prRu3ugsfaqNdGCRcA1DLMGCCy8GWfZZgp&#10;E5nTup9zIMWND0DzXMio/7Vf+w2RlafstTfetEBWQGuaYEsr85YRSLAHHrpLgEJSzYwMfVSqp8tr&#10;u3/lS79qzzz1Ubt0oc2Txv7g937bfvu3ft3aLl8R41rX7zKXOp5RnKr15L8lFeU2Pj2uvydaQ1ON&#10;vfL6C+IfhD1SBCgLVlrO1LMFfVZMaywNydcyX2aVUlXMZB4aHJIqnhCAD/s9ep92wdrCYsiud17T&#10;M0h3Ny2zlwNSRcsy9qVl5VrHeaPBBe5a3bqAdM1yMrItIyVThFIgReydaV0C8pKSck+6WtZ+ztDf&#10;16TsFvV3PAbE5HH10/GstESkJhcwnvOYcWrSutY/SyQJD8uCCKHIYjTkMd75RSlUKXzTfgovR0Ue&#10;knXV8Wlx62wIARLu7yQuTsBAiIE2qHg+IJDEmjN1rYnaaMuLK/pvitky2dU6AyITMTwXuVmWQa6B&#10;1PvUwpxFdF94o4g9874oQtaKOczUWkNW+Thbh9CKUIQEhNrbpvdOWGP6VpbWmMS+qA2MdVtOQYre&#10;e87vJVf3CVnDu1ZWXmi1NaU6z1kWEiGfmZmz8+cuStl+TKp5Ru+TblevxZ9Nl8gQU+yWV5e0z1N9&#10;Uht2ZnxIwK+fzdC9MICTjnPlZSW+b7u7OkWeojYrgsTgjt6ePj/fPPvNm5pElIbs2Psnre1qh65n&#10;2Ziexyz7p5/9qH6GREmatmgNwysC/aDeO13rtixiLVKkZ7aoPTGofc14zcQEyrLCOmujUvrmnp8k&#10;/fz0TFTnImiRaIKlB/ItJZ3xlSFLz9JzXF/ROqXZuTMb7u6bvTZA+ha9PvJLdx9J1sYdHBzzekvv&#10;xZ28KiVYrkOWKFX4Q+vpETAFq2zPrv2uKjmoMHKmLYmU2gzNOXRI/vD3/9g+9txT1t7W6Q0hLl2+&#10;JJAYF+CYJ3HhQiUp6OrVq1LaWVZd02Cf/NTnBZTXbEiH9tyZS240aYZy4vhRsfyojY706qCEZGSk&#10;BHLTZGAXbUbse10gyPzdZKkwVE7c9S31JjUxMTZi/+JrXxKrzpY6COnasoyBCigASlgqq2sFXPV2&#10;8eJ16++XohVQodZQ4YcOHnRQo/MVHaBGR0ZdxV670ibjmGFNDc0C9wkx62y73jUhpTfubtaz50/Z&#10;7l3bPaEMlffCT180Jh7hSv7x8z+0N1570Vq31Eg9J1pmQAZ3PUFgni8giQ/TYGgHcTPuP1Nggst3&#10;58499l/+x3/SGifZ5pYWGa9e+91/9/seKz59+oTH1UtKyH7GbRof5UesDNWLq5q4Ms0cUMPDwyNS&#10;SBluhLds3eau+vePvq8dsCZFlSXFu+huQNzvEAgGquCh4D1p3/jcR5+z//pf/6uvE72RU5LWBKD9&#10;dvXyZT1fgVt6pqWmE5eN6tql2DPTrLe/2z79mY/ZSy+/oH8T+Zub8D0Vic5bcXmxK1QydxOl3uhC&#10;tRRd1bUzFzzVrl65JKXYb13d1939G5MSI/5JnJa63nw90xkpVv8sKZ3xyVlfM3zoqGJyE0gqEkOz&#10;cj0D4ZOFQ2HL0foSQ83IyrD6xgYnArhV8RDkB4OebIU7NRF/pwgr8WoqG9K17ylHxE3KsA9mkidp&#10;rQOod13PUnTBQxHJiesicyW+J/AiEAMmNIALnTgxZ4FOZcsCvDX9rDDZ34/RrnhoMtNT9BkiiVJq&#10;3kZXZA31TKe+QHq2Nx7hPjNzAiaabGG9f1SgBzEicxz1vMJ764Mi+nyvohAhINkR1QgZWBepWI7N&#10;63MFNokp+kKhp+taUtmWIjwrFl4K2cBoj4jKvM5dpt+n9xLX2nK+gjpb7AXCWAsLS9bY3GIV5Yzs&#10;nLA1PQPqtHt6ez0hkdJFyu6oG6fk7UZbh2VLdVMWmQDwS+3TqpT3p1UpOS5DIvmxKN3V6NtPyCSe&#10;3BjTPY2OjNiwzi1hsAadgU9+6jPWIdL6sY895cQ7KFvENVHxwD4nnEK5H3tnVTYFT8XczJQx9aym&#10;DoJGLFukXPuFEaHz+vzVVZ3TrHyxOz177jst2Ra0bxdFLrF9jD6VvdoA6Zu8NkD6Fr327G8+Qob0&#10;shTMfChe57sopVDXWK5NHnWgSUsN2HPPfsJaW1utoaHSege6BXrUXdJvN2qVlbWe2VlbK9AoD1pF&#10;RZ09+sR9dtuB2z3+fPXaFW+P+Nobr9tbb79rTLRBjdPOkOYhf/d333JFOz01Y/fed7/90z//H++I&#10;lJef43E5xsWlpdHkf1W/J7UstRAKr8lYZdpqzMSW9XPLq3bH7YdENGbcVUi/56qaKo93rcoQkGVO&#10;UhBKo7y8XoYgyWbnFq39+nXv34txo/SmobHR2trb7djxk57MQjvDwaEhVwfdPb0C8CJvhPHzV9+1&#10;kfF+/XylbdvebD/8wT/b08885rGs8jIZiXDIh/3v3bPDDt6xz2Znhq1/8Lquf0z3syTjQQ/xQhnA&#10;PFci1661u4uPbG3KPe7TOkBs8E4wdIR6aZKr6utrfeTh3/79N0U2KnTdqfEEJRlqvjBKWH76sTPu&#10;EBmPG5qe0zW1tTYqw4bR26XrOnfhnHbAmtfF0iIyMSFFZKxU6iY7noBWUmk93X0yWKt29IP3rLO7&#10;TcZ9QcolX9eeLTXfpb+vCMRovgEIxGTUtSekVJieVFyab3/7d9/wr7//u2/qszC6S3b3PYdFFLbY&#10;mTPnnPgwwIRyIkpcKD2qqRFBTINkkLQ2pesdtfZrF6SyJq2srMA2tdTb5z7/GQS8/n1BP0uWdboI&#10;ESMil2yKkjeRFhAH9zZ9u3s7+zwkQ7iATPV1AVFAQL0kggPxJE+BzlkQGoapxKeSJXo4ADKVJmAE&#10;5AAUaqABUlqaZupz6TkOqDIAgxnbu3bsctIS0nNdjsREGHKcHBG6IO+BvYb7GTe0g732NTmD9CbI&#10;EFDzX9yp2kp+D8nJaSJ2OfH34ZkKKBdjeub65wR9NrFmhuQkJqeKBAUsOy9Pzz3u2oVoEDtP0JmI&#10;am1IIiM2XFKU64ljhBTW6TSnN4Pw0KgmPZBh+QW51ieSlZqcIPAtNi2F5Yn05er9h0eHrKC4wMYm&#10;Z2xoZErXlm8tW3ZLeZfaspQ++xoiRPJjNLooQp5p3Teue3UBTVm8NHKN4TvEwROMqV2LAnzKIsnm&#10;hmh1Sz1n68+ANh4jqhpmdfYha9T5Q5gopXvy6cd9nCXkNDEp3UZH401MSPwD4AFoyCeeP7yC3rhF&#10;hL2787qNjQ5oP9CNkATGRJ0jXOR4O0SQdA1UMdCchTaz9GdgkA9hKSb5sbRnT29kd9/stQHSt+j1&#10;+S8+d4TB8KUlNfFM7ciSDF/I7n/wkI1NDMkApQoE86RGpAJl1LZsaZSSnZaKIWEsKBCVoUlMEyAE&#10;7IBAmTZ/mYFkMdd1qcSggG+H/dIvPWef+vSn7VOf+qQ98MCD9sTjT1jL5s3UGdoPf/xTryOm/pC4&#10;aqqMHk1ESFDKzWN0Xnx+7voKLFiIvL6in8m0eYF0bm4RtN9jjzTcx01Iw31+bjY06201SVi6fPmq&#10;u8hojHH1ynWp/DZ75/2zUgI06xj3GBQJbn19/fq3Cw5a9957vyewPfXUM8Y4zinvIb5kNdV1rjZW&#10;pH4Wl8K2Z/d2ryP92//9Tfvqr3zFlRdtOTZvbk342td+5UiDgHo2NGGdnVesqDhX6j7fgX54eFr3&#10;PStVMO6fNzw04mqO2dWA81d/9avW1FTrRovynAsXLnhNM6VLJJb96PnvezkVAEptKkaR2maMLuqd&#10;jmMYKDLKV2TkpnX9qG2GavzyL39GIL5mp6TGCTuUlpTpuRVYaDbsOQH5eUUCmWx31zNsgAEiXV3X&#10;TXzAKquKrExKEbcr5VGQgg9rpIULuvYqkTfm9iZaVXWZ1dZV2P/+u7/R59a58mUc4qOPPSw7nGRn&#10;zp712luS3Gh4gzuT8YK4ZJuaq6yltd6aN9VYc3OliGPI5gXY09Oj1t/f42Mfec59/X26xxVrbtos&#10;Y7pi16936c/NNqb1JIaaKVCbmZz2vIm87Fx95bhKRhFN6b5IOCovL9XnE48e9lIj8gcYIsPa0kku&#10;VddKTNS70smAr62sWgalW9oP/JtsvG5fZEULRHy1oqzcKssrfM+QmIYi5toAH0gwJGpFP0+6Btnc&#10;hFhSBNgpui7CFYCzVxDAQvQ8PWdCxI3507Rujegax6bHXTHzPdQ/LT8hBpm6bjxCyVLPvBGZ91EB&#10;OgBEyV4Cn6X9lJmepKMk0I6KWHkyGc+PSVprntjH2RsVGNNoJyiikqmHUpiXbwHWUyo0TetVrHuc&#10;n4/art23W3f3kHvj8nIKray8yvcFiWH9Pd2ukHu6u0Q+RGa0dkUFRa50UanizSK08/oKO9Eg6Q2y&#10;2H6902goA/EEGAFRPCk0PElJSdCzDdhdhw/Zzh1bdBJXrbGh0d59/z0RgyI9UzxL+izeXP8PGcJu&#10;kKDHHmVO+frqot5n3QlXUUmR1p3qkHTfE8S86RWfmLiqMzqiNY6HkiC3jN4s0hklZHLm1Ebv7pu9&#10;NkD6Fr3+zb/9+hGaGiwsLNuF89e0aSOeeVleKbWUH7AdW7fbJz/xaauWWqY5A0k/jQ21duHiFR3B&#10;JB2edC+TwW357Ece0WGXvZKIoSGDu/b0pGSb9D/iujI6gaxMd8VKN1jr1kYpyyWfClVYWGK79+6T&#10;YRh2g/kv/sVXjcYdI8P9ujZKWqR4pABysjPdjRVbSdN/kzw7MzQ9p2tqts7r3VZdXSNDsOKKiIQR&#10;3MlpGVJnVXWWlJLh5Rl33/OIPqNIB3yfEwQMPfXdra1bXMG8/PPXZFR6HeDibUcpw4h4ElhXV499&#10;6cu/bIUlpe7Sv/fuwyIREXvh+R/bIw8/YoGMLKneWfvzP//zI/wiGcu4y95/500ZH/Mh+T9/+XWB&#10;1hYRiinr7aX95YTuhazzAh/QTw3tAw/da23XbrgrOyjV8/67x+3AoT3+zMhGfv2NV2W4pWBlXCg5&#10;I67O54Zm4+5i2hoCyqhySsVQuiRKAYaURuXkZTrIt11rs4lfjHB87iOf0HpP2flzV2Sg6Ii1IoNV&#10;IcV70hqaqkR4pGTLgyIL22x0aEbPhDGkqENqtmXwRaRaW5vsytULIlEiNVLdn/70L9n0zIS7rg/f&#10;c5edPXNGfx72Tl0kuIVl5PFwwHwAwt0iPcR3l5ZodRnS7w7KYK5qDddFWqihrbWKyiJrbmiw62Q0&#10;CwgpMyIbeFb7oKKsyibG4/O6g9l5nlhHO0syk6nbD0tlNTc1updmdGRIRj+eIEifaRQaSpiZx9TL&#10;k9TEwAUUNgodUUbiEpO/EpGxUubJECGBSJKun57mdLkjIWrzps3e1Qsyy1hSkukyAlna/9l6LiRq&#10;kVQJOK8L6CkhNL2XNpquhwYrPCtKrpISUl0hk8wmfNO6RkSC5i0mmhiTKsSjRc/v4uIiKywqdDc7&#10;5VrsY0qFeJ/QfEhAHPV/owPcitTo2kpYnxUTYEPCsz0JlLwMypkAYX4Xlcv3SIor0/uXilwSPybB&#10;NEPnsLyqWvssrHO80zo6eryJyL59BzyeT/euK5ev2JLIBkNpLuis5Iqg1ep8oqCHRrTeIggklpEQ&#10;Occ1677hO2Slj+sZBrR3CZ/wDGgDnBGg+iTFqqpEqiQE9u7foWuUCk5N9hAPJVheUx1hvbVYILSe&#10;C0SLxLwVKWkIUW5uht1+23a7/cAe2S3aqIZlyejxneB7YOfurdoTuP4JkU2I9Ob/P6QrPKe9lB3U&#10;+4rkbjQzuekLsrnxugWvldi6rS6LzcsYoKipKyYTEoOPsSdJ4kZXhyd+6FRLXQ2LuafaJz79CXcv&#10;MhIPIPAXJ0wvQoO8yOJm3i8vDtqsFDivZR9sgVpgKDydxwKWlZMroz1uTY3NXiNbInZLtyqS03Ap&#10;UppEHSoNJCEBtCHFJYURzs0KWlGwTNdfKOPcYA0NWwRchTYgZk9v4eQkBvjnyNgHZJxSrL9vxI1S&#10;W9t1KYGwDnCyvfrKm/ZX/+OvBc4DUlaVrrBQzrgpacDAfWLoaIKC0isuop48Xfe1LKWRo3snQxml&#10;n2z5UvgkwVVLdVPzPTY0JpBMtxdfeM1eevEtmx5fsKuX2gX8tP+kpWS8/zhqgUQeykpItKMsi3Kv&#10;53/4ogxLttSrWWQhZs8//1M3woAzqhkyQb/h1pat/j2S0KgRJy5LMxFi2HHAzhQ4JHiTDUpK3n77&#10;TVuQYUNpb97Uau+//4EDJ+vYeaPX1wXVT4tSGreg2Hfv3qvPyJEJT9YaVOo9ceXS9S1ZYJGm66VZ&#10;zYpnihcU5urz523Tpk1e801f5QceeNiOHztldHYqLarQ81l0herDL6TaiP2SDT8lxZwhQlgmA1le&#10;UWA11SXaE7mWkibjux61gwf32i8997SUW6ataCMdvvMu3cMmV83JUuZJUlLEW3F1U16VLJLCYAqu&#10;sbgkKLCoMkZeMkSGdqb0l45orXCrEsOmmUUarmd9sbasJQ1yAFdv90k4QXsjRYCSiCdA+9FDBvo/&#10;GtkwyhLPCKYqJvWHixvySa9s1JxXDaCe9TwA+GR9kVBFkw7IRLKAjDUlAYxjRcvOWV0v2eFkcXMd&#10;5Bzk5WVrXzOCU5tjPeYtRddiUZ2dCY+T4+FI1WelSTnTe9/beOrF+6Pc8XhkCvwKCnO074PaT3ki&#10;Krk6ZetWSOWDDnEIj8rUrNc6j49PAmdWLpIaSKP9bNCGB/sFgFHvxw4hpeXv2OSECNaMjU5M2sjY&#10;mOeOhHVWmb+dkpqp68gSyTABdEQqP17XTZY93dDI6Ga9UbbkRDArAFuULxuRoz3MTHFu49Sp92xy&#10;CgXfaWfOfSASkKZnMyuSBKmP5zBw/3hc2P94Rvg7M843b6qznXu2iljfbwuhOZHbaZscG/V68Lzc&#10;NGtsLtM+YT+vCLwXdW2T7q5P0PmmLej/t4nSxuv/7bWxQrfotW7LRzDOFy60yWhRA5yrA5KqQ7Xk&#10;dZsYlcmJaRmVDOu40WbXOy7Ze++9Y4fvesiaZNhpuXjlSpsMeNAOHjqAEJBBkQGTkuYF0JAQQ1MM&#10;V3tSJ2fOnrf2tgH7xjf+QYdKrFtASfyXqU3btm21hx66Xwdt3k6cPCpDhRonYWjRjQ5AZmvJUucC&#10;3WRKwXTocoJSgzMyhzIoM9RfJ7liZwoOypLaTmpDKyqoD56zV155y9quM3Bg1OO5NHlgaH9hcbGA&#10;tdY6u7q0DjlSbNXuNnzl1ddkyLLs/IULUpLlMjC5OsxBXe+SZwsXy8B999sv2Mee+6TYvy5YVvWf&#10;vvUD271zr7tCc/Lzraq0QiryvBRJ3EU4v6DPlaEHoHkBnoAhhhyvA0MEGHt56dJFV3bbt+9wwwWw&#10;b9my2d5653Wp20arkjKhHIta4i1bt7qbHwVBdytijNl6noBMXKEk6PrLZIzLnEC9+uqrIjqU58Ts&#10;93/v96R4WvSz6VIIlK6tC2D17PTc6EBGSRXE6Ctf+VUB+IDdaGNWsIyix8NXXY02NNZaY1MDXkyj&#10;dI6SNtyrhUVF9vCDj9j3v/8jgfWwtWzeYl2dPZaRliXjP2clhWUCGWKfFa5aKUMiQ/82KaWysqD2&#10;DwpnVncl4631KS8tc68MjU06OroFaksicCKQk3PaI5QXFWudBP7aVzSiGR0eccVULeVXIkVYp2dN&#10;xjYlcQwzIbRCkhdeC9pmtrRukpHXNUgtUacc0PrRGYzY5ZIIwZxAi1g3gMyeJnM+U4YfQMEdzTrP&#10;Sh3SwYsyqzQp3SIBf6b+fRmGqecLOSDjOkmfkayjwhefR006qj1PhIgOXzQvoQkHQIbLmhp4ateZ&#10;+VyofZedRaJVWGsQV5trtDvVGs5IWRK/pQ6beDcKFGKQoL1OvkaCQDVR18BI0XWthbt7da+EAmgy&#10;gxudMjtKpea1pyjRHOzvsQkB8XyIAToQ7QR3C/dpf3Te6PbZ26xnbW29d+ZimMj7R4+6K5vYMu52&#10;yFooHBFA3uYg7WNtdaT53Hh+Q4aViPxHw8tOzCmRw8VNyKeqssyVcLaUMBOsBod7LC8/1yfSkX9B&#10;w5N1gSidAaPYoJR07Rm9udaL9aarX7IITUmxbEdqxHIDIvx6b2YMTI5P6HnNilzqeWcl6n1JQiRB&#10;lrG367IzZMkvW2Z6nogN4z7X7MTxUxtK+iavDZC+Ra9777njyObNrdrM6VICBc7cp2ek/JJjYrCZ&#10;1t/b77XEF85fkRLJc1cRPZNff+M9u/32uzzB6IzAhwSwK1c6rL39hs9QpsFCYWGegGjFXaG4nIgd&#10;4jKmFWZjQ5Xt23fY/tf/+t8CwlQd7kKB17z90ZHfldFM8MQQemNHwrNSBWLvCau6Rhk1gQoGfWFx&#10;XSpwSYqowaYmZt1g0yDCh9sLsIj5MbeXBhL04r1ytV2GJ0MbJ0VqCkWVJ/AoduBj0AWNSKiVBhgp&#10;6fit3/ptO3DggL72O4kgqY1sZxK4PvjghL355nF9Vprdd99BMWyzV15+zWPpeVLRszMLxrhBlAoe&#10;gSUZIth825Vrrs5RDR997uPuQieJCZckqoFmMiA8PwtZ4e+zM7NeD/rAA/d7H20mKP3Jn/57gQpx&#10;QwA4086fPy9QS3QDeVWECaXHcA+3fvosBmZwn1w/YIuRv3ThvK6PBijUfmM8e6yknK5ohDvyHZCi&#10;S2E7ceKEJwzu23u7eyDomd3bMyLVhyKjIUTM3f2AQF1dra6PUYEpdvTo+1LBZbq/MZ/LTbY7XpNS&#10;kZVpgRwd65iJPTHOTOSAkTxHAxy8J4B9eVmR7dq1XXtnUWppTM96zskG+4cmMd/59vetu7PXursG&#10;vcNYYbBMzy9XKtIEzDO2fes2u3HjuhT7mICfWv55qcAxEc5JX2M8BDlaP1z/9Nym8U3Qe9KHPSZJ&#10;FrInLOnZ4EFhvVHjxN9R6OkiZ8RdIW+QIQc3vTNJUOsC6XEp+lXt1QStd57et0zvua71ZtiFx0i1&#10;boAkvwXvTNLzWxdgQg68EU5Bse43oPOYFgcr3Pa6Hp5pkoAmR2CSkZYkYk3b2DHd0qrlZ+Mpivlk&#10;qBVdL7OoV5ajDs64e8nsBrRpS7u6TJlSqmWLQDBUh74GJEqxNwBLatfxJnG/nPtlGrJIbfJ+EKae&#10;zgvWfeOKnT11wsbJ9g4GvT3pxNS0VYoMTc+ErP36Dd/XLVu2+t+ndIYy9fyWhM4PP/akQDFi0zpP&#10;gCjKNLpEy9x0EbNyEbEKfT7NiCY8V4Hksx07tmrPB/TsckVOi2xzS5PFh82QDFohgsrwFpS4bMQK&#10;3oOAbEay7klPRp8BCUtNTdL7yy4tMwd7UJ8x5yGM7u4bIipm0dicniWNlZa0P9I89EcMPV3qnxK1&#10;rEB+3EOSuGbHj28M2LjZawOkb9GruDj/yMysgHCWcYPpOqhZ2oSUOQ3am2+9KqUzY8cESiSI0emK&#10;2b0MWSgoKLOXfvaaFRWWegu/OYF0fX2jff7zH3PVyuhLXFTE33AzkdSC63VNCigWS7SxsSX7y7/8&#10;H2LcMzqsC24cSEZ54KEHfbgC8cmGxmp79503ZEBn9TtM9Fn0L8o8khOzrKa2yQH74x/7pJ0+dc7b&#10;RDJ9h4YTn/vc5+yOO++0rQK7228/aIcO3WV79x2QIt1pd933oN156LD+/bC98cYbDtAQlWPHjttb&#10;b72tvz8rRRvwMhCM4h137pXqfEPKm/j4vLsjqRXu6+3S918TObnsxmt1dUkqZl6getk+8uwT9t3v&#10;/aNdPH9Sf78kMLkuOxEzxoBSMrYq8AxLURA7R/XRG5ipQ7jjaKpArA4AHJUB/OrXflXq/zVX1NQb&#10;33bb7fbt7/yjGH/8GiFAKLh+ESOUF4ANscDl7WECAQfGFpBjyhaEaEg/Ozw0JOOaK/Bc9KS22dCY&#10;jD+tVak5ThP4SHUIaEdHJu2tNz/QmksprqZrzRl1GZCCH5TxkzITCNCPu0Yg/dLPXtQa0TKWtopS&#10;JLlBBxjm8QYLSmX86CUecg8H70uC2vycQFBKMVUkirX5whd+WfcklaX3JD5KK9IaYpkCRVQSHdsY&#10;UELXuWUBf1agQIChe0/OkPITeREpa2ps8IYXzDQHFKurqkREBgTA5U4curq63QWNAafJI89gUWQD&#10;4sOfGxrrvW86IMD60lMdVzRdqvJy8v06krWmJeVlNq/9Oz45BdK6crZUgXZKqi3pOeYUBK1xc4uV&#10;VFZZagbNVgSy+jltcEvUe9EbPp5lrW/pOYH0mSJeqHLi9rT4HBocdb6FCF/UNeRkZ0gFJkvRTtjE&#10;sJ6/PqekMOju84XQjK2LFGdl0r+cRigJtqq/6+39HvgclHaGCCDqEnAOSo2iVGP6Oc7elOwBXgCm&#10;gRH6Qs0GdO3lpSWWI7AUNbCqknTbuqlG61wnEINsTdjps2fsRkenvfTzV6RyR6x/cMjohvfZz3/B&#10;Q0ZTeuYTkyHtNdp1prnHir1z4MBtxvSqiO4/L1cEMSHZ1/jSxSu+ZwHpA7ft9/MxNNBndQ3VIukz&#10;3kVvVPsFMsB7Xr7SLrvDfPUVnbUU3TceCzxbIvRhwjoMW8nQeyaIBLLXeo2WuSTpEYqbmhq1/PwM&#10;KyjWOUzQXkCxkw2us1pVWW9lxVUC6xyrrK52MvfWm+9sgPRNXhsgfYteFaVFRwCkyYl5bdAid6tl&#10;ZUtV56JIc3XQM2Q8xegTMmRXiIPCjFtlYKdt29adngV9+vRZgXWZPfTQI/qdgBvFrGwZBDcsxEID&#10;MtRRHQ5UVpo2+Jr9+X/4S3ej19XVCVDmjHFz8wLjL37po0bbPSZRxefqMuNZQK5/w5DA/EkyKymp&#10;8ev9zKc+b5PjU86aSXYiS/trv/Zr3lWKWdTFJcUyCKleA4vrKykty7s3pUipc3133HGXmH+pfetb&#10;/yQ2ThOMiD37kUf1fkkeb83LT/d1AtxPnz7lCTrFJYWWX5Al0MkSqUmRQZvWe8U84SQWC9ljj91r&#10;mTlJuuYxHXQBQYIAfIVaUN3jwqz3yd7cul2sf1o/v6zPr9C95GqNwjI2Qbv3vrvt1KmTUg7bdd35&#10;9o2/+YYM2g0p/jpr3tTsiuTlV3+ue23R88jyNSVUACmqkophzQHqBx54wLPaiVvz7x/OhCY/YGp8&#10;0u45fKcr4ND8lLVuabK+/hv6mVVjlF+mnvM999zjCrers9927zpoBcEKO33yirusq6pKjDnOkKeF&#10;8Kw999xHBCxZ1in1yvWQlT4wMOjx6qbGFhG4JuuU8k2wVKurbXAPDZ3rApkiBzPzRsvNL3zhy56R&#10;j+GmEQmZ4igx7ofhIXxNCuxPnDhnNVX1Usu79G90qSrQs6u1uVlGX2Zpn674+6B2mGUtS+1qEC9J&#10;pcCC9qRCD3/fOSnoqelpAW3Y3aV4V0pLi62j44Y1NNR7uRBxe8A5U8DGrGyS7LZt2225wQJv2kLr&#10;Tf6Lgs7T98RDLVnXnSfwmtO/MQWrb3DQcgWkefm0oYxYup5FIqgrcooLmi+IKi9CHz7ZTIoWFzfk&#10;AdKFqtdP2vKSPm9hUmoxIiU9713PKCWjEZG+qf0NKZPaT0/V82UWdrxWmM+C+BGeYNyovx/ucJGK&#10;rECGEwP9oD5rUaqd3GzKmHD10rhIKl6/x2cva79/9uOPW53ULNnwhYXFdvDQnU7SacRTKGLXPzDi&#10;CVyUj91//wNWWlZk16502JbWrSJKVb4/qUYgaWttfcWvixI39ks6YbHZeZ8/zjVSBkcoxMuhRIKY&#10;vJURSHHSPKdrpTQtkBW0ixeuWVpKtpUITGMxIufYoDgR45zxpWXXzxCbnrOrV86IhC3ovgM6l3Pu&#10;sSkoyNGzbbbbDu7Vvpiwc+cuSFDIvqTkaM2XbGx02j12mbJNP/vZKxsgfZPXBkjfoteunVuOrMiq&#10;zM7QaD/HNzX9tRfCkzKSFTqoWuo1KTVtekplhkb6dYjnxcSzvKH/vn23CTRmtZEnvX1fpkBLxFO/&#10;v2y/9Tu/bY88+qjH6LzJglQvGZ3/5b/8DystqbArbW1WLmWTk5etwxG0P/6TP5SSgzkTC4yXXJSV&#10;Fnp2Ny472hpih6g3zckpNNkwARdlOo127VqnJ53sv+2AmHa+FKAM5HzU23wGCwtksIlj6x5kHEg+&#10;w1DFD1uqDmhUinubxygpyTp27LQAkgQpfp4uRIsy3tlew/39H3xPamnBqmWgmElLSVIsNq/rXbPN&#10;LTX686xdvnpcRo+a4BmpNGLiUs6rczKY5jFWpk0txTCGxAxlMKWucHHjXqZEidIlGiuMSUUTOkBh&#10;0DimQ4phUMaPLmsXLp4T0Le4qw/DTV9r4uj0UeceqEXHxQ0I4YYF7D1erfshkcqRBMMrA0mZycQE&#10;5TYmIxjW2pElnCCAnvVrjEZQ42siKFVWXdmoa16Ranpb1zFoJWWF/vMVlRV2/Ua7fn5BRj/dpkTA&#10;6HAG+JKZTE38uXMXPakNwlYqlU+iEGqNcZBMB2tsxjMi9SmjPDU96XOs+/r7PZEtFArbq6+9Y21t&#10;XZZOZ6zENKnjBu3XdCssqLCKsmoBYKHeWyoyS4QtaU0GdTReb+8JYwFfH1zIZPTnFxZqvZdsWoAN&#10;yFKSliKlSWggNy/fQwtFhUV63wonftTg40JnTOgh/TmgdV4Ii6AskA28y6sIunp7HOTI4iarO0nv&#10;RzwaVR1bWZIKjuh5JXmXuEBSspSvWCLAqedAljmKPUUgRcY1c77pfuVxaBEEEjkpp2KKHOpuamLQ&#10;G/fg5uY9k3XGcJVTx83glhU8GXrY7A+uyT1Y+hwtr58BpmTRuCifJKw0qU3dP9nc7JXoksBYCjoh&#10;AYAjoY3cCdpq8j29wWrYklfmrHVTvYhAls0t6DOpS15Lspq6Znvwocf0bCMi2vTrj9qTjz/quRnj&#10;ArihvoE4WU9N034EdJfcm8SIU9ztNCUiJEN1xdgEpXzp2l+luo9kEe8xq6uvs6bmBusSacVrRr/u&#10;K1LQnSKSKck6O1WN2svzIve0Ak3U9QMVugcIkZGNTz11zA4d3K79PeF5IXwua03J2bqIHQOCGhhd&#10;SctjqXLybgD+xKQM2ZEkEag8X8uf/uTnGyB9kxcrv/G6Ba+777r9CM0fVlcpozGrLK/0nspJKTEd&#10;gFU3upHImmdFp0v5UENKc4ec3KAOw6Tt2L5bbDcmlXnea6B9gL+eDoaD321sbNSnALgJnr3993/3&#10;LTHpanvsiWfsWts1AVKlmHiBfifBHn7kkKvszExIgZi1DButBBN0IEhgwy2bIEPlzfIt2YJS0ofv&#10;vtdrexcEyMS9PvLRe6xvICyDwWjBsD6DWHrQ3ccZaeluxEmGIgOVhDaalZD1mi7l/N57x7CZ7pa/&#10;5567pOjM752mGswRzshMtpdeesk+89mPCwT79N7nbdjdqWsCjAoZpmndb7VAjQPfLbKyqDWY0PVO&#10;632ZWpXi8V06Ow0OE0eXmtJapev7ASlX1DuJLbi7iROGBKoPP/yI9ff16eeSRIYmpezK7bXXX/cY&#10;aVk540TplEQ3pfhMaAYF4Ipn8hZTgzDSKGzchitSgRCsRhmgEpGiO++4w15+5SWp0BKBwKTRVztY&#10;kG83pCIJYXTc6PJSGBqsJEvFRiMk5EilyVZpSUV+0uzc+ZN27Pj7Rv/vqqpKkbd0a2+/7u1TiR/j&#10;wqYzFSVyQ0NDvucA0S1bWr3ZBkYc4EZB7d69x/qljjpvdBijLQHq8YlxD2O06XrGxqYtKSHdCeDe&#10;PbfJKDPQI137Ys1VVJ0I27Hjx1x5RZcWHaAZZ9jS0qI1hYAIfMTsACqS+ebC81LQES9NSg9kenKT&#10;f4lNkREPUM9qT5VoXUlWyxEorOj3SdR7591j2mcDApqQ32dtXb1U4hYnST19vVYuJU8SHkq8urZG&#10;zy/BhgeHPAZKCVe6Hjx98lHz7DfGXQpxtX64Y9OdLDBLPSSwZ7oXJAJfNcldZDvTmYz9wX4tLiZ+&#10;nSmlp30vQOdZ46722kftmzWB8op+Liaw5YuzsbysnxM4UYZHIhnJekxhW5ZynplbEIklgUwHQOcM&#10;kPdabp0Z4adU5ZqFpoal/hNsfHpOJGfFwpEVC0lpBrILrEgEnPyFixcvu8fmvrvut5j+rb6qxjrb&#10;2u3g/v1OPialVMk2J1Y+p3shDEOoYmE+LELa4YJh546dfn80rVmKRUWSNmmta7QvJ7RPu2x4aFzr&#10;ELGZaa1hdF2ErVIgWiSLQ5VBPG+CeDf5LPFGJoTfFq22Wu85L+KjM0EjFSZcBaTQsUV4D2iKMjW1&#10;IKI36x0Gx8ZmRX4YfpMu+5ShszJpr7z85gZI3+S1AdK36FVRFjwS0wmWrddBTZbBjoM0PRc6Otq1&#10;qRNdsTTWtQrcMvRzER/WcPbcOXdBFRQUu0vo2tUO+/SnnpMKljHUexH/27N3t7uYcH9eunTFXnv1&#10;Db1/tX3i409JyCV5CdSkDDGzqqdnJ+yln79qDz54nww7CUnL+m9cTVNHSsvFPikVDBwND3DD0iQC&#10;F/Dx46d1J8kyLCag2CTwStPvJVl5VVAGdVLAWe8uMpQKoCWbpYMYTyShrAb50Nc35C7m6upqqaKg&#10;/nzKmptbdT8RGb14fJaMa0hKZ2e73mvF8mVIhwaGPUaP4iK+SEyakpZQaFwHWoA/TwcrGQbaG06F&#10;rDBYInW7JPAJO7gyoaq4pEDAki3DyphBrind15lWiExR+sM//EOP9XHtb735jsdNl2TYcnJzHXym&#10;p2b1+/lS79l6Zh0O1oA0XyRZffSjH/UENUqw2trapBCD9vQTj9s//59/1Dos25e+/EU9o3Td36g1&#10;NDYLIIJ6j1LZd4gDM6qDTjAWwjO69imLrc3Y0uqIHb53tx08uE/P7F59TtB++MPvS9VcsYcefMju&#10;ufd+N3Z9PX1G681MkY7XXn/NidMTTz5uB++4zfs441ZG3ZNEh8sRwPyN3/y6nuWyewxGZYzJpk2S&#10;ikEZpUpFLy+vW6+UE4mK4QX6kS/ZhQuXdN25AvkB/TtZ1RGbnh4XkQha86YmXXvEdDlOkNIys2xR&#10;SnN2XuuNG1tAxT1mU+KjayX2D/EEIAnxkFQGANZpr1G3+4/f0rqtJ3qTHNzg1P1CdIeH4s1Q9u3Z&#10;65nkjAldCC+IRA7YtECf/Se0tRndk88tQ+FqX+Dh4P1Ri4xPJDkQ4IZUTc1M6VnTsjTPzyvPi3Gl&#10;ZRVlUpoMvqCkSWQFtqc9z9CZQLb2hf6clJxm60l8SRHrWS7pLEcEzoS06NpHY5YVAR/qODc3YAXB&#10;fJ39mNZwWPsqVWc0xckwilyf7D+XqC9CUDXaW919wzY5E7Hy6iZLyQza+GRYX/OyBZ1WJqDuut5p&#10;yyLPyajy6IoN6FmPdHZ7yCpHZLB3oE/vS5a4zu5KTIq52AIZ8dp95nmjWO+55z73cCxGIp7JDUBC&#10;6qiFZyALTUtIFiObu7ikympqNsnmJLnbe32VpMh1987gqWLoCUQ/shjy2v+xsVHts3UvFcMOUUpK&#10;t7TYSoLNh1ZFxHUGh+d0vpkjrmelZ07+DJ4Yavtff+3dDZC+yWsDpG/RK5iXeYSpSovhNYED2cJZ&#10;HhOORGddEWdl5Xnt8IkPzlp3d68nbvX0dbvKhHU2N7XqQCfZ+NiUbd++V2CRZVevXpPBl/rRYUuT&#10;KhmUgqC9JMkiH3n2KcPjprPmXYpIjMKo4uYFDB979F4ZhXWjHSEAva7DlSaVkycwjcrgeaOHpZjH&#10;jonZ9QgEsnTdQ0NjViuFyASgtMxsvNsyeiaFqnsiti07w+/gsicuizKHPPBCDZFVyrhKVFGflCtx&#10;rHgnKtqkolSXBUQFUmWb7MWfvWBBAeSwPhOQYGwnCWybmMwjpZCWkuwGmBgz2dl85poO/mD/pH4u&#10;WUYl7DH9VJENYoe0yqSrGj2tya6mKQhxMlQpwHn1yjUZ/Fw7feasnkmKMZMZ5k8bRcp0UBkoL/6L&#10;UiZjGTW9ZcsWrwentpsEM+Y0o6rHpbAff+Qh++H3v2df++rXpDbjjV/oLDc4MOZhDzwH1HBzDaG5&#10;aSnbAfcIJKfGdN1Ru+eBnVZUmikjuWzXr7d5FjuEqa6mwZX03//9P/rEJAgQihilD7iQNc40pHQR&#10;GdQ3/Z3xjFRWlNtDDz+kZ5aozxNohee0DsQpaVwj9UepnQwoBGLUjTNuWGb/ZsqAAvLUl/f5WM/B&#10;oT4BES7sFW8NS69svCzU4+PCXdZ7hqMR721NZnZAawcwMhCCWdv0As/Us8H5y5hTXLXUFW9ubvb1&#10;YJjE+MSMl8U9/thj7qpmoAzZ3wyq6dU+Yo+RdDklQKZ8icxlPDnU/FO+SyY3tdj8LgAN0DObHIKF&#10;kh/T7wDquIEZIUouBAmYlIAR12b85Kg+i/DRun6OLGZIG+7nST1P8/tc15f+LVmfqS+IRURriVpO&#10;TU51UhDIIsM7LR5e0iFZpJZ5ftFWBdImgE8U0BOuSkgQSAPUifG+5TzndUuz1Mx8S87Is4WItGsW&#10;MfcSGxocs0qR8YrCMuu+dt1qBdgxEaIFXW9NcYmVFBXZuhjsgM4+LmfyD2j6oyMjRT0ngnxa+xTF&#10;mm1VldV63mP6N31mfa0+P9k6u7q9iRHDPIpLyvVcycvIEoDGtL55OstZet9FrSvtRqO+9nicIDgr&#10;Olt8dXZc17MNuCcPz07I490ibJk5Ogt5er+gRcKJutcsz38hBAKRgDzi1crJDtrPX3p9A6Rv8toA&#10;6Vv0+tWvfO7IBJmpxvzVTD/kuF9TM6iVTHTGuHfPAfvSF75mf/RHf+xJTVu2brLde3bqKSTYo48+&#10;aXt332Y5eUHvbd3S2mQXL12ziqpKGftMz74clAErk0J/7LH7bHaOMqxEgYzZiVPH9N+QjBPTiuas&#10;tKzYtm7dKqMkkyPD4O4pHQwHXIFIhQ43rl8OHHWcKB9m0BI3JQnpvgce1Ofm2rnz110ZpaYnuKol&#10;Q3V0eEwGUAZFBo+BA4iaoSGGa2Q7EJMdPTmJW2vMpz5RrnPs2DEHtS1bN/v1UcN8o7ND6vaU5WUX&#10;2dkzVyw9hWH4QVtbksFLz7VtW3bYxz/+CYEzU7nmvTxsJSYFn5AjYz1vK0upMoJi9ctmBQItVDMd&#10;nFLTEl3NMNyCODVu0U2bmmUY1gTUQ/q5HHe9Uv4xp8XTYxH50LXL0JDwRP/svoF+KaxyGe6o3hOD&#10;KwMlIDpx6pTWecE7fe3avdtraF998af2O//6X8nIldq3v/09u/OOe23njttETlKkbnsEvF22Z+8+&#10;7Qut3figwK5Y67lq4WWB/85qve+InvdVKTZK3aa9axyfxzxf4r+N9U0yZnGQoTSM8acTk6O61mSr&#10;q6u2sckh6+hsd2WNi521ose06bmUuvt92o6fOCFjKzDcsVN7MqC179GzTPLucbnZUucyqMRWQ1oP&#10;EpQYjfngg/eLlDT6cA+8IMGCoNYr7Ps4WSQxsrjic7Cj2lfUwLOHsgQQqSlUIuBRiun3op4sNjdL&#10;7/aIJ2JxH2QwM5ecpMQqXUNf74B9cPQDEbPrNjM54122wvqanULljRrTu3iWwfw8z46GYNKsBZCC&#10;qabo830Ih64H1U39Oq5uwkRhPX9mFnufd60joQFCDSSXUco1NhWywVGG12iPSwGS+e4Z5VoPVChx&#10;/oj+vCLwTiQ+kSySS06IvkeMmz7mNGqBVAPQ4XBIn6v9pY25Jp0fXZL6TUzTumIXRDphW3rWuLuJ&#10;GVdWNok8a20ja1LTUYutMQO8TqBXb1k0uNFzqhSAvvvK65am89ctorkmArkmQjI2OmL5sg+BfO3p&#10;2SmRuyp9VQo4b3jWPRn+lHaipEkUY73ztIYkWEJGOzs7bVAqfuvWHXbHHYft/aMndUbGLT9YJiXd&#10;JFFADkiSzh2z2uNNTOi9TeIpwoOMd547pJLZ6oS/qOWm7KxA75Genm/zs4T6tFbLUvlS0ZDtyNKi&#10;wDreQIhWyC++8MoGSN/kpaO88boVr9/8zX+ljUvDfQHNmth+erIrQOKP6+tpOqxrYugF9sHx4/Zv&#10;/s1v2+/8m99yw4k7bkkGLDQjQ2GLdviOvTpgFy2kQ5cRYEJSu01OD2jTSwXnZ9uuXdtsZjYqZUcZ&#10;jfBdh4VJWEsy7JkC4MbaOuvtvGFBKch0KQxeJHglSXmYAM1WpJryii0pNdvqm6iXLHXVRzkODTvC&#10;kQV9TpL9xV9+024/uEnGJ1HGyN/GD+lrr72i+yMphjdjFnQ3sfEEGDpuRbKIUf99fQN+CMlshjn/&#10;/OWf6b66nOnzIhudeNjYxJR942/+t/2Pv/qGTc/KMC8sWmfvkG3dsV/AlWW3HbhP779V6qxUykVq&#10;by1DhhQFHBPDX7KM7DQp6mEpvAkBZdCam5tELJi+FbDysioZKZGMlCwLyOClpmTalcvX/D5RySST&#10;eUMFmIZeXC+ZuXTNqpEh6+3uNJPCvXzxrNR7t41JBa/K2O/Yus2iYTKCI3bozjtk6CctI5hvv/NH&#10;f2j5ArOU7EzLkTHs6emxu+66y+clj02MSJFGBfTvCIyHrb6xVISnR5+1YAV5Wve5kBXpPeilXFtb&#10;KQPZK9BIFRmbtoXFeT2vJKnWsGdPR0Qw6Dt99sJFT6yKRmjaEZThzRMYUsOaaoV6L7KV6S9dWEhH&#10;LbK7GRuYYE3NtVZdWephASYX0QwkJ4sYMqGORa3Eir3x5uvW1dNtdbX1UtCprhpxaeYEC6Q4GRsp&#10;wNYzn5Nax9VK/W2ulBT5CbhEqW+fnBz3+DyEiTjsshSYRKjWYsyGpP6pFGAP0IUO9VsmUsH40txg&#10;wJpa6i2nIMeqasv192xXgIuLC/7emSSSUZeufYXX6MN4NCMxE7XnU/XsSdpipjVxZPqq8+94SHgm&#10;NNxY0/3MTnHt5t8Paw2F4hbWuo6NT1tIIJiakSXlLCKqr2R9JqCKfF+NMQFq3pYFNpHwnMBwxDuj&#10;jY2LYCyu6tngDk8QMK47IYjp56hKMJrLiFXgHaLPQEpiwHpujNr4oJ4puYirIuODM/aD779g7793&#10;0jY3bdM+bdYZT7PNLVusvaPT66NJKCRjnOln9B0nB6G+rlHAWmdNjZudqI0MjXiNuImU5AukIUyQ&#10;6GBBnq8X3i/um2EXJNNxb4RxIBKDg4PaFxFrampyYohXgvwZuvZ5t7W0FP9in9VW1MjWSBzMLIhk&#10;ddmN6z367GkRwX479sEpXeO0SAod1Yr1vIvdld5Q12pFhZVO9LwX+8brpq8NkL5Fr4zsHDty5E9k&#10;RBalDpOlHgbEOsk2TdZhZeZtvnVLvaJ81inyT1wSOEqlCBCIGw8MdOoAh21usc8O39NqM3NtAsdB&#10;S0hCnTOUYsKqq/KlZBatID/dHxwdkCZ1CFLERvOz8ixJqmJRqmVzfaOt6ADIdsaB2aSsBG6WLIDk&#10;y3IsLa/G5pYCYsI0RNktAx20gaFRb6ZAfeSevVtlNeJJMnQo0x89e3VG5AFMoyzl6Afv2HtH35I6&#10;mV+fnZ/Wx63LoJsbD+LzKC8U6cjYsB04eJuANs1zcKQlBKyzYtFkVK9aUVme5ZcEElIyZdgSIzY6&#10;PWpr6Sm2KmIRTci0PQcfsLWkQpsSK18W4UmR4pGYsSTxjuS0Fam5WSsoyZFBXrUMAUVufqEIxv2y&#10;ublSpSkC7t1SkYesdct+W4yu69oSrXmz7k+rSP0usT2SjwIy7sQ6UUarMS2cjGokPCmFJEU+NWIl&#10;QQG9Pvfi6XO2PL9itZUNtnP3fkvPzRJQhrVeMUv0SrNFS8pYterGYqmuaZudH5Yym7XBkS6rEeiU&#10;lRfL1q9bvkA1ISL1NRa2VamNycEJS9SN0TaR5iMr+vzegS4rF6AWlhR6X+al5TUZugoBkJ57CqM4&#10;dc0kgc3H9IxlQFOzBPhhm5oY171E9ecxqyrPFShnC0iXLS8nwYqL0mzfvlYB15j21bjWY1JfdNaa&#10;skC24CPVtIY5en4Rm54TIK2kCHS0iwI5FiNJTQCdmZtqcwtjwvMl+7Uvf9nS9VynRocsV8RifXlR&#10;5GNWandNZIlKhFkpRJGHgH4oTaoqSeuaELHJhRkHG+LBgOjU7KStp8VEcsxmYhOWWxmw+fV5/WzY&#10;lvU7eI6X9X/hmJRkwrKUe7roxJLWadUCWVlSchm2ddse/6KSICklXdeqZyKlHWN3Qi70OXSbyyNj&#10;T896SSSD5nYBz8wWgIr1Asje51uAtSJA4zksRedscV5rujRj2SkRK8xYsWCarik25wSHrPrhsTkB&#10;tc7ycMTmI8mWmpln6QEBagJdyRZsOTxuazGtnUDWYjpEUQHjip7fzLoVJOXbbP+UleSU6P0DdvbE&#10;WSndLmu/0S3xHrCAiExOWYWlFRUbPQFndJCyKyp1T8S7ceOXGXOfX37pDYss6Ezll2j9061UP09+&#10;R1Ygze9h27YWK68osSXZHJ5xskwDpY8DQyLbVcUixGUiSnkOxtTWUzFBcuiS9mOO1G+anu/i8pyI&#10;l54lTyM8a9uaRSRWtG/nl60gt9TmZqI2NjylfSP7p+fU1dduI+N9dvnKWaOx0lxoWeRkUnuH8KD2&#10;7cbrpi9WeuN1C16f+cwnj5w5fdrdyvQtZowdRiFbCmeSEhwpr7KKUh2QQimrdstISzQK/3du3yk1&#10;siB2P263798vtSeuLQPWLwBH2YSlomCtDDqorqnRnzNkWGl5SAZrsl251GF9vf0eYyMBC3dgVVmp&#10;tejgeE0nL1BRj5qEDWKQS8Lva9e7RQ7MbttzyPbtPWDX2ttl5Ii5JVhBUYHt2r1F4Bt3adGKlBej&#10;EwvEqEtLSqy97ZodPfqeDJAMv1RjUVGZDFyqwDzB3nrrA312oivne+49bLSLRLVVV1d61inu3G9+&#10;43973Spd0M6cOW1f/drXjly6esmmZqbtzrsP2w9++EN79MknvL48XUaqV+qaoQrEfJnxi6uZubTp&#10;AvasnExradnsioC4G72tyTZn+lYwv9iTWB577Gm7bf9Be/WVV6WgW+2zn/28vfHWG06QyB2gO9pt&#10;t+23eRlt4vojwwMyvNNWKUBdWtLnyIgfOni71jLB9u+7zS6euWhf/epXvQ66rKpcym1JCi5NBk1H&#10;KlGAIILW24+CHhKg9tuyAHPnzu1WVlZiZJ0TH/U6X6mMvECux2ZpxZktskW8t6K62hgYcuDQHdbW&#10;ft1jea6ehgWMepZ7RA7W9H8dWmNcqzWVdBershm9D4lMUWb7SjkvCSAhXNTbE7Onixx5A6WlZSIf&#10;ydbT1a73DniohPIvXP4MSWHEYUT7jPrX8Ykp/Vulu4vJjWC6E4l51IlXlFbaudNntI6r2qPl3jqU&#10;5insR2LC7B9dtl5SoLpvuo9Fl6P+7LlfW03RcxPQ5WcJ0JL1/EctuyBLpCsogtJjAT0LXLUxASgu&#10;6pU1GfX1Fe0Lasgz9Xxxw88bPbFJsMvLY674qj/7eDb3qlQyqnfJ8xPwONTU1Op8tFqWyN78/Iyu&#10;PeZ7nClTZH9TZrWus8O1rhP41rW7+tWjTdI9CI70iFdE7NatrATvS45+JFH3GxC45XrcOpXYta6D&#10;MBSjN3ME1qw3c6TXRWAXQmFbj65ZfYnIshQ4iXXPPPOsh4faO6772S3T8yAh8Njx43bx4kWvS8/T&#10;/ZKLsmX7drvR32d77rjdSQWJhTRJohoANzf3uxpbtU3NTZ44ybNDCd//wH1+xrOzcqy3RzYgFtWa&#10;TwqQZ23nnt3erOjK1TbxFWLjOV5PP78Q1hclfwsiOSE9XxEw2bey4jzLkZq+dO60QDzqoY7Z0JwW&#10;SQRCtqi2vk52odDPAn0EyKXI1z4mT6GstMJ7D/BMXn31tQ13901efnw2Xv//v44f/cAunDvvBhh1&#10;SMILL2KiuIBxqZIxvGPnbhngGoE2c18BHdohSjEurdqVG+16IFKQOvBT03N2/uIlj0WTrINRo7k+&#10;CU/EKjOz4slaczQnSVq34oKgFZGtKhCgVCZBAE6s2y3LLx4ziavEpTEA7nAjySkv11ICOsA6kHH3&#10;17S7vHh5ww4d0FNnT1v/0IADCN2euvt77eevvCwmnqf7NU9wo/SHpB1c4VOT0wLjPOvvH7Rv/M3/&#10;tBMnTglk+72UhGsBTCkjIt7M/dDRi6xpsr5xq+F2fuyxR+1vv/k/dQ0r7tIdGOzzODfuSq4Ldx1l&#10;OXweLnQysFljQggkV+GG5T5x0eMdwO03Pj7izwI37FndE88qvBgSCETs9JnjduSPf99OnT4moEpy&#10;kvLMs09qrVNs564ttmffDgFJugzhVfvx89+1r//rr1pGTrJl5gRkEGMygNlGZy1AYXxy0p5//icO&#10;sgyJoE/3vYfvs8UFMs6znRxNjEthzy6IgFALTOeqbKuqbrSKqnr9/qyM44y78ymze5DyscEhz0Ku&#10;qK6yZhGSzu4ud9c/+OCDvhYoFDLCMcR0A2NNxkX8WDMGLdDyky96VtNy9vz5i1rzCb33Q/bEk095&#10;f3XW8gu//CUflcpa0izmw1aoKLKI9uzc9KzNCrRnJiYtgQSqBYFxakBgVem154xHpF/0yOCYDLIM&#10;tPZymhQdse/CYJG3hiwulGIrr/SQQ3pGqrW2NnvzGZL+yP7HpU3iXrbUcUpSsvZWEn1U9CWABKy1&#10;gMv6WTL+uU72MvFkmruwd9lLPHv+zPPnz6wRLl2+UMu4fD88l7h5P/wziY58PvXYNAchhMPrw73E&#10;3vuwLSxhE/2LfkbkQYAcE+guzElF63mG56JSlAuWmZajq0vW78Rj4cTN6VxGjkdZeZFdunTO2m5c&#10;sUtXz4nAF7mnJTOQYkVlAmORrMqqEp3hFUtMoZNgsrVsa7ZWfTHUIi0jxSamJ7wEiw5suKkpF+R8&#10;EfZgstfI2KgIfbwlK14E9gIDTAoKi4ypWewTzhHube4R9/aH68AX4R+++D4lafyZn+fM3nffffb0&#10;x0QspkY9KXLVVnTN2rNVpZaQGLPr7Zesre2iDQ302o2ONu35Yf/q6my35qZ6793A3tp43fy1AdK3&#10;6NV2td1iOsD9vczljdfBYgxISGLgw1Yx35mQFEZs2ZOOGCRQXVdvdfVNNjsf9mSet9/9wE5fOm/P&#10;//RnYrn9AlTiPxliyumeScth+/990RaSnsMMFMgSI9XR8sYMKI7YYgT7EX/p8PGkMcKoY4A6KTUe&#10;ryZ7eW4mYgFdT7qus1yKHeDm5/SRnrGJO7KioopJQwk01qC1JHEq6jCDNL5YXJLxirutZmeXdF2T&#10;AsZCu/3AQf8zBpD7+W//7b95L3K+h4Hbs2ePqxUMJgShrKRYl7kmRVhie/fsEnCetG984xv2f/7h&#10;W1rfK1Kkg957GiBelqGOJwAxwEJMX0addceQENvkv5SAkfEOOflf/+t/2v/1f/2JgwDg881v/o0A&#10;ZV3XoGeRme4gQTcn5nbj7vv5yy9JDWTY1WsXrLq6XNcZtv6BLjeg9Q0VMuARqZYuv2cmULHAKH1c&#10;+G++8baDYzQS7yLFfHHaOTJ0ZGR43E6dPKc9kWuPPPSkHlG6LUbWrXnTdisqLBdhMBnRAqmVJatt&#10;aPDENZT7v//3f2qFBcV6XtNO9ojhUo5HX23Ag37fdFsjbtvT2+X/xaAypIG5wORGkLjDrGu8C/V1&#10;TdoXiT4ekedOn+0bAv7f/u3f9i+MPGMFIyJpACX1zdkZmZYqUpWufcko0Sbt35rKevtPf/GfPUMf&#10;oE5KSHaFXFZWYYXaG2XFZd69DHAIiWzOTs/48y7V97dt2eojW0sri6ykPGj5BTkiQtp7sRVbnF+w&#10;LJoCaR8SiqDlp2d1S43Sfz4qVTc9NW43RE7YB1w/yZLMmUYV8gJg2Re8WAv+DhG8du2azxWnvNHB&#10;Sf8OCYhnLlP/HW/By4v/sseIiXPd7DGaACUB7vosEscS1vQURUQgnCu4qfT3jNQMAbRIRkKq3iTJ&#10;f25VX+urS/pdBqlIWZbkGn39a+oqfa+1d16zoPbeioCus6vdXvz5T21ZQN3U0mDZeTqHkZCFl0UE&#10;E1dsdEpERG/dJfVMyAZyG9O1RnT+uc5ATrbRw50zX1Vb5+79Au1FnjVNcdivlRXV1qA9RuyZHBEI&#10;CO/FWvJ9uvCxbgApYA7R4c98j/NVWCLyq7NFOACPA/0JYqvLsgFTWotEzy/AU5asf0N5Fxbk2d5d&#10;221zc73t03/vvfsurUOmr/PG6//9hczaeN2C1123HziSr41M1x96BlN+wlSopNR07wiWV5DvCTPX&#10;rl11d+B8aEYKedYTRKalmqlZ3r5jhwxwpyVog5MhSWkRrs/QHDONGf5fI1WSKaCHsSba5NikJ60s&#10;iDnnCKRJAEK5k3VNxnM62dZS6NTMAtIRGRC6lcGYb3T2ClwjVldTbYXF2dbTN6hDJZDatdMyUDAp&#10;NF1I1meHvYUmCuDTn/vMkS0tWzwxbGF+Toq3RGCcL2ZdbiVFla54Jsbn7K233tXBb7Zdu3bZ5SuX&#10;pfKu6ZDnOeAzQINOXjSNWFpa9prSU6dPO1NHCVDG9dTTT1lrS4sPx/jR93/gKtrbSEYWdf8pboSz&#10;MmHgdHcSSAqQGNJBghDMBGNCYwXIAa5dlNWFixcEcFOugEh44boBcMIJ58+f8X7SDAjg+Tz55GP2&#10;0ks/sXvvu8s6ZDhLK0pkbCZ88EdhUYGMXYG1CBByZRgpybp85apAuNrJwvETx/0ZUIv6xBNPOOij&#10;6N4/+r6dOH5S97Fmjz7yqLuHh+klvZooBVWn68qw8xeu2rGT50UE4qVbZFyTHf5Xf/XX9vprbwmE&#10;tkmtDjp4EX9t3twk0IjoeQzamkDQvQtax7raGq1HolTVoHWKkDCek5gl4Yi8vCKrllqvrKh1IkGm&#10;L8aZkAJf9Q2bfAzmG6+/7QqTxK5UrRk1yzxzXPSzU9P6mhIwZejvqzY+PG3dIplkYYdmZ9yrQLMM&#10;uk1RCsS+SEuRgdczo0NWokAf8F0VmcTjEVlakIKsEFhV2XSIfAZi53kibiIIMEqAWnuWSVFkFydI&#10;4VLKxOQzanspG2L+NfXdXC8eBFz+M7OUrC15YxtCLvFs/wV/38giQzLWdJYiIm7xWefLItB0zuJF&#10;pQDc1jvZaS0BZUoambHO92m3S4OZGNnbug5IiHunBNQMHSktjjfIoZEKCW7MkiY8JY6h+6FxzpQt&#10;a7/caKdRzIzOaIIFBXqFxQUioEyU033qe3Nac/rRD48Oa3/N+2fX6MzSMW1e52FR15yjvQwxZ9Ib&#10;LnH2OJ4KyuaoVqCdMG5oemW3tpJrovfVdVEaOdDbYydPndDZEnlIIVyVrPM2YutryXqvsJ6ZSJMY&#10;OzaDLH89Sq3Ciu4/Se8lEhldtBtdbdbb3yt7RTOhTD3PsJNhepwzNtRnh2v962qrBcx3+35K1xfT&#10;3ejR/p3vfn/D3X2T1wZI36LX4w8/eIRNmSOAwwilCYRox5cv9pqigxKm4UdOwGOzoekpMd8cHRbq&#10;K/Nl/Gtsu8CxqLjYhgW6E1JLlGIlJae6Mblw/rLAYNRnFRdIBdHtCffZ0PCQzvuy9XV3uyqMu3nn&#10;bEGftVlGEoOYJAYLQEuQOVjTsUlEXwerV4Z9xTY1NkqRhLw8g0k6QYEQQyJoFJKWJqOie9KPu+I4&#10;d+68D1ygrejx48e8oT/1sM1Nm3TwKNGiPjNqFy9ckSos9lailMOcP39WxGTeFTDXh1EDtOmmxjxm&#10;Bj+gajBq1K5OCwBQuC/97AWj4xXeApqohKWuKP0CDCvKy0Um4k1hcDFjmFANvFz96M80IOH7V69c&#10;8e8B2tTS4k7ftm27qxBqjynXoQ4aUgFRKCwKSk2U2RtvvGqHDh3Q+xKzTHY1gUGlGcqHHeBycgoE&#10;ADn2Z3/2HxyMAdFCKfi7D9/tnoDOG5325ltvWlVlhf3yL/+yHT161B5/7EkRuYCdO3NRBjxZqrPG&#10;zp69pDUY84Q6QZI+j77Lcx5jpOSpuIgBLB0ey8Od6d25ZPTIal9cBMzwjDCKMmyMkQxkpgmokz0P&#10;gLK4d955zy5fbvO9Rlbt6AhNQQQqAj7qxWmIw2StwcFhfc51H7aCmoaQUdYEiVoILThIp4q8ZYgk&#10;VFfW6nlk6LNy7JOf/Lg+fk37dMCJwuzMlNZ2yvr7+xyImRCWliHimUZNswiXjDsZ4DlBqbJMnRsp&#10;RVzAxDYZvsLzyhZJ5TnSkStRIIHHKEHPgkYgGQIJnlsgu1BAJAWeledAQ4czzgHxd0AlPz9b92kC&#10;qri7mwQzXOOEKHgliC3QMYxYNHFcH3maSGvQFSBZPxEffAJI42rnnAFYPoFrnZ7ca157Tt8DADRY&#10;UCCC2epqNET1hvYuZZAB3WOCwDnRdP1GC89xz39IXIWEh0XUym3Lzm3GkJF0AR1Z22u6Ngg7zWmI&#10;VVN/Tj34U0896eDbN9hvSwJQGtwM6bkxhQziQVMZFC/3uKq1JocDzxP9EFpFLilZoycDbV7b2y57&#10;bJr2qTl5ebq/FNmCaSlcSi8D2kMZWqR4eIA2tjpdWrM1V8V0B0zJSLbG+iofPzsosljbUO+16PQp&#10;v3zpshNzQgGRhUURMzwOaXZNxJ26d4j6mhbtn//5OxsgfZPXBkjfotfD995zRLZAB5BYToKFxFwj&#10;yzGLyGDkFQRtdGrSgY5JOdQJxrv3rMngRqSeu7xeuaGhye6+5x4bkxKgRzfxS1qATk7NePlLeUW1&#10;HzZi1NSmkqRTLBZ9TCqNfryo+NmFkEB+3O644w53JTM8Htfp2lq8VSaGZCHM7FdGTqZaqQzqqdNi&#10;0iID16T4Ka0i1kkz/N6BIcsLBq2tvV0KeUxG/rLPSmbYwK4dO90AoI6Ip/LSX2VgY3bs2AmBQYW3&#10;HaQ5Byj/B3/4+z6o4vjxEx73JjmpuFiGQYB/6NAhvfcVV0EFwTwBcJntFUhXV1cIvM7ImIVEDHIE&#10;siIdMpbEzAIytNTGJiat+z2ihJJEjjDEhBlI5qFJDMY+JGKAAUe5FxYUuacBhQTYee/jGeYnL9td&#10;dx7WZ1fa9777Pdt/235r9+YijJ1c9vegj3debr4U8jP2l3/xFzKGObr3PKO14bQAidrvq9eueMLS&#10;+XNn7eKl837Ntx88YNHFJW/RePbMWdu6ZZvNTIecHOUIZPLySgSGExaVcgZEAX3KyJgHXFJSKsU9&#10;YoNDQ046QlJA+UF6cM/rc0dENDp8X2WITOGGjOKmFsFYDC/Y+Niod/BqbGyyHdt3WW1Ng947XyTq&#10;stZ6WmtRaOOTxBPxvmTYX//1N5wM0i96bGRMRGab3X3X3VLFLTLeCRYNL2rNpl1NzugZLmvNSET8&#10;7d//Levt7LSHnnrEzp44IePLAI1lkcg+/W4TXnUBBXFcnktA91Gga6nWdTXY+NS4pWWmSOlN6Z5m&#10;RAASXbFTX10owGPdaICSJkJH8pbpfUxAlyygoKY7ECjQPk8QSOcaddF88WO4w6nFNQE6YI3y41kU&#10;6PnjqmUkLGBL96807R9UNKQkWVKXpiM8cwdogST3TkNMgJluePwe+4eWuyhn3N4oawZwZIk4Njc3&#10;iEyV6AyNimDOObCjoEnky8lNs6qqQisoTLdCEdKMtHw9axFakc50AVpxWblP/MrOF4nVXsZGMOmN&#10;ayM/hOfeIhJwScQTMl/IRC2dmXadUZ4N3AGvAYIBFU7eC2B46I47PamScjd6r6eJvI/p75cukPQX&#10;032JkAv4mSXQKQIfyMwTsSemj0VL9D1GDgcdC1mzhvoao8NfLDpv2bresZFRGxwZ8T3KeaTzXl52&#10;rn4z0ZM/SdLDC0f/cpoz5ersMIpzTKTqBz96fgOkb/LaAOlb9Lr3zjuOMLZueGjQmXlnV48OUKnI&#10;NrNvw1akw0R7Rp1usdZCbfxV6+rslnFYl7FqcYCk0xPAuXffXldQL//8Ve9OViQwow4StxVlGbD3&#10;ndt2CNCCVltdbcfee89BYk3GgElVZMM+89xHnG1PTM7YgK5pTgccUKEZxZDA/dLFi65ESgVkHEDc&#10;VTFdGwCIoqLpxve+/yMfRgGTH+wfFDBvs0Yx5bnQtBs83H8MWiDeybB7/dVCs0v20ks/dwN/4ADx&#10;3UwpvkYd3FQp0Uz7x3/8J1esqNra2lp75uknZbQq7dvf/rYbIrJBq2sq7f333/PRfbSSxG25GKGe&#10;POouWtzV2VKSroD0obwX8XGZUV2HjKWULoaYeyFGieEGkFEXxMEZI4hLFOWL6mJaUXVVnQCyyl3J&#10;qOl445N43S+/i+uf97pN5IJGHTSAKC2tctA7e+6CPxvK0770pS/67GzGcLKudCeDpaAqVgRudXUN&#10;Pu2MBh5bWndoLW63mtoGY6jFe+8eddVDlyg8GyhIelETFgFQyTomDMJn0boU8MG97LFC3S8xeFlV&#10;rf0W/Sem5zTvWcM11Q3W2rrNGIfK1KnbD99vJQKrHz3/E+vq7bbdIkQvv/qa1w6HZue1l2b8/Wl9&#10;yudCqq7q+vGC0JAkR0Y+GsFdvG5/9qd/JiW5IsJVYMnaE+kCWbqcMZgjOzvDZgS+TF9blQL+sMaW&#10;MMPUFDXyo16eBxlaWY0nUxHDXNf7UhZHvkSS1oCs4QzdIw1MmDZFC05IwLLOQWh+Rde15NfJjHFi&#10;0Lw/cVGmcPX1d4mUzujZpeqzU/W8snyfEB/n74xK5L3ppkXLTFQm7nlqunlB+Dys8os/48khVW1N&#10;+4Z9QJwZzxLtXhfxkmmvZlBqKBXc0d5mc3o+6yIVWSIigcwka6grs507m7XfCgXkZQKwYtux4zbL&#10;EHm5JhL35DNPu+eEUAq18NyjE9qSEq99hlxgIy6cv+SZ/zX1tf5vly9d1L9BNiNOUMk6Z/9CVFmX&#10;J55+TER70vcKoy2xIe1tV708Cy8AYqBlyxa749BhPY9OrXlA98D0K7wfGX5OIFl4KKg62b1ru85q&#10;lqXo/ea1P99976iv6+aWFpufFSnWvt2xbbv2eZ9lpmVaeWmlffyXPuZk6obuk73W29dvC7reV157&#10;YwOkb/LaAOlb9LrzwG1HYM9TkxOuTHBV50sx5Er1jMrgEkcGPGjCMDvDZCPa6sHic2xCSpm2ivxe&#10;X3+f2HaeZ07efffd/t6VUlcFwSLbv/+AG0qyhnFNMQUotrhgJ48dk8GOyhgkuOH42te+ZkEZYToi&#10;AdDExn/0ox/L2FNbm2Knz5zWAc60sJg2g+4xSt0y1pTyjI6OuHtvsxQQsSkSUo4d/8CVzYMP3Ocl&#10;XgACrR5RGbSiJMEEt+SHSpoe5JS5oAozA1Ifum8QnGxvyrZ27drtCoFGH5Rq0T70tddetaAUQUwG&#10;dsf2bTLQY2Lng2L7w0asn5GAJB0t6vCn6P0yZWyJmRJPbL9+3Rs54AYHSFHKJBMBksQf+Szi74Al&#10;RpoRjAw1aWxstj//8/9sf/3f/1p2OMmbP+zbf7tdFzHBnUwTlrKyUgdNnh3KY3PLVivXfQWDJZaQ&#10;lGrHT5zxxhf7D9zm6/T9733Xzpw55e4+CAdgD+gBZOnpmRbMCzp4FheWGe0X33n7mD351FP2X/7L&#10;X+l9K6SEkhykcJMCTksysLit0wXOGGfaUBKfJ0cAtUTSG/dCK00GYrB+lBIFtDZ5WjcS/eZCYX3f&#10;7ODdD1qiAIBjPz8bEiFYsx27ttl/+I//yVUWyX7epEbPBMOeRMBfIEnm+NCA9pEIAB4L9hrEqOMG&#10;LvIy27S1xZIFsOeOv2eXr16wTZvrBVTa6zLmnd0d2ocC4Cyyp81JD6VTACKkjFaxX/nKl+yXnvuo&#10;vfHGy8CfKzuasTAghJag2dpvxDFRpF4mpX+nzJFWu0uxFKusrvO14jxBhBYFPLRZBZzpQLe2vqx/&#10;j7evhWAAYsu6P+KyJNiVl1d4qIf1RQVynahQQJyQDCEXXPzuOtZeQlmTUwAISri62/j2A/usrr7K&#10;GNM4OjpgleVlNjY+ov0qpSkAXo3hDl9xFV1VXSTCGo//pqUUW2PTdisoLrZp7YvxqSlr3b7D6BtO&#10;WeDO3Xu1d5d97yxFVry1MJUBJIFBJrNysvyM9HZ3+/WRNwH5pNtgis41XgnKA28/dNC9d2J+tmXr&#10;Vp3Rc7qHZZEIcg60H+YWHHAZuEK/8uGhCa1FtvbZioM0z57kOTgLg3DycrN0fbSnpYvYjLvLr1y9&#10;aot4KLRn2OOEQ1b0+yTaMQBmYnTSicLU+JSVl1V61UZ4OWJvv/v+Bkjf5LUB0rfoVVtRfqS/r9vd&#10;gAkouECGZ2QTk16RZUuSAQCoaFSBKzIqQKFTFJOIIjIYHDASo1DEJFZ1i+2SgWrrSe4KJlO4T8zz&#10;ySeetp///GVt+HGPPVKz/O67b0l5TcYT1aQkn3j6KQtkZTgxIKqGIimUEWBkIWoAQw7j5hCXC4RO&#10;nTruKhijRB3s1WtSUIUlDhrbt7bKQA+48bxTBz1TioS4J7EpwD1dLBmXJ+d/TV+L4VV76WcvSx1W&#10;2+23N8tAapNJZFPy89JLL8qg5QlMcUkmioQcdlb+h3/4x66Yd0ipQ2CamuutQoTnzNlTbgR8TjCe&#10;Tv5PBgC3Nol2qHjCBGRQM5ABhYmSInaMwUbpkQUN4G5q3uTTmDZv2uKJZ3Tnatm8xWoq62xgYMj7&#10;JE9NztivfPULdr29R+A67IlouGSZ70z8luSgjzzzcf2ZMp9xGccpGfkVo6f1u+++rc9GyYRFtkIy&#10;1IOudF19yWgGRXYgEWT5UlYGYcgOkBxFtv9+fzasCcSjWOSOuDzxc5QwxKqulvhvkrv7h0dGnWyg&#10;knDfjo2PimAEfY2I2/rsY/0saoUchtWVBK3/JXv40Sf02BJsUQa0UMD09puv2d79e5y8AQT0HkdJ&#10;kyhEohdx0hF9FrFawiuH77zLVTVA/sdH/tjeevstW4wu6vNS7B29V/9gj6410UZ073S2OnXmhJ6v&#10;wEikj+Qr1oeQDECPJwZwpOsY+QxdXe0+rCFZ91BeWuQlheRMLAvMAcSF+QWtGbHlDP3+mu8r2pmm&#10;ZuRaeqYIlUgQ06w4Q6tMSktN9Izp1VWmWAlodP2Qhfi+MH8/1CETqyBzECFc3ni4KA8kk7yopNC9&#10;SLi36TWOgqZPOGDPyEaeK6CNm55ugBWVJU4KukRM8P4A9hApj3vrv1lZIgk5lA7SYztDa75qrVvu&#10;tN7eMe3nDMsWyZqentU1ieB7WCbNyJYnX4Lw03YpU8JLuIv5XHI8aLM7Pjbm91KiM04sfIdAuK6m&#10;5v8hiCj9XTt3OqFFRNCgBNVdpnW+cY18jZjs1qxlSxxUCVhnQ2TOz2kddccJqOl4KRvu7iURlg9j&#10;0pzIvp5+r1XHk3XmxGmvAvjspz+rZ7ZmVy5dFrmPe7iefvxJa7t6zWPnPH86jQWys21sepIujBsg&#10;fZPXBkjfotfTTzx2hM0Ok6fPc4aAYU2ndHFJ39OuRKWi6FBAMak8WoEyi9k7G6FYdKBlo7WhabUY&#10;smFt5uGRYS/4D+sAFBcUuuvohlQef5+enLY3X3tDoP2YvS4VyoQf2hcuyqA+/Ogjeq9kW9BnUNqE&#10;gUWNPvnE4zKIKZ4wNReiDWWeXbt6SWo5T4dm2ZN85gWgqMBaHfIXXvipH6y2tmuWlSmWvXuXg/Xi&#10;wqyMlcBS77Uqo09nKhJjZLNkOFPszOmrMkI5UqF1lpNLOqvZiz97SSSj1w4fPuyGHuNPUtLZsxe8&#10;vheFhRFAZdVVV0pFXXeDzyzoZREKst2I/9HJjDnKCYm0MQzIuMmYFpKoFBJok2i07oYMsCPbF7VE&#10;WUlFRaUbvRWxepKLAGp6EqdLJRTkSfGOjMkwzdro8JQbcBKcUHqPP/64AO68Z5AzjzdJgBIOMxZy&#10;zl548WU9axL4RuzMuTMy8lE3gE2bGj0mCfFiPGB4QaAoQwZAcx8AIZ4HXNCLUhq0UMVLwBpgPGl7&#10;GU9EYmRg0OPMZLUDVj4fWdeOosalmK77vHTxshR6nis+SuPJbMZTEwkv6X0pTVvX71XYYO+gjPSk&#10;3bjRaWVFRbqvc9bd32NTUpEkB6WmZgpASlxp6kEbgxNYw57enjiYimjSlpJSHwjLgMCs/fo13dKq&#10;Mc4yU8SQqVK0iiX5rneg30LzuJUBplKveMC7Q9IjBAqiwfOA2I4IUBYF4rGlBVfMxHJnRB6yA9Sf&#10;i/iIQBDKwMtELNoTtkRgC4sr/JlERRYA1BWdQfETqcD40Avq4OmOlS+1i9saIslzmRYh45zdc/hu&#10;KdsqPWvGsq5KCU96uIW8ArrIoaD9CxDXuWZ/6ZiKAOHmzpeypxJC56sgW6AWFfCkiJxHbXKaxDD6&#10;1LOGOQ7wDLqBgOVK/YrWSrnmiIxP2bET5+zsxfPWdr3dOrt7tH59Nj45pauNh6+Yi3361GmvMa+Q&#10;Ah3XXqUHNop+Te9DPJ/QUGNdnbvuCaeR69Gjc55Hb+16Gt2UWW6QXtoznsuBraEH/8hgv85Qqitc&#10;WAVVJFQVRBapFTetNaRInwOz4ewvzvs5z9aznhgftxd/8lO79557PZv8zOmzLh4evO8BSxWRXpNN&#10;QqFDKGja9P7Ro/7s3Uult9Pjs7GpCTt5+vQGSN/ktQHSt+i1rWXzEe/ys8Y0JzFtKcC5sJSxd+BJ&#10;luKIxg+VDjcjF9dlSCOAD4pHFhuVhRFAzWIhw1KEGOGZqWl3OZfIOAMiu3bs1sHukYFZcJffU08+&#10;bm+/+66rswQkqz7jox97Tgcp0WNjkzL+NPMgZpwlFXKj47qFZqZk9JNk+KbEbAccDFGw1IMSayyQ&#10;AV/U57dfu+ZGnVrG/DwmVC2LHZ/T98ZsKbJgjBRs6+i09vYua2/rsaPvnxXotnnJE9nAJAh97/s/&#10;lPFcsKMfvCfDzcSdcRmBJRmIQicQgwPDuv9VKdZ6r43uaL8mgJOCkcGWlPJ7xOXo7m0pZxLo3P0n&#10;QKZuOJCVIwMdc9CD7ZMYw8B+YtLVNdWuqjFAhAh27NhlHxw9rvcToUhC2WTbQG+/PfXUM06YyBGg&#10;Kcqdd93pJS9MlyqV2gAs6Z8NgMm+O0APDY3oWcW7v6EocXnSFEXYZi0tzbZta6sb+mmtn9fqyrhD&#10;GHC1z4hQYNzLyqqcdKBgUcX07yZxKiuQLuCashJ9j7QdFHKaAJLEMMjUQD8tZ+Oue2peOwS65SIF&#10;ECN+Hzf1rJQRuQITY9PW3LTFm6PQbOSDY8d8vV9//TV/DhjmqIgkowhR8oCJ1wXr+3zhqbh+44aI&#10;UKF1C6wpL2I/viJi2NK6WWsYEDEUERSQsX8x4hNSR4NDg1qfdN+nKEOa5bBWMzPz3iebjlxFhSXu&#10;ip8XiSIRjGtPlurU1hS4ZLqnBwXrE9v0jLnXvLwCCxYW64xpL+iZp+t9ycx275SeO54X4uGiKvrv&#10;qgAo0Sd6Eb5hhCMDY5hQB9GFhO3aucvJCCEgyCB5EuxRcig4ixATV+4CGsirtoLvM6Z67dixU+8l&#10;EiFCxWeOTgxbTl6mNTTW6PrS3UOGB4xw1bLOJ8mJVDvokToBKQiWWvuNEZvQuaYrGJUd7ENc36w3&#10;4aSRIaa3XfYStxsdHbZ9yxadxVw7J0DU49Hzi3vnykWCykQiQ7Oz1t/T6wN0GHzjA0lEXEKz004C&#10;e3u7Rbqvas/NiJAOWmlxgXuKiEnPywYxEQvSk0zP3QTCVCl+5tgTH4I0zX4y0lO0D/t8f7c0Nflz&#10;6unuEsFMs9bNm50sMmP7iq6d59LV3elEjI527A8SNifJP9APHjtxcgOkb/LiMW+8bsFLBN1KdQBx&#10;bzLmkWQjXFC4ymgGQUwxTcaKeG6qlAAJFDEd2iWx9fX1eFkJhy0i4EJpo4YAboCELMnrbR3u6jx/&#10;9qw+bM1yZCRwEdNsP01sPRSet3EZdhLV5heiOnDMWo43OTh+/LgO3Lo9//yPBMYTMjhLlkgpy/qK&#10;riPDxsaHZeClCFLjtahM6unp6raWTTLCAYFdRbnl6yBHpQjXZIizdfC51m7mV4vxk6DFveJFAKBR&#10;TvydJK8PmyFQvkEvYNzCZKEyVg83I6UmkA/m2gKCADsGhLpSan3po80XMTbeg/flFR8az9xa/bwM&#10;PyUljNZDLfPfiYkp/Qz9imkoUuifxWcQX0bJMu6T9yLZ6/SZE+4lWNeaTDN3WPe2qanB1kWouBee&#10;If/F8OZJjSyv6NnIwNNKlQlLMwJX3I7E+XGKMD8ctyuJS+Pjo/575BIACrgOieFXlVe40uKVo7Vn&#10;Hjf1zumpKVIhSTY5OiKgnfDnkyvQnp3Un0WykmQrSwWUuF1xhdJIgxIoXNTElHHnYlAhBiQZAY6M&#10;Dr1xo8fJQX19o5M8XLSQpEypZpQxfZZR07PzC16VkCXFqm3mANTY3OR/r6yptfauGxZejlpjS4v2&#10;nBS+DPGU3ndJCommO/qPyBhjLsdEAhjKkSCCs2JzC9rry4l6T5K11kUewyJCM1ZZVmu5WfmWnZlH&#10;N1UrENHICqSIgOVIDRJzT3ZyR74CBCU0S5MTqcPqTVZaUu3fY5ANsWVGKJLtD3jhtma/8HeykXF5&#10;8+/UGk/PjNvUtNSo9iEhDZ4tzwQyS/yd/QI4s69RkHhIqN3me5A/1pd13bplh91x5z0CqBydzVQB&#10;a7Gf//nwnGeJ01yGZM1IdMV/JjtQbGMjC9Z9Y1wKNqzPGrBeAd31rmsWW49aRiDNM+KjIj30d4cM&#10;k82+MD8jBV3kZ7ZSe6papINs9TVd08LcrCfZQeJWlpYtoL1GySJNXpj5zPml/G1FBHJeijsthZa6&#10;oyIcIlOTI8Y4U84t98aLfUM+B/fOvcRLr+Jf3Dff5zxQW8/Z4Yy+IcL39luvizzP6bnl2sXzp91D&#10;B4CTZZ8pwjM42KfnGXAiu7AQ0r6IWpb+TgvejdfNXxtK+ha97rv37iMlJcVuaDEcjEEEPFliJunQ&#10;VAO1R6wQJ1VDdbUxpD7K4c+g0UOmM2fYOi//ORnkNP0usScSeP7zf/zPnhWMKxMlIMvj7t4Tp066&#10;Qc3NC1pDQ6O1btsqFZ1lWdnp9t677xujI2HBWQJX4tGjYtiw8dKSIoHqoFVLPRKTozFHfl6+kcgF&#10;uMJ+cwXOpcWFOnz51lhf401TcnW4qBtGKSWlxptgkAQDQAIMuBGp0962vVVqq1kKpkDvdV3v2+1A&#10;hjIGtE6eOOXjAMlODUlZ8O+VFWU2TavD8RH3BmBEed/kxBRXJgvhqAxSumdi84UBRCXPaS1JmvFa&#10;0C0tet8RN7a4bu+667Bt3brdlfKePXulGib0b8WWIoPz+7/3u/YP3/o7bzc6Mjzi4Pub//rXbHPL&#10;Jvve979jW3UP19oueeY0ioNadpKqeL9rbdd1fdPWsqXVBlgzGRymTk1OjcuoxptZoGwo5yHxDld1&#10;VWWNVN+S/xnvwME77pC6PybApRe7lAuemLQUPYcsGcN4OQ0emoH+fm8OguvT+2eLdCwsRKRSyYJm&#10;f8S8JAbvCAabhjrZArM0/XtseU0qq9IO3HZAe+W4rr1VID3teQMQO9QuShoAwhgDWuQO0BijSHua&#10;UqCVtXUrllonVEBJIcqyf7Dfkx2JzbImBUXFHnYhHEEf7WztRzKV8WsylYz2t+QvRAXas7NhJ1Dp&#10;SXQwS5GCrdC+SreysqDIIyVBawKnOVfTlIfR3GVkdEogErX8wlIZ9wKB/5I+jwEgAurFiICZa08R&#10;2aQZkGn/p+peN1s+tdg6J6hXQizTUzM6P4vuzWgQacEdfenyZV3biuUXkCcQ0rUmiqAsCJgETrrX&#10;JBEY7pO1DYuckOBHfkMwWC4lHLKS8iIrKs231XXIMa04V7RXIyJZhTY8MKHPyhdg5msP9urcS42K&#10;ZHZ294nwLFtMhIIEwKDICDFyCCn7DZd1vr7Yp3hzyNMgD+Wdt9708jqaipAwSK99DADTvbhPSC2e&#10;sYDeE9LHTHDCL2S94yXo6Gjz0MD01KTvefbpwgLlZzT5KdY+ztf1ad9BslZw0ye594BrWBexx2GX&#10;JAU/D9GTbZqcGBFJCvuUuEXt847r1/Q8whbIogXvWPyZyF6s6nchfcUiHBCBPK11YkqyvfbGWxtK&#10;+iavDZC+Ra/CooIjgzJalFwQD02QccHdjetoSeomOzvPNyYxowx97/577nGjEF0lC3VehwHVbTLI&#10;URmFVcPxCFulzWhNVbXAOtX7QdOcHhdYvgxgXX2dWPgNC4n9oiqX9B64lk+cPG3nzp/zRvmA1Uef&#10;jTfup+3msfffdTdUXU2V0UwChUD3IowoTVLIKJ2UCk0RkFKn+p/+/M/twKEDtqVFYCsGX5SXI8OR&#10;ZSUVpVYhA1dT3Wi1dY22qbnOWloaBbKN3nYRVTIxMSbQmxcAdjpwMRYPVQ3piGcIZ8gQBf3aC6WU&#10;pqfHf5FtTjOJiJMF3H4l7srNlfEnyS4mokC/4TIx8TwbHMAgooinBbwkiWXZ/fff58+E7No777zT&#10;E5QA5cuXr7rblxwAQIU4Y35+wC6eO+NxQDKVcXF/4lMft6HBQXvzrddsfnHG9t+210j+uXz5ortF&#10;/+mf/slHjk5NT+vas62hscFnQVMaRMwRt29zU6PHZvkMiAMkDfc4ddr4Kkh+Q/Lhfn1NSiS2HHHF&#10;4fcvoCdzdmigT2pqwgkVTTJaWls8K7p/YEg/T3gDd2xAYLWoz9HvlARdhdPhiSQjSq7SU7NlWJPs&#10;sUeflHG+IVXdLTAmfyCBPWtZep41tfXaf6t6LrP+XBjGDyBBWPgzQCyM9oxn1r1582Z/H4Z+kEHO&#10;swHoafc6Sq6BSBNd0wDBoqJS/f6i/j3iX9EokVYBb1qmlUhxz4xNOxAVCEjLywu0R3P1fJlJLbIi&#10;UknWOYNhcKBMC9hJtMzOLtS/ZXtZIdOZllekdLUH4h6P5LiKpnFIIuEPPDbzAtaQV050dfb4dUJ6&#10;S0vL7V/+2q9bc+u+hH/9r/7FEQg2iXAAP0RoReSK8AUgozf150hlAf8lMaqooMyTvjxxkmzyxVmd&#10;91WpRJ0p7elFXWvCWpoIwYrFopBu3idJJ5sMfjqcxSwrmOXDReh8xnkjWY8+B3jUSASbEinC69Hf&#10;2yPiV2YXL1yw1155We+Dx2TN9zxJbORd0PENb5sQVaR31oE/RcSfbPh6EWyua3hUe0d/Hxsb8gx3&#10;wml0WSOJFZtVU12v/6bovuMztVdXE51oAeQQff2IvqefZY31X5L81teWLCIbxh6mRC45ed09chla&#10;tzF9Hp4FmihRN65l1/6jNFTgLXFCR8YNkL75awOkb9Hr/ofuP0ILQsa6JQjgvMuYjFy2FMmKWC6u&#10;XLo1ZUnhYESfeOwxHdIlC+Tgbo632cwQkyX+QGMBDhcDGaiDxnhi0EmcQhnO6tCielE6WXnZtiKG&#10;Ss9cAJHa4VEdjHSpsgwx6kcfekiAXGnFuCuLS2QZVi1fynekd9DmZub0vkwhWrDPfe4Ldv7sBR2k&#10;SZ8Qxfv/0R8dETiRTZ3kiSokKSWlpVqSFBd0elWHPEnAQ3IcCWkLCyu6z0wZjLA9+5EH3QgSn2PK&#10;1cBAr4zKqkCGkY6s2LqMiFS4yAEGn0H59GfGIG1qqHdjnyEQJyu6tKTcUqQ8yGoeFEEhu5j6UeqH&#10;SeTh0Du4aI2amht9vi4x4rffftcefewJV2zEoTc1b7aXX35NIP6g13/j4i0pLLKTx09Yo/5t69Yt&#10;nkn/7DNPW35xgf3Pb/6VpaYneabysMCbtX/j9bfcVZ4udTczO2/JuuZ3339PKgnFG7VdO7fbut73&#10;0IEDtiJSEZPSb93cals3b/VM2JysHLv94O2efU9i4Mz0hD3y6ANWKoUUmpvx+lMycSFtUyJLJEIR&#10;siBhqrq6Rp+TIxU1YatSOWMCG8CQrGaMZzyUkuJJP62btstomt4/pOVOEOF4Q9c7KoWWIaMb03Mp&#10;tbJK5ofP2fYdW1xlkeVNJzia6BCfZk2pI66prbKi4nwbF+HLDKRbdVWlkw5akZLMRt15biBLxn5V&#10;RG2TVdKYQ3sZlz+xURLjaCSTmZ6l9xcxkKIk5pmTnW/7d+3yioHOjuseE+aM4DXp7x2yaDhmvT3D&#10;uldcr5kCh2RdV4qXH+XnF/q+H5sas6jIEb3jCdMIC2wpHI9zR6WuUeLz2t8kjM1rX84J6FkPCAJt&#10;Z7s6Ouxzn/7okXPnT2mPkDoAMEvbrkU9/sq64mFYWZUKlDImI5k4dFpqptavVgCkvSVi0DfQYVMz&#10;2iO56X6eCcHMTJFXkWFFwQqB1YzWY8l27dqhc5Smnx23xk31eo9iG50QYMoW0PyHLmF4Z2iwQkId&#10;xJ7WohHZkk2bm+z06VN+/kkklMC1+sY6tzO0yS0RYNJmF4JDsiEgD2HkOVZUlvtZnp6ZtNLyUo9X&#10;k+1NNQhCgiRTQLmqql4kRQTAkvU+Iker6yIp8fPFmWU9YlrvtV8A9oqeGdO9yGLP12dPzkw42aej&#10;HLaI+DO5DXhnUONMNRsTCUkWgJeIkCzqfLz19rsbIH2Tl5Z543UrXk0tTUey83NceTDhKqLDlYP6&#10;03/p0gMYkCXKAHaUdkwH4XUZzqTkVYFouQVRIzp81eWVFtOBIEN539697vYi2xhVHZYBY1Qfc4V1&#10;fqx3qNcZeH4wRwZgQYdh1crKg2LuUxZIT7DsjBTb0lTnbRopqVmbCdnJN963yGTYhjuGrLdrwFaT&#10;BIRFFXbg4EErLaqVUjxvH3xwwsuisrLi7knAL0NGOLokliywpJ1pOLxkaTLmxOJnF6Zc4RNUJB6P&#10;S+vlV1+3Q3futunJWfvOd7/tBgejTa0mrnMSfTAWZIZTokFSCTH7msoqGeolm5biLZUhZXoSQDQ8&#10;LCUeorHJnGULtDAsBVLZBw8ecHIyJBUUyArYv/z61xL+4A/+6Aix/JOnztmhQ3foc1esv39IYF9q&#10;P/7xCyIEC7Z7zz6RoIidOXlBavsed0Hv3r3bLl4+b6H5adu9b6c9/6PvWb6ulSEpBUE6jzFYASDM&#10;9Dh6XUOTTYgokBhFRnJA6qu/u8tam5ptcmTMMpPT7dzx89bT3mM7t+/SPU15ZvvtB2+z7t7rIihM&#10;aloR6A6IjORobWJ24ewlO3/uoifYwGZKpZ6uC0i2ShkzoKPtWocrOBKuZmjQIpJH4h/JVZTLBNIL&#10;BNC7LXE90+44dK+U1yVdf6pUoUBicdi+/uufsjvv2izCkm89/ef1KCPiaTHdz5RPKsvNKZDRlSEd&#10;H/c48LyebXVNkW3Z0mBVlYX2wP33ukcmNSnNlhaXfG45TWYWZme0Z/VMpAorygotT9eVk53uqn3z&#10;piYHEZPhHx6a1J5KsvHJkAB8yJKkBrdv36a1jVmf9mNVeaNlpORaQU65iM1+Aa7ZpXPtUuzxiWfr&#10;WpPdO3fZWsKKhcIzFl4hr2FF75/pnclC41M2PynltiyAEcgvL5qAWftuJUl7bMpJS7ZUbjA336oq&#10;ynSPWdbbd91b4YZCo1rLFT3jFcnFiCdIpWltxS6lPlcFOpAXYuqrFiyptOaWVsvQPY5N9Vv/SIeA&#10;bkpAtGiUe5HFn50Z1H/TvQwuRXuGRNHpuTGrqS+x1MC6JaZq7fQ5ZJsviFjU1zcYpYGQUcIF3C8V&#10;G4PDI/aJT37CSXlPX48tSrFy/4xYLSkrkhpNtLq6al239K8Ak771+fRRyBNoTozr3opscmrCikqK&#10;HKjxxhAC27Jtm6XoDM9Hon4OQ/NhAaxpz5daTNdPFj29tVekjnH/k6RG0iuJh3hXZianrK6qQmQ6&#10;1RshDY+P2YTExiIxbp0ZkmcB+Gzdk7c51VdEipxksWSpaFhRovbRW2++swHSN3ltgPQtejW3bjqC&#10;GzUCc11ZFsskIzlT4DJslAg1NNTpsCd4YgYA8uijj9kjjzws9Tkp5hqfNFRUWOClOMS9CvILnK2y&#10;ycm6nJ6ZcdXcPzAoENRh0sGu1cHENZesQ4o4BaSzAxmesVlaVChFYlYSLLCAQHZWCvQf/uff2cJM&#10;2C6dumDrSwx7l2qQcSuU4q2parSz587JiA7Zb/6rf61rDEjtJAuAiEnF75Eh+PwFgwVYcn8TYs6F&#10;ulYOIW5nkrXKyovtxHHGUw7YT378U7t29Zq7LimhoX1iWXmZx9tocpIoRQXLpoMY97+i9yDLeT60&#10;4MBIrJS5xlNTIX2GVJI+O0WsncxeMoq9LlbgRkY9cbHf//0/OLJJoMCYR8quTp08Y7QfxZ179Ogx&#10;I+uc5CCmRr315lsehliW0WWWcvOmRnvp5Rec8Gzb2uL9yVEDqMaWlq125fI1ozXrR559zhPWhobH&#10;bO/+/Xq/dhn9HEvX+oRk/II5ObazZZudPn7aqmTMITAlBSX2mc98xu5+5BHr7mgTYPTLWIasQCp9&#10;dXXZ6usa3HNwvb3TwwDUxGNcyfbF1fjUU0+5GiWTncQ33Ka8cLEyfYiysNKSMhEPKZ71ZNv0f7P3&#10;n3GSpll1L7rTREZGZKSJSO+9Ke99tffT3TM9hvGMAw4MiEGADEISlM6993d0pSPckTiSEEISDAwD&#10;DGN7etq7qupyXTar0nsbaSO9jbzrv3M4H+t+qY8ZQ1LVWZkR7/u8z7PXWts27hJJuWzHj0P0RArX&#10;E/biRx8VaK5bT+9Nu3nrvBWVRj2uXC5idK+1w5U3g1I2N6lpnrfRMRGb0pidOH5ACi9h599/28u2&#10;GHqRmR7yPVpRUu6JSsRIKyuYUZ3qYwlHdH8MGcEzpJ2je5A6kwouLi63/QeP2dEjp+z4sWOWkNL6&#10;a5G4W9fveF036jkSjlpWKE/3uSTCSoMe5kinWFPLLjskcpWakebnYWpu1uZXF3xkKk1iqssrbVQK&#10;XNpQCm/dQsGwq/wlkQlK9pivTNJmnsCL/AKav5SVF2td+RlCTqsipExVm/OEJ7K78WrhBnY/ra6f&#10;/arLEZhrX2jPckZnRYoXF6a1tum6v5iIZa5IjAgKoQap/9QU2pAu+3qShBbITNU+XhTR3CbANGKh&#10;lh1zXKh9Qg1+OJPzkWHlZZUiSHt1fsJ6RttdCYknM8CmvqHBcyTwulA1QiIpOSF0u0ME0F+daoWu&#10;7h69d4qec5W7tgmJcZbI71hZ27Cpae6dZMyw5cUKPXs+VWRER8+fnW5ee0LPT59jKbpj/TDKflFA&#10;3VBFaWO6lifVFiUuAPxVnUctuP8+/QvIvicJk7dLCrjJw+FPQgIQ33feeX8HpO/z2gHpB/TatXv3&#10;OcAV9ysdoahYwGVImRDKmVZ51JbqTPsXNYbXP7xsX/3Kl62iqtxo/0lSy3icZgMBbWApaRmxo0dl&#10;yObmvb0kKpXOV2QYowZpVlBfX+eHhMQvnXcZlVSrrqr0pDNqsj/1iU9ZVrTQ/uN/+EMbHBixns4+&#10;O37itIBv1WqbGm1BTH5ydkJqZo/94Ifft9/53X/pyWHhCHFBjhXzcnWC9VeyY4lVcvA4pCRKEXdE&#10;2YekvkiGwRjTOvG11942enF3d/Y4COcJxPAOQCp4n+0pWOsyRJlaiwm9JzHiNAHmipeNEGOkzIik&#10;MWKuJCMxTjMrO8ciJNNkZArMAH5cdtvZ9MzSJT7qU4JCITey3/zmX9hPfvKKr9WLL77gGe5M38GN&#10;vGfPboFZs6tb7r+pqcEYijE42O/hiZs3UdXzbtRJ9sHN3dy0WwZ9xU6ePO21q7hBl2UUm+prbFP3&#10;loZfVQzisYcescmxuOWEsu2Xf+u3SZO2Wzdv2Bs//qGM1pqXaNEsg+YcrPPwsJS31pKxoGTFexLX&#10;JiNII36f3AtZ2oA0iXKMxLx566blFGTb0goVApt2+tQpu3b1qkhMmohQoUjJGyIq+TLmlXouCW27&#10;FWvvvGUl5YUiYSErKCy2d977wE6detz6e3WtOYWGV7Ovf8jjndqGWlsqAGjLGbBnn37CGkQmFgUE&#10;1LbTyIb9liuwI8ZInTQbD8VEBz0IEINCAIKl5TWt5bK7u3O0nvn5MZHIVO3Pl2SEUuxLX/xZ27N7&#10;nw3qs2mNOkIsWutCXsdprWV+QbHliBQMCcBee+sdAXOhnX74jE0zTz09xfsO7G1pMUZc7tGf7Cf2&#10;DeRwVSRoRQBM5y1tKgcvYssk4ZE7Qeki5YRk3kP2cAFDRiFL1GP7aEeRInpZ8zO6O7+2NZ3n8rIa&#10;qf1VAeO85wVki7hy+JdFEiF/QwNxEU+9V0aW9jANd3iuG+7CnhPZwgW/soR7mn7oC5aXHbPOzn6L&#10;6s98KVr2Z1FBib33zvvWfq9dax6SjTFrrG8UMWE8pUBTIAj54Hyl6NqyQiQLisxydrTvKH0rLSvX&#10;XsoWKG54XT/Phb7e5CtM0fFQBAQ3fiiY7eEIEuPoVkc9PkSZ7mTclw8YIWwloF+cn7Gk9jwkh94Q&#10;xPP5E8WAV4y8FpLetuvMt3ubE/qbFbgv61kgavDUnT//wQ5I3+e1A9IP6CWWf45kEw74dpxuUQdx&#10;wQEkokODYUedkqwBkx3sH/Qs0KvXP/AkL5KtSAaiQxYtAHmV6GAxBpI5uS9ISQH21FvTEYkkJ6bN&#10;0LYSFzsHP1XgSKJStpQcHcgYl3fy1BkbHxqyZz/+MzYlA/frv/FP7dRTT9vF9y7YisBiLDFun/rs&#10;p+xv/uavjRIpBu3X1lU7wSDZAxWNq4v6U8Y5Apx8E/cqSWCLup5IOEeHc80PPO5BbOH83JK9r89I&#10;0/tw3cTTAcHcnO0EupqaWmOebYYUSUBGcK8Akxm21AWXlZTIQCzb+BiZp+sCgCmtmdg+AOiHPlPX&#10;kSpwXHI3LaVNlBORbHX79i1vqcooyrm5GamieSnde97PGvDl78RNL1x4X4DbaKdPntXabVrLrkbL&#10;lwqiiUhr620BWIGXkzEcn7abxEEZHpAfQ7kkRQ4ybFKfzShOuseFMgJSC2t61iFX1Uf3H7If/+jH&#10;1tXeZT/6m7+1G9dv2tDggD33/LOewR6T+uPa6DSFd2RJqoYhJyS4AdJM6uK+WG7aixKLpMUpRpj6&#10;YpR9XCp0YnrMGhprZXiHrZoRlVKZ1Bv/5NWXrbGZASf0gJbaDqX632vrqlwlzmk91yWnFhaSVl5a&#10;axfPX9deDUv5BTyGT/kO75Ofn20nThwQUNOOkyz1Bc+r+Ic9TkOTisoKm5yecLcoxjgnRhtXsorX&#10;jCEhxDYDGQI8GWQSE9lDfPbYyIgdPbzX20f+6X/77zY8NKzPFNHVv1dX19lb777n7l669d1t77RZ&#10;fV5OfqG+dEakwlrb7tn0HC7mdannFPfotLe2OglmEAXgRQuzlfV1d9vi6oUAe2KcvshahqwywrOz&#10;g9ngkELmQtN/fMnPb6ruY2sLNakvATT/7R24BNKAa21Vk2fuzydmtHaQWKnHZWLfCe0LkbYU7dWt&#10;gAhYjvbRlO9bqC/Z95AAgNtbb6brv9OzBITpNjM5a/W1TdZY1ywgXPaKjvfePa/3Dvq5p/YaLxfg&#10;S1giQ9cfospCdgNwphSMo8K9UJb37HPPi6xV+TnCqzAyPKq1MautqXflPpegVCtXZDRf5zdkuSII&#10;5FxwnmnAQ2IaA0VSIV8/dXmv63xurC1bKEDpY9Ab1ZASSNdDYtDcJ+pewlvrrHXXmvn0LX3fgdzJ&#10;XcyJwAcXL++A9H1eOyD9gF7VtQ3nvDd3GpOa2NzrOjBrztipiUbV0jSByUE0oQCIDh3ar4MlhdSL&#10;2szUu6TK2E07Q9+9Z48DAe5Z4j3MSwawsnNy/fcpkSEphCQ0PofxfqFwphRGrqto1O6zzz4ro1+o&#10;7xX44d+354CTiDQpI/roBkIZNreUsKrqMrtw/j0ZjqCdPXPK/u///Mf2+muvW5+UG6SC8pNsfSZA&#10;i4GDeKTKcHGdqVIXGD53v8oI6+wZXrFv/Mqv63vmwwEqyivdZdzS3OIAf+dOq4zPovVLNeEKK5bh&#10;/sqXv2SHDxzQ9/p9nB3utQUpdJQAKhpRT59wABJ3N52YyBIHOLZd3tu1nmR3cw10USuSUq2rr7VX&#10;XqFNaaW99/67AsV0+9znP2MDA70el4MgULqD+sNwM/qSRh+o9SV9LkaRZ7OysmFFhaWWIwMGkHJd&#10;77//nuVFcixX5Ovggb12YO8em52esqrycjtz4pR992+pS5eClaHiHiivuXjpopWUFkkxz+j0UUO8&#10;aK+/+Y41N++29o4ukRFqqQMO3GmU4wgoc3Kz3e1NWR/AV1lVo/co1/dzrG+4WyJ93pOHjh8/IkMo&#10;Iz87qWfEz0/YidOHbWS036anR2VA10QOcqWU+2xqelZ/L9Lv4d5NCqQG9bm4h9m361qbuO49XwQr&#10;zU4c26+fzRYhitv87KwxSIYkR1zyZALT85qxlJA2SAeTjYaGaMyRIoOeKrK0qOecKpBOOhDwzElI&#10;I176/tsXbWOVlrgiZeM0utnQs6qVkh7zxL4+rcPCqva9DHqmlGCankVxeYVl6fnMLS2YcAhosAxU&#10;mfbqzAR98be7+VG5IJiwVK1JWD9fUVnprv0ikS3K9yAQkeyo7jHHSVKT9mdVZZVfs8+yTpcK11oA&#10;yLjLt78y3A2dqvumtC3DwjY3My9iOq/zE9A6Ud8vcqv9FBSZrK6q9dAIxArvF4SQa9N29bBFempQ&#10;a75sW1Lb9I8fHZ6wcDDH1XNC79t6+557F3DnN9Y36d5WjRac2/Owt3TW1rXnc7QIlCtOC4AZQIOS&#10;pqZZ1xMrtCpdQ2/vgA0JnEkSXZhfcgCmvz9jTBnmgzs/6JUATAHDW7YpErLmHgl9U+dc5mlrw1X0&#10;1saqe4046JQL0iWQ8ZjUhtP/O1trDdlnn1DDzZkMyn5hO7Bl89rzawJwyBHneEdJ3/+1A9IP6FVb&#10;13KOshpYJbFFYpmRcLYObb6XPAE6FTL4xKdjeQBpiozrgvX0dVkcsNBmpWUeyWZBsVhUm3axjUpV&#10;UcPL9CtcoGMyZCTZEDOk1SeIzH/jxgK4Y/Rw1v+qqqvt6aefdbcobJ1a0xQdIso/UmT4W2/dM1o2&#10;VtWU2VNPP25Tk9OeiISSJxZMM5PV9TWx7AUbGx33MYtXr33o3bvWV6hhldIKhi07NyRDRslFipTH&#10;uu49zX71V/+5H3paSnLYcTmSzML14a4jsWZ3y14vOZnU5xKXe/yxszL4Kfbqj19z8oFS8DiY3gew&#10;yvUseeJaqJ0M/2+S8ogt8t+sAe9Ddvjc/KxFY3ne3Qm3LXOhqZGlZvvy5UtSxXl29+4dV8gYP651&#10;bGzEs6sB97t3W93NzHsC0JVay9bWNtu//6An9lBuxKzny5evypgnXJkXFcREmLY7hTHkH+VA+KKy&#10;osqzsfE00LOccree3m47KIJGi82oD+EYlfGlI9WGnsOs5ebS2zlPxpLM9aCM76TtEWlrbb3rIYLK&#10;ymp9/rzPHb5644qVSJmTyMN836PHDltXd5sdPnJAxu9tAf89rYX2ieCKUAUEi1rt/r5hrRNDJgRs&#10;kyQ75YgcRTzRD7cwzVmqqsvtyOFd1tfbYfdab3rrSQbEzNAARMSMmenzAostPSsIKEoVI53Q2hDv&#10;zNL9MSmMJicMaUDZUcfLc6L8kF7ZJAoSb71zu9U9B8wVJ7+BlrNjOheHjhwWGC/6Om1J4Y5rLZLa&#10;J+yEDBGuouKowE1KmjItAViJzg2jI8n4T2qvzOqckNwIKDD7HBcwadFMzYrlFWq9EyIUY7YqEkVi&#10;HjX47W0dInGDrnYhh6j+VIEzFQY0jSFOTX8CXMSri/oBXW92VsDKSmNWWpKn32MaG+1pQz7LnLaw&#10;EHdquQHu2tpa/VypZYUinouBJyqcSUOSsFRs1E4eP2HRnJhIcp/1dPX4Hj5y+IhVVJAlHvc9ydng&#10;xZxx6rx5L6a5zQmEsSOcT/4c6B+x3p5+65YNyc2NuRePunpCN2vab/GxCevW5yQ3UvQMs/WMaDzE&#10;WV5xm4J3AT8CLU1ZddjFVlLkh7DV+rKt6P3wfOBFwSuxJXvE2rD/AXdGUvI8yLkhjMF6bup+KMMj&#10;4RIb8dZOdvd9Xzsg/YBeu1r2n2MjQjg5kKhguozRuD5XB7GstMxamloE2jIq2qywfWpgmb6DgYMh&#10;036PJKd8xhJq41O7TD0mcWq6ZQHkuOCIewMsednbPYF98pEOAt17UKzEUB999DErKSjT4aL3cKaU&#10;1KxfU3oozSbGEzYi8GfyFW1MaWow0DfoqvvQwcMyLhFru9tutTV1TjQAjbKyKquurLMK/bkhBYEL&#10;DgB/9/wlu3n7tv573BNevvi5n7OszGy/TgYDoMLz9SduM/owEzPGDX/mzEPeVjEs0GIAyP69+12d&#10;/+D739f9aC1kYGYTxI63BNprXpOLoqH9KYAHiBL7p3EKs6sZLMAITPqDEwbgc6gd/aM/+gMZZ5p/&#10;LFh3d6c38gD0UHI0P0lMz/s0J4CTf1/bXPP52fwuymT3nn1ONFDQeSJcwWCWK4C333pXxKxOQLCh&#10;99wlJTkhw7lue3fTDnTVBwngfiQbnuYfkKv8ogKBhpRoRM9KijYnL8emZhMyoP128eIVGTepMhnX&#10;AQHVydOndF2dwhOpusVFkaHsbU/CZtL2aK2IyUNUbt65JXWy4QB0+MgR7TftKd3fix99zr79N3/t&#10;tbWNDfV6HnNO/tLSMrW/iq2ne8R27zokgjBlYyMz2kcZMqACT6nfHO1XVNPyckLgxEjDO1rXHjt8&#10;6IC7qnNEOvEMXf3wuq3o+YT0XPft2+8KOql9iUv+H1zEEA+8Dszi5j4gRkypoq6cciuml5EsSaiG&#10;/Utckzae0yh2kRAaXixpP0R0/2u6pu6BPuvUsxqTCsczsDA3aZHMgJ8FSsL41LhU+JLOU7b2AJUA&#10;rH9Y+4W4LCSYeCsgCEj0D4yIwM35MBnK3PBAMbubP8knAUx8gp1+li9IEvflbWqDUohpepZ6nrEY&#10;bU7D2id4DxZtY2NRgIxLudLyRBhpaDM0NGgjo6PevMcnnOkzsBUkW1J9QWIl5Xc5WTnaPwMC2D5d&#10;BzXbmcYgnfyCfCcy1G1T64y7nHbBxIxzcihrk80RcaYrGzPBUcS0fM2AJMkWQTCZJc00Ojx8hDXI&#10;ZVnSnqNrHYSK5EN6uNOTH1uFPaP5kG5FK5EU2CZ1TjdtY2XBwyac8UyRkU19b444tYgzeSe4+0km&#10;JN/AXfy6Rt6MZ8KwnwLZOZLeII4//vFPdkD6Pi/29M7rAbxQKLTNo3MPxp0BGInphIVkGBMyAuMC&#10;sImxcUsR0OQKBPNk2NZkvKKRXBmaJW3iFKsoLffRfDTuLykocXcujNenEkmhkFzG76MYomKo1IFy&#10;iMhcJoMY1by2vO7GZXfj3u0Yrh7xkoxBLD9qabQS1HeyBBDXbt+ykIz8/gOHdRiLPHZFEgtDJ8ZG&#10;J7yvdDA9IoAt1ntuymjE/YsRdpTRrK2myCiV2769B2UcgjJAI1LbXVII5Q5wFSgkGRHigrjmMEjE&#10;5XHxTU3NijTMuDGHBNDFCqDmRTIJLSZxpVOyg3seDk/3tqhA0svXUM36Hl3RSPBqbGwU4B9wsK4T&#10;cJJkh2Im7gx481xQ2xiE/fv3W3ZOloM4RlOXIKCf039v98Vm/J/H0PSzNbX1/jzLyipsSs9ieIjO&#10;SivuHqQxiQSBDHDMlmWA6becK3I1K8N19fp1u0eTGQGOLLCUX7qVVFVYYnnR8nS9snQ2RGKU7nVU&#10;Khs370GRI6591649Du6ouoaGBqnvRe8nPdA/5P/NniBWzjWSnzAtg5whBcwzIAu+q7PP69m7pMCa&#10;W3ZrXae0loxXDEp9r+hns2WYZXy3IgLJNJEzkYsNiFSJkXzE+xMTx0Wp39KabPeED8hwV9XUai/K&#10;UAs00ELsr3UtwvzykuUXFzmY0Jksrv0/PDpuYyKWd+62iRD02eDAsCecEYcnEY6BINXVlSIXGXb2&#10;kdMiZBOWGtCOyEix63c+tIxwupeXGe7+aMRBfWJqzLZSyb3YEEimOziSfEaYYnGOoSWUYjFcRcRv&#10;Ki5i0evzqhkaw7OijBBAnNZ5vHOvzd5994IIzZx2UsDKy6ptdmbRVTVu7MxgjkAsKaK8vba4pdNT&#10;MhxsIIfpIr94OegxTqlZOBM4ote8wGstoc9bsLQAlReMDhVQZq6KVKXrumk6kydCENYeynDPVZHI&#10;cWVlldXo68zJU7Yk5U0fbCohiP+mav9OT47rGvBOhY0+8hDCUhEwzgcNevBecNYBYhQ0JB5lzD5l&#10;/5LlToe/bNmbPClqiDeNaYg9o8Ih09gW9gAhLIQEU+Y4Y0wEo8FQRnqqbAKZ/QDvpm1q39PSljPJ&#10;+WLQCM+Wz0DdZ2dvN7qhzp8/SYwkJIJ6xivIHuZ3d173f+0o6Qf0yo8VnqNdJ0YiRxubvrXeDELq&#10;Z0bKBiWzoK9333nXbt28Lva74VnFMHLis8xfBriIheFO5fuiwg4KqMocHbgsGQzcxj6JR4cwVweB&#10;eDSGfCEx79N8Xnrxo3b27EPubgrIsIDTKVs6gDpk+jUdDLPzF655O8hJqZrnn3rO9h3Za1cvXvdD&#10;REN9YojT03MWzWOQ/qZ+P+DZudQq93QNyJjN6QynuTrv7O5y9b8htfHKyz/xQ0rMHLcesT9GCOI6&#10;5aByMLMEQFmhsNXV1NvaxqrIQZ5d//CalE2egzlGkPgwMXBil+5y03WjpIkdUz+Mu4zkuX1797mL&#10;DfcfZVCXLl3y+4P5495GvQDidGUaHBzw57RbShd3tvdFl2LBXcgvATgAD8MzUB2odgwcxmz/gUNO&#10;Ri5dumIPP/q4NTXv8lAAdd7HThy1t99/R6q3w4ZGhr2OdSQel3rLtwzdZzqqREAypj3wxDNPSznr&#10;umzTnn7+WZ8+xQB+754mw0acmZGEACGx8Oraak+EI4ueLHLivSQPTYv8cd8J7ZNFPReANKR1hWBQ&#10;FgXos2as3bgIF+0rNwQ4icSSXb10WySu1Koq6u3mjTYB0bo9/NBjAvNZz8Ynts1oya0UXM5QwC2P&#10;Mf7qr/4jJ05dXb1eeobyH6B2fWHVbrW2W7dAhUS6tnsdrsYWRSCLUUvaA4BJU3OzG/zZOSlkgSiJ&#10;iGTX10hp0k++eVej7i+g9+mQ4i3xe84SIJG1Pjs/Y6HsoPcD2JKyj+bn6H1jIhmLNjLUZ8ybTkuS&#10;OBaz8qJSe/31173piLu2BeAbugfc58T/vVvb6oYVicjiucBrXFdf78lWhFmY4825hGQSQ+VZsOZ4&#10;o6hdJnmMdqzUGu9p2WNCKq29CGMOXdQE0ht0nksIsPS8gik6whtSwDEvp6PdJw147t6752e6oqLM&#10;qiqrPRxWrM8nREFDl7t65iPDA7IjxJalcrOlmEuK8NLb8uqyr12pfpcudJPjk/r8kIMt4MgPcR54&#10;ZhFAUmSI8sIt/Q8S5U2TtF7YDuLZjNDE1hRrvxFnX1xa1fNhYhgd5hb0M8yyZirbvM1Ox3V9czbD&#10;hK/ZCZEIQlJbrqC9h31i1soqy7yhEK1UCWclRMghiqsiclRfTIoEMhCGFqScLc7ljrv7/q8dkH5A&#10;rz179p0jgYmSFOoIKe0gs3lTIErcqURKg4H1dVXVHqsqLsyXEl6RQZ2wgMAAl1OfFBpJSSTusJGn&#10;pUgYooCbGLcSioF6wzQBNN25crIjvslh2hVSkadOnLITx09aJJTtLj1c5ZRDpXkiixS31IRwz9o6&#10;um1weNRjZM88/qTZijkA4QrzxKx0KQO9B2VHJJ/MCrTJTCVjmy1D965lHeb4ZNzj6vTkpS4aRYxq&#10;xUhgBABMXMvEIHnRS5sGLd3dPdbR0e4u07mFWbtx47obDLK+KYXByBObow6b2CBNETCaOFJx907E&#10;xz07GRXS2NQocIm7G5Xsedp94hJkIhTTpajHJs64nTFdJqOy4SoTIkHpSUxEhNaTMHyeGaMTcadT&#10;IgZ4lpVXeviA9bhw4QO7fuOmFNh7us4xrVe2LclodvV0WlILTJIX8XMywp9+7jl77iMv2iOPPSlI&#10;TrETp87aqbNnrULq8YpISb0MGZnhZNsyyYsQwpzUDlPBZhIJXXOGgz4dpBj5yB4ikaqpockmRY7m&#10;pJxQqksC2aVlGVYBDoSIOCpkkFj+xNiUhy6W5ldFrvpFIPMEnBVWGKMZyop7TMhwJuOWvRKHWG6s&#10;W0QAmao9Q/yc8ro+PYMJXNLaC9Q6Z2o/Tsr4rm6KKBYKaKprBZol+qwskZ8lD8uUlJY5CO/etctL&#10;4mikEQiQFZ30e8sEWLWfe7vb9V6sZUjPM8/2799redEcqfOE7mt7b2kLWyiS6c07Qkxgoq2pvre+&#10;sWwRPVvc3Atak4K8mHtY6GDneRk1VT4sBPoFeEF+ScCsr6sTuI9aZ2e3QGvB9wbNdSCAZHb39/aK&#10;BC1rbYjNMrp1w+jCRfgFEIOQZtEOVuC+OM/I0yURmITWcF7nTL+XRktSaoXXPUeE4R8kfFYIkPES&#10;9eqckyAKQSL+TTvhmzc+tDfffMOuX70sMjyk80UyGiVrOR4CWNR7EPPP0drQNAmyc6f1jndToxsg&#10;BB8wpKoDTx5ngOlTfX29Oht4FfpELuZ1n/M2r2vmHGCvZmemPLxCrsnwyJiHKyCAhFbI6GZW9bLW&#10;ZnR0UGvWK6Aet5VFxmQycjLLvROBzKCfy9UNGRKddQgMIQzONKE+7MKiyEFWRKpbvwOgr+u9KdMj&#10;KfKHP3x5B6Tv89oB6Qf0euH5F8/RZpARj6jJUubnpjPObUCqMkMsf7vLViEuUSkoeizTkEEK3N3T&#10;2BFcwnX1DZ5cBejA4qt1sDE4A/0D1t3RadM6TMtS2yuLYvNS4Bg2DAoZooD7sgw9naBICiHPgxju&#10;8uKaDEiqZyjPJhYFkn02pYMNdJ4+JlCPBWTQZ2UcqdvNcqOPSkY4cKBQ9yh6xipiuMgyRxGMjI+J&#10;YMgs6o1u37wpMMt1YPaMdgEYKp9GC2Njo74WsHaMA+VEJL6wDrMzMiqTE+6i4/6J2VFCBnkhkQ1j&#10;gfs8T6w7Oy/HlTAkYH4uIUM3ZYcPH/Xr4Wuv1p+4OkM5cKVPyWjRXxtAZhQfBpokLWKzuwQeXZ09&#10;VlvTIIDL0s/N+JqTxITBo63jkaPHPcZ34fwl65RS5GeqRLIoHwO4aaM5ISM3JtLAjWNUyTHgmp14&#10;ra7brTt3ZVAX7I2335ZynnWDW1FVIWOWYh1d3VIYq3qGhba2KqUrwKBxR1jGDPcgPY8BKsqbxH08&#10;KYs9USTyQDayj+UUeKwuQwqjUi+mvUcdLuVBMrQiWWlpQYH2iiWmF7UnNn1eduutNhvooynOivZf&#10;7KdhlYDWe0agPC9AFNmRguLzaDhRWlllGZlku6/Z7dYOu9fW5e0w84vKbHx63nKjRdqDK/rZLF8H&#10;etFTojevP7t1j5SHkRDGFwlutMeMinQuSwnPTI3a6NigtYu0ffDBBd1boYdmSDKaXyAmbpaTh2eG&#10;sh6pevrMC6yZAJWqtZibTNia9n5S60CmfVKfS6kgoYD8wgInF8Sjo7HtCWE+l1pkg0Q1SCOtMena&#10;tSTAosc8SV4ZAh08YmSsU7HByE9Gvo4IxBjowthJXOaLel6lItvpaUmiGqYf1XMitLMoUF/yVr0A&#10;ISNKk0lGeTLuEnc3bVUj1tbeabXVNU5oIfYLi1LgUtskPUJkCOuMxcf82rjOgBQtbXkpcZrWe3I9&#10;aeQRiEQArBAklDZ7hBgxiXm0al3QPqKVJ+55mrUkRXxoO7yyItIi28QZJ+mVsEClCBfNW4i/A6rs&#10;q1ytf1oqM8RF0jdXPS6do2eQJ5t2hOqNqkrP8M8QeWLYCe1uGbBBa1LarhLbbmpo9LAUs+1JNJuY&#10;iouEDrm7+/Wd3t33fe2A9AN6vfD8R849/PBZe+vNN11B5+flubsHgxFITbMCGUOJExnQTZ8Uk52d&#10;JYOS9KxKwAEXGq42AGlV4EbJDg0PcKHTSYi5ztSglhQWuiuYWlX6ZTNakdGWBTJ6tTpgOWL4i1K8&#10;DIYfGhiWUR6zu6337NqVa/bue+/ba6++bu+ff99G9X2dZPv2X/6lvf7KW3br1i0Zk4QOzBt25+49&#10;MeNNGYFhgfOyHzxqHPkCkCmloQVhpg79xtaqMQ6QjNfa2moBDtN7IlZeXqIDTqIK9aAZUoJh6x/o&#10;s7HxUVfXLS27XBFRJgOw45qlIQmJORgOEunolc3fN2TAMkR8iMWOiRi0td1zVUAmPS58ElBYt7LS&#10;cv8iGx7DSD0rAy1od8l/tzTvsmhevvX29bknAAMcCQsMRXbyoky5ypFBRgWled0nxGc7k3tWwFHo&#10;Rp74NcYQMKmprZUa63RjSPwQ8kAs25s2CDRoUELYgOYgKLAXX3jRrl695q5rysvmEnMC2kJ3Cy8L&#10;CIjX082NspglES8UHu9VWlq8/Z76N7LKG6SmyXLHzc01AjzsCRrMkAhEZjx5CyalSwcy6miZiEXv&#10;7OKCbRc0pUH1dbUCTRQrgKJ113Ma0DNH5eLu39L6nX7kMWto2i0DLjXeNyplmrRZvWdqesjGJmcF&#10;gFF31eP2xD1MnBVvBsNGaDJCIwstpz9DPCW0lOVnqYNG1S1KlYWzRAb0mQMD/VrPDu8rTfIg98Qe&#10;jwrEFmX0UX00vKEMiK50gPTy3LLv+VLdF1OgaIbD0I9UrYGPjNU+mde6jGktaZVJ73Taw9Kd7F/+&#10;9m/Zxz7+opM7Yr2V1ZXW1Fiv/RoU8dH5EwjHx0WKpQzxItD969TJh6yxqcVoNQqhDOn6YNjEwdnP&#10;/w8IQkpDlCFJPWYRky3S3kb9p+vzjllD/R4nvsMDQzY+pn0CcddasQ4b66u612k/j/QqwMNVUlri&#10;uQYTUzPWq3M9LnuwLKJWkBsTAaYzGuEsSsW28ynICPcSzUim9ueyn0HuMRTSesay9cwy9Nznt69d&#10;6wyhIcGvijCU9ifPn4NJpQRhBb5WlhOWIrUMKWFUJh4O987p/NKumBa6eJQg5XgbaHNMmI52t/3M&#10;uJZg6e7tcVd3ZjhTZ6hY68Woyx2Qvt9rB6Qf0OvxR86ew7V359ZtWxEzrSgv06HL8FIL4tE0oKfr&#10;FlmPuKoZQYiLkxpKEjdo8rFdIpLhbQU5mPTyxY1JbDeaE/UWjCEd/mWBCuVXJN8QW6UNIKVVsG8f&#10;jq//0fe6Qkalsb7ZdrXstpOnD9lDD53Q9wTkMqrUMRaIJf+L3/pn9rnPfdxdrsRYH3/yCSnWiNR2&#10;t4Bgu+MVCWfEtDe31gUexJ+W3BClZ0jhDwp4x7abUKB8qAWmuT7XRJvOof5+q6mukoFacdBvFptG&#10;YaPe8CygphjnSEY06nrv3n0WDmW5wUcBk2lLrJiGHrj+AAE3mjIMvHAbon7pxkV/c1fjUst4Iyge&#10;uXXrjoxWhq6hXj/Tr+/TQzpVxIf6a2Ycr9sXv/glH1l45fJVgSDqLd2JEyVDlPpQegOAe8ITU4f0&#10;PwZuMKRje4RhQNdDAhO+iS1df8RSt9I8iY+uUig3vjrbO3yiFZOMRqU2CIWgOCEMJDDhDcCok3SD&#10;mx6yQ70ywzgII/TK0BEKAJyZHHbl8jV30+OyRSWR+AaR8z7WAmbKejb0PcIqq7rXaE6uZ9RXlpcL&#10;BGY8e3hKwEcsJD4Rt7JKERwBZbbWOUtfaQKrSZGMWa3VyOi0JQTUR46ftWhBqTXu3q99kWVF2pNZ&#10;WTm+nyAzK3rmdJQjnrr/wD5rvXvbZmSsuUbuk2x9ErEa6kU0BCQL85M/zYxPet4C4RZaXjK5jHOA&#10;ImOa07ye8+zUtNdDr4lUTE8IkJd0v/pfZkqmVHSefXDhohNglCYxWdzphQI3SsHwEP3jX/91+9gL&#10;L3nZ3Ss/+rG99dab1j/UY0eOHtRnNug5ptrVy5dd8ZPFDlkrLirVfk3a+AR9v+dEPAtFCkt0D5l+&#10;JumtHtE+RRECduQz0I8aMkLeRnIr4KVuYfp4p4Tt9u0eu3y51UaGZ7T3BNornIUp3aeAVHsbUkLO&#10;Cd4QGgoRUvGyQ52JDD3POQHp5EzC6K3NNLiQnrOOptZPCn9j3f9M0fPUttQliMgJ8Nd0XgMByIPW&#10;S2e2tCRfJMIEorNOkkl+JL49pjUlG55sdpI1BdM681LlAuakSBd/bq7RUGfdUgTKeEyWYB4iBfTN&#10;r6zB4xKUHZg3Jvnh7crPzXO3eZ729J59ezh6FpeKJj+AMlFI6ne+890dkL7PawekH9DrxPFD52Cu&#10;1EGT5/mJl17yYRobUoaoYJ0eZ7swdAzwhjY3/ak3ZQBi0UJ3bQEYuJnYwMRZW1panJHi7qbtIW7z&#10;7Rh3xI4dPOxx6Lb2Nr1vqjcKOX7khJdN1VbWWENdo4Mu04gADzr/LCRwNV9zAEbVEFMiI3bbzRu0&#10;sorS7fiXDl8+gyWkghngAegyxGLFwVmQKYDeSK75AWdIPaAJeML8y8rKBKbZDtrpgVRrbGiwvDzK&#10;h3DNx+zwoUNScdX6uVJPhsGdhkt8nuYRMlAnjp9ygwdQ4oKjPnxOKnluHtZPq1NGXAJAYS8tKZQK&#10;pdMbbnhUCJ3HMMiVWoPtWHO2vxelPmRq19LWUgoEZfT8R160U6dOe7OTyzLO/B7ZshAIkqS4Dkqd&#10;yFDnvWi0gvucGnUIRVDXwTQqXPu484mTkgSIy5U6VZKDGBc5NhK3sN4H1y8tGxkwcmj/fo+/A/Bc&#10;FxOWcAPjUSG8QJxxampCxpPad2Yc45qUAZflxNsAecOVCREh0xdvBC7TTe0jAI/4NAAAGONSz9Ba&#10;kulObgQd5OZloFGOl69e8Zgtk4kKi/JlQCcspyDq/ZtJekumZFgwlGvBcK6lBbKkgHKkhoakspkR&#10;TOOOTFfwNLRhkAyqeV17ZktGHCXNNDJPegsEnXzR/xpvBrFxVNzKSsLnf5N1T77EbZEqzlC6fm6E&#10;THvdL9eOR4n7i4gorROOkWpe1XPcWDabnRbxFZEaHRr2uDgZ0czBjonYDY2P2b6D+z0zvriwxO61&#10;3rXvf+97ltC60Ne8f6jP/v57fys19xPtCXOiQwkbpVEQBaodIGuZIl4QPNz0TLehteaynhmAireK&#10;zH9AnJwGPAUQwLk5zliezvWW5eaViOgV23h8SWRxTHt6U+/DHme9aLmZ4h44zjJ7hGxp4sqUspGL&#10;kBkSQdVeXhQJJ1kwV2QBz9m6zlU6D18vyCNKmr4E0YKY0UM/N5dRmGGJAOr+9Zz8mZCQtqzzvOxk&#10;BnLBvh+dnNAzZ0Z8pgsGEvwQFlwjncaSWuzVlTnZN/IEyN1YEaEXqG+wg5LuNh8dH7XZBNO/gHnt&#10;Vdmt7bal2x4m8j1Q6mn6e4ZsBiLjtVff2AHp+7x2QPoBvR46e/Rcb0+fN7Qno/vZZ551djwZn9Sh&#10;kKGN5hnzVKmJpiEECocSCepTKXkAoFGrZMgCmsRFqScslrFBWWUK9FDgi3MCIalEVHVXV5f1D/Y7&#10;W64oq/C+ypRL0BksB1exWDZxSlzUJnIf0F/utXc5AHAoiWcfOrjPunra7a2337DBoX4HUmJLI1LH&#10;HZ1tAqk0Hf2kDmxQ1xOz/MKYhbKCsimbAol1jzedPXvWy4Ro+3n61Ek7KKNIzLehoc6JBA1GWltb&#10;3Rjh7q+sqvLZyNVi0igY3Iu0KoS614hksIZl+mre1WJ/9/ffsdr6Wjt65Ig+54zWljIxDOCc1oxZ&#10;3AJF/R4qlMSZIRlq3JRMO7p3r03Xl+/xbFzRjN+UfdB10NJyO4b/zW9+c/v5yPgO6xp4T1qAUgYF&#10;aFdUVjno0YDFE6B+WoONe5PucRtSy3lSkqgXBuxTnkPyFkqMCV6AdUFMgCeiADHBNTkhQ3b10iUr&#10;F2iScEOsnxpdCAVNP4pLStydzppXVJV5aARjxnVSM09pi7fclKKLx8f03szfXv8paSBGveJEETLB&#10;4I7KygrPhcgTeRobGdRaD1pfb5eVSzlvd/ZixGqarbNZ9F6RqBSa7n1DYLRpARE1E4jPedIY4wyD&#10;xH4l1RgbmcAtK2VHHTq9mpmJjXKrriwTORRgyBCTiU/WPq0nCe9Qa89kM7wua2vzuo9C7dc8PZNF&#10;b7Ry8sQp7fdMKdphj/smtT5bfK4MPZ3OlvRzCZ0PvEaWDDghCQeD3pIVgsizg6DmS6WRqT4rdX23&#10;rc3efvtd+/Dadf/dmFTwkWOHBOS40hmosez19XTYI0RCXwO8FxA8wJk8Bv2Xew3IU2DARk1Vre1q&#10;2ev9tqkt5mchUAyDIdQxPDym75EZTX1/miVm1/zP3JxSPYtyAWamQG9B17+q98x0tYmXq0jXDVCz&#10;p5nlnKW1iRUUW6p+fmxi2ia0t4WkFpJNWFuYc/d/IBhwcKbjHIS7sDjfqqrKtSfStVeDrqTn56f1&#10;zEQute4ME9mO/+fbjM4S+R0kiG6KFPCZXucuokLIZUbEbVUkfXmBwTeT0EKRIRFjEYqFpRUbGh2x&#10;OV1HT1+vdWlfresM4LrPlq1LEUCT8MreAKRPnTljTz37tM50ncf8Occ72d33f+2A9AN6ffHznzlH&#10;M/piMdzuTqk/GYa//PM/l3IpFng1ygDk29Urlyyag3sy4X2eK8XUd7XsEfOkRWOulGyFq1xcTDGp&#10;iTwZbtxf9P7elCEak7G7cfWag+2h/ftcXdCVCQZdrveqqqhyNk5bzYJYgaWEcVPr4viS/V1e2rJr&#10;1z+0KTHdUJYMWbkMWVGOXbj4nieokIFJvDcgw/bwQ2cFks3eRKO+UcZo7279WecAPTMzYcwJpuHC&#10;Uw8/Yl/49CctKiCprCjzpgfzeh8ONr2Ze7o7raK01KYmxi0qVn5g7z4rKSiwvu4uGS8GNdx0t/e4&#10;wKKygjrnBmtubrLscLYVFobtJz963QpjMTdidGrCpUrJCbFUvrLE+Pfu2yMQDugzJrVWmQ6EkKAa&#10;KXbWY3pSBl3rd/rUGWtqbHQ1TpIUrsmjR45K4fbapIwfIYdoHk0u0t0rAOjnSmn0DfTo91cFpFk2&#10;oXWaTdAlzfQcpagFlhtSFAP9Pd6LPT5BPI568Gl3+6LK6NbEPY7JmA310/kpomugI5SMtr4oV4JE&#10;EOvGg4IbeGl5Tsq9x6Znxu3K1Q88fki8lp7idNP6h3sgxEGiES1dqbPFe8PYU4as4Cmp0p5iZCFx&#10;TjwNGHIUNDFQn42s+5sXQJWUFdvEzKTeK+buWzriAX7kPpSXClC0iVj3wYFBJ419xBi1BzaXVm1t&#10;adHGR4ZlxBcE2pMei/zkJ16yo0ePuBojQ1hiy8lUd0+P7mXVbt285c++raPV3nnvbQ81XLp0WSR1&#10;xt584y39+20BS4YtzDKmVeROJAQQTBFwumdlNiGSJUUmsgm5I5+D5Cl6WZOYlIGnQdfc1dNvd0VM&#10;N6VaZ+foR06DmaBU37pV1NTa1MKs9elcZWZGbO/+w/r9GZ9ZPjQy7oldlLlN83kL804IxTUssTjv&#10;hG5Bz6BH6xCfmPIkPPYY90ayJg1vsrOjIjeUVa5p34qwT+Ex2dK/hS2aXyoCVm1kta8l1/xeqXEm&#10;bMVI2PlF5nsvWAplZKkCRJGWZREVvk//AJIgmVVOIimfy6Aa3OG0X2XWOt3gKL9qJ9mUUIHWa3Q8&#10;ruewKezdbt+5a/c+EZkyGx6J++hQgD9N5COos7eyvt1tDK9dhs4WBI+50ZtS4Ow5ysZIMKttaPSm&#10;Mw0i6Fn6kwQ3SAakiSqWbJ3PKhFNiHux9lihiP7SKl4hXPhBq66ts//1P/5iB6Tv89oB6Qf0+sTH&#10;PnauMK/ANnVw6qrrtt08OhCoJzI9iddi4LeSq5YtxROUkZ8YHXbXJ2pZp1PGf8ZjNMs6pCQJ0Xms&#10;oa7Zaw7bW9strMOREHA0SNHta26xXjHXMbHR+MyMzytm0EG2DmdIBwQ3FhZlY37VUjNlyJLmfZB7&#10;h0asTwb1pMA1VqzrTV211ns3ZJhDAkoxYoHLv/7t35IhY8hBuYhDiTXsarDdUr5TczP27rtv26gA&#10;taP9nhWLWPyLX/26bciIhQTsmbqHgACpSIa+obbaGqSA9+g66W196fx5y5CB++RHX7SwDnJxXq7u&#10;iwzigL32+qsywCkOXIVR4oU/tB9893v25mtvC3DTBPajNinjyyADXOuHDh8V4aBl6YzWaVEma83O&#10;nDxmBXrPtjt3fVMXa+3mZZgIN2yJ2QNcDOxA7dICdG5+xp579ll3RaNI6b5EqOCxRx/zuuorly8L&#10;5ELW0tIkJUKntxl38a3KwIyPj+h76Z5xvKLn+rnPf8qKS5mZu2L7D+6ycCRgW1rXzHCq/z0tsCnD&#10;OyeilmvHpN7wbIyNjnp2OGMIk0Ivkr3wtgCuedEsm0nEBcJxq64vt6MnDlrLngZr2d0gcJ0WcMwK&#10;FJjwFJIxXfWWrRAjYoyd9+5aX0+3DetZD2p/3Lh2zdpFvCB/fI1pHXFl37h1W3th0Fr1u0siNAND&#10;Q+4qLkbBC8TStHfXtN7x3h5rEzHsun3bhnq6bE0AxThT4o7rAqYVgdCSiFOF1rBIZIEchICMNx4j&#10;4vbUr394/bo+MyZwkAZLbnqYAxf3k888buHcTKtvrrdde/bYvv37dX0TVlJU6ooVtzUNeyBMIDzu&#10;/oqyMmu9e9ez+Mk+1pbSHpbSJi6r/0hqcTekAgPBHMvOo+wrW8Rsv7vsSXZraBZJlAJO6HkP6SxN&#10;zC/ZyqbU+FZQoBHTs4oIaCI2ITUcEOiRoZ6iPbgsIrawvizgT7rHgXWf0vOztC1b0vdxSa/pehfw&#10;nlEiR6a1iAUjKmf1GTOJZQF/XGC5JGJGw6BJ6+3vs6GpIc+kh9QHRILW9G+bm/Twn7OIrn9+Rfcm&#10;AJ510J7Tv6W4V2Jtad1DZSmpWVoD/bvO+dLKlo3Ep7UO6VZf32LlFbU2NKTPTCxtJ/jlFOgaU6y4&#10;vNqCkZjtP3xCaj5iw6NTlh7MlrKdtyz9DOV0hUV0K0x1MCbMRroFihiiloaWlj2BiKRJqeNinxQZ&#10;JfZc7aSQEaU0faG3d7qIfYZ+WAo+RO9ukcvpMRGGflvflC2UmPizP/lfOyB9n9cOSD+g177de8/d&#10;unHT3Z81VVVWxKSi5l1uiE1GhDIjlNXIQJ811tcJcNMsDyUj1iq5p0M56YX+dKEiLhSWkaMNJUlP&#10;JFXRHpCykOEBbW6xWUpRFpYWZGgm3EV6YN9eB7qIDhFZrFMCUvpap4oQzI5PyLSk2XkBz73OLsvU&#10;ex8+dsxyo9m2kVyyy9cuiDCMuisRJXr0yGGjvzglEv/23/1b++EPf2A9Mihnzp6VguqROu7mku3/&#10;+N1ztik1uUa8VAeY+DeEgrKTf4ilo3jok/zaKz+xXQK82opKWdJNG5ehZ4JVeijDZxpPiOUTi6yt&#10;rrbDhw7aI/os7vdua6s1NzZB6u28gP7Rxx6zRintsw8/ZD09UgmT457xS2OWL37hi9ZU32wfXr5m&#10;ZSWl2zFDqQri701NTR7LvnrtqtfbUgdM4hQgQD36wOCAVNSIq7tpER/GSc7PJyy/IFfXn+ejH2tq&#10;qlwVL0h94VKkIc0nX/qEDFfQk8i4n3/Irg0LQMlYJ7GLODLxabwBPG/ctKhmYrBkc5MsmB3JcQJC&#10;PJws4br6GoHWLhGJJ7Uvxm1JILzvwD5PCuvskmofn/QmHChqVCQu9vxodJug6TNzBGCozojUDDkJ&#10;JE8x4pQa7PEJ6ttXRSgO+fCJf7jeen1muvZyx507tr60ZPUVZTYzOmbFAt96qfRiqXhAkWQ/3OK5&#10;oSwr0R4NyPDPizAxOGTf3j0CklUp7n4Z7rjuP+IATey/Sc+NBjEkHlKmMzA8oGcR9EYnzS3NPmCE&#10;mcnE+6sYyqJzQIKlVwxoL0f0d7L4V1aWnKiQXR3Qc4D1kJ+QrntnLOaC1D3u+EBGlruIR0cnrKt3&#10;QPtszOLTM9be1W03Wu/ahMB0XM86FM7V3sg25qsHAlme+Y6Lm6xrPAF4VmjsEqZNaV7UwdTbsmq9&#10;GWizLsCm7SnuW54zoRDirZB0xnhWSTGTE5EJ6Du5XJDiXhMx2BCYz3inNc/on6dsaU23Q/JYikB+&#10;01Z1nsiG1jYWEM/r3wW4+vyI7pdwSzIlxdeA6gQS/0iiJH8Bj8KNm7c8Pkx/fHoCzCTIdGe2doZ1&#10;dvfb7Vv37MqVGzpHg3r/LV3/nO5LZEX3hvufPvSETlaYtb1GtQDDNdbdnU14hVyDFWrEN1aNMlCI&#10;LvvR8ylEgMjed++SxAlzAignnJgcscGhXmPe+JCeX5+IyzuvvbcD0vd57YD0A3qdOXb83J1brRbN&#10;ypWCbPBNTitPSm3ICi4pKZZSq7I5HZa66hpXtjTED8jo0nChT0qGdoqSABYrKbE8GURaTaYG0mxQ&#10;ypdaU5K3JibjMpRJywhnWoqMx6jAaUPMnrrseWLNMlgML7h88aK3G+RA09yA7ldvvPWm3bx9x6L5&#10;+R5bXV5Z0Pv2SFkO2fK8DL1+tlzvw2hMrv2P/uiPZJBX/eAuLumwCljeefMtP6x7m3fb4w8/bNmB&#10;bWPF6EBvnC/jmC2SkJ0b9bIpXH/vv/e+DfQNyPAk7ZhUMK1PUY0TYt89um/cfjQHAUivXrlq77//&#10;vtRPszc5mZyasM9//rMePzt95qS9+darUl3Ndv7Cu/bjl3/kwI4RXl7aECkSUbGA92Ome9dJAcO8&#10;rplYMn2wR6WkK6vL9e+9tntviwxbjgjJQYHyuBWVxOzEiSN6kutSCFsCtaCMVlxGj7nIWTL+yx5b&#10;Hxkdkhqa8X7MdHk6//ZVe/vNi9bbMyxAyRNhoI1k2DLScI3TZW7dlhbWLZiebblSKenpYVuVAiI2&#10;S69mEpyYbY2SIpbOF8oRF3GHVOjlKxdk0Iasu6vL46nt9zqNASiUVNFuNjMjrN8RaEpKko9AMw96&#10;yJNNjjuY2cmU0VFeg1sUUuDuTqnSWX0OLSgfOnncKrQ/B0S+RkVWivJzrbywUERvXOxCilqGd0Z7&#10;C/c6M5ppRIFLHqU71NvnoYZVgEoGmeli45OjUm1ZVlZe4klDxJ4BL/2fyOf2HGNGUFKW1dnV4WEH&#10;rpXWqMSgyVom/AF5SCRmPdSwpjWKiiwRc336uac9fkw9d0LXT+tcmoVQ070sAjQ9O+/EKJMELBGo&#10;Nq3dhMgsxAI1D8NkclNNbaXWek6fTe0vjVIyrTi/SIR4zUMZhKUCAf28zhNghdt9eVH3GZcCF0ki&#10;Nj49zSz0JU8erCb2X5CvJ0A9tAiiiaiKoEM0IJl4ysZ/6p6mpI/SwbVNWrWmWS75CCLoeRERBmxA&#10;XsybyjD6kZBIfmG+rpfwTVIgSKvXFREHE0AuaF1pdEKZJGVwAlC9Z2Zwe6Ib701FAQvCsyDmDiHk&#10;fpMiBpRaQSiwUXgrSOSkZJQsfWrRM2VjyHkIoYi19iSasi6QEpoZhSOZug6RGP0OGemsEZn8xNPZ&#10;Y5SrkRxJOSaeQcrhGJlJAubo2KSNTs7Z3ZttOyB9n9cOSD+g1+ljJ8+hpEoKijyLli47bEQSguiy&#10;BEDDMocGxFq1kXEHYjgjArP51WUbGBm1mcVFW9LmThMzxohRBpPUAZmZn9F70EN5u31lqgwHI99m&#10;dViE9TIWNLqPussaJUXy0ujwiDFrGqPMSEOmAHV199iymPDho0c9+WkrddN6etvFtMV0BeRkKD9y&#10;9iHbs2u3G6lvfetbVikAJR4Ha8egbcnSZgnMn37yadu1ew9eLIG2jIXUKkaY/5yfX3Zw1Ae4YmQd&#10;Hnn0EXvx45/0RKOQFC0JWgGp9q6+Pv3ehtHZiQ5OKHGyWrNkcOkcRTysvr5OhmpFgE3dsAxZLNu+&#10;/8PveOLTwsKqBQNhGZ6oDn3cGJFIohegR5Y0z6Grp0vGOiDSk29BqdTpxLSIRY4U5ajt3tNkH3zw&#10;rriRNGTKmkCjTWsmAyilTXY63ZrIxicmvLZGPJBsXz0bAQRd4rKDMcsK5kq5l2tN83V/CzY7TbKT&#10;bF4yTSq8RM9ju6Z5TkqGDmrxiXHZQzqUpbkHxbta/VR1Y0ipj+d5r6+ueIMNfdOztOMCTQCCAQwB&#10;ynwEzKgessOpi+a5s7fIqiW7nq+EwJUuYpQTkQGPwSegXiHiEhYoLdGmU8+dZLap8THbXJFx1nus&#10;au0AaVQ5Y1cpiSssLrYGqWGSBCEuyOqYJ+VhhGOed7GVsm5lZfRTJzFo0vcMZUG9/ZAbOsChWrf7&#10;r/PfKFVi/2SrE5Otrqqx27dva+0DIrYlWqu47/uonhf7pL3znmXps8e1huz/6dk539sMk6BRBkl4&#10;a2vb0+SKRdSIT9NRi+YetAZd1P2RCwB4ksxUIJUPKQoK8SJSugDk3TutNjY8KGW4ZNMCIjxgZH0D&#10;1MTqKcnLClEmF9F1ZWv/pVi+SCfJZiTObWqvxnS9u3Y16gwWWawgV6AqlblKTwHmvedZgdYSz85m&#10;UipU5z6f70mll8QK/Vl6T28RkSVdL0NZcvKyrUYEMyzSERQAUzERDKXofqTetyixot6ZuDbu73X3&#10;xtAchTprEtIoe8RNTf8FiFssbzuhkvAD60GiKmSRfAQUMOGlLf3OsEjbnEjBhmwU5IPCLCZe4Skj&#10;F4byuAzdR5rUOUyE/5EMCTBDXOjiRiyfBM6CogKtw7qAXKRIz4JERNPv3bh6ewek7/PiPO+8HsDr&#10;d37zn2/NSNUGtfEapaQZvr6eZHpTnqULAA4fPuyG8MJ775oQyuO0JEHN6e9zMgb9UpJpoZC7uIrK&#10;qyxfirZFIBgQy6VuE3c5DRxSZKiKCqKeDBTX++EapPSksrzC0qRu5nTYUNMM78BV3rJnt33qZz5j&#10;w1Jmb1+4YK++/a5FxeAnZbwj0bDVN8uQyVBIzlu/QDxbymygp9fdb0EZ0GkpGQx6Ucn2ZKIVGe/S&#10;omJPUurv6LJoKGJlulaU9IqM5aoOOgDN9CZin2Ql4wGYFYEhCW5SQFBWWuw12ozozJVig6AUyDiR&#10;jZwuJe6DSgRUZDNT2kHpFwA7LBVLnTZTpML62liXkVpI6loavVECndiorSWxCc8F63v33h3bd2Cv&#10;u7FLKkpkyNO8TvPMQ6d1bXMClAIfw3jk2AnPQqb/NYM6+mWccCnTlYpSuKGREYHJpKs7elDXilDY&#10;errNja/awsyKTU/RTWxZ/7b9+ShDSk1ozYg7sKAwzyprKzz7mMx4pnDhTqdch0lFE+MTMngRYwJV&#10;lshWhgxxT9ddKa5sEQZqWqccwOdEAnKyo3pm6TKOMqjrSSnceTfsKCDmsGXJCFPDS1Ida0kVAB3K&#10;ojKSJA6hKPfs32cVInFXL2g/6voIS+RIXdKJKq57BfDpNe2lcDK4GWGSzEQEY/mWmZ1jqZBBmf0k&#10;5UhaN4CsorJYW3veEnOTFsgUuZyZENAUWVLq78aNO75Gjc3N1tS4W98v8Yzpd995x8dwjugzqVW/&#10;dPGi74P5RML27N3lig7vRTSXvvJkCm/pLB3S5yxLbU8IzMMilNv5H1RJzM0teWZ/ROtYXlFjiflF&#10;f5ZZ2fp9gTJtTmlNGcoCXDKNtrZaVosEI1rbRfdQLEkJaom0B6cFcptWXlbkBAdXOxn4RcUCy1C2&#10;vrel/06TQp7Sda4K4LfnI/OGobBASueruFjEJXXLBoYG3Z2+sqbnLa5HORud8dbdTbxkjdX1PjQn&#10;O5jluRT0w08V6bhy60Pvs0/L2SwBMCNR9+/dK+VNx7Jbei5b1jfY4y50gLGqotrj4MST29o6BPxF&#10;IhTZ/j1IUGJ6VnsHs5/q/Q/SdJ30uqevNmQMkk8IaCo+IaK56XuOTm8kHbJ3qdnfHjWa1N4SE91a&#10;tmCmzqzekxGj7DdAmEYy1L1ToTEnIkhPb0bE9vZ2W99Ar54xGeUJy8wtsv/yh/9tB4fu89pR0g/o&#10;9fEXPnqulA46Ytre25faQx0aunTRLIBe0JTl0NMWNyeJPZSGYDjTpZxTdLiLpBzIvF4Qax0HlHWA&#10;cUnS/5eB9SSxtHe0eeKWl+NITfR2d1s0L8e+8uUv2TNPPW1nT5+xRx5+xE6fPm20CGQu8e69u11R&#10;0Fnpkccet2c/8qyrjuwcXZOMEM0hSHSj8cA//pVv2Je/9CV78omn7Ou/+Ev6+UdtTSDC+EYSSBji&#10;/sJzH7GHTp62J6SOP/0Lv2DHdu+2Jh3GE6dO+r22dXZYZlbYPvXpT9khGdSPvfRRB6SgyMq/+p3f&#10;tkcfOWtPPPW49Q/0W4nuC7XOdKKHH37YvvbVr1mzDHkwI2gfXLro85F/9me/YIPDfVZWUay1yJWp&#10;XvdZx0xqimRteyporUgTGZJVCgvzrba2SuTkE1LRHVZVVWGZkUy9x4A9+/yz1tff7zWedF46feaw&#10;MTyArld4FHCrl5WX2nh8zBUWseqm5kaBbKHet8BBh8/NkQphtCZZ97sBnuZ6Z7wrIiU0Z8EIFRXk&#10;C1AO6pqW9cwG9b1JEy5p7aV1NhJStUv63IjHKidkFEkWrKttsFOnTnlsfpCYuQx4jsAW0OSz0qU8&#10;aqtqvVkKrVNT02n1SPcnHeXkljdHQfFRXgaBw7hiUHGbEk+GPBWKwFDCNRkfd8VItn2m9uoGQK+7&#10;oFteTHsBdV8kokUlAN3HlrRm1LlmZIa8Pzn7neYoTzz5uNYjLFCecvXW10fMfNTVLN3D+CxAgzNR&#10;W1PrPdHxcpALQI/55qZdTm7oOEYyGJ4XZmSnEy8P6D4nRr0Gd867k4VtaVVrLHU5MDxi1C/ThpVS&#10;oFWtD/s8qPWCIBILpz80Hgta1qIaabCBqzghAJ6Ij/ozT+qeCE+Ric/z84qKcNDJUa6Akf0TFqjT&#10;P5vzTb9p9idlTOvr81ovKWqtGaCdps+njSaqFvDVsmm/MkxnUn9Sx5y+rUAF9py5eQFYfm6OlReW&#10;eE/+NX2PigKS+JjgNTw6rDVfEtFZFxCu69qpnV4XOK7pzyXLzQ9ZfGJIe46BPkt+rexr8icydR/0&#10;fif3he6HDCChrztrgEeL7OvpxIxn9OPBcre+nguEqLK8zEp0jsK4wgXm/JsPIFla8twJyJ4eqdZt&#10;QXuU7mzE01e2QwULy8awHBIiR4dHPdSwJuDGk4DXaE37ikYzZKTHJ6eZbb+jpO/z2gHpB/Ta3dh8&#10;jtKoTBlNYngkEzHzlf66gzKEV65csTfefEuKZlEHZcGHrdNekznDuJkYdFBcVuYbmfgabmISw2jX&#10;iMuV9p9lUj5PP/OkffyllwSIJ+zC+fdlTHNkMNLt+eefcwaPAaG+Oq+i0g7v2+c/QxyR79HPeEQH&#10;n0EB4zKitAwcHuuXoZRa1cFCCRzcd0CHs0TXuOjuWQYltAmgcZ9jVOpqauyrX/ySlRUV2rgM8Fhv&#10;l5XW17hL7Jvf+ku7c6/V9h85YKdOn7KwjA0erWUZ1Zdf/oFAaVksutuzPbu623yetXBJCjLspT2P&#10;CvRzde8cetQSzB3D2NffZb393TJsQaupq7DO7nb7zGc/6XXdKNFRKS3KPAIZKVpfYqcTdretVUY+&#10;1X7+F74qsL9gz33kObvTestLgHzUpYxEU1OdZ2nPJSYtGMoU8FfaQYGOx1hluFHnuOX27z8gg2hS&#10;UnMyPqsyVusO0jlZWTJ82TYkJdPR3mrDup5sGfMKKfYtPbdlKfW09KTWf0bPdVoERgDbWGqR3FRb&#10;XKV0TsYqNWTFReWCxjQZMqZW4bIfMnpIA3YhkSnKt5jqRUMQMq9DUls+MYwINOpNgIGbkVAEpc4A&#10;NO1oAeX2tk4rKmQWcaFU47IlFha0hnV67qMOkkkZ3lSpIEY9UlvN/qX0CiJJudYCbnS8G1qHNIFz&#10;QGRTttemJqa80UyXlBFJjffutlq3nou3n8zNcnUGYaITGhdCO85NPWyIHu0y49r3AHVhtNDV33vv&#10;vqd1WpS6nPSOZ5wd3qd/sE+kQsRJzzdPBI26ZyaJUXZWWlbhWcioWrxGAAdlWORRUNZG73cG0AD+&#10;vC9JTDTqQQGuCUCpL15fnRepWdCzWvCZ1AwBIf6q7SGAy9Y1r7hrOTVVZFbqHaWZF2XcY47Onkhi&#10;JKCzTsc5Qhp05FozkihpHpJfFHVCQK8Bnp/HbkUaSLyiDIzErIXErJRuyLKIy2sdx+mWp7XGTnR2&#10;d2wTgc01qf+glZTEdB1b1t/XofPYL8a1LqLbLhAc86RPapNLS4q0p1K85WuuwJn3ogtdTPeQIpIy&#10;qXOfhotbgF5RWW6NIteQGfJY8O5NxeM2p+ta015Z0ZpQQsU4UEI8lAlSfgXB3+4jEPJrhpwmBfLU&#10;TQO+dJWDOJKsSJMeSDQtUNlvtLDlHBHTd2K6mcLktB2Qvs9rB6Qf0Cs3lHVuuK9fRnJTKnlYmzBu&#10;vQIEhpvP68AFZayo6/3lX/pla2hssX0CQ2K6qJCnpIBPSQE/9NAjrkSrqqs8LgtI0t8ZVyJMnyYp&#10;8dFRd+OWSnXf+PBDGeRVb5H4iY9/3ON4UX3e6vy8pcpQp0jJHNqz2/7qr75lH968LrC65CrqsNQp&#10;XaoGBCprtPkTAqVLFR7cs89aGho91knP3bLSUjd4f/Zn/0MsfktAWGlPP/aEFZA0JSND+VhnV6vd&#10;uXXNfvzqK9Yng0pJ1byMHjG4EilfRg7++//z38rgRiyYmar/DkmN5tv8AklYwxbJzhN5edPjj88/&#10;/4IbgzwZjR99//vW2npbqmpCRihue/a22IFD+2zf/j32wx9/35pa6h1UKypKPQFofn7Kdu9p1H8X&#10;2dw8uQBZdvXqZY/p/uY/+Q27cu2yPfLIo/rzqoPbZz77WauSkdrYXJKSq7ccKSHWnM5iuLXpWMZw&#10;fHp3V5RXeaIMM53JlB0TwZqZnXPisixSMCHiQ05ASPc+MzUlMrMokEv1sEQ8PiLDJvDTvcfyI1ZU&#10;kivgm7b41JCUlVR1SpaM16JPQ6LnNRmyq7qO4iKSw7JkrOf1e3kOAnSpA4RRo8QUGbVIt6d0GXiS&#10;8pgHTEY0SUB4PHA38n6AH6VXEJPq2lo788jDUmljuq6AKzYUFqqZXvIYXzwFJF0xvEO7yNIEzCkC&#10;p1UZX+qAEwJXz+CV4mUCVXv7PaOmmwSq4cF+7fsuT/gaHhoWOM04eWz46b7CFQoZwHVM4w5Lprn3&#10;YGRUZFbkBCBbEbCtba7aaHzMs6cJb3C9KDdUPahPMhw5FpPxaX0GmcP6HZEvGoSQg4FyjOq+AAjC&#10;JRBhEt24Z2/QIxKQFcJvsKo1yIDueC0wMVcSrdyVK/K6sbFsGUEm2wm0tK/5XiCdnuRM46IdZqZ1&#10;drbpq9M9FjwnSPW4VDphHlz1ZD6T6R4Rac3Nk2rVp0HQqZQo1l6PaG0B2bzsiC1M43Gi9a3WWGtI&#10;uMdE5tYF1sJaPSsRA13vuodLSMDMcUHAcySjfogyS9mdmqoaKxUxh0DNJZimp3vRmQwIUSvLi215&#10;ftbJ8oxIG56vKV3vgb17tX8ypOZXRKbSLU+E2RvjiHB5BzKtPV0ACePQ5pevcChNe12qWN/Hu0A7&#10;Xlrk0l2OBkHFuoaiAgb3CNRF+kpLyqy8hGYuIjo6cwz9uXnzzg5I3+e1A9IP6PXpl146h9uMeB6D&#10;H9ygpoj1Dg1aWUWZDu60WHqGnT5zxnsT01WKWk+6KFHiwZAFyjsoV9p/4IB98y+/6bFP2CpGjcxq&#10;GoTQInFcQL0o8G6QIgJgMAQPn31Y6iJqickZGcB580k2IgzMhj4ro/x33/k7bx4QEVh2dnfazVs3&#10;dEDm9bXsqoGksZaGZmvRtWWkpnvnqhUZeJTqO++85W05SeJ6VoTirddf905CNO149Y0f6veT3hjl&#10;4NGDPk+ZSSIkuwzHh62krEjA+IExzH9BgLa0InAbG5LKyHV3dzSab8zyxdX40ENnLUCWqQzoW2++&#10;4WCDazBXKoBGCaFwpruI33n3LRGdWnvv/bdk2HssMR+3Y8dEevbU2c0b1+yhsye11lsecwbgf/zK&#10;y/aNX/t1T1IKZkrliWD09Q3qmYzZyEi/9Uix9PYRg55yEGbOLRnidbWNMr7dArCknlWxlCK9s8u8&#10;l3pYKmFOZCkg1eLNZjaSUkYyqgI2vAGxnJjH9sj2patUZbUMUyyiPbFucbKfZdzpfJaRlmcjw3Ep&#10;knVfBxqxEI/0ci6RJ36ONYCorWtPYQSJPfK8UkXK0qVuif/RHpQ4PgBD0l+GlDCJaIRbWlqajXGf&#10;uLrDIk13Wlu9RAdlzXxyGnsQj6TjF21Nx6VyRsYnbHRSikoqeF2/t4Is17XNO5GQytU9BrRPUJco&#10;QVyixYWFelY51tLc6CWBtMbFdcuexhWaLnWFh4hs7sqySl3notZty44eO259/X0iEZRSBQTIox7a&#10;KSiOuRKldIckPpq4cLboAb2rhSEXC1JwGLHt8aDEQ5n7jIvfAVvnirADTV14ofILCqN6DwAoR8Sh&#10;2uobyBMIe5ITZWh4b+iURvtMwJFM6eTWqgBI1yaiRaOfLO1DQBxPTntH67Y7V2ef+c2ca0q1cK3T&#10;kY9sdFz0tOCk/G1F60wvbgaGkDCGt6VQ57amosLOnDphlaXlRj0/3pCkGFk0lqvPTbfC4gJdY9jd&#10;1OsrS5YlYIYU4fHiedCnPz1FKl2/F82N2a2bN0Qih0VMNtx1vwmg6n10sq28lM5qc1ZbX2N1zbsE&#10;kjdFlraspalpO+ShdYOE0bWQ3uHEoAn3ELKjmU44O0vrVu/qO6b9tKxnBaFHJJCwSR4KZZgAMVn6&#10;EA7agiZ1rsmIZ08UiUTx7ElFu3Dx8g5I3+e1A9IP6PX840+eS9WhYjKPzrHHpandJAuY+kayOj/x&#10;M5+yhx55zEIyZGEx/mwZ8DwMm1TTpowYmZiwVhg5rTJh0rD/f/O7vytmXGkXz1/wqTl0lWIk5vDg&#10;oBsVDg5KBQbL5xTX1tiWjNQSrj8dznwx2ZdfecWbJhAXgzTQHJ/kpYLifO/9uyhgD2eEPDudaUnE&#10;iPHxEuP71rf+2g0oDShelNotkyG613rHhkcGBJBjduT4QanZKoFQ1Eory2x6jlnHo1ZdV+v3E5Wi&#10;JJ6VF812N/v8wqy1td11N1swI+yKB1BiOH1SgNErhUGGM52SaHk6OjZix0+csMQcJSwjdle/Ox4f&#10;9xg3Gdn19VUCtpi13b3panZDKgyXNQbeM55FVr75F39hjz3+pJ0VmRmVamNMJZ3gzp9/W4qm15Pd&#10;6L2cLWUPEKOkq6qqaVmoZ5n0ci6SyOrr6j15iFptzy0YGJbCWpPRI9lNgJWZbWlbAYsKpKM5eQ5M&#10;1K+TeISbnQ5uZOzOL0qZLckI55bK2NL4YbueG6BH0RNjJh6KxwMX5/LSgvflRiXyb8MjY9bT129x&#10;rRHXvqn1xTAyfYmOXHhYyCUgfkgJH56cNa3DY48/bjX1dfbCR190MsAYx2ERyxKpm+bGFn/+fN9H&#10;FUrppAoYI/kxS8rIpkg9Avz0S9/V0GQ11dW2Z1ez1JyARHueLPhM/QzldVp0vw46heEixfNCclvq&#10;JiAXtsK8fIHCLl3jhkjLlM8Zp1HIrdu3bEYEjy53g8ND4gVp2jd5AqJlgfqcAwflhsTve7p6LBQI&#10;u6ub7HdIBqWDuP9R2+w58grIQAbgUb98oXYJETEVKj09qe+l6n3pNpcnQMvx88xa0i6UPuRaCgF4&#10;QHtZTGVLSlqEk2EcZOBLovq6Eq4qKSkXsaszRq2ybwmZUN5ETf7MbELnTarUB2+Qw4Z6N8sOByxX&#10;oEfJG531IHYLIuBUfzAPm6lxnD3c2JADmvHMzc54kmhDVa3t2b3XtgR2MyLn/JknpZ4v4ktoZHZ2&#10;2rv+PUx/g55uv0/izRUizr0ipsUlxSJhsjnaT+QQQKayMsNOBNO0pmWllbr+kO97OiCypgzcoYkO&#10;uQKUgi0tJJz0kDzIgCE+D88JA4Z+5eu/ZPv37rf9e/ZYvWwSTY5S9YxnRchx61NLTS+IN9/dqZO+&#10;32sHpB/Q6/knHj+3KgaJMYGNUuxPBinxYJh2UWmJfeWrX7PMvG1Wv7Uhw02LLhlRIY2U94pngAIg&#10;g/qT2HK/jHCBDOQ+bfJaAd6TTz5hstfWeueODFS31wi3dbZbphRiZ0eX961GCaJsbt66bYODI3bw&#10;1HFZhHR75Sc/9mQuMo2JHdEIAiDDgJFAQv/p5vpGa6xr8BIfSk0o7aGtIIaT5LWXXvqYDriAVMbp&#10;0qUPbHlt3lr21FpefsRLmpi6I4tiK1J99VLkR44fFUDnW11DnV04/56tJ1eldlsE5jl29dplz6Ju&#10;amrWfRTYO2+/7e0EuecegTSWjNgV2fHE+tZlCEmiYqB830CfExMGQhQVRUVW6KbVqbVfsSNHjjhT&#10;Z/oYfcUPHzoiYjDuHoHXXn/ThyY88eTTXnP8+GOP2ex03JOaHn3sSV1PpbcHTczO2WG9D8M4/v7v&#10;/94BISYD5skuuj/ZeFdHEa1TMJBjsbwyi4/NWiRToLYl41ZQIdWbtOKCEpuZmJHqZVzgpns4qDcf&#10;HorrcwRgmwGRnU6bobuVVCn9vXE304yC7mvxyfGfxkMFOFJNxDPJTF5cpC42zfbs3evqlhGGJCyx&#10;5xhVSWYyzUxwJwIiRTLwqNNPfvpnrEPrRL5Au4x0T3+/TQjkGe155MBBr0pASXOPs7qGpMBhXe8F&#10;SK8JFEgKjoQjli+FhCuVP9P1/fTUpDfRiYl8Asqo+RypLp5hfGRca4zHARfzpo/KZATl6sJ2Jvwp&#10;kaZv/tW3rLi42BpbGiwhZTk8MugekwI9X1RZmq4Dly7AgxKHrKQkzeKjca/5axJxQhnzzI4d2S4v&#10;ZP0ge/QpgFjgkmUqG+cTwkSsFqBmohMxhDTTWQhl6XdFnPOo+xeoCxBR3nlREgUjnmENaKOSIc8M&#10;mKGkcWl1TWtPRy2Gvkjtzi/4OZ4RyWY2NiRtnh7bAnKauWzp0yDweAUSs3EBrxZWa0P4ijaf1ZUV&#10;HtLAM0bDEDp5MZgG4CZOvC6CV1dVZQf27Rfwldna8obNJxYF+BA4KVbtdR/uI5LA/TP2lSTEIwcP&#10;WHVFqX7GbEnkZXB4xEl9hd5rSOR/XYQpV4Q5KJKeHghZtojUiu4rBT+77AHeAO4FcOYZJWYmrK6u&#10;0hqa6kWqaZoStzKB87Gjx+zZZ55x0kO5JrHxQpGHKp332koRaqnoet3fmdOnLUcg/T//6ls7IH2f&#10;1w5IP6DXS889dW5UzH9JjHmLwKEYI3GY0jIShWTIpVDKdRhSNlO8lpaEsq677VKlxZYiGULXoOvX&#10;r9vN27c9uQnApksPhoP2lWTqkiH54gsvSM2+6KqkraPdyzuoI21v7/R6UWoSSdKYnJhyo76rebe7&#10;ZT+8KZUpMKa5A2paOC2AK7TkltSZAKccdaSfLdV1Uk6RlhJwBv9//t7vea02pWBf/OIXbWx0yO61&#10;tdqo1Bm1pklbkEqIG/W/AzJMI2Pjuo6kDFrQ0qSgiMm3tXd4f19UIB4GXmcfechjXiX696KiArsr&#10;Zf78889b2727nik6PTUjdSMQCKTbgf2HZIAP2fGTJ2S8V+z2ndsiLXUOKpsC8I72dl1vhh0+eFhr&#10;m7DciBSRgABlqAu0F174mL3xxpuuEPgzP5ZvVZXVnpw1NDzgIEhMDVIAMSGhCXV58eJFN/CEHIi/&#10;xqXe77TetoHBfrt05ZLHUVtvdQvE02QQmfizLoWTasvULS+tuhucxjVkFqMGuf+gjBax5Px83Xdh&#10;qR08eMSVF0DWI7BEUaMAGTpBLXJUII2LHIJChjFuf0rhKDF67KmnbENASP0wpTXzUqCEKXBXct0o&#10;VsCGlo21AjLq3fGivHfhfaMT1aVrV1y14gYuLS7S3ty0Ae09QhmrInPzUu+J5QULZodtfWtD+zrp&#10;85MztC8ikpdpZARLMdLxjTyFUl0zyUlkBtPxjaQjYuMTIklFIjkMymByFROoxofHPEcjpPv48te+&#10;6tcF+WrZ3WwvvvRRu611xk2aX4iXZdoTtQAuRlHSUCSUEbKJsbgV61mSic6M9O7OTu2fezoL7QKq&#10;bQ8K3dggV/SJp7f7mkAatzaeKkhNIjHleySSHdWeqLd9+w9rrx21vXv2iTTQEjboRBZWgGt/Xu+3&#10;KqLIPqbkUI/dUrUWqQF+JlUkbE1gtT16kvNG8ifeDLxi9A1IkZImG31lWc90FQKRqr0rwNcz72pr&#10;t4rScnvooYetoqJS1xn2NsGQxCNHD4uQbHlnwBIRpIdPntWZLbPkmk6gAJpYMoldlK+R20CGOh3u&#10;qmVzukW08wWSeD6ad+32aoH8aIFdu3ZNAJwhIoHyzvAznJtboNtA/YvQa12CAn4mevlMebwU6aaz&#10;MSBivN2Dno58lGWVyo4xXY0scdaYaXjE2REfeBfJml8XcaJBysL0jGeRYx8LS8rtD/7zf94B6fu8&#10;dkD6Ab2+9vnPnBuQuiXph2lVJKBsCcSWxbKZSUxP4o6uLhmbqIVkvHFLES8MCKBpEnDh4gW7cv1D&#10;6xMAzMzNevIJrnJqKf/yr/7SPvjgkgxKwlkxzJpyLabOUJuI8Z2VSlvVQY+LifdKjdL0hG5Mb739&#10;rnX2dOlgDdvgyJCrA2KcAAf9l2k8wbWi5MoEGjmhbRWdlpNnGQKJv/rmX3mGOW7zp555ykGS66br&#10;1uTUiLXsqrWHHj0jY7Smn0tK+RZYTqxQQDbqtd6MMywuKXOFSFILBo1yro01SIcUkUgC3ZkmJyZc&#10;WV88f1GriWJNt0OHDtu0T1ha8WlUhAHoHAaAgg8o72B60KYnZ2WUU6VaE9Z6u83dzj955XW7evm6&#10;/fAHL9t//S9/4qpWSyVjlGkfXv3QgZauYWR8RwWgg0N0DIt4+RMTvGZmp13B9UuBTE5O2J59u2z/&#10;gb1S/vX27HNP2z/6xi/bx174uH3msz8jQ7hLSmbO7ty6ZS88+4wd3LvbzohQRLLoYpUug008P03k&#10;ICbDvOqEIKh1wR2KGxYVGNSeYcBHQ12DDCxTi9JtaiZuRaX5IlZ051qTEUTBhzyeOUeWsshTETHM&#10;eFxGc0gAv93IhMlT+ietEUQx5M9vJD5m+dRJJ2lFOe/d3iI5Uu26tpLSQhtGdU5P2ZwAhqSqpHbt&#10;7GLCMiJBy8xmrvbGNpnRv2Tp2qoKCq1IwIkh1ge7Sg6I+RGGyc2OCPCT3iAHJdXX02tnTpx24EZZ&#10;T+os0F0LMjkoonNJYNF6945U/YTdar3pce2HHjljR44dcUAHZMkeLowVSAnShCUssBaRG5/0fuEo&#10;zxmRKNy1AL/Xs2ufkbCFlwr3NvF8wgkocoghAEgtNnHh8opq27PnsNXXNYs8lWnNckRQMzzUQzyW&#10;TmHkNtB8heYsNPbRkdGKmC2sSenqwYjGihSIhAjZSGJLTQv4GeMZ88M0MiKmS2Y7DVe2mDCWXNX5&#10;y9O5ZpRpUHu0wB57+BH3kJGQRwe1vPwiKy4sshzZC7rBpen3WkROS/IL3etByR0jPUPaP5ABEjZp&#10;p0sWNVnddBZj7GVNZY1+f9iy9fl5pRWWpotn3CbqmAQwur3dkWjIiRaZpYvMZ+XZ0qoOjACbjojk&#10;M4iL6QySv0AsPWFlpQX6zDn9GwN+Sm2XCBZtXevqarQ4GyIDeh+tDfkKVBFQ8ZCr7+XJruSR/a7n&#10;GRd5+eM/+x87IH2f1w5IP6DX17/8hXNd7W3ajOtSUCQ4YRSWvatWeVWlu2vbOrpsbn7B7t1rd8WE&#10;KyyUHdIhWLY/+KM/8pFvizowGHKdRQfdRYEyLk7cm2QTM8ry/fPnt2t99Rk5MmioXLpB4XKj9ATj&#10;l5VNRy36CU/bgg4vHaHIYG5obHCjzWdvyfQu6bDNzYjlryc9+aRQAEv3oDUx3b7ubnvrnXcsV4bw&#10;iSeftKhUzVtvvu5tNUlOamiskSGc9TpiBuHXNjTrmqSut9LtXkev90r+nkDyg0tXRBbeEZhMOhii&#10;jOYXlu2uFHF39z278eFVo1/2oIBmcV4sXMBTSgevnJiMZpFU+5jUeLuXqxEKwLiQdMd4yxvXbllB&#10;Xont33NIanLR42jtdztkBGL21a98zZ58/AlrbGyWgZ1z9zdjQBdETnDZP/vcM/bZz33W3cvUlAPQ&#10;EKE7d255lyrcysTRaV359LNPSm1luoqYmBi1o4cP+5CL8fiyuwwX5mesOJ+sd9yv1ZadlW4VxUzv&#10;ShF4ZFtlVYlVVJd5Ql1iYc7dmJAD4u0xksu8lpjyHykYPXcSpXCnUndcUpKvZxeR0ZRBldGXINN+&#10;wMgn7amnn5ORHvXMXnISmLmMy5uSLMqgGBYyLaCDtJHwAxEaGWck56oti3CRZV9YEBM4T1hjVbWl&#10;yshPToz5v6dmpFjdrgYforBFVrOM8er8nGXr2g40NViN1FK13q9chBHlX1yYL4Mi4qDPjEVjehYl&#10;IihL1imFuFsKjhInmraQBFmp34NEVjc12tnHHpHiD1p7Z7sISYZduXbJPhRhRR2jCPeINFHZsLS4&#10;bA3Vda7IB3v7vXELpYBleAF0Bmk6Q1vVJT0X4uAoSi9N0/8AasAqj+Qu/TzgQVmWlkX7d7c1N+4V&#10;/UBNjlu/wGzGp2+t+DpTqzyt9aEOn/I7ksQAWUrR9PRtU+tO7a94iv4LQrVNQAFMau5R7njC8H6w&#10;nxlDCQBniHTNLY5qL6641wFQ3dW025W9IFEEVmRVSjcocjWrMzCu51yls8E9dApQu+7d877YUyK4&#10;JMdRn8+1kSEPmSjV86FaIbkOiFZ4nkRne7flZWbrd2Zkgzb1/Ge9693+Awet9V63QLpYpCPT0jNF&#10;MATkDAfBP+5T2rRv16X+KyuKLJXJXbp+puIx5jJLdg41Tz7Cw2fOeqY63gRq8EmOpTSNaWkplJ+l&#10;US4osqhnJXZqf/Snf7oD0vd57YD0A3p98ZMfO9d+t1UHyzyTkbgZjfEDYu4Hjxz1jl2bUqi4ufsF&#10;VCT45MuYAdJxKaarNz70w7C4uiS1maafRSGLpUoS0XOapBP6bVO6gcHNlEJBKawJbGD8tCqkLpQ2&#10;oB4/EtvHYKHOeB8MNrFrDJYnZsnYkjyWQ3crKRVGQxZFCz3myBi8hED4+o0bngGMMSfBCEChpSWN&#10;SXj19LTbndvXBORv2+tvvGXf/+Er9sf/+U/tohRsfHJGxm5Ehi5p+/cf0rWueUIWagfQHRwYsnIZ&#10;8RTPnE1x9+KxYyfszKmz+vO4MZEqS4oGFY4aysmL+npRb9rT12c1tXVS5hitWhnqagtn5sj4r9rZ&#10;048I9G/ZkcPHbP++/W7YGfmJu5E4PK0JqTmnwcWNm9ftE5/8uAzzgBMXSpZIbBsaHtRaUQZDD+Jl&#10;T1ajeQqNVOh0ReJQdV2llEKuBaRacMUuzk9bbXWxzU2P6M8iGaQpKek0rfu6gJ71nJQRh3QlLD41&#10;ZtOzk9bQVCdutO7D+6kZ9S5lAgFqoOelcCenx31aV6wgzwE9mbK5HVMVwEC4KOc5dOio3b5zx129&#10;KGgGMBBu8fi0UADlPBYflzENORkgW4mRlOxNssxJhqLOtzw/3x6R+l8QCVycmxUBWLes3CyLFefb&#10;rAx5gFaU2WFb1jpGtJcONjdLxeZvN1ihF7T2Yxr7S/sForChL8IZDP2gnSleBGKklKjNCBxJVJsV&#10;kNS17BIJCIr8DFlPf7eR3c10JFzF5P7iOSK2ub6y7iGeDe0jamyp68f4BzgPIhSUF7XsahHZI2lu&#10;3Zuu0CMacAGoUbGUNgEk2SILnFHCGpQ5lpVT0laic4InSoRmPcVoNkLJFGdvVOR5eWXJa6QhQrw/&#10;bl3AOZCdbWnBkM5pulQ3tcohPxuAMvFb1HRSZ9m76UndE++m0xosfGFxxpZW4l6PjWdhVfu3uaFF&#10;RE9qMydf14eHado29ee1q9fcA5CTFaF4wsZ0tu7quVP+V1wc9Uzq+cU5945NQ7r12Y0NjSImujY9&#10;dMJBddWN2h8iGJup+nND6xHU0aJN55L2e46Njk9ZTqxM9yWRkUyzDZHtNP0+np+srEzdFDXgG7av&#10;pdG2vCRtXqrbtE/jek6UZBGmKdLZHvBk1EoRA8aXzkMetC9SZbcIh5APQPOcFe3RVBGW3/+TP9kB&#10;6fu8dkD6Ab0+9eJHznW2d4pHp3l8hzFuNJR/5LEnvA66srpGhrZAKmzCuxahMEbGhu1We6tA7ZJl&#10;65Ax7g7VQzyKg1FaWiaDtyWwOWDL84sCnEUv7ZKd9W5R1OKubMioy0Ax8YlaaoYEQACIzXJwfXa1&#10;DDXZqozKpGyE+BeZqRPxuFF3Pdw/JEV629566217+6137Z6UDzWob7/7ro1NxgVQxLKapcqi+uxN&#10;u9faanv37paS7ZVxXrXq2hKrqqux+sZGe/q5j1jznj1WVFxhdfUttu/AESm1Ur8XxmliuEh6I55l&#10;yVXLz0uV6qSdopRnRbm7wiEyhAkYBMLErm9+66+M0ZvXBar9un6yUjF8gRTptg0BZkW1jK8MjqRN&#10;kZTK5Fjc/ref+wULZWT6emAgSA4iE5mZuJXlNGuZFuAu2I9fecV+7de/4ZO33n/vXVdc9LumLzc9&#10;jmk8U6jniDLZrd8PSfFRFnWn9Ybt3r3HjTrx893N9QKRBauuLLXRwX4rKynSZ0rVBlIEtAl75bVX&#10;tZZjVlpR6gp1TGq1Xmp0JjEnpRWxS5eu2IQAbFUKLDU91VXcTIJ50bRJ3fAwBZ4AgAagprEM/ZjL&#10;yyrtxvXrNq57rtS+yRDBCkh9JbXHggI/DDGNQdIFxJVVlXb52mVPnKIcj2QfqgNmpG6ztFbF+YV6&#10;tncF3Gm2tL4q5S7lqHWmCQj17pUiTOvag9ky3PukWvHWpKYGZEVkRqTydbMW0Dova3/RyhaX+s1b&#10;N7187+DBQ1bX0OD3gDua9q1MsqpubnRv0LDOQhIXvfZ2rgAdAC/S5+G6ZT47zVlohYtrl4lg9Nym&#10;JDFX5INhJGT7x6TaGMdJLBqSS5tWyrEoWSP+SVkasWpmZIf1vmRZU29dUlLh+Q9UQ3jMWURsJjGp&#10;e+i2KZGusfF+PUs6gYXFo7d0Lcs6U1LnnLPlFV23ToXUPYlXkAW6buEazpG6JabNgAq8atwLY1HD&#10;mZTsbVgiMaHnum461LqnFYvlFtqJo6dtZjIhUgC52vY8vS0SzH098/Qz3r4Vgl6oZ0Xsned68NAh&#10;PbOgz7eGnMdF+PDIUJZGWV9L0x6d7xvWdrfDjhw9pv1DBzSRBu2pvKJ8S9EZmZpZtMW1VMstLBVx&#10;FIFZpisYZXxhm5HSThVBzEhNynata28X6IwO2KTWnzV+VDaus73L6A8xOjzmHjmSMandxxNCm1Na&#10;jFJSuKi9gO0j3yAuwj0pAvLfv/3tHZC+z2sHpB/QKyWZcm59ZdOWxMYXdeCG+4eNbjs3rt+2P/mT&#10;P7XvffcHdvPGdY8dolSSuBWlaEYm4jYvFkpvaIze3My8UZcbzgjbYO+g1VfV2GkpzBIBxawMUaYY&#10;9/rSgk2TsSy1gzFlgAEAlZEiBS9Dkybj8+ipUzbc26vvyfLpsyiRIZ4YgRHLFOYLcGsqK62iuFKq&#10;ZFNqJd+adJif/+jH7dEnn7QGKaXv/eiHnnhEe83HH3nI3XNkEd+9fd0O7d9v05P9lkyftKMnmy2c&#10;E7S0UKr1DQ/YrAjFopRPqhRBqgVlRKeto73bu4rduHZFwJFiZcXMnC60+pqYHT26yyqqysXc13Qb&#10;W7b38CErKC6ytq4Oi89O2x0RmUkZzcnZKanHiNeFU8dKT+ETRwT8tiGDHXcw7hTIHNizV+C9JcCQ&#10;EZ6ds5AIAB6DFCmBl1/+jlVVFFhzU6UMfq+/55vvvOnlO5//mc9JbTTYy997xcoLK0S4pHwiAgY9&#10;S1qAUudZWlIosjTn8cSLFy/Y4w8/J0Vzz27fuqXPkKrOyhOo9Nia9sLWlo6X1NVdkTfaajZKNWZm&#10;Z1lHT+d2qCIak7HalALcKyCcsi0ZNu4/qGfEHG8aWJDlj9EPytjRr7m0sMjHFK5KMVGOQ8nWBx9c&#10;dnX35S98xd5796Krp6T2A1nIlE3RDIRpThcvXfDaWBLNfLKVlGamrq+mosaaGltsTgq+b2jEhGy2&#10;sLFmQ9pjKDLmFy+LtBzef9AmRwXoUplRqeii4rJtgNbPeN2hyAQ125ForpVVVVhJeZkTUJpf0CIU&#10;FzrlZVMCaWL9uPyraiv0u2SOb1nPQL/N6hpyRGbDWveJCZ0Tbe2hgRFL1TXMChQaGioFLlvaA92W&#10;JQCsKq/SvZN/sWDdfX3uIVgVSM8v0UBIKjo11b8AZwZq5OVGLTuS7R3QSHaiRIp8C8jMzPyUJfQV&#10;iqToWidtcWlUazVls7P9At1VqVspQB2kHD2fbJ0LQg/COxGCNDekolOyAxtaCmZfazl0PvHEkN3M&#10;uafBCv3J6YA2MTpmgVRd5/So5Udy9bsZesbZepegjU/N2ZvvXrDWjg6719numfnlIn+UowHQNKVJ&#10;JJakdnXms/MsXSq4o6vXOjr73I2NWmYmd20liXYLXrVRX1Pv2dwfXr9lmdx7ZZVtSkwE9Rzziqus&#10;Zf8xu93Wa/QUXxPxpRoCm0IzlAwZlHBQoCs7Qi9yOuFBUmhni6eO4TY0pZmdXbDMULaNay8Tzior&#10;rzCSQBEfeOAY2wvZhFxScknlQIbszn/95jd3QPo+rx2QfkCv3/sPv3+u7fY9gV65/eHv/aE98egT&#10;VlRYYp/41Kfsi1/8We9w9cxzz+rvX7Cvfe2rAoMqj0HPLC4Y1cs1Utp0i3riscestrrOGnSoyJKl&#10;VecH75/3+DCJObQRJAa3dxdDH4YsIxL28W+0c8TFvr68ZmdOnLCnH3/CvvqlL9mFd96TGhNjlnKl&#10;tnNZxotEGDpZrS6vCszS7Rd/4ZdtaHBEBmlTRpbGCcU6aHFXQWTXNjTUCZxlqJcXrLK0xC5euCBg&#10;TNroWK8FIwxuCHt8dlWGfVZGgUSTlRW6NaVYV2e/VOiiZUm9JASICRGTcGaaDvGU1IOY+OK4lQiw&#10;8SRw6PuHh6UMjlir1HxHV4/RrQ0jS90pMUGSx8hmx6Xa1FCvrwaPh/rkq/kFTzg7dvi4FUtBTAvA&#10;0qS2aaBAk3/A6fz5d6yqholVYSsqLRZdSbG+gSHPju7rHbCzDz1mr7/ympWXVFpdVZ0nhDFXmM8l&#10;hl9ZWeYu2YiAb06GMhortbHRKetu67BIZtjVOwaSmCKudkIONLKhhSVlePMiEiMCv1EZLcYqVosU&#10;rAjQ33jrbU9SKikrkwGeMYaPkNSD3COGt2/fPp/jTfMU3IcFuXk20D+g55UhZTrtPbardL0ocQwj&#10;xI35ymsiFoFQQECy6a5+lCMJTpSZkYAVTMt0FRmNFUiVBW1E6o35RrhyqQRgnCq1uyQT0gqUpiRc&#10;R79Ah3axN69etw4RIyoSboqo3NVzu9Xaan1S0t1e4jXjSXio6Tt3bvuwj2GBBSqeLPWpuSk7euKY&#10;vX/pA58AxxTyTIEoXbnC4Wx3p1PzvyHF1tJY756Qo0cP2q07193g7991wLOlKXeaX1gSQZyzJZLz&#10;tI9JxsPNzVqgdInVkzBG7TrjFInXEkaanp3ROq0JrJmQpftdnbO5hUnd/6bWc1bXLiWpUxoOC6QB&#10;NhA4qbMkhE4sr7siF2rpe6hFqU0pzoCeGXkFjIAtKysVwWVCVY6reYblAFTLCwkLCtALCBtsBmxo&#10;eNK6e4etd2BUpGNZJDege1vwfcc0KdbsttaWSg5CPX0Dwz7qNaH7pvlOQmePXuhO2HWvuPnpWNit&#10;c9Td3evd6chI79SzImEvTeszpbMZyo3ZwPC47nnZFpY2vNscOTDs+YCuT4pCZ5Zs+CX35DH0hGoF&#10;QjAA83YynABd4gL3OAmkhN1o2sJ7kLAKCaZT4oT2fUdHu9Z8Wkp6xgYn5+yHb765A9L3ee2A9AN6&#10;ff5Tnz6Hkf7Cpz+jRU2RYRdTFqvPyo7IAMZMp9aZJIlPjGCkWQdlJweOHfHYcAZsf33Drn/4ofVL&#10;Afd0d9mdm7c8qSmu98LtRE9eYj9s8F7P7N7y7MiIFHiFWOvY6KiD0le+9GV31VIyUyAAo6EDZTi0&#10;tkRdZeVkyxCRlCQAlG2hWxlNNsgav3evzT760RftP/2n/6hDtx1neuyxh21Rxo94FxmxQ7oHGHZW&#10;JN1ihfQyztLPyUCl0kBkU8ZuQ0Yo6X/H3UUThs0kpSmjWplVgc6mg+TW1oqMyprV1dXamNR2amqm&#10;XfzgmhTRkMVixdbUvNc+/PCm1H+O1qzX7wcXfnFJkbs96Ss+Rg9gKY9+WnZO0VIxy/YfOuolNTOJ&#10;BSm4mAXCIVsWqA+Px+3Sh9fszKOP2YZAaHpOhjA9U5+bYeOjjFWc91jfV77yNZ/OhDuWRD2eDzXv&#10;1LoS0yf278liCwzzqJaATPWe2r0yhq237tihfQcF2l3WUFfvrs3Wu3d9rXEDT8kwUYZFw42lRa3t&#10;48/KyGXb3/393wsgNrx2mDgo10J7TnpKk4BDyQ9ubkadpkm0+uCWaL7lSoncvttu43ERhd4+o54b&#10;cqKHoc9b0ZptyWYnvaVjpgCKBLUNGVS6uXENlGyFwlnW2Snw1P5hZCQtICkv45oBNRLUwCBi5o1S&#10;ZXRfmxCYMwOczm3t+l1K73r7dW16T4bExLXfbv105CRTqCBQNPSgFhz3M0M6aLAyrp/LLcj3ygdd&#10;kHdQSxMQQ1jof52yua5r1B4RqQUcnn32aa1Bv4dj6mvrvcZ8Ij7thASikaY/cfNzT+Kc/qKzG0mV&#10;qVCntAwnHCR6rYoU4Jb1kiitCxnMhIqWlheNPvNFUo0ZUq/eFAeiQFKk3pOvZanV6cSirQiQtDRa&#10;Hzwn+pvW25+P1C7VAXk6a8TfaTBSWVkpgKfJCOVY/I5keAo115xrnZtlXaNIUySbHt2yF9MJgSbx&#10;4iyjIdF2meC8XyvPEO8B+Sl4Mkh45D2ppcYbQ04CewigXBNoMwOc5VjX32cBTJGmBe2rwdFho6d/&#10;h54hyWycH84tDUvYOxAavBCMl10TiZmMj+laFyVA8r3HOsmcOkQigaZr0edqPVhXrnFO10dd+ByE&#10;MMR+Y5ylyL5+n8qVNO21uEjC6+fP74D0fV47IP2AXr/5jX98LiqwbKqts+tXr8kAL7qRpVyINoxv&#10;v/+eK417bffs7bfftqtXrkrRJuz67Q9lRFZsbGTUa0ALBOgYzo9/9KP2//p3/x87fvio/dw/+iU7&#10;tHefvfTxT0h5VfnYy3/8a79m3/z2X1sSF55+h7pgYr3FhcX28Y+9JMUBCCy5CiS+x4xrCD+Klwb4&#10;AC5tSh996BFr1fU9/vhj9uqrr1nL7hYHpdKyEoFH0D73uc86iBK73EVMVt/74Q++54r85KlDMo4C&#10;/cg20DHbWFgolbL0U7BmGtN2PDWOMVictWgOWagTYuERm5oaddcgQxHKyquts3vQ6ut326OPPW23&#10;b7fbn//5XwnkaZ+54XFq1rOouMg9Dl2dnZ6Ik5IatBkpiNlZ3JsQjVQZ2KTPlR4ZiwuIMUZSQTm5&#10;NiGSFJ+ZtZa9+21RKmhpZU0GCBdilhR5i/X19InxL9t7elZnz5yRATfP7EYTEL/DPUvzDxTLhj7H&#10;UoJ260ab7d170LtfxUfH7fy7F+zG1Rt2V+ry1o1b7oq+qT+FTALUqMCo2waGRtxNCJnJyMy2PXv2&#10;219/+2/dC8AMaBKbqquqjYlbJ08ct7r6et17WKCcu91NTOp4WCQlKzvPRr139YIdOXLCCvKLRNaq&#10;dd8khKX/VNFsWI3IQlNzi0hhhfX0DgiMtocflJSUeWnQrt279PvHfIpZOJLjhh+jz5qTI0FN+V6t&#10;GT22Abw6gSNGfO/eA1ZZXWu79W9HTpy2DJGhmK6Z5hf7Dx2yA4cOe14Bar6qssoaGpr085UO/mQi&#10;0yIzLRiwK9evW2FpqZTehgM02evkKOCeTsxM2d5du+zh06ft9MkTVlJYKDI6LhLbY0sL9JgOe1gJ&#10;ogohJkZK0xAAh3tn1CZfNDMhTr+d0JXqP0t9MGSG/0b5BQSC3nrWyc2Gh4TIPyDEQ8iBCU6rywLz&#10;LRJDU/RZ697PHB9LUmSCigGUNDFoYZsoAd28Uj0Oy+dX4mLW+pE0yfuQhEZfcMA0uUXjlHIrLa21&#10;opJyXVeGyFrcGLZDa1kytYkxU9VQWVXjfReoW84U2AF4eFA8Mc7JOaGO7VKwDO1tfi8otbugtUlq&#10;LcIiDiS6TYu8o9T7GPO6vKozHrXqmjp97oTX2MM+yIhfW11GY+jaV2WndO1rS5YlOwDhm5WKX9H5&#10;XNc60KdhUe8DYEMclvFo6L6xM1RvkAXu/ci3tsMRSf3b4maKvXnhwg5I3+e1A9IP6PXsk0+dm45P&#10;WPudVp/F2isjcu3GdTt/4YJ19/dKbXS6waurrbXnnn3OPvHSx+0jzz9rz+mLoQQMZSDr8blnnrFh&#10;qaWvf/2XbHps0kpqKmxuYtoYMA9LRyU0H9hHIExPL81GJgVECSkJ/R2APiZjizsOVx9JI9c+vO6l&#10;Jk0tu6SUxqQMabUpZSEDTu3yFz/3Ofsff/ZnPk7yRz/6kZdT0eiBEXZhsfJ33n5T6va8QGW7kT+Z&#10;zBcvnLcSgWU4S8C1TiesNBkmsWQZJLK4UZq8UIC4J/k94oeDfT0yW3SkypHCDFh2JOSg39S028Ey&#10;P79UAL9uP3r5NQf7gAwwf9IcArCmjIwm/sToKKWiB/fE9LzUqYBYBgnl1NbWbdeu37JLl69aW3uX&#10;Xbp6Xer5uvcEHx7XcxkcsguXrtmdex2yQfSelondSPGEK1Qs3ohDAhjczbh7MSy47Oh0FdJ6EAsM&#10;BqXwdL+hkEByZFL3F/EOTxjg0qISO3nslJRGsR05etyTAJtbWmzXnn0CraNeFtehvZFfRHbzgo2P&#10;T9sjjz5kb7z2lnd+wj2LGmZgB+7Y67p2PCE0srlz+5Znz1IPi1zLiuTq2dLFbN3qBYCbUjIoG1zM&#10;GHB3WWrFH37sMRGqU9bQ1GLf/vbfWH//gAxynn3qU5+yD0UgAGPqepn9S6kaYQH2BkM5IFkM8KgW&#10;UNN+c3py2gp1b8wP5/OSFnBDPb+0YsPa97mxQgFBqiUFbL36HACZHgHEsbfVe4ZIDi1pma6Von24&#10;vRebdu9xT8MGV5yW4vuG/gHlxSXWUF1jIQHQLu1hlPju3fu8EczI8LitLG6PRCRJ0z1Wek+axeA5&#10;IOkS1y0zwLfIKdCZAT/4b0gGZ2QDN7gIGNPNIGGsGZnc5HtQdw74sr95tpQ2UmIVzsrVPoz4ulD9&#10;sJmCp2HTaALDRDlyJYRRlirAxhNGvgCxcDK7Z/RsxnQOEd0Mo8kW8VzQPaSnRywjlCPCRYdCERgR&#10;AN2WrkeMRV8A7pTOLmvH/PEFgSFqmHG2q+siEFLH3DvubsJWlG5pWf0Zobj5WUIJMhQ+2YzETPJN&#10;UPKcVxQvbmu++FwoBtdIiIyE1BTdF89jZnpC38e7sepnJKFrn9HzX9Y+oQc8+yCpj6ECgRK4ad1v&#10;YXGhdfd0+yxvuqidfuhhK68qt2Onz1p+aYX9tz//ix2Qvs9rB6Qf0Ku6rOLcwmzCQfp1KdKx8XE3&#10;BhjCT3zqk/blr35FSvglO3nypNVKGVHug1JY12Zn7N6lix947K9eSvzO7dt28MB+GaIi6xSYMGiD&#10;mksyVCN5uTY+PGJMNzp07LC9/OpPvO0lbrS9e/bYaSmadB0QyqhGpM65jlEZ+z1S4pcuX7I5HWYf&#10;vhHUAdVp/MgzT3tP7h//+GUrLS9zQCexpa2jzVt/lpUWi92XeAIMLvg/++//zV3vTGniemDIGAYY&#10;e1KnkzpNkoPCMuI0IUEZRgXsKNP+3h5dW6odObTf+vt6Zbjy3OWKisbFd6e1w27evidjvE9KOO5G&#10;JjuS58ojoPujgxLuPAwdMT2aQvQPC2D0bwzOSBHocs8YMdzt/D5ACCkhzj4WF+DK+IwKKFPStjPw&#10;r1+7aY899JhU0qJ7GyrKyz12yot15X5I1AH00nQvE5MzMsyCkk2Za5GIkdG4FFCRfXj9hj5z0w3y&#10;jZu3pWqLXZGgUAal6m+23rMhXRsx2zF9fqFAmrjrllRZfX2T3b17z12iNO3Ynoa1au1tbU5MyIhP&#10;zM6IlDB1iVKioO4tKQW+z+6198poplkVQKa1wY27Pep0UfdOBm/Q48eAWF5uzAe8MOAfEnbt+of+&#10;Hk889bRAJ8N//vrNG/a97//AOru7bc/u/a62aZCTmrK9toVS6+wtejpfvCQi1NktBbXlCnyJzlQC&#10;K1ydUX1ebjTPM7nJZCamSu15fGLC671drc/PSamKLHz6M5YdyxUipOr3t0GRxECGWTCK9cTRY94u&#10;E9jOzAjbXGJB7ztrn/3sF6z93j33MJRIiecKAAIZ21PAIB1bP62iQGmTGwAIQxJYE2qZvU4XNNU+&#10;AUw9Q1vXSoiH6gd6X8/OTPt+Zx9z5iixCgtMt0Qq8dgsS1XiwvVYNLXkAtSA9jgKmmxmlGSl9lVV&#10;VbUTAgB6dZVa4Qw9N0hEpsg7XcKIf5uNjk74wJVFrSXKPy4SToIaJZOj2o/0CBjU1+jIuFcDTM0Q&#10;jll0EsmLsAiEDu8BNoMzuarvzQvMqQThzFCfvqz3ZF43tc/YIforZIv04aWoqKjW78ENtseNkqUN&#10;MGfoeSyQ9Kq/M7wmMb9oQyK+M/NaY511ZnrjQkdh+1jUuTnt8DT3BEEm8AARNuIsMuEMD1ia1vPP&#10;/vIvd0D6Pq8dkH5Ar5TN5LlMsddf/Lmft1/8+V+wL3796/aMFEwdgxikbDH0GZEsbXwxYx1eVHCK&#10;QDwjTwxamxcVW1VeKYM47srrxImTetctGfMiNxh5JUXeBOL2rdtSRA1itin2H/7g93T4ltzgwXox&#10;8NGcqD105qyVVpfZmADsx6/8xA/5z/7sl+yGVNOcDhaKnpgqxvPnf+5L8GtvScrca7prDY4O2bgO&#10;Ecla2+xcxm55yWfUkqFO0ghTi+hyxGEOpIVkyHL1frqOFJpsmNRyzIEiIGNJ4sw+kYTa6mo7cuSo&#10;7Wpu8R7dgA2lMBjWK1duythQvrIl4J+TkQvq/bNFXKQYZhL/jys4X4QGtyIuQtz29BbmPfh3Stsw&#10;DGEBCJ9LCQmGN1eGnmzVYYET9d4o1cLCEgHqhp08csJ6OvtkHEf9Z+sb6wUmA/5Fu0Ni+fRZrqyu&#10;c6VgWwFXr2m654mpWRsaG3V1joua2OKcDBYqZKCfkqIUrWXc+ztHBJwJAQYKKF33u6LPCku5s2YM&#10;GuDe3IALCBjKD+ni+ZRIhdA4htruJu2lkeEhXX9UuJK02rpGu/TBTYFvgUhOlidvDQwN+POekVEv&#10;k4rfToxK6F7IAO7UnxERoRueJY9qp2Tn6PHj1tnV427PHBEnXOG4f7dLcLIEeiEnR7RNJSGuv49W&#10;qmla60WLiWysCKQHR0dcwXOfDU3N3sKTvuvvn7/gBhu3KeEd4t10yystK/efxe1aoX1BP4EF7eV1&#10;PdvUDAhQuk/6qqmqsqhUOMS3qECEUaQhRwT33/9//8ABt66xzsMgKMkhkVcIxXZ/b5K30rW2036P&#10;kCd9mO4pHZnnMWpq0olJE5Ml9kuuAF4TEhR1NAXSU16DzYQnkux4H/Z6MCNL54FGIMR8kZ2kH5Lg&#10;l6rnyD6FZKQ7UEN+aI1K7wIS7xYXVvwaqOBAAfP7dAtcXCTmnaJnTpFjqv6+PSCEfAK3H3qvNK0H&#10;rmPySggVQDC2yQX5CtuNW1YFlCv6PX5um2yYlzFSJgZBd7Dc0r1v0mxlRfe34p4zzg29BxKJRVfS&#10;5C9gGCDD1N/j/mf+9vTMpDGLmmEndA+cmNNaaz25Hga9kDMDSXaiqeugLSoeKZrqcN0QMCaUbaaQ&#10;oT9uW6kB+9vvf38HpO/z2gHpB/R6/823z734keetoqTUXWnzUkuZUsCyTp5pkiFA0+m0FR0qxgKm&#10;6SQszycsubrocbA7Ul8cKow9k3SY+4tBY6xfKJpjb73y6k/jUgVeN8oEqb//3nfdsOGSot0ljSxm&#10;BBzHZHQzBHJdUkOUr5BFe0bA/Tff+Y5nsZJAgjqYS8xaLJrtM5ffeOstH3LQK0PNCwVAjSlDCcjM&#10;Jd714YfXvKFKYX6+1z3DytNTQzJKMvgyRKg4P9kiIfSjZopVXEx7Vkrh5ZdfluGQGtZXT0+flw5h&#10;IAeGKKeiY1qZdXT08MlSjYsyBHRDW/YZzsTbSRijxSUqCTc6vckp6yF5jJpQ3teHN+g66CFN5zTI&#10;QSwv10tfIBz8LveFYcNFSv/nqbFpV1VBASfvD4Eh4aeystxGxkZcCUOmauoapByWrb5hl6toXJ53&#10;pIpjxUXexhXSsCbQxzWPSiJGSEtUFAslKcTsyHiOSXXX72q2rp5eGcaEFUVjNjk+ZmdOn5KqvyYj&#10;t2zTKH0BPPXs9BfHW1FXX+P3wHADrhPXaZs+f2Zq2V2/Efpry/AeOnzIKmoqveELDT1QbwUFRZ54&#10;Vy0wzJB6On7iqNb6rr7X5QBMwximGrEOtKH97ZfNpwAA//RJREFUyEc+Yh9/6RPW19vntb90D6N8&#10;jhJD1p5mGZQK0oxieExKT78HWYN0AcaAJ+/TN9DvjS3IVofo0GQFjwTKD4XIXG7mIL/84x9baWWF&#10;CM8QSdNgqQAzKGDasvY796yt9Z595NkXpJo7LKHPXVuVGtSzmNK69PX36n2GrV+fE4/H/R5oNMKf&#10;vBiHSOtVEvg89ixwRi3/Q/Y3nhLvdy3lSgjAAVCENCMolen7Pl0quErqOcvd3cH0sK45R3sAsNkQ&#10;+RORFWFykBZxYQoYfRK21TTKP9NDCFOTM04UIYd5efn6nRSRi2xXyP7aYswk418FtSkCeu2hbXBO&#10;0b1ImUJKBeoBfY8ELW+oAtkXiKN0AWmU+ZpAErK6PZ5TpFHgCzCTi7IpoIUEsV+p26bLWyw320MI&#10;kIi9+w9oP0Tsush8UXGprpf33p58ldyUKtd1xOOjxnhNuvFRkZEiuxMkC18/S7WI3kYUAxXOUJTt&#10;PgUksdXWVHujIJ4RZ556eYhdn8jsB9c+3AHp+7x2QPoBvX77n/7zc9Qob+rwkKWNa5aDmyJmnaZN&#10;rhNrG1IUbF6AF0ClnR9NPegfjOvtk5/4lL3y6qv2jV//dRk6BmGkSOFJick48EWiFCrqhz/8oX33&#10;u3+v/06Xehh2lkqyFoo4MTvvTfkxzKO4NQWGpRXlPqP60pXLbvBp9EBZCiU5tVWl9tRTj9trb7wu&#10;A7bmrinKWYglkVjDIWdwPwaHEhDuaaC/3/r1pbewgmi5DnhAKm+XXzMtTSEpvQIFgHtyYkaGaFHA&#10;WWn50UJrldGlYT8DPLgWDCaxzwUpjKbGZu+xjXpG6dCwAaAmJkZMHHJA6dUYpWsiAKxjVWWld7Ji&#10;I2frc9e0rvw9Xyrt4VMnbW9Li9633pNvJuLjMjY0nJCylbqgnjyQmuH9v1ekKFAB9POmkQi1xair&#10;Ea1hTm7UFRDx6IX5Fdm+gABsyEIiDzMLs7KvaW7ECSMA1MQPUWuUjxEPlMD+qXsxw0uwGB1JHBYl&#10;Myklni3CRLb88aNHvZ4UBcXQCtpr0rEqP8YQgyxraWmyj3/iEzKESXeT3rhxR0Yw12PEOXnZdurM&#10;SYHfmMB6TcCQ8D1FGRN9qAEUunhNT02ICIZ9yD+zv8kSHpECZaoXDUiGpdRpm0pOBSSK5CbWGpAT&#10;xnp98fZsaLqZaR9t6WdwTws8UL8QHJ7XtPY2c5H92YhE4lXhunje7FPZfl3XdtIUivvDm9e9F3lO&#10;LMrSCdwybGlhyTPmaZc50DdogzLo589/oOvUnhehbO/o8K5sJHrxhj5PmlInPRcyuLnurFDE6CvO&#10;s/mH2C37M6T1nBfQpOj3IESQNF5BFLyAeUOEiD0PqampqRGplVrXPiY8kZOTr+eX4tUSzFQnv4KS&#10;J76YKOdtL7U2eEdmRGhYj8xgls+Rr66u05oT0thO9MrXeSZBMKazQfiFRiMklVGbrrfxODd7gWeW&#10;k53ldoUvWov6nyI9UYFlVOQ+Xc+KuQExEThc2P/QEpVQA+GDDZE44uAlpSX6KtbvB73EKl/ninAB&#10;Pcvn5hastLzCbt267USQZ0RDFqoMKAWjzz6igxg1wiNV61auM1hSUmz5eo454YiDdLaur17rxllj&#10;IAnPc2sTgkSJYMJtUEh7ipyBt8/vJI7d77UD0g/o9U++8Y/PperAB9MCOugBL0VJ0SH0F75o3Mba&#10;8BgF+nsntWE5pBiSfCm/MYEx7qGevgE7duKUgHJORmTZs1BxX2EIi2SY6LP7xuuvywAnBKobMv4r&#10;UlMzfiBxsXHAUTRPP/ekffc73/c+vo3NjXbs5AH7/T/8v3zm8/LydqOH+bkZ+6e/8Wv22us/sW4Z&#10;5VL6OguUiIOStMQcWZgvijosxcUBW5KhiubHBNAo3VUdzlod8hI38tu9phdsNjEt0MF1vW69Mq6Z&#10;UpRpaWLcUq4kanHdGEvYflqQUpMpVymLc0teU0zZT1WlDGPmtkLe0PsUFzAValt58N6ALSqf6T7M&#10;190QsGOcM2RYC2lYIYKAcaO+u7Oj3YaltIaHBx30jh07arNSerzP7GTCwShCe1Q9DwZY0MebshdC&#10;DbhOZxLzen7bbR+J3QHUZEXTjpXGIwA8SgKPAC5vwIxyH1RFuggAVgujRFjCQxP6n3aEgGTDIrp/&#10;Ok5xndwTwIZx5ouRoyh6fYzIHCSAucIlduOWAE3XnJiZs/WlpH8vlp9jqYEtGx4dcBfjnNaJpKFN&#10;XY8+0slhscjb0rKAO5NywHF3WbLW1MYDzOu6D2KaDPgo016jrpgsbJ/qpWeAWqNbV7pQlHwE3YZP&#10;sQJ1UXsoWGKy6foikYr7qa+tdnU3KfLBNXl7Wt0XoMrYUTqWbQpcUwUeWXo2ZIgjpXGJ4uZnRnJx&#10;YanAHoBY98/L0O+TOTwzO6XnozXQdXscVhdCX2vakabpv+hSRo0814nLlqSwFYEqMfOA/tsTEXVW&#10;AFNmg7NGnFXOEiAXCpG3kGIlWgvctHiEAFjUZjKZpnO04s+QARKUXOGeJ8GN38FNjCKnEoC9wdz0&#10;WKxAzzEmoMetLeWt9wzq+acIKH3gzIr2tf4kvERvA94rW/sxrLUJZ2b4HiVBMap7ZBRpRM+AqWTM&#10;o2ZWMyMgeT6ewKb9xWx1X+9Mcgj0HhGSEnOd6NNBjvujnjtXa5qTw1hTflbPVetEUl58YtJruyM6&#10;28w1D4eC2nPTRj97fYjvLzxD5JZwPfQf9wlbOn8VAn2+GNsLVcjSNSxpj/kQGD0PEua0LDqjIXvr&#10;/Ps7IH2f1w5IP6DX7/6Lf3kuIOMiU67Nl3TFhzJNF9tcl5GizjJNB48WfBgDVHGGq7mkJ9e88+57&#10;1nqv3do7u2Vox21eYHDi1CkZJXpmoxbW9XuMpGzTz76jzU7ch1rlLCnECasorxRoEk9K8TKH40dP&#10;CSD7vLwmoANOo4f3339HxoVsXSYQLehABsTi8+173/2Ox5Bwaw8ODbmRJrlpEiUC2AnoMQ7MaJ4Y&#10;j+u+6C+9LAMTsYqKBjt8+IRV11a6V4Dyrc7uDhsfHzN6ZVPHW1RY5nFnDEGKjCHuUuKnzLYmIY2J&#10;X7kRqUUZgzjuU7034EwjBu6Rz2poqLeKsjL3QKB8cMPNzSRcOWAg6fZVWlTsarpKSiBFANHd2W63&#10;r9+QAd8ej4iiQ40fOnTQ1QAKZ3fzXn0OiTvL/kzo14ybnrnPDVI++w8etkuXrzlwMESkU8+H5CeM&#10;O0qM3ttcE8P8cXeuL686mEAwUP8JvVeafheFxXQneljn6U+ay+RJrVcURYXgK5YfzXFDRme0Bkre&#10;ZESrHKBFarRGZLWjSKitf/e9tz0hsLe7z8qLqwQSQVtcmbf+gW7/M5ApRSvjTBIPxIHYKzOiY1Lk&#10;i1L+GYGk1i6ufTMiox4RQAmAdJ0pWE8BJrHVIpEi3O7EOwHANb2XPxfcsLqfrfVN97Jg7JnLnCdD&#10;H83NtpD+ntRzpekFMUy8L4FAmoccaH4BAOGxgKoA1p5kpOeTExVA678hPhlSV3gabAvgCzoRw0ME&#10;GSiWCiT7nG5928pc9ygrxh7N+ql7NV23QUc1QI9Z5MSAydegoQsxXie9ukc8UHQfwyvhcWKtE+EG&#10;+gVwNugqRlvWWCxPzzDNmDq1sZEqwKeEidKkdcvUnsoUmaHsixfkm3AWe4KwCkmVrn4F7ISyItrn&#10;uLZ5JnxOKCRqkbIpO0CFRLr2PSpZYKq9E9Me4RqyBabsjVxAVgDN3uC5ZYs4p2slc/QzBVK9fHEt&#10;SREEKkUKBMY8S55PkPuRGo/GcrYVuYgaiXnUcefousLE9UUoMqT4aZBDNjzPANvEhCuYJ8+T/VhU&#10;GPPzAoln/eihzvWF9Znpsj/ZIhd5ej96jEOamZQWhgzpWiAWmXpWqGqEAPO33798aQek7/PaAekH&#10;9PpX//SfnwvJyAdknAFmZimna7Ni9BalXMlkxdilCcCZw7shg7ckEIrIUFz64LJd/OCKDY6MyOin&#10;2ohAgAEKzbt2OatFNZN4hjHBlcr8ZNyiuCRpkLJnzx577LHHrU8qHJczJICGI2EdoNutd/T3Ac/a&#10;7unrsdHxYQFMhoXCGT6msvX2DXcFM7AeNVtVVW24skmioaY0PxpzA8ZoTWJM9AXekOEmMYvklnAo&#10;am2dnfajH33Xvvej7xlDN4hv4jYmbl1VXScjLTUsNRfJzfXfxTDT0IBGEaurizJoC65wGacXEZhR&#10;3008ECAg+Ye+v8zdrqyssGIBMXFP+jUz3hLlmkUTBl0PjVNWREZi+hyMZZ/Wh7rzI0cOeXY0NebE&#10;bBubGmzf3j02NT1r8zMLUmxk/m56SQkEh7aSERnJE6dPeybw3bY2KfglkYxcGaUcvweSuxg64CpM&#10;KJGVEXIlhcqMyhBzDeyHXBmrIhmzkqICgU2u1ouOVWnboCIVVV6YKwK3KNVRIuOcofXO81rgRZEd&#10;5hjPTE24i5hGGbgbiU2T3KeNJXBPsblprZ/Ae3p2zLp6242yuEy9D/FpmpPkZue7cgQcc2TkKYEr&#10;K43pmjc8czlH14pbl/DHusByVeqPQRIMXRkdGdVnCCylHlG+DEVg2AXd3KIYZ/a3rsnvMT/mgJIU&#10;KDJUAU8A7TBRgnSn2xCg4j/gOmTp/Qv3NP9jSExBcaElUaCb2lNZUllSmuRZAF4o0Zmpae2jbTWY&#10;WEhYQgo6mUQ96+e1L3MBQAFAqt5zjbATBFlkwgfGaK3pHEcCG7HulABEetsFzkx1kvRQeyh77p+1&#10;jUg1hrOIsYtY63IJQVBDT1ctGn6kpQVdLcd075lSqbjkGYe5oH2BlwU3L0qbxi0eWxac4sdnEI5n&#10;XOuZMHBlbT2htV3fVu6UQYmUhPQ7Tth0P+FAiivpLM6s7sPd6nqfDAF6UCBLkV22rjUighPU/aTr&#10;/lHXhbGo9lyRn4l/UOF5sYj2sNYjSBgDz0+K1mi7uczaKs1dRFx13cFASHsoS4q70EZkkzYkCGhe&#10;QhiAhjLZOVLu2s+8J2QAwhvS9SM4mBPNmNI0/c6sAJ7OeFzPptaPn83Xf2frGXJOCKNReXHl1s0d&#10;kL7PawekH9Drf/9Xv3OO7EtAVbvatrQpUT5MIIrIWFHDiXGnGQWggyEKRqO2LIVwt63LxmWEuvsH&#10;bENMFHAN63feef99e/fCRbt89apU8Lv26quv+lB7SqE4ODn6GRTl13/x657Je0//RqcoMnIHh4ct&#10;X4YzIdD54pe+6KMWX33jFRmKTQHRjK4ppPeQ0tA1Mi2Huc28SJ65297BudPBLDbKneiYxKg7SAF1&#10;xKjrluYWGZp1q29ssWwx/r37WywkgNhKEYuXgVkSCNNcA3U6NDTiBAB3Moc+oMNeWSUArykXu88U&#10;QGe7SxRGXl9d4wcZYxuVMiDmhirxUp71DR9xiLrr6uiQ8d7y2Ds11IB6WAQJF2dQSqC0tNTqampd&#10;JZD4guojaSlbar6nt8+JB52mkhspTkwqRAAAK9aeZLRxEYCbN1u9FIlsbNQ/yvnUyVPe8Yzsd6Z4&#10;4WKMRfIsT2AAKMey86xGv48SAvQY1UdyTp4ME0Y2XWo1hDrTNRVGs/VvMqLBFGuorXb3JsaWjNv+&#10;vj6pukU7sG+frq/SXeZ4P6hpJYOb+eCAxvoS06akhqL6va1l/WypyGGaqyBKZMwLl6ROdb8kYgWl&#10;ohvqK6yiAtdrxLPsSSCsramyKu0h3gsCQcLXzMSURfXfGNeMVIBCilD3mK115vkAbDmRTCceolLa&#10;S0siSfNuVPLzckQ2CvT7OXpGURGDMpHBAvcmMcCCUa4k7wktpJwzLV9rusXZgWyRcLe8rqOkvwsM&#10;53RGSKCjQxklT7Nz0+InzDhf1HWIvOheAS/UPB6VoO7Vr1fgve2ujXjG9jzkQYBHXbQ0tYdvGK0I&#10;ASH0QQUD70WiGTX8mSHAVwp6Yc69TLRUXRGYUUtMXJp9l+su3izdp/as7oWBLMR+U0U41gBqEQbd&#10;pc4aoYct/YzOiP6b7G5mqScSQyIrArA0ciNEevR9qjg2VpYsRecT4hPW9UZ03UG9Z4psR6quEe8R&#10;CjUkoM3LCku9ZvqUKZ5zge6JhMkswF0AjZKmjS0qOqR72kquaa+bSCBJn3QJ3HBVS9nc4uKqrz/l&#10;dJAL7EFHe5t7dXifRQkGyGlFealPB8vRWgX0DLJ0jZl60xQIrj43pPtZ1z0UUWoqkjMuu8S+8P72&#10;2lO42LEHk7NzOyD9/+e1A9IP6PVvfutfnqPH8JYOMr2VcZkyy5mYcO9Av713/rwU8weedDUkMH7z&#10;tdfsf/23/y71+WO7dOWa1y3zlaKDmitwzROL7ertMcqxDh8+Yg8/8ojV1FR7kgdxoZlpyjkW7HOf&#10;+5w9+eSTXjPZ0NDgqokEIJQwRo044Oe/8FkZ9n7727/9tq5USiBTinNl2Q0zRpeSnVEdIkb7zczN&#10;+1xe3HHEuMtLK6Q0F43OZRi5Xc3NVl9fr2updZD7+q/8ivVKoU9Nj+qzpgRg+bZ7b4u//9TstN53&#10;3MbGqWXWIZZB6+7pkoFeFqBnyGBtyoDnekepkBQrLtew1oCYPmoINUdfaYwm4Ev2e0Fsuz4bRffU&#10;k0/JYC/Jzgdk7Oa8E1YsN+YuTbK7mWFcLuDp7OyQMs6zouIS271vr6u4EV0TyTrEWwHwWbF6XZCX&#10;qVBXSgIceQXj43E3YpGsbL+nBf1sSUmhlZYVesghsJ4itRCzMhGabOK1GzJ+ugfi4oUylBjVHBnR&#10;Qhm7ovyorj8qEpLj7sDcsIxZ+rrUM67tCvDKaOJBshHtV1mHbS9KiiszFCSzjVEgjCkl/rinaa/U&#10;apatrC1IhS5YTX2lhSIZ3v0Jd+yCjC5TtkioWlleENGRUg6lav0yrbgwatMTM9pPswLocqvUF/uB&#10;0AylPHgu0mUiSPohjIMqxZVMfoKEmCtIQDpTpCtd0IN7E1ApKoi5JyEogFvSngGc6+prjVGjtNwk&#10;z4H6ZcaFklhHjkNIz5lOZWEpe9ytG2sC3oDAR59J/gPJYRLGHiJZ2VjU79I4Z1HgENR9ksiWKkJU&#10;5F94AoTA+r2ke2ZoykOSoZce6b0kZJ0ceG6AAI9Rrrjl8eBQNsV6QjwgtDTiIdHJE96kOtfXRbLC&#10;OZav5x2L5NimSG5EqrNQhCSo9SDkBFhDBEhAhMqEOIuZIg8iN+RlrNL4Y0lqf3NZoh2XuNQrIA2A&#10;E5smyU7PF7JfIDIH2KKm07VvGTRC+CQstZutc0HBVnY46G5uyAZrTp9t3M7LInX8TlKgnJ6R6i5u&#10;CNJsgjna6wLbkB07elJ7ZNm6u/ussLhUe5wEQ/oy6AHjiRCY4kngvUaGB62qutIY1tJ6+5bntNB7&#10;HJDO1OeyB0IiWtkiRzwXronPD2ktZkR686Ti8bpsJ7VtZ+BvaL3furiTOHa/1w5IP6DXb/zyr54j&#10;Do2Lzd1yAhISncgirW5qsr1Hj9oRqaLqiiprqKvzftkf+fRn7InHnrRoYaEAOigVmu69jAMy8o8+&#10;8YR97ed/3o1LeXmZ7d3TosOcYn29vVKR7TLaa2LESfvCF76ggxSR0QrYkRPHrKaqxtuOJvU/6lIf&#10;fvhhAVTE/u7vvm1TUxMybEt+OBdk8MvFhmmYMj01q2smKWrJnnzqaXv+Iy9KaW4DX1xqinhqWVmZ&#10;HT16xA0SNcW0tTx+/LjufMuHHSwuz1hKWtKmZ+NuBEhEosc4asndfSg57TZPKhNIz8ziWp6W4tkS&#10;4Ff9NO5FGcd2LHFTxgqwIEuZTFeyvakhJ2ygEy6DgzIoEEEYklLO84QzGnbgiuVecARSXoOhOf/B&#10;RSnfCc/G3rNfyrS21voHBmVk5v1z+L19+/fbo48/4f2G6Qs9J7KF8qFmmCz5yuoKT3S7feeWFN+m&#10;yEqju7Fz0sIypFErFakiJhjU56LkigU8NWUVAmJdp94Dt29ERjVLBAljtrpIH3R6qS/ofcmMTvXy&#10;KsgJJAvDSDIOTW+2UN9S2PMylKj58UmB3Aou1U07cfiEu1h7+tpELpasurbMMvQZMzMJKU2IDX26&#10;ycymbGdV77uqfTAidToq4E61irIqB3Bi1iR74fonYayxvsGa9DUVn3LXqh6tiE++hxYIPZBBXC1Q&#10;Z6ZwYTTX1RvGOKz96mpWwL61ueE/l5iftf7BfhsdGRHRmxehWNMeoLGGgFTAWd1Q7+BJi80Q2eOr&#10;evb8XddNAhhu7GmdC/ZsZkTnROu/uDYnEF4TWAFIVBnkWWV5hUV15hgzuiCijDva6831GSRK0mGL&#10;FqUMgqH1KN+HADD8YT4x77FykvXIGcCbsLYqZa01WdS6R4gFi2gxFEW/4qCbKrRfEGEmpEU+BSET&#10;6ojZnxAQSs0AafYQ+Ri0hWVCmQ8C0fNZXRVBiRKfXRYfIDN9e4AH5VdZOjO4u1HCAKC2h3sNSE4F&#10;pBnUwfMzAbAlRSD0+7j+dZwc3CF1emP9m+4xKcKt62HgR2JuWmR8TCo+qfskpLbHhobHbGBwWPeQ&#10;o3fQiqcFdc05OjqcoXVvZjStPcfYW9zceBneeetNPes0S4PAQtJ0TYiUoH4HYIacMo9gU88Ajx+k&#10;k/cJa33ZhxArGt9kR2P23Vdf2QHp+7x2QPoBvX7nt3/nHLGvdNitDHNaTralSzGRRYoRhUmS4ZtL&#10;rFLGnteGGHVQRq+ts8snB5FAQx9c4qElAi2aV1DXuyTDXCIwxaX74bVr7n6SXdBhn7PPfeazMsKU&#10;XcSsu6NTiiLFLlw87wBOohRuvZd/8rJ1ScF6mZEODaU5TY2NrpAjOowdHR0iADInMn7/9v/4N/r+&#10;lICix7p7pUDzdK1Sd8Rrm1qaraGxwSoF2My3HhkcsG5d+0Bft1QEnZUE+AKa0bFhv0cYenVdg/eY&#10;nphK2CLtD2WEcCmTCEd5DMkqgGpBtMTycvO9JCqSmW152TEZrJBVlAgcRQxw4ZNZC1hBWpaWl+zG&#10;zVsO0I2NzZ7QhkGqLCu3Bil9CBLtNL/119/y96ccinADc3kZcECGLca/UIYTlX7z1m1rF/m5e6/N&#10;+4MXiDjRc51schQuyTqo4NzssE2Ojbvr8cuf+bztqmtm0qIbz1KBdmVJiRXo+aFycJXiqqSudHJi&#10;zGanaQSx7G5JxhqmpdB5ak2qNttdmDOTkwKBVa3riIxZlu4txzPM6dS1KHI1NDQksbRlUwKGsNYX&#10;cK0srXCwSsrQV1SWWEtzgwPMfIIs7ojXnKcITMiHIBbu1x8f1T2MOZFZmFq08uJKK5OKqqyo8dyD&#10;bJEOuk/dvHlb5KzcCSBdwjIFGChhMtRnpaIgWyGBZmlpsbswUc3EIUkcC2vfM1SBjH9v8ymSEghL&#10;XW6u6VnM2cbWhgX07xGtadPu3TajvQ2oEePHU4RxJ/yxovXPy82yAe3feHxEJGy7mQ2TpFJ0VtLW&#10;UwTUYZ9hTAtWMRrPV4BsUa/NZ9NJjZ7gVEqs6fOXdN1ee4wKFjBRMrmyvOokOCaALozFRFS0ZniD&#10;9MxYO8rcyMymOxi5DGS7L4jEongp10rRWSNpckzXReIo1RizczQOSni4hDNAqAVvwXRiVgSV7Ptl&#10;i+VrTZcE2CKm5DTkhkUGtC/zpGbz9PypBsE1TdKWZ8zrvTn8xPmpO6cqgOsjbk/+htsVgSV5Ejmy&#10;P3jyKNUM4/HQei8uzXsIjPwSQkJxkdvurj6dw0WdLZGTjIi7urneBZEJbAuhBvop1NdV2+2b16y2&#10;plLXPG9LOl/5IifF+VEnF1s6X0GRB92YJ+Dh3YB4Q2AIk9FUiDUmoZZGOjkiffpA+9b3v7sD0vd5&#10;7YD0A3r9zv/+/z5HolgKbjIdkFUZnGkd2OERBiGISeflel/ikDY0braU3IgOzLK1trZ5zHYqMWO7&#10;D+y3WakFxu2Rxdorw9TZ1ibWnGpVpeUC7gI7c/K0fe+HP/RMWIZ3/OZv/KbYeL4nbVBmQnbz008+&#10;aS/rZ7JypKD0vxEZZQyijreXdpH8hOuN9qFrAvvh4QEZqzQ7vK/BGmsK7Px7L9t6UkAWlBILJG1y&#10;ec5CsRzr7O8xMq2PHThkhTJ4lTJc1z+4bA+dOq0DuialNCDSEfSsW943VaphZn7ZsvOK7E5bjw0N&#10;TspQxGxjNU1GvVj3vy6jyTmWQYkU6HtFtrmaamsLYvlhKdGKeistLLfqylq/5gKpVVyTJLTFp7bn&#10;0546dlKGNdcWtX59Pd3eFY1GCxelns9feN+znGnAcmDvXnfnkieAMUH1jkpNl+YXWbmUYUN9nbW1&#10;3bUvf/XL9syzT0uZT4gM3XV3Z6UI05c+/wWrFWDdFkkSBbONxTULbKZYSECyJVCqq6py19+mQKxa&#10;73fz6hWp1SlPtsnJCRulXaky5KhLVMmSlNvWmgz8yoJVC+RWl1alQNKtq73H229OTEx5L2+6YUVk&#10;3AYGh2RoIzL8CQ+jYOyeeuJJy9d9FBfEtI9u2SHdI9nVhVInJQUlHp+kixleDRLz5rW3IG9nT57V&#10;/ly3ptrdlrEV1n01WHx0SmBPMs+S1njJO6Ul9fuJxSXLkHJa21qzW/fu2PjsmAzrpuWXSRVmZ3jt&#10;MVnaf/d3fyMSMmVTIjCLxLh17SQmZeg8MAt8RkC0lbFlq1J+Uwsz2uNTtqD7XxMBKq2utv6hASks&#10;qavlBa3RioW1Vmm4them7czxw9ZYXWUdrXe0VqW2oj0c0J7JD+VZLDNmRbkF9sQTT4MNdudeu9et&#10;p8r45xdvx8BTdB0k0pFsNi8g1a6DVXlYJDXJ+MpsDx3Fork+cW55ac4z1fnS8XFPCkNGyMvQrwhY&#10;Y/bIww/bmEjD1MyEzvWGzu28jQvQ4wLwkfiEj4AMCGinEiJJgUybFhkd13Mjq31T+4SmIunBpMjK&#10;opSr7IHeN1MKtqW+UWdg3fMbkgJbstCJ3UL2KZXDbR3UV3q6TrYUMh4HOn+RnKkf0P9JjeOul83J&#10;0Fmklj0q8kj8nXODOqa0TRfiXgaauwDSG+upVlhQrp9jDGuBMYY1MwhgL0oJC1BzMm1zfUXEcEvn&#10;rFMkatmytMbN1TVWVVLmZIJ6bWqrq6srfT0hungwCBPNQCxFPmob6nUPNPtZ0/XpfQsL7E+++ec7&#10;IH2f1w5IP6DX7/6bf3MOfsupJvkE+QWbLpVxgVGma0NmSmFPS2mEZQyI7xTIOP/+v/19u3r1mje4&#10;eOLpp+xHP37ZD/Lu3S3W2NBgVRVl9sRjZ90NSjCN5h40PEHZEK/98le+ZMsy+LS4zM4v0MbPsiWp&#10;2bv37tquPbttbGLcVjmgYtz8j1gYpR65HmNdc1cqE21yMlOsJCbFKsMxER+0pbUFSw8FLM6sXd0V&#10;dc0kzCzJCL3w5FM20T9kV8+ft8cffUzXgQt8WAaZkXUbUn2L+jPVFnUQcV3GJ6QmfARf1BbmlmUU&#10;I3b4wFGp82mjppS+ynMYM4FeNCvfASYrkGWLMnSlhSUOYLhhOdgAFJ3AsqRsH3noEduza4/UaqZV&#10;V1XK2HRJXSS1nlc8LlguxY9aQKFQtkW/8SYZwebGJkNz3L5+3a5dvuLgzohORkTiqfiT//4nAsV+&#10;y9VzAqQ///nPWa6UK9OAcjKBaLPuex2eFEWcFRdpYmrKVmWo53R9CfIFRLTocYy3g9yAJSlhXI38&#10;LhnzZHDTBOPAviapwriIRr6dv3jJ44E0h2BG8OFjx22XVOaPf/KqyE/Ik5fiKFU9Rwz3saPHXG2h&#10;LJf0b+165kN9fd74w9uoiiTRJIaMXbLgUZkAUmlRqda43PJz821hkkSvVFtZWrMBkRZ3mqakunHH&#10;LQ2YEIJp72qz3Fi2yF2aLa8uWGlFkZ4txjdhb7zxllWUlNi+XbutQYD78Jmz1nav1ar09/nVRbvX&#10;0y6AnLcNGfg43gQBPlnaqyIsAa0rjUloNEMGMOo1VYCa1N8nBYK40gujedr3hAdmXUEnN7QCKxu2&#10;vrxhRbFC3UupQDjpva2pIEjRuSMDntp98gZo70lcP02Lj4qHONFDmklfqSlBqcWwZ97TApTkPDwf&#10;eAGIT/MzJEpWSqWjYkmApL7cR8ZqXUZGh/TMwu4FYE44yaPRgkL97JaNT07p3yJ6/mEdXa2/1jUk&#10;ssazjIgAFJcUiHTFBZArFthKt5ryahG8Kk/QKxDxwDuGes+Vsqe7HmEryvpoy0t8F29RaUWVlwbS&#10;P552qdm5eS4KQgJWav3TtcdoywnIQ1i4h+HhUc9DKCuv0M/mCJjNVrSWufpMS8nUWSGnwS2ZJ4ut&#10;rolIiIhEc0KWkxW0JF3W9OyyRA521dY7KWTwC6/Z6Rl3o9MEh4oBwlIMCcEbRM/whqZGoxshnsA5&#10;nYlgXo791//1P3dA+j6vHZB+QK9/9S//1Tlce2SJkn2M+5isWLqQ0dhfp8NSdVAYgoD7mzhyugXs&#10;1jWmEI36hJiv/+o/srfffduBBfDqEHB8+1vfsvfeft8qpALJ8v3BD75vd9vvedYqAyHOHD9lWXli&#10;zToMS1JfATFryo9IBGMCFj11KTUhFogbDtcYLQsBCTqdTUj5hARoTSIT6wKUQ3t3u7HHHbUow52e&#10;mWWDg2PWVNcsMrBkaQLdxfiUnTp40J5+7AkfRUic9F7HPYsV5skYJUUUMmQoSQyjOUJErBoGHnSl&#10;GBZwkEi0T6pvaZEZuOse86YJBa6yNAF1WMqDjkrU75IVipsaTwR1mdSF39P9k9jV1NAsYzNnnR1d&#10;RmOKtrY2Gfu4lPSiJ8UdO3zYHj571opI6pEKoUEEQw9wB5J4R2yfkY9XBOqQnum5GZEaqVz9HVLD&#10;gAj+/hv/7Jctmleg5zTkgIw7fGBgQNdx113vKHS6oFH7ybVi6OnqRMJSUVmJFZcWGcMOKP+hBpb7&#10;JaGJOtUMQE+qBBXU0dVjJ06e1n9vWE9/v925e1f7YtFu3b1nRSWl2jthG9A1kGvw+ONPGJOlvvud&#10;72k/Ler9smxIxIIkpZqaOm9FeuP2XSsuq7ah0UkRsi19ntSQAG4RN6aeQ3d7h6WJVDHEgklF/YN9&#10;HqudkDpcWGLm8Kzvm7GxIc/uXZGqWhEB2yfyR4IU4ZrV5XVP0lrXPj8p0kA82hOwAnRcW/AGJSta&#10;k+r6OinbIilm5n4LNLU3EiIWuIBpqEJzGVl1zxqnrWtuJEfPdkZqLtMqykhqq3DQv9fW7iVDuLI5&#10;Q/W6V+KtfFZaBoNQAlK4ox7CoJkG2fc52jPULlOGSJwaVy8uYLLHF+ZWdS3pVlpS7I1b6Ji2JvCg&#10;EQteI5IZqW2nSoDKBIgj4RL64lPDT3vL2ro67/JHCILyR2rYaYJTKfVNgh/lk3gwUO4Qpe1uYmm6&#10;joDNi0BQgx5Oy7Jj+49bqchTNCum/VZoWSJR1FX7BDHtOzr4EZ7KysnVZ2VLmUYsLCDPJANfRBni&#10;w/nI1J8kaSIKGKIhVi4wZmoX9fOpFp+acJf3/kMHPU8jqPdnGhujXlPSQp4foBsRkIpE6dc9wS2J&#10;3dDZFtEik39T5wJvYb3uMVfX47X4aem650onk/wJyONip+3xhMgZw0DqtQ+Y004HvgwRpUzZsf/7&#10;z/50B6Tv89oB6Qf0+q3f+hfnUNDeZlD/TWYyrqfUoMCJv+t7xOwwRCExXZKpfve3/7UUba4D2L4D&#10;++3ZFx61d9+9aHMyjGQ0kyBCgtivf+PX7D/+0R9am4x1691WL+sitvr000/b6TMnbXNxXQC7LIMr&#10;tSBwbL1zx4ZkUCjHmluWIhY5oGEIIM31YaQodaJdYlJqujiabzXMjxYxOLRvnwzQiNhvugw0nbeI&#10;i6XZxMikDEnQ9te32M9/4UtWJuOAyzZThhLD2N7VrkMXtFWpAhg7Dft9IIE3o8i35YVVkYIV293U&#10;7EpkfGRY6m1eqmjNqivLXIWRIZ0ulKApTFCfLznua0CyCY0fJmdw826zcmbkPvLwY16aNToyth2D&#10;FnjRM/qRs2esIJbv/b6vXrrs9cAe43SLs+GKia5MgMzt27e9xGx2PuHzjDMjIcuXKvyFX/zfXPWh&#10;KImt3717x40LeQfbw/pxlqR4KVSxfp7eyriTqc+lxI5Wl7T9xDDFBQ7dvT265qhRDsa604Akmp9r&#10;88sJqVUBiBTpVZGqXXv36xqyBWALNqZ7GxCBy5IRxjATiyZcceDQATt0+Ij95NWfSA1DHnT/Ms7H&#10;pLypBacH++j4lD3+5DNSVgV2q1VgLIAOZ20PGiE5j6Q0AKg4lisVFPVOXOQdpKaneKOQFBE3VCfN&#10;QHBbR3GXa32jUnCHDu7XHhkWwM3rvhcsKrX3+MOPWqnUHB3HaPQCON3taBNI53hOQ66AFxd0XM+H&#10;qgCa2qA6AVriq/O6N+L0Ya3v3t17vbwNEjkVn/S4KIltvO6KuJDbAfDxzHmmzD4uF4lIl0K++uFV&#10;7YG4HTpwQKS2QvcnEBVho6EQHgtGrfJ+gDB9tEfHSd5LGl21VgXO7JkcgRadAKmFJyRE207agkIA&#10;GRPKABca+kD4qFyAVDdrXzPp7fixY04ge3t6vKRLb60XcWWRAq0pyX4QH3IG5hPTnhS2sbxqOcEc&#10;O330jMUiUb1/tixzpjZYgHmW+rvuXWebbEJc22J2+p7eT5sQ1z6d6Dxwzf4WGcWD59/T5xGT5/dC&#10;ui+IAh4EiAQDVI6fPKmVTxGA51pHd79+lvGmUtHrSXdJJwXSa2tLekZBncM1W0hoX2yuWZH2DMlj&#10;W9rrEyNx26OzS3iGhkPUn6PqmYQX1T4kw5uOcsw4nxUJJs+mu6/HNkTOy/Rc0kQq/68/+S87IH2f&#10;1w5IP6DXb/2zf3YOhUq5CjWbzFOFjW5qs6ZiFGCOMkg0Oenv7LS//dZf29d/8ZdtuI/447Q1NDda&#10;nQAQQ9nX1yfmHrFaAenPffnLMpBR+/zPfs6uXr7iU5lIjMkIBWygf9A2ljYFahnenzstmWqjQ6P2&#10;3nvv2dDwqNRYn9G3FxCd0PvKVnjZTJ6MGzHUgA5vUOq2qabGFmU89zY329TYiAMhM4cDgZCAPu5t&#10;GXE/50fy7KgMaElu1KYGh9xwrOpQ5kuF3ZWSTszPCOgYNJ/hhpiGJwsC+vKyShEImh5IJQmI6Vme&#10;urVpp08cswP7dxvpsmMDI16Xmyu1UFNRqcMdtLjUCuMbKbdiehMDETCW9GzG+DW37JKBznbDWSQl&#10;09XVJUU2aQ9JPZPIRQISGcr0wCZWj6KisQIAzWdilPMBllDQTp+VgpVxbdmzyw4fP+bq44Orl3SL&#10;W3b95odOPujeVC5CQXY8rUNHpJ5RyNUyNrjbIWeURdGPGSWJsQ7RuEEKj9r0ZhkoMl1xwZKFC+6s&#10;6X/z2iNMjmrr6LKK6jo7cvyEvf3eeVvWNZJhvv/wYYHyUbt687oM3Zz9wi/9olRUtoMcJXL+0j1N&#10;iYgRFzx45KgIklTu+pbV1DXrvS5uG2Add+KSwWDY4/tVZcUiZU1S4UG7fOUDmxC46dF7qRcXOBEf&#10;c7XHKNNr165oHaNO8G5dv+5GmBDL+sq6E6Lnn3vWW0AW0L5V+5X62x6RqVUB6qLut08KuntwQCpN&#10;JEEgQI13QNdP4p4Qz5OwqOim9nevjD5Z2jSgWfRQyKzPY+/o7NAWTvHZ4FRD4JGgKQZNcSBZzG2n&#10;TO/Y8aO2X2QTdb6p/ybrGAJLLsKCiCU9BgAsupgtrW7HaVHYnFuy0gljMG2MIi3uI6b9jqeCfIZ5&#10;/U6+1DM/R50w//7wIw/bkSNHvDySfth4coj7Qlb4Hc4dw1zwGNCZDk+X0NG7sgUFpKlak/ycIju6&#10;/6hlBylBo22qNoe+r5v1cyZuxa/IpAiAdZ28J6GdFIElJEiHzXNhHKz1f/7v+h8eAwRBis7PlggX&#10;8Wpc5sS6S+vqnIwx6rWjEy8K/cvSOKbuHkdJo6JzwgHZCp71vEhUqlWWl1hteblVlpZZ6627rvQP&#10;HDqkNVx3zwdVFeFYnq1rj6SHMmx5adE6ujqkpif8fM0vL0qohKy4vEzXnmG//8d/vAPS93nxOHde&#10;D+BFtyGabcBu3dIRdJFR8Ek1+hPmjSFd1+Glt/AnP/4JGxbQUWZEydZTTzxt4UiK1VP2IuOCQty1&#10;a5f2cIYVleXblozJr/3aN2ywr1+GiJacQc8Uf/ShRy0hw3Pn2h0p9WUZzEIZELqFbVlFWYWURqYY&#10;v9Qp7mYx8iwxV+JtKHQIRVCHlQ5GKIg8GSMmPJFVnZdTYJGgiEJZta3NLdvSbMIWpC5OCUCWFxYd&#10;ZFAyxMUzMreH7G+/pItkXGhbyFAGMrOJK7/43Efscz/zaW/oQXMDyklm4uNujBtqqq25vs4T5O5J&#10;2V54710bGujX+xMHXhHQL9iSjDWxZQwArrV1smGlKqjlZo1QB71dnTIIS96nGyDUzXhWLC1Cl6Xe&#10;Z0VU5gTcy/OzsmsCXKm1sw+dtocffsjDB88+/6w99ewzXjIEWZqR0unu7bKgDE12rpT68rzNCcBW&#10;NldlMDctWhSz2cV5u93aaktS5wyIcNqr98b9uri6aP1D/e4ZmZSiXnBllbQ8GXlKqzCoEYFUnojL&#10;cHzKFrUXPrxz22623vUchkiuDJ3Wuaqu3hUSZUDUELe1d7oyqaqpteyovicDTdkQA1MOHD7ke4cs&#10;eNYKlyx/Jya/oTUH9Pl+vwCT6Wgzuq7ZBF4WxiIyXnBJ67auWxChKs63n/+5L9vhg3tlqIMen8wm&#10;NKH9izeEkpySomLtpVU9Izp66Xe1lzekoul2tqxnRIOembklmxS4xSdmRG4ICZj2sMiC9qSomyVX&#10;Zcw31rabYuj3qbFlGck12ABY9fyZVDUl0C4sKfaYJsl0YV3H/AoehwkpwS6bm5u1hpYGzyTv6+v1&#10;RDBGmxInLcjLtcaaOltMJGxVBDI/h+9P+f5gD9EkZm0z6YSPATM06uEc0e4T8AXYygVKgDVlZbWV&#10;1e7xgaxsz08PW1Ys5rHqsZFtdzsla4y41Ee4PeDvUV1zSVGpu/DJDdhYTQr0i6yiuMLPqU+k4udR&#10;zGRKg7a+r3Su9OeGSCP7Wv9v++9ksAhM/Zf4OcBatiFFRCZNX/53PX9tHP2T3lMrG8zO07MtlS3S&#10;mQqGPDmRM8Q6sD8JtZHgSC0z9eI01dlYXxa5D4vooqBpPGRWXVlhL774on33+9/XHgzoOVMemWrB&#10;khKbE1lG0ZPlHcphL0dsXdc4MCxhob+F9T6EJ/jcndf9X5yFndcDeP36r37jHH/inpXFc7XGGWIC&#10;EW4o4rEY2jQdxBs3blrjnj128b0LtrG86a7px554wjKy0qyvf8SzuwFRRlbu08+tLq35oblx84YU&#10;bj8fYjdu3fTZundv3tXBj+nn9rphaL3Tajdv3JDKG/UEmtWNVVd9xMtJYEOh0994S4bVXe80HdD1&#10;UftKiQ1dxkIC1vLKGl3HgvX2DnhmK4M7mmobbXd9s1XsP2gR3Ka6xuyGeuvpbPc4caYUaVL/8/ig&#10;jMLU5Kwb4tmphPWKqff39Fmbru/0yRP2zJNPSEXvs2EZU2paUUTVUtx7WnZ7GdXC7ILdvXPXhodH&#10;/PqJ8dGZaklqbUpGl1Il4uEYx7GxMTfQlIMR76bHN8+Bbl9JqT3Kg6K671IpfrwIJFq5XJABxAU7&#10;JaNMwlF6RsDiAq3J2Wm7ebfVTp05Y8MCw0UpgU6BAOP2yFrtEhnAQ/Gxj71g7e3tPtCCuDSTgAAw&#10;3ptuXtkChuraGissLRYYztjevXtl9GiRKnMlQF4UOL0vBTupa+/BcyGlFcnLExglXNVMiBTl6R5R&#10;SG+9+743h8nWv7d3dbmyvHLlqlcA7N7VZJWVpT56koRErq+0tFwKXQRHz40udrSTpV6XRhLc/8Li&#10;rC0vzmhvzdjG2rLP0aZRCq0+6QiXX1hg+w/sszqpLdT3Iw89pP1YY9euXnWViPv55772C64kmVT1&#10;5FNP2YoUJE00SFT6w//0x7YlwFjTWtCjPiAS51PCRGRxf1LiRevKLbK5RcRQlezFmNaPrnKJWcrW&#10;JrW+HVpOShfzPHkqS1+r6wImvFQ6E1Miekyq2qdrLa0qd4D94OIHNiAye+zIYauprDSazNAelvpv&#10;WnWiaCkHShMQjk8ndJ7S/bky9IEyO5LTiLnjOYGIPv3U057ElS3FSN5BbVW17RGBRtXTR3xkeNRu&#10;fHjDOum9r+ulBp8s56NHjtrQ4IjODlPNpNCjMe9+5l3w9Kf0raXq9w/u2Wd7m3dZblaeE5N1PTPc&#10;wA64pH2L9FEZsKm/01+dgRy4sEkg3BC58sxtJ6VJkV8BNcJAf3cwpymJK3d+V/+mM6vN53XV9CAQ&#10;JxeRGrRxEah0kRJag9ISlBpy/ZLWgPdZ1nMWmchleIaIdxBljWdCIB6Oau0P2e/9+/+gPfCErej9&#10;Z2R78utqbF4kiGumqqVb55xYeDJl09a21o1e7YWlpbKPQft3f/iHO0r6Pq8dkH5Ar3/2m//kHGou&#10;8NPYmcfQPHakU4AcwlclgCaufFCbmvj1rRt3/BCna6M+/sJZGYcV+/0/+gPvHoZR3bdvr7ftrKgo&#10;8/jWv/7X/9pWNsTUx0estJy+2FUCtX127fI1e//d97zFI67w3t4+zyj+9Oc/a+cvnLe5pXmdWxiy&#10;FK5AjXpZ2vtxcGMCMMAK1x3DAOKTU1ZZXaNDmmKdPb1SZ0VSSAyAKPDGJ8ePnbBFKQUSj+iQRpzu&#10;f37zz71HeEVVpQUF9HgUyqTimZJF1uj6yoYND42IDASdfX/2sz8jQ7Fhd27etMuXL7p6aKiutYba&#10;egc5xtwBtsw/xm1ZKLV2R6D5waVLduXah57URByRxCwU5c3b1+3atWveCQsgOSm1v7m2Yk11DVpb&#10;gYYUOMqPGCJ9nmWqZHSI3UGcAg6EdBqraaizkIw340Vfef01Dxe07G6WDU9zIvDSSy+40sItmitl&#10;zaCGOYHJuICCBCIa1ZAsGB8bdyNEohilb9NSgLfv3LG9ep7EtOluhkKEGKymJu1OZ4eFRSLiIh/S&#10;/TA7S+h6CopLPMOae0aV4BYvKStxoBsUGNNYYvfuRqupKbfOrnsymPo8jLmMMp2iUDYkapED0dHZ&#10;7UoLk5miz6QlJHXazz31qOXJ+J46fcbefPstD33iX/O+1PkxT8j7znf+Vnv1lvbtQRsVaRoaYjyq&#10;VPve/Vaia6wSaNGHnrpcatOZF4w6K6mqsKOnzliq9uK6nhfdxeJxhnagXjNsUesQCeDu/el4V60d&#10;ShUQw8tEXXhAP0cDEtzbedF8GXkypMOe90ANe52IU1KA0rir2eu3e0ViicfOJaat9dYdK5eq2+4x&#10;sGhz+jzyB/Au8HM5efk2LqDiPZn+xZ7bu2e3FP+EkyjCFUkRgmefeVqKkL1MZjc1w1FroUJA5KCt&#10;o8OTtPCY0Uq1TaSNxFH6CTQ1NXnGPC54Er/olsf9BXVuiChDBPKys+yEyMSuhhb3uJGfQm4FsWPI&#10;PQBtTEqj7ArM1hd5A8Sa0wTWafwdta3zjQuffAdKuIhzMxAFkrpBi0/9m4yCid3q+0v6fCahzdqS&#10;ALu9q9vm5rWvg1nu4QhpLzKpjn2yuiLykhX0zO7crJCVFeT7mkKoGGsZyaW9bL5V19TYf/rjP7Zd&#10;/z/2/jM+8v067wQPQiEVUIUCUMg5Nhqd4019Ey95mSlpJQZJVtbu2mOJ5lryzn7sHfcMZXtG411r&#10;NWPTlkQrWrJEkQrkJUXyMtzcfTvnRs6xEKoKQKFQSPt8TzU82jf9Zvsl6rKIRqHqX7//L5znPCce&#10;7tPa5ll8IWbVdbUasHlL1LffezebkaJzUVBS5IGg0bp67bcC+83f+q0DkH7MI4soB4//vx9fvPjF&#10;i5S5K9UBxu8sFTt7yMSCYdBeMkhnaUgMqLGj1dYTaw7QC7OLnjJx7txp+x9/41970YqUAAZfUZNA&#10;r1Ka/Te/+Zq9+/bbXokqI0aMnxMA6Tt8xEqLgvarv/J5D1g51NNtMxKgmDIJUKKAw3xsXmwx4G39&#10;KH5A+gmBOtRkpp4vLezqJfjbOzvt3sOHNiy2OyFAvSNWMCOwCYrBIBwRWKRTvP6d1yUc193kfOP2&#10;ffvjv/iKM6Sf/7mfs5OnT0oAbnpK1exszIqLSmx+bslLT54+edYmxRaJniWICzPkuA4vfufzZ845&#10;89iRgMDsDshQXCKk716MLdgf/PEfeQGWQ319XuiFymj40VBERifHxQrF3BG0An6qvrWIPVFSEyGF&#10;uZwCGVyHtCWuDcjRiCSg+wlL6IxqvoimvnT1ih07ddIjvCemp21MQhcLBID0G7/xGzY8JIEsAYtP&#10;ncISRMb3HT1mv/Czv2DnX3jJKj1CHdNzuV8/orWL6PoE4Xzne69nrSUay+XL79vQwJBYs0Bta8Oi&#10;Yv4VVVEJsS0H5u5Dh2yV4CopEOPTUw7m3Cs+eSKUMf+S91wiQR6LTdvAwB2bmZkQEOHDxVSb9hiE&#10;BwP9Av+QTUmR2dW4MPKgO2La3jMaKRCgZwKOYmfti0tUo4plI64FhOS4dkrReVt7D2WE9L87d+5q&#10;DkrcNTI3L2ak+SRYiIpdABjFV0j9uXz9uhUKgDDbw6QGR0ccYTAjU3hje4NOYQW2mVhxxkWk/jNP&#10;PWO3BKw0kLl29borlgwYQCZ7ISCgw6y6lt6wuL6LfHzqam/vbnmTl1Nnz3jb18tS5sq1T4jopirY&#10;iWMnjLrY81K0KNZCkRj2KPEUtOhIab6wLsBGl6WkwkRJoXKfr842462JVjmQEzRIvW+an5RKoST6&#10;ntQvd/3oO5M6G/iNCRAbGx33FDWuRdZHTXWtRELA6GgW09zByn/sEx/xym0E3C0vLntcAb3OcS1g&#10;Ys6tikh2aBRSwHRALEeAub2xpjNNfj4Wth1XqCAFVOqDBVM6dH5mzioFgpx2LGiUec2HWev7E7El&#10;r7b3J3/6pzakvf9geESypl2yZ9tKSkO+TtQa0MekN2zoOzLu+miorRboa/2k5JDCiZIj5HdLBKby&#10;w0cO2//nt3/b93+jFDRy0pEh3/z239m2ZA8WKpStPJ3DDik5McrfJjfsP/3+7x+A9GMeByD9hB6/&#10;8LM/f5HKXXdv3LEr7122S3o+vH3P3n33kr3+7e/awzv99m39vHXzjv3h7/+xfetb37ZpAZS4t4TN&#10;nn3/jXc8H3VDB488SqJPYTKAweuvv270Tg6WlbhPdGFpwcKVEXv5pZdceL786gsWDJRYuKHcdiX8&#10;hoeHbEUsIyG2vJqW0ICFSZhhEsbc2dPV4YIZ7fuTP/pxa2xtsmkdasBkUcxiWQKMXE/SqOgMFIst&#10;OjPb3tqVICqXkIpaXEL55t17YiF5/trMwowtS8jfuXfHi/VTinJuLubFIjCfB4vL3LyG2RfBevf+&#10;HWezPRLOt27c9p7YmDcfPnjokbHf/s537Q/+8Pe9ycjTF57xIggjY2OW3tqUEkPz/lWx3F79W0rN&#10;RsrZC5aMfCHR5fcu2fzsrDMZUnkwix7qO+L5ocxjSgpHTV2dBKzAXgLz3fcvC5hj7uMb1HfffXDf&#10;QYCUmpraOoHiqoRJ0hkyTRswbdP3F0GPELr03ns28XDAhWFYQE2kMNHHFKuZmp1zgP3Wd75tF154&#10;3q3sd+7cNsq9AlybYkPbObu2JCZKRyDvWCUgHxoe1fqJnQL4EmoUhCD1ByWtVOCHYpeXJ+aUI5aU&#10;L+Gq76itiXoKVDH/1v3V1DbYsIACVo6JmEACDwYSqFFAg0Yf2xK4dTX1UnD2bGZ2Xt9VrP0owS9A&#10;On3qtOZ2027fumM1Uh6wBM3MzDsTzMsr8CAxFCS6kWFKnZRCQWlMWqOuSdmc1X7O01hiGvey2CGW&#10;iyzb2xVjzLM9KXSVUhTpXf3Rj3zMFbPenkNGb3VqBSxpP1VGKZlb5HEPOQImOpStiZERdc/1sJgw&#10;J/RVJ3iSTAZSoABJyk+mPU6jQuNvcAUQ5MFMTWDnrv69KtBBISLYC0R23z1grDONQlYp9gszJK2M&#10;ghyYkMkJrpNihfk9on+zZ5YWdXa1r2jCgSLoPnSNH3cMhUaYM4oOAfhYrEiHq6uuskPd7d6UJCEw&#10;xz0W0jnDbURFNpT1pdlprX1SaCnldy1ucSndC4tzwus0Xi93LWCVIqULsGY9KXQU0pnb0pinxyel&#10;PK35tVNr1G0PSlke85iOm/fuWkzyZFXzXlfX7HKooIC9KwVB96lLSj5JsZcyp6n3BiprsG8pa1jc&#10;6RG/tZsnJj7qJYYTAv7PfOaz9j/9xhd9L5w9d84qtH5E4xNPQHBfoeZjXfPU1dPjCgUpZr/9pS8d&#10;gPRjHgcg/YQe//O//s2LHW0d1tN7SGzsuJ0+d9aOnT5hZ8QSe3oO2/ETpzwoLC83YJ/4xKfscG+f&#10;BAIVoWL24ssv2e0H92xgdMj+/Zf+g0cVb0rAIDRaGhvtytX3vQ42ZrxlMQ8KItQ3NUqArrtZsLm+&#10;yd584wf2d3/7DXvrjTclYMSUxeIwKe3qNHE4AhLIzS2NFhaDpo406S1Hj/ehBEvIDHre4kc/9gn7&#10;sc/9jH30R/9PzpYGhoasr++omwg/pTEjbBal7d+4eVugHnNmk8nseTEK2N2zzz4jQbJmQ4PDEjbl&#10;6AAS8PdsM71jk2L4mKgJwurobLOwxvZLv/TLbuI+feqM0cEqUlHpCsGdO/fs6LEj9iM/+iP28R/5&#10;pEUFEPi2aurrrEssc11CmnvqPNRl5VJWKFThZSI1X09p3okGBuy/L+VGL+mRY1/60n/0mtxUg4If&#10;3RTwxAUw4xrXogQIqUGAU6FY4LaYVExKQ31Tg1c1I30tubziVg1aCNYJnB7eu2/DI8MWX1l1BWZs&#10;aMT9kmXFpQLLGk9xAZCbOjrsn/8P/08vQfmzv/gLNi8GBYjBVifmZmxmaV6cVsxnYdFLqeLmIGqb&#10;WuOYuglaYt4w7RKARolFGq2QNxwKl9jLrzwrAMh1AUq/YFpi1tc1WFtbp7cafPPtd21ToAgjxf+e&#10;I3A2PYmIpjXicP+wjQ6P6/0d9vRzz2uttmxMgp1yoM9eeF57t8++8fXXbGk5W9aV4hwU/8jXXjh9&#10;5rTGuGF3pZihlACWBEGmxUiJwM5oAySlXBCgRvwCTDupuaYW+CsvvGgvPvOMbafWrLmhwY4dPe59&#10;08/oO4m8L5QAn9WclEUiAgwqlW271wj4FDn2NUL5IqgJEACcawXSNQLPjBS2ZbFFD5oLFBlpVERo&#10;Y3a+ff++LWotsU5IS7RZMWcUDSxAKHnkTLNuGJFxcxBI1SEFkeY1mJhR8jBdk/KGwsiYhqU88lkv&#10;ViQQW5YiWlAgZa65Wecim4ZFDjF+eD/Ue7QGlaISyLMiPVFYCgXaxJ2QLUAtg3nti5HxUfvGt7+p&#10;nyOaizl9TIxc+4P4MKwE+Kdj09M22N/vHfAIGMRSQbGcHK3t7evXPRMCpYVzS5lb2pq+//77Ujji&#10;9mBw0FL6zoDmur2jR0MLaK6kvAudUbZQcoj8p74A+292aspIz0RZjS8nJaN2JTvGBMTVfj9NLU0e&#10;cNlzqMfP2l/+1ddsD3ef9gZWhys3blgVHfX0Pv4+Njltt67fsdffeOMApB/zOADpJ/T4F//i4sUA&#10;viMd2l0B19aGNnlqx81QBKrkiDFTeSiRWJMQyLGHYl6YxQA+DtHlG1ft4m/8T9bTV29/+udfc79Y&#10;NFrpualUTPLoy4DASKBB9OqxU8e8805Mn71587rnvFKXG6ZCkMmJU6fssz/1Wfv6a99wE3pyHd/p&#10;nIP0qx98xf2qOzub+lvS/Zvh8grLk7a/uyPhpMM6LO14ZmrGqsTmKS+5LMH2rde+KTBMCEBPCdA/&#10;aUePnrbGphZn0piun3vuggcaHe7r8+46jQ0tAsyU5yFPTEy5+R0BVxmN6GBXWGtzi5SFLbEhUkUK&#10;7Qff/777O48eO+rVleoldImKJl+Zqml5Ard8sYzNrS2bEsBh6qY4A4KNvFbM0uelvZ8/d94++Mor&#10;1tN1yL72tb+2Z2hm8vFP2IkzZ9zfTtRrR3ePs0tMnq0CUsY1JGG7IcGLDx4TJoKbYCs6JVFkA195&#10;bGbOWwnOSMB4ipmAq0Bjh7GviDmODY8JJOus5cRJo3PRAwnJ/uEhYm8l7Ds9NQ5fdXNzqz0cHLDF&#10;1bhtS5Hiu/BtUmCDdaROOX7rDTEmujARjEdgQyhc5ileBD4FxUJjS2KvYlkUzyEegjSoAgnojvYu&#10;rU27fe1vXhNYSqprTanj7Dm0ei8KjSDJinJpNRmyD3/049Zx9KTNSukbleCtleIXrap1s3M8nvSc&#10;YjqCUcIVsKHO+jYBeJp/YiSo701lKWqywwBFut0iRGvIdQE1/ltMvtt6EiH+ssC4s63NVqUM4eNM&#10;SznYEEMDBAgKnNV3LQlIiEZfSsbFxJIO/pi+c3UfG4C+5iSHwCp9Fy4XousLdG3iBmYEXoDz5vp+&#10;Te5KKaxmo2OTNjkza/M6RwTrLel8wcpzcnL1zBFrptlJwE34NN6AGbMOuJ+wkKBIhnSGsGzQ/31c&#10;z1t37njEfKlepzoZedjeuUuAWSEmzt+2MtkociwofBds22uGC/QXZmcd+NZ1/xQ6ITDyxp3b9s57&#10;l7zgB1XfaEaC+wt/ONaa+fk5m9N3Yx1DKV1aXvLc/AopdV6oRf/NLszblPYpSh7NVqhfT7tWYl6I&#10;EUjpHCW1VqVSYFpaOqXsaIIkp4hH0azqfGz62NlfxLrMz85IrkkxIUJfG5qKdrmSGVeJE9G1m5qa&#10;7fXvvS4lb0Kf1nxpj96VMkvetJ9dKS7zAvGZuQW3bE1OznjRom9//3sHIP2YxwFIP6HHr/3a/+Ni&#10;UVHAUmvS7rWJiXotKMuT9rlkv/CLv2x/8Ad/ZH/0x39i3//BD134PCvguC3GOCWhiA+0JFxqz75w&#10;wYbGZyXU+/3AkWqFbw1mjCmrSFotwhBlvKa+VoDTbDfEsinWcP7saR8HfjUiYT/7U5/zIhrvXH5P&#10;8hlWkKvDlrGTJ47YT//0T1qvtN2e7g6PbSNIhXzoabH6G9fu2p/92Vdd854TIJGuMjY64kFeER3m&#10;k8fPWFt7t9hio9FbtzQY9uCiRJLqYWKEOsy0NJzVQbx29aZVVQuwWjvEsLONGWidSaDPMxeecSVl&#10;QYz8L/7rX+pwf8/Onn/K6hpqbUWCp6e3x6hIlS9AAzhTW2mjdnVdU73/vX9oUACQBR1KkpL7+pyY&#10;PJHr5Ko2N4ptan5+/NOfti/+q3/jQvyZ58UUBX59p05btKfNm3ccOXHCTcPkXN/rH7A7d++5uZ/f&#10;ceLuuNk045XCiiVgCchJr4q96d6LNHmpdMYaxDqJTg/pvunENCkmOimmAOOtk+D61ne/7T7VCilV&#10;sJQGKR8ULxkYlqJWHHCfLWZID5DCd7ogMNR/K2KdyxK+tNJE+cKMDeDQcAVGtLO3afHVZb0eyDJG&#10;scA9KVmE7C7GEvbWO5fEpMY1f2Jg2+wiAZHmnP3jvvn0tj28M2wXnnnJmlvabEyK2b17/QL5EjFH&#10;rbGUKypbjY6N29DgqOekt7R2GvWea2rrLVQREUBdt4qqiFsO8GfPad2JkqeWNYlB7GtKudJUAXZK&#10;nvquQHgrlbarl96z+WkxRIEDFgaanvzel39fzHTcJqSskSacxD0ByGm8BGFiTYJN08mKsqQoJjDp&#10;Nc0HLouEwGIlntD9L3kAGoVWUHAph0s9doLzAOZEKuUR4py9YgLuNC7KzsKiKfNJZTYUYr6PoEpq&#10;xnv2gvY4TWTw2UJpiaCfERhmtB+w0JTrjHR1dYuZdnowFXscNwZAiWZEjjoLgCmdvdom4EXZwx1U&#10;IQXAgzc1TtwDmPm5JvfONaICu3IpxBGd720pAAA6Ha0w89OGFT8vFcTu3r9vdLUiAFIDsPKqqJcL&#10;puLblsaPK4y8ddwQlCst1hpHo3VSsPY055pPDZWYCuaAmgAw/vRGyry+vBQNGrPsaE8B6riFcEVQ&#10;7WxsYtw6NQZcMQScorRQf/4PJfdqdC6qojU2NDruFh66iC1Jxuxktu2Nd98+AOnHPA5A+gk9CvKD&#10;F1977XX7q7/6G/vqX37Vfvd3v2x/+od/4Ro0NarRhCuqqj0YigMXCoVdmHDoqeuMefBFsb/BsWEX&#10;1tTe7uzqsJpo1E1rSTEutGUKYxSVZlvuUdgkWFygwx7w0pgwJFJMHjx86OlDgANsc04MmkjkcCRk&#10;L714wQ4LoAka1ZEUYFTZzds37MKFD1hHxyHr6TkmoGmx73/n+2Jj7c7M1gUSE2KZpGMS6HHr5l2B&#10;8KLY8YwHx3gRA40f/xsa95xY0IMH/QKYuE1OzXkaFT5vag73Hu6xErHk1fWE/asv/mt7983LkiP5&#10;9rGPf9J9fOQj006SCOHRiTHPM6YUJrWfJ/UTE+Px06dcMI2Nj2lOFr3MZIvA8JNiy0TQUiGK4JwN&#10;CVDywz/1yz9jX/znF+3azdu2LoFPvnGFmGBeRTboZSO5KiDbshu3bup7Ujbq1132YiWYSBcXFj0Q&#10;sFQMNSLBLy7qPmlMhqfPnveAq1BxqbW2tHhN5JGhYbGFObsphnXj7m371S98wf72tdfs1u1b9olP&#10;fVICipKg+fbWe+96ZyhYMgwIMIYFcV1YHT5ozK2k4dCgAwYnmWupjTW9LmYWyLXpuQm3ohB1TSQy&#10;dazra5uMPtsUMdnYECPfo0gFAIc1hkpfEt4S/7vbgs3tAuu/P2R/8Rdftb/7u++K6c+4kjM8PGr/&#10;5t/8z16XW1/l4MK+HRkZtRGxUYrVvHvpXTGkPKuqqXR/J4AGyKGMxQRwuCJQpAjMyqS1FhA1gbn3&#10;2CYmQiAQCoZ0dgrdPByKVHjZT66dj0Kk/UyaUUl5SNcS2GoO8FXDfJkIiuYAlswV/mpSDjG7U+mO&#10;cwDgTYyOOdigNMOCCczDekIw3fziokezE+meo3+gQOKbZy8DqLQDZf0rKqsEvuVap6RY64quUy4l&#10;pdrdB1Pa12sAvvYErJPvB5w0cAduotnxd3NNahvQ3Yy8anKiOfv99x/amhTYBZ2nh7p34ji8+U2g&#10;UIqE9qUUB1gv7pK5mXm7f48Uy9tSmu9JceoX4MZdinsLTq3PovbC5avX7MqNazYfW/TuehSVIRBy&#10;VXLmweCApxkC1KQ0hjUnQSwj5VFnx5pIXYfmH4Vab9pyUpcgk43lILZBZwqFB9cHcSnUK2cO74r5&#10;U5Z3ZGTEA1dR2k+fOevBkFua/1tSfqkLT+7/amrD/dG0vKWJyOVrVw9A+jEPTe/B40k8/uE//PW9&#10;fGnNgAT9YJd0QKitS9tBAJQUjf/+n/8Lj+i+duO69fX1CcSWJZCX7Obdm/Z/+ZX/zlY3UxJMOzY+&#10;M+Gs6cG921Yn4U0rw+1M2gYGHno1KJhLaSQscM63RQHX4c4uG+kfsd3NPSvIpchJxF548WX7nd//&#10;slXX1wl4EtLMlyW41uzz//j/aq9+6AO2Jpb22tf/Ugxh1o4fP24/fOOa/aN/9Os22D9j/+Hf/65V&#10;0CNZmu//8N//M8spCtja3Iy9/t3vC+irdXDzxECS9s1v/Z1VaXweWLW2YocFwNHqiA51WgdXB1IC&#10;uEjsCyZDfvP9h3ftfv9dCcdpa2quscz6ppXlR+y58xecDWO6a2lttNwA/kYdbgKcpE1QF/zYiePW&#10;2Nrm3aBgWBSHIWecAJ0ysYTTx05YQ22DWO6G59qWFZU6Q8HO/MZb7wiYCvTd/R5E1dHdJSFCIYeA&#10;JVckqMXscwIFzohqGhpsUveKb41oXS83KrDMw9youYyGBRgE9+QHjNaiQQELfa1T8aRtCjBoNoAQ&#10;npRQZC2nY/P29AsXJHDXpKxM2fnz57NsRGi2vpG0wclBX5/e3j4vYgOwcG8UpuH3SEXYgZqWpQVi&#10;qIyVco0I/dJQkRgR/v8iy9Fn6KJdklci4AuL5QTs7oMRIM4yuWLrMGiBGNXn8gpxaWzrnnItHIha&#10;Yn5FQBT27kW0GQ2KWR45clhK2JgDy4OH9x04jx497qbfFQlnFCvvJhXYkHIV9LQ7qqmhwEyh3Igh&#10;NbXhWsjWcE+IwQY0vtVY3Ir02b72Lmupb9YaFXtA4j6Q9QtE+kcGLC3EWFiJuck0X+CM2Xxjd9tb&#10;XW4B9gJR5iEpxZViLZi5y8XsuQblZze0vptEWgso9wQUIe2RahilFK0NUueoQ57ZEFjuCjAKfAz4&#10;/Hd2c8Ueg1ICiETftBWtAXEAQnrd44adONJnP/LJT3qzlgcPB+zr3/quB9zhnmCu3PogZZVKXP39&#10;g/bqqx/JNukQ8FIchZaXKF/0a8+RsrAs4M2XFCZ4DN/02VMn7fjJY1Lypu2H7/zQcnXfdPOqjGb3&#10;FaU4obpVUjQp15ofxB+fpzko8XsgjQrUnpme05nUWdDeZL3ICQds79y+J5mzYkW6J683rvnQIbPK&#10;qgYdFVwJ2u/rGz7v61KMQ2Gqugm09deMxkiHM9aP84XyuLaR0PsTTkaISyFYE6WJM++pkjqr5dFK&#10;gfmcvfe+FHLtYWri43oh9z4kReEjn/rYAQ495nHApJ/Q41Of/PRFhC9+KFrbEaGKgKdk3uf/yT+x&#10;n/35X7DT59oFzr323ns33CSN/3VOgECJvGwe7KpVVFe4aXpkbMQ+/JFXxShyvTgF0czBUIlXW0Jo&#10;YD4kMisl9kXeI1W+SJNCsFN3m4hlUnaSAgd8dzBnesCS1vHdb33DEksxCU8JJmnUMPx33n5fwJhr&#10;f/W1v3UFg3zlT//Ej0trTtp7b/zATYv0hKXJAalJ+Kva2ts8H7Sjs11j2faiHmjH5EwnE4DStPt2&#10;b928JSY95cyULlkIcyKXmySkj3QdsapIpfUc6nbzcGNzg3XSR7sgz+Y1xtGJcY/Epq729Zs3nCkQ&#10;Nc21qQaFTwufcbGE08iQQEmgHCdSfD5mWxLQpAkBABSZePGll7zQBMU0EKawg4AYGEF5JRLiNCeY&#10;1poQQ4CCUhYsdfM2RVFqa6qtzy0Quf46+c6YBAEgPkfjDfKwSbcp1f2Ry0sUebFY1X2BHDm4SxKO&#10;7JGyslKbnZmRsjIvAampk7BraWpxFo1pvVLsJi4liip27W1tRicuUp1o3IHLgjQu8r8RugSB8TfY&#10;TXFBUPdRZqUlYQFt2JWpnd2siRWmSnCTM3OBA1KRwhfisFIsJMiZVwllyn4S2Z0RyAKEIbGskZFx&#10;vT/X/dKw6ioxS6xA5O4XBwt1v6VWqdcoE4oPn/firsFvGpcSimJB9D550HTrot43yurMzII9kHK5&#10;oL/dffDQC8espcUqpTjh4sD/TO3vLc0p7AtfNfXwYcX4t2k0goWBICeyEPD1Y9JHySHGAJClwUN8&#10;JelmY1j+fCyma4nJai5gsN6nXPdLcBr+aNYTVwBuBSwKKEeAGqUtSY2iYh+ZBLwOw7734L6b96lB&#10;ztozv1STO9p31H7kR35USgOdyNbcv72u9aNKIGmIVNOjMciHP/wR6+k+5HvzUz/yKYF/jd26LVY6&#10;9FBnvVQMedMaWxpdqae5hrelzSvU57M54ykpGlQc3JVycf/BgAf9NTW3evYHQYiYoKd0Vqj/TvQ1&#10;Fh7M6dS+Z5woV2QUcJYsJ9/nnH1FvXyKpOxJWc7oO7TxvELb6OCIx8FQdwDFelFnlHnzrA2ds3ti&#10;7uS3U2yHAkSY+Yn+Jw4HnzX18onTIR2NGgtUFnzj7TcPmPRjHgcg/YQeP/mZn79IwQ60Z0AEYYxP&#10;itxeQAdwFTHUxl61H3z/DWnVCMOMZbZIj0lZS3uzlUVKPaozsUY0rLT8AorfB218ekJCK61vwWAk&#10;YUNUq7TdiBQAeuvS4YmALwQx1aUqqqtdKC2LmVJFLJORRqvDHiopsD39u6ay3ML6N+lYydSODm5c&#10;AqfOHvYPSXiOS9gFrPdwlwRuof42ZVs7m87gc6WxT4vl0ws4nZFgEJdCmybyFAWAADWC3ChkAfiU&#10;V5R7IBkm2riAcEN/J68TMCuVJp6DnzQtDRyzmQCcZhUxCYIVfRcmUsydpGvsScMgUAghgiAkkAkg&#10;8fsVlpQRSS4FoyBQZOVl+s6WdquVENiVGg+zQylobW7yz5ATTiGSXTEyhCWNJgiywd9XgStCgq1M&#10;TKi5vl7j27K2piYxCc2phBypN6RfwZQAegK86OFdJ0ZChTjYJmyOwiQI0PJolVtTEFSYidul1KAA&#10;kYp1/eo1V1gQwgQTUYiFPYM1hihoBFtFeZlH1tIUYkGAR9oczfVLS4rEQLOAjq+UWusEr+XmFgp0&#10;wgLcNQlYKXoCV76fMVYKNGn3WCj2xVqVFBaZ3mSFAq62pgZbWpxzBWRNSh+FP2jCsbyseU5ve7Bj&#10;QX6R9u68jY9NuL+X91Clq1hjIsAssbyueSvX2oqtY0miOYkYKybuTczzAk66TG1lBKNi+yVas7yC&#10;UjHkUikyYWvv6bRtKRxTSzO2rvOQyaHsatTKK6Nia2nt/DxPFYOJ7okxUpoWjWFLc8g8kj8P6NAp&#10;ivleI25A94aZGFdSoZQmQBp/6z4Yo6+wVym1iguCTQvAYy3wwkSaY2kYltZ5TmkOKrU/yMefnJiS&#10;MhzX/SQEilgrpLnofZxPGCVKFNYzggHpcAdzJksAZa4sXKKzk5JiuChFSvtXZ5lodUzPKOcor5PT&#10;464cRypD2tcCTL1vV2AJ4CdXNy2+tmWB4ojlBEo0llkpqGU2MckZzDiILwj8KAlMudaJ8XGNI+3Z&#10;HER9r6+mdN7WrKaqhqPrQIy1itoDlJbVIdOYNqUQSBmRzElr7YLaK+tSGinpm9EeKpPsCGpf5knJ&#10;x40X0P3Sfc2L1EiBQuH1GvVaH9w6kBW6kVGGmJgZSrPuZbY83gb31ZsHIP3YxwFIP6HHyy9+5GJN&#10;bdTOnjttp8+cdJO05IBVRSMedHH79i278v5Vi8XmxKKm3M+8sDBtN25e06FbsWhNlfvYENopHeKJ&#10;6SlbXIm5mQgmjKAGCBBO5OpWhTFHV9u0mCF1eCelIPyc2HptY6NduvK+m4UPHTqkQ5TxA06P42Jd&#10;v6m2xo70HrIyCYVdyxeQNJrIogRyQs8VZySwQqKIETpj46OeUkIHKny/sCdBq1hKygXx1My8+8op&#10;EJIniUxaGSUFKQtKkwkYBEUnvAKbpAKMn+L+BMqU0ZVpc8eDotDm1zbWBcYbYk47ltaYqYdNahhC&#10;LIUfTIIEYNzYyLhMBJQJcAOkPdJaDG1rc8uFZHIlYRSOSUqQIiTx9+Inw6SZ0XUZA/nLfK68okKA&#10;mI2M7ZRSQQvQkIQ6NbZ7OjrtzNnT1tLY5H4/FBsEKgVDsG5UlmcjrckZpoBDtZgQprygXqOFYasU&#10;NQqDEAx24+Z1D7IjIGlBylj3oW6BhBii7otgI8aNjxU3yKLej1Jx9vRZzc+O9sy8/x3ByoTg26yv&#10;r/MymDDZHK2l10wPRjQ3uZrvIu+01NrSZrQSrJDCRJlLGBJMEIUAkKsVa+/r7fFWjad1n60trX4v&#10;9XWNVt/QpH00o/nelKANG8FtjIF67QRRcV8U8IH9FRWU6GedgCSovZCxhbkFgZgUMykEKc0TZ4Dm&#10;EsFguYCkSky7RsBKYRHywKVgFORZPJWQordme3lSMQUcKEMZIe1GWsog4C8w5R4JnHP/qAQ8PmtK&#10;UdL7mXGhdKF87WmeYMP4pmmGUVoCw5eCos8RdLctMKWKGH5VPk/nJxi5Lki8oIMxZlv6uG9rz6EI&#10;ofh5zXXWQOOi0xvPEinS3V091tPba/0PB8WspbjVNjqLjS0sunkXQE5n0hrBrhXp36TAoUwQt3D6&#10;9Cm3Fr359lv2xg9/oD2e1joKGDUfjU11VlBIi0kpcAXFUjiCllyXEpxP6U4pFboPsisKCwWMAmEK&#10;teDPx89ORgRpn2RJYF0hNzy1lhaQFute6t0FxPuw9hEPUkzZU40QBZRATOROvZRVlMFhkQ96fVMh&#10;raO9VeeFsqoBq5Tiyv25NaWq0lrdutblrVqxGjBVuCCYS+qaE3mP5QdlVHxCpGLH3nrnrQOQfszj&#10;wBfwhB7/5PP/9z02Y5NYCalAsBdMXxcuXHDzHi32bl2/7UxgZXHFQYY2iWNTkxbQoT19/qz3hE1K&#10;SFHblqjTvMLcbGSvAKtcwiclkNmQUGnSAQA8Otra7Rt//deu9dfVN1ijBOyomM7QyLDnOH/0ox+1&#10;d959y/sF0xayorzUWvW+DrF2mk4UBkttYydgdx4O2OjoqIMFUa7RyioHH4QcWnhI7+OQIeBEbv3Q&#10;EQi0KKa1vS1Q1kksLqTJBrmesBfM6wEvvhIs1ncI0NHgAeuwhHJIDBGggYnViykhEAHANX0uLSUl&#10;t0DcVoJpL5egOgpXbNlqUgAOuOr7AQ2EJwUi0gJlOkHhJ95JZzzaN6zx0rpzYW7OTXDcE+ZJAo74&#10;HgQ7ebXU32ZcRKLCligM0dXRofGnbHx0TMIuz4tUVNfUWGZzwwEexuvCRUyglP69GgPMCwbG6znS&#10;e2lkwXd42VE9Uul1CVvti+pKrwLG/aAI0OJwTmCMWfaFF17woJtBKRaYC6mYRuUmOkyRcjUlJYwa&#10;1eUSwrW1tZ4TOzo5YuvbSbHNMt23BL8Uo9pok8UEkCWFYd13oYMVUdPk8OJO4f5nFuY0hmwKUIXW&#10;h7rRyWQ2SpfvScTX3JdJFC6pgvgWyddmDok3wPcKUgWKAlakNQ9XhD1lj/3uJvgcCqaIAQa1hpbR&#10;3GxqDORmE9GMslAswS+A2djzjAEAoSgYsGRqRQC1JjAxd92gFERrYITMZrYZA2lWG1LmqBGwJYUu&#10;vaOnGB9/q5ayStAg48SU7Y05pKjsao8QqEUQJL5qlMIc9p/2BtkDKJfMFY0lOEuY5xkvgEpxEUCa&#10;MqHU7I5QJU6KX1pnhfzv/KD2keaWojwERV2/cs0DRU8dP2U3b991lwWpdbib2HNU+iOFTNqG+6iP&#10;Hj1p+TkFNkpk/d3bVqhzVl9bqblMW3xl3j73k5+22fkZLzK0rXvIzQvaD996X2PXHtNZy8B0g3Q4&#10;owYBwZJJzR+tMU3KT75bH8p0/qm9vyUFx3byfDykpAGYWL7Yh+3d3VK8ygxHCEGGS5JR/N2zCory&#10;7e6Nm7a3nbYS7cEGEQrS6AB4agxgidh/MPfsAxRRXG/ID14D+Nkb7D/OCnuemIDa1nr7X/9fv3mA&#10;Q495HDDpJ/QQ27qIcNrd3bTV9WVtdZrGx8VaNmxtVb/n7OhwL+hg6qDlbulvOugS/FSUqhVw1ooV&#10;kU86vygGJVDGR432TUoPAmFDALErjX9zLWVJMS0Ak85QgFRVVa0OYsSuXL3mgTekbPzsz/+cjUyM&#10;OGvC7wprWJcWXa730agfLbqmtsXeef+63e8fsoV5fEsFrkRUU75QLJU+yphRywSsFLHY0SFfF/jx&#10;emZbgi4nIKFRKI19R8CW9ihXfvL9BQKvoLTrouISqxZLI0XE84DzA26ajOp3tHTYDWCJ4JLM+W8s&#10;OiMlAlDF77sngUqEK+Y+xs+h93FoDgiSI0oW4KBdJU0SnP1IGOAbprVlpZQmuidRMhJ2TG1i3p+H&#10;T1njIeWGfGSJMI9I5icKQYk+G62plvCj4hVFHsyBmpxQGALCqLGpWePSGAUeMH1MfNW11VYmYY6P&#10;np7RxBLALnf0X9/RXilEIxKOWCeWdMl8Ca8dox/vwMCQrlVilJJE6VlaWnH22dzU7uwTU3awWHMX&#10;rRNDW/amH9W1VfrObVeOigtLxZrLbWRw3Gam592acfPmXS8kQ44zzfixWOBzxURJbMPe1o6UB6pC&#10;Yb7fsvHJSVdSSKmisUiRFBHMxO6rlAIFuO8zIJr5U/aUtZ6dmfU53JCyw3vyNB/lAm8YNFHfpBwR&#10;tZyXUyilZcuWl5IWE5iRsoclZnsnrc+xV/OyvmXNLcFpM1Oztqh5WIjx3gUv8oKlAfcJFhKCrQJC&#10;dfzKWE821lPua9/WfSZXpODq/pgb2mCi4KFkhkvDrvz4XtAawySJQ0D5ZF5Q6nBBsEdwUxGYxmtl&#10;AliyBrBOYUFAeaEE8LoAcFXKHo1ynn76OQ8kg5QDjihwZFZkpKjAVlHWqmujvi+xIHzglVft+rVb&#10;9t6l99wUTFzC5OSEKyKd3R3W1NLoFcao2IX5nlzj+1KcEm7OxwK1qXHoLEhxRZVZkSLPnqbvOHt2&#10;YnrGVnXuZ+YXxexJ91zS+GL2cGDE7j/o1y7e8/tqbunwc0xapafELS75ure1tnkmyvjkuBMG3E3k&#10;jtN6kprfaynJO+17xrCSSLjSSR903AjO3PVzD9as+eeZp3tGDnAvuLSIabh0+dIBk37M4wCkn9Cj&#10;53D7xVwBcbEYwe6ODo6AeXRswB48uGlzM+MCjqQtLEzqMC+JqSxYIrkoYZRvIYRvKOKmQwAKUzJ+&#10;PoJRqPizLa0TPyFdgmjhB1PEvwcrWJiLSZuVIJQggs0SIEIULO0L+4712fDIoJsEaUKhS0tDb7DP&#10;fu5nrLm5w+pqm62krMJ++M4lixMFK8CtqKwWY6r2+sYBCQPAEWFDuUBaX/JvwJknLKAsXKHvqhBo&#10;kruN8oGmLwEnxoDZDR/cod4+nx/ypAE5QK2ltcWD2+YkcMlNzUggExi2iXIihYLuUZHKCjejwfBI&#10;Q+F9CM5yzRUR0EQ/E0iUo+/b1s0jPOksRLchBAk+RlJuACYYLYDsvkkJYwRFtt93jtWIJecDWBor&#10;5m6adiCYYWQwWcylVHjDfIfCQMARqSVPPf20C8OF2KK/v7au3sL4+jVmKpU1NVP9CuWk0to6W3WP&#10;GfvMZ3/C++k2t4rtShmjIAbm4QrtgdnZOS++0d7e5XEN0cpaq9JaMM+FBUGtheZWa7SxLlaqf9Pr&#10;+/jxkzY5Q4oR7U6pghWyw4eO6b6rBdYR3UO9WFKjl/QkQApFS5qVxi2hqTlnPQBilBTqYdNchQId&#10;xXovBV8I3koLuFcSK5ZYTzpQJKSkxFfjtoiLQ+vFWgPOk5NT7vIg/YlGCsQfgIi5mmNaaeZrnQhi&#10;W1/DxEy/ZSl6ej8lQnkPEeK4RzQ8PXOlVIqRSzzt6jOYolMCQoLjSAsCwPlPh0XnITdrzdA4SVHC&#10;akUkNcolJu3ZyRnb0U9iOXCHUKAHUzwlbKluR372ynJSY4oL/ClfmpQSlnLTt4YixTXPxwdi0erV&#10;4wD0Hs4m+y+u965KacVHDVCdOHHa99vY2Lg3hpmcmnILDZ/1rnGhUoFvp5vNqU5WoLWl1Goysaq9&#10;hcqqbZmfozPSZKfOnBBbXxKwzvmcsi7EnFAEBN9vqRSykM5gQPfPkxKqKB1VNVH/ncC2mroGq6iS&#10;ghqttqpovfZeu7V3dltHV6/v4z3tnUOHDluHXsOnzBlnXzPPlRVRV9zwKSc0P9mxSYmSjOE9VDRE&#10;NqCUEzviYC32jcJHrnS5FDh+d3eGxqvJ1FygvEspKpUCLWUZi8iVq5cPQPoxD+b94PEEHr/4f/6p&#10;va1M2tNX6DJFFC4lCwn0wRdM4QI0Uap3YTrmEQzV2F6gRkJBGvGOtHNpxoFibf5IyKsrzc1PO2sI&#10;O+PJ2J4ExBagIQCvlECOLSUkpwKePoRpdi42b5ViVg1NtZ7CAQOge9Pk+JT7f/u6D9tPffanxcQl&#10;lCRUlnXw3rr8ntFLF/MePkDMhvgt+bmjA8oDdgIj57V9c1a+BCnmy4AYH9o8BS7I09Yx1t+39W8J&#10;5vxcL25BQQTMiZg9SVWRXHXQp7Um13N/1SPzV1koaHUNddLexdz1H+ZXzG6YJhlftYALdkKDAvdR&#10;a54RFrQjxGxeICWGfGZvuCFBQ+CYKw9iKAGNH0YEE4SpAxLVEmCkcXFtguz4LhgVv1PvnAepLwgq&#10;xk/0Ou4M/G3k4DJXPGCnaQFTamNVzGpNr2TNwdU1VW6GbG1vt5/7+Z/x9xH9T07ppUvv6xpzVi1m&#10;zBhOnjztcQTk2LuVREBVLJAGYB1TNU/sn7a2Np/vSDRkDwYvW7i8xEpLy21ifFrrLMVinWCvdQEx&#10;VaGkbGltMf1iLs8RANA9izUQ5vu8R6TUkTKVEPhMT817NTSsFtTtJlvBzZ6P1kjT6/OP6ZLubKTc&#10;8Pr1K9e1WlIxNaeo/uTv1zfX2KbmIzeg+Yc5kb+8pnORybHC/GxKEvcDzwqGiwV6a5rrbLEbgi+L&#10;Cku1DyJSaFN6ph3k2BMcn/xCXUNrGi4lf5x0oXV3E7DWXRoTXdh4EHWMZSVPHyIXGvMrv5MSRl31&#10;stKIxxCwL3yQ+jyNSwguLJXiFk8seylY/lSuPUng44qUGczLzM8avmz9bVUKAMDLviClkTKdDQ0N&#10;Urj6NWcEdeo+tdcJAsPVQbW4leWErrWuMa56njvWMvLHSblsaKiy1rY6fWexLSVimpu0QDls9+6P&#10;2PUb98Tm83VdFOl8/Vtj0N6MSEkUhmqtpEgL1FFkOAdYT/DJZwTCmyncPTme+UAgYpMA/cIzT9uR&#10;o8e9lrkr51pkGoV4vrcedbXVduvGdXt4/47dvXND+2vV54EzktZeIM+fPUFaV6nOIXKM/eFMH0at&#10;uUdmAPysD/uZZ6CAOIIi+93f+9IBDj3mccCkn9DjZ3/+cxdJX9nbFcvVgSHFKT93V+CWkUDKlRBJ&#10;aLPuiu0hVNikRRIImKW2bH4xIcE965GdHgyjzY1WS7k/qljR45b+1HSPoiRlnoQuPtiMBGhpeZWd&#10;e+o5D1KhfWVUByq+umKRqgqxgW1rammREM8GEyUl7N5794pdvXLTbt16YKOjky5gCM4ibpwSjBxO&#10;zMgISeoOw1JhNTTwh1UCbAAGABKXYKL3MakwvNfNnWI8mAHj8VWPaM3VPXKISRMhkhTWjVkumVx3&#10;nx5CcUu/wxTwScMAMAtiwiZXmYA4zGvpVFrsJQusydWUm+5FshxwEbB05YqLmRDIQzMExkSqCQx9&#10;bUNsRyBF60bSoBb1pKITr9H9aSG25GOh3y35zZgt+TkyNmpJvWdqhs5ik27OI997dHzCBodHXHBi&#10;EmRctGikfGO0NmrRuiqrrqu29u42z2HdkLIWKMq3//Xf/qaEYZ/95z/4z1LMNHeLy26+x7RcU1Nt&#10;zzzzjL340rN24cIL2jv5dv36taz5WH9nDlDYiFomJxZTOG0EAWgCywiqGtd6Ts8s2OLiikBcSoLY&#10;NWZY1guQRmgScU0QIkyQlC5KrKLoYHmggxXrU6DrMx8x6lrrex0c9R00MoFd00gC1KI1KUFazANR&#10;zOQg4zLRlLjQphSoltEZItHUWC9Q1sojVQLRJq9GRWtN6rkDXpktfZcUNRQZUnUAjMKCEikB2nPa&#10;v1g8uDZ/R2HEarGH+VVKhHe1EhixX6kjDf/g+7CkAOBZF0yxAx09uQl6Akhyc9wQ7p/hyX9QdH7i&#10;osDaQf9vGDTBdviY4wJ4MjMAx4DnC5N6qWvpHoe1L/huIshRJlCQsFbAyEnTIjAQE39yNeFuDprs&#10;cL7Y77yfVK9EYsXlQ2tbi+YDFwrpcFJkdOavXr/u8+3R6JoM9kNApAA5Ix1A85Wf/byUR9acAC3W&#10;rVIKBNYmNgNBXgGtG61GdnR/NZUVDuosFp9D2SRIFZYdFGlYXJi32wLpVCqh64Tt5Imj1tzUKDYt&#10;uab5ID0Oxs34IhUV7v5gT7NPmAesbJi6fYCP/k1wHRYcXIQ3b14/YNKPeRyA9BN6fPjDL1+kT/B+&#10;akhiZUksq9C2BVwEYhGEVaZNTLARgo0cwvHJOcvskTaV5yZBgnu0h10g8n4EaULXpH73qoRmGQxX&#10;m35HB8jzNSVPjp44awsS3qR7GfEoUgRIy/H6vQhJCTFq5xYESsQA62x0ZMLZA2ZHSmTC2D3/1Jkv&#10;rRwloIR8BNoghADfQgk3BOaGlAIECqZqSUAHTLom0eyAYBD8xgjRXY0d7TlHQg3tmcNJzja/w7ow&#10;ixGtWi7hQL4tr2MiA0So2V0RqdCYNpwZuaDRPRNVjIDXF7vZE1MmVZmKizWuTNpBAbDGZEwjfvdT&#10;6ztJwXGRrTlnbGksHLpnImthFFxrVwIQjR/THAIb3yg+fMaFH7S6rsYFI5YKGDVr5VYRrQHR5LBk&#10;TN6YJuMSkLML0zY6NiymNu5MrKIyInbaaB0d7Xb5ymUxqLj7U1k/0nwIoIMN3r9/103dL7xwQYIw&#10;26v5zTfekABM+33C1NgXtKk8ceKE/dqvfUGvlWgfkRa1LOHMXFGNTgyZVCcJQky3mBtJlSkqZB6z&#10;rUkx4eJjLq+KuBLDHHmKj9gcig/mXpgRihcClfnbAEBBfO0xqsfRHxtgAsDGxycdkNk7sCbSiXy8&#10;YpE0qgCBWKONDZi5FAQ9ifzPSIEhzWd3j6pWAG3Kr0Nke15uoViblD7tQaqGseeI7vfAxIKAzxl+&#10;X/eh6/2sN81J2M8ocN5uUyy4MopSAKjkuetnepZ87A2NHYbvB87vF9TjPYAPLhPiEogaZw+TwkST&#10;DFqfUq6VkpyMsygY1j1qfgAf/U49/eHhYXeVUBUOXzQKBawc5QJwJ8Kf6nG0fM3XZ7FWsJ+IOmcM&#10;zF2VlOy6uqiUIWp+YwnKk3IVtmvXb3kOeKS80oMzCfBsJhtBcqWyPGQN2qtYJvrI4BAI4rPHPYYM&#10;yteak07Y3dFhbVLe6/QdbdoLbVKWlqUQJyRHiJwfHx8Rw4/ptQWbn52yhdlpW5iZ9O9oqKm0c2dO&#10;2cljAHWTzrCuK/DnXGO5Yo2xrLEHcIVwrngNecCa8XCW7fO9qz2ZJ8Jw4wCkH/M4AOkn9JBmeXEX&#10;wJNGj/84Q5qEBEsoWGbDQ0NWUV7hPuSWpjZppkvOCuYWVmxtU6AiTTwbNFPgTOupp59ykysVqji4&#10;5TrQaQk08qExn68JtNeTqzav60XFSGAMsOZwZdj9oghf6lsjwABXlhnmguY+0D8swSGhJEGO4ERL&#10;x88KI4SxAVIEHFHjGYHHE4GFkPfX3Le454wFMKZbFwFeKB6SehJU2bKNLpD05HBmo5wl1PRvgqwA&#10;BIQV79vUuCmlCCijnFRKcOAXRhDGFhc1FpQHMbD8bAAZ+eCANcFmPKhxzeFHe2fc3BP3gNLBeJhT&#10;NB9XJB6Nmd95IsgRvDQUQJlBxUC4UNgCgQvDJBCNoiRclQAySqDCzukLjPDBfI8iQHWuzI6Yl5hP&#10;oChX48m3js5WMcRijx6enJqw9y5dMk/R0jhpmE9ATonmg/aRCYE5RSNoI3n58iXvcnX26TP2C7/0&#10;c/a7/+k/eWU3Ur5QBDFP874XX3pO66B9JuWmvrbRrly5ofFr/QTUebgXtvecdWMZQdB7LnYgR3uw&#10;XvtqXfOe68VDQhVipJoDAJB9gBLFWlGelHmgbC3vJaIcwAkJDFj39vZWB338u8ti9gRdAZZ8BoGN&#10;MsEKMU8AD4BEEwlKZcL0SUMs1FylNpJaf31HrlZAHwZIyLvVdvQ9CwhikfF9tSflQWcjrDGQ+kSQ&#10;ZTbGQNDE/tOT9fG9p9fwgdbW13uAGw0nNncEvFqb6bkZ38O52k/eb1n3gwWL6/FvSoyixnknLL1e&#10;KMDRdpHylnY2jasG61NxKelPUrx1DXo0J7RvIwJoXCe4stk/Qe0B0sBoGYkbB9cGxVhoL4kJPBFP&#10;ujke8/HszLTmNN/OnzujeQ5qHqSouPtkzwvC4MIKir0/+9RzVqr3o7jXaD/UV0eto7XRWhrq7emz&#10;p62xtsZWpFSWahyFWruWhjr70MsvW6NAvF3g2tnaZG16b19Xu7csLdKTLlxrlBnlTEouUCV9Q7+X&#10;l2rfSFlIryelCEgWrSas/8E9L8RU19Dk+4baB5s6B8vaIxwv7nlTZ3o1mTACFCn+k8KiobkjTY6O&#10;ciXF1MjbtVu3D0D6cY8DkH5Cj6fPnb1YJGGC1povZuz1rCXA6L2K1js+NiVmVC8BtWThSJW98cbb&#10;EupiljlFVlldZ9XSaAEeTFNE/nokpUC/UIKPgy/Us/HREcuk0lZTVeUCIVgasoHRMauqqRa4RQTM&#10;KxYXOFNMg0AoNHVPdxC1knzToZBQDGSLUsBOAThvbC8B42AqQCQflJ9CsUevZc1TelW/P3ryfj31&#10;R4EFPmZAL/t+fjpDkfDhJ+8DsJ2B6QFj4XfJcX0eloUiwOfNWY9XU9Pc0ViCqHbYMQANa+D6+LoR&#10;bJgpNSTLEQCiIBAJjKDjRdgbaSGYAWH9AAwBbbyXnzAl+iEDlrBZgIHxZO+NcT+6D30XvXX9trhH&#10;DRLwctVAPyh9St1pIsnJwa6oDFlzW6O1d7SIWZe4XxPAJgqa3sJ1dfWe3oSrgCfBTrsC2+6eLoGn&#10;BKUUDXoWU56T7mMoKDC2f/T5/87+2a/9uv3bf/u/2C//0s/bw/4Hdu3aFXvppefFuMpdsNNljHzi&#10;9KaEqa6LSyAcqWCQAhmxMebM71KKkECZnt4UNbECrYEEKEoe6w6gEr2P+ZY9xpzsMyPMtfihPadW&#10;Cgu13SnoQdlUzO+ANAC9H2dQLvDg/phPlCGugcsE5ohlhHnJETBTbIdx5eRqXvX9XIP1pDDKnkBU&#10;C6br6d8+52KaApSSUNCtLrs4i7W+KFzEHXAvRFPjR8e9UiOwQlHDtLol5ZVHQPuMVCA6m21oPXI1&#10;LmIuaEVZUCxlwME64/uIfYn6RkAiChXng5Qs9ijKa319s7NFByCxZi+Gop/k04fDpUbnLAp6oGjC&#10;IL2imz6LxYc58eto7gkIDenclpYEdb4rrUaMdWtzw2g/iqUCkOfagdwCjy+pqqiWprttEQIe9SSl&#10;kvvI0zxqESUn1iwuNlyua9ZLPnS0tjqAF2oumwXYYSnCuhEBuPa57heAZg1KxIpDUn6CxZw5EwMv&#10;t/hSzKYo2uIWPCkbkjOzk9kc8IooOfLFAu9y3WvQAuwzzQuuORRxzOdYH5gzipl44SWND8WIgilk&#10;nly/flC7+3GPA5B+Qo9jh3ouMpk6jvpP4lAMqyhQrIMd9JSnhromCcUtCaA8m5lZlCCUwAgErbym&#10;0QpLyyRcssUNSO/AD0bVKQQpQoHOQRxchwkdALRWXm/v7PCG81TtIXWFLlmYu2EcgC9CEYGNvxIp&#10;hoCoroza5MSEa+v0rUUK8R9MgKcDqwQsT8DLgVePrID8/3366xxw/s1rvMBnJZQBNYAakxcsnGhU&#10;QJi/w0743VmrhMM2QkWHmINLwQ0CtTalrKCgYOZkXFlz4iNTPL/r6awYic5Dsonr6X/+PkyjDAqT&#10;PaZvWE92nNktz3X4JH/JXkJ/1PUAKkzxgLODvcbDd+sL+bO/h39nf8+R8KFEJFGrEn4t5MhHXLDu&#10;ep5wkTMKWDcxBo0Nzba0GBf4pSRow5r/LYHyogdyUaIU3ynRrlxvaXHBpiYnPE8bM+XFf/VFCbeM&#10;vf7d7/p3TE5O2te++hU7f/aUzc/N20D/kJh+0OYXpdBJgVnbIKCO0pBaY40Tsyf3UyShWFddCa5p&#10;ztPZPGEEp7QVBw0JfiLnUQ5grZ5TrNsmh565IDAKgMHHyv2viVUB1ERG74O0K3baFx78J7CDxQPc&#10;KGcAmv7kpmnYaSCA9SLt40HZQoDDXHG34HoRz9W3a+y6J9aPJy1hy8ICEj1T+KE1Dt5JPAPKA/dC&#10;UCFgHRegsMeIznfFdW3V4z7Yo6RuBfTesOZtR6wxTZU/xvDoP5QR9hJrGAmFHVCYB6qt4XYiKh9F&#10;C9cIhT629MTHToAZPuAyAXSVfpboXgErlAICuGjJSRcrqtt16wxT74BqdlWRcqOVbDGWAY2IHObO&#10;thbNX47XHifnGxZN7/WdjEbIvWvPdLe3WpkUHurQJ6Xk7eq+S3QNih7V6bpU+6oMhwSkYckPKQiS&#10;EZ7SqfeROYIfnJgKWC8tTx2kS6TE6n0UQVqT4o9dgVoN9KIvFthiIaBCGbElrCNNfqiEVxOVgiFZ&#10;FRVTbpJSQJevKn0vz2hlxMJaA92Op5OihBCzcfPA3P3YxwFIP6FHS23tRQK60ERJC6F0Icwudzdf&#10;WnCxQFnadoqergS35NhCLCGArrcK8qAlCPGr4ZOFCUhCuTBYW191zRof9MDDhzr8IautrtF11pzV&#10;EExER6mpObGozZQHLRVKGMAiPIpawhRQIpcYXybmJ9K7aF6xurriGi4CHMAnWtvBFQBy4EJ47jjw&#10;ZQGf17LmyOzfAUNEGb9n/05Ud/Z1CfdHPwnGIRCF68JsManzPl4nFxSWw/swg8FAXEnQ75oCvT8b&#10;EJZlZlmQdoCUIM0Rs+ZNGr6/l7954A8o7bDCKCEbCP3sv7Nj2h8749Xo95m0noCOWwH0HbA/vhPQ&#10;9u/Q//H7/vzwcL99ZkfrG7BweZm1tjW5mXuHXPk1TMVU9hLz0j176cyEBONOrtFju6xULBcI0r3A&#10;+Jg//HptrR0ekb+8tOTBUGNjo1ZbU6d9IEYioUr99IcPH2jeAtbZISa7vOhMjYYhWnKbnl3wwK89&#10;MSZS1wAsWDrgQYogUddRse8i7TNXCABKXWuXD+se8RMTEZ0F5+x/KHf4zRlfVmGSMqo1IbBRs+MK&#10;Bk0kUEYwmzOHzFFITJIuSpg68ySZCcDa3iKHOuD+b6puFRXDkLdceSACmup4vkc07q1N7eEcLD56&#10;D0qVvhcmTSYDrRHZ+3S0IkedtWR/YdLP1jlPeTwIiqj+7P7T2poaZ6UwdhRXylNur6XcnQSDXtd8&#10;UECH71jVGcNdDRN2Kwp7xsckgNdaUeSE2AliNKKVFdlrSHGpr6220ydPWGd7m98T1iCUT0y8uLw6&#10;2zu8PGcd6XFi+Y31tXbqxDFrbmx2oG5rbrW2tlbr7e60wz09UiSIlC+2cFmZ18zGorS9uW1Lc8uW&#10;ixKj+Tra1+vlXulAF9DiNNTXWwtVxgSIuN1QAnl9dTXpvmYatZAlQi1x1oG9zdoiV9j3KAqAMC0q&#10;VwXiWHWaJadg+jB6GpXg4866orR/dH9L1ETXvinVXuGJEYKfQSkL1RUVDtCAPP9u0DrwOmb8LR3A&#10;2/fuHID0Yx4HIP2EHvXloYt0tUF73ZOQyZYf3BT45euQ1NnySlJCNMcqo/WWm19s6+ktq6ytty0B&#10;0bYOBgcHkMQ3S1cpWDWdsBA4aKqY0ygQIWklrT1tFF/AjIl/Df8kSJVNhdq2kDRyTOFEvVIcAwBC&#10;uJIihnAtD5fYnds33G8GA5X4dmAi+hyhLGnk3yPR5z/5Xa/677xK4BBCC2HHmEi94u+A9f77+U5+&#10;7lenyoIfFgDeqe/RTwQ3jIQ+3PjGiVAtdq1cbEj3gYZPdCqmxqzZGQBA4GPqZuvuufnMgZPxPAJR&#10;nu6f1Kj0clbI8h5e99c0Zkl8/gPTfai8kVc0PAcZXtN/WcDJ3r2/yP8/ei+/IqhQZgq1Di0tjVZS&#10;EnDmQ0Q3yhA5zHwXNZXv3+2XwkXRkTJbFqPGRwuwwKBhjaAQwVb0Pd7U3qmsjNr8ow5Lx44dF3OJ&#10;6HNLXpmMccLCi3T/+KuLSkq90tXicsLSen9eAWUlaQlI20NMqxqxxlks5lJEhS2t24oAfgfAkmIJ&#10;iwZkATEi6Zlzn0v9hxWAYiEEQ+FHBsBZF0y6rCEBjqQg4UKh4A17Ce2HJhJ7Wldn0o/2LhYd9iIm&#10;0kKNRUutaQSkqSimtXykDBJ7gAJEVoKvj24YlVC7RNobFdQKrJA+0DojLAUpj6xQIYqCvnNbZ4Rr&#10;VQkUMjoHKKEUB2IHUC2LMYwO9nvt8vraKmttb7FgKOj5+XSdyuganMewGCAWBeYBBaC8lDiCbE9o&#10;8q/phhYSu9Q0aJ23PXirubHeGWM2XWvRvz9H60uRlWhFldvairU+JShI+iAgT8AWqY7EsFRVlFut&#10;GCl+25GRAV1XCojGT0e9nfSOreIySW6I3ZeLfYvhax3GR8alKCX1uVov04q/m3zulaW4NTc367tK&#10;/O/rYr7NzS2u/KPE0aqyoKQka03R3BArQ9wIv2tqNGdBj2vwXuUaB2tM+hSPZHzV6uvqNOd53gGO&#10;WvcwZurcl+rcV0ixIF2UtDJ+p+MVVgZK7mJix01UUFZCGeMDkH7M4wCkn9CjuqzwIgFjaKxUBCOY&#10;Bi20uKjUgfLQ4WPW0dnjTCe2HLfT556yJH5JCWnTE5aAv5YgHQQlpkXyQAHk+tpaO33iRNb3JwFO&#10;Zx+ujf82lSHIZ1cgt+cNLjDxUZuX6k4EWAFQ+HcxmQYEJEUFuVZQlGfXrl5yjXk7I+DD96dDw6lE&#10;AANOf581Zx+CNkcwCSP9RA4DzlnGiXj8P97393/yd8+53smWzsRMui126/4qTHjS7oFNUj6AQxgK&#10;vj+CUPCJAhyYQbPR2QhqxqCfmjCv0ITwgE1prPtsmKffhX7PgqxG8+jvWcuA3qfhZf+ePQL+mn/W&#10;f82+X3PK7/5vf/Lv7Od58gIMlHusqCyX8GuQYrSqNZDAyt0VyFb43yjkkdncsZnpBTHSjHV3HbbB&#10;gVF9ixjIckzXsUcRzHtizhO6wzw3hdfXN+hWs/P17W9/17uE3bx+w5k21pIf+9EfsTWxWR+L5mF0&#10;fNKSa5q3dQpIFGvfkS2ANUBj1Jfk5+1ZpYRkASbZcNBIdyIin0CwYEmZUYM8HKS3cESCvtajpwEO&#10;GmMQWUxNZn6yLnTMKhObRRHD2kEgHAoUbgtuiDGjZOKG2d8n2aVAMcqa1rNMWuu4k/a/YxHIWlE0&#10;A4/80bqMPsL5wOCKTqkdIGCjCQy17gXZrtBuEY2v9ULJAzjx8bo/mGtpPJRZpX4BgBkqC1mrmHWp&#10;9lldtMr9r6TMAfolAlf+zc9oTbYyGMy0q6PLGurqHewxEaOAo8Jw7ZQHcmofa+ycM9wSzDcMmDNL&#10;dsaKFCjKAXNvK5INCckA2tQC7ImVZbt985YNDQz6uSaHe3xsxHOTJyZGvQHNqgB2fnrG+znHlxLu&#10;lwZ86yQbqI2erWFP9kiZlFut6xYnBfdENk2NQkDNTc1sWQ9GRfEj6l0bxfLZKwLeUJg873KjhjcB&#10;gV7XXqw/G7/CmcefvOdpl7hEAO9C3W+xlCuAubaq0uczWlXhZu+66qibvrHiANawaczusGwsOVTz&#10;C+s9f/PaNw5A+jGPA5B+Qo+6sqKL+FnwR9P2D3M1yItP9NTpszr0ITt24qR967vf8xSZppY2W8bn&#10;HCyyTR1uz0HFlCaB5uZBoYOnWumgo2Vz2MlXBKAjEpTkalL9icAkakNTgpJDCeP0pgHukyzXyLKR&#10;qwAf3W0wd2a2UmJokz4+0XgJN8TNIx+kgxAHXKeZ1xwAEY8AU/Z1ZG2Wj2YFJOZq/v73n/vXAYRp&#10;zQjbBPBIPaE5BRWM3H+o1/V/Amlp1RLSIQlHRoOwp5YywIlJHA3f2bSEL8CD+RMrA2Mh8AbBD0vf&#10;D1jj1ngQsMM1ADLes//gz87uHaS5yj5Ic2395uN30eS/84EsOPPz0d8l/DDLAjCVAukaMbLl+LwE&#10;ZFrsNiIw7rIiCUBKfsaXkrYloC7IL5HA75GQ27T4SsItCLqUhChmR3Jck2Ljpc44qRp2qLvXRsdG&#10;JegK7f6D+97Scmho2CO2YaoU2kjGl41OUYMjY2Lw21ZQHDQqU+H6EAr4HMNcYNHRSEjj3bVajY+1&#10;pToVbQspP8q80l8YQR0RUDOJ3sNY89bT0+NghX8WAY6VA98pVgNuICOFEwsIe5C/M0nUBKC4z94u&#10;rRDFBmFnWm4im/lJG9ZIJQ05sjWifcn8p/7TntTyOtgQ2U2kNoFdOzl6UcoGbgUqeWkJfN20gZyt&#10;l4ihUiCFCHH+naP1aREgN9bWW4n2G35gQOTCs8/aqWPHrEqgMa75Ja6DJ5H6+YXZ76NhBGBdEamU&#10;ckJK1a4tY63QeqIdhEtLrUyKAmcLhYVAKPYCZwOLAxaOuAAYRrsuJYx1ro7WuOLlLhzN0c72hs7+&#10;mpflZZ2odc/kECw6OjwkgF7xVrSrOi/0yd7b2pOSsG4dLV3W3truTJ98dJTyslD4v7l3anW/rCul&#10;bbOBogXeVnZufsGGdF2CSWsbmqxAckkHTHum2AEZmUGmBGeN0sEVYvO0Ic12CUPBMk+bxBfNOpdI&#10;8SnQmaG+P53VCBgjSAxrIhko+OEhGpjEy8Ws958EvzY0N9qelK3f/5M/OQDpxzwOQPoJPVoryy+i&#10;tZcIUDZTmx6pTcm+Qgncn/ypn5Eg2rP3L1+zj37s43brzl0LRSK2q9lPbq1LHmdBjdZwFPLHz1cg&#10;5ggb2CG4YzXhxfcx18EOlsW+qAHc2tFoC8vztpO77SZTwJjDSMQoJkuCfyrLdfCkJSN8Y/NzAoBC&#10;v6a+0csj5hnVlLKCVoijO8kCMUwT6CKQDabqf9dfeDhz83/suCLhIK2/8zmdTl1BfEev8TolBDs7&#10;261KmnWttGb8qPhhN8X60bb3Nes93TfCDiaEqXIP86oYD6ZTFBWCb4rEBjDvooVz6CnrnyeQC+j7&#10;EBQEw/E3LBAUa2AOiZjGJ8i9IEAxc2LyJ8gpC+D6bgSrxs86cA/8ZB6I8kXwC471Jl7XHOifVL3i&#10;d56kuGyKVdLUgBKgurxFdV+NTY1uVmQWb12/ZeurpO3seKpUaWnYqMV9v/++C9n5hVkx8WzxGQAS&#10;AMZHTaUolBlcGIAmxU/GR8fFwOIO8D/2oz8m0MkWntnc2vEMAoRvfWOjGBk+5A2BBVWyBJK7W+4a&#10;AEjSUujCYtQUnTl2/KS7RsgoAIAIuELpwXUyMzPj6W2M6djx45ozsSutT2tbmytLxE8Qae1MS1OD&#10;FaRQ+69MAj1fc0gKVqAARZWmG3t6v94n0EwBWPoO/Ju1dVX6LjE73SMIgNLDtfa2s+bufSXIo9N9&#10;o1BDIMuYPYBJrK+YOBAtJCwXgMbCktF9YJ3JD+RaLVXfNE4v4LKR9Oj2vsO9Fi4rEaNusFs3r+mr&#10;t13pQRHgPlEA/dwI6GnUMvSg3ybHpASR26xhEIfA3gjpTNbX17m/mz3vxYY0FhQY9hwRzcgD4iUI&#10;hKypq/XIcuq/r8QXrb29yQO6APxaumxxHvQ5gG1lUUo5c6zr7Wxuae8LTMVu0+sbdqS3z9P0koll&#10;t1JRwIcgQwr6VFREvdoZGSLECqDwEsNCauGNmzcki7SfKip0rzovAvak1gP5wRqkpcSQiRATmBMQ&#10;iKWISPxVKf6kkFFitr66zs8BwXLMEbEtKLwoS/i2cWERGIqCx/cD5pjP+ZtHqItZMx8058iR4vS7&#10;f/gHByD9mMcBSD+hR0u44mIROaoSxNtisYXavORQVtQ0WnvnIdtJ53htYeoFn3/qKQvXVtjw9LCI&#10;rAR+DmkYNO2nFOemQIrNX2q5AkdYyNjIoBeiwCwYW5wV8EswFtCib92mYtMWwzcphuMQKgHXTree&#10;soglaUwwNWNFYkn46mhiz6HjgCzFk2LTCwK6fGdikUiZffKTHxXraLTpqXF9r6BIWjlgBzahEQOM&#10;PGEpCAs6fdHzmDSN8vKgHTvSayuJJQm8TU8NKinOs5Mn+qyoKM//3tpSr2ttuzLS3txsUQnLIoHb&#10;mWNHrF6CdFsspkTjxJ9XHCiUYlForXWNVi2ASkvglGl+GqNVVhcpt7rykKXiCxbVfYeK8q28uNDK&#10;g4UW1qGnU08BQluTkV5Dm8enuCcNn7rX+FN1TwgZjYNUHsy+AAAR9hSfIMCJYCsEtuS+ntmfKB+4&#10;JOhixWTrLbarMUc1B5/57I/bSx942Tq6uu36jRtGOctAfrFNDE/Z9ITY9QZ+0h0pKd3un4al3bh9&#10;wza2UxYoESMRE3NGJOFPNDouiirdKyZvmvWTH3v06Am7evW6QG/H4mJnLzz/gkcKT07N2u079yVo&#10;0+7rFUV2RaFF4PGpj37Unj53xlNtiBjHP1yl70YdofGIt52UEAY80TuofFcsgZ5cpZ61BKzmk3aE&#10;ecUF7v8l7SxbeS1t6xLOqQxlH6mfXSh1T+xT+75GoBOtEMPTt2wQwavrkx5F7vK2FA8sJuVFWmPd&#10;L64a1kInR0AbELjhppGiJmFOLjd+2WKxLSxAEYFoRbjUwlICClkQKSR1ldVu0i6S0lAo0MHlRECc&#10;VCovHRqKlEpRyLXU5qr2/LzmvlRr1CzQ3xVIxgR4q/b222/ayvKKgzvsNqh9tiKQWl0WexU4bWiu&#10;1/T3Au2DgkeKAlHOGGFwwzBP1CVgLXYEdCiTpboPaXliztUCzqQrPTrNVlUbtY7eLisKl0gutFmp&#10;lIcdzWN9bZ21tTRaSvv84f27Njc9bsUoP9j7pYDVioGblG4UWYLPuvVZLFJLizGNO5vPT7tVgrwA&#10;YPZRQDKD9EYanlRUVRitMr/z+vcsLILAHiIffj4Wc2WJ80YpWiLUKe2J4pOR8lehs5fUPNC8hEh2&#10;lGm6rYWlkIW1dxZiUiSkKAVpZaqfIe1trIbo/ajtfDd7hfiYMindyB5a37JnMvrbks7nH//Fnx+A&#10;9GMeByD9hB4dldUX8/DDEbkqgRUQg97clfAIUngi1wYeDNj9u/ddQy4sLbL0nljS5pr3kqatH4FS&#10;MEBhlmvoNNOgVB9VgOpqqj2YpKW10aOI19aTOnzmKSPrApiMDinNJQp10MqKpJFHawVYYQf6tAQ3&#10;xRXIYQRZYNCY00lXIWK0tKjEfXP1dTVuBlz31K+1LHPR+0M6cJgJ8R9j6uQ7ONT8TsTq8ZNHdPAy&#10;DuilYiZHj/baM88+JalLYRK6Z+EXp9BByhZokShhha+SCk5UZWtrrHfGSwerikhYQkoCVsKcVLEy&#10;jbmKQy+hvKPPOXsWjcnV33ckcFYkYKo0H7ANUkAQ5jBu/o0PskA/iUjFVEmgDIUhKBgR1NpwT8US&#10;/PjGMfsyroQELT9DYjOlAkUqfaU0HzDBLa0bVcfwaWLih7HB6suE1N3tbQKCgLMUhHVTa5sEZaV9&#10;97vfs/HhSfdFdktRw7LR1dkj4dwuMFywazevSIHBX5/x+ALYIWsEA8RnS43nyYlJaxIrOtTVa0eP&#10;HLWRwREbHBgUEw7b+XPnbGpq2hYXxKAEJFwfFoj1gJQd1hzrBQoe1e9WBPy4G1o0PqgQvtkqN2tL&#10;KZDgJEd7dmFBwpWCNHte5SoiRQGgxuRA9TGyELwHtsCW6m3edlHvF+a5ZaMQi4rmk3oBzC1NU3QM&#10;PEANEy8ARkOMYt1fvgCPwh74UmuqolqfEs2zzoIUyYjWrK21xc9DkebWfc2sn+6PtS0OFGtNCYrE&#10;mrPlro58pJk+QHgZChX/ikhZoOzozh6FOpK6z0Wbn5ux/v4HduP6dVdG+x8+0N6LeI0B5pC2pRtr&#10;G76/EmKVOdpvnAXYMWeTfUTJTmIEYJbsKfY/CmAZ8y4FhGA7TNwE5bFvAK0daSMV1VVW21Dvc0wK&#10;HMonecXZ1MN1W4ot6Lv1mtakQPud6xEIdrSvz1paWryveURKEGdjbS3hEeEUd6G/N5Yk6g6gPHPO&#10;KUeKFYYKZeUoO/rZr72jm5CCIaWItdAZJgaBM5beFPOVMkI1vDUUEwHoqti0l5QVk2eumAd/al2w&#10;HJCLHwyFjKIxmJEoEOPZCiheKPhYA/ULle9IfcOCgMLC91Ppbnhqwv72O98+AOnHPA5A+gk9uqpr&#10;Lu5p86HNk3tqArJVCbIygQwlGxdm5mxJgEuhEaJHUzsS9vk6SJl1o+sNbIL6xV74QJsbwAYsSbuC&#10;FaExI8wI3CHSGxPUsg5UoYQ8vjIKlVCcgyAwApWozgUjoQgEdaJhSFTxQsggtBDmLhgS6y5Q6B2M&#10;GWxR18Q0lfVJSRvXQcZ0n/VTUX1JA9U18QeSd7q4JDYrwXP/wQNP72I8I2MjYk/5Ah9yiKkmtu65&#10;pIu6B0zXESkcBD7Bkro7uwTeCwIPsS8JHPJt+Z4qCe1V3X+JhBS+UlgDggdmwNgRAAhGGuhTyhFG&#10;4+ZrpzeSiNLUiQhGQCIwACJMyHgMvfqVPsP7sTAQ7Vuka2rAXvyhs63N8zwBZiwbMHpAG0sH73Mz&#10;qz5DtadiXQP2QnwANb4J3qNF5pbGe+fWbWc/0cpKZ71Tk5PeHQzhPjk960Ka5isoKTATAp4AKYKg&#10;CqTsVQio0quUmd2zqfFJKWs1zkKXlxZdEE8LoE2Ck7lkzuiCxXfj60cg09iDOs0E7hEXMDU16cwM&#10;5WxqetI2Umm7cvmSjY+P27zWIA2oag94SpNEcbEUhyp9J8KXkqkwRtaEClO0qiTa2qtqSijnbom5&#10;as6JQoaVkxOtK7m5AZD2tXMlS/tKa0COL0yNwjJU+doRK87XvkLJcp+29iT7HP/truYQszc585Rh&#10;xWxKWVgKjmi2pCykXGHd1r8ZF6mMgLc3mhCAY8alqQY+XUy2pKutJaVs6Ps5b7gaXnnlg874OANY&#10;CqhDjTkYNoh/OpXCRSSlW/NOdHOZFGACPPF3o0SQjpbWeAm+Qzki2JHuadVSsAu0Dlhl8HlHKiPW&#10;09PttdrLtE5Yfoi0BxBJsauRstoupS+sc8/1cYOR3cHvBMZBAJgflK1seiBAqHnXGmNydteCRsr5&#10;5RxgieEMPJAiQsU4upVRLQ2wZM051660a51IiSSIbV9ZxboUl5Li8R5+hHA/7Oj7pBD5ZwJePx1Z&#10;hSzhPewFYjL0FlfmPdZE14bZw/bJCsA8TmWy2/fv2bJk0w/ee+cApB/zOADpJ/Ror4pe1I50AeRC&#10;QgJ3Rzs1T+AZE5MipQYfT442bHG4VJszbhlp91sSMwSMUG7Qm2hISFBpjMCL+NISSq8HZDgASeaN&#10;jg77QSNVh/rJtAsEZAvyi/RZgjQwE2Yk4NL6TMADSBB2mE+piETjedKiEJaYuKbGJl3jJ70m60NK&#10;SnDBMKkZTNoFMpoUGv6dbdyOyQrBDyNubq636upKZyFV0QpnhstiyIADjB82A1tCywckAQiuB6s5&#10;efykCx6awwPGHPq52QWPDC4syHYNQwgBxmjhmJpJN6EmM8zVA4aYFP2ESXnEt+bezaqaE4BCo3eB&#10;ma3wRFBZvrNgN/GJYcJWaGKC1cGbmYgZNIgdYe7bXN8waqRXixXXVlVblMAavQ/rA75KB28pKwhS&#10;TIlUfiPimCYesFbdvEefU6yivaXNrly54iUxiR2YktIWFAMLCZTCBB0VFvtc4FoIFut1gQQdjDLa&#10;N9w/vlBMj5imqedeLqVmW98JW0VIhwX+5VJ+ABBYOOvmtdAlGBHA+Kdji/PahzRBSUlAz7mJF2sI&#10;800jCp4O0prWoK5X20i6YL6DC+CcAKAldL3qGhtT+xtFjAIkMN4S7SeieLP+Y8255nhzV3/X2/Hz&#10;czb8KbDNwd+sawEQKEy4TxBGm7BY/Lr6t1s/AgJtFKq8Ap9L5hR2CHBohW07jzaJqwLYNdsAqHcF&#10;yuS56fvYZ7Bcfupjvic4G/i6CejDGkFENlXJenp73RrBPVIAiLaetGNknxDnwRliP2FJwkKD0jA3&#10;M2tJzSFtY5MCds6GX1P3jnmXuVsh4Evzxx5lz3pKk/YWwaXD/f22rbXwGAmBFwDId+xqnKwz3dbo&#10;eIZVAWUSRputGZAtIcrnFkij077hrKK8YBFBacsq2AHtRVpwLtv4xLhkQa01NTW77IDJo7QzTs89&#10;17WITGeiiAHwaHjdJ3NOUR4UBSz9pBwStIe1hmwRlGfmnHNKOh6BkOwnHuw7UkuRN4yZa7Afo1JE&#10;aBGL+yQm1v6dt988AOnHPA5A+gk9WiIVFzH3CUqdkQTKSiwcrZamGdUrmMpKjKYaBAeVhEucRefQ&#10;bq8YVpjj7APghIkHpV1X6rCzOACKg5iYEWbQ2Zl5CY5Cr2+N1k91Jg53fp7AYhshTzqVDov+jQ8I&#10;4xSHhipfCM5sSo0Ei64Fc6Ov77ZYEMwVUIddZStDZQuL8FoW3LJbxdmoDivpPZgfGxprpDgM2dPP&#10;PO0BQJi0y8JlNjYx6pYBFBAEOYBEVyH82ZScjEmLJ4d1TmCFwIFJE2RC1yv8oYhz2AHddbg/hG62&#10;dGWu2DpNJNDYEQ6PlAgJeYQjwoIX+Qm7LJYwRqHAqgCQa0Ca62ygG5H4gIu+QPMsbV+CibsEdDBr&#10;E1WLJQPTIqZVWDT+bAJ5/P36Plg0LJFOUdSHDgsoCb5BCcFsig5BLimVyQjEQvlBOK5R1Uvfi/+c&#10;jmZ7ep0qVLBnCkdUhCNil1uefsNPAosQolwHhQ6zMTW8AQcsA5g0vYkJwh4WqXXiP9KrqPQWW5j3&#10;98FmUX5wA8DQW1ua3VxKwBn7EyUO8C0UmGD1ybAXJPzpdsT6Abj47nc1zfgbEfAwKPyUgA/V8WBL&#10;KA76hyXFzlAWeBOvF+l9hVqroMAOP3ZIe4Wgp6T2OEFXrE2u3k75SoDJ61trvimAQs0BHt5sQ/O6&#10;BygUaD72pKhKu6ElJiwPds+4eOoFZ3Mwb5TZHc2zbttTqwArlARM4UsC2+TauvYQaUeVAhsTA83o&#10;3rcELFnFUreuCwOIASmo+Jx3bUX7GEDlb1TXQ3GGuQ6OjtiogLG9q9PnDxcBQOUVyrQ/iDJPkEOd&#10;klIgNsl+IWAPxgmLhRGz56hc5oFzmkv2C/EEgB17kaY0KE2Yl8k5Jn2TAjicC1w4uGuCWkPqnMOY&#10;AX3eMzk54UokjU488l/3huwhT536C5xbb8whwIXB0xQIE7+33NVe8X7S2v/UAcACwLh9anQtFMqs&#10;PCI4kwp2Gd9zHguie3ArIYqcrr+CK0n39rW/++YBSD/mcQDST+jRXFFxsciFCSLLLFRdZdGGBssX&#10;mAWDIbGxaisL0ey82EIVOvQl0s631sU2EJzIRYJCityUSpGCWmmbaKvkZsZm54ySfdTihgE0S7BS&#10;5GFZWjTg52bE3EIJI8zLdJohenpLh67wUV1hKQc6xDBgDg1+Z6I1iRAuEiOEdZETi7AGYGAEsLF9&#10;Ju2sRZ/1lCTu8dEB5En3otW1FevrOyzBQM3ohLT0LAiSLsb3A5IwWXJJMV8iZFAGaNuHj577pKYz&#10;vZppwODCTMIUYcPrpJXAoFEeYDGY2WENmDIBDsSnRxtrXJI4j8aICU6avpQNhAa+RoKCAGAUIqLG&#10;EXRYKYgkxy/I05mchDWvYb6FSQPkuxKuMCYAEzbogXi6L3LNcSekxShKBKSY/EfHxtz8iXKGEZD3&#10;To5OuAArKwv72PM176Sr5ErQhQUYFCkBfFlvGDNgTD4tYITbg8hg8lvJs2XNqQyGcASUmBtPT9PK&#10;8zsmZMCW9QE4YDOxhZgUO6pxbXveMzncgBbWAJpZsM6YeQFmlB1NoG05COf6TwBB4teBn9dYC8zN&#10;e1prQBQzt8+h5pZxABz4HP0zekFvcSWpEFeJ5qRAaE9WQY3Y3boEPYVBstWo6lyI4wulZziBiygv&#10;voaMQWNGWfO9KFDWgbGcIoF/sMT9q6Qi6ds0vizbjsUWPNNBK+jAkQUj4hd01gQ6pWVB7dvdbJ43&#10;cyjGnqP1AqC5k6LioEe3oyxSsY9rozBjdl4X8xZK6t7ZEWYVlZV29PhxO376lHUe6vayvZMz0w7W&#10;dMYibTKudQagI1KgiYAnGwSAxhTNXmtraXVXBUDOPibnmTMCuHMuOadZ83M2vkS6hAMzkfrMCWe+&#10;SPsDFxBnjxarMGmsBPycnprSv0l/LPbARAK/UGbw67Mv2QhYmLSN/Pyh3LMG7DEqveEeQFbx3rW1&#10;pLYJCjKAnnW78DrKIHMM+GOdQyTyd+6H38kPx/WFIhNtbLQ/+epXDkD6MY8DkH5Cj9bKqou52tSY&#10;rQi0KZMQpCb3EpXGJFgkRj3nkAAP/GgZia/JuQmxbpgrgWNbzmzQosntDIg1ELREgAb5lghlwBZh&#10;TZoMTIWOSpJeEjxikfovkwbMyFXNEahzaPVZWIHAgUOO+dTrCAtIECwIPsCA6lK0TITpUKiCUooR&#10;MTnGg2BCSPAamrKXAtTBROBS2SkHP6DAeWBgwBaXFt3MDRMGiMd0CPHhIU4w4XOgMWlz4AnCIUCI&#10;YiWY2+MSyhxyfOgIECpw0QULIMESAPjpdtwHTVtIAphgSPgVEVTO3BgTlgU90dwRDHxWL2cFNIoF&#10;QkffCTumHrNHNiNAdA0+A1DqH/4+BBU+fE/p0f179K/eh6DCDMp1sEhQQvLRmz1C++69u64MYNpP&#10;izFjKp2ZnHbhytogPDG7ozjtIngF0jPTs/reHGtta/f9gsKCZQEwpF42/npiAyjl6JYXCUoC3Cij&#10;6TENun/312tcADM+UHzGKEKe3qfv4lpxCWpy+ClUQTDfs8887UUxiDXoHxx8BMi7VihGRfoVlbcw&#10;VZOORqc25hbA5vv5DLn1uE0KtC/2tJdydY8odyhW3mZUQOjv11iwCsGgYdM5UoLwEyPMa2uq7fSJ&#10;k3ak95Dv9/mpWVeIaMPoio72LWZXQBTBj9Qnb7dIoLxbIrZNNHJxqe67xPeI95XW3vCYCC1+UTGB&#10;c0ViiPruQq6D6VvsdnPNFRkWdU8vpgTMugObklJM1TbCpMoE0MVaH9Likgmts84E1pWQ1hawPdTa&#10;JiUsz6PYcfkkpKQSPDg9P2vD46M2Nj4mJXZVCkGh9XR2WqOUkhqd5zqx2jXt+UkBeKlkggdxClw5&#10;tItSLNhXDQ31RrtJOql5/IiAGFbtzWekFDIPRGjjX+aBRapQ5wMZQywJoAij5hwQmMkZcteC7pnc&#10;7fn5OX8PDJe894WFeVujfremGFO1BuPzSHlb5hLTNooiFjO+n+qIxD94WVntCwLVeB/mbfYAMReM&#10;HUZObXBYNz+Zf9LWolJId7SmX/6z/3IA0o95aDkOHk/igTaZ2WQzCzQlKBEmFPJgw+MDjEljZbNS&#10;gQng4KczP70G00I7D8J+tCQEK21urGdN0xKqRL4SbUkgCQUlBJNiBxkJOQG7wIyuW/li1ujzsDtA&#10;LsuCqQaFb1qgooODgNnEpJiW4C8pteaaehcK+DEBEMBjXxtmfKQo8ToaPD7NLODh6+NjACA51Fnh&#10;GxGjnJ2etqXYohfvX5Cga5XwxzxM9TAEMn5UlAEiSLl3/OCMyYW5focl8Dvf437zR/PI08EdU6ru&#10;hd8ZU0qCAvaw/+DfjJfPwwJ4YrfEv7//3BXzIcVtS2tCnif3wVhQUBxEdTm+g5/MBcoN13H2re9F&#10;SWIc/N3NfRLKBMORtrIktkqUPv2CKyWIMSvzwMeI2dCDfx5dn+8C7JlrTOWYQwHFsvKwA+U6v2s/&#10;ED2N0gdgU+zG70nj4BrZcqJZHya+Vb2s1zH5ap0zmD7jLniXCDQTSGC+R2Egkpe5oA70cmzZ14i1&#10;YB+wD7k2wpka3qzb/jwyZr4P9sx3kIPMXDiL1Wedvet7+DdPcqr93foMT67rNa8FfPwkyhtg396Q&#10;ErSuedBzS/saq0W+FBbmWrRZ95cFXepmM1+svd+3rl1UHNL3lGpOCsXssSBRWAXz767OgxQHgQZK&#10;V26O9mk+zTK0VyP0Y6bpRfaM0JULRSKu81oihrun/VAoYN7UPY9JeaLvenFp2PI03rTWl9am1FNH&#10;sWhqarK21lY71NXtucnMVUwgurSybAuad9YVLZEziT8WtlzMfW1JYRKr5vyzz7lXtw7ovW550lzx&#10;b9aAe+ZemX/+zbpzVnns7zHOTlBnkAd/471Yxlo1NszcjJOgU8aAbxqfMDW9q2uqfL9yBnCrjY2N&#10;uFuG70Be8cSkTrEk/s5+gpGjMOyPh5+M3ddE/+acIBs41wSjsV78ndfZO4yPJ+fH5dLB47GPAyb9&#10;hB41JWUXqwVCpE4cO3rMjp46ZTUNjdqUedbQ2OwFABDcRHyWV4RtaGpE2jqBP5vOOovFZhG2FGFI&#10;LK0I6NY8iAm2STGFL3z+C/beu+/a3HzMXv7AB8VYQ54PGRcwlJeFteGplRyWcM44ENL9iEMTLA66&#10;gEYzx89Upt/RzkN6YkalYxYmPyokQQbJ9YRNwr51sjxSlddhPAhW3gegwjDRtkuKAi4844kVb3gP&#10;U8NnBWtHq9YEuDkeIYSAwvx7pK/PTZjrYibJOP5nsT731catpaHFg1mIxIVBwZQRVmjhmMpAOQ47&#10;jILf3Ues8eyDOJYM2C5Mnyfm6CzzpxQmkfFrWe1f4AfL5zpVElZE27I2+ogzUFg/rJ0mBavrqxKa&#10;Yvj6u9+TwJA1Qxk4fLjXa20j4AEkAvkIwKJyGsCP64Ko31CJBCiCSmuDEN6UQofJGTYKAzly7Jg/&#10;ibgdGx93IUagHAyZNSWaluhxN6sLFLP9t7c9bxWWTE4sFaXogzwvQUr8wYrWBHbP2o+L0WEdAVDI&#10;DKirrjXKzWJavnnjlpt8KUCB2ZXP0GEMv2NFZUS/53ixE6LFmS9YIYoXZlX8uqxraUGR91LPSAls&#10;aWq2sEC/f3jQTd2AB/PKetRVRi2kPWhirewR8nV9b4lJYnrHteDjE4i0i6XCAFnXBl2zUv/e1Zxy&#10;b+RnpzgvJH4FtG5SVPGp0ykKlw7nEEsPVc92tzYsWhm22mi53rel18RcwzR4wDq1qTmVorCj2xT7&#10;XI5rrXU/lMrMEVDCsDNaZ8zLAAp5yijCMHOi9sN6H52m6FU9MDzkfvpVrSdWIHzRPFFKUFCL8MVr&#10;nihKQgVBlFrODGsS0VmH0uMrx0JWrrXCZYOZncAwnlibFrTXiEXBUlGm/UyFNOaXOeGMEEuCcsSc&#10;anr9fNHQA6ZL9DiBbcRIEO2/D560uY1KllAoCWDnvFH2lawLypTiwsL1glsH/z1+bUAbCxTBsGVa&#10;O65DgCif5boQFB6Mg3OKMoGCwBiy+19Ku5SHfJGF/+33fueAST/mcQDST+hxrLnt4o4OzE99+tPW&#10;0dVl1+7e8UCUk2fPeWqMVEz3hyHs5lfmLZFatZrGOmmtUw58mF3pTLOpz/DER0e0N35RfHeYsjCB&#10;ErjV1tEhIaBDI3aNT4sAJYJbGhuadOirPfiKAhho1wTKAE4E9YiDuq9VJ9zNk2j9FDngwOKLxpRF&#10;IFRjQ72nRxFcRHlLBF02shazMCUPS6yutlrModamJycluOkWRM1t/NvZSFMPwpJgRphj2oZp4iOm&#10;sQB+N8pIUuEKAU/DAgojwCzpz4xZH7M6kp0KVoAVaI+QJBhmfn7eBRLX5DPcB2lLsF0egDaBbUQ8&#10;AyKwCaLrAQlYA++fn5m16toaj1om6Ip4AT4HYHIPLfrM2bNnvegI34sQhB2iGCGUADXGSawApvAi&#10;zZG+wE3C+HYxKZIqQ8IRa0vjBOYX0z6sKCqQJNiOdLSGpkYBYLGDQVLjwZ2BTxelBcUIRk9QGEIO&#10;IYqpHXZ0/swZF/a4EgBUqn+tSiHAjMv4iHIeGRv2+QNY2AdEzdOTnPQyFMCpiSm9HnILDbm0KAjc&#10;B+DgJmvNB/cbjoQ9yhgFDnMnghiXATEGBL4BPkTD5+l7ye3dkjIT19wUa2/jJ6f9KlYS3le4p7nU&#10;z7pojdXp3jkfWCywHKFUsT9wyaAwUGmNaxBRHhdwUOVsF0DSHBUg9HMwp2PF0ud1bkjvIUKeAja5&#10;ApE9LElSn4oKsejQxEJzWgbQ5nkcwPratuZXoIelQONyx1SgyIx9tytWW0QjCu0tKQ+cU9bUXT96&#10;P3nyOdpLKHwoVwA1zHkNBUqgiBsKRYR9T56xW7r0GkVDUGjIje/s6rDOzg7t00p9B5YKMigA9y2t&#10;27YHis7H5t19tSSGvqr9w140zTtzglxgrQFIgBClyM3e2rMAJuMGbGel6GfZdbHvf97Pvpibn9We&#10;W7V1jQelPvsZzrAUcF1Hl3OTNSlnyJOozgN7j3OULZpCsGI2OI9zhLUIpZJYEjId6DlNdzGUfmId&#10;yBxB2WV8u5Ipce3t3/2TPzoA6cc8DkD6CT36Gpovtjc2WKHAJSEtcl4H6kd+4tPS/qvt2JHjzqg4&#10;nJOzEzqAKQF1zCamx92vifDKpHQwJeRSAl4Cu6g2VC9BXlZcqgOTa4ODQy4YY0R668CgweIrpv0b&#10;hSS6O7utu+eQt+TDt7i8EvdxVUtTh0mRh9ooDbpB14S1l4rNUNJvU4KAVArYLAKowUscVvvhxGft&#10;BRIkZAkWoZwfAE30J23tZqampCSIlTwyoeH/86hOHXAvbyjhxKEkzxXBSY/t/JyAA/KaGMuatHyY&#10;NsExKCJuKpOgRKhT2MLNZxKGCEXM7JhiAX8sBTQHaG1pcZYC+DKHjB/Q5pqMgwho/PkEWgE0xAQA&#10;Tl5/Who+fkRydIkwJr+VHO+g7o8SpjBI+gdTvQrWvP832G8ZnXz0mSYBTJ/mfEbK05JYa1jXB8wI&#10;zqFYS6vYH8KZNQ7qfrCkdHX1uKmRlCKE1aHDh6y+ocGv0T8wYFPTU24mZLxEEXNvKBrVGhO3qanx&#10;daO5PsVuKBxCadZSjYmobvK1uadNATeKw4zYN5YH1psAqvWkmKYUlvRa2n2g9WKB7W2tztyR6OTT&#10;eoobVgZ919FjR9zysLwYk+BNuXvF22ZKCAOqy1I6ibdICyC31ja0HpS4JJhu3c8BectUlsI3iqII&#10;iyZ4jHOC2X1TFBYApzUnEf+U7iSoC5Bg/WHRZVqbfBRAfSYiNk3AWGxl2fKlpG1rP0mfFchTBlcK&#10;gl6j8E+1npWRkPdXBpwzG6tevnVne1Pzp/2ge0DxzM+XAiAYxzi+p321TawGP3VP6zpvAVc8yQsO&#10;OMCRE815ZG5wbVCWtlD7ZEZgNzs/J8BLiiWmfR+wVzhzuhHfd8SmE3tCICgWnajAzl0DOj+sNQo4&#10;gV+FhVh6Cvw7UepQSADDbEQ1dcsLJQuoabDk7H1mbtoWxXSJKmfz8/0o9IOSA+zhVY2Je6XwCVXJ&#10;sLysaR/wfpR7vpfvR8FHSScojswQrEsoSVWVVQ6+KIhEidNZjfFJpzBSvdKaJ5R8XDMEgW5pTgBl&#10;UtiwYBVqrrEQpAFy/V26j5S9jI1OTdq65ubP/uqrByD9mMcBSD+hx7nuQxcLBDIf+9CrEqrl9vwr&#10;r9h7V973wJM33njTvvJf/9wT+NGCN3c2Lbmhg1OoA6+DR6TzpgQc/ah3NrdtXQBMKlaDDjiHmAjs&#10;oeFBC0pwx8WQYegcZsCmhGhuCac1Afz4xKSY0IR+TugQb7mGiyCgiABm78pwxIKFEjS6NgwWYC4r&#10;L9Xod62pvkEAXeP+ZcyB3txdwASTrquJSjAX6WDHJUxjAk4BW5muF6nQ61TvovpYyE1jACx+V7Ru&#10;Cu0jmIlqDUhIRMorXYCTKobC4hXSirO1l2liQIOGDSkrzEmEuucSFgAAQgmTOaZhwBUtHjP8tgQB&#10;fk1qlWNaxsRKZDT3S5UxQNFztMUiEUIw0nkJyJpaCaOqqF8Pc2Rba5s1NjTqe7PKSkgCKpvytuUB&#10;Ng4aGhNgy3VJUwH466g2pXlkLDAnFCiCukLUrHaBVeigRp41TBrrAIxvQYCHH7Rcc0vXK4AMBkvu&#10;LOZ0Yg+4PlaUZikCWAwI4MOXTwQ1rCZHCs9yLOb3v5tD2cdKT0tbSwtIc/dsQ2BHgB2mRtwdjDGx&#10;nHCLAp/HQkEQE6AKQ5ybz7LAiclJjU3gpHlmfl968UVn0J5+JUAlIh2LEJH6mFbZZ0TOJxeXrUAA&#10;19vd7WsQ0z0ua78QeMbcoGAwHxXaJwSEhaS0aJv4niafGuBn3llH/J1pKQTsX6wO+OeJuM4R4KS1&#10;98itXdb3a0FMK6811PnR+wPaeNQkr64IWxSQDAUJUbZVATXlLsulZFFylvmkH3JTY5v2qgDPjUsE&#10;igkESfPSd+3oXja2dryyGmZ9FEDqzaOs0kcaBYffIwJ89uSklCtM3MwhxYC6Ojr9TOGyApQJ1OTM&#10;pQSOWA1gqZxtrCeAakoywGMgNI6M9gBm+3nNIVkOa1IUo1XVViplBQaN8rWlOQekqR+AEsV+RvmD&#10;5eL/hi2jeKHwcRYbtL85DwAtig8KNKDPv1kHPlMneVNf1+AmeJTuxsYmV6A9gltrgdLEA4sOT+6T&#10;88OZp3iSdoe/xnyhaBBcmA1oZC/t2NDIkEeWT05N2+DQsL3xzrtWLwXxa9987QCkH/M4AOkn9Djb&#10;3n3xA89dcKGA725DPzd1AO8/HLRnn3nOTh0/KcEQscXFBQnSVWnp1M1dEFBJO5VWSm4oJltM0Xli&#10;k/jU+B1WinkT82O1QIE6yNMSCNV1NVYjQRMqIodXAjixKtaX8oNLiT4ODvWgyak+d/asC0/KGyYW&#10;xEAk/KvCldKgd8RQAtLGB9wUCmseHBxwkECoe4S0PsPfiAgeHxtzwDpz+rRArUEsZcXoUytJ6mY9&#10;TxWSIIblAWiAs1eIEjAAaNWVNS6g96PJy4ICQwmuSoEYIA2Tm56adWFFUBPACJB7UJ2EOOySEqdu&#10;vpdgwqyOcoMWTyCUFz7RvBMchWmZ++CzNCJY0FyT9kH0eai8TMIu106ePOmsNFfrhwKV0vgJAoNt&#10;YKLXBGkcYvYaF3+nRSH/5uf46KhHrw8PDrnZkBKaBLLhvybKnTzr87g6pMDAYMpD5c6IC6RwYZak&#10;zjamddYsIRY+MjyseUp7fAFWFwqqNNXXOzAvzi9YSopbU02dnjW2p71AE5J8AV9tXbUDIKb6xFrC&#10;S0+SKgP7IsI7ru9iD6Ck0eihXHPe2dbuzRxaG1uMgjkoHcQ4hLU2sPG5hXm/nvv+JcHxdfcd6nVg&#10;W9EcxrXHAGn2QjAUdsCnMlqp1rJZ+wKGOT0z44pCfonmUQPE9E76GtHd9TA23SNWkhWxbVg3e83N&#10;qVg+tG9hYr4PpCgOaG52dA2sPrfE9EenJ2xHN5+vNcK0vLqaEPhJwRFLDmjABXrmaW9rA0iZkZKA&#10;YiFwK5eCUFYipTAgRTVfYJVP7r7mKCHWLyVXuqPYtABMZypP+wCTN/MIyGCpAUzZK9Qx8MpfOptN&#10;YptYkAZJsUom/J4A4COHD/t8oRRTLa6nq8uOaA7Z74cOHbLD+jtVw1wBANB0ZeaBmJOp6WmbnJxx&#10;ZXtpacULopDGibmY1DCUTtpGAsTBsBRwKR6kSqGs4C7xIEStH24swJjxoDRiTqcQDOZs9jndrXDz&#10;hLQWYT1xb/FeLAYwb0/x073p7QL0bBQ88mAf5FEAy0rDOv6knur6ei8WvqmZWa+GRwwFwE7ciysD&#10;kkk93T125PhxyZAz1tnT7bW7D0D68Y8DkH5CjzMd3RendVB7O7vcLxQX2w3ADsReKcM3cH/ADzNB&#10;F/OxOUvvbZkXupcajzmJwClST+By7a0tViWgABgRXmiyFKTguSfBOTE5ZRXRqAOfd3/Kk5CUQCyV&#10;wExtbug70hKSBBltOkjiB4N56bTYhjR5clDLBK6YbHMCeza7MGfd0vwrpUSkJGyrqioEFORjbnt0&#10;+Vtv/dA/87GPvWrPP/ucxTT+uZkpq6utFziK7YiJUHQCEK0S4BIpTPUsykhi4ibYpiZa69fAzIWP&#10;NigGzebDnAtjXY4tObDmSFhVC9QonkKOMwwYLR6/Kdp9EBYhwYsSAivHt02u836+OIIK4YFrACFG&#10;dSP31+nJdYla5++YAIMCGRQG+vTCsLEAECCU1DjxbxLshh8RBQQh7YF9GhOxAIBnciVuTWIosAVa&#10;GjY2N0mu53tuLEzrX/7Li3bs8BEX7HSvwseaEhjQDKWr+5DVNzVZXX2tm3qXFhbdTN9YW2fd7WJh&#10;DfXW2dzqptK2xmbrbGl103qLvq9GCk2rXiNgCVOwg/FqtnVpgZQuzI4E9vDEv02VKxhZYkXAKiWB&#10;MTfWNWtNqrQ2WSsBrgZqc2PSphc6DxSuNc0bJk9AG/CF0bN+WELotAW3QvBv6b6IyMYnPSlwmZsX&#10;e9R9avJsS+CAy4T525YiIsS2LTFHlKZZfJbar6QYEsEOkOCXJsaBoikJKQNjU5NWqj21p7kdkGIU&#10;X19zcNvRuYgLnNfXk5bZXHNghk3ji87dyfhPTMxkRwCYVC8rLQlpb1doWPm2srxmAQHySnxV977l&#10;vuhcgSoAnUvrUAF2Lgqyzi9KA8FiuFswrWOOj0bKraYiou9O28P+h3rfps8TSk93R5dbBdZ0T+Mj&#10;o3ZIcgFlEcTj3GLiJoK6RooXhVFgppQfJUYC1onLAVM06Vu5+k7MzRva0/iPAUN8/tqaYsh1AlYC&#10;HrMdqLBuZEG4xFP32tvb/XfAMpv1EXCGDdiSxqYfbt3jgR+Z4DvS9lgLmgHxfk/50mewmsSX4x4P&#10;wpmamVtwCwQWPMZSr32FKZzqe8iAThGDqiopZNVSBqQEsmbknJdqfd1So+9cl9w6MHc//nEA0k/o&#10;8ZlXPnyROrwI/Fc+8AHb08Gak1Cemp23FgnY7TSBMWjKs5bZlQApzLEFAWA0KnYZqZIgz5ZNpG70&#10;MWnZVQJwgA5GS3Wxquoa3+T5AiSEL6Uvy0pK7VTfUTcZc0jQxMmbJHiIXFkCo2jlV6vPVktINQgA&#10;MHlHdGA6mtusraXF3njvTWnCO9bR3ia2vmFxsWPK+1GhioYLk+Pj9uyzT9vzFy5IeGT0+4QEUY7A&#10;uML9TZbJ8eA0HtQpRhsnIpqD7iloGliB2BOCPrGSEBBK4RAwFksIoqDA3gEnmuAX6/4a65usu7tL&#10;n2NGTIw7W7yEa8IWCBzDrE5bPoCVYLhKjYXGAxTGwLwPy29ta/WGBKSLzM3NeS4xgEhKCyBNikz/&#10;/Qde9YkCMvjisVoQCDcnFkigVaOYLD5Sxgi7JpcVZk0UbE01fZirXEmo1Wfxs42Mj4k9TLkAJAr6&#10;uWeftWvvX/XroSyhxFCQBhNud0+vM2yitFdiy1qbeme3dQKUal13Sex5eSFrzq4Uy9kUKC7TSEOA&#10;rsW3Cilk5FmjWSD01tLrWkVYdL5Ab902tVZEAeMWaahv8HGifOxmdr3iV7HAaVWCmHQ/L3IhxQL2&#10;S31vzNOUl8QnilJETANNKGanpzx6nopoFH2JEXglYIA9EudA3jkumwWNnfsKCcCoTMZeJVKe1CPM&#10;4nRny5fOCBPHnMz3EWBIJTwinsktJg0otrzoLNIjmFFaNY4YRWIK88V2C3W/UizSq1Iw0jo7lOwU&#10;uxaLJoKboioIN9Ibq3W+SosFgtotpYVkN4TZlW4y3pNySf/1TdHoPI1H6KExF7i5e1PjDkipSQm8&#10;2Pt07eKa3ppRc10ioAlrL6wnV2xwaEBskYDFbPR3R2ur+6Hpncz7qfENe8V6BSgmxLphrJxZCo0Q&#10;5Q47xRpUJKUKy0aWveZahc5ueXmFW9NoYAGzRzHKpmllCxShZHnAps69+/N1Pd/n+PppFKK1xoIT&#10;m4t505ZpzfOMzs8qypGULbIoCFgDzBkDsSTcC0ou4M1Y8bGjXNRpP3V2dXt+PXtgQU/OMmlso6Nj&#10;9uDhQ+2pFVeYOzo6HLhRurPZEdqlUihQyohVyJeC8XsHgWOPfRyA9BN6vHzm/MUXJJSHBoalVQ9Y&#10;T58YlA48tbNpekCxj5SEZ3w9YauZlBUGC6XF6+9VtWKCxVahQ3lUgvv8yTN6TQdDB2c9uS6gaJTQ&#10;rrYuaeKNOhSkanAYJqYmnJns7UiD1iHFHDg0PuIaL2Y3ooFJkdjQNT7w4kt2WMxtcW7epgW6pGBh&#10;dp6Nzdr9wQfW1NrkQVjjYxOe67uX2dFhXrCS/EK78MwzFikNuzmZ1/nOjTV618Y8x7ZQ7yFdiiIb&#10;mKEJShGGCxgXvMa0l2LUEwYImOL7xdSNr5lAH8CL5vQAeXFx0E1rlLTk8MNEXEhJYcG8TUU1AJJI&#10;ZPzHMfyoAi8ayJMHGtH3c98wBqpoYXLnWr2HeiWUqWu+6UwfICelhO+nMAUsBdaNQIPRHDlyxDtQ&#10;IeRgJ0RQE9WMVUO35j5vfJTxeNJzhEkNCoh17uo/gJEIfpj7h1991S5fumxDmEL1WrnuH7Cq0xz0&#10;HTssdplnc1LqEkuLUjKabVtCjdxZgs2GB/q9py/pW0QhY9InwIuuSx4BLiFH9HdKgrW6oVYsLN99&#10;u6QAxch9FlOk0UpQYHyou8cK9DvR3MQDwK4xsz/sv28DEqjkPBeVirmFSm0hvmyhyojNC7jDmifq&#10;TsOIE7ArfS9sDgDxLlkCBQK6iFJuiNZaV3urVUkJ9IIw2o80X6AsZQazrK5BtLNX3NI69GpMTz/9&#10;tLU0t3jpy7aWZjt9+rSEenuWdWsjBENBGxoZsz3cGmKOowIXrDOsMQoiJmdM3B7UqJXhJ0oH7Sfx&#10;UdPkBJdMUnNPxTXaLW6sZ6QQJsVwqR6Wb6t634IAJSUAhEnv5mkOde0tfX9G+2MjnS2as6vvIVCP&#10;n7SsNPFA6gGUh8uc3Y6NjQuE6Nte4ool98WawTynpbjR2APz9bzOIK6S+/fu+ZwkVuI2MT7qZTop&#10;Bco+JBqa4jc3b91yxQ5mXlRc4CDqDT7oLIdyFtQZ39nSvhRgC/hRkMnKIE6Es8/7UXZRWkm7wtKE&#10;wCdCm1gHUr3qieqPhD32hCBTeoBzfVwPWNQoqDQ2MeYWNSL9l2LzroARQEf0OS4u3BKsGcoCihbm&#10;+OamBveRY0XTdHp8Cj54oshRLl1h1FhCAv7//SAF67GPA5B+Qo8PPvfCxQvPvSChvm3Xb9y2j3/8&#10;k2IqOuACqMN9fRasKLOHYwMW3xKTyt/zPE9yQ2knvSOhdaL3sB3r7rWelnYrlvCoDkUsd0vMSMyT&#10;HMtoZVQCadeLXTQ0NtiV99/XtWmcnrB6CYQ8CaxhTIESGEQqE0xFy7x/8JOfM6pALYiZpFalvYsV&#10;0pVmdydjBSUFNjgzYSfOnHZzNaVCl6Vpx8T+6yuqrU2strK03EoDNIAQk6VYhAC5kMjkfPJP9zwY&#10;BbM5wUek5sRXsoCCT3dFrAnW/PT5p/WdCJegm3aHpMRIhrv5LLFK9aJtZw00yMBqQO1kDjiASbQp&#10;wgz/Mn5lKnMRRIPm7oqDhFFLa7PYRb6EZJEzQRg8AoNyhnx2anLChURKwDY5SoWnEjt/5qwH5sEG&#10;yMsm6IdBlZSR7kPVKrEKzRs5x5gAGRcpJoAzzPPenbs2J8Gfp/tDacpoLHzn8NCwWzyIjKVZSUTj&#10;JzWn7/gxO37mpJVHK6yyJmrNLU3OThcmp2xGAn45tmh7+jwsGgGKuRITJhXEajTOGglTD6TSa/Qq&#10;z9X8BgX6NdoLt+8/lHJGGVjd/9iM2F25rS6tWu62wG6TtV+0HFF9/NKruhdApTxaacdPHrf2rhYb&#10;GBmw3UCuJbUng5XlNk4pTQnWfIHkZl6ebWnP5Go8W1Iq0mK9CZQXidgczQVlN4nYpkIYrhrABmtM&#10;bXW1zxXmX3oqk65GbAK52kQiV9fWum+/UvtmI7Ei8Jrz3HKi6HHrtHV1WImAoq6p2R4MDnpAZEmw&#10;zI4fPW4Xnr1gsWmBhZTFlM5YKBhyK0RY+5BIa0rHloaKBHDBbA6w7rWpoUnCLk9znKfxiklvUXBD&#10;yiSmXK1dQPewpYUv0NwGdK8Akuca6z7z8yiVmWdBPUnn2s7oDO+kfQ8v6l7n5pctvrouwNKZLinT&#10;dzW7Ahgnw0Jrho/5woVn/b4wu2Mxq5di19RQ5+y/UNfd2trwWAKsKyiYNNrBetSk9QV4g1LuqJaW&#10;h8+9YE9zVSzw1owDxlKKcKWVaE/QMAZ3BO4W79bG/egc0EudVD18w5jHiXPRW3XuyGUWyy3CrYTP&#10;GdCXos3fxNKRE/xb5FxKLww7m3evG9SZRyHJk9JfJPmANarWejs7dG2KK+15b3rvQaAvSmrN52dn&#10;Pap/g1Q4kRCiwDf1HV/+L39yANKPeRyA9BN6fPlLv3Px7Tfe8qb+1J/+yle+ap/4xCetVgzv63/3&#10;mt0f6reV1KrYSNIbA8CsFmZmLV8gXaKN3tHUag3VUQsXlVpSgAF4l+mwwi4xnwkvnInjH6MAyvDI&#10;iINJuQALnx7VjWBYCBYKhRAs0wpLEbvEXFoRynZVInCFJgB0YqJs4a4A+9KV961XLH5KTOXa5St2&#10;/PAR+9DLr3jaUFNdg6fa4I/cllSDJSCA8Jeh5XPS0dixWXvDfAkHGDUmX5gnQVx1Esho0LAGNG/Y&#10;Piz11t279uDBoIQdqSW7Yt/zDmxEoCLc8XsBVPzEZEf0M/592LAHh0mjx1+GUoJ5GU0dsx8/8bUS&#10;+MQ9w6Yz+hxAsJZcdUFYV1vnLgFSVTCpYprjd6KNAWTmkehXUkYov1krpcFzO3VfjB8mC3stFqvE&#10;dIkvERNhXEwUUx+/I5S5PkD93IULFpGwxaQPY6E4xb1bt21LQIProbenx4PisBrg4iCC/cUXX7RL&#10;ly97niuKAcw1pPcwRtJe5hcXrH9k2Ca0bnznrlgyilx9Tb0V5RVqzlP2U5/9aauJ1nggEDWeSROi&#10;shmM+8ixPgcIaq7DJhMSnknNUwCzpIRpXnGRpTVOfIdU4SLAKU+f3cHaofkmDQcwJuccxr8wP++K&#10;E2wRJYtAORgxlgvMpkQ7o6hhYcEvG9EeqpHSWclTyl5YP2Fp+NRRfvJYDylqXihG+x9rD1YpQGiC&#10;qHgpeawtwZSAFIDC2aA/ex6+aYGrdwcTUNRF65zl4hoqlwJckCuFS+tTVlVuKYEXfl8qiZESBlMn&#10;HxuXAYx1V/Mj1DRyr3P29NqemKvuH7NyUXGpm4xRSGkDSmQ7aVfsL1L+UKxiWid8wzByD0ATe6de&#10;AYFZsaVZgaF5yU7GiZ+Y88R+pU4/iiHd5lA+AMf19bj2PhHilOpFKY67UorCwL5BEcPkjW+f80Hg&#10;JHuZ19wUzxpqTMS7IINoK4klBcWd6mtpsXhy/6nLje+Z4DOsUDDs2lrWtNxdPY1SHogCR+GglDHK&#10;sjej0fuZG+4JecC9kA3AGHGdYYHb78SGi0YzYn/6V187AOnHPA5A+gk9/t1v/ObFRbGhZHzVurt7&#10;7PKVq9bR0+1+rfHZadvQIR8To1tbX/Wo0FWBUbOEVkAM50MSxudOnrINbeT1eFKLkjWrJhLLDjJe&#10;nk8v0AYSExNarJcLlKBejMc9KpX3I7QwZRNRTCEUcq2fOX/eA3VozECgEJHUMNgVHe4NCadVscgN&#10;sSCEyfLCkvuOXxFAU2CCzwCaK2Lr+MHWxBYoLIGpkwAQOiQxUnoNY7qiiAc/MbumJWQwz0+JwWMG&#10;5G8AEznebhrWmBfmFyWco0YHLExmABoASMALT8xmNCbYBykevAYIU9CEOsAIIIQPZkLAXUq/zwXB&#10;MgSPARgoF/jjSEeJVkW1Pt0OIMwlr/ETXxmgDvvj6UVDNE7yrjGfE8hDxSUa4mO+xbfIvRB9zL0C&#10;RpgkAWwCsFCEGhqbXKnClI9fGN9tle4XwJyZnpHA3vUysO1SpjDdEj2MKR1FACWEalsEdfFvcsUB&#10;BX7S+Wp2dsb6B/o9sIqgOhQPN4frJ6bN4kcKyPnzFGSpcCXGI37FNskOwLePifPooV53JfQPDnv3&#10;tg2BByCZ0p5A0hLMhFWGsePzlDT2HGkN3sdMPvX8vJRNjW2/sQLCG8WJgEdM1gSCESCIf39Z60HH&#10;q+62NusW6OLDhukRf0BAICCNpSEphYIiIjTpIAiN/UpUNGjEek5NTmmMG1IetNr6XtIjqIaVbTqy&#10;6wFejAU2SW30aEXUArkFvha4ADADU8a0si5qkzqftOgs0LmhOQkpWFgsqPKGwobfF5OytKD/Zl4G&#10;lFBWUToAaMzq+ZobKnfVSwGprCgXsGWD+pgfmuKwMVEmYKb8TAukcDugLGDSJm0JAN3yCmg6v1oX&#10;wNTbQ2odpAX492JahgkD4sSIsD9YW6qJEbDF2eGMwJoBfbfAaK9hGeLfjIM9T8oeygn+ZvKY8Ylj&#10;+UNh5k38zpjIo+a8c061XK6c8br7qrUHSM8jTZJIceaMWAYCw1hPDx7V1Qhi5fxwdlhDlJIynZG4&#10;7u8rr33jAKQf8zgA6Sf0+Kf/+PMXS0vKnCUUaNMX6ZDcGXhovSeOWVoHYiY2byNjo+53osIWZuBK&#10;AeE/+sVf9JzRybExB2j6+yKI5+cEWPpJ7W3AGH8nh86L4AtYCJ4iZ5rSiAgXcl89ElwHitKKpJ5Q&#10;+am1odm7C8E+liRMdD480Ak/9p37D6yhrcUOHz1i169cl6AospPHT1lPV6clNBZKRs7OzrtPbW5+&#10;wW7fuW0lZWFP7QJw337nXevs6vK83zWxNoCDFpmYfUeGx1xI1lTX+T1PTc7ogOJTyzYM6OrssbPn&#10;z3mKCUIAUEXAwLhgzzDnqakpB2dMz9w70d0wTEATkJbUsiNH+vS3fAdZz92UECJIBtDmgZmcawPS&#10;ADz+afxwgO2s5pjvQrAAyDxh8IAR7wWoiTjnwfuYd4QcLKlJCkiX2C9+ZnJQ8euxTpMaM4Kuo73D&#10;KsSgKcpCcwbyTVEY+CwR76OaH4K/IiVZ/zbjY8zcmysXuj+Cp1DGJiYmfA64D/zm/Jt5IHCtpqZK&#10;93Qo67fXePd95zBVWM3s7JxbMpg/qqfhn3730nsCmGyzja4Oon/NRsVyQA9Myt68RHKaOYClwoi8&#10;RYYACosKSmJhngRxoRS31KoDNaBAYCIRy08/9ZSbvHEhMEYsLtwjGQZEzQcLiqxd+7IU5UdzDuvD&#10;XYBysyIlh036cHDQFTcYO2mFFPWgAlyxlCXWKfmoEQy+6vzCfIGCYNfxB2VLzFRjonwpuckEWNL6&#10;k4hu4iEYK5XtgmWYuLdtVMozFfpQJkNSYlFWcAnQJQpFwyuBaQ9jLsb8DciiCPKkD/aK9ipBYviq&#10;KezDkznCR06sxqSuT9AVv6NTlEixwyIFuAJm2f2rE65zQKAfsRREtgPSKNSugwDM+hxpWxGxWu6B&#10;Yj2cE/YmqVM+z1qz7FPX0ZyTtsm5YF8V6nrEKUjl8L3KfZJXvW+54jr85Hd80pxHnlzP0wc176wJ&#10;DxRaLFzstf19y4NzhULANfjJ3/gMe5bPoIR7loPAOVf7p0TX/y9fO4juftzjAKSf0OOf/uP/28XL&#10;l9+3y+9dthFpt2eeedq++rd/Yw0SgpeuX7Gh0VFP01kSeyQg6iMvfdDzXqt0sBoFTKsSancpJSrB&#10;SYcYb8cogG7X5zEDekN/vba8siyBh19ZTx2MIgmfpAQYZmAk64YOzuryivuSnz//lIMAQSgIZAAQ&#10;cyl5jOSeEgz03R/80AV0ncD0hReet6amFtvWtWiMD4gVSFtvbmq2w31HjRSfNYENgrSpudWZ8qgA&#10;hBzRtXXqaudYm8AJAMNcSWlN8joxURIchgkUk+migGZ+IaYDnbBmsUhyjDG/U5iBalmUxMwgFPUf&#10;2je/84Tl8DqVwpgHmGZ1dVSgLHarww8L5TE5OekmNdjbmTNnXMCQToXJGrMjD0DQi2BIeLipUfOC&#10;oGNtCEoCVBCWCBkUAMzDBINRA5n3edEWTMJ6HwVI8GESyEWONH7kviNH/L7n52LOhDDLki+LJYMA&#10;rgf3+7XmCaPF44QUNCwGgDKAjJIBEAHWmIERkhSaQAgj4ABuHrBbCn8Q20AhEICanGiYNqYKhChl&#10;RXE/UKQFEEeY0ukM1wZzS9emPQEHOf2Ac5n2E8VDsBKQ/w0zpWqVs119H7nZ2f7CVOKSuBfwOMPW&#10;9xHJv65rN9Y32JxYPPdx5NhRZ74To2N2/85dmxoZs0bt+75uKRYCAjQE9nKxFEqqkuG/p9Un+5Pi&#10;HawNhVZILaI3M9HlrCXxEzHN9U7ersdWFOvpZHMXKwdumWxt+QzlYHWDuI2YL8YIQG6Lre7l7rnJ&#10;NZv6lM2KKNVc7QkUqZZGydxEEleIlJbMhs9Fvq7rDF0KACZiDdoj7rFc5Wr8pVo3Aq+ybS13fZ/N&#10;L817X+8suO8JwKjmluPmagIPYev5YvgwUBQF7/Cle8RlUyG2yfwAcJiusUoQPIaCwvriE3b3iNae&#10;n6SKoVhi3QEIb968la0KpzUK6Vqke/KTErDIA24WJQ3FUsvpLhsUS1g6jBmwJ9obcOfvxIKQE00F&#10;NNKzsI4AxgA834eymY0yz1q3/hsga/woC7B8GpH09vZaV+8h29bnfudP/vgApB/zOADpJ/SYGBi7&#10;+JQYxKc/+zn7H3/jiza7HLPOvl67fP26bUqrnhHg6Xx6Gcvutg774IsfsOa6WlsiDUJgxQHo7urx&#10;yFmEBYesqaXVpvGZauMDBmjaywICfKWzAtrF5YQtSbCurK45sBLpnC+h0dHYYicOH7FjvUdcyyef&#10;mMCs2fnZbLUrAWFCB3xS14hEswFOP/ajP+5+49mpObt544aETMbBjW4/S/FlAdS6C/OaugaP2EWI&#10;YyZvbGlxU1iWAec6gMDeECD7jfXLyyMuqImAHZWyAjjzOweX5C3yl0mXAij32SzaN2ZuwInf9zv/&#10;8JPPIhT6NL+wEYAKUIVdAmT+3RL6gCn/5nOAlIOrPgcYkpbFeqBQ4CtG8wcUCXAClBkHr/GTz+Ab&#10;RPgQFMYTUyGAPTou8Hn40K0k5KqTXgKodmotSU0jrYmykgAFhR4A7LHhURsdGXFm5mVgxdAZd4+Y&#10;OVHlsBt+hzXvsxmUC+aI+QS4eU8oVOqKR7aSmZQXsVSEtjaKR6wz75i/mQO/WT0QmqdOnbKrV6/q&#10;bTtiu9ofuj7NGihiQloSgXSaLluILfqcUPwm69sXSDEXEtxUPkttrOnetCc1TlKeqN3dJoWONSHw&#10;iXkjst0tInoPwhwm293V5cF7WIWIHvZSmmKMG1LA9CEbnZpwFwqlX1Ec6ImMuwUhD3NjflMC1bmF&#10;WcsvFVgK9AqkSKA00DEry2L9Uv4+z+HXGcim/omJBzDVSiHU/LtlpKHe15I1xCSMGZb7EqK7+R1g&#10;5Zq7Yt1CY1cAYNTsEwK1VqUAE5xJdD5+dgISAWFy1mMri9pDWIFIoSx0ywHR8CgbWCBQ3CO6T9YK&#10;sMaMzVjwP+/pO3BRZdcuC+4ANawbfzGWHdxb7HUsFrBfHgQycha15ZxJe3Cn7gkFDQsY68uZwBzN&#10;Z1kn7hfmzXuYX34HZPkOfvJ+9gLvZR35O+eJefZzjCKr63FeAGKuxe8wfmfhuiZWMZg268jZmo0t&#10;WLHIx5d+//cPQPoxjwOQfkKPf/hL//BiKTWpJahefvVV+y9//ue2rR1MfeFoTbWNTWQ7G33wxVfs&#10;mbNPeTu+mYlpq5SApEnBlgR6CakTEmIVAs64APNe/wCKupdADNKAQtptsd5TWV1jD/sHbUGCb3p5&#10;yfNHWUiixNsbm+1DL75sPWK0tAGsqqgy72wlIY6mHtNBuX77ts1IQJLH+rB/SIemzAPHCCpr1+cQ&#10;aPSZbu/oEJjDZHXYBBpR8q6lRMAU8VdhisSUC9DSv5ZcTyJZid6lehVN8CkBSJ4pf0MgUpS/tq7e&#10;mXWthBkHnUMNADI/DqgSBBx2/kaeJYDEewBzlAGeHHTvpiUBUlEedpYOmNXX1jmjICWLz8OoYZoI&#10;Kv5OEB6CkHSwBgFiXb3er78DQhRPAVzw78GiYdSMGSGFSZzALQqRFBUXWY5YFJH241pXlCoEGKIU&#10;Ia//aTx1NjQ07PNI4gulMyn/SlDf7LTARd9BJ7LW5kYJ7oC7NwgIIlebdBoYE75mtDci3AnWIcWG&#10;aHWYFO/JjpOAok3/G19MkBZ+QuYFkza+WVgdplOuxb+x1KTFblBWqIPNmCXW3RoQj68KGvbcdwhb&#10;JqWO3tjZ6GCtod67o++j4hkm4C0JfIAKNwss8uzJkx60yH3g99zW7iAOA6sIFiFYaLcYMfNPkOH0&#10;zLRmTX/VNUDVSt0n+ebZ9C76Z1NcY92OHTvuIIRlgHrsRKsvJ8UQaTfpeglKE/2j8ZnC/DWPuh4R&#10;47h9aqu0P3SGysMRVyrZv8Qy4DN207DGRRAiPlTWlc5wmx5UZdovupbW24Ffc4jpnw5kpHvRZCMu&#10;xYcKgZjzqdfed/iwKyP46VEkautrvBQt5mrWK6A5J/qO6nd7WsdCnWtAj/3DOuFzJm8c5RNQhsHD&#10;pvk3CiuAqJH4+D2KW68T3IhiRzwIwMhepyxsgxR9IrwJhMslboBxPVIOeI+m3hVILD05GgBP/k26&#10;o5fb1fvJNPC1199Io6MdLRXF2GMZzTuWlqxlKcddCChNrDdz6jUOdJ+cGfYDefwtbS1SjKgtkGNb&#10;+swBSD/+cQDST+hRUx69CPO4KhZ66f33vTg/FZH2dDAGh0cc2A7TAKO+0cp0qABQgkcaxEwp1rCp&#10;w5Kn91y7cdvuPLgvcExZtZh2UUnIlhJxfV6AI2GZV1DsAHjt+i1bkFZaLSZIYQ5KiEb1+jGBbW9n&#10;txXn5ovZpCSUs8EdRMny+VGxmuGJUVtKUmUp262GHF3Mn8eOHnUhQlDIQH+/3b512wNeOPgIEQJ5&#10;iFpmnAhxfI5o1fwbzRlfL0AK+6XzFJ9pa2vz+eHvgC1/22fL/JsHAIc2DtDid0bo8B40cK6PMAFk&#10;YZJ8BwCNhg+IwTgwc/N+hDn3yrURWJhbycsGrAFamCm+/H3TGz42TKyYAjET8z4A3hmHBCEMlMAs&#10;yhsSANc/OGA379zWGl+3969esQf9Dx20EZBBgQfV3jbTW14F7HBvn5uuFxYWnR0TGERet5DE6qS0&#10;tbe128rSgnc+80Iqmh+UD1LCnNE/MhFiLuXeYCWMH0sFbIT7Z27ANu4bAYrJnNKbfIcm3yObCSbE&#10;wgAgYt4nvYfyrmfEpt955x3blQQYHBn2ghohKUK0OEXIo9CdO3PWWT7pa7Qjdd/0DmVeUw7WVHoj&#10;peZQe6elBe50wyIfnqIvfBdzR39p/MbUFu/q7vY5L9e6uk8Uc2+gwHOjWzQfNGIISJi/+/4lKYAC&#10;RZ0dbxohcHz+hRdduQKUKINLEOO4GHcgKOVwb8vNrvTUZv2JefBGGACgrgPvLdK5IVgskI+ZWiwP&#10;5Ym/6QwuxOb1maBRZARrAmOkQQZuDIL5SFFC6QCgmWj6aAOkWBiwIMRjS86MCe5COT569LDvy7RA&#10;fmCo32p0jil1irK75fnWnLuUu6tWNd9YtXCTsEcjFSgSIe1LsVe9J6uM0YGNcp30Xs7xvcl+8WAu&#10;FEwpEPyOtc0VXM0hAE0mAUonrTPx97NfiMzHxcOeoQyuW2EkO/idJxYsZ9kaC3uOc0R8jXc/05PP&#10;3rlzx65du+YV4wBj5humzIM9y3v4PGeMJ9+LEs4Y+Tv7mX+Tc5/R2h6A9OMfmqKDx5N4fOGXP79X&#10;VFRi77132Woa6r0saFTaYlob/dKVS1YhLZ66y7UCnFqBaaGUYVI1MDUPjgy5b3ZoiGCZbIs3Si6S&#10;/0sZyaSYCN2LaMRAJKYfCrEcSQXLCxXZzPycVYshNEVrbX1xxeoiYs/LCTE1oqBj7ocOV0ZsXcxn&#10;ZWPNFpPLlpbA5TDjHyU1hoIZmOlOHj9hczPS/sXmEewIfg4vqTUV0SoHCMAUAMZsBigjGAAQ6hFj&#10;ouZ3DueDBw8ciAEfTJ4cXA4phxZzFyBaXFLk4MhnAFcAkvftB3/xOiDDod4XELDk/Wb29+/ecQDB&#10;l8x38sCk6wVAJFQYL2z84f37Drr4w/iJbxLgoDQr8wCYMU5hnisK3LNXdZPAxFVBDezW9jbb0Ruo&#10;xvVgoN/9epgjq6trbXx8UorTdYFoUiyhQevZqntYNcqsUkFtYmzchgf7rVeK2qmTx+HWRsnKtNiz&#10;5xSj+EhoMQc8EJbcP68B9r4GmnPmgPtkrC6QxZB4HyDB67Br3sODayJk6UGMkISlolRsC2wQ9Cnt&#10;h3/1W79pscSKlJOQm5brGloe+SurPSju9u3brjAsCrxqxQZJYyPvuFrsHoWuIlju9bbv377ra8q4&#10;KI969fZNq2tpsgVdO7Gx7q4A/k5QI/2UqU1eKpZWsptrL114TkALudy1BbHZ//rVr4h1ir1JOnHP&#10;KGjPnH/GlY4dAdziQkzzmrJL1983K8+35OaqwDngwWLUpw8JEKkHEF9athJ9V6hUzLgwaIX5RbqG&#10;FL5yzUOgxEEIaxCKwDUppHVSAl9/84dWVl1l3UcO28PxYS/ygrWhOFRqE1PjXs2NVCXOwI7O6l4y&#10;ZYN37vv5201n7LAU5J/76Z9y3+yolOG/+8637JUPfdBCAn32HcFldVXVtqz5jNY02BqV4LRHUjrj&#10;VG2r1txjRSFnPi0l+/rVa+7qaKhr1LnZ057O7hF82ChmVFyDfbMXWGvOlscWaK5QtJaX495j3E3r&#10;gPb2nltQAG5cb5sbGYmRbOAl+2h/z3BO2YN8xq+p/cdZYm9xFtlPrE2gOCCFMRv0yOdQqAFhPs9z&#10;/31cn73M+/id78nR+9Z0nlpPnDjAocc8DibnCT2+/Nu/s1cdrdHB3/UDPyGgG52e9EYblOf0QBNt&#10;zs/96I9bjQ7Qn//BHxqpNnEdRPJolwWuNTVR638wIC04aD/9Uz9jVVH6tRZ7re+VlQR2KQkutP1Z&#10;ezgw5EJjN7Dnvsnnn3rGKkukVW+JeZaUWlGOAFzLm5uDeanVJudnbUzjmRRrWEgs2+SsDqoUCXyI&#10;zz3zrH3nO9+xo319EnQIspAH+jir06EklQchgMkZdsvBhT0DHhw2fgccYOtjNJ4YH3df6Ij+TRAT&#10;Pk/Mm1US4LCYgcFBv3eqb8GKMMUR+EZwFqY1NymL2eL75nfqFMMIeH1c4yIynSAmxrO+mnChQacm&#10;wBXgdiYuhsbrCDSEze2bN32sKBUoEly3o6vTrQSkwJALzoMSntwrAgXfM8BH4Rl8zct8l967sLJk&#10;NF5AeNEWkevefzjkJRELAkW6brdFq2o8eAoFYYaCJZr7ve0te+nF590MvZ6I6zvX7eTR4xpLVjFh&#10;nPsgvc+W+J15RuFgLAg+/gbgUbITFsR4YaQIRwKHGLvnw2veAT4UKF7DmgMo0aiB66ztZOz6wF17&#10;58plgQqVozaluFT7e7GmALgANLmuxQJBcpABBnzRnZSR1Zwd7+6zY71H7b/+6Z+5MsX3Uas7tbdt&#10;E9qnxWKGO3k5trm77fdCowtMpmWFUjQ1f9Xaq7RPpexts665mk7Zl//wD9xtxLrwGfKHTxw76aVS&#10;KS0aLJCCJ2VobmXO8iqLbW55Xsx106Om3fQuqUa/9FzRRth+W2Orl10VtnrFsXyNIViE9aXYg88I&#10;oKQwDb2t//qb3zArLrDTT5+3coH15NyMlJm0d+CaW5zX/O36/BQLvNOJNQukt2303kMLFwVdIThz&#10;7IQ9/9wzvmYz8zN28/YNe+mDr3jTHdaD4DKU3x0sDfF1y9WZraiMWqHWZDW+Ytt01tK+p64BhUOI&#10;VynRtSmnSwbFhkDVQ/R0DwTIFRbBovN9TFhAHFx1bQLAAFQsEgAlufHsGUCa/c/fGA+tPfn7tuTG&#10;2nrSf1IWWMM0AuawPJBayL6G3RNQil+eVqu8b3RiXN+t8yHZxvfjkuAne5d9uQ/KnBWUIp687uCt&#10;92S0Zi3Hjx/g0GMeB+buJ/R49uzTFyk9SOrS9es3XMADMvhlnn/heRseGJQwLvLa2ZKT9pmf+HGB&#10;Z4fYdoOFxeju3nvgYEShBcxzMDPAr6KiyiiyQV/qCjEhcqKnxZxnxRbTEh6kSfUd6rFXXvqAB4hF&#10;BLAErRDN6vnP0qKpQkZ0eatAaV0H+NqNGzYXW/AIy5/96X/gTAhwBSg/9KEPeQQyIAtbJaWI+sIA&#10;ACACMAKCBP9gyuZeMLlRo5iuTuTQkvt5VKy6RsrJC8895zW928VS8EmhvVPk45gUgpdfftldAMdP&#10;HJMQPurlOA/rXiiUUK/PNjTUu2mYA53SPei2rCyIDzvk5kxSUWDVhw/1OosHVPaLlyCsEPD4Xglk&#10;WqBQipgAKVmYRBEmRC8DXJ4zKqEF+NFQAlaNDxr/OcIGsGAevy+WBdODhRw7cdyqNLbBoUEX9JNT&#10;M25uPKx7OHv2nJt2WT8eg/0PJfSyVZwqBFpDQ/0a564EX54dO9zn7B1/NE8KSeCfnpWyQIlFfNBI&#10;MPyS+JQpi4qvmGAmXsckTHtMTKEUvcA0StlFfM+YVAFt9wXqfXS4IooepMWUGxcD2tXczhBMmNn2&#10;vOOAlDrmC+uEJKv7M/FJS0JL4YpLT5SwlVCmfjddr1rrmpxR3r19y86dP+vf83DgoeVSwUwMekvf&#10;ub6V9upS+CxJkeM+qTZWkJsvRl3j61JMNLneOzk97T2SiXGoqa/z9CvWsq6mzi08sHD87rR0LS4V&#10;QCdiVhTM+nFpUlMshkmdgMK8gNEetbut08oEcmuJdRvuH7IhKbfrYq6R8gopdXXuzqnSucJqFS4P&#10;2b2H96W8Esims1VSIOVISorODFHsgBFuEUzg3AdWgZLcAlcGKnU9crLLdf6IGeBBquIDzQWMdmBw&#10;wPccvm5cDpTkxLO8sp7WfQiUxaCpbY0iFE+QZkd+tBi89io9zckTp71pvu4f2RIQaBJ9vbu3pd+L&#10;nG4RUIr7hu5jBIitap55D/MnpBQAb3kRHooCscbS+V35I4DRlbvNDT8H5GLzYI/hHtqP4GaOGRN7&#10;kbNCbQBcGqTpodTh2+cn1j4vfCNljL/5U//2v+tv+0984/o2+3df+tKBufsxjwOQfkKPnpb2iwRR&#10;BbSJMftwECjIgO8QzZIG7A11tRYTwFJ55yMf/YiES7H1CxxvP7jnASoDD/vtC7/6q3bm5Ekv0I+/&#10;a1gC640f/tC+/o2v2zuX3rOR8VFbTKxYRgINsIvogLcQACUQpyEHASsIcUzcmOoKdIA7urvEZAjg&#10;Wbc33n3bweWjH/2EvfzCS95ykF63mBBbW1ptMRaze/fu2aV333P/J9HYMCRyVM+fP299AleA2tmm&#10;QHtI97UgxkSXp6mpCe+/TAMOfMEwPfKDI5GwdXZ02p07NwVA5HknvYwjnZ4QeIAAQsMrm+nw41PF&#10;lIpvEwUAZo8fjyCwGgm37s5OaxY48x34V2H3sEzPKdbcEkWK9o5wgsmjXHBdBA2gC+MG0AmYAvkJ&#10;2cEXTdMQWB65p7D9/ocP3T9JqFChFBMKuZw8e9rqpERsS2h/53uvu09uXePCp0ulqnIpPAhRopVj&#10;Yiyjo8PeVAUA3RNzzWRSEoyr1tJU7+k1N65e95rpmOgZM8oQ42TsCHX+jbkX5oOZcp+xIFwZ5737&#10;d2xMcwCoE2SFIqPhehoOLgOi2AkCwt/KHGK2JIgQYByfmrTh2WlLSpgjXHk/flv2D2uMtYHr5Ote&#10;AxLQJ44dEahKWdS4AW2sGaZr37x+08dHVTUC7ebxr+ozQSlTBDVSX5z7AeAoHZrRniCwi9iJuSkC&#10;x8yOHj9uqwKjhwKzJa0jsRweeKYnYNLW0qY9I8VNwAoQEqkNgI/NjnvgGM7WQl2Txi00/5DG6wz9&#10;1NHjRv0Capnjl8ba1drUanRlI2IfhZJYCyKqh0eG7M7dOwIU2ChjlPKj81NYFHCXiNfC1gQTl4Hi&#10;yPwsTs95yctCKQRU1Euvb3ifdRQAYhmwJpVFQjY1O6upAgx3HXQBzeq6BkuJuc4uLnj6HtHbVDNb&#10;EANPxJe0lrteXAjfNCZ5fOg0/NjezdE1NlxZ3NV7AHfSyLQabuqmAAqKPiyWDAsYNONlHlFgUVS1&#10;PG41I/iPimPss430upvkV9cSvk/WU1JYtb78dPfP9qb/TiMe1pu6B2SNsB85f1iU+J59CxAPrsue&#10;3X/uP3h9SzJpW+/7d1/6Dwcg/ZjHAUg/occ/+MxnL8LaOATFEkZ0ggFU6hrrnRlR9cm1UG1MIiZv&#10;3LjuwUjlNRX2zuV3rf/eXfvtf/f/dh9lZajMCBFpEqjXSyiePXNKDPcDdvL0CfePTS3M2HKSCly7&#10;traybEu6/qV33nM2jO+Xw0DkZBDfFuZxolaTq2JdAXv3vUtu4j3U2+flKcNiHWtib4wNYUCqDGwS&#10;9ovAP3v6tBh1iwtZzGobCCgdLDRuDj8mudqaqANpd3enR1eTGsVPfJeYqemXTEH9cSkYZ06dttOn&#10;T2ZN6uMTHkmOQOE/0kHKYdoaH5HVADXfw3yBPTwxm/N3UnF4UkGMfGlyYAEqgAwTrdfqlmBx36Dm&#10;hXrijBfhAMDhY0dIE7TnpSj1fQhghCeCiqYgsGmEIY0idiWwEYBvSVG6cfum+6hhLETmu4ATGCGw&#10;aLCxKCUBhY1ylksC0uTqiu5hzyKVIQn2fLH/eoFERGPeMkpV4g+GdSPoWLu/X8gEawVKCGZC7guB&#10;yBMBzH2Qy86/GTcCEisB6+MzqvvheiiN3CuCNZtelQ0+wsIytRRzEzO5r9x3kUCAeaI4DlHRRDCT&#10;WkWeND3J6ZxGtTz2CTnRdFIiLZCgr66ebu3LhC3pSYT0Mvnr2u9YKwgWA5xpaRkNlVtbQ5MdO3TY&#10;bukcAF5Nuu6s7nt4bNSrjG3pHKFUojyhPJRqPIe6ut2sTx0AulrdFHsvDBe7v3tXzJrIb1q3rCwu&#10;WYW+48Izz3nhmN3MjuXuSnkOlmneq7X3wq6wUCFwZS1u01JUmMfbAmhy7AOF2m/aCo1N2ej/SEW5&#10;5jZgyytLYoe52hvZnH3ho5UXUrd826IVVVYq0GvVfX3kw69a84kT9sNvf8tC+uyHXv2ghcWUyQQg&#10;epy9tqJ7qNf1QzonM9ojpEcCmLkOmNSd5zzofGlPweqxm+CnD0jR4Eyjy1LvL79QIlz/Y12xDOEy&#10;ghVzAwA7AXZuZn6k5HJO2NsocuSRY8KmUAovYIGhEBEyyt+gJ8oL1hHy1Sktynt5esUwyRcsOSgC&#10;WNf2TdzsOfYXT8Ca13jycNmk8+J/1/V39PkDkH784wCkn9Djf/niFy+ODg17g37YJOkS58Q8n3n2&#10;ORscGvJNvCOhjAAmMAcT5czcjF25ddWWJCiff+ZpGxCDzdUBahDotOjwLghwSS9CUK4kV7xW88LK&#10;ojRoabub6w6qr4i9kBPd1tZuH/zgB62tvc3B4Tuvf8++8c3XbESC4eFAv4SlgESslTzp02dOe3ct&#10;2gKGxQaouUw6E0IRtgyDI1jlvffec/8ZvwMACHvYLgcMAAGgyRelWAbpJQ4mukc+A0Pm0NLuEg27&#10;qqrSr0O7SI4rJutmMVIKa7g/u6g4y970E2DFjzs/P2dtzS3Za4lFAGQAB8VLAFnSeYgSZjwIon2W&#10;DLAB3O6D09/4HFW39jV9/Nb4OYlmno8tuHDLVr6SgqXv5/2dYuuH+w5LWanxfNP+oUErjYRtRXNL&#10;ahARy3wWPzkBTrv6P9JNcnMLfCyRSKVFa6psUwC4QzOTgjyrrpKwF1gXFRHhKsGn7wzkFLnP0f3o&#10;+h1hBpgiyABtXmeusQYwf8wR4+RBUNuigKNe80ipU6wLzD2gxzUQxvgduQafAISJugb4iBMoFAOb&#10;jS97Oh5KDJ8pldKG2wOrDNei5/aS9h0xAttily1NzXbj+nUxqk0pIquW0B6k5zI++r5jRzU/Cbt1&#10;/641SbGL6doALjEXrc3NtrKwaBuJVTvVe8T62rssUhpyEzqBbeT1JvXebd13xk3jee5HZf0wc6/p&#10;c9GKSl/3hJgr5u8Z8v4Ti5ajfYibhRaZBOrVi3Ef1Xc0aY+XC5iL8gE7itPkG73Xieanj7hHQWtN&#10;ASJMxXketZ0rpUOK7/KiW4AAaNKVaL06PDbiCiMWLK6RSaXNMtu2RWMNzRsKaVj31NXRaSXaY3/9&#10;539u55992k6cPuX3+NY7b2td96QgH3I2CyOua+uQ4o1SANOk13rAImEqtOXZuuZ3WjKA3H0N0eMi&#10;2F/5UqQoMgTLzy/IFdNdezSHWfDkXvSL1nTDQRqrB+cWqx4tS1F8sXBtaj0xXXshIe0L9i1YCrD+&#10;fUaMJY2zzb8BcR7sKfpg75u0OVs8Uea5DvuXf3MdPsdzH7z5mwO3AHpLPw/M3Y9/HID0E3p84MLz&#10;FxNLK96aDn8Z/h+YZ3dPj7319ltesIG8XA43AWEI/4HhQbGsJYFGuVhzjRjCoh3p6rRDra02OzFm&#10;UQmJ2clxAUqpvye1lbKJmXGbXJiy9E7aCnWtj3/gVautjLpwoV40rQxhTU0CqiPHjwmUF73YBubY&#10;uASiWa5AIguE9KwukIAjUhffNiUHSb3CrwlTQtGg4ISXIhQg8B5veq+Dyns8tYeKSdKwyePEbM17&#10;yEXmdzpjTRFcpnGSvlMrdk56yYquTS9jSjvS3Qtm7EFuOshEmgIo1FsmEhtwBqT4O4eftBfKpWLy&#10;ZC6xHBDEhgBAKPBEEMCiASUCymi2TxAcrwPybS2tDsSwgJCUIIqZ1AvEETyYFyl9icBd1DgBYZja&#10;vJSbcs0T/lKqYgHMmMvdp61xwXS4DsFICD3W3gWUmFEwWCQlgWhsKRNbG2JRMSkDtJEssb0t/I40&#10;RRADZp4ktLgXFAwEI2Mm8AvBBkDzIEgIgUj+KT5xwKS+rlaAHBZLo3rUlpv38QFjbSGnF+FKwwX+&#10;7ek8EvC0Nx1bmLN1CWusGHwHYAZgo34R5Ee5S6wSxBLk6i6pPjcmtss642/OEWAR8U6N7q7DPd5A&#10;BpdMRHscpodJlPd2kIqndcqRAnCs+5A1at01UA8CJD4C7obSAaATDU48BYoJlilMrZkUlcOyxYAI&#10;HqNHND7pe4MPLUcKEKyWdDZiI04fO2mtjc1G//JigTI16Nlj9NCmtaouKbAXYGj89Ltm0gK6Bmyf&#10;qG2qjeF+4O8ogRGdPepT33twX+ux6y4QX/fMlmXWNjUeKVqApl7DV4/SGda8/OCNH1pzW4tbYK5e&#10;uyoleDVb9U4KdZ5mk3KkISkUNPWgUAwlTUulOJXqvjLpdZ29OY9RYG8EMdlLscgxzgdpTjvuc06s&#10;SclBedf+JJ2KM4Qixr/JeMD3jtUKywqWp6IAzTp03nROSAElNYxodd8zYtB6SQ/812Leug7d3FCG&#10;N1L4xZd9HxEn4VY11kfft98THKUK15Cz+kcWFO6dc8KTc8TvnF/PzZcM2dE4fus/HoD04x4HIP2E&#10;Hj/xqU9ehM30P3jozIuau6Ti1IvdfP8HPxAgYPKrsA996FXrPXrMvvO97+vQka9bYieO9Hm1qBfE&#10;uklNoaUiTJCDRzRxjjb/ooTf4OSYjc3P2LoEH9GmaPWn+45LSNBMPluPF0GDr4piAdQepv/0Bz/4&#10;igdlvS1lAZPXoZ5umxof9/QOop5JHaJ2Mdfo6OrSMTOvfkRdbrTkMrFOgj7WpX3X1zVISxewSKiT&#10;O4oJjMILgAugSPQ0D4AGMOF18oQBT5g4r3nqlQARZSFN2Ub9jZxOmCICEEbHgQa0OPD8ThCeg5Pm&#10;g/cR1IXvGZN0qLxMoCsGuL0pQRKX4hN3sAG8MOPSsJ/xU5UKsylRsUtiY1SAwn8+Pztjo6Mjnqbl&#10;DQYkcCjXiB9/T5/Z2Nv2dKVwdZWNT4/b1NyMC7n19aSbKOkchDGeGt4RwEfHCh+v1A4PwIpo/lrb&#10;GiRwF6W4FIpd6ruDVGejgUqWSVPsgXuB7VEvmnQiUnHw/3IvbsoVaAJYzCnzQSpVncC5RgpeUIwR&#10;Nkb0LgU6KNtIwCEBWYB5RCyUwCiK4tBkgxQezPVjk5Pu825vbnNmuKvx5mgOaEeaq/vHPIpAXiKt&#10;TYCRSCW9bGhI+6xW6wr7LSoptXPnn5JgxlS/IGWi3MGMIjrBwhJb13p3t7RbZTBkga1da6iq9kho&#10;QKNEADgfj9si7FXKGKb3uYUFrX02zQfTMCbubCnPjHUK4ABqAAUlJhKN+BxXV1TZyxdesGfPPmXN&#10;9fVW4nnRUpz0Xja03u4PiqTAEAnoJIYAn3eJFJbsXjWL1mj9BNpEsAMoAGFP72Er0d69f/+BF3xh&#10;/imdiV93Twp5UAANU2xsaPLSusQpEFD15ttvWlMrGRIokbv2sY98zDpa291/DljOzC1arhg4lf8W&#10;5ub8nrzqmPYOxY2Yw9jishTbCo8AL6VtrNaTTld8OSB6+/5Nm1+hA94qIe22tply60puYb4Fw6VW&#10;WEz+NG6YrKUE5S6o6xfk0kiG9L0dV4go90nzkXCoXN8X0T5lr0g5l/wgtmZ0bNzXlsJHlAOGRfOd&#10;a2spSyaywZbsXUztuMuwxmCq5zWsMGRbuDtJe4TgTggA95rS+3/rP/7HA5B+zOMApJ/Q459+/lcu&#10;Eu2IXwvhR9pOhYC2qaXZOsQcvve9H0rLDdirH/moJcUK5haXbG5uwSNCabRAe8HLl69YbHnFTkng&#10;Xbt71wanp2xeWv23dNjvjo1YQuCSJNBDGzxPB42Imdb6FlucXfAKXvi8EECYnhH67msSxWhtabKJ&#10;0VHPKe5obbNnzp23p8+e9W5XvQLvU6fP6zNBu3vvof3t375mb731rt26fc+uXbupA0qg05YtLset&#10;XIIwIgG7J+DbIBpYQgzBWSiBykHdlfDB10aDe4KECJIJCRSWl1b0XHbTGzWAiR6nohdmZpQKijy4&#10;hES5kaaOAOUA83eqVAFOsANe59/85L2YbDcy0todhAskcCSsq6rE3PMceABlGAVBW2uJpOZ7OuvX&#10;FVPBlLyajEu4bNjczJRHuJ44fjxb8UrA9VDznVMWtGWxzPXcHVuR8Hv3+vti1HOaW7FI3XuSko95&#10;YnqJZQfNmtp6m56Zl7K0LYHd5k1F6HlMX97SkgL9vVzMMWGVdSU2OTdo+UVSIDLUmC600lCJjws2&#10;hmUCAeepWvGEzxWuDZgYypEDNFFCYoFUb8OCQi9p3BUrUrZgMYUIczHTfO0T/OVrUs4A9TzWRfsU&#10;v6YLYYHYSSmN1dqD773xpvU0t1qt5u7D2hvHjhy2UydPCGzectM4rDmJiVTj6z5+zGbF8InSxS9P&#10;r2hdVuOg9GWxlRWXWlTCvmAv1549dc6aq2qtKhi2wx2dVqd9RFAkAWWLWrObA/22pfVcFfinBJa4&#10;IZakgGFup0BIuQCjRN8d1Xqntbcyeh8V2IjuL9d9ttQ22tMnz1h9VY1Hchdq7laW4prLIuFzjhSb&#10;lOcJF2meUGDYJ14DXgoBnaqmJ0adHeJjJeq9trHOjhw/YZeuXBGoB6x/cNCamls8OOv69ZtWpbNG&#10;a1B6vefuopAVWxP+aynl//mP/sD6hwY8E0DT4soowYx5uznuN88hLUxsflMMnLK+KwJwaiqsYTnY&#10;2rK5+SUpUZVimAK34pDN6z6Sqxvax1LapFyVapykaa3HV3wfxjfXbVv7ICxlBdP//GrMUnsbVhAu&#10;sukV7T9LS7FKSOFYN/zpZJfQAATXw+2bdzTP1OMnr55+AGLIupcCKVYFUnJoFEQwIq4y5q9U843y&#10;mtE+Yg95rYbMji2R0qX3UXWNlqWaRDejk1tP8OeO7gu/Oq0xMeGTiYCCsCzlLaX3/fsvf/kApB/z&#10;0NE4eDyJx/W339xDGPz11/7GYrElAcyenTh52k6cOGmjk1P29de+LSG5Z/U67IUStCUStDNixlXB&#10;Avv1z/+K2NycjQwN299985vu9wNsyWdEC6bGLYFL8dSaFZCfKUChaT/50J946gNGg0YKnNy8c9N9&#10;sgieYFm2WxCBVjCSf/aFX/do4BN9J+1f/st/adOT06405OgJO0Xik27CT0/lEdMB/GZm5vz1Bw/6&#10;bXp6Uuwv4b/XCpCqxGDDYiGHu7s8WprvwTQLU97PV8asDoPmwWuwbX5Hq+fvmzrAmHT5N5/3SGwJ&#10;BUB334cFsBIkte/j2n/AaKjQhE8fhsl7ayRAPaBN88d3EHELy+F7lx9FUAPQMCdMmuViG/ybvFLS&#10;3OiClNDn7g0P2d2RQSvUPRaFSp1BTmi99vReclg319ZsamxUgklMSiCiSbSy8hqra+q0eHJDAL5m&#10;nS1tAqOMFDDKlUrAltITPCahuGAzC2NiE+VWvFtjjTVdVh2plADf9dKShRLIsMzMevaeua81sVx8&#10;qHXaGwUCzEUUHwk9qn/hd+aemQPmnvfz+/6TeeA1Z6a63r5PkHlhLmBEK1Kibt+6ZU+dPedzxd7B&#10;n4wlZ1fK3r//vf9kxdpXaSmKNU0NHkyHmR+f7KoUuFzp+6wrEcMRgWwNgVRStKbHxqxJigQuFfy2&#10;RHWvS/EkAnm3KGBvDty1q/0PfGyMifXBDIuLgxx6gsvwK5P3XKu1rYCNP2LXWJ+gyHyWSnR8ljGx&#10;d/hJpL1u2Ha0d3jwGn5Z5oD7JqYiGV/yv5E7TmW/Xb1GDfEVzeXXXvu6N5Up8hKh254iiaVnSfPO&#10;vXa1d1lAivK2gKqtjeBKs6nxCZuZnvDoeQrW/Pqv/ZpRU59YC1w4+ElQaqnrPqk5vzM/a9s6bxmU&#10;vtWEzUxNa08GrUnnKyLFLaLPTEvBbpfi0FrfYDuSMeWlkh9ShsalxOdVROy25m8puWxzS7Peq35n&#10;jzzuIu33mJSDXKvQ/mytabamSJ2V5ujMJTZsZTpmC4taNwBT84xVguI+2RgGyqXmaj53LReft+Zi&#10;WfNEv3r2EW4irIBaMQsXlblSRDrVfq4/7yFAbnp62tM4iW/BlUFhpKGhoSyRkLxa1vWq2jvs+U9+&#10;7ACHHvM4YNJP6PEzn/vcRQQkZiGa8FM5jP6rBCBdlkY+PTvjObSwQKJSCUyhiXyXWO6YNu7V9684&#10;iFAjF3/rjDY4VbNo0r8lAcHmR2BSXpIexgg0hF4oUGLVBNRIQOA/dmDSYac9HuP5yl/8hR+M8ZEx&#10;P4BUbuIQYQLcz4f0Eo4Cs3h82dIpTNcS4voPXxUmQ9oh9nT32PnzZ+xo3xE7dKjb+noPe01pzFmj&#10;YxNSQr5pP3zjLRseHbOVeNJB5O79B7pfglvEHHQP1DZfFsgHdX98Q0hafVCMCGuCvlRCatVrfxME&#10;g98Khk1dbcz4RKoSOU3+J+Z2/NHUDO7vf+jsjQYFFZVV/j7Sn4jaxrQJ66FkJ/4xCkAQ6MIl8NHH&#10;NF+kJlHPGJOwfnE/bTAU8nzyW/fv24wUJNwLdEOCCWD6pWcwUcPUMCZiuLy8Sp8p18eLrPeIWGlN&#10;jcXmY1k/sQR8vd8jPkKzMnJ79b2rElCryU1bW6VFZ43mQixbrAqLBPfttZ/FsPHbc88ZgWFa84D/&#10;HeCglzZxD+QMo+AATPgaKZFKIB8sFGEIIGkhfb+4uVEPwAqlhz1FFDm5s/iwAa5GsUHS0JgX/PEF&#10;AsPu3kMedDgwNOgsly5oHmGuecbU7Klf2lAeWY4AR8DrP5Q5Uu6IXSAvGHM7IEcdd9aUHNlbYp2J&#10;dVJ9/g9zKaZTfOSAdFiKaJ3ms1prG9Y6ajL8PdwnCgF1vPcVN5QtFA9+R9Egsp4OVURs7/v1iUXg&#10;yb1PTYz7/BCJT2U+gtYwa9978NDmtbbR6mo39cIaZ2fmLSZQpWczKWyML7W2YXTT4rt0qNzyQcog&#10;5TJRiMu1jz78ygecpZO1QGrbLuuoM8b8p7Svek6c8JaNuBMI6GItU1LGOXf9D+/7vZdpD2GhIqUP&#10;hbBIMiBFzrSutyqWjduova1NinKVy5clfT9rSlBmgRS+teSap1lWRaqsrLjM8qVYcGYoZws79q5Y&#10;ehJ74s0/NB5XmEz3o+/f1bzSdY4ywCjdzD+WMs/G0Fmm1zrzyRyzd1HwUGJQnOhbwFnlcxRFIuJ/&#10;v/pZjl7P6Cz/yV9+5YBJP+ZxANJP6PGjH//YxZTYzvJS3HNT8e+GtIEBSop8rGhzsrGrxXTxHSL0&#10;1yXsJsXYKGX41Llz7rdpFOsgYKdL4E6T+/aODgnxsPu4KNyBFo8QIiKVPtS9HT3WKW0Ufyadswh2&#10;oYgFpm4+/8lPflJA1i+ASdiZ0+fsF372552lUOzh8pX37e69uwLWYRsYGLBbt254z2hye1cwTSE8&#10;xR4Aa8zQMOkrV6/o/mY8wMabJAikKMpy+MhRe+a55+3k6bNWK42/QGNLpTM2MTVjD/oH7O13L9n7&#10;V6/Z4PCovw5oI1Q3xKoAHIQlBxdgQdAiJAAT7hUmjZbOa/yd13gP4IpZm7KIcSkG5LEmJJD4ncpI&#10;RJqjMGAq3tnZE0DQU5nGHjVeEYzOQQhihB7xAlgP5mNLtiBhPLu0aBMz05YWU0aVyfb2zvjaMIa0&#10;1hpALSsNa32JBaiySs0JQrSpsdmiApVVsakasZNagbSwy82sAMXd23c8Gnp1jTmN699bukeBZpoo&#10;W0qBUowkmy5FlDg+Xqq5obBQk5l54t8ANODMfDBXMB6EIYoaY+R9MGkXuPtArXlGSWNOeS+vI0xh&#10;UgTpEbPAa3qzgy754ZjPa4iOl5L4/tWrDrooVIAOwEE2A8wfRQgfNvudwMPp6RmB8abHJBD0tqKz&#10;QOoalqCkxkpBnv6JUVvV+gAqQgXPMyboD8WNOuR9h3qdNVMik97NFN7Bxw9QkCOPAsL9A27798Zc&#10;7FsLuH9eZ56YF68EJsUEICEIjm5kU1OTNiMAIYgNV9XDgUG/19aOdqOs7e3bd70kLsoXYB2Rconf&#10;2GsLNLd4ZDltZgmuonSm0Nqj0F/90Ae9FgD55DSxwBdLfjfrQhpYudYvzlnV+Al8ozoagZxzUugB&#10;dXL8ib+gfgH3tL2ttZIStSMAx4qC+G5taZMyv2z3pVBevnxZyueKg6YXG2ptF7hT2W5DCmLAwjqr&#10;+TkEdmY7cZGKGa2vFcst9fiMfMoMB3KloGFlQXnNkxKW3Q8UYaHAEXsOVxQWEe4rNr/ge2A/hx/3&#10;FfPOk0qLzD8ykPEzh+wD/g2oZ7RWcc3dV1/7xgFIP+ZxANJP6NHX3XNxI7XpGjT1cvFTwTYAV4Qt&#10;gMfG3JCWTClHKkfVadNmpKnPjE/Y1Uvv29lTp+3pc+ft4YMHEvRNrrXXS0jAVPC/Arqk1WAGD4lh&#10;wH6210mbKXFQRlAh6aZmpz14pbO7Swxl2177xjdsTEz6C//kCwKOpJv88Bty4HsPH7be3h7r7RHY&#10;SygR+YzprlnfT61mmD0gNzM15cVKSNsibQbzPIFoU9NzOoQUQFh3BkvHK0l4Cbd6a2lts0Ni3F1d&#10;3fbU089YjwTuKd0jf5/T4b70/mUbePjQ3njzDXvr7bftxs2bNjw84gqF5LUDBQUc9iNqASueBK1k&#10;00zECvU3IkqTSX2/hCxjcdDS6y6k9V7Se3A/wELTAkF8t1SGi0s5aGhscGZN4JozV1JVdA8AxyLj&#10;0PcQX5AS8/ExSRABJKSweC53brGtrutvEoK0BYxrHIA5SlahmH65GHpJoRQofeemhPgOxSvmFiSk&#10;EXZi5PklAq+UhOuqkQdbib9WgpyAHlgJ/m3yuDP6N0BdRYlZ7Ss6TdH0AMbFDZBig/WFXHkYPqya&#10;ohqwYvYJApVgN4AXxsprtNt0s68AHaBhvohM9gA+vQYDYt5JG6S5CQwIFwHKALEIACFVzBifNyrR&#10;HuR3XUbCvsBdNRQ3wfdN4w6C1MY1xhmEuq45v7xkiY01r5FOFHeRQArh7+l2BUUO0vhzqSKGG4Og&#10;SkzFRJ+7IqHPDA70O4NjjLBTwJhzADhkt1COnxfGjXI6ruvx5CxiV6BWAHsVZRjGTJOcEoHZ88+/&#10;aA1Situ0h28JpDFPP3/hBT9HKFCkcIX0PkzunBEY9KHubmvVudkDhHTGKLnb29llW7p3eof7ezVm&#10;Xw99Bh/3VGxBCkGB7hmfcJ5nFlBprkGKU272Dny9yisqXVFalkK0KFbNfsOCNTE05iZtorhZA84G&#10;bNrPiRj2zMysGG+plAUan4QFunQ3K/FAQjq5Ed3OCUK554kFhOpqkAD+vSolmshvAjBxCWFhQ6ag&#10;jHE26ddN0Cn58lgdeI3e31iyOLfkUMOYaYXK73fv3rO333nX7t1/YJP6zLaUge++9eYBSD/mcQDS&#10;T+jRWt96EbPTuAAXzRFNG7AgHWpQLDVPVKpajAqT9Ep8Sdp0oR/mOh2uFy9ccOZx7cpVGxLr/Mir&#10;H7aayqjYhQBdwIIp8MSJE86kYbC3BGZEN2+sCiikgXu0swRyRbRSQlVsUCBQW1drfX2HbU0H6Lvf&#10;+Z6tr6bsV3/lV4z+uigPzlgkNAiegTWTe8yDQC2uh6DNFs8oyWrUOqgwqKPHjnoudW/vIbcUnDhx&#10;yn25HFryVbEWiDL4QZ5dmLMlTPakkgiE6CAF6xqbnLBiKQkcaEx5mAPJbT527Jj7sBCwMBLMlPQ9&#10;pgIaFdvwcSFoHSQ0d4gUGAXmbHLPEZzuvxaAAKiURHSzmr4HgMo2sS/Q9Yuzrfo0Z0Qq44enjCG5&#10;pzTcwERHw4fZ2LybJFOX6G0AAP/0SURBVFd1TSpQAcpE9HoesZhRaXGZrksqVIWn0RRJaKNQUTyl&#10;srLcThw9amHd2+zEpE0LGCQLBZxVUryaBA4NYi4aW2HIvwsFAZM3JnlYKpHhsBaUEZQ1zMzkYQOi&#10;FM3ZZ8uspfsMl5f9J6wRUyPPfYbtcyVgALBgkDzdPK75wDdMwxAUR9ad6GGuwbXpSY0Fg3QZ/JAE&#10;S504cdyuX7/uf2eN6H+OlYVxwT4xqbNfiBRm7KT9kbfv2QPaU+mdba9rT5/0FJ8ToKAE5us7YZqU&#10;GiVlDlDB9B7V+aD8JoFOXNsDnzQuWCdzcLi319ku68z+ROngwe/cI+xyRGyZx1Gtx3MvvGBnn33W&#10;evS5KtLudF/stxKxRIq23JWCjNWLv1Nal+CoerHhy5euOKOlkAvnhrQmxotyhFJ27OgRjSkbAzI5&#10;Pmrk4ePueKi9i4K7siRg1RkBRAFiFGWUWhQuUhWJR9jcWHfrC8pHlfYmfbApnMLZJusgV0CZ1mcA&#10;w7C+p0oyormmSftQ96yNSf70ocO9vlfmFmN289YNB+mYFA/SymakUFN2NSClALM+0foEt23vcpZ2&#10;tD6CZQE964myjUUE+YVbIyWllP3lyo3WgbmmMQ+KA/fMa8wDe46zyL7MaK29E5r2CutCICjnkjN+&#10;7tw5O3bypA1JFhyA9OMfByD9hB4vPPPCRYLEpqbEYnXIEHgIQwIuyDMklYbAMtKV6twMJIai95bo&#10;oH/mx3/CfvLTn7E1sbuv/+3fGjXA796+bR/72MdcENAgwwOJdAg4wEODQ66JC3rcL4cAlQSTcFlx&#10;wCV3lmpJtWIe74uhA+rNjc3OyqUuC/zFzKVV4z/sFZCTxwqrwHyJLxPBQPWukeFh+97rr/vf6Vfs&#10;bRw1blKvsARwUOlXTdAY/inKgJIWRlQ1lZ2oOIZJsKoq4mZBgKterMV/l8Crr6/1PExSgjA9I1xg&#10;jwhJ0l9gei060JhR8TVTI3t0fMzzVW/cuunt8kZGRsV0btudu3e9yhsR9jBOlBhAlTQbp9ySDvwN&#10;bR5hAUuk6QHRv6SZ8TrrxvspuQrrGxobdRYNQycaGAEDc+W6eQQB6N+b6T0xr3KPF8C3D8BSJpVm&#10;CQWBXNuUQO+/f1/MU8I2LLazhV86ovdSXGbXUlqPTX230F7/A4DF4nUN2BMASKpOiEBAzT2Kz9zc&#10;rJcBRVlBMP5/2XsPAEvPqv7/zC1z753ey87uzu5sb+kJSQgQelOKGgQpAkr70cUfRSkBVBRF/NFR&#10;QIoKIgqINIFQAqTXLdk+uzu919vb//s5d+5mEiDKppD8eU/y7jv3Lc/71PM95zznOc/SwrJ7zrNb&#10;Gv4KRGDDo551gGj7LK3hb4+MRtmlEXpsc/2m3AAA8+oEBwGgWb/r5lG1I5olZv7Ozm47qr7QJu2L&#10;+ViW6Rw9ckwMPGYplRkhhrpzT2oxduoADQzTK7u5uTUpJ+2TFQcS4ub0m2hnaFgABFonAglhNjv0&#10;jZ3bt/subOzN/LDzL3CrDsuuMHNTB5Tdl/EI0NH68MrG659mJp9YZDyKnIQELCUDmwY8ME2bgJg1&#10;33iHs26faaaQvpnTuAzrd1ptRGS+pPoay4yYukC4IKTtVVf90IEKjZXVCdQ19Y4Qi7Pms551he0C&#10;+FtaPf0tGwasV98jvgCOoOv61tkajUfGCWNiSIIbY5Wwv+nksi0KxI8ePGw3XHudR3JTxXjMALT2&#10;hMD3mPo5O+YtCaD3S5CYmZsX6NdY3HlAwlqlANQmaj1G+nU3XW+3H9hvk3jIa9zSPjnxC9qKNc1s&#10;gdsrQYh17lg+WDtP/8ZXgHOWQ+1eifOO2Zv9zZt9nDc1spIgZvEI662Jzx128zf1vG692qldghKr&#10;CtQegDp9lDHNmAPA4YsteoZrJ0aI91C0r3/vOwFI3wMFIH0f0aMvu/zKiy++2Od/0VyQzlmDC+NA&#10;kkTTYc6qXVJmPkuM5Rr7jSc80T0ke9u7bF6D7hxpks/9vd9zU+O1115rV//oR2IGCR/kzB/jLEOA&#10;Asx5QydOutmKdcGNYpqbt2x2Bs3c4og6P+sZ0dq//O//IYZcYxdecKEYSIexNSWADJNpleCAswvg&#10;gvbEAEIDQ+vCPIgZkflKvLL5jZYKQ+JAS2FTekySeON6SEOxaSJRLczN2rS00GPSfifGR33j/VYB&#10;TYfKXifGziYZBG/IiwksLy04AFedTUiXMx6hxAknoAmSN+u8qd/LLrvMpfDzzjvPrQsAO5troIUD&#10;vMxn3nbbbbZPoH3Nddf6WvBbbrnFDh08ZJg58RdAA0TgYRUTTliE8fRoVRIMaDueGRwecoAm5CXM&#10;LCd0xaIBUtMGbOawtCggCKGB19l65Zf3CebR2FDny0+OHrrDhsRc8X7evWOXdXf02A3X3yQGPaa2&#10;mbWoNCA8pZOqB4S3OrUnptc+HQ110jz0PV8vLGatDuMmXpzIMIfSHvSpY0ePu+bKvC/tQjvSTpii&#10;K05IKa9TGCRasWtwYsDVeWeeoX9iASE9zPn0XYQC1ukzDcByKNImMh31Qz8ZlhDDfHVRwiH+BVQm&#10;DB9TNOZRXyOrdBFs8A5HM2PfZByeCBXKbm44pxG8g008Lr34Etu2ZYtt0bFj6zYHYa5j+mavdDTN&#10;tdLcCAZC/0SjxbyPdQHHSLR7CK0a4ZE+5A5dIvLsjk2qM9qeOqJ+sF6lpE0CRlMCSXZvQzDBc71b&#10;bYCFgbaemJyUoHubWxRwoMQUzRw67YMwQN3iTEjgkW9+/Rs2cuqUB/1pVN3hWIfwgbDlfhQSjsgP&#10;W0lu27bNy8OyMaGWNen5repHz7ni2XbOnrMkpGBu3+D57dLYPl99HnA+obEPeO695VbrVZ/CssLm&#10;JOw0hkf+TXtvt1EJinEBdFFCDBYuwhM3SJiZV50g1OMwhs8GZWd5FjEQUhkpEcob/YK2w2mQaSPy&#10;6zG/VV4EBab0qH/qFIFwSWPYrScSwohBDt+AEHgRlnneHffgheqLEG1YVrlGVLffuOp7AUjfAwUg&#10;fR/RZQ97+JUABssMYBDHB4/6fBxOGoTOHBsdcfDFhMec754dO+2ic8+zzibMRmsEWDnv+Mwlbt60&#10;yX7rmb9l111/nR2UdvjIRz1Kmme/z6Vidkbb2Hfb7T6ACE6B5tnW3uoDgoGERg1go9l/6xvf1Pdr&#10;7Jyzz7WfXP1jZ54EHOlf128EALGagqT7uDOY6alJAbopn2zSEXNz3Y7t21yw2LihX4LErP+NJj03&#10;O+Mad1J5rtFgn2cZ1OK8TYwOS3toVLkj0obarU3gvGPrZmkVHdL+Ja2LEdRKeGGDfkyteMBTJ1gI&#10;0DCwGCBEVOIMFz2/3OPguu9gJQEELYo5T9eYVc84BFHvSO+Pfexj7fzzz7eHP/zhvj82YH/hBRc4&#10;AFQFEBg7keB+/NOfuNMLDJwz6QxJyCFCHGEnm1qbxNgWvC2Zeujt6XUHnJGhYWlHG8SIGqy9o8uj&#10;X2HMi9aG7PChAx4XKi6AbZC2oYZyU+r46KSxwUNyOa336gVeqsflBRvYvMnWqz26pamwycfkBNMD&#10;C7Zb2h9lQ5hCA2NJDGumWRtN21DeXRJesEJgloQpVkNWouFwoE1yJvoYR3WdOc8D0AiLLIOj3wDI&#10;ADrBXPC+xmSMAIdlAhMoDYA2CUNmeoINLvDiTwqImMYgqhs7XDFP6WFf9XtZAMA7TEmw7AbGDLNW&#10;xpAHBMJmj7z04e6djDCYT2WcKTF/uyDhBtOwt7vGEY5UOIvhJYx5nvziLIjQQNvSr6kvB0Md1A+g&#10;DODwmzICLAgu/E094aQH+LKDGRogHuy0Iw5u+6SNorWPSzi5Rhru2QJO8kKwDjd7q68hkODMh4NY&#10;uzTEa378E/XzvD3zN5/mQjntCWBjaaC/s+rDzesSLvBiZw/qrtY2DyDToOvt4iEdnV24qvt0GE5h&#10;TAXgW/Cjq38kQf4cnw7AwuFjRe+dksDUt2GdL8ts6+60b131PQtFw75POFozvgTr+jfYtMrim3Ko&#10;4iPxqFuq4Dv4D5xUv/+phNqHSVg6fmLQLUtsENKmvLGNKftYY5kh3j7CLrEQEHSJxMfwXE6yfJM1&#10;6BIUVE52MSNgED4mIZW/X+1LH8A/pDpvHVefbu7ssE/9yz8FIH0PFID0fUQvfdFLroRR3HHHHQJS&#10;4hovu+cx29wxjwxjYS4NT2lMeI999OU2ePiI9ff126KkY0zNxMoGPJjzBWyY6zk+eNye9MQnOkMF&#10;YHBSgZFOaXCwZKRGgzccriyZgTEStu/woSM+z4W2xKb9bG7x4he+2LZLC2BZBkEMFmYX3Is0XxSD&#10;ZW5KzBqmBjGnDlNDK2EeGIYGwdxgMKSLJpLUQG3TO7XqRQQDaRDYA75sxlBUPqpnlh6lBHr8PccO&#10;SaoT5t8QWjzur4CFub25+Vmf6yUQC/OlgAlz6nBGn5+TBobji77uJj6YI8BDPVM3ME00bPLpmqIY&#10;DVoOjNojZkkj5B7Po8Vs37HD9ojpRQX8rkWrnNT7soAGoKJOmbNuwByvd/geGk6fNLqZCdZc11hL&#10;a6c0lGaL1cfFeFhak9S3Jn1+skPXG1UWwlTGQxGbGJt0b1uAgaAnCFMz8wQEEfAKvNnikB2c4qoX&#10;gppM6BkEJjaD8O0mJbAwRUE+0Uy5TrvhMFVtI8oN83TtR39TXtqS/kPb0XcALeoFr2LAmOcQQpi3&#10;p47RrvgezJz08SRnuQ59FO2UZWGE6HRPdLVGUgyc6Q/abnJs3Fcj9Pevd0EJYEXgYcogqveVoJuT&#10;q0t1yvmsnXvWWf43G2Ng6kWLlgLocdvx4sapjSWCeKPT7wDltWiZAh6mjSgXc55cp1y0Ifmk7PRf&#10;ykcdUBbvFyv1RJ8hPwgukVjU6/TaG29wT++Onk677LJH+CY1n/zkJ+3Vr36NXX/99f4N6pqpIL7V&#10;2tHmmjvx8Al/i1B81u5dNrBhoy/LwpRNfbORDHnEREzfIn/zAs11EvoK+i4WKY8nXy+BSO/wXgOO&#10;aTojOLOs86Q0aMz7CAaYn1NJNkSJ+iYgfevWWre05ZNjw3bTbbf4NqRs6kHkPpzimltafe02whbT&#10;EQheOJbhQIklaWp+zkGzW2PeVzqo37GnN/tLM06x2i2ITwwJzBlnLI+LSUhCsKW/MbYQbjHhV6di&#10;fKmetHmWVOI8S50jJDFdg98GQXb6t2y2D3w8iDh2TxSA9H1Ef/jCF11JMP7bbrvVGSQMgAhBmKuZ&#10;O+2XVvFwSalE5ylL2uyR9gVoxkJRn19mvve8c881YkfDjEfU+SHiR5999tk+oGE0bNW4aWDAnZcI&#10;UwhrrtU3YKxtYhiAFoMlJqaDeRKTIGbvFzzvBQ6E/WJ8aNksEUIzOyBt4cD+A3pO3xOTxQzuzkNi&#10;lAAK5ksiifncIp7hS2zskXEmgbl6Sdr1kjR5Yv3i4cqAZoUlQILGXdmhqrJPc0ULYWP5vD8D8GH+&#10;au9ol/bdIiGh3s+EacSLndCMzNPym12ZIlK7uM7m9POsG5Xmj5YAeMDMAQ6mBIgN3iAGwjw6pn68&#10;oBfFoFhqgyY2Kw2QkIpI8z1r+1wY2blzh20XcG8a2GhnnbOHyWfbf8d+u/jhl/hcOB7tMB/mawFQ&#10;2i2eqJcWqbJIa2nUt+J1rFOWhqy6KOibJbVRi5jZYx55ua1fs9bb7WwJBZdeeokvAzvv/PNs556d&#10;rk0y59okTbPaP5jTTyRq3VSKBjYu4GDrzB9f/WP77+98x37y05/a3r371U/G7OZbCO16i+3dt98O&#10;HzlqQ8Mjvg6cJV2c0XI447k8Nj5hE5NTNqP6q+xRnHPPdawECA+YPfHU58z7dap3FwYxPzcC1Ak3&#10;cTIvi4ZU29BkY5Mzbg71jSDU1hddcKHt2b3HnQsl5/j1qZkp9V/CUxbd7I2mRvvUq/2Yg0aopb8C&#10;zvQ9hCoENa6h7WFJYOoF7Zy5UfqNR6zTmEMTdm1YIIkjGgeaKnHAObNfNKZeBBEXPJQp3qfvsCwP&#10;rRPHKZaGHTl2xE6NDLnFav2GfvfvYJ726c94uguROLlhLZhT/gB24hjwPRzHEMhvvO56e/azrlA/&#10;bnahi1j1mKoTGi/UDQFBEKpwLG1tabGUBOiKs13Ixwje7aAyfZqdtvg2gvp1EhCoHPrw9Tdd70sH&#10;2RmvWfWya/cOj50+v7zgm/CcGFIfX5j1qRwiqP3Bi18snlKxXHSJ7zDPjSXmB1f9UFpv2jXmuQUJ&#10;BcozVo++tevEw9jBKuqOf01NrZ5Xxh7aP9Yrpj8Q/NbqWXxmWCnSIAFmx85d+nutbZDm3KLnaBPK&#10;i6BCW2DBwbqDYES73LJvr/3HN4IlWPdE8M2A7gP6t89+vkywkK9//etucmOexr2o1emZ+2JjB7TC&#10;pzzpCXaDBvLLXvJS30JvTWevm/KYJ2wX85mXRIrWAcgzN/ql//h3e/nLX+4aBODPWlMkdwDjv771&#10;bZtG02NTiJKAXwOHCFyAV0HMd2p6wqOYPeExj7VN6wesvblNIDDjaxtxfGJf55bWRutY0QbQOrAE&#10;UI5zJTBgPsTkycG3kY7RZqA1GzbY/MSYtQgU86mK1ycEs0VL4IzkjJTNICUNNAkOnkULgUnGiCAl&#10;bagkiX1+ad7SBIgoF4x9gWN17LxU0H1J8vodJiBIjQZ9PmPLYirURe+6Pv9uuVTZJOELn/+iBBli&#10;lrfbpk0bpWXVSWvHzMgaZKR5McAEoStVJjE9nGtg9hkBE2bmtDR8QHpobNS+e/VV9qo3vME+9S+f&#10;s0WVkQhtU9KgW5pa3At5fiFpYeV/WXkkAhPfb1f9h0psvLBsLXomM7Ng5+7a4xGicNBiXTUR5/Do&#10;Xr9JmmKoZKfGhtxRivZjxyfmp6knTLqTAlXudXV3uoY5K6DFXA/HhUmiycAAmQJgLhWQI9400wXO&#10;7FllIBAB8Pjt0wYCBPoc9U97wjQrVo2KAyGaYlXQpM05EBCxtFT7AbTv0BFLCnh/dO21NnTyhCXV&#10;fpIw7BGXXWIXPewCaYV11tLe4v4U3/r2dyxTzNtyRoKA+iZBZditqr+n28OQMsddksADuK3p6nGL&#10;AgIeG6uQD+aG0WLJA9McjAfKQtQwNGbGT9WfAc0a4j3KQv3wPH2y2i+r8/RLxF+XsMoSN4Ac8+2p&#10;IY2DQwc9RCzC8qMf/Vivc8ZFo9qbOjhy8JAdPTkoCTniW05eeM45HoHuhp9cYy9+wfNsRmMsr7Ep&#10;scDbxKU+1Rse2mW1Aw58hMuMFEq+vAxfEmIgIICwLt0dr3IZ9RONC2nM1910o0XVb1t1n13YaEOE&#10;/GkJZEwJheMR36GtS9r0f3ztyxojOQkfEooKWfdqb2xqcMGc+X20/RYpEISSbWnrtCGVd3p61vsQ&#10;IYof/ajLbUG/2ciEON+tEsoQIotqt6TGHT4o1CE8CL6BFQQvdeplk7R2t1ip7MxFM/1HP6Nc9Bva&#10;Br7IHPWynjk0NGyvfftbAhy6Bwoq5z6ir37h38p0Uhy+AGk6MIzgxPFBn2/DexNz2AXnnGdbBjZ5&#10;JLA/f9e7BeLSdqTVoM3BUDw8oTowJqEZaamY2J773OeeBkqAG/M5AHqttKcf33qbh60EeGBWXd0d&#10;7jF9QFrVjDQmBASWsTznit+1MQ3Gtb1rHQgWZyuBEgY2roN3OCjAiAFVmBdMCVM5y6BwzMI8zGB3&#10;jUfaHs8dOLDPLrnwAmzdnnfMjJS5CuwwRpgnoM3AZPCyjAzzMwN7Snnzd8R0OtslEDQkJMgknXG2&#10;SHrv6ukU2LCln0BDAg0MJyyQZtlIXsBIFKzuvjWel+bmVgfK973v/fawiy6QxpOzh118oZvr0mJy&#10;M6p/ImAB2sqwzU7PCaBnbN2mzZ4vYlaxqcXs3LSYdb2bPY+cOmZP+s2n2fW33myLAu8aMa2cQKZG&#10;AkFNoWzMltYqn1MSFhBEAHjf/UsacFlA29/da+vbu60mV7BeARKBKvAgZovLaCLuDlVsqA8Da22p&#10;RM4CeKuCDPXMfCSOcziGAbTMbbqAI9CifjGx0y+Yn8SEjNbNfCVe+qyt9/24xfDRzNBqGPAIJVg3&#10;0D6pO9TdiAQAmLrvQiYG7N69OmCszBVjEQL0AHXyiD/DwWPH7fjUgo2IGd94w3Xqx5MSsuZtw/o+&#10;e9YVzxR3If2M75X8lf/6L/diL6KRi+FHE8qfQKFdZSVsJ5oeYDWrPotnM2CC4PByCbPURbVf0r/C&#10;EjoAXtZME3fA/RZWiLyF1bdSyidrpykDwE2dUhYHdxF/l1UZqUzSyuEa93xGmCHK2qIEti984Qt2&#10;cuiUz70/47d+x60+TEvNa9x84xvf8HHoQo/aES0yJGCdkEb66Esvsyc89tEW1WfoT1afsIL61/QU&#10;O0hJYJDgxtpzLBNMXbH5CEAO2FGmqM4T0pxpI4RXwm0uS7i8+pqf2h1HD1vXGvWpgQ12TELRbz/9&#10;GbZG/Z7tcbPS/Nl0h+0s3/u377XphTlbr37DGKcfvf71r1d+YnZIQjib6rCW/olPfarlwjE7fPyE&#10;BzNCsH/Y+ed5rIZF8aQOpR1Sfytmcr7krV6gXpImzVKyah+pTH8s+ngm/+xVwDX4H9fZZc63oNX4&#10;Z/986oD+znhhM5Wk2vqix18e4NA9UGDuvo/olS996ZUzM2g5Mw6WDAwITWZM0i7hC1lCcsH559ue&#10;XbvsgnPPsz963evtogsucgYCKB46ctg7OBotDACnMSRPN+9pAMBYOGBUdPbjJ0+JQU5bXWOTdWvw&#10;Es6vT2cAlbkjNA3mtTGN/8ZTnupaNab0ng5pL129AtwlMV9pqxrgCBak68xLAxDGBoPCgxqhACBj&#10;rTJCCI4j5BeTmIOTgIcAHCzziCXqBaJimtIYYHaj45NiQSFJ7JLiNbhjYs4jY+N2WHn50dVXu/aK&#10;ORSnmy5pjJjnmPNibh0zJ/ObmOCJTU7e2SnI12RrWDNn7KZOMTRM9zBO5kbJ7zgxkQVaEdUjDIK5&#10;XLRLTN+Y7UhvrbSOToEnIUHr0a597ToBPups8PgxN0ESgnXXnl2WEdgg3OC0g8aBptfb22eposBD&#10;zzDVgYMW1gmWMRWkuffrWfZMbq5vsEsvulCazxbbvVvCzjm77OGPuMS17sc84jI7d/dZVqc0ivoG&#10;TnWEgDwlrYy0MEnTl+gLLDVjWgLQYn34KTzQ9TfCCtMCgJebnfWbumOdKtMSOGoBypzx2E00sDa3&#10;0ePHU38+Vy0mCwgCVGg+ADsaK+ZNGDBTFDBdBCyADi3/4JHjVo4k1NQxw5MfC0CbQIGtOS847xxp&#10;1QXfGIO9vCkDkeAQBHGwVIOpLYhxPutTFcwv79y+wz2VEfC2SnjC4Q/BhP7ItUb1BeY40fxpW4QS&#10;NlOhTPRfiDJghlcmfYyQV/LPfX9H10gPwrcBhwm8ktGmMfsOqm/PzM3Yvv37fRoAwYatOQkvS3Ag&#10;llwdPnxQ7TJrs6qPRrRrlZnplJQEWJZSYsZnIxRl3nJ67kc//KF9+1v/7Vucrlc5e3fttITqoCTw&#10;7RTA45yI5julZ+l/cfW/9s4Oa9CYwBGQ3aw6+3qkLatnqU2mF6btlttusfNUxzFM2HqOZVQEHyLe&#10;fmtTiwsAAOqxw0esXUJRMytBpmZsWIJVanHJzt91lvqOvrmctqLqD9M2Qgs7bjElEQ5FXXFAGGNF&#10;CKFeseTgYwAA09eJilbldfAt/h7XeK4K59Rp9R7CA21PW0A8i3B4UrzxC1/+98DcfQ8UgPR9RC96&#10;/nOvPHr0iC0ml22ZTdjVWdnGEUcn5iLZ/alPTP2i8y6048cG7Wtf+U9fu/xf0jCYa8PEBTAiUWN2&#10;A1jQZHdJeyVgQFtrq2udeB8DkgTin1PnrxXA16Mx5Qg5WXTggqESQAWJF4e1177q1W42PV+CwfXX&#10;Xe+D+ILzL5SGmbTx4VFPG1MYJlD2Uca5DKckwBGPzopZMeqDEs/ygQ0b/Tf7Y3/1a1938yARs4h3&#10;zDpMImotLiUFJAvW2d0jJh71axwnTw1bjQCc+N3r129wLaKro83XjqOF+i45qrfOjnYpKTGbxdFM&#10;ZSPIAhGtWLPNUY0PjTOeeIeAi92mTMx9k1ssAIDrJVD0idEQzpBtH8sCLTzSScsjvvWttWmBoM+T&#10;qQ2jYiTMN2NaPiaQbhBzvOBhF9k555/rGhpCCVv4cV6cW3DP5XI07GCI0JAR0yXww4AY8QbVzRMf&#10;9zg7/6xz7KydOz26HFMSmVxKDJwNQPRCWcIFEcXYmF+MbY0ErI39/R4og01SNkpjuujCiypz5Zu3&#10;GFuhbtYZoY0QpkSFQjAhYMWRo0ftgLSk/QcO+N84PzH3zPKh44ODvryI30sCEg6WF3HPwRlAVp35&#10;OnLlA+9brhN4A22cdbDutKbnXEDSf4Dd8KgYcLZgSTH7U9LsAKmN69epj7TY+nV9ymPIrv3pT12b&#10;vv6GG1zD97jX6ucwa/wwnvG0p0vz7lfbhtxjekwCHEJQr/oNVhc0bMDVBY8V0IVckwZ89TdCC8IK&#10;eUcDRVjgjPe3h1FVWzMucJri4LmKlKc2y6dtSeOVscOc86nhU+7Rzo5hF6rtcSL0QD4aIzjDUSbi&#10;7h+VUEJMLqZMIspHh/or4Hz5ox7l7Ypun1Nfpp9iAn745ZfbuRdc4L4VuaVFU6Es3tYqwW/ECCWC&#10;gH7L7bfZ+NS49agfJJRn9uJelqa/kFwQmJ2yH1/zExudHLcWjRcc++Znp6wNoVRtxLjFTEK/JxYB&#10;fg0I5fPTsw7S+26+1RLqM611jTY3OWNPfPRjrEmKQyleb+0aBziLNbe0CVSn3f8BE31G9cgUTUn1&#10;Xq/+T317THDxHXgM/a9txa+EeWqc0bBe4EDL1AtjxgMQCdghQBoz+KHDh+x7V11lV6s84WjMvnnV&#10;dwOQvgdSswZ0X9B//usXyz/5yU98vgmmcezwMQc+NjvAYez6n15jW6QdTAgU2ZyeeNt4USO9XnvD&#10;9b4G+DnPeY47P7Hmk3nrF7/4D50ZDQ8Pu+bKHE99osHNj2g/NZLUx8UI5sVkfvCjH4n5VtJDA8Sc&#10;1cPcbGOrAKLL99r90fd+4OsuF+cWfQkRWsrlj7zMNWY0aPKDVk/aCARIw1XTdNWMDfH7VqKeiXEh&#10;DeO9CSMlf+SXdJhfxcyFpo1EXpA0TizfwwcPuYbGXJU4vlkxY2tXtH8GNeZ0BBTyQJkx85IXGAMM&#10;mjzUxgDztH+HwCNoeOSV9dPsNoQ2hZPQX77nPXbeOee6sxGmPvLI+5x5hyVQ8cYWtxIsiEFvWNvn&#10;Jko0rS//11fsrPPOtvVbNtm4mPKwtKATEoxYokNUMNp2SgBfhHGJmRL1iXTTao/+NWtteXrGLtxz&#10;jm1W/vtV/rLyx5QEGk+zNKd0NuUm/cWpeWnPUV/2QzkJX4pGjJCDMHbu+ecJnIoeOhOiHrEcEFCC&#10;eqK+WWdO3VQtIZiG+U09UDbKA4OkfrmPJkQULhgoYTeZa6VeAEG0U+oeMykmc55HKGB6Bc9j2pjn&#10;uDavNvjuNTdbVEAxNjKsNA9LyFirPNXYnp1bbMOG9cKrvPs8fO5fPu8gPTk75w5EBDWhr+3ZvduX&#10;WR07ctT7I2E1z96120EioX7Sqjpiwwnqlvyj/dP/aF+YF+VaUJqU0S0c+gaCKf2uobHOy4YQRt3w&#10;DBYFJ8y40vRrasN2YuSkm5bxO7j90AHfXIX5Ydbk423+n1/5mgdWmZ+dt7f+yZ/q5ZC99rWvdSBv&#10;aut0Df+8s/ZYVoD+5Mc9wZpVH2zzaBlpiyobwEVfxR/BN5xQOfEboE9HVFcIb8ckuNNmtOmOHTvc&#10;6oFQ9M9f/IKNjo/49IhJIFzQe6WQxAO1S2MsYU+//PHWLuBl/pz1z2iot+293duYmA3wgcdJWGQd&#10;OuZ6/ACoB8qVleCVr2+xSY056owlaAQJYhMZhKSFuRnbv3efQL7Jztq+3bZLQEyovpmbDqv+lJBN&#10;EQlONeJ1L772gx/8wB7/+Md7H2Vah2Vsx04cd55I2bbt2OoWEp7Hl4bY3TsuvjDAoXugoHLuI3rL&#10;695QZtChDcMg9u89IE2gz70iWUrCdm7LArwdW7Zap7TRyYkxY4vA/u2bjfWKX/ziF61Jg431od1t&#10;AtVHXW6ZZMaOHDrqjCalv2GO50ozg1H53PTaNZaQtvfxT/+DFdWSBTH62cV5B0/yIrXRdm7Z4Rvs&#10;RzWUctKKAUHScYZX12A97Z22VYMPoIbhVcGZgcxAq649ZfADmpy5znMwgoXlef8bMIXpssEIAM36&#10;TOazeQdiLhXtBjMszJpBSz7YIxmNibjkmKnRusgj60IpN85YLNcgBCHfrQBtXExlwpkjjA2NEM9Y&#10;8kFe2XmM58kr5jYAh1CO5AUAAmAAJeb/u9as87rCi5pvs3MSafzzF/7ZXvTiF1s+VLR9hw/aDbff&#10;aifHRqyhtdnGJsd8zS9z0jXsDSwQbW6sd3PgrMCcNdLdagOWXXVKQ3nJ77/QzcOAEZ68AAbfZF45&#10;VhOx1JLqwrXxylQDZywytHEFMFu8bcgzc6OAMGVLqP3cKtHU6HmmLnjXTY2qK97lerVe+E06bKwA&#10;gyXsbEH5YnkOFgbSxJTMGSGG+VAERsKyco31+DBa2pr7rI8u1Cgt5kIlnGZLuUq/akhYf98a71eL&#10;EhJiyuO3v/Ut3+GMKGOYu3Eiw7TOmto2tTMWD5g/21JeeO551tXWYTWqk+RiUhpqvbcPVqaQ+v6s&#10;0pmURonFiYAwBJxhSoEAP+v1XZzpaPN1EhgQCFkK1NQk4VPf0UByLRMhAM2fyHadmzZK+DpkNx3Z&#10;b7P5ZRuZmtB4kpaoNjx7xy77+w981JriDRIm16r/0gdLEkxnXLCC8Dfo6my3dvVH4u+vU99vk0C6&#10;PD7pbYyHuo+V+UXXMI8cOeZr04khMDU+ZEQl27Vrj/p63DehYFOYNoH5N7/z33Zk8Libv4klj9ZO&#10;+7AdJQLC2KkR623qsqc98Tesrj7u42Jxac5uV1/NSUCYEUjiOf+4xzzGlhBkNf7rccBUGk3dfZad&#10;kZBbjFhYbTavehmcHLVhaecTi3MueLI7F9rxzTfd6I6QCfWt3/+dZ4k/tVqX+szoySHvP9de/ROb&#10;lPKxJCGgWTyM4Eu01eYd29QnNMbTy+JZdXbk2GHbtXOHO3SyAoM9zwth9elNAwEO3QMFlXMf0Xe/&#10;9o0yzhfD6qxoKcwDd0qDQDNe29drG/rW+YYHdZJ2MVWzTSIgM5NZtFoxfOITb+wfsISY/vT4hG3Z&#10;uMUBNCx4xTGGrQqRyFnG4kt/xHjjjQlbTC/aN7/3bStKnG2TNM0G8CzBYl3pwx92sa3vWeNOaykN&#10;fAKBAFAMPAQJGO16gVRjXWVnJZ+TRAvVYAREYCwAL4MacIT5V5k9v1kKNSFho8r8uYaWSVowR8Ck&#10;u6vXwYPdhfgec/ZoY0SxAqjZw5boYmjbABRme/IAmPE+jIczc/sAT0naDxo6GiTpYoolX2xKAiCj&#10;ZZFvlrXh8EbeAEVAknR4D+JvcTwbHh33+cOBjRvcWY/QjV//hjQn5emyRz5CmlbI9+39r+9+0+Yk&#10;UBSESWhaIWnzKX03GkPrF+ALUKYmxiWILViHmC97KNcJhNgI5UmPk7YjpsbyMhyPYNzEDyfYSS6V&#10;c02Q+qZNqIOqow3lok6pc87UMUIgZYRC0sgiqpe8tG92iapR3yLMp+lckoYCI2f9bb4kzVv9puJw&#10;pQIIfNMzs74mHwct9juemp3x9gA4aT+W+CA8ISzwTeZIAb9DR45U6lFpsL/1tTfeKMFwya0Ns0sL&#10;VifgROAjP2jiSZX3KU94ouqh4v2778ABO3z8qDTJpPVIiEVQow/hRZyQdt0hgWSL3u/r7nWtD8cl&#10;wmxOSNNDUGiVkFIvIYA6oe2PCChY27t981bLCEg8eFCZneDSllWbRNVOTQLNRYE6/cM36ZBwRixw&#10;6hMP54wAef/woB2ZHLLhxWkbX5rxFQSYeOvDEqgm1T7TC1bKFlTrEYF3h7TutH+Dfgo4X3LxRa5t&#10;X/qwi/z7Mxqr5OXWm2/x6Sw20MCnY3GZoB84uNX7KoD04qz6RYOAC2G9ZC3tHV6fYWnJ//bVL9uc&#10;2gZrUUjtEolHbG3/epuambTJmWl7zhXPsU9/+NPW1tgqwXZB/TgmvjKqMTZhOwWQMWnerRJqLr7o&#10;Irv0MY+1FP4hElBwxsQBsrd/k5WXshKai7ZYzNp8MWezuZQt6O9UuMaKkbINDp1yz/3bbr7JmlWe&#10;hPjUVpUzp/aLSt0vqm0G1q63Jz7qMbamQ/WMV7iUAqYAsgJ6F9ya690ZdHYBb/AWb/eCBCfJO1aM&#10;N1vT+vUBDt0DBZVzH9FV3/rvMhrHyKkh95R084+Y7qUCyj07thsbA+SzaSPCEHOOBYHR9PycfetH&#10;37WzzzvXg5oMHj3my0/axNBZMkVwAdD34O17BfwnHERCYraYwzo6uiySiJpYsN12x17bd+gON3+3&#10;CPQOHLzD56Nf9PwXWC8bdcwtOEgjMLB3LPNHMGIYXWY57c/CLAEINCGADNDAyxywWK3h8RumzW9A&#10;BQaL5gzwYlpF8wY8cRpDo8fEB7jifQpzZz4XQiOASVYPzOoek3peg1x5AJT5Rnd3ZXlKVEwD8Oab&#10;EJoS+WOukjkxAAHiPt8DfDAxMjVAvtGcKDMHAg5HVN9YSqbduxwQdwAUY8NJi/nfDZs22LETg5bT&#10;y18XSKMxjk6PO1jjSYsGjVmzXtoD5vJpgTSxmwf617nlJCnNMyZhpb9vrW1cv9GnO+bUFpSts7PL&#10;wvgtlUK2vCCtVPkBhAAyQJqD8gMsEIJGVYiqtsmcmDl7dPvuXxLKsMhggcBCgyDIpgr0Q0yrBLTB&#10;wQxBYcPARhf8mEahXlibu66/3+cSAV4XxgT0fBMPfISCsjgF38YMS/0Sbey22/fZGO2ufEwvzttC&#10;atnB/dGPe6zdcuNNrqlH1NyPf/RjvF4QmA4cPiSQPuZ56ZHWe845Z9k11/7UxodG3NJTI6Bi6U9Y&#10;gkeDhNe0QIp1xphU8c7HukJMeNoxLNDYtH2H91087kdOnbRp1RfCGeFk0d4OMRbbW70+fatQCS3U&#10;SV20shqCMTY0IaE5l7STc+M2tDBlQzMSCATAeLSXBWY7Nmyxb3/tG7Y8t6S2q7O16/qlRdd4n8cj&#10;mngIb3nzG10QCzFP29NlixJo9t52uy8d27ZZ9ao2xzJC9C6sRrH6RpsndGcNy/8kQCsfKfqghKw5&#10;jR1A+ifXX2vX3nyjW8h2qZ7YmCZeX2f1KtfXv/VNt7iVlvIS4yN24fnn2TOe+TR9r6RyqS+pj37x&#10;8/8i4bPfniAh0TTGcSJlCSYrJBjz9fEG1TXBRqYtLUGlLIEYkF4sZG0ul7Yh9XUsdNTTvltvkVAZ&#10;tiMH9tpaCU95CRt9Evh3q2zZhSXbLgXj8kseaVFWT0gQkARpk6cG3Qowm1ywpLTpdRoXjU0SrA4d&#10;9LRaJYiV69Q2/f0BDt0DBZVzH9H/++v3lWF6SKoMRsxz+VyGICe+1rMAg2xosmlpbgT5J9gGnqrZ&#10;kAapAHt8dMK1j7N2n+Wm2dGTI9K6ZqX9Nnhgi61bt6vj19iMJFV2FUJj7duwVtJ12E6JyfzLF7/g&#10;+x8TnAPnDPalfvzlj7FyVhKz3kejZr4WjRYAJngFhInd19CKYM4AKeANCAC2e/fudbBwzUV5xozl&#10;ZmgBOcx6waVjHE4mXYPFZM27OJBhmo1IE4GJ8l0ASEl5unyf3wAB97nGN3yrQz0DEPGdL33pixJu&#10;smLwta7V41wEoPMegEKwfubEsRIA7mg33EODRHMBGAAXQAkQJg2+S96ZG11cJj73nHtuw9xHh0+5&#10;ORfho1d1iRmXZS9Hh45bW2+3nRwf8s0LsIKw3nlZjJU12WyosSSgwmKyvq9HjEqCiUAlJC2W8rDO&#10;uwIUAnYBKTG502LYXS0dllmqbG9JPZAv8kld85v5dIQY3qV+aCPqhTJS5zXhmJfD18pKIEAAwAkR&#10;Sw6/iQpXXReNoxPCCP0DnwTWxLM/M225Zds2t2jwLt/AMxfBYUZtyvcwx3vUNZWbfCAIfP8HP7L9&#10;hw7ZkrR25konF2aN/YSf87zn2o9/+CNfDtYjrbOrrd3rF7AnDnpZ+UkXiJZW9vCySxIgGgRKeHnX&#10;ql/jG9DX2a33Wn3XsEw6acMnT/k+5z4VorJTh4wHlsVhYerrXSsgL0lYWbRetRMBNjDX90jLRkip&#10;xqCn7+DYhW8HaUEzAslQY8JuPX6H5TQUrrv9ZmmwC+7kxXTEpedeYF//j69ZG8vtJqY1mtUeKif9&#10;HW9v6vbpv/lU5aHHA9KcOjnoHtRsuMEyM/KLcMo4wtKGhSIaiflytfrONls8doQpciupnZmnRXuu&#10;VZtO4Xi5psdBenRqwr7+zf/ySGsxgelnPvdZW9PZY/F8xN7w2j+S4N9g89S/QJAxGZfA3iuh8LMf&#10;/IBdccUV7gTW2t4lSStmy6ovot/94Hvft4nhcQFoxct8zZaN1qA6al3bY0l99bY79tuyeBj8Ca/x&#10;eawt0tiXpQWznrpDgvL56jcdiUZrq2uyPdt2SOgM2xRtrfZhmuHgkcO2edtWm12as42bNvqqhT1n&#10;7XJLBoFwinVKZ/OmAIfugYLKuY/obW96SxlzroaahzekYllW8ozf+E3rw1lEWlOrNOgbf3qNDUvb&#10;ZiN75paZZ2JPZ5x4ABpxR2esDGICO4yOTDoTBZRxFsHj9oQ0BhjTOReeJ825VRrMon3mnz9nwxrI&#10;MEmYNs5qayWpbpLUz5pNJGmkfgBKSoc7pTjQZgse4g9GAsAB4AAm4MaBZsoBiAB2VdCDYDrsk80A&#10;JrYvacOIAUKWWvEcAOOarcrFGcbIXDXaPmdAAyBiqRcWAsAZYSWdqeyggzf7D676vkAr7uCFaZY8&#10;EkrzEY96lDSMc3yuk8hqgAgCAxtqEGwCrR7GjNaNIEJ5AXKIMjrISxupaJz1nncEKNJnDpPlLjhl&#10;hSUgzEkb4Hz01An75Gc+7aBVo/s4QPVIAMLESeQ1pi2kJFh7U4v1r18rraXs2muthBXqcM2atT7l&#10;wC5UCG/xcsRS0kS4R57II5YDQBqwBKipZ+qd32g1lCuuQz8sn84LjKOe77Tu+2Ynep711XVqBzz4&#10;8a713Z/UPng+s/0iccKpa+8PXhcJ/xZr88kD1gUAjblT6pXyUv8sV6JN+X3d9TfarbfvtbGZKQeR&#10;0ckJn7544YtfZLfdcqsLDqODJ738ExJc6XMSx6QttliuVNmukX2x8Xzf3L/RZjVuRgTGa7o67aJz&#10;z7eLzjvXSoWy/fjqH3pM7Pm5imUHgQXzPX2KeqNfPfe5z/cldVFpyO4spz5+6OgROyxBjbIgQDPG&#10;KC/jFI2YHeDcklMnAbC73QYnh+2sSy+yq6/7iQBy1uPD5yXEPeFRj7OMBCr8O77yH1/1EJ1YWhBi&#10;BgePe7955GWXetjbMWm7u3Zut9991u9aVuXDekU/xnu9RvU+eMchH58tLW0Wk8Bj01OWmp+RJl3n&#10;a8ijKhvR2IoSZFIaVzeoHr/9/e/ZeRrrT37qU3ya6PobrvNpg7T6zW9e/njbuKbfmpobNN5UFqWB&#10;2Zuod3h333Dddd5/GONf//o37WEXXmR9EiT37NwtQG/2KQbaPaYxwkqFrOqtrq3FRman7Ds//L6E&#10;0hGbmhOg1idsZGxY/TJhJ04eV59QH5WQ1BYK24uv+D3rbGi1QipjCen1+bTaRELy+Pik3bpvrwt8&#10;u8/dY4PiW2xE0qF3id2Q0N/h5nZr37o5wKF7oGAJ1n1E5+w560oYBmtBURdhqPVi6iUxs35Jv9nl&#10;lGvZs9PTviSCrQhxKGHjDBxUbr/5Vtdu2KiACFOE5pyanBHDmbFWAU0DS3+k5bDtH0s1ACY2ZmB5&#10;Sa5c8Gt4qPpGEALjyx7+cNemcV5i4Pp+v5Ju0YLENSrAqcHJHszVbTCrgABT4QxDQ4vib56HmQPk&#10;aBAcrONle0rMynrEmTuADuATTJ86IF3SYZ0UzIwDxsjyDc4sjyJICs5eSN8s7fA8SnvAosCyLxxh&#10;YHYwfdIiL+FIyM6/4ALLK094JLMUC0DmXb5Z2T+6Ul4Aj3CWnBEguE4ZMbkTu7q5RRK90iDfBP1g&#10;rnbdurU2LtAB1KcFXNX80i4Tus6SF9IplytexiwLYztSgj7k0ikJHxljgwSWVBG8ZuPGAa8PzOOA&#10;FRo6GlhYEhNlA4TJG3mkjigj9YpVBmAGEAAX6t/rU2mxppj6Zp05FgbaCcYbF5Axl8v6d4STkL6F&#10;ZYd0CQ1LumjaHtRE9QfwRfRtgB3Bit8UirTRRHmGZUnUGcE+cDyrrJs/7HPTbPzC3DXhQ1lzzqYM&#10;vtZfYNMiwTSuOiHv5G85lXRPZTyJ6xvrba3av1F5a0gQnW/ZHQBZM94toO7rkRYsjfbgHQc0bqYq&#10;lhA9i4c2dUD9EjOefO8R4BLSsqgxwt7fzPnjUIgAiOl7s7TKix52kT35yU+1x+AjIMGAdcvD+BGo&#10;Tsc0Lutbm21A4Ds7v6hvqFHK7BleAdRN/QMSAtbbgb373d+hV4KZh01VfXRo/NIGWEzW961VWyxY&#10;TH1lzdp1nkcGh48h9TXPo94vFkoWkYYa0jUAsEZly0gAZXlYrdqQcazRaNfdcIOEq6yDM2umGcdD&#10;EhSxsi3p+K0n/4Y1qY8CtsJ1mxwbsx9//4f2X1/5iv3k6qsrm52oDdjf+2m/+Zt28cWXurmdiG9M&#10;fTGnHk3UWo3Spf5ZyhghuIvGHo5nCHf5fMbYeY3dWQulnKTQGiup09bWhq1OH8VpknC2BKJhQ5l6&#10;1Rm+JUz3sS78yOEj4lUDbjHpaO+wg/sP+Bw924EWlI/3fuiDwRKse6AApO8j2rVz55WsP2XruXZJ&#10;ojDs0bFR91pl79qDknx7da9FYIKEDjiu0yBeEkMYkrYBwybM3/q+9RqaGtdi3jAXvD0BfphjM+tP&#10;xfR7+3odnJmfSmiA10py/sHVP3ITMoMbTfACARhe5DhxMD8KEMCgF6U1MncJIKDReaxg5Y91okji&#10;fIuDPbBZykXQBjbgILKVxjM584ONDdD4CDoCMwcQSINgJDwHs2HAo/nD3IkpTnowTzRb1n5jXt2y&#10;eYs73DB3R7hSnF4QbGDsmOcJ6Tkk7QrvVDR2Bj/rnPGaR8NrF5MnfcCVOUI8wbm+Rgwe7QmLA17d&#10;C2IQEMAK4AFUrDVtVR2xecS03mW+DM2TegDo5/UMlgmidsVVDvwB2HkMIWhIGhMxkMvKNwytXvWx&#10;ecNG2yIw7u3ucrPtogQZvKYBZ7agpJ7Y6N/N0gJ7mH1yfsm1jqpgBCCjYQKCLIshvwgHgBJn1yIF&#10;kg7UokKu4GvLF/Q8QBoTyFJ//EbAq1E7ENc9pLQ5L6tMbCaSV15o25AYMiBeyClvep9NTViCQ7AK&#10;NmwJS7vimQ6ViT5HGxOjemj4lN6fV1oZ39KStNjqkP2kT0pjYj9y+t0TH/94r7/R0RFPK1vMO7A3&#10;CRCxegBmzE/SNwBi5p2Z2wV42e6UcKGs+UcgIZ8AIPHf8UFoBxwXlySIRDUu1rvGXCwTUrPiYMc+&#10;3F/72n/59zGHA5Df/u737MixY9Ysga5dZaL9a5UWMQee9JtPdU/xwRMnNYaWfU1wmwCa6HT4ELCB&#10;CPkh+l06lXUrEmv3kxJQ6H+sL15WP2VNPm3y39/4hs3NTtsJfW9mesb7MMIcG46wyoGxh1CmzubT&#10;I0vppKXVF7BeYJ1AkPv3r/6HTyUwh884ZIqDGALrJfgPSYu/7bob7Qf//R3XnJulobOCBD7z+Mc8&#10;Vtr9I2znjh2+A9whafAPv+RSF7Doa6xXZ2XF4PEjlpYglFb5GeMI9FGENR0tKseoxhDX2TgjJjDH&#10;oQ4HNpzZWFLYUCvkzmdtj75zNuFHBdAIZ2UJOUwXsGvcZZdf7k6zZ11woR0/dMSe+IQnqN2jbtqf&#10;lYD0d3//8QCk74ECkL6P6BEPv+xKNMs1a7qts7vTdkhaZe0og5UIY2xbx05OmGvdbKhOikYAwxXn&#10;t7PPOds12hZ1XLRCNkVA0mfecHR8TEK9JGsxX/ZrJRAFTla377/d1m5c52skv/P9q3xpE0HrCTbB&#10;/sowSbb+A6ARDJokUbMBBUwSrRkwYL6XgCUACddg/mhxHK756Bm0NwCG+wgAAAhAx28YJ8/xDGmg&#10;ibnGree5zlwcv0FutFrCIcIk0CbRUlk6wzfR7Hge0AdAqSfWj2LaBTBZssb3ACqEC3ZYYqN5tCA0&#10;P94hT8z3wfhOCKxhaMyRO8AJTJmX5CCPgF+n6ooobbQREc/cK1wMhvbhXQJhoMki/LDWlmAf7D6G&#10;OXLv3n0VwAW4db9LTH/Thg0uHPT1dFu3fteJcTP9wdzs9m07rFb1npMGjjc/nskIJR2NLR6SE6KO&#10;KQNE3VAO6or8I2hwj/5CfVIXaN94j7M+lXwiaLimrXxRl7Q5dY6VgLZhGoV2JSY23vQshfK5fH0H&#10;Kw1E+uQDIPepAX2feiFEJ8CC5YE+ceNNN9r+A/u8XtjWkXlu5rxxOEM7Y7rl+c95rjvwsTPW3Mys&#10;dapeEN7YLhHQUcZ8bTGOVds2V2I+U060b9ZXM9WBYImpXEmq/za6MEeZJDfo3rI1SJiL1qKV9dvG&#10;gY2+a9mk0pjQgcDBxhw4Nuay0rhVhk1btlpE4DI2LS1ReWHDi8m5Gffn+L3nPs/jDQwPjwj4CbbS&#10;4OFl6VuXPOxiX32hXuz1iCPeGtUh/YrNb9iPO6Lx/bSnPNV+8zeeImG7zy695GLrVf+lT27Wd7FK&#10;0Q7fFaiyWQpj77brr7PvSnBgbfOp0TG7Q4D+7e99z7741S/bwWNHLCbBCK2foDJr1d97e7pc+Bw+&#10;ecI29q2z5/3OFfaUxz9BykGXT2exkQ/1N6v6ho/QFoPHj3uwktv27VVe1rvwmRGwEpKWvc+JsEfk&#10;QfbmxtGRNdTLCxJ+NE6WJBBlc2mfPlDxXIsmiA/7q5eK6g8SHNI6Ljz3Qutp77KZ8QmLRxM+jYUG&#10;jcZOXyVwiv5wrX5yYsr9bKZVh/N67mOf+ccApO+BApC+j2j92nVXon22trV6ABNCTLLuFskZU5FL&#10;o7NzGpyH3ImD8I0M7Ma6Rt+ZBmbCto1oupgl2XQ+IWa+bcd2G9iy2RqVJiANSHzne9/1KEgE39+y&#10;favvdkPwBXZrgqGgBbH8imUv+WTaTaCYYWH2AB6h/dieDqbPMhNAGkaMBgp4oWX7fKEYOkwfUIN5&#10;A5DcBxzII8TuT8wP10mjJ5IWmrJrehrECwvzzvDRsikboIOWiraNduYWAr2PeZhoY93r+lxjgqnC&#10;NMgTTPuOg/tdgCF/RaV77rnn6JluX0pWo/wAWoANWiaENgozR9PnHUCdcJ6cKQPPUyaiaDHtgJmS&#10;OoGxuACha6yDJu/+jsAVgMaG8LWv/5dH9kIgyggMS2Je7ONMPRDtjOhh0xKq2OVsw4Z+12S2bd0m&#10;wWreI30xDUA7zotBwUQtI9BWPqpzrQAjjJz5YNoH4CK/mPIBVgCK+7QD7xw+eNjXMbNTGvWGEMJ9&#10;6o42oi4oM21G+5Mu5aKMRBnjGt7xRLii3bDE8CxbFfJ9gNd/61nu40lOkJUTAgmimhGCc/O2LXbr&#10;bbe4po6ZGlP/BeecI4bcaHPqr7ffdquPASJyYV1J46Xdxq5KBZsYEuBIO/2xwBELCx7VRCIj/jwC&#10;GiFFMZ0TjIYod7xDHTGG0JAJsAIILaaWrX/zRitKaPzeD66yg4cOSshq9CmStOqd/kEcabTVI4NH&#10;rV3p3njLzXbw8B0ORD6+BCLtRN5THz6pPDFW2BBjYW5BeRj18pM3NjlJ6h2ItmG3L9oS7R6H0C1n&#10;77Gy6gBrCztm0bfYFnZedUDEuodfeqmHCabdzpEw/fBHPMLWSUg556KLbM/551md+m1brwQLpV3X&#10;3OS7rNHHEIh5b9umzXbLzTfZq176ckvQHyQ0sOd4QvnDlM4SP6a2ouoztRIAsSDQt9gnOhrXOGxi&#10;3LCELaFxxRaoxFNvdE2/JI0ekZFph069X69xMCWBlbpjC9n5xXkXxJgOWZYGHtO5QXW7ffN25FHr&#10;7ei2cClkzW3tNkGdie80NrW4lSEjIYJoeNf89BobHDxph44dty/+51ft1kN3BCB9DxSA9H1EWzdt&#10;vZLAGwDS2PiINAZppNKaABkGL9oWoShh2DABtGGcOTpa261BUrI4kJjBnKTceXe0wMkHr1RAACYK&#10;02CLP+I3M6+HaRPQmJyd9gNnMpgzjj0MULQTghdg7mZpC4EG0Og8oAigKeEBJogp3jdnUP5gxMwd&#10;AtAsb6owqYqWh2YGaMPU+RvGT4hEpGyADUCAmcdjlfCBAABMbc2aPgeOmMqMORrzM+kwHwxYuBlW&#10;Z7TVJQEI4IPJE00LzY3tKhEUxqRloC329a1xBzPyigmd9aq8q0z5dwEumDh1QB6pEwjrAgy1Or/L&#10;dco8OTXuAEtsZsrBfeIoU0Zd8AAeOF6xLvXb3/lvzzf13qJ2Q4OkrZi3Ze5x+7atNj89Y7u2b3cN&#10;F6aJuZk02cOXLT7xpMU7nyU+aFLZBeVFZSBvEHnzpWUr4Ir2VYmhXOftQpu4I5zK6gKZ1BvqjL9p&#10;OwQsGDJloe/xDmZztFLOlBvB5bQmrTZjrhMP8CrxLnVL26N98pv80fZ4+tIehNcEyAcF1tQRm/zX&#10;SlhjHXyDmP85e86uhELNqr9IsELbX1yYc+GTUJxYIcakvSI8oi3j7KaOaM973vPsnHPPVd1IyBMg&#10;EJqW9dm65SBFTOqY6hUBCwGYJVWUn+WHrAdPtDTZVoFm/8aNXpbRoREHybzGIsLRwvKiLUpgnl2e&#10;d7B+3GMf6/O9S9IcSYf5dKxFbMxCmWgDHAxpnjEJX3iZs5sdwkJ6WW2kfgiIM9aZyyU+e0IgySYi&#10;BDQZOX7CBZNq26GS0gaMAYRItoUMqw1KKg9L+665+Wb77o+vtjH1t4aONptR3hnvZfVfhI6tm7a4&#10;tntKILddYB1TegghNcofbRSPqi2VXll9G+YO32nbtcsExy6U3H7Hfo+kF1FbuQFHdTY3N+ORw3wL&#10;V7UTe7XXxeu8jdHI2Ud6cRnhP+LhaW+WgFCv/s2USTGrsqn8k2MT9qhLH2ELUxIuF5ft1JFBB+eb&#10;brrFNfct27e5IsGUBH4CTHWUVY7bJUzdfuRQANL3QAFI30e0bcu2K8ORGnVk4hrnpIF1iJGi7WB6&#10;PS4takma1UbbsmWrJFYxBDGALZu3WTFXdACdEAhhCm0SUybWdSovcBHjZBkJS36++rWvSoM74BtH&#10;oLEzL0zM3xH9ZiMAgLe1o92BF2chIm4l5xd9bhQNEZM3zB3tE42HSEsQa1HF+zTAMUsXfaAyv4gW&#10;jMBx+PAhAUZSzAoNi2VOlflq5i0BSub/AMWqtoVa6hsXiKnA4HiPOkAoyBfwYJakr3eJDw2jYq4Y&#10;rZTdiCbEBJkfxjkOBkFaA9JO+zdsUDrsGLVslz3iMtu6bZs7i1E/+Peg5cKgABVn2ICKmDmgAiP0&#10;fOk58gOIV53H+D7aA6ZcQN6FF2kJzL3WKH8ICtQ9a7EPslFBd7drjo0trTZ44oTVSyPBUxqm29HW&#10;6kxry4YBK+g3m6lMuQl60tjlrFgiWhRCTc7zzt7NBDHJLibdvIjAQJ6oS8zttCNLwfhdFY6qghB/&#10;u1mba6rLtvZWd+Jir+ETJwddM8QETDzpTZsGXMtqU/6YY6YtsHiwIQkCIW1Kf2DfYtqqVpoW+yvj&#10;2c6WiMy5Ao6oV5yx0jQ0SLhU/+7fsN4eefmj7AdX/8CnB/S6b5Lx5jf9Xzv37HNscnjYt2jduLbP&#10;nSFpe0zSJ04NennJCyb/RLzedu/eozpiZy72Ll9wAZV5YPoJO7kxNQSO8x77TSN0MX9ayOR96mBB&#10;/fmwNMVZgXBC7cLc8o3X32C3ClBO6jp944ILL7CiON7xoZM2ODbk8+y0D/OvCIoICzu27XBz8kmB&#10;MUskkwKtKCAqFKS+EJ7YHlO9TG2Q8Vj2XENTZ9zt2bVbgsqkB7LBFMzmGjslNGzc0O++Agh/xKRn&#10;r3W0TKK2kfe88jCB+TeXsXoB2KzKv19jjw088IRna0ucrhjXOKCykoAQqjXqRzn1BTRohADmgsP0&#10;ZT2PkMkRVr8OJaL2lf/8ii2kluywhBOLVcYq4zemvsJ0B3Pu7LGOnwPTUjiykl/65e49Z7mfDZaN&#10;R2oM/vhHV1tC16kLRrx6i0VrIrZ1wxYJDDW+dI4Ia5u3blXaZRuVcI4VaUCCBdMRCCc33XqrPezy&#10;R9rngw027pECkL6PaLtAGlOs79va2WZr+nqM4PyzSKnTU76pwMjwqA/+Fmkym7dut5tuvNFGTw5X&#10;giuIITCvx/aJQ+OjbhplqcZJMV6WkQBkrDsE7DAzooWzZvX8iy50szfz15hGkdhrNFDP1aAiXCH7&#10;GBMcAo0ZZs8GCUSiwoEEMEhKa4ABAmAOujoABsDNd5MS0PAcGh3gxnOkA0Pg6Ont9kEMARrcY2Az&#10;yEmrqrWG9DdpIijAMJnLBTCZI3fgbKx3iwFznJgofZ5MTJw10Jiky2Io8yr/ZoE2QIUWjinWN/PX&#10;t7AGePl09u+vgHL1wFRKPtHuATvOHHjnQqQHs/ElRgIoX64k5saOUdfddIPtu+MO1xoRotjoH8Bl&#10;q0nml/kWXsY7pC1Q32wQwnIi5k2xnrDpxvzCor/PfCdzwD1r1vic8Zb1G93BjzqugjD1Qd4oD21B&#10;vfIbkzdaMmXkXrUseDHfcP31LjAwJ7lVmjw7ibGsat/evS7EMZ/LpvwIJCzZwrpDXaMlkhaSGt9C&#10;CGGfY0ALYYN+BzAiXNDeCBgIQZg+G+g/Aogf/OiHDvb0PZybHnHZZRIOJSiJ2YeUNtHEEAYBbJ7D&#10;zwIhDCfKaDTuZtVLLrnEHvnIR0nIOOUmd6aD3MlRGjWaLuCBwyDtDPAwj0+985s1+EmNvZpErYXr&#10;4zaztGB3HDrk876ErXzcYx9n2zZvlhbfY/t0fWpxxjLlyvx6RGnNSIvsaG9TX2y0oVND7jDWrfYh&#10;ZKk6jo8XtrPEmpGQ4C1JQkBUtjrV/fychLxw1P0P2PELCxaBd7AQHZSAR2z0s88+y1olqNSpHyN4&#10;MD+L0xhTQFmB/biE9LlU2vZJ0DqKV3wiJm0/I0BNWl59SNgpDTdrAxJWsYwR+59NMurV11j651M9&#10;TGkl2IGO1eK8hKhcFsBLwNMxPTttZeHy4Mgpm5ibspNj4kPiH7xPP2GeGCG6WdovFp5T4kvXsXxL&#10;9Ys3OBo5/jKT45Pu9DU+NOr+Bsls0vvs0uySXXLexVYf1thcSknDLtnA5q1ubdohwYVod1hLFtRH&#10;CITDuP3ARz5ij37C4+0fP/8vAUjfAwUgfR/R5o2briQ4Q7y+1pl9pDZsM5Ko2zra7CTrotWR2fMY&#10;DY0AEXgJMz+4PLMgEFGnl0aBhLl2wzo7/+KHCfwE8gJtlknghAVoMzfH+sQLLjjfnvHMZ9gTnvwE&#10;n7MCNNj7ls4Pg5FqKaFhqzVr0BKxiWUreMDC3B2EBTx4i8Pg2VACAAM4YbKYTTGLYpbGzMjSKMCV&#10;/EOkAfGuzzFLEscr2EEO8Ff6HO4VDOMnZCYMW++4GXXlAOTQWtHimKPEoQgQRSDhb+qQ9ctsAamv&#10;umkWRyA0QsysOL8BppgBqwJBFYTJK56lABr5AvRgYlwn/1WtFaEDPaAWa0B9QloiOxzNuXfyksAH&#10;q8N+1nOPjvicZZ0Yy7y03gUBIIAIA8qzHaPqYW3fGmmLnc7AcRIsCVy6ujo9AhbORQQvwcRNeNdm&#10;1seqDkbVL7b0D7iW6eY/MTEAmbYAODFfk3/SJ7/8RuhB6OA5pg9Ia1xtRd/AnEv5cB68/fa9Drw3&#10;3HCjm6Px5sV6Qp/DQoCQxNwiwEuaTBmQLm1C+/A3O2FVl55h5oeYLnFhTN/xNquL2aGjh1Rv08pr&#10;2oW2Jzz2sZZWXlkiVFCZx6WZTo7iqc7uZJjxVesaK3hZd7R3WTKVcTM5ebrj4CHvf/qgt//o6Lg0&#10;MraB1Htq56hAiuU7TBmx1pzd5dhvOSxhqEdjJ1QXt+PDp3wNPkD/sj/4A3vyE57ggIJH+ZETxy1V&#10;yFj7mm79lpCgcjGvvXHdOnv2Fc+y8845z8H71Klh3xAmIuBnbTdAh7c1O0KxKxs+FFhLasohdxZE&#10;O8b8jtUqKW3+jv377NZbbrbdu3erTxRtbmLMhWGEtuV54njPuXdzSoLGjXv32/jCnAltLaR+mBZw&#10;TqrMIfWxlNotrD5NH7rw/AskcMc8etv8jAQN1UmN+htjO6R6qPSbstcnkc3G1C/Y4QvBkzIzbz86&#10;PSatvWDTCzMe1nefvo1XdpsERQA+Eqqsfuju6rFHXX65FAjKWOMAXVK7832+TchiVrKcGBnWd8NW&#10;ypSsIVZvG9b0S6OOSqjI2ZSAH4GQqH4tEsTY0QuNGu167cAGVzA2SwB4z/vfF4D0PVAA0vcRbd20&#10;5Uri0gLOk5NjDiTM9cEQt2yW9idpdUHaFLGHOzq7BXJxMahO271tlwc2gaHWt0jTwWFKTJW9ZZHg&#10;cRJDUzrJ/tBinuskkT/rWc9ywMHrO6p0CbWIlsk1HG9Yb8waaebrkLrbGprc4QVmyzOsp0ZTdDOd&#10;GAtrL90UrmdwPkJjY3kUc0eAtoOqa78Vz1oOAIU42gA06cC4qwDNPcAXgGGOmnTx8qw+B8DD7Jkz&#10;BTAx3fIN8gbYELYU0yyEpjstpoAkj0bOEh/AAVCBmbAsCsGnqoUC0g7Yuk5+8dBGKyREJcQz5B9w&#10;Yl3oMIAs4GW+nrniU0PDvk8zZk5CfzIfODw26uEvH3bJxXZAmhjWDObZMJdOEEBG2vVZu3bZ3ttv&#10;c5Ppwf37fe0v3rH1YpB42GJ+PeV+BcsuINULGFjbOnTshDu5AcTUGwd/o/Wi/VYBGvCtHtSZm32d&#10;KRe9vfo39Ht9HyR/+i7e2QSIOUtaHLG0WaKE+RyPduak8eSFHLRV/1hxeJ96JQ/MRcNgAe2o6jaq&#10;fKBxuVlXh29xGReASYMFwPbdccABCpNvn/oQc82NhIhUH9RDFhajZ0kdAXnOWnFy27dvvx0+elxt&#10;UglFi7Mem3LcccdBm12JZ067ARJMD2AFYM5V6KvnK+v7cSBD2wWcF1SG/UeP2PFTJ7yMDxOobRvY&#10;bMcPH7HrfnqNr80eFIAfHz5hS9mUhdS+MwISvKE3DWz0DT6u+u5VAqhuadI9dtuBA1aUVlyW8IbV&#10;hPXC+iXgqrNmrB010rJzJd9prqO1zTZuWG+NqqctmweUpbCde87ZtmnDRl9zj6WIPoe/AQIwdV2j&#10;Oly3Y7ct5DLSpudseGbapjWOZwS+c+p3KY0h1rwzZhAmOlraBMxJa5dwgB9DZnnJI5yxXNF9HFTP&#10;7OXOcjCEWoQKoumlVNZ0Xpr64TtUnqKNTo1bSZyfZVW1Sjep7/3g+z+w7131AxeQTgyesuuuvd4D&#10;ocwTxlbtvvniSywibf7g3gM+PYMmzzg9NSXQV63gMHbo9gO2ae1G1em0zer+d1WXLNFjlz88y48c&#10;P25f/NIX7ctf+6p4mdnlEubws/mbD34gAOl7oACk7yPauW3HlZhomfydX5xzLS4mwF3Q35g6Twl8&#10;YIz19U3SWKVpSYK+7OJLfXedQwfu8Gg8DMim5hbL6+aCpFyAFybK3FhMDLEKfN2S8MUr3OOSvaRv&#10;vvUWN4HDBNAeMKOetWu3b1BA4BTMjUTx8rXGYuroqeLwDlgS7wVm5tI2e9GSMOsn0XYI0Ykndpzl&#10;GdIAAEw0Z/ZNRnNiHhItG3ImK6ZTnWtGAwNEsNVxnblM5iR9dIrQ2t17W9o/lgI354tp5FiHqW/w&#10;GM5xxPIGOAAnzKBI+6yxxmTc3tEpgJCmJ83KvyUCYPg+nr+Ajy4Y3sgj0uaoH57jOlopGi8acFMz&#10;pmYBvPLZhoAioWrzts3W3dfnpuNbbt8nrbPWfuuKK+zFf/gHvusUezPDALsE1OSH8JbTYr5EOmtS&#10;XfluZgJElnfxvbQYHAIEG2AAgEw7YHKOSXNBoCDfCCrUY6XeKoCNIIJFA4GGctH+MHmmNvgdllAY&#10;EojQtwY2DXjQCJbzdfVIO+9oczMnHrn0HXcGU/15W+g/NkBgrSv7nlPfCFzM+6MRsyc62h7XK3tw&#10;S8NX30ADlkKrdtANpYcwQf/85re/5Q5dXi4x9XN27fF+h09Ec12Dr32m/t3U39vjDJ4dnthFjA6I&#10;pQjhFHChH+BYybwzmjNz4AhpxBbAtMwyOYCJvsV6Zjz81fOljc7YbGrJ2to7pHWebw+74ELbe+PN&#10;7u1MFDDyu//IQatva7KlXMompyYtrvSYHsqrfTas67dz9pxjhw4dFrDcYOsG+qV5TnkIOeExn3Oz&#10;dquEp4QEtbLqPyS0Y+lVVydL7hKWVx2yMuHmG29Umyd9jT8WpYyEpttuvc2u+elPbfD4oMdQuG3/&#10;AfvHf/lXy6q9wxpbKY21RY2tlNJNqI+FJUQw5cKUVG9np9I6aSePHK04WKqv5DSmz5Mg5mvEo3GN&#10;qZTvc42z1m2377Uf//QndsHFF/kGFzfvvc1q62tV/gPW2N4iTXpK46fdFmcXJDyzjLHB945u0oGQ&#10;0qBzQ12j9Xb1+vKz73z5K24R6FLdtupZ2vYb//0ta1m3xubUdgVpzts3bbMDt+yzE8cG7eYbbraH&#10;PewS65ewP638/uSan9rtB/Z54CWWkR6RMPXud/+ZXXPjDXZo8HgA0vdAAUjfR7Rt89YrkVYJFEI0&#10;IUypLLkaOjUssMkbXrhsLUgUMZhIpwaCeLAYYtbBluVH7GS1pEHaLOZaL+BgfprdiQ5KUyYAAhoe&#10;zmEwm8bWZmvXwGUP3J9cd40DJoRZEmaxSUCDBsua3kwh50EkaiVENGiAEv6PkIOEJJ2Zm7GkJPmy&#10;ONCIJOx5PDMnRi2tPM+xjlIgj5MJm7OHEmKS0o7COkelIUfq4w5YNZjMpZ2HBfSRWMXTtk7SfrO0&#10;GZyPCHzAwVKSnAb6jJgx5XTHJAkfhInk7+kFgZ4EECwIzLMzn4bZuXd9nztrhZVuWQyNOf2MmHar&#10;GGNOlVgQ86Teeb4oZs1BvGO+yXrYeQkdaMUxlZ/5y+mleZUjZmv614nBLPiynaVMykal5eCwV9fS&#10;5F7CiBRs14e397GTx+3Sh19qcwJ3CAaI9eHRj7nctSM0uuNHjtlm1Ttaz5q1fda/ccADzqSVV9aE&#10;Ei09ojpiFy0cAjdt3upOcaztpezEtCaPtAtbE5Inj86FMCYt0LcO1JlY4myZSR2FVY5jJwc9hnZT&#10;W4tv/5eU5kT85+HxkYpJVe2bzhf8zGYYC6qPTEGAX8jassCppH5H3GgcEU0aaqwh4e1cjgrUBYxl&#10;cQn23i4pXwWBA2JeUf2loPOU+jjBdL72X9/w5YeT41MuDJ53/oXuwBZTP1nU95Lq50eHTlhcWuu8&#10;+hVzrjcJtHLqn7RV39o1vo6a5VT4JuCkxZaXmLTraDfVEcIL/Uzqvcrf5Jp8o8qcFuOfUZpCKuvb&#10;sM43EEFYHJLg+9OrfyLhIG9PespTPO8/vvFatXHOI4z1SggrZgrS8OukMc7bQYEzDntosCc01m7d&#10;d7ut29AvQbDgKw2YZ1aVILX4nHRUAla8Nu5TLwObNmiMSFiSwNLZ3WE/+snVduTYUW/XQ8eO2R1H&#10;D9splmGp/jNqN/rE5IK0VEBPgt6MxjnLFhGipmenfCliWvXXpPqLRyP2+EdcbqMnTklDnawELOnq&#10;UdvUeGz9DvGSro0brEV9qU0CBPXSsWaNNXa0WFdfr1sa4CXE4iaaWlZjnw09CMZTG4oLBCJ2ySWX&#10;2fadu6VY1HuMb5QIwPXpv/VMq9P4ZIrn2huus4TKd/Ptt1tC/O3cSy6x7oH1NijhoUbCSiaZ9tUq&#10;G9Tv2c1rx9l7PN79nMrxuKc+0ZYlgCcaGjW+i2612rFnt2VUr0dODAYgHVBAAQUUUEABBRRQQAEF&#10;FFBAAQUUUEABBRRQQAEFFFBAAQUUUEABBRRQQAEFFFBAAQUUUEABBRRQQAEFFFBAAQUUUEABBRRQ&#10;QAEFFFBAAQUUUEABBRRQQAEFFFBAAQUUUEABBRRQQAEFFFBAAQUUUEABBRRQQAEFFFBAAQUUUEAB&#10;BRRQQAEFFFBAAQUUUEABBRRQQAEFFNBDj37w/e+Va8zKsViibBYpf+e/v69zQAEFFFBAAQX0K6Vb&#10;br6x3NPRWv7hD65yYL7h+lvLiXhj+fCh4wFQB/SA09q+K8pdrS8pdzT/QdD/AgoooIDuTvv2Hirv&#10;2X1u+Zvf+E7AJAO6T6m77g3ldW1vLve1vPln+taazteX1/XeFZjP2fK+8prm/xv0w4ACCiigKv31&#10;e/+ufNae88pHj5wImOOvkAa2PKPc1fF8AddrTrfDwJr3lJtiry/3dLzyIdU2nXUvL/e3vP8ueW6r&#10;e1M5Ylecvram862/oEwveEiVNaCAAgrofqH9+24vr+lZJ4YYLX//qqsDxvgros72Py63dT7pLvWf&#10;sPeXO+s+dJdra5v+rdwV/fpDop02dL3x5+ZzbdeVfn1NxwfusRxdjS98SJQzoIACCuieqGblfK/o&#10;m9/4bvk5z3m23XrrrbZh49q7pFlX11BOpVIWiYSsUChYa2urzc7OWjqd9t+NjY0rTwb0y1Ixb5ZP&#10;ScPsfLtNp95lUjOtpmCWXDA7a8tHrBzK2rHR19vkpFlz1Kyv50sWsZ3WFItbLnyjLedvsrrWCRsa&#10;+bRls7SV3lfrZTIpq49HLZdbtkStLlpIR3jlLBL84TUI3dsOlMmWLBoj3WX1hwYrKO8XP+yddu3N&#10;77DlnFlLh3/OZpcmrbGuy8Iq757t/2THR2+11NLfWKi+cj9SMkslVQZ1p7lps/N2vMxOnPg40opn&#10;3XPOg3oOqqE4ltYR07FSroACCiig+5CSyaTV14tJiRYXF625ufmXZpn3lsc6nRgcKT/1qU+xd7/7&#10;3fZbv/20u6UZKpfLRZufn7eWlhYH50QCzlmhYrG48ldAvywV82HrbH2TDU//leUE0GUBT0Ig3b/x&#10;1XZy5IOWFKB1N77R+rrOtrydsqMH32K71o/Y0PKcre9cstnkdTY69TrbsPmFFg4v24mTX7K8wJrm&#10;mRgbtbW9nVYqSRJwUuJlwKxyVNXUmirqnQkpwzR/WAJEUQmGSFS4Wd/0u7ZU/ld9I2kLqbQ11SUs&#10;ZxMSMDZYYSlka3vebp09Mdt7x59aQZ+vi5csnw95Zy6q/PFaaeJrftsOH/l3i8Z1MUzCuqtTTbW7&#10;AdKnfwQUUEAB3fcUDrs2YFNTUwC0xWKx+wRzf2kaGZ4sr+ldX77mpzdUefdpqq2Nl5PJtIC6XBZA&#10;+1kSRTmbzfrfAZ05FfLlclfbG8ojE6pT/Z4t6pwslxuaX+e/p1PlclvT58ptdV8vz+vCyGi53J74&#10;Ubkp+uPy1FS53NL5tvKCnl/Qcx09L/ZzqlAuJ3PlspLWb1LRj3Jm5cxVfURHSf9y3BvyNJRcgXyn&#10;i+W8vj05Ui6v6/k/5SV9Utkp02MWywvlZHmmPKMsLOtCa/Nby8vKd33TM8tZZen4YOXdvP6eny2X&#10;t295RnlxrlI/pF/Sh07n9/QfEGUJKKCAArp/SEqoH1VagcVfis7IzveVL/97ubk+Xj6wf69/9PDh&#10;w7Z7925bu3at319NuVwO6cH/rp4bGhosGpX6FNC9I8lkRZuz5iaz5JIEIv2mQcOFdivzW0pwOBSz&#10;4yefYiW11Dnn/6UdGXmE1XZ8z8IdZicm32Xnnv8Om581Gzz6Sdu142WuSVfV5EgYUzeSYLWbcAPN&#10;mUMqqx/3kpArlXyxZlSfyltzl9ktt3zYLjvr760wo3v6VNRUwHKbxfX5ztbX2vFj7/ZXw9Zt69re&#10;YutbQpafV1LSwge6X2uF5EaT8m0hsk2WddQorzWmgtac0nFCF6d0pHTcB2UIKKCAAvo5FBIT4rg3&#10;dMaq94f/39+WX/eGP7ZCIWQ9PWvsu9/9ju3ave3npBcqM/ccDtcYgkRNTeUM8XdAZ06YijPCmXPO&#10;f6PdtPe9FlFfyAisYhGzDes/Zbl81Ar5Gjs18jyLCrTWrH+XJVMLNrf8PquRvCTN2bZ0/6FNj3zS&#10;QsLizu7n2Nzs532+NivAa6injfhSFcgq7QZV/6q5C4j/8kRXKNTklMK4ZYHS5DqLK7mWurdbW0uX&#10;HRt+lc1K4GgVTq9f/yabF3DPLfyVjQpj1/VKkMiZtbe+wdo7YxZPRO2an77T4g0SUHSkc1lL1Kqg&#10;KkNNCMFClWOL/l2zNh3V+fZ7N4gCCiiggP43JMz7pUHvAUDJAKTvLyoLpPMCqUTds2znrh774Q8/&#10;YGXmlONmmzZ/xBbmy9bbcY795LqHW32zWe+691kkErHBodeaK8miTb1vsRNH32PLy2aXPvzVdsfh&#10;D1oagG5UywFu3kRV7RmqtF3ZfzMPfC9AWknlhf+haMFmkrdYe71Qt7zWynl9TdfLOjb0fspisWab&#10;mj9gkXjRxkavdOU+pbKTx7Rwt0nCxJLOjQLyUK3SRcjI5fVe1Gqq2YYoC551eNgxHU1R9OcDMQoC&#10;CiiggAKQ/jWjsgAoJ006LIyclYJ4/nm/b/HadTZ8asaODX7U2gTM6/rw3A4L0KJ2w83Ptsc+5nt2&#10;3fWPlZZptnnb221y9F0Oxhs3vtxODn/MZmelUXdVtPRaAK9KjnYVxCs7ut0HIA0pqXR+SfletOV8&#10;yaKlda64422+ZeDlll4YsOnJN2Lzdr+1RPMrXMOfmPuopTLSuAXUNUpjZsKkSQuom9O2kBqyprpe&#10;5S2ugxcr3zlNZB2QpvsB0oEiHVBAAT0AFID0rxupGvFmBmTBHaqVpVEF5qKFncwvFwXG553zfssu&#10;d9ihg8+3+p5/twZbY3WRFqtNTNu+w4+wbbtfoGdnbHLm6z6P681SPVbTyu+KFl0B7BpHuDNFOdLI&#10;W1Gqcz4vzbe21bJJ4TG4r3Jt3PQyO37y4zazUPE4jwhv1Y1sXf+z7dTQF/ztxcUZ6+7AhVsPCHnH&#10;Zw5aT3ubhJCClYpRa0i06/oKwkNVwOagPFy+ezkDCiiggO4HCkD615FUlWi9i4spa2mrs7wQOgya&#10;CcGoZjcn67Hcsll7x1vtrC2Pt4mJomVTUcsVBq2x6xY7cer9DvQLgKG01EIha/WNMSsJ5UPu4LcC&#10;cCvNRetVILqkO5WlT2dGJX2LNfQxJbqi8SrhxXmz7QMvtoNHP2Vl3cJUD7GkDFM+FoT1vS+wU8Of&#10;NV4N2aItpmalPTf5c/lS2WpDcSUXVt5Ym4a6vEKVrqeyKBG3DlC2lfIFFFBAAd2PFID0ryUBNNhu&#10;07a0vGyN9Wv86vTsgrW2NwuTCraQSlpjXbMAUU8tVRqdwCWZjDBL11oFgqm0rrHmnptMbONoVVA7&#10;hbF53xXI0Nb5KsTVe9WKSmh6alF9oWztnc3KU0EadcTO2voqu/X2D1lOj+T1AfJbktadLeYEwPW2&#10;pvnlNjbyMQsLtNO5tNXXV3KUzyasNhqyjMrDYgLvYqszSNejbDU4kfGjQYceDCiggAK6n+lMQDpQ&#10;IR60BOisPu5G4IuOktTospC2XMpZIoHWK1iThtjQWKvGTVumOGrNdUuC8RPSWOetsVWwpAMNVbht&#10;Te0COWFyHd7QmWUrFBfVKwq2PCfVW9qoa6GYivketGpuukL6th88IsQ3vWdJbtz5zs8Q7/MsFoC8&#10;dXQ2OUAvp5NWm6ikNTw27I9F9Xm81Yv6ezGZtVi43mOQpLPT7iCWz0vTrkvonahl89KgBdC8Fweg&#10;/Qt3o9OgzVdWlyOggAIK6MFHDwBIwwgDZviLqAJud6dqnd3tqD7Mz5W/QyGAOW6FfJP+bhIApXR5&#10;0bXRDGvUCeelZq61Tv3bYsuLRW90DMBYONCu49JS0Y7DkYiHbyXh2qjQuxiyogA8m9SH+J6D27wl&#10;swJQgWwun1NWsitHSVeyEgbGdB7X4yXXzivZJMOrid8ZXU9bJBG2gj5ZUNr5cMFS5ZQVBL4TU1+x&#10;njV/JCFE35fGj3NYY6zBkpN4fL/WZpNfslJCAK68I5uGVKJ4lB9Kmjnt6kFxuMbB3xz+Dxo05nHq&#10;J6CAAgrowUnOsgJ6EBBo9jNUgbifSyuXM5miLS1mLFpba+ViTFp1i40MCZEKUYtHmMyNCZ+iejxu&#10;iwsZa24K65wzQnDGQgJlPTFH0BCBcbRGYJ8VeJUarLYuJC216Nbu8EqUlLLlbSmdsUSsxSanZgXk&#10;tZYr1eh6wpLLzE5jL+d7MZucnPf54wr5y6uKw1dBzZLVxqTvS03OlvJehtqaRn9kbom43WFranqm&#10;BA5dkMY8NGj26Ef9leWl7SvrFqlRpk8LAHRlHVVA/nnHXQgTN0cwBAIKKKAHL/0M67ofaGVOOhzM&#10;Sf8iojruUhUAz921T4DuboBSqcbKZhc6FmbNmgE0acfzy9IV24S94aRANSutt0mg6vqzjohvQtEC&#10;pkpT3bPzL+z40Jht7l1nN+99o9UojdrGJeVgTl/ttnRKwFxX1Ocilss22YK08fbOsM55q0tELSKN&#10;FRP07JxZWxcOXklrjNefjssNoQlX8+tEcZQX9PpcuSBwjvjfaO4ZAXKTZIXRUbM1rWbdXS+xRLTF&#10;wolF23f449K6C0o/YiVVEZ7gQTcKKKCAHgp0JnPSDwR7C0D6l6a7A/QvopBlskWBYtkaYtKKBXw9&#10;zS+1WKzb8oWsDY+910J1Ak0BX73POael3Qqoy9Ksda25/jkWj9XZxPgnHaxpje7eV1lr54wdGfpn&#10;yxbHrSRQTtQ1CFCT+i2dvKZO7acHeZizsspSr4yEgiYU9xUTc1K/I7UlvUtZ1O53X6+s9xEuMJIn&#10;s0mrjwnUyxHfCyOZVn7rl/WoVPGM8iu5YnZCAkCvXqtbllI9Y9FSv6WTlXIF3SiggAJ6KFAA0g9Z&#10;AsjupiXfhaqgXQG8CvF3SdhasnKp3jZ3vlW/E3bTvj+15g79KW20p/Pl1tzYazff/g6r79S1mrSN&#10;Tcxbb4fQTkDY3/9yOzj0MYuxxFjJhQTUBV2/6II/tO98/xPW1SPsZs31ijac1t+AcDpjBtYD7Gs6&#10;fs+6OtfZ0nzahoY/YItLAv92PYapO1R1Iiupo6G2M/mNkKA/aXodzFcvZ5asQZp3tlBjsVDYSqqK&#10;pdRRK5ZqrS2+3tiIi7zpE1bXPiZhJGtLC13W3FBnNVRb0I0CCiighwAFIP2QpCoAV+kXgXUFlEFG&#10;gI0tIjE/Z4oRSy+F7fwt77bbb3+bJQBj4WA2ZcamaA11f2LLs39R8ZEKV0zdaKZt8T+06flPWBn/&#10;KVu2WRCw2GSdzTFpz2ZbN/yBDQ5KwxZAz684aze2KAfKHs23beA5lk1H7fixzxoO1Th9t7W8wNat&#10;2WW37X+TzSTz1tmtNJnsVplqPE62pAGafhVIE8QkEmU9c8my+ZyFsbULkSOhpB6rFfjXWTQcMhzX&#10;wfdSeEHZX7ZiptHq4jjKKZ2AAgoooIcAnQlI/yJECOgBoSrwVo87qYplP+/gyco5ZuFS2Nb0PMkO&#10;jbzNYgJoTNvcz8eG3Pt5cf4vrL3jHTY9zksRD7cJhWpiHq2MI1uuEcB2Wnt7zDF8QaCcy3R4/Oyp&#10;WeF7W+Wgt8zNSUTQ9eRyxk4MfdbC9SWbzBw1FOXZ5Gdtckrf1f3OdtRvJANlqoynuDIjbfh0Mb2r&#10;lpSPqNWUQ3qnxqKRGotEUhaSppzP1VkqGbamZgF0ox5V1rJ5CXulZitneqwuEVJZR3QD9T6ggAIK&#10;6P+fFID0g4KA3P+JBGR+VCZ9S0JTNNr0slnfmu2WzJm06kr8alKLhcuWL6fcCYs10B3CyWqADwCy&#10;rj7uMb/RgGtr6h07WTKVVXqtej6TLvna5PYuKd4l4mFP+DOtDTW2qf9ZNnjqyw7ogm1rbQVxhcw6&#10;jY5+yAY2vsGXdt2JyD+PeKBUcSjTY2UJCiG3XbPmu2DRaNzqiQVak7fl5JjOsypb0QoqZ1yad6GY&#10;tfo4XnL39I2AAgoooIc2BSD9IKdsobLKeG5xSeAb0iFwllrJ/C3X2Ykxkyt70I9aTMK6mEObLq23&#10;SE2dSVG1fOiklbiPxdmyNrdQtFND7xOYXulzvRlpznQETMpFac4bOz5jk9N/bXrdMoWMzwEn4o3u&#10;IFZmXjiy0/Joxa4Nt0u73SRs1QckELDFZSqVsojws2jTuj+j5+aNvaLvsnbZ1WqViN+iMBKDr1mO&#10;SXgQOEMr2nZDPaq0SwSeLtcre10HS6gCCiig/39TwOEeFORotEI/qxkWdKmpqdEWFjOWTBI2RNeK&#10;tQ7IywLY/fv+n23Z9BKPec2ypOW5yvRzSr/3nPUSG5n4tI1NVNLKFFLW2iZkFOYtJk9YU+MzpZnq&#10;hjBz+ITZ5Y/+rDTwEd9vOqQjHitYKr+sHJY88hffGxoaEVDrW8Ts1HtE2cxn9LfO8bhZT2+3zc6i&#10;8wOs5JajojnfSXQ95WO1EcGXmAG8FUCu0MpzVXSnqry6eIZnV1A+oIACCuj/h7QaHe4vChzH7pFW&#10;A9edVKkhzNqVv6mysqqLCFwFHW6q1jXWFbMxxjlnv9PidTV2xx1v9zXLbN148SUftmT2Fjt04hPW&#10;0i4NuyigdY21AqyYpGmC3u7fsni406LxjO07+Bl9J22NdQkrSQqo8Qhm5CJs03MZa21ut7LAeWP3&#10;B2xw8DUmWcHN4qSHx3dr4/+R1v8RjyiaLkgDT1TAlXnnSkF00OzVpl99Daqeq+RhSFUgJ93Ee6xK&#10;fq9SnoACCiigBzudiePYL/3CGVAA0vdElaqokIMOR+VyZQ46ZKlUwWqlxuaYj0V51CPs+/zIh7/S&#10;JkZbrbVlm11//fN9+dOTn/QxO3ly1NrqtwtkczY0+kJXONGMaW1qfGk5Z80NtZZKsz1k1D8LqLOP&#10;dE3topIfl57aZelsyQOVRCMRy+RzVhutV76itjAXsfVtfyJA7rMTY6/0eW9M5Tt3vNaKhZDtu+P9&#10;Hq4zK2yNrUQd86JB1fLeHVtXAzW0+ncNWjgXlBncy09fXzkHFFBAAT0EKADphyJVQQs6rTWyvKoC&#10;0slM0ericQGuHtVBAI8dO37bGus77Pvf/7jvHc0uVlsH/lP1WbbJ2X02v/CnvvVkLmW2Z8uXbH75&#10;kE0k/9RSUrubG2JuPg+FFgTEaLm+BstpaTFv8XjU8MdaXBq15sY6KwroWRYFOM+yHWZTZyXL4Kay&#10;uqbr+ZaIdVhqOWvjEx/xvZ/xBHcHNbdEK8N6kFChLi1Uy7uq6bnEz7uclUcsB3QRIpPVWF5nBArm&#10;5HXdQZ76CjTpgAIK6KFBAUg/FKmqYVIVKyBd2U2qAtI4iaWlQbPJhDDTl1Cdd/b/sau+9xFr7zTb&#10;tPk9lss02sG9r7KBgX+00YkXWVfv/7XmppAdP/pXVqN3Nw18wE5MvMZM4MuezA3C5ZItWLFY9HRr&#10;o3FLSKMOCQQJXoJJvVieWzFVc0QsL2Rn3+fZuXlpzhnr6eoUkIetoTZkS3Mm8F95FMcunZMLZWto&#10;rBGYslY6r+JVUbtqrtaHlIuKKR2g5R7nFdCtdJFVPZQ6WblfRfM7TwEFFFBAD3o6E5Be4YgB/Uqo&#10;CkTVsxOgVT2kOWfTvsFE44rCu2XTs+3WWz5iHR0VT+qsUPvoqVfZznPfZ4dPvch2n/duGzz511Yu&#10;xgW0gjZh46AAuqfj5bYwKYCu53NFQWWzxcJt1lzfZolonYWKUffyxrzN1peJRINllpVAsd5mJkqW&#10;TYaltRetrbVRAN2unNRYfb3EiXDZmnrMppaVYwfoWZtPHrdGAJpylfHUbtIZLboK0AAu4E1EsrRK&#10;ypG/S8lL6sp+nL4W0YH5X8/W8LzI0+ePgAIKKKD/f1IA0r9KurtM5c5V7CIFsIF4ZglhW1H/YaJm&#10;Tpr7IT3Gmuct295pJ4avtKwwrya25OE9l5bTVi+Ne//+d9qWzX/ru0UxjRsS+jY36z1p4mH9V2D7&#10;R6VXlta8hFe4wI75bvZnjsUjlfXIbDit6+1tCd+fOurrk9PKX9GWkzkLh8K6PWfZ/Ix1CqgtnFWH&#10;SllDXdTLVg2c8rNgWv0hIBf4ss0kHTGkdCtnCCB3KPbHMb5UksG6EHXPdhzW/EDz1+Nl5d0P/a48&#10;m9VRTefOtO5yBBRQQAE9iKnCDwP61RFAXW0FQEMAwwbLNaWog2mNzQuSJm0xOW5RgXCePZ6FNxXQ&#10;EhoLhCO6XracpVJKrrTR1nT9qw2s/74l57ZZTsoqAJarGXFP7Lq4ntG7xUV9h2VTAlJPT38SrYx1&#10;yIuLWWnUAloukjcU4BDm6bRFw+Qpak110r51PxFps7po88pjUd1rt1hNlxeLwCqc3cBTPZwwbSOI&#10;EGe0SXluUJ54l7nnpI600iNFHV5OPaZ3qZpcKWb5UsSFDbzT5yRgbNv8Outue51tWv9nllcdpJcq&#10;z5ZUd+x1jeWgesUTW/XTfwcUUEABPUjpNNu8HymYk74nqoIEZ44Vhc8xSprpcuG4LQt925p2S3uM&#10;WUYAtHXzB2z/3tfYpm0ftOMjr/b1zDiJ7dz2EYFUl9128+/4HHF///cFaIOWaBiyw4PvsMZGAZuA&#10;manm7tYrrKmx3bKhtB0/+RkPVBKvV5soDx5gRAAICEaVtveSGszTIBt7U+viSj5PA/CZEOUlScgx&#10;GUEA9Vt9RCCOeZvALMgLgPLYeNnW9etjeqcoTX/b1jfp+0k7cuRDtjxjNj9n9pu/8X47MfJTS+b+&#10;zXLlpMXCFACxgA8B+kqMvHOQb8p6pvkPKKCAAvolKJiTfihSFZyrRBM6QIMiWauPtFhn0yZditmi&#10;gCgmUMlJ5d24/kM2PPhq27Xxn2z6hABr4/scaPOZsrU0m/Ws/Wc7Nf5oATRz2vXSeAVs0p7XN33I&#10;tq7/G5ta/De77cSH7eCxz9iOHS+wPdtfZhNDyoqwjOzU6PkC0UpO5w91GkQT6Ok3mu19QpST8vKN&#10;kgDUN+IAWAFUiQTcE3bX6nu/+8w3WVvD79rm9W+yrISV5GLEDhz+kBu0m7pUtm1m19z2etuwJWY5&#10;3a8tSOog1JrnHVJ5apb1TZBfPwNwDiiggB7k9ECwqUCT/p9oRSutgKGIagmhUXLgAV1vJQEYAIpJ&#10;u1aYA0i2trzG2lt32vx8zhqb4nb4yEstKXC64MJ/tUhiyoZG99rCwsd9r+c9Wz5qh257he3Y8lU7&#10;Mfp0C7co6fCyUm/wgCjb173Bjh1/n6F4ZqSmxqLSY4lIggJKfgjr6XCYqOCpDgisO3MiFaQCpVIU&#10;Gvt3KvPIbB5SFsAiJ7S1PN/CtUUbm/oXfwZhZEP3x6w2nreTE68Geh3n88peXQLPcrPN3S+3o0c/&#10;Zs3duudT5NRlxdO8kuuVLb14MaCAAgroAaAz0aR/6RfOgAKQ/oUE6AEeQgq8oFeDdA1gUrJsJm+x&#10;eIMtLhasrkHorEd5qyjACQswMxlBjt5rb/gLa2nqtXR+2I6eepsVhUMN0qhxqoro2NT8LZ2b7ejo&#10;JRaRgpnTO8Ty5pMz02ZdtWZr1rzKBkc+ZHXNzA2zE1VYmuxKNJII+QHkBJ76t+Trn4E74mqjAZ8p&#10;CagBS/AawAyNKf2sfrZJKGmykj6zedNf2uHhN/vXQ7Vli5RrrDfxYYvXqjxjz7OSyspeHOTLq07l&#10;3d77F3b40J94/PGQylZTQz2TZ8qBZr1KYw8ooIACegDoTEA64FC/Yir7f6vIUQbEqqBWrLbBlc2m&#10;xog0Wwk5tiiImZCgM+pAilZNI/a0rbdbb3yRjY++zeoEwnhyk25Y6bGOuSa0ZPHGBSsI0JaEV5EV&#10;XF2Wmt3eLvgVArIOuk7YVWShtN7Gm/tOquaJoyImVA5+3wvyeN0VqkQOBaAJXFJJuafnTXb46Ju9&#10;kARIidRITdbfnb1NduDA82z7lldYRL8JlUpKJWEwloFied5qlH2c2yoVzF0OCl4VKqrlCSiggAJ6&#10;cBJcK6BfGVH9ccFExYTs5CEwq2ZZ4Qu2XN1cnBMKFWtcu62xTr2xScq2tNpls4HeD1ko32Hn7Pqa&#10;Lc0oVT3KRhiso45I037qYz9t1+69wsbTn3DtmaVa7I6VyietQVp6NiWQ02d7ejp92RSbdCAtLC4K&#10;EF1o4DcXyS9aKBooC7erEUzOkFYA1E+eDGWvarmsrUbbVwF1aU5ZqVC9b6l5w43Pt7PO+pRlFlqt&#10;VuVl7np+Umcc6PrfaQePv9cypMnBB/wP0pYE4+kD1JQnGAIBBRTQg5cCDvUrJNb8VoCjQhWlEnDm&#10;ECiWa1wbRLFtag77+mjiZ6eT+kPg25Z4ju3c+Wbbf+BVdvvBJ1k4OmnnnvMhG1j7ZoG43lHSPW1/&#10;ZCdO7LXefrPZ1Jesu/fxlUYXcCUi9T5/izPaxo2vsB9e/WbXVqPSqDOZvL4pdfwuIA3QCdwISuJB&#10;SrAx35n/MyEVcdU3CGjCH7X88Dwy+Y7HeStz6CKWfxG2lJ270mnCnHbYzLg6soSLtkazzQN/bgsL&#10;Ez63Hq9Xnsny6fzrIkFVcCa7l/kOKKCAAnogyNnX/UzlfD5vkUiFKTIfzW/mqDl+nckVPP1T1VFp&#10;DczZFY0SQJHWx5+6ns5mLFJb4ybpHBqyNOy+Df/XBqf+2rXixemV0JwC9PqGP7Su5m1KN2mHT1xp&#10;MYEXmiqN3d32WGuIbbK9t/29r5mGOjpebb1dLXbb/ndbXErmYkrgJ6GgkkPe4oxKX2up5agl9B7B&#10;VNjLOkyzeubPjFbcE1a8xZkzntOR0PV2Kwl42b+6p/dPbWzuzx272cyjVlkrzUiwWP95G5t6jg1s&#10;eqUl59qstb3ebjnwZp+Ld4FHR2UumrCklEdCBfUJ8dOnFe5F5gMKKKCAfgk6kznpX/qFKl111VXl&#10;Zz/72TY5OWm1tbX2oQ99yF760pf+THoNDQ3loaEha2pq8ljRgDTPB1SBvtMg7TWHw9Yyf4hYPiT0&#10;1U3Mu3WNBT1atmw+ajlh2e6N77G9d7zFYj0CrvK0xWo6HKB9Dla4NND9cRs89TLDr2sutSStOG5T&#10;EymBNN5kAjhp2yFrcIHp1PA7/YtF5QEHLHCrkCv4GulCPmeZ7LLaccVELE2UaGS6bFE1o8teAN4Z&#10;UgWjK3tkVywIgKoygTe7fpb18/wL32PjU/ttaPyf3BSPd/cFOz5tQ2MnbDl5pc0vSItWXllLHVc1&#10;kM1crqR+RqoIPXR0JJVKfa5cuPMIKKCAAnoA6AED6X379pVf9rKX2bOe9Sx77WtfW/PVr361fMUV&#10;V9h3v/tde+QjH3mXNKUtl2dmZqSZCRxEgEI0GvUzRx2eSr+mtKJEruBGQdiIxgdQgXqAtE56CK2Q&#10;eNXTCzNWG+2xutqIdTe+XsD1fkuqthP1eb0btayAE1MwjuHd9a+xoeEPWI2wKZaozvUKvARkOI0t&#10;C7vAXddklQaCQKOaKJ/J2dLSknW1t7tneCgswWElyEiumBM441DWZmHWNYlwTDtzoEPwIOwZJJQF&#10;XVVmQpSSJqZwD4Wqa0U9tnHDiyyXqbWWtia79rq/to5evYEizLMqF2VZTBWttaNsy+lRlbPG4hH6&#10;HWb5Sn4rXvMiX5Mtulf5DyiggAL639OZgPQZ2frGxsZsYmLCnvGMZ/jviy++2J7+9Kf79bsT2jMA&#10;vby87H8D0GwKwfnXGaBPUxWpRRVMpkkqzQJIJQWeeYElEbham9c6QLP3c1PzRlsS0JbcfBu1tLAH&#10;EzTmXCnO1rchZIkmkzYJ5IdsaV4aur7FnDOe0E0tAkDSB7P0DAA9OHTQQpGsdXbqh+4xGwGok/60&#10;BK1aXahPRCwa0YdCJQGhkPNeARze6hSAmWglRF2oErAGYFmoqSkov7MWiWesrsFsfPwfbWzk43b0&#10;yF9b11qzuaVJZTJrmdy8ZcrLFlZ3au0gWlnGGhIxATQWG8BYx+l6VuVgVr9X+Q4ooIACemDojED6&#10;8Y9/fM3Ro0dr+vuJ0egmbfvRj35kmLV/EZVKpdNz0DEhBYCdZt3PrzsBHg4gaLoV2zHbN/pSJIFU&#10;XOCENomjdUnVVRS+bO3/sGVTW2zXzq8Y08qDhyvztGxlmRFuDXS8x6659u88XChOVzVSxZsbGyy1&#10;mPU11QlhViY9a/FoUm2XtIWUXtI3N67bbLWsZ9K35+eYG1ZbeeSUiHW0S22tTORaKrds6dysNdTT&#10;/IgWZ0q8T8xuQDRSySvgrCzU1BAUNGX5UsqiNTkPSMLa73ir8q63CjVz1tUmjTk1bol4SQIf0sSU&#10;jjmbnh7VuV7gDUirErx+RaeBWXnm7+oRUEABBfQgpTMC6bvTRz/6UVu/fr298IUvXLnys1R1HINy&#10;bsNk/pMJ0IDuJBCjuiUjpuC8Tc1OW62QuE5Y01T/Butf/zkbGX2lzSen9MSiNOI32lOe9Ne+Pjg5&#10;b3bOWZ+21vaYG82tJlmZMxZIEeu6qUGJCJ+WFpeladbacmbabzbXddnEqLpCkX2ja/VI0RKsVFJ2&#10;MimzZZY/letsdrZgxUKbxUJrBPRM/gKA96YL8S4ZBJXvDpxo12FdBsS5VJBQt2RhPdrYoHxkl3Ut&#10;JMGkS3cTllcBk5lFnfPW2bFG1+osGhKiV/PnaUL0OeWbGnLHsYACCiigBy+dZl1nSv/wD/9Qfs1r&#10;XmO33367bdmy5WfSi0aj7t2Nto3JG6pGHAOsf52dyKoKHlABLPMX+yZXrhAek78IjxnyAB0b1/6N&#10;hcK9lios2oHjr7CEtGy0z/U9r7d4eaulBNwzC2+3vK4lEtI+BeIhdG0BLDtrpQW4Mf1EK00JoBN1&#10;jZYuxFy7DuteVrhVx1KnCDtRoZnq4UKde5PXgm16jh2m2NJyZhbTst6j+SoGkjMkylrUgeAmQF0d&#10;eQ0KVYB0fHTKenq7LbkoHbnRLzmVCxUBpCZWsHCUdFQ41dfSQtHi8bBFMTV4r0Rs0R8rS6/KEmD4&#10;UI3bIu4UIAMKKKCA7i96wBzHqvSBD3zAAfr73/++PfrRj/5FaQmTy27aRnNOpVI+F53JZMREYZC/&#10;zoRZuwJCDlB+VGCrAtKAdtTmZyO2a+DP7MSxt1pDxztsPv1OK6nqgJ0wuCSA3drzJRs6+TuWFYDW&#10;NqQtrtYolbMWramAczza5I2dEqAlhNkuBgh8CSq2betLbW48Yi0tLbb3wF+4j1VtXdJqI0UrlZp8&#10;npsAKQDk2ee93OZml60+0WGDJ//OagDpFWWYD4R8jhmUlQa8GmxdayWzEDnRS6fv6x1fKiViHTP3&#10;eFyPpVN5CSOYw/W2XkeTnp8vWEtrxKQ0u+NaQa+yXWcqVbA6dhKpEp/xfJE2CSptYoRDbLLhggjS&#10;h9IPKKAHnCojvXJe6Zenz6uviRgr9OfVdJfxxT/VscePlfFV/en3SbP6TdJelX5ADwg9oCD9iU98&#10;ovz617/e9u/fj6n7ntIJYnf/Qlo1aFYF18BhrBIas2SFcslC+YRtav26LQhsxxefamXWQ9ekMQBr&#10;KLY51mzp+E9LLS/aROp5ltfYcy9vr96CLSdzAtU6X4s8l5z2ACCYx/t7XiqkT9rI2D9bSFjFNpjn&#10;bvuEzS1O2aHxt1h9E8uXlJNci+3s/TvLpMI2Mv9qZwW1asLu7udZQ2OfHTryVzanvLW106GSGvpF&#10;SyZD1lTXUMFm8uEbhlR9EASWPxOrvFoPdzIO6oFb1cegKovhL6wPzLf7OzzEQeYgkkHDD6Mxr4Ax&#10;36zKCT697mKOjju/GVBADxwxpUWHZGqHPljttBA9nX7NUbniVB0rxLtfuc44qXThtG7T1wFoMQmS&#10;IHnuezdncNDnIfhN0PcfaDoTkD6jFjp58mT5ne98p335y1/+nwA6oHskqp/BtkrqXSGWVNUIzCI1&#10;AJrZVGrBmmKNtohzsqgG9VlPMV7TC2bLy/MWqWUJlwCU8afBOT+je8mIJeJ1tii8LSidBgE0w5RN&#10;NQr5dTYmgF5UUvmaZauV0nzNdX9otdHOSsCSYpMtFxqcCaRzJTtx6tWWQ5tFe9YxNvlPNjGRNpy8&#10;m1sq/GB09pT+Lfwcf4Mqx+DrOt+tvBVmdGd3dMbDuXLS25X/+Itdsk6nV6PMh1bAn4d5j2TuwpS4&#10;UNHGnXjGw69WET2ggH4VdGd/r1C181aPn0MuzHKs0OkxRD9nHADSv6hfk+Yvej+gByv9gp5wzwRA&#10;48n9G7/xG9ba2koz+/H5z38+aPJfllYBk1O1NhlHXpshmxbYLk7+nsWbxqxF2irBPELWboWlFisJ&#10;fC8+++s2OfECa+tOWUHjnFeJwd0onDxr++utt/mVtr3/jZZfiZOC2Xr7pvfa8Km3+XLheEPJoggD&#10;ejfRZXbw1B/a1oE3WlTgW1eI2Jb+37fhqT+ycLOgTuCNLLiYnnVv69mFD9gFF77TY3+zvrm3DS9w&#10;PeNRVVYT5awyoRoHYQdijtW0cu3ut0Kr/quRFhByTaBqplaJSRZgrlVGalXQ8JgSmKjc8zXnK4KQ&#10;PwcjU6XavI6qZhFQQA800ZcrwnjFmXGljzrRUTlE1YHgZwRdPYSvRnWQ+HWk95TuIMTqver11cqy&#10;8xrGDd/RjbvznoAelOTNez9TYO6+J6oOyqq5lxGla1zGPO3z0gVdE2A2NL7UQrUjNr/0dQfqqO5v&#10;XPtJG1+YtHUdzXbzvv/jZuuGBrOBtc+11GJMmvKnHEB5ftdZ77VM+bgNnviYbVn/z3bLzc8V8Js1&#10;tVa+PDG9aB0duiDc6mh6mZ0a+rjHDt+w+fdsfPJfKptvKK16PcIuU+GaFiuQr7pn23zyC75xx0Lq&#10;hDXV1Yn1YFIPnQ42cqe5m3IS9lMPq5B36QK/oDtQF9zyM/9UyZ9H8tAfJQEx95x5ca1iqlfpKgdz&#10;0X6fg7xU7+MpB4MMKKBfAa3uz3en1ePBOz/9FZCuUtTKXKJP+/JDpnYQXBN6VX2+aqGDqmkxxeMS&#10;su5xbfU3Arrf6QEzdwd0X5EQDy/jGjS6VUeNAIRDAy9vx6wYGRUSSlbO/b319eyyvqb32tlrf2jb&#10;1lxlRwf/wLq6Jm2peKPHrE4IbwDOdCpiY9OfYiWSpdUtiMl95I43WmHxfGtr+IjV1dV77O16XU8J&#10;09iXuhOAZtCLGluz7j0e0TNd3UozJyjT+Od51mxHBdA4cuG81dxa62lBLXVtGveI70pqJa0K0dVW&#10;pHg/KgQPqWrVd/IrXrzzqOGsmw7Q1YNb/gJ/KG1O8C8m5AsAc48OAJjvrmJs/pwyW+7UH+06qtp4&#10;QAE9wLS6P1eP1XT6tzqtT8/QeeHxHPytaytdn1UgHJWXcDrNaExpcNL9eRzyNPixMv7u/r2AHpRU&#10;bb77kwJN+heSI4YOlh9hduU3oyqk8QPQoUfn9C//RSyTbbYouK7Hm9s+qyFZsFz0+zaT+lwlvreU&#10;UyJ4buh/hZ049VFLSWHE65m10s3RP7TG+Ll28sQrbfvOb9qBw0+27bv+zCbGbrFc6t99j+l6KaOz&#10;M2ZbtjzVpmekrauZosIwduHaufX59uMffs46WZasLC4J2BuFheuksZ88+c+2hGm8sWixEMu3SjY9&#10;lbHuDgFlla/4/DAaLMSyshVGwb1V3cAB2Y+7cxA9VHWu4xaHp4t2rutFMrpyvVKFK9+kfvUDl/Xq&#10;e1Xy9yt/BhTQA07V/shRHQPVc/Wa/6Yfr1zQGECgJW4AVypLNquE0yZWJJ7XwHeNmjNU5S+YufUO&#10;L0OnvxHQA0GBJv1QI+aEAJciplq0vjYdOpcxz+pavsGK6TZLLbVrHNVKS172qdW0xtli9gU2mXux&#10;zaU/ZyMTJYvqccYf2mtKWrTPNUuzJoDY/LTZuRecbXcMvlLataCyfMhBmRCg/V2PtOkRAbS6Tl7K&#10;+wV73mrd7TstpzFNjG82rSBE5+xEjT3jiR+3kcP6nVIuayUM9D7b5mfnPGxpk76VIfJJBR09FOzP&#10;atKVoxL6tEKY9O98rLIkreLxCqNBeKkeyhBLqdAOMPtV5+QwnWP2g/cov1ar9yPc5x7MCO1CN2oE&#10;5qF51dGsDqwXugyjqjKrgAL6VZH345Xzyt9Vy1Ll4D/GhQBaFxhX/H0aoHmIQVSu14kDz06Idyq3&#10;K+OJI6CHGlW7x/1JgSb9i4hqqArJjLfqINXvMjilAy3WlepY1ubTQ9acGNDtkGVyixarbbK0cIvd&#10;qHDaAremTpldfMmf2dGht3o874iub9/6drvp1ndZI0FAdG3z1r+yO068yb9dr6O34y+tsaUo0E7Z&#10;rXv/3EORokXHVtZTg3kpYVut8nbu2X9r4xND1taZs0PHPuzOY+Qvp3QSMUzTaZtfmLX25j4VQkhJ&#10;2SAPSkJhuCTQ5LoOVpJAlVP1GdKpVszdiQqqgryYltLirTuJjUp4j4yFKiZy72ZMHzBnpwpwR7L2&#10;SvIk5fcDCuhXQKu7uPdD+ie8cmXseFfnGmsbJHCu5hcQnb/ax08PDZYnVsZRlSoWKm4iyepcveXP&#10;B/RAUaBJPxSJFgBPfJAxGJmT1iEtl/EU0n0eYU1wS6LD1wXjOF3nIcD0KGNRjy5NCWzbX2uXPvwv&#10;bHo6Z1vXfdpqdR1wDdd0e5hP9mLeNPBp27f3Ta55RgXGGX137eaCHR7+U7tGAF0n7JpPlzzgCd91&#10;2UF/1EvJj0rB33f0j2x6+f12eOjD7m+FYxndjo07KhSxtuYVm/hqBuTkhfS/XIOu/Gn5QtHmFhec&#10;b6SZHNe7aaE+rIaYYDkmxHmulNV1zHmsIc+KX6X0jISXxaQLNYQvxYxekkq9mMzoXsE1EsKcolOg&#10;fVBdBR7W9TzVHVBADwZypzANWHeuvLNjcpU+O7+87MMpJTkTZzH8Qjjjf0J3ZnkluD4zrofy4hal&#10;qOV8gFX8XMpMMTFgeQjitPJnQA9uWmGT9ysFmvQ9URXIvCqqg7Soy1xo8QHnf0aEtgzXUmdFaxY4&#10;OuDolUT8+ba2b4sdOPh234wDEO/u+Ipea7PJsUdaS+9HNchfYZu2/InNTzZYvL5kI3Nv9bXT7XEB&#10;cOKJlsx928ISCgplNrSotaXFgrU03RkRjvEMw7hrfvVz1W8uVbbb1F+r54+5cXp9Z8Xc7WmtUDaX&#10;tVhtzJaTy1bKSxhpwfGLvJQ8dGw8Vmvzc4QxjUtbRxNgB65lq0u02Fwyb031qP76lCqEyLPNvI7w&#10;oKNUzKnv5ZQFVBBp/Eo/FlW9FkPu9e4bZa2UJaCAHnDy8UHfZDQDzvAAASrBSHQvUyxpXGId0pgp&#10;Riyk8Y3/CasyNm58rC3NhDRGChoP3/d+7EK7zrMC8bZORhsWJNJnUERWdfXKeKiM7ACtHyg6E036&#10;gWBPAUj/QmJQAsqQVNfTNiwGEIMVOzbqNNeO6AB1BlyCRrvV+PWlVb19b7Th8fdqoGJyVooalzs2&#10;/tjq4lssmw7bQnbEItGTNjL9NAutgFJL/BXW2rpRoLhso1PvcllgfmlQ2vhaSyZz1iTVm5jYmNIh&#10;WqoihJM32i8sqLzr4OZXxawmqprrquTmbo67gjR/pTNpi8WZVGdeWynr1azOq2N0s2FaNZxpOltQ&#10;OSMeRIXIajNTEjZazTrafstaGjbbwtyCzc5+3GeyY/UFncdUk3F9q0maR2zVsrCV49e9Gwb0KyR6&#10;tIvbOqpCekJjHN8UCZ0SUhMJ8Uz9VyjU2vSQ2cMf/nqL1A3brXv/zfs/r/d3vs6mF6c0Nv7Z2Ug6&#10;U7a6OnXsypDT/6QLv6nwmdPj1AdAQA8UnQlIBy30KycGJwPmLoi2cui6NymDa+Wafp9uZb3S1fFq&#10;Gxx8rzuULWocbtp8pW3b+Q+2kDlu0wtHbC6bEkCtt0Rkl7U1f9paW97oyc7Pf9Tq4/0WCTU7IEqG&#10;sp52zNTs4SwAVrYAaL5V/V7l7ypDqYTlrBK58+ccnDn4sUKnM/zzqGSJOFp0xrVy0gGkWeqVU76W&#10;JXDMzSovaPn69LQAORbFpK039fmy+Nq5e15qXT2Pt+m5/7Cjx99rQyMftx073mbtzU9UNgTmqZLN&#10;zrP1Zsj0qlMGBL/HfAUU0ANALvlq8HnPh+4cU1irE4lajbi8pQtpC6nvdmmIlgpR27/v33yKCa2a&#10;fnzrrX9nG9Zs8nHHHvAhsKA6Bv38875TPQJ6MFO1xQL6lRCmWzy6V+yzDsY4N1XmXb15GGDutsy6&#10;Xj3Lb8BFB17XzS2NDmCE6+zuFfikizZ44iVW13nMjk9dZs2NOTtxstVm01mbGX6hrWt5kXU3/6ut&#10;Xfc++8n1v2ulsLRYgTE7XQmelXDeaiMZDzGay+sia7oI/uHLmUDFmD7NfDgZySqHeR2Fu+JdlTlA&#10;fuPuzKD6u2CFUlbfkeZeH7e0ik5IUyzji0zN63zuWX9klzzsT6yj9cWu2dfF9VWd0bgjSntpWows&#10;cp6NTX/HlkvpyoZfKs++g++2/v7dlk+pduv6ra1lnb6YteVsmh05LRxTHbN8y02NAQX0KyIf37Bh&#10;xjgHf1fHvcYlVkj9EY+ELaW+vGbNS+3osfdK6NR9EeMBoG5drz4/+C79fpLH1Y+pjy8saQCFWMmw&#10;qL4fk2Bbv/ItkmZKDR7DOAzowUyVFgvoV0MMRMaIuzhzABhoqtDKoF0ZrBUzlUAU0OPRFXDJ58o2&#10;PVnxvO5f8yIbPvVua2v9cxs89U7fXnIpc9B6+m+yjqZ661673266dofFw/12YvAN1sJ2y1JfSZ5g&#10;J5EVc/tialagv7ziDIbKybf0VFVD9vyQETLPffKsv0/fW01ewMqfp6l6TXpuKGS1qOx6j3jhADXz&#10;6ued8wbbuukddvUP/9ZuueEvbGzkU7Zh/fts08a/rGxNqdfbmv/Mdmz/hk2OKSllMR5LWKaQqURE&#10;U1Z/8OP32cD6Z9mhvQL2NIJFg9XXhywUWpZGXbC5RVXcz2Y4oIAeGKqOFx8ODGrGHysW+LtCUYEz&#10;jo8FCZh1GqPhSMSnfto7NLY1VnAGrWvQg5LxcR5b27fW08Ti1NREOgCxBkf1O5yd7vxGQA9uClrq&#10;V0yYeH3c+D8MUsBZgFLdsYnrpweWBpuvFdYZ+7YG3YnB99jF53/Wigt6q/hESy1J5+7q9+mtzvoP&#10;W13rnB0ZPt/uGOzX28ds49ZrBdxTArd/9BjeNSu75RA9jGVXCALNdd1WG260QgHtXkhNXpgbP50P&#10;qMJUmC2rOmWdzmv1cFLid4nlCaeAKFzBFpPzDvcwHpabJYTXriHPRS2XarGLL/yc9XZ/ytg3+rvf&#10;eoM11O+xzZv+yVoa3muTE2+VFjFnU5Mvt466v7R17a+TsFJxdssordYu5qw7bNsGlUJZyImpJVM5&#10;lVN/qJ5bm4hKRhkDCuhXRAyN0+DJ2Kc/agDwW8fiEiozy6+yvt97T2+XT/ukJag2NKpfa2hmi7or&#10;LRvukSlN26z+Jo5QhVbiLzDIqtzev8V3eCOAgAc7BS30qyYGz2nixwpQ+0BaodPP0FwrI5prOnAg&#10;W0qN2q6d/+bzt0xFJRcarK/jR9bcfK4dvOP5tnPXJ6yv/3PSlgt2ZPBi62hrtiOHXmTbt3xUknrc&#10;o4fhTEUscJy4+E6hkLMI210hDKyYyJxWmMfK51dI91dr2RynifLAELgIMFcP0oxYc32HADrvIUf5&#10;Pk5xPZ2vtUisxgaHX28HjjzfhsdebP0bvmhPffJVdu1PnmpLs2JC3b3W3ft+izWEXGseHX+ztOU2&#10;K4uREea0VukVBezTK3ZBpqS5Vl9Xb/m8NBNloaKxcNwTUd+rj4ACug+pOpA4fJwh+Oq80jWbG1sF&#10;zgWrtWaLq/9e/cMrbWDji61Of9PPEa4TkZCv3tw28Fw7OfgVayUW/8oYrZInV/2OE1cYl/RptO1f&#10;1L+5hhBePYIx8EATLRXQr4o0YABV9/fzwVMdOCJ+V3+evqeRWZW2uaYTXtmTC2+2g0NX2FL2Rjtr&#10;1/ctUt5luUK3HT5wqWvUhdRmaaj9Njj4W7Z5y9ft4MFH2o4tV1sp32KhUsGXbOF8vTiXsYZ4TF9K&#10;WyYzrW9o8Op6OcPn0T4lBej37HRlUOcKSUumk+IHhPkUELKxFGNY6S3pUScH7Go3472sss6SkqiF&#10;mWsvRsVkEr55hz+rR6KRLjs2/B6fXy5JMQ7pvPeOZ1kqM2NbNn7dmhridvDQ821q7vV6vWC9A/9k&#10;JT1zePjttmbtmx3sZ0fMtqz7I5uZ+xc3BrR0K22qThmsq222sO+36RV7J/H96uFEYTgQKsg7Z36L&#10;7vJcQAGdAa0e45w9TgJ/lCR8lzxGQiaZtoZoh8ZgvUV1u0macz47bXs2vcyadT+hsamfdtbWl1hq&#10;IeXBi8LqomGlnc8WlRoOniyLZNzpXKO0dY9PV3o/Aw/BnG+v6ttO/OY6z8AEOK88F/T/B4wq7XT/&#10;UrAE634iahETNcoiYTnzGkcDPV+x5aUNFov0WFr1XlOTtabWgs3M77Ounqg0yhHLpdMWD7Xb5OTv&#10;O+7sPveP7NYDf2uNSiObJ0pC0uprMRvXK9GYwFxtFZ3TIW7C5hU0W5iAIoQBjVixVCugZ8s9zMnC&#10;RIFiRI9OzxSso1OaNIzBBziDHiYktKzGD+bQi2i2BX1ny7p3K42oDc282ZSs5XUPb2/86fo6Pm+x&#10;mj6bzxywudzLPSALDm9dbX9jicasDZ/6Uxvoe7+dPP56O3vP+yyfG7KTQ39nNSvKPA5uFaCFQGy2&#10;CqzmSVTplhXyrsm9VcDsBEddyTvkzwUU0L2lat+kr1X7JB03aovzeQmmUSPqLkMQACYmQEf7s6yl&#10;udtKJZxFP+KK+MSUWWePxOlkzlrbEUQZd6QNrQyEav/1vouTKvdxQGFqa2UsQH6/CuBVYtysei7o&#10;/78UBUuwfu1Ig7km7eYtlkylGcSJQauNHbNCYdga4wWB+JTFE0tWEz5pV/3waTY5+wpbSP+Rdfad&#10;9DkufLZymaieMVtYLlg82uzLslijnctl3ZM6pDFZE2m0YjEsAC360qdikQAhDPiQLWfmBJiLVgrP&#10;WLRx0CK1khrUszo6xAxcO0CthgFhPmeuXddXcI9wooz3mmjWNea51B02PPZm27jmCx5FjaVhsJme&#10;vrfZ0PBzLF8I2cy0AFq8YjZZsrCSG5/8Y0vPrLOz+q+x3GKz9Xa/3fYdfIPdcbwC0JWobWgTGR2c&#10;9T1duXOqHCZFXVZ+3UkMDy5yrh4rVEkkoIDuI1rdx6r9rGTz87MSwNXZdYkY+QQcmp5T19N5ZuGL&#10;duzkB23vHR9x3M2rC/f0VZ5pbavV2MX6tTLQfibtKjGG9cKK0Oq0Wlg9DezVg993TyOg+5OC2n5I&#10;U1HDJq2j5N7dLQ1SOHM32OjMb9vRkxfYUuYOGzp2sSUX5i0eabO13Wb4oQxs+H3bd+Dtvu90UuO4&#10;Nlbn0bkaGiIOypFIvcZpzGprE+6YAhhl0nkBf8jq6sK+XjMcjgnka21xMSFhgPXVTXonZOks65GX&#10;bWZmWc+TR5gEhxI+LdFXCF5AcBWu5gSeRV2oa2q0mVk+2Wg7tn/Y3ySKUiHdaev6vmvZwqSdfd5n&#10;bGrCrK0xVGEb6sWtdc02MT1iU9Mvttm5d7kAgtcrAF0x76ERAPeQ3jrNiPjCKg3mZ8C3yqSqNxgy&#10;PBtQQPcB0Q+9L9Kv6Gfeo1d+s9NcvQTTrMcFwNLFbXcK0yM5dUOOhpbKmdUcCLyEycV6Fa0GBfC0&#10;OFb6b7Xv+xlwRuPWs6fzsnL2v6v5qR53GRwBPQBU6QkBPSSJ4bKwKC25FLKytOhE4vdsYu5frKZe&#10;A1e4WRPdb5dd9iP78VWPs7bwY6yr6Zt2wc6/tfpIjwcBQZO86OKP2823vsOGxytjkm0t8bLO5MMC&#10;zcp+VJm8tM9wSGAec810YYk4whF1nlprUA9aFmAuS+u1Yqs1xrYKwhLW2tHgwH/ajOapszZZWnVY&#10;CLrCMwjYkFVmaqzBpmfMBo9+3C562KfsyKmn2qnRV1pb9MW2c92HrK32MdLs4zY5/1s2nzpgj77o&#10;b21hRNqDkmNtdWPLKTGl6ywUF5MSj2omYJPQv2JcApyrZj9lClM7OHsaa7leBepV5EwKIrMwqOpw&#10;4Tne4bjbOwEFdCbkfa3azxg4HBJCJWVGoyFbJgg/sQrCJUtlU7acSVltnfq+xnoyV/C/eXUpOW9N&#10;LQBv3srYxD1Njkp6P0t8T8/z/dP9fTVV360eev7nPhfQ/UUPhFgUzEnfT1QJRpC1YqnBClJg95z9&#10;cfvpwZdZqlSQZhmxMsqrHmlv+ScNwwFpnjHbd/h8j1ddq2NN3+tsbrHGlpbfbyZwQ/ONq0loFUJu&#10;1okBECO8MrRLEgjmxDBiFo832JK+V6932ppeZBv7d9ro+DEB/ccsKmaxlMpZQ12tA6S/S5osbHag&#10;JM9cjftYXy4tWLaYt4Zol7SFkM1JWNiz+22WzJ608YnPWpiHVI7u9q/r2yXbd/Q3rbVN7+n755/7&#10;CWn68za/dNJOnfqg5zWqPDGHPTm+YL09Uj18PTnf5NADBHSo4ioFJViLa/nkqcogKyW+CzPiWSde&#10;Xg3oq8yEAQX0y9LP7WMQ/atki0uLVq+BFqZz63e+mLUo9my9uJRkPjlkjfWNem7ZmhpZMK3eXMhJ&#10;cMWnBKJvekdfOUQ/75tcW30d4p7fr/Z16G5p3CXPAf1PdCZz0g9EFQcgfT8RIF0U8J0arrU1jbXW&#10;2/1hOzXzSitpPBPHG9DFoYwxVtLvPTs/ZsmlEWnEeUslp2xq9pMerQiTdkf7CyxSk7B4uMNOnvhz&#10;l8zhC1LUrZmgaAK7osAsbHWuoXbWv9wamzvt6PC7pVnrGT3f3vpsMYqYHTryGUuIX7AndRzeoub2&#10;+V/GN/yFvZ0trctZlQAHtLAdH5mwjX3n6bryusITtg78vqXmum15KW/zEiS2b32H5Zb67cTRFzue&#10;YtLevuWvbHbxsC3lPun5pax8C+caj/fdCAhTAdLm785rnN9wHyCHuEAiKzerjGg1ubABSFeBnQIB&#10;7gEFdP9QoZixiDo04z0vAC5J+o5Xg+qLkpm0BOZGt3xlszmrY/cN75vw15W+/D9Rta9zXs2W/e/q&#10;wOH8v0wvoJ9LAUj/mhFQkZRyypxsYZG55v/UMJb0vTxpje21FomnpRGP2slT77adW95nt978BmuS&#10;IkmsbsIJssZyw8DbpPnO2ezch3wpFornpg1vEyNYsCPHP2B1jStDM5wTs6j1dchRPdfT8UYbGXsv&#10;Qbx8zM5OCaT19+b+P7UD+//c4sRP0PXQitLpIE1zg2ceYnRBR8ZSAruIJ5LQY8yu4wkeV17CJqXB&#10;sTAiHEwrDTYPyc7oGwN/ZcXwoEVjORs6/imPtBRVPsvKXDkfdQ9YJ+cnJCIq6uVKt6s4ppIXHXfu&#10;W11lRNWbq8x61fPKOxVgJ11+YMoPQDqgM6XV/U5U7WsrBKtcTi5ZY6PGh/p3SEJirpi22nBEbxYE&#10;2nmLRSp9MC2ATsQalUSNpVMCaw9FRiI6vN9WiW9y+ADhws9892efX31eecdp9d8B/U8UgPSvGbFs&#10;ifXFaNDlwkZJ1A2SsDstFKoTeC9aQ1OjtNBpa2lLWDo5a4MnH+Fa88b+91i43GCFXMxamrrthtue&#10;bol26ZACN6KQNWnMtze8xOYW/sE9ros2I/iUSo5XdoqQhK+xqYUPODaJF3hIUQhQjej32r5X2+j8&#10;BwXSlWhiIT1Y42CmD5xeulEBz8oet/7nSm8EACEhMzxB9yhnpFaaPN4zhagHZUAAgHgkuVyWVl/x&#10;3C4WG6VF10gbL1sogoQgLXx+zpqaeiwljYOdtLKlnNWGWlfyVvns2NiI9fZ2ixEWVadZS0gbyWaK&#10;vtnIXfJ3Oo8r4M88QQDSAZ0R0XtXOrl3rJV+VO1vdyfvezy/IvmetgBBvEtvXrEE/bw0Tr9f/Sa0&#10;8rxT9d6dRNDgyioOqHKvUMw7P/ctae/yfkD/E50JSAe1+1AmjTPmjpcEUoODT7G25h2WL9ZbTgBc&#10;l9hly4udGkw7bWm+T4Cz0fr7f2qbtn3Q7jj2Ftt34NV6v9nmFzLW0/16d/LCQ7SuSYNQ6c7O/YO1&#10;tz9LH0G/Tdvc8phr3qzV7O1Z7z0nq99VgF5IT/qyEGh6aX4FiwGztFJYUFan9bckAMzF8Ac0Wx14&#10;bnPp9KGn/eBvPUeXLuYWdK1gkZC07tpFC0WTym/JpmdnrCDAbWwuWj6PVhFSeYs2OTUigAbUAdyI&#10;NbesEaiHlNeQzWZGrBhaFptL22Im6XmplKlvZWlZ0XflggHG3Fa/isj3aWKs/dLjLaCA7kZ0KnW8&#10;0+dVxKWfORhYDDT6KEsvOHNwTQf37/7OzxAX+Vb1e5wBfMCfg3HLuezjAUqlMh6pj73fI9LiMb5n&#10;CVIQ0P1OAUg/hImY/Ft3vd4mFl5lnb3fsfmlgiVaM3ZspN1S6WM+ZovlpJUJQSRJOxZvEEC/2moF&#10;xGzfHImF7NTY79q6jW1W0HhjSTMm7zlWUQl/GptqLZvP2mxywtoayhauLVlM7548db2Pa+am2X0r&#10;I3RrTDS7pzbDf333Jt8EI1uAiXToYFIbRgID0VHlCRzgHOHOHPNWbvAMvEE/86m8xZV2MRW3uSkY&#10;UYMtJ/FcDVlHe7vVhpXHdERJNFoxz70l6+pmIh4Nu8YikahNTSlVZQzdtxyKSuiI6CuLAuOyzc4X&#10;Knvy6n6oRtdR2/XhbE7I7RkUrcZiCljJNH8EFNC9JPp8lVb+Xt3fVhN9j4PH/G/GkzRoP/h71TOr&#10;6e6/fy7xUHVQ8oFKXggNnMJ0nqhzp9FYbb0Ug4yervHfAd3/FHCahzhFhYMsXVq79gKfPlianbKB&#10;zTeqZVMWb5TmWjxhiYasADph+VzG1q17rWVAK+Hd3PwNvo74xuveZut6XudzzTg7dwlTiTJWLtRY&#10;PJKw9voNeiEm4F/yNdJLyS9afeKp5pZgjemoEpmejJkUXevtepfdetuVnm400qDBDLBiiqvV36s0&#10;07swjpVuiNRRBjHv5FLRBO/rCSVRV08aIUvUtziGL0gRZl9okkIbJv435eR3Nl+2ej0vRdu90H3n&#10;rHzCEpGNlin2Wsa6bT7TYM2NEZufNRsfpcB6ZsUaFaslr/rKz2WYlIc8r+Q7oIDOmO7eh1aBNn3v&#10;fwLs1XT331W6Sxp8jwuc6eN378erE648R3x/wv4uzOX8nE4VdUeCcWWNZUD3M929hwT0EKOp8Vnr&#10;bDebmDgkYCS+bosNHr1AGnXO9h/qtXDLjB062qvrw9I456wxtsUSGltZBl3+vdbd+ZeW0FjsaXyE&#10;lQR6afy5BLxbN7/Njh76nKFQ5lLtlk93W32sWUCvd3Ws6RqwTf1vsKhwbGbYrF1ptsX/0VqbzvUt&#10;JxnneHdX9FcOBrQAGG15NX+AJ4G4CPCuxALKuhHRBR25vBJZebVYS8iTijFuNlOWEKJb+haCSkIa&#10;PuZ3NOaiBIpcodaKSrugvO7a/E/WEP9Xa6u9yrZ23mLtkc/bQNffW0yfAMRxSOvp0nf1bjxW5yZ0&#10;fqSzSzqTwZ9HZL56BBTQmRKdm2M1kqrPVeZ+qjh559/VA6qeq3T3Z6pHlarY60LmivDMNb9eHZC8&#10;wN88E7HkUskdMQHn5iYJvRozbS0EIQhZJsPYCPr//U2rm/D+osBx7H4iLLMpDZq+vo/Y4X3/x9b0&#10;3mytzf02tzBiw9Nn2dp137bR4SdaX8/3rb1xo83MnrKZ6Ufatt1X2tGxKy0n7Nzd9wlbmukQW5iz&#10;uekXWY3AcE3fi6VB19upoQ9aiLHMmFWTsc8zIb3BTRy0lwXqW3f9qZWLPRYr7dB356ylfcqSuUN2&#10;zU//nw1s06u8L1gN+5IlOhyDWqjI1lWVC84jmJs+zR/cqQwGELFSOeqRyFzJ1nl2uhJ5iaBKceUF&#10;vRulNyyeMjObt/aOqL8JOG9c97tWyOywE0evtC3rT1ix2GlzeTbAT9n4+CbbtftrtjD9FcslP+np&#10;JbNZ612LCY9NQ6phTzHZqxAkClW7rK+/Juc8EzCqgO4LopNx0K/uTqv62erb/xML/XlJrSbuk4an&#10;Q59mIEIIrfqesoNgTvAyfDZw2JybL1miLuShhKsOnAH970iY9z+12M/QL/3CGVAA0vcTFTRoFtJo&#10;ve+x1PyAhUqbJel2qF7rrbjiPc1OVc2xblvIztuG9m675pq4bdz6AZspvMbvl6U597Z/xWJ18xau&#10;HbHphWstmf6arzPGc5yWAgwZi8vpnDU2zWnchmxhrtMa6jSANab7N+j7iwUbPPk2izagjZo98qzP&#10;2/47DtlS6kpdEIupWVQKi+pwoDYBRSrLQ8DqKp+AQsbWkkV9g7WeUQdmQBoTPcrFro3fseGpgm3c&#10;2GcnT/7EkvOvcEECob7qxIYzHUvFdm1/iR0++A/W1PT/rKXxXLvmukdKiJBQs/42K2TLVhuZtXVd&#10;t9uRg6+rOL1VlAfRsiUzcxaLJSxSI3UdoYJMckBk1ufPOaiZgFMFdIa0uk95f+IAKKtCYJWqIM3B&#10;w9U+x/M8x7XVz985ovxYfQu6+2/v0/zBdyFQWScdvi+A+ExdFZSrWVh9BPS/ogc3SBNpAo4LSK/0&#10;kACk7x0BXpitUynBmf7uX/ttyy5vkma5zhYFzo2RNktI1ZxMTVlbba2VpEXmy8vWUD9oJ6ae4gH5&#10;e5v/1Lra++2OIy/130jH8AP2Ymb/ZecNInbYisZLNrN8k7U3tGnsrrelpaiH5OzueYONjb3PtXA0&#10;Wjb6iGlQb9rwPhsafYPVCONCtRipJ9Xh0H31kfIKSKsLeG8QX/LuEAKks7rWqW+ELIXGrDTXdL9d&#10;/GOrOtNGi0RbbHr5pHW211g+fdjKNUdtdKai9ePIxrrxvu7n2PDJz1c06o1ftaNHn25bdn5Pmvhx&#10;a+rcIu15kxXS87Ywscc29L/BTgy/z6KSHdD886VZi1EQ50YANBVxVyqvdN2gBz+UaQWFnFbQZ/XP&#10;04C1cs/pLg+IqmlUf+tMh+aS92f6PVYk+v3KYKo+W2GDFTrdkargXP326u9VD8gTr/zpzxAUiN9Y&#10;gqC75/3OdPxT1W/fPQ8SPj0drmssAdALGpKXPPwK3ZMgfuykZdM3V5ZF6lOnQTug/xWdCUg/ANXL&#10;bkN3/QxLa2Byq/tHQGdAqkNCYIInRBk7OfxEi0eLHmms3lpsuZCyqVTGGsO1AsqTdmR4ndXFCzaR&#10;TFl/39/ZxrWvsvn5P7d9B1/q4Tzrpbyy4oJQnJiQ2TqSsY1zFuE2C6WsAHqbQKzF8vmswN5sXd+L&#10;bUIAzfwz66xx1AYkYy1mB0++wQYGXm5lVmqUokoHR7J2ad+1li1nHKA9HLHul8BmptSVb2IREyKU&#10;bwPQTGnXLDFnvtYKoevtyNguW8g8xQ4PPdmSEkayxQ2WVzpEIKNTzc6yC9C5bqZb13OdZRc3Kx/X&#10;SUBZUEKH7ODg5ZYrzFu51Grtndcp7+ehtLv+kswWLBKOuQe5mwCYI6ejYpmokcRQk/a+i+mPI+jD&#10;D2VSA7q/RMbm5icrjalOgEC6tEinpQ9kLZ1ZrNzTkUxhEaKnMFa4CABnLZlkSUTJ5md15rZeLXh/&#10;Jp0ZXUraYlJ9Ts/kJQGjr/B2BRj5Y4XcU5s+hyDLoUHmB38jMGqQ+aHx4WNEgmwatQfrk9nEpP7S&#10;H3lpwovsYif+m9EvlhxmbV7PLOrZZcuo/3vkP/Xp/PJMpSo8Q8QGr4xNtsHtaH2jXXTB39it+/7N&#10;brztyxoXN1t37x/Ymt4XuADsrwR0v5Ja+QGku7Uo/SKge0fsYhUTljA/vGHTWwSgx8U2jglUJ62+&#10;dk6y+4jFGudtZumwrd3wZStFJm1h6nfsyInX2fDYh3wgsjaaACFFMRY8tmEyCxq3eGgTP4S9oWmr&#10;UCiiwR22udmMxUBtUXpZbEDP1DdqUOs9gBLHsam5OQ9JmkktOHhDybTAV10umaq1Qjbue+KyVHlN&#10;z+9YV+eLbN2aVzhPqy31VfoKhz68Z9dHLScpJBYr2vjs660oHoZ2jkVufPJP9J0LrW/N3+t4j61b&#10;9xbP8/JSm6WW9U0P2NJnP/nxwyy1lLexpb/xZGuiJ60YGrJEos0K5TabX9KnVN5lzACihvpmva8M&#10;nu6kaCYwdGK6rVys5jGghzCFbHZ+zlpb2h04wdio+ld9XULgl7NkZl79uaS+Oyvwy+t6ZRpmfi6t&#10;MVNB2EIxZ/X1dTY9PW8tza0+fuY1fiIOvgnf150lS4319eo5RY2nkC0tZ1Z2iYP44xdww2ofO32s&#10;gHP1tyjkczUMspB1dNTYksaUj9tQvStEIQmaxUK9BOI2lbHJhsayKmOLZSSQZhYXLdqowVRatFxm&#10;Se9FfGxPjJohj6QyCbvtwB/bkgCZbWFnNE5ODX/SQpG2ShTBlTwEdP+RWjughzKhzY6OmLXBG4rz&#10;NjT9ZOted8gyke/aculbFm+/2WaWr7F4rE3Mod4OHHmsxxHJMy4Fprrknps5VmtpAO7a/FaLJ55v&#10;l170Z75BB/eqc9O+nCpcFCMA1ARmure+b4+NT+ieelJtJCkgXZRWW7aOxlaT4m0NLbWWF//IlJLW&#10;2hy1memMNei7EYH5hu5X2K4dV9jo1JdsLvuPNjTyUVvX/Em7/Kz/tslh/6AzgsXlcWtsGbbbjz7W&#10;rXmhmLgQOoJAuq/jqzYzUW/JxZCdOvEWOzX4HnvkJR+zwnK7bd30I4tJW9h7sMUe8YibbWzody2p&#10;vG7o/YKdmvoNG0te4haG0dEn24UXvdMFnfbWJmk8aEshq6tHEhA5I2KoVIfLCkNdrQEF9BCkiIA3&#10;YbHaToGz+rOat7WrZEvSJMHfeKzZ6uJxS5cnLVa3ZKFwWsAaskUpoc1NQixROlu2ggRITMTt7R2W&#10;VtdJaxzV1VW6TWopavHwgBVz9TYzK022lJMwm7LGxriHuz3dl5z0dwX3/xdU6YtJfStWq/ErYRTh&#10;YWpuynKFojtiEnAvrz69tu1N1hX9nLVFP2NF5a9HAkkeYTjcaPHGXn2vxsq101ZbV1liNacx0q4x&#10;etbOf7bppXc6n6iVEI7NoLlb/+hTR479nXX1PH9lbAR0f1KV65wx3fzjG8u7B3aV9952IGiuB5ho&#10;PEyva9eIuTQ9w0aGP2obN73Dbtr7TDsy9DybTP6BHR25wsbnny3GkLWDh59gZ533OYGchrOOMiYw&#10;aQcEIdmx87XW1/c6Sc1/JsD7nN2+/63W3f1C6+16msXFTIj3PbeYsWhNk7TXlISDJmNLy1tvfbOd&#10;s+cdrjmUrV7PJCyMWo5GXf8cDebPwAtdC2GddFtH3J3AmPMmyMn+g/8m7V5pp1Ju5bvu+j+wsbGk&#10;r9VGs0mKMzR1FGxs/qg14MOla7X6zti0pH59Y033HukmYRsYWOfbaLIh/rU3vFxa0KI1Nyov4WXb&#10;sOFHytecnbt7yM7fPWyh3Drfj3rr1ittfmHQkDcWF0esaSXUcUN9g5jeii3vNMOktqvDRTeq10/f&#10;D+ghR2pGumpcQEwwHvpkPiPhDFOQ+hZr663cbsV8h3pYoyA0YVmBHsFv8urDaKyRWoFtpMlGRmKW&#10;FfCtX/8sG9j8+3bRpa82KeISWtWHF9RnoxFrb+t27TYarvOpkqzPz9wLUt7rm9mdjvC7IV910dne&#10;aq2tFdNXR+tL7Kxtf23HDv2VtTdv0TBs1f332NYtb7NlgTXjl+cmJ3i/1maX8w76GjbW0P5xW1wq&#10;2tr+N9oSVnE9ytSaFG+3NrClbX19711EjIDuH7pXIL04v1R+5jOfael0WpLjimttQA8gFaxYnnXn&#10;jY7WAQ8msjhTcQxhIxymUzELzy2zbCnkXteTY3pIzIiNOWA6UYnzYwKs2uYlOznzdybFwkrSrjlO&#10;THzaotFOZz5sutPUFHczWmd7u3tPC/f8d7imzy7a8Y/WE3+XtWB6E/Pq7fgT2zqwzafYsMTFa1vE&#10;mOqlLS/4uuYdu//Y9u7/c/+bHbuamvUB/d+73ey248+09f0vIYNW12J2/S1/butbH26tLV/2tFnG&#10;3N3YYds3vMdOjkxbq8T84dEb3GjY2SfGKDCfnPt9G5291hpVD2Gp442hZsss1NhCasnWtl9sl+76&#10;rpWXdgjIG61J34hE0jY+XhkQEf1XK+bLnLYDNcQ84GmgVsaoZI6AHrKEgDu/WHLt0ZfGqx9uWvNH&#10;1lX/Glvf81Z3QyB2QLzcIUBrs3Ixii3J/S7wA2ErV2ZHchJgz935Btuy4W02Mv1FOzn9Gbv62g/a&#10;xs1PtI7OyyWsMi2TckArs5yhFHLhIBaLqnuF/LiTeIr+xVlU7WfVYzXVSMguHreWlrSPT5ZJzc6p&#10;EPRZDg3mmak6277zM3b9oYvtxPzTbHz5LTY2dcrW9/2RT28xrd7Z3WeL6UZrSPTYjq3vtUTrB212&#10;9mUWbZy2EyPvtYGNr7SdA39prfE/tjoNA6zjWNmyeuf0+AjowUcf+tCH1MdD5Sue+tvl+pq68tTE&#10;7C9orlC5mC+Vy/q/XFg5F0vlov4o6M+AzpxK5Uw5X54uZ/V3c+L/lidOlMst9f9Snl0ol6dy5fJx&#10;nSdUyfGO95Zj8e+UQ3Z9uaP5hnJd3afLs5lyeSFfLid17ul9Xnk5XS6ni+Xy8Gy6PDI/qZRz5aza&#10;KqU0+nv/tJxJlcvz+jujdCcmy+XxU+VyR9Nbyy0tf1yemi6Xl2bK5b72vy/3tv1FeV3nu8rTur+s&#10;6ymlu5QplbP6Funpc+WM8tRc94flzJLysFwuzy6lVY6il2NC6fCNjrbnlmfmy+WZbLo8rW/3NH+i&#10;3Ft/dbk+9Mny0YPl8uKcnmn813JX4li5ufYn5Xl9Z0IJKIvlRR2nhsrlgXWfKk+NlsuN0S+UF3SO&#10;2c3ljtol9dPj5anhcrku+sPygr4XCb+inNa7ymZ5Ib1UzhYWykXVhXdQ5UWZq/TbsjJSXtKfKb/F&#10;4ZcDekhSSY2XVzsvqQ/u3vKGctSeX86rz2V1pNV3a+yF5fXtby0vqr/n1Vcn1Gd2D7y73NvxcvXP&#10;x5bT6sxpdYmkOlw8/KbystJhDI3OZr0vZdV3NqxXmnquoM7i7E/3Z9XnOHON/nPXPkTHu9tRfYhj&#10;9S3GaOGkzpPlgvpoRmMgp+tZpRtWWZKz5XJ74wfLM1Mai7qmYpWXlcay8rN763+Ux/Xq2Jie1zsj&#10;48p7slxubfxYeV7Pz+pds/eUYw3vLc+ofJHaj/u1dWu/UI5H/67c2fy58qzeLTA+Avpf0woo/lK0&#10;WoT7peicc86xE4Mn7F3vepft2LHDDh06tHInoAeOwlYQ9LId5PDge23rhm/ZqSPPsc1rvmvzQ2bn&#10;b/u8dcc+a02Rx1spu8ma43tscWGdFVOX2tnrB62ZOSppCtn0WptfkOAtSb21NW5tzS2WtTnXTDEh&#10;FzKtlp0227n+H6y57gV23rlvtGZpwKFQmw3P/LXF2vWctNHvXPMSOz76FptZvsEadY0lTZjF4rVK&#10;WP+PKE8eklS0kJIYry7Lkq/6hrhNziRtXpp5CyZnKRH54rxvk1lXG7GEnjk2+QeWCV0tTWadPemS&#10;cdu19rhNL3XZQnrC4g0jbjGI1pZsSWo5nVrKvrSkg8ZufaHoYeta8xFb3xuW1jRpc4Mbbd3acUso&#10;/5sHPmJtbTj2VCgcqbFoOOaajnu334UwC9xdnQnoIUtq9MXZigY6OrPXlvKfNUQ4/DVCzdKSc/9o&#10;hdCU94NdG79p2/s/bjfd/lbbd/Sjdmr0uzaw4RWWqPuEbej7qk0t/6U7YRdCWWtuzVdWr6gjHtr/&#10;WY2V35fKau7kmc0XrcX3Z69koUr0v8qBZg2taNRVrbqqWa8mafa15fU6d3oeCTSEs2dW2n1r+CnW&#10;0/ZlOznxKsvqelbf45N4bWeUl8Hjy7Z7x5d8jGWkfLdojPV2f8zmliasvfeTNtB/k7U2/ZbFQ4+z&#10;9qav27EjL7V1675kt9z6u1abSFkqf9zj+J85ggT0v6W7dZVfnvZed1v58Y9/gh04ftjaOpp/Tnpo&#10;0gULER0D2yjcTwKFR5DS5zEiBnSmxJrGkpUKEQfbvp5PijnU2Vy6ZM1NfZYrEK87oXOdNdX222Ju&#10;1hoiUf3OCoDj1hor2+Hjbda7/v02Pf969/QuiUHFa7OCo5ivkQyTbuc/aPDX2Ynh55ppUGMm62v6&#10;rEUSaTuZfJlNLp60nqZ+70x4VDOntbX/RbZ33z86EyDoSlKMANOzMyL4TcasueEFAuvPwr+cUcKP&#10;eH/btheICeq6+khNmDjBNe6wUxbAh8WAurr+W/krWX1j3HLFnN1x/AkW66wwKHgZoU13bXuFDR77&#10;qIcJxVuXstQ3vcV6ms+yQrHesuJa8bqknTj5bPdaZX01z0UjefGdki0vlqyxXjfIK4yIowYwryB3&#10;SeKCxCPljBsBPRSJ1QXM467vf74dOPo5X6EA0V9ZRsjKAw0HCb/vtdnpJpuZeblPA+HTQb9g5dKO&#10;Dd8T8CXt8NTTBF7ic94/SpYtqYcUGk1DyXo6X29Ti+/3OALZ3JQlajW2Sk3OCu9Cp39XdoK7K630&#10;MxhnlRhMeoxppyYJpQjV2eKyemaDrW/4LwndETsw9aQKmIqIThjV60TcbY/9k8C3w46NP8kFis6G&#10;D1lH2za75eDjXbjY2n+7TwXoLZucuNS2bL5GWZiwfOk2Gx17h+3Y9k7bd9s7TPL86dUbAf3P9CtZ&#10;Jx2LxXw+emZGPfbnUFiqVEQcOKZze0uLOj8Mt+CMN4M3UkD3gliDHnFwCkljHF78A9s//Bxr6Txq&#10;c4sTGpCdVhfv0XO10gqKVqc2uOkOab+Tvfq7bMvZgq1Z90MbH3+9bV77Awc3gp8AQIz40qLZhs7/&#10;Fii32amZ51pWmAXXQhlONBI5TupGzqyjsd8ZBl7gDQ0a2Bq0C7Nhq1O+WHcdiRYsVj+pt+b1+JzP&#10;oSeVfkdv0fq73mRRdYOcvk1aG9a8Unlur8x1K52QEgMIAXFWfaHhTGafYOO5J9mRqcuttuGg9fS8&#10;w8JKIy9mFRJjPXvLu62UqTjnsH92SGUCiNP599jgzHPs5OLTbCz3m3ZiTgAtpov8iK+QCwpOId9k&#10;35lmdYTAEP1H5ULIRQuYGEdAD0lSm6YlFNbVdTgwpQvs7qT+oL/pOyw9XNb9+pacjS6+3HLqK1hs&#10;FjJT/nyNusiBE4+12qbjlcA/Eh3zRQZJvdKI+DwxlqOGJnUsPY+AF6tNSz6d1JhlFOm++jw9CB+y&#10;O3tSyNLZXKXL+b8cK3fpk1U2r3OhNG9NXRXBEQ06osEFPzg5/huWDx32/dPZ8x2qUzby81gF/t4m&#10;Rp6nHjzj+cMIW99UazPzo/43yc8v3moTc+dYpOGAj/kjxy5RLlI2OvUO18RTS8sap3qwksmA7kdS&#10;c947WlYvTiQStrAAl/1ZqiXSValomUzGZvTM2OiYmHbUlpaXLM4C34DuFWU0YrLZSiADApokJNkO&#10;jrzDOlqb7PZbByydpIkbxHAE5rUl273nW7br7B/bcmFM1/PW2rpRkv7V/x97XwFo2VVeva77c7dx&#10;yUwmSpBAKbS08P+UFivSQnEpGiRYcG9CILhDWyhFWqr0b/HihHgyPvNGnvt91/3+a33nnjd3Jgkk&#10;EyJD7prZ75x7zj7b97f2txXzzJvff9i3rOuLNlEl6Z191icobEKYnHwStLdHJJbEankPImwQVLGI&#10;I0eehpH+N9hyKtmPUAiIUHUoRyxaY6vbIVoVs2xuVa6yvgfZ2s9TcAEHDv0DJib/Bl1dl2LXzldh&#10;17mX4OjRj2P3ng/ZxBxt4G8ySYKDbpmmLMKl8QSo8Up4HH8FFpbegQvPvwyDfc9Af+8lGB9/C8N2&#10;pc3CFQFrszu5pyVbHl+Zz5Kk/ilely18ajTIH6XUWoUwj51bg927NlxbLQl1pkNDKRPHtKcAEPaF&#10;UXD4zk5V06Y+cZWxQ7MIkuy0ImIpexBt4YA10bQNbYh1YXZmN/p7/sombtZYf/TSpxmYvF588dux&#10;98AV1tXNpywxftaALr6jNk2C1KZBWmlgDUT6NzW5LIuUjXdgIi7LpI6brbLCmVtsKATVHUS3tKKs&#10;uy+Nob6nIs7iWmf9XJogQW96L7LJMoZHrsKRo39p3wwNvRrX3fRCBBJL2LL9k+jtvAIdPV3WwJ6a&#10;fj76eq/A4NBncfzYX9gGJkqTtnYPVkj4t+oNaOG3jjWZdLro7OzExMQENm3a1HhyMvLas5Ioq1+J&#10;6B0YQIX30vpbmvRdRzjsY4X22bag4kN102lJ0dLKLM7dNYeqTa8O4OC4H5lcBonoLizMpLFufR/2&#10;Hx7GypI61jqwfrQP1974WGwYugSbhl7C/HwRfvLzl7DV/2NUWCnjJP9cfQntgU7rVjtw9FXYtPVT&#10;CNbWYXWW8oIVWjM+wbba5oG/xrG5L9gmSSJ9T9WLrtgWvuxmgYuhUvDbtoKa2Z3lNVm6Atfv/xB2&#10;H7rKxrIlEMv1JGLhnEOJImiZRhx9bFz4+E/vMmo8UOZdfcN7sJr/MpYyV6HKKGt2e4pakOzoOG3n&#10;OxmdJ93G5wleQyyHtNMwkjfq4dG/NTgP1+C8dWbQ37pLsoUzCszEErNwZvIfsKX/YyjMuw1N1iOW&#10;Nc3uXt/3r1jf/ceopPmbzzpifZb/GREUy66Gfvp6xhAob6Xd9yOs71jma6wH29e9CUfHF5zNUaiP&#10;VEoqjUPIZrpQY9m03iN+35aQnHTM4HCXdbcLs3Pz1gyUWUNTWbQXVZblWrs1YFX3S5UCMoUldA0C&#10;3/vfyxiHISQC78b27u/ioTu+i+Pjb2L9WqCZskarNiwJsdHxkEe8CEfnX42S52as2zZE0u/HUM8v&#10;LQ0SiSGEEzM2PyU1DezaeCWuvvpy9OpwPUWphbsVzVl+Wjh44/767/3ew/Grm6/H6LqhW7kXDEXq&#10;s1PT6OyilGehKlFqB9l81TiIyqIEZwunixrq5RL/BllJvVhhhdOSJW2ROdj1WVbeC2llhBppCLG2&#10;MJKp4wgFO5gneaTTNyHRvp6SYR3q9Tz2HOzDxQ/7In517XNscwRpGBJCu856N3513Zv5gEIgqkYV&#10;pQt6UKdmMNj1YWoAHra2X2EHVEgjeNTvvR+p7AEcmPk0BVOWgqnDug1VmZPpPNra3POe1VCrI+Sn&#10;Z4yButrCVE1i4S6splbR0ZanPRJxvde6HkXQJhDW9kLW7k2mrJh7tsMS3cvlF9EW6bDlMrIg4WXf&#10;UdrYedY1v02Qg0fuaAwx4uyctFZy1QQR1Lgh9M7FSXbksxxuRK6FMw6aG6HeHi0n3DTyXnh8BVyz&#10;953OxC6S00DXq1me+rAw+QZsP/d1ODJ1udq7TjlgERBRb9zwIsywrKuu6HlX7/MRpeoaDrXhhus+&#10;YMMtMlpmqCNRTWPmt23RF2Govx+p/C2YWfim46YMi5K22NVySSvAVs7cotcoayqTbrnkVWu3tR5b&#10;w9WeQAaZUgaR4IBzJjyrrBrPI73fptUc/30XM0sfs27wxQU2OtrZyBi4DMdm3uOUanoUYhh7o19C&#10;b9eFWFg+hN7eAg4deYotNTtv61XI5ycwl7oS6XwGnQnN9GzhjuJ0xqTv9Aen4oafXVd/+tP/Al//&#10;929i17k7bsM9b73CUudTM892ZXdoeSm5jLaODgRsh/YWTg+qViKbKpaVnu1jtl/wtu0fwv/84FW4&#10;+OK/R251A2vvGIolpXuYrecSYvEcCtUjTPsYyqmNFBg91LJ3sxX9c6wWX2yHTCRZgeO8eilcHviA&#10;z+CmfS9EQVkYTiObTqCDwqGv6wtYSj0X6zY8jxp5jZU6hOOzn7IWuvqnPSZgAraOPhLRrFVNdHN2&#10;Z3KlzMLSAvq7+3jnkOLs/AQG+tqRLy2hWvMhER5zxsnsaEhKTvtOxSzE59oxCjg2VcDomPSbZfNT&#10;jRZ/VRoP4dM3aliogaFZbI1ZNOad+iYpQZ2gOLjVLNpG+XTtmKMnhGeLpM9cKEtzLBYyIi0dFtPX&#10;9cck0w5bXTA59W1r5GmC2WDvs0h6bZie/KitWBA2bLwMic4gG7Zvo32nZ0i9QAaVWXnA73Uqm+Y8&#10;iDTX974etWodkyuX23iw1mc/9CHPxLHjh7C08nPzz6k/LLHFAqJiTDrmCFb95e/m8sqyWMxlEIq2&#10;MQw5hi3LJxEkk3FnwyDa7dCEOBVXfq4NVrRHf6axK1pv56WYPH4Fenu+jLnFZyBHO9bTTvsVhu+s&#10;zf+AYKBOrf56rF8Xxf6977Lz5LVGXENILdw53Csk/Rvh8dXrLC3ZVIqFvYZ4J7UcqUY+zaF1RFwL&#10;pwuHpEuFFIJhEla9G4VVkmvnG5DMvB+9Q+/H5Pgb0N/zC8QiO1n5I9Sgp5joGUzP78RQ978h4LuA&#10;lbuIjlgN4bYbcAtbzGrxK198rIwe8lu0+52IU1WYSb0DdVZgkebmgY+hXPTjhr0vRrdmVlMAqfjl&#10;2BBLJPhhE/klk/Po6GStJkTSRar6LBQ0dfql5wGkVx0tWzOoy5qh6hOhB8mZbKmrlNpRlyJcSRBq&#10;3+qKocDK85GP4fV68rSWskMMOmODfN+G1HIabd2STiJjSRS6VaYfgglCNXAYU80CaoYRtUvWetd4&#10;7wpHqzVKe6HpfQtnFJSdKh01y8slpHJetAVYmPkwlWsM8RRziIvBVYRY1ga6r3KG+JZ+RaL7GJIs&#10;lh09LAEsT7kqSTWQRrqSZWO5G4lYgpp6xuaDlApBRKionLvl3fjO996Mvo10j/56y36bRX7BhU/D&#10;zbu/ag0AdXdrkxFpx14L2+2QNK+1StkmRmqXn1JN+4mzZV1P0CYbsXrMTyYmlzE6oi38+JNFtUZ5&#10;HGCAdZ78QO9rMHHsSgwMfhGVeg6zKy+1uS0q0RvXv5lVoRd7bn4l4qw6aryr7tdqRTYeQrbsSydh&#10;tXDHcd8kaWrSddt/jlCpqdeQXF1Fe1cnC3AVQc3qaeH0oPRU2nrrbK2nWbk7JXEwOnoJjk1cheHR&#10;f0B2tQvR+Ba2iqMolWuIRgaQy88gEFtFWzxk+wxrgCwSncXN+/6PdZfXPSVE/UFQ1sBPLUBjuqq1&#10;4Z6/QmdXCaG4H3v3fNmOkdT5zMrCdLpCzcGH9pjHJpdo0omd76wwspRJmJT50EdG9Qf4wDRjvfcj&#10;m9UBBSJecigFhyboFEvUDoIiVed7BOmZpGTNETZGpF5qESpaPh/SqVV0tnVYt7gVaiNgac98oNOD&#10;tGG5oJdmoQFXc7bpus7tCZJeO1SVRqzOO/Nbd64diTOZFs40KCu16qFYzpFQtahPwytBapZVjIyy&#10;UDfKysoSiw9Ju6edv1ne1D4ktyLYaO9peWE8ruGUDPIV1iV/H4oF7QnOlywa8/M59HREMTjwWByf&#10;+ZbN+rbeIZoai6g6GWWvu+dhWF75ibMErNGt7pK0A82HaCJpFT8Vc9qt+RbsgRf9Vve0pLBcySMc&#10;8cBHXpiZm8Nwfy+/V4UJo5yjO7zdtOVNuOXAe1GmX4pPW+BZ8AUHsXXrGP7rv16CLRsvZUPkCts5&#10;sFhZRldESyLpYZ6CQlVC4rtV/O8w7rOadLVURjGfJRFIahNezfOtsUVWo8aknG7htMDKWsqUEYwG&#10;KDhIYN6QdbuphdvbeRWOjF9Cwr4eIRLzNdcO4oLz0iRoPz8rkkCL2Lu73ybIPPghP6dm/S2sFt5t&#10;M6dV58RT4tHBnuciUO+k+2FMTLzHOSWPWaZus0iC9ZQlqE5B4mFL3sfKn02yBc9vExRoKaojITa1&#10;QzF9REflMK/FQhXeAFvzZGNtvamJNfackiUUaAhHzRQTcUoICUEJK5E0NW8JJ7lHeyUJD2oGOv9Z&#10;XXht5OIShaY0EglDTWgzuzISKBKcmtmjdSWmQcsxopmkBWtE/CaSFuRGC/cOlAduAVEhOiU/m+Hm&#10;rZOhBmdejOxrJUKBZBmkteCaFTVCoywmeRYXnQ43OvJCVNgCDUUqODrJRiqLoywnWA/KmEOtXkTI&#10;04FM1otYJG5lW4Srniktj9q0+Qk4Pvcv/KiGXMaLuMoiy6fKlLrEz7vgidh/8JvW/S7NVY3qoOwY&#10;sTpwdpZg3BRIGnWhS4uvaqWC+sp1jCyLrqZ6sAmLClsXQanARL6YYXy0ooZ1qBKwFRnaR2Bo3bMx&#10;sfS3plkHGkmqpWEXXvRO3HLLW819Pz+r4zj9p7xBJ3IrbPyrE0zVolUF7jDuo5o06loX7ZO65Qwu&#10;MrNVwizAdm3hNKEKxfprFTWaJFXWqVh32u+NI/+E5NJ6VtD1yNGODtPQ9MxoZBCFfAWl+jS64wmS&#10;/HG0RcdxeOEJyDJbVPE0CWvj4CuwksxgOfsFEjurNbNv47rLsLy8iFT600Z2mgzTSWHi1NGyI0Ak&#10;HJW9yloZ9969ngo+l7B0rZyAiNRLjYCat+QSsbS8gu6udlTLXuuKL1EYWfc7ZVCSgemIUxXgZzr+&#10;96wtnyThd6KY8bNx8WRbulVh0EJtcnXOGhnRILUBC7NDwCeHryHs19CSRPc9iCU1DEKwIWmMocaq&#10;8koTB5vLoRp9fG4b6ei5stPyW+WsmehDzHnNn2DhqlK7JlH3974DgegyJmY/jLzqG1894Ny3YXb6&#10;GJK5vyXRVRBkazdfzpJwgwhrYJp+aOa3RvY0WYxWMLbuMbjxlv9GVze9URj4zkc7aUZBG/2s2/BY&#10;3LLnW9bAVbd0qVxHMCSLImm3PLoB15VGrwXrOSJUGQRa0RyQk1cguJadempHxbLxsG7d8+y428OH&#10;Pg/qUjZprb3zuegfiuDg4Y9bsjodnhpSknsheFVn6JyJcEvHFu4I7tsk7fPZGKTC6G5h2iLpuwgl&#10;o3p0RUCeOdtAIVeOUlBEUFPlG/oB6/YGLBdX0dWRsPG1AmthKDhGk0A5N4vu8AQr4iPhp+DQgRwi&#10;6OUFYMfmv8HE5OuxQBnWo3ld9GdpGnjc//08fvDj59mWnyJ0iYS7kouu2HCEkLPe+wTUoNN5v0l0&#10;2JRbQh9Q4MWDT6Hwa0egvYD9x75khxjoDOytI1eiLXw2Dux/NAYHv4ZoOIJUboYafRaLK69GiQEO&#10;h1Yod8JsfJRN43EEXgtnHlySJoO4wyBiPZVIrcPTbxVOmcbmIXVtqSdYlqsHSAQoiIVEzporo1JY&#10;JomRsFeBLZv/FjceejbCJE+N1wpa3TA69CYcOPRemw2uBmOw4bRWLvi8AWcNPsOQoht2whrvz975&#10;VPz4R19DG0lZTulU1ATL7lk7no49+/7Rxn2lSWuoqFSuWnf1ySQtnELUpwk1WNTgEFGH6G9f77Oo&#10;TdexYcM6/OLqd8GmiyiQMvJurTGjB84yRDckLdwxtEj6fgeKk1IRXk1L5b1a/1WyabIQQsQfx/Dg&#10;ZRg/8B5WdlYmdX+xRm3Y+HVUa3FUC/2o5ceRTv45UhQ43ZprRVdSJLrzzn4vbrnxTabhPvDiT2Fx&#10;ecpazpNH3oYcBc7Z512JfcdegzArcViCyMJyenBKguBoNI4o0mCfWgx8zzDnCgWSLW2y8RHyPhE9&#10;besxMf9B63qXQNux45UoFv04euBK9HdQU6HULPuvxf6jf20TWyp0etvIhxEO1LD76KtsM5bFmSL6&#10;+5110i0pc6ZCBUSG5d/lWlUFwSlITt5Si65jhTd6qN4TQZMx/CRRsqUeqyDSrsqbLdHTIxLYYPtl&#10;mJx6j42y5KolRMI5zC3nEawOopvP1g++BFNTn3DKKetZjEReqq6gXFtBLBBCtlRFLDhoSwI19NLf&#10;/QR0tW/G3luusFnSmpN29q5nYnllFrv3fsfRssV8MlY2FbhmknZfuJZOH4ry8jJThEmg5VUmRvhQ&#10;8kINDsmFNnVQWBjI5Godm58iabVItO2RE5oW7hhaJH2/g1OBV1jTIrEYAmwOV0l2JcRZ1/yYmSQ5&#10;bbicLf2dJLMSSpllHFt+nhHTppFfYPL4g209tCZqrRbSiIUTNlw72PMBZHIBjI0M439/+mR09rBa&#10;Mss64m/CQNujkMmOYzb3fOtCvuuatOLgCqIK71Q2GCB12/FWDQVytHW3BSkRtq2/DD/5yXvQPUIt&#10;hEJOY3bqUuxtfx0bDGdhfO9z0D32BcbnuahQ6AR8OnCDkaSMHul/P+aSbwCVHBMzy0lN1uFNqxie&#10;uVBxcYuQIKIRqdiiYeeRs0aemW0gIxlEOmykafWAvpU7tC++dzRpatXkpO74i7Gw8CnUaU3zPmo6&#10;K1Vu0GKeZeqh578BP/j++03rbCfBmq4ZWGC9kObOAmpk1o7V1SB8tSDiGhKmu8MDr0Uo7EGlegTH&#10;Jv/JyreMtgfVNJ1kKo2e3oRj2QLnQpESNcrcdVTZyKl7vDY5lF7avvu23z3DYrO86Z3i7GXjX+mi&#10;bXptXwaLl7Nlbwt3HKdD0q0UPqMhQRJAZ2c/K1uZVdmLfKmd2oHfxmV/7yGfhtc7Bn99DKXUJgwM&#10;Pg2bR/ZjrPuXKKdzdoCFNFGJkyg1BM1O1aZIgUgF3V2duOZGEjTJsKT6SCG0mn0vllJF9HWcTaEj&#10;313JeLpQd2OORiFwPPGygWEdaZq4xbBovC5CYRGk8IoGnoR9h96DXoZJ4dY8RO2CpLOxZ2YvpzYz&#10;jQsv/ipWks91TsXyJRnCGbpWsfFoX2gFY8OvwsocvWLQ2zVbt4UzGCwjGoNWF7fI2QhaJJph2eEz&#10;m/3oNPvc8qU1xI6RiqgCxAvLhk2IpLFvzTjo7onaMj9plyxRKFc6UCxQg6TTcXLo/OrVaO9jWdLK&#10;LbpVKKZpK84mp/zSEE0XJiZX0N5Ggha3yw8GZWr5AxifvgJTcyRohlsErUmfGhvWzO6engRSKXXl&#10;N0OBVSQVYF6aufu0oC1yM3RtlfIjjzbWB4VFEzknpxYbu/AV+V7zTUTQ+u0cK+PuvNfC3Y9WKp/J&#10;YCXVjEwhGg5Ts6wh5PNQYyapUYgsTocRjbEK5sRKXZidWkU5045gaAs6+s/BUNd/4KIHfs6WYdW0&#10;dEPriFkilldyCPjbbN/rMslQM1tdeCkkVpbTaNcY210uPpIyTZrCmuCRIFLEyrZl4qLO5qC1kf6t&#10;zpaJDI8IWrO4FQLZkUbtqRdRLmZsXF1IlqQ9SVD6bTmMl8ytfZM7O0jqTJLGpNcWzlgo92VEXrqo&#10;cCjzdZUWq4ar2w+uzBZRE1Y+1MRkI1efrhnnOyvVDWcO7Psg+vufZHVApBSm1hmSXZbHvt7HYH7p&#10;+wiyAZtmq1EasMer8ix9M8q/qiQRjI6MIpOhg3Q4L7JnUJK5smmsKssiRvms1QjpTI0aLQs2/Wiz&#10;gWzBDaCFrBH+3w5WUgt0tQK/r8qG96J5I11vdKwHFa2HJGzZFwNtS6+YhlqDbV0Ov8VwtHD7aOR6&#10;C2ckWJm0O1CuoG44L4LeEFIktPV9n8e63usQCmxG2XcQ43OPQv+wxnnb0d4xQHKLIjlXp1C4ABMH&#10;ejHU/VmM9H3ITsHSNoJtie1IrQawZex7GI7/PSUKK/MUsG74behrj1BjXbUJMQtzFC13qaJK8Ehw&#10;qtvMOUzDhdrrplHT/Z4eavFsSJSrczbTW8tZypRjmuyicb5F7c/CoHS3r8P0gg8hPpMi1RVcj0C1&#10;A7klYNPgZ3HwlncimeTHLPWDo/TEw4i5s2JbOPOggWDN4nYniem3lSeRiSaBCaI//W3q92kuaLRk&#10;9uyZbJApRa7idpqVZeCsbQ9AX+efOft3s9wlZ4ANA29FT9t2W6blY2ELBguo17U3vo4wlW/Ov9UV&#10;HSxDHT5Kiqcf8RjfUfvv6MwjGC5ieZUO0IKIemEphUSblxqtdgzTQRtrISbkisxvEx50tmlWqNIs&#10;hI42VjR6ubpCclYd0v4CMmgs25LRwSE1Blbpo+A5idzC3Yjm4np3oTUmfTdCa809Xi+yxTSCvoQJ&#10;kv6u/2UdGkUokcbe2XOt0TsU+l/WuvOZG6xkUh/8rGGVFIL+HCYmxtA/+BPMLz4MG7Z+kdp5HscP&#10;vMS0hw3rvk9fVij/DmNm+nUop4At2z6O3cdf6oxV06m7louuINLVz7Lh/HId1V4tWipi4LvNm5+M&#10;W275J4Q1dialhZDV4YFXYO/uj+BB5/0302IVN+5/qjPphd/2d7wfbaEdCIdr2Df+eHj5bbGehce/&#10;ioi/l5Yk1Fs446Cy4pYNFQJxmGnD0qBdsBDzhWjztmB7wltZc3punHIYZ7mjfZYvzUtbYMO3t591&#10;aOTPEQ70sIEax8EDV9hGOtE2usEWYr6QRUTHrvH7UqXEehVFLp9HNOKMgRcKzi57kYgPhVIW4aAP&#10;pWqZdawTiwurbIi2040i34dQ5XOfKtYamgj6RMQcNFu701Bcq6iVy4yvD/6gNjdiGOM+VEtMOUXH&#10;dV9X129d3XSzNKdp4Q6hNSZ9v0PNdhXStaK1RRQam8e+ha7ENlb2ItLZKVQpezav+1sqCNQga8ec&#10;s21F0HVqkd4iBYoPmzbKjVFs3noN6sEJHJx8CS646N9MCNVDe5Ep3YThofXIsgGw8/y/xfH5lyKk&#10;5Si2JlUV/TShiq4JPnaQvYwO3dA4tZ7T0H9tCGHCIliyiWqZ1RLO3vpC66LXRipVKiKbxi6D31+x&#10;PYn3HHoMSuUpnL/t77Gu88sYbPsCxg+8Ae3tMcyv3GxnAEtZ0nakfuis7RZBn9FQYXEN4fCHK9Y0&#10;ycmPpWWybaM8qdGnzX60r7WGcrQBjoMUltKHec2TPFk3xO1UIlVeetc599Pz38D41CdxePoKeKMs&#10;Qwk+l4cVLyJB/jCtM2IELQ+jmpVpwznURcN+krg0Uz+JnpWHRB8kQQs2QYyNCxG47N+aoO8uqO5R&#10;8/dF4dfsUcYl0th4yOpcMxTPZjSleQt3L+6JZG5p0ncbGi1hVjbtia0dhBKRr6CEISxPPwKjW7+F&#10;Q0ceix27fomf/uxBePhDV7A4k0Eg2o9gbAXZ5DKFy3oUs2xF+70k7J9gpvQIm029aeD9iHg7MTnz&#10;ItM2ShRm60e+iL6hAH554zMQ6VY3+zi6w8P0WcLpNKBi4HK85JNpMhJqUpP5WsWDz1dWpxFv91Oj&#10;KaG/fcS6uDdseCa8njASsR789BfvQ5Ryzs6vptyR8FU7ZMvmL7OQFVGr5fCLX7wcfcPAKtsqsQ5q&#10;CwGmF91xD0to4QyEyo9LHrZZSbMGLQRs969omOWXZUIn42r9seW5LLJ8qYhpVnNHlyacFZDOlRCP&#10;dqNS86FYoiYclg0RpXN6myYhajMmG5+ll+atXsiKa9XKMAuXQQW7UchODpzBY5q/a9eFHBLMsaZr&#10;A83uuFZPF274bwuu2xZGFwyLa3/tfePawm/E6WjS90Tytkj6boMqTw0LC0tsjffbTOhN/Z+Hz78V&#10;+4/+HtZt/Hcm/llI5fLo7T4byXSRmmkJ3mAN9cA46uUMpVcf4okt1CiWMLIhiO/9shOJDmDXlvfi&#10;4O43YcvG96OSb0OgerZ1O6eK12Mp/0obpvJikRfnXObTgoqBa1QUzIioKdhMu6bYrKYQCuheGq8P&#10;BZalIMk5s6jxPZIulfn2LopnatzaUEJrt+WcTheSYNZkHE3oUbelh85K+5acWZifQ39fN72U245f&#10;LZyJUB0QOWtGtshRZTHAp8rTiO0FLw5UvoukNXt648anU1vWIsUg9tzy94hpqFVlg2VFEzGdrTgJ&#10;OeGWx6ozpq2u7Rod9DaWCMqYFFsrv7Llkq4e3AZB2wdO3T2ZoN1yKAv3ULlUEE6FhY9pqYkna+EU&#10;mi274VO9vAfC+TuCFknf71BBLpdElGpktRYyEq1QU+wf+DD84RAOjr8Y3V0/wFDvgzC9kEYs0o+s&#10;9v2z5SnjOD53AXZuSyK9lKIbY3TrEOvcd9E9msR1173BDqqXBq1pI5q0Ojz8Q0zNPQKdQ6/FodkP&#10;oJ/kKJF4l5TR5nrfXBzsngKxXmQ5AZKrWbS3t1HWFVAqJRCsUqeRQG3T0rBZtCd6UGYCZLXeO9LO&#10;a4VakLobYUtooiF5xHJIwaw9wiNBR8Ku7YXcwhkMrYPWciXlsSY4aWtPIWBlRDksLjx75yswM38A&#10;h8f/27beLLEq7NrxYuZ+FXsOfNZZfkSC1iYjElH6HQyL+Hmji2CFnfWnQdJWTPXHbmRJpOtaVrnS&#10;B3ppHxJ6p7Knq0Lpkp2gq+w2P7stNFeaX2fvDsCpBg6sgUFjG9437g2uBaHZb6XsXZYA9yu0SPp+&#10;B6kJSSytrJJQN1HA+Ox85cGhZ6Nc2IJCqQ3Tiy9HkdZGeq9jldrC6hZGvC2AbFbHW/qQz6lSBlg/&#10;A+js8mE1vZtKwy8xk3muVUF/nr5QSdm+7V9QLQcp9OLwhVZxfOlPTRx1kgdNOz1duHW+6VQsR+gp&#10;btRZKhHThEm/yDDMbbF+PvbadoqxKAmY4VNXN7wZxq2GQjlObcdrS2HyVIsqxZgdgODoQXmkMqto&#10;j3fzdwgrTLeuztZi6TMWFCMNUcIMdoZKtAa6GepBYZbbJiLdPY/Bsdn/dg6GINRVLUU5Ev0D1oPv&#10;G+fooIvYSSufGpq0FtrrpyqFyEw9PfJbduyVyq/KrIxLcnphtahxdQlV79yAu89l5FgT4blWTqpf&#10;bgOg2XPX3dPAmh8Kk9vAaA6f63lz2AXX/xZJ3xm0SPp+B4ekrcup2uXMdqYmoMPkJVu2bP8MZpYO&#10;on9wFxYn1yHs34latR15HZNj23Cqq6qISHsH8lrjRAL3s6JG247g0NwuW2880v4RdCQ2YzW1gNmZ&#10;Z1kd7h78LnqHVrFv/5OgMy3YNjh9WFFgxVfrXYPQaySt8BE2G52hrBYQlJpT9yKVqqKt3YdMqoRE&#10;1OmbzFcXEAz5KEq6LNz5kg4noEMM79Ii0NvriBeNWeu927CwS+O+hTMMzEeRsOVfM0mrTDXyVO+1&#10;c9i5O1+Aa6//LHxassj6EaW15AqQYBVQ+U3EH4109n+cs5lZRhYX0ognIgiHVcdYJht7fuvgCytU&#10;7jph+WN+Of6fuAqyLAJziVpQgPVeHwvuO4uEY9xXzTA/9K2MyNTFXexudtNPsAaJwqaHQiM8bkNC&#10;S9zWxqdPtdPCHUGLpO93YIXSoc/eKHKpgB0yUWGSrlLz1fF4IidN2pTRrNb+7h+yOu2kUOqhNuHB&#10;cmqavKxuQlayQjv6e/oxvyhyTFJOHEZPVxi57AQmJ5+Avr5/Q3tbH91OY3ruj9HX82ksZ16EGN22&#10;PX9PC65QI+z0HlcIuNKvIQAaj7QmVWfeahOSbOko4naiQQfKJQ8CDEQmn7IlLKVSFAGVsxLtMS3O&#10;3vFmeFjmfP4yDh6+XCel2u5OOh/fTu5rFcMzEywTJkks/7SuWH0pmjGtcuNAM7m1pn7Tpqfi2PGv&#10;GafprGVNtNbHNb7T8ebnnv1a/PKaD9gpaauZ4+hqH6EFrd3PmTu2dtrc1QQz+ary2ky+TbBANa7u&#10;vaBwmlG5F/k3u9Mo6832m2FxVEUQQesqN/SNvj/NCtgcPjdsaw0I/VB45AdxW+Fa+6aFO4r7MEmX&#10;SNIBp2uKPjY4mgF2A9DcKmugqfCcKB+y15DYdtV2F24B/3Vw3RdOLnRS3pqhn3p18uPb+H7t2W/y&#10;+7eEE4lwAiS0SikJvwZmq37MzVDLpcaoXbk003nLtktpqRvzsz5Ew7uQz/Yh4Ntkp0dlilOIxTuQ&#10;zR/G0ZlzcNbGAvKZZVb5AbRHvchSNlV0fqz/OpLZEqYnn4fu7r+D16/tDRMoFcuIhI9idvZVJ5O0&#10;G07Lt5M3KHHQnH4iaDUK9EzLVnTWtbQhgY7KLcqkXKPRofKSI/GGTF7qDOAlY9tYqJ1WtdWjPkmh&#10;XG+DjzJwqPdliMfj2HPz+6mF0yq/3brt1Wy05HDTnk9BS1idI/j0pcKg8EoIKtQN/5sLg65r8dM3&#10;7nenWwa0ZaXSgIFwNTPXfQuXlqM1u817971w68S938FJDhGLGpsqccxUIy4Hapwqq/q6H4uZ+W/Z&#10;0In1VDe4SOepKxsHup+F+aW/c4oh3dLsbr/XzyQWmQpsHRpYiE7KJLF9I4/cx7o237tQfsmq5Zvc&#10;VflR5WmSYc32m2HfuGXOJWp9o7g2vj0dyBlB7q/5ITSF57biIrjf2Hct3BGcDknfhdy9Y3Dy0Ml4&#10;5bHu1N1YpdG9qpUjrBuFQ5ZoGhcjdPvGjJYbOZvc15Cx69q2f2sfNBmD+7VbsInGe11OuO0Y91nD&#10;Co0EabVhnH2AZRxbTW6eNho+n/DwZNN4vWaa3+lBsIQC5rFaSqN7gApxUmdBvwNnn/VcHD16BQ4f&#10;fQNm5y9FPDDA6rwBxWoFcRNEMWqmFA61Eazvm0C+XER71xBzImdEqJjGoiEquCl4glM4+6LLMZt8&#10;FhaWn47UygQ62jqxupy1cb0KWwU6o1phsiA3rplCho0AjRUr3+y0a3mMQqGASlXkXEZepxTwWmW+&#10;5u2v34wU+gIdybGxoC7qhQVgw+a3YMPG16Gj40UMr5ck3UvCHcB8KmklSKZAgadTjCypvAUcOvZ+&#10;5PnbR2LXmtejUx/EajrlnI5FSwUGu0Ify5Tm+le3MlXA8nLO6SqVUTYrQha5xpV2Twja04MIuqpG&#10;Bd3RCUoahdC6djuHmO9V1qsWqxpKZWlwTGde6nrkhqmFRlqpkaaCfbIMtP2naSYmv4VtWx9voyrJ&#10;eVIjP/IrDQvAcO+LsDD/dyix3Ff4u14P28Rm9+xkh7lFhjIia13lj+PzGvTINZKsMuJf1+i33hlc&#10;95oIWmh2o9kYXEfdb2Wavj0d3K4fDTS/d1+55qTvWri70JQbdzdOFGbrQWHmOjLGfe5KwJPhHhsn&#10;aC2wWp71tQKqlm7DwqmF5VaFRw+aosuft7JCuCHQ9URodNdoeiuYTsCJW4f3twrXnzX/CNf/xjOt&#10;2fQyLSKRBMoU3kqhWKgT1173BdMYpDlolmqxMMk3eXQGujG7ovHnIL8JI96pva0piOppku5N8FK1&#10;1PF5RcwhmduH6am/wtT0W3Htza9DgERXoWDzeqLYfcMj0NO5kd8yF+h+OOI3/wskV42NK2U0uzoc&#10;kfAkRVcLttNSmZbC4TD8Pgm7EMPQS61drKN89WGBnK1eAAnXtsSzsWnd19DZ/jWcffbn8KtfvgsH&#10;912OyeOfRlfX36C/99U2rtgeG7Su8OkZ+luPYZGEfu65Og/7c0bCHTr+z5ehBl7BEqM+vfgVrBt9&#10;tXWDKr08tQh81JyqpQBWM1rm5UVnZ9QaCAYVlFsVFsWwOWPuPGqMfxW9KJZiyDAeD77orUgknomB&#10;gWeiKDJmXJRGyVUdcpAgMXttpzWbvMS8zeWUj/d3uHXwtknLDsZQ3vFxpZxBd9cj0d0OrDK91cDc&#10;tuW1bBSRnfk+xLTVUIjX42f59LIxpwak3GMBX6t3+u36I3MbcMvLbZk1NNy9PTduF66/p/PtbeBW&#10;4boNNIf/VNPC3Y67PZkpT+olNk8141bamf5JIxbUWe3s0KzCpqC4BdCpD4YmOSjC1sYa7lVYi8Ba&#10;96Ne6NpwU92Ip2LNrmyf+l61mqFurNN1JopIY9LzMGt6w75dpA06jYXTRlP8fi1uy55X50evYiVT&#10;QUe4H+lFYNf2t+Pg4bdDmxnVvXlktN811sNLwhnp+zE85Z2MUxe11CTJaJWOBCmdKsyfFRw/cg5G&#10;+peYcnXMzvTgvHNuwvTCMSwnH4c8rdkGSuSFc7fchIm5MjpD8zg2/38QCNNjaubBQMTJD/5ZWZ0n&#10;uZJY6NoKJWKnHTkll/0oFWlB2y4yC0Q6Jaq0mXIO0WgcUhj7ez+DcKKGw/tfjIHuXyHu60DNP454&#10;IoTZRT9mZh6GIj+/4Px/xfhNj8eGdR+Gth1ezZRRr2zA4UNPQkfvO5BNvc3Gr9VQWVpdRE93jOnF&#10;RgOJe9fmj+Haq1+G7dveyoRKIcCWxvjRD6DIMOnYQWmzKkKaq6aAeiz/+cDGzom1STann//a9Uon&#10;cm3bdiW6u/34wY9eiZ5+vmBej/W/kWSRx+TCVc65w+ru1zcs+On0FDo6dC6y2Poulr8zHE61cOry&#10;CVildV7S2AxvltuEGplMy5HhP8bQ4BiOjE8iufTfyLDMxVk8dfhFuZZDW7tSupHfpkkzjRtuWSbI&#10;mEwQlP4N/1po4TfgPjkmLZKuaHKTJo41+uiqJtzkuWbjhnmVkHErmnN1Kp/gCCBbVy80X93Qr131&#10;rYyEaVNFbYbsmj2FRT+kwTl3aj5oTFIanadB0k79U3hVackoTtAd+WgTQGShYfd0cGr47gzo/3Jq&#10;Fm1tI47MYHDO2vpW3LLnnda9u5glUbZ5kK91o573Yv3AF5HNbGcMO5CIxkhgAeT5vFhaRbStgFxq&#10;DiF/L8kjj0R7hhrcArpjW5DK78Z87tk22ao3diU92oTe8LkkjBsxl3w8vIEM0y1KzY8NrkZe5ItJ&#10;EosEnO6LjXuRdJB56bEuZKVaOl1DosOLEr+TBp4maQ2M/Bu1ySBmZyfQGb6YpFrC+NQFWLfh6yxM&#10;uxAKdzPeN9suaUF+FPYXsffwn9hGJt09v2JYfBgdzuDGmx9uXdpaoqXslMavJWrSooZ63oDBvi24&#10;+Ybn2XrwVJKx2vISDI4EcMu+D5u2qqMH/XRbee9ES5nuxOlkIX2aJE3CyC8DFz/0e/jfn/0hPAxH&#10;ROPtLBMeNqrGRt6Kw8feabtkFfhbM48jsSzzL82QsEFDjT/g18y3u1D+znCcXH1Ur4UT6SGCtryT&#10;xYbR9raClvBZWtN6mumrTXy09K9UVeO1hoBPjc5GV7frtBwzB1X35aDKxP03/Vu4c7hPjkk7hVoF&#10;WkYkKN1ZJ8XISOA1DlUwUpXRjyLtFWh01nCKJkM3qLVKe7HFjbTiRtW96jNJYp2IIy1NHKyKZW7T&#10;uHDt1dQ6pl3+dsaenLBJU7Kr64d9T3t2+gvv+WotmDoNxn7cTVBj4laG6ega+t1Jgl5eyjnLrhic&#10;iembbLtLJXdXTCfc9CLs9SJNuTMx8xyS73FsGMtTKF2LXGaamkUNw11bKZtC8HoL6BzYjenlhyCd&#10;uRn93WES9gImDj8bDzrr29jY9bfoimzG6tzjkSn9EsemHo8CiaZUlCBzCDqV1izbMkk5RoKsoVIv&#10;8d7RNlLpLJPUyTCN/xUZxgQ1/pqHDYRiwcK9YdNnsDT/ZyToG7GQfiEq4atxZPkCVEjA+yafgmzp&#10;Zlx7Yx8F6k66ovjRPX8O5z7g0xjb8HnMzVyEcCCE+cUS+gY+hiA5TJuZiHQ1Aa1OAX3hji8i2l7F&#10;nuPPQ6SL72ino5fpM/UJzEwvWT5n2a50tgxVOvOBq1FZwVIPikPeTkE4TbDobD/nTfivH/whQj1A&#10;kNpc2beKgjerrZ1xfP6d2Lz+EqjXVfuWB2PaWSuFfElnf8cR0AbSbmO0BcJNC+WXAzXKlpbJwCwm&#10;qyknt2JstMlkmI0s/tbGEkFX6zmWyaTNlwiunWPKD5uz2OSBbuSXU5ZbaOHuxN1eyigb1zRpp3RL&#10;c3VLvYjSubOA2B8JPkpwE4YSkIIqhIzcYI2yk9NNgvIb2VdF0nPeusaF3HRj6V6bIeJz2bdZ4Jm7&#10;RNP2f/a9t6FBNdZNnuT+6aA5rM1YC1czTrXMsNGKxt1smRWTSxOP1o8+C8cn/s40wSLfadmSbXIy&#10;eAmJ6CrMUlvtJb+tH/kcaoX1tjtX0J8ksT3N9mzQyiYvk1+TlDaNvReVYhuybJBkZl5syT664bNI&#10;ZZYp9F5vB8RropgIV+c6K/+qdR0mH7WTgeDNI0KmrLJR5PPSYdpNZeoIhTzUAvmav0Wi2tA/xYbE&#10;ji3/D4srBcynn4Adu67ks1Xs3/dOtHXTH8bhwef9BEcPxamF+hCKhNHbsQc33PBnNl6uuI4N/AMK&#10;hU7q6wn0D5Thj/wCv7r2TXZAv4pWX/QL6Oztxa8OPQ5ekrOKZncbw0ABHmXwtO/3hQ98CW7e+wl4&#10;Aip/0qqUxQyAkt/yWmXDLZsS5o2yeCehRkl/z7NxfOZvsUon2xOaDFmgazF6E7FJTJsHX4uJ4x+w&#10;5eJl7wwbY6vojDDz6l22vEjpf5fK3xmOU2vEretMo07TohqGmuWv+7S6v5nvaliWtS0Z63W+kEQk&#10;6kdAa/Moa/LFGhuYbMVJLjR7pPRulhuuHy208Btw39SkjUjU4heLUCqSTLW7lZlb1zBCBKyBQFUU&#10;frOmwciosijI/ND6sSQsRZpqKYsQ+Fuv5YSurlGyaF9L2ddOVqaV075tmEFJqXCcaqwCNlV4q5i6&#10;kX/87lSN/m7FWqAMa3e80f7UWgKVLy2gVF+E5mMFwlkMDbwEVSaL8QyDu33je6hNz1mX6eAGEjC/&#10;Ob7yfEylH4WJhcdgMf80m8SqMWIdsCF3YtTuZtNvwmL2ZdgwUEPf8OUY2fw63LD3BVhZeT1WFing&#10;mIyiKD/TWWStBEkmHZUlEo6RoOkQkUxKjXVS1B/02D7JIkRl3WjbG7Gh56PYOPAVJFe60dtNLZnZ&#10;sjibxOTUO7F1+xtQY9Zp2czhPT/kq2WS9iaUqvO45eifQYp8hcXES6KeSP4leodTFK49mJgt41fX&#10;vAlnnfVcdEWfi9GBd2F67rlYyuyDDi1SGDo66TDLi9JFcx2kQK0k543wq9DEIZE0A6q4uUVCvTDW&#10;s0JzW3Me7gRKdkgxSznTz0vtuF7tQbFAdxlXaf7wL+AoG1WaG6/zwhORQQYhYd347lLG+zNsFraM&#10;7k8y6hmrYWlx3n5X2UqtlJ0tZgXt1637OmVCIKCubTYyY3ESdIjlqooyW7gRHfV2WwRtUEFoZUAL&#10;dz/WitzdBR/a6iW2/p31qESzj7pXRWncnoTfVP7towbxmtYtyBWXmenhqQLUuohlV99IW5c9CVq3&#10;AcCLC9vBiHAnCgn2vbMe88SyDNe/08RtxfMkLfqEBeeuOaX8dpCEJkalS5OIk2Fr1PiKJD4fg7p9&#10;25sRCEZx6PhBZLJftA4IxT7Nb7RVpu5z5KA2yiLFoFwvIax+VaJqjaASfQg7BxPwWZ6kIY1dlhPx&#10;l2J4cIjkmcLuW/4G8Q6mKAOozUFKDEA4EDXtHb4cteo6iT9EDd3vaPZMtgyT8ZwdT0Y1M4pjhz9k&#10;h2NIi9+8/ZdYSs9hz8E/xUN/7yu49pq/wMMe+jVMHj5Mt9owt8AGw/obkEt1IhSfx/Gpi2y9s7yy&#10;HKM7LG7YNng1YpEqDs08xCZeJZhGeaULo3fWeZfhmlvegyhJ3U8CtgMN1ZCkPW2A0j/wdCym/pHF&#10;R8MtIukQs4QalRJMCdWcBbq/VeG9Y1D6aCLTunXPw6Gjn0eK6dvVSefojxokW7a+EIfGP2ObrlRq&#10;1LD9JXqvihRBNk1KZ/htiZHj3P0TzfVnLSFUGmQcpDNplldNXFRjMdWYdKchjSzLZB0BvwfLySV0&#10;dmi9vbNaolL1OisQ5P6pfpg/Km3yw5UBLbTwm3E6mvTdXr896K3XyvPmUzpTQaLNz1YtBaPtyyip&#10;p0KuexV0GrdSuBWDV82CtU0IZJ1WtUzCPqGxd8YrvGHFqdTz8Hv8yOYqiEUpWFmPZEffSNNzhpq0&#10;1jrN52xBe9TnFaZQZMtb6iAhAWk9XkSlSqKy53W6XSThaEFRySZDaRMNj2Z8my55mnDjqvi4aCJp&#10;NxkKZBpNadNYr+7DoSA1gxJCAU1306YXIkBpBYwL77V8yN1NSxu2aF26ZiznqBwmqEVkSLxR8RKJ&#10;IewkAWN1hLGJ07UIgvW4dccqFBqb1bVIpe+8jV8kmeRxYPolduC9j25u2/xCkmwGBw58xc7YzeeK&#10;CPpCtr5ZeZPNp+zwe008U2NNE8TUobFh/V9j795P2haNmkSlyWNperR155uRS/ZhfuoV2LbxWtx8&#10;w4XYtPXfaK8TK6kY3R6hP3GsJg8i6h3H/MoTUWVYVhiXBP1cP/I1pFcKFMjPgp9xlcbpU/zpv6Yr&#10;+Jm3fR1vxPTU+xAm0en4Xs2y7qLdzaNX4JbdlyIqOa5y1chatlcc6Ld6ZZwmAaGCcnr5r8lzWjq2&#10;fuxlCIUCODz+IevF0Ezu9sTL2ViI4MDE5ea8UzLlpwIi/9hwYJxaJN24CmsJcaL+nGxBuK3UOtUR&#10;prY79HXqK/v8t5P/Ldz/cJ/s7q4jTw2NpJAnacZZmBnEmgYXDdIKdH9qRWoC7Wtykmx4WR9k7DOa&#10;haUlI10J4fl5bWWpddNBJDMZEnQM81owy++1TlhJk8lRKtLuajrPb8JsQUuCO2nm0RRPvnY8YhUs&#10;F0guqySooLmbL3j5fZl6l6aGamJUO0Me4ru7mISnRt0I+gRWktLk/IxnxAhaEEGrweIPKGxlpLKL&#10;KKvBEYgzTI0tGEjAs4y+NFSbOCX7NA/Y9TkMdH4au7Z8BH1t78HDHvgdjPRcCSoSTLkNWM20I0CC&#10;lkYpbVzJPTdTtViKPGYWj2JKBE3FZCVbQIX58KsbPoNwuNPSWAQciVFr5of6rQaSCFpHAIqgFTY9&#10;Xzf4fhza80mbwLP9vD9FR9+zMbL+9Xb4wbGj70ZvTz/6e/4V5ZwHO7dfj8kjf8YGlb7OoaOtSIL+&#10;Jbq7a/BRw1038HdYmAQ6GL6to/+EWjGMRNeMTRtIqcufYVFjge0Gpl3WZvNWqyvYvuWtluea7d3F&#10;+HR3PcvWcavMCBrDXIMSQMbeKdMUlpPz6k6DbmnS+/iRj2GcBN3f9ywMDj4R51/wOiwufBQHtIUp&#10;7ZxcwlRIG/6eWnbuz2jkmQM3s4STXhBKNNcIsqdS3jA2t4XPmq3cCrf7ooUWfus4tQT/1kEerBcy&#10;qxQr0vWCmJicxtjIBivnuVyJ2hylpwnfRqVqlH+7MHT5PAkx4iPZ5JHJLqOjPYFMaQVxTdule7mC&#10;H9Fwu31drNQRooYu1ypkJ3/QD6rxrHMeamrUMoMhLMwvoLev3+wvLKygqyNKIlbl9NrZs5rIpJnA&#10;3pB2yqrx+zYb/tYkHZ9ppodJE0lEcaE908Tlu5SIzXJeDp1C0m4jIJUps5ETMM1LGrA28RChiTiZ&#10;ShTdEt4hpHM+kqLXuqZtkgxJUhpbX8cX0Nm2CTfe8PtYt/Ef0N47Rc22hoXlNqyQdC9+6I+x78hP&#10;kEm+0Zb77Nz2QRSpZrd35bFn7/vM33PPfTNuOfhu0z41Mq+JX4JCqCXXWze/CLsPfhpt1ELTSzV0&#10;dHhtspcmlYWZdprItppfRtxPYk38G6rFCGJ938a+4x9wxlj5vrvjQ8yHEPOuk42Dp6O3+0ssN3UM&#10;D8YwN38MnT1d2L3/2agyjwb63o/kxBuwbvSTCLeXkM6wIYNHYj5zI1YqT6bOmUbCxwYOha+HwjeV&#10;YnkMVRAM+7HK+Gjntd7Exdg0thMzE1lMHv8K/HSXbTibqObxMxFtT2it5e9lAC2xT+AuZbzylq7T&#10;+XYNFTBB3XOM1ThgO8xmI7czrS2BfSoXGmpRPjPgjYNHTJO+i+E4o9GQF7dCU2/UCZxqWQknUnZ+&#10;3a5bgqxaOrMwNzeUjNwbFaGFFn4D7pPd3VI2M/kpVgBnsljI34bkcpbCOOHMtpRgckOxFhpte6Ju&#10;ZdUa7eWsaTNVauR5alP6wKmAGUq2tuAQFpey6Olut92wcrk82hIRpLNp69aM6OCFQgpx9emyMqnL&#10;tZCvIhHX+mzKPrqTo90oVUNN8rReeArqZGHKiK8jOmaEF6ZbGZFN4igtVCn0N6HA520kSmfDk9OE&#10;otKcC2skrTXFDo5NLGJkpMfu1WBoliXSkKWhZsiExZIX7TGvrfnVxJjhwbfAUxkh6Q4w5ttJjgmS&#10;1270969iz/iTbROHXWd9A97aVpK+NsNMoTuSo7aZRj6XxPTUC0wLP2v7xxHyjiFXPoLjq69Alo0T&#10;zQfTNpa54jy64n22tOmcHZdi/9ErnF2bGMiVZaZzwmf5oLFoj53pXGY6hzAa+QnC3h7cPL4d4S7a&#10;J+/IvaXjwBMfP4nDx3+CvfueZgchKO2tAcV4BuivtGN1q2/d+HKszuaRXPicdeWvMN7nnf8DatA3&#10;4Njyq5iNx2liqFWCTKc4Gy0eawgkc8zvGO9J6V6yfZ4NDCW70szygjLX61eZm+VPJpKRNANphyww&#10;QCdlQON6mlAXvMqPhwFI5VJIRDrAtiYCfKbhGfWs26572sfSSFqFTQQdcBqUencXw3BGozkvTsUp&#10;DV4Hzc+YlrfVrd0MN23tqm+bCVoQSTfcaKGF34D7JkmHqUnnNQEnQK0hRW2uy7QVyiPbAcigUJhR&#10;4ae0pXFIuoJCvUhijvC3H6V6nfcUuqwUmUIZbZTeGsOLUkuTgJdmp/HiKulGq7D1K0/mjfjJANS6&#10;07kcEiRjCT+dQxzw1RGnZpUnC0fCnbaESYIvSzfDbWoi0A0RUYOkNYesHHDGvFFRo4Oyk7caez1t&#10;nCQc6KDSQYKDV3vFP0qVJAlI/miyk7r3h4cfhbCvF5VsJ8bHP4EgnyteNZLZ1i1fxMTCIQz2b0G9&#10;3I00teXO6ANITtPwBG7A5Pyfa76yacQit67oJ9ARfhQbUDEUq7tx+Mgf23j28NA70JUYwU3XPQ+d&#10;w99Eb6yC8cWnGE+527UqjBobrTB83V1PRL72TTaCVlHMhvg7bCSkIYliuQ5PULZPJulji9tNMUyp&#10;wUZ7NRJwe9dHaG+epPVuW7mniXCaFuCeAywxaTPQ+SzM931tT4Wv+ieIJqL46Z4noXOA+VuZY6NE&#10;OnScuRhkeDLOFqlkP496VhjyfLWGaiGIeIwNNjqq0KXSFWq2fhL+MV6DDR1JJC0tWoYEaWDBsC8Y&#10;ACtrpwF9Ln+ZllVPkvHRpikq61FMHltlw6zT0tZ4RKsJLOYihRNoZMP9F0rDuwKrb86twb13E3Yt&#10;gd38duG+sMxxblto4TfgdEj6tEvXsWPH6o9//BNZakP1to7R+i+u3n/b1aUwTFKh4Kn70dXZZfs7&#10;a9zS1q26wV37UkJIGoyrPftJiO182sHfcYrDBJYWvTbJqJIJmAYUpuzKLJnyY+uFi3RcHZykBH4X&#10;R9jfi3o1RrIKwF9pR4kCX+SqyUo6b1j2AlLn9VCEwCBIk6lXvdQkSRp8PDD0GAyNPR1jY38JX5la&#10;ejJgY8IrGi6+K1iLtwSwTANN6ZKWIser1iCLoPv6HkHN9qmYmvgu9uz5RxwmQe/Y+TaMDD8Hc9PA&#10;hnWfR5HEs7r6Htyw+9nYN/44EnMa87lZZNiAGRketUlxGttXt75ED7x03BfGIhMyV5my3cqW2YiZ&#10;WngbjszttYZIevKJqFZ86Gp/tn00TY1XVx32oIl2mza9nAT3TYtFLOpDW5vGBui0r4ZCKYNg0NnG&#10;Js0GmzRiX3CFhD6FzdvfhulJJ/8U7ZENb0NvXxmDY2wiif/4ULPPtabVp8XbniJqpQpizD9rlLFl&#10;srT6NczMPhMHxp9kGnadBJ/wtyGf9aKU5zf1GkIxL4m+jHwmz4aJl/nnRcQXIUH7mMbMSPql9Igk&#10;NOcghe6OHoZJ2rN6MHQVOTPRlGeWb/qj1GvKt9OAejAUb524tJphS4duquSOjnbacIpqqKq1s3Vu&#10;M0HLb1m4a/63wPRT3VcmNBvBrm46Sza5aa0XKrEyLYJu4e7FaZewj3zkIygU1f1W9Lz4ZX+ON77p&#10;tc6LJsRjr6mPDf81+ttfRnWa2g3ln9b0aiJXzUth66WKqhBYxVBlkFFl0ENpLeqijtorzSzWktIH&#10;n/2vaA99HY88fxz9HT/CYOyXWN/zNVT5TsfO+X1RuiKSjiG17EV+kd8uAGOJf8bmnm+gP3Y56iTq&#10;5Xk+JxGpomkiW7lSIDmTTCJZxDVTeAZ41MVvRn/fn2Al9d+YXPhH/Oraf8CWwS/j9877T6ysNA5u&#10;cCv0aUMVv9k0YETgdMFqkw/zhs96e4bws59+zRo62nTEQ3PgyDuQooDXWHDPYAi3HP5LW5Lu5+88&#10;k7JjhBo0KXo4vBnzUyHMkxStZ0BJTc3b53sAk7wToWiZ3xy1Ze1t/QwN3c5kP4C+0b+xjdw8gRLC&#10;4QGMDL4EPSRDrb9Wug91XUbCjNpa41KV5FtOGoGqi7ruySAcqqBkWzuxTEQ6nQ3fQgdwbPYPccvu&#10;d+CP//BVGO56OTaOvhZHpt6B3Udfg0r1sGn5msCmYYhckhGu++CtFhmGHAk7T807i0B4FZnSKrzM&#10;szy90DhzAH20F0F7pIt2mYAqOGUmoj9Acu9lOYkg6FHvikgvwAZbuw0jCOVKieVH5TCGxXmmepV2&#10;ZDQerUlFa9mkFoTKqcxpgs539NAx9WnXw+iIr+fDEBtYztnI1kgRVBZozVkPrNkdzhGWd+yY1t9x&#10;WO+bZYgDpdWpxrUi0/zcIAJmATPDfDDCllEZ0DsZFsI1B1QTWQ5OcqOFFu4+nBbFZDKZ+pYt2/BP&#10;//wPeOjFj/D89Jffrj/tKa/F979zI7Zs9Xi2bXpnfWJyEbniR+j+X9aXFr+Ms3dcgnJ1HjMzX7Ht&#10;K4tk3WhY3ruSSMJGlcCZAqWTrjR7Wt3iIvaR3k+SVDbSSh9lbRxLuWn0xAdRziQYiRyCbYeRKn4X&#10;C7nLbYyvxkaBSHvruitRzvfAU+1EueTFsck/oVb8GQTa9mFi5oPWxW0HR7CCpotLCJBQAhhGjTJ9&#10;aPB9mFp5IxYZhs5OVleS0rrez1Fj96J94BgOkhyD9EtLeCz4vHpNwKv2nrJZiwkTxUzQB42Kvlb5&#10;BTlCo9eEXmuNr4YHRKgjY3+MG276NrpIvraRBe1J+1tiQ0Szk0eGLkUhF8PM8ttRJK9oVrOWXmn5&#10;UF/4e4jjXGSpZfZ0JLFv4mLrMRjo+hUJdRtyhVk6eJAa92NRobva6CPEoFTYGDl702exf/cLsG7d&#10;JzC98hIL19jwS0i8IWrMw9i397VGvDrn2etLIV9YQSKwzunqDpbpdhKhcK/NGTDtXeTNhtIG5sPx&#10;4y90xl7pp067DDKdN259BHbf+EMkmC9KW5UQbdqiGevOBjRlFOlIiAlTq1Ez9yoDo0zdiJGtZpQr&#10;CW0JmJK0phYcE6HKSJUTbLw5jRAdT5kvF2wlgJBczaCD6aijYNLpABJS1+me3HLz17LQHHfCsaZh&#10;C0oYF/aRyoKgj2n03p43o8gGF92pBOAPhajpJ6nNx1hWSwho4N+daSzoWyMPPVCqyN27hhNBdsKq&#10;6Z0WzGY/18qn4Pp5StzuNTTC1jy2rDA3XwX3dzMsPYt85e7NLpyarqfGXXnNq+vub8JJfsqtezOt&#10;Wri3cY91d09OTkPdvf19Q/Z784adiAUGcWC3uutI4vnJBkETkW/ZPsTjE1dR6EWhnkXtExL1URWr&#10;8YXUMZsQowKsCiCjiuJMGxOJSptayQ2jLXQBilTPMpVrsVj4fdw4sxXFxI1YJUkvpkYQCT/WNs/P&#10;0jlp7uuH3kXn5nDToWdhfPVPcePEn5AAvgG/fwzlwqaTz+aVRl2lnqIpyAxKvOMNmJp4o6VQB7W0&#10;wbZ34vwdn8WBmedjOvNcEnYXxno+jU2jl1OgAvMU/BJbOhuYoh+prGaHE4qW3cgj9V3L8F7P7Lmb&#10;Bar4Mry15w4JiGi1j7QSM0Qhrj2GtSmJJt2JqHVfD/CG/sTCw7QXdCYjyQlCG2bkSIqxRAqBeMHE&#10;UTI5hs3DezHYeS0JYpSaNHWygAa9K9g09J8I8XsNHYjg1cNcygxh4/B/YXb6JTaRLEhOO3D4E1he&#10;/hCOHH2tnRqlrniNH8vfaLjboiJNsEbyqVZ7LSx6b40nuu1lnGqZddi08WNYZpkQUQf5fqTzpahm&#10;Oh1Nn99o7Fnj3/laCVU2dDSYkcxXUfF28L6DDTL1trDMFRdI3MwE+qsx8EItQ48qNt5brEjtj6M5&#10;fvFIAACVrUlEQVSoA6r5Xidm5TOrTNscCVobhGSZ7yU2dKK89zDeFbQlqLFSw1WDL5NhIjYSVD0Y&#10;uq/VFnijZX8alnHCaoZWrQFlkHbGCDDVLa94t2Yav6U5+/1RI2i5G1G/Psu/EbQCK395MWNh0A0T&#10;yq53DfJfxdMxZTPOXJAT4XOMRvBlnDop45RnxU+27024iUMofW7LuFZk3N+NdzpMR30TdcZFy0Ud&#10;o3vn3QmZ1OwIocaSNZgIWbZEa1zde5rGhcaZDHvCQgst3DE0StydgxoD2q0n2zjPVq3u7KrW0iYw&#10;0veK+tT0Z1QFHNR0GhJFFUnlpls+hwvPfw4K+ozlVHsTixzXjO0Q5gbJuWo/5Z7OT2Mw9ABMp3Lo&#10;7uzC9MLTJNvgJzEcnnsMnSLhDO6gsI9i145PIMS6pYZAPtWD3Xsvt4MLlnJL6BhkGA7+OT+cxw3X&#10;vhQPufAbtoRKSGdrSER7KJxCRgyJUJAaIYPEcEqL85Fhbrj5BYiRJLUhRplq9dEjL8LsLKs132sZ&#10;jbh+etkZrI046nkTVDFlQ8KNV9VcwWqwW/GbjHX365QqBreRLDOzR237QqW3dXXzXpp2dweJl/y0&#10;tFDE3NSbcM62j6NCjtKs9BDdkrZ/5PgTSNaHEPEWkEiwGVGso1QtoLurwLj/ksE4hoX5P0M6mcHO&#10;LV9FjG5rXfUF536e9ivwBo8gxbB0UNP1slGlZWBqDNjEORoRspfCzdkRK2TEKqOo6bhHadFKgjzJ&#10;eef212P9ho/D60/i+utfhkf94VcxPPZOdHa/ALNzH8f0xL9Yx4N6EDQ0IqKNJ4IoUl2vMU00yS+3&#10;GkAmpbHlNiRTXSxjY9Sauyw95Vc0XEOxvmzLvtRjUK1TUw2TrBmexYUsIm1Sy/nD9mDXaUcBEq8z&#10;QcyLGBspKuOMMK3EO/iHArlYzFkPQ7FYoPYeQlZdK8xLNR2c/G3AzVt97ILhOAES4Um/5X7j1r5x&#10;zW3h1707XZwIu3tn+de4dxoFzQHWG4Whub7ey3CDdyeuTjYp/CyviNKozjbHiVdbN61nEhSNj+xD&#10;1x7TQm667rbQwm8Zp1XDpqenMTAwgO5uMhNRoyars4BDVIWq2huyGdV1iHlG0ZnoQ2/veSQBHyIU&#10;dPJZa1ZNm651016DLdeg4yJZ9mkigQQKFIwJVqLJlQOmHcpY3eBn/vYK0umj/F1DcjFrE8p2bNiL&#10;Uq3Tlgr5whl024JTElYfCWvxr/Cwi3+CfePUeNVgoAzSGF8yWUbY325aZKR9yY4NlOa3fvQZ9Pcy&#10;FFUvSQBBepwq3GI7ZCVXX48HXPQO07CkDQ52sSVAeDRN/CQoqRVi5yriOVHhG9lg+4qrN4JX7ZFJ&#10;NyPkkmCkRr9yyBZuxnDvM3H8oNxnGFK8MnwlfrJz22VYnH091g38KwrLY9gx/EmQi1GYpwjidfvm&#10;v0OhfBNmls9HpvY1Et6/o3/4FiymP4yl7KNI+rPYsf2rJPun4ZYbn4Yt/Vdhfdc7Gb/DuPngn2Ey&#10;9VJ0jrIxk6ODCFvjxoiX4XAmNgkS5n4+4lXx4sO5lWlbgpVlGHu7/gQPfOBzcfVNf4ObZ16KidWn&#10;4pyzv4lCJoH9x96KVP2z1iMN9UrLbX4vBXNxaYm3JDYmS4F5W1wCHnrue/DAne/FQPylSDAAWqdd&#10;olGaidgnFqbg53NphzrMX2dWW985//cMxkjuAVSKvNrG3wox3WCDp1xRj0oIAU+URJ/AajqJfJke&#10;Ml6hcJRkX4bHzxKfjyAa0Biy1hqoJ0iZUbR8sQ4ty1cJfTUGAvKWz0XmbDnRrteuInmG616CUkfD&#10;M14W6hMn0+kZ05AB1tWpg2y8kKiccXD1xSjMzBhbNy5bZzIUfhYY24ddMkI9GYqX4uh1ekZYFrXS&#10;w92zwPJW5VNjPJaxLJiaV6AZ+LIio+fua7rlGPclzVrdb6GFXw+VmDuNDRs2IJfLkeCc7u1qTV27&#10;BczPU0raCVVNqPiQr0xgfnEe6dUbsJJZNF9FhLZXowq66sMaJLjyLNAiLApk2tO5r3WkbUb2YNsw&#10;yjnKcX6qpTnaurst1ofVzBRiZKPegYCdH5zMTmGgfRBUFil548jmVcUqFL5lClgJ4ySG2rvQRs2w&#10;WM7Y8p6ODmrRxbzNJj56/OPo638xCpS93YlzbRKTwpFi8Id6XopM9svO2b+M7pHxvRaHAMO7mkvS&#10;Fwk++iaZfBKU3I3a60I/DbedFeJ6LyWljs5TGMqlDB7zf19m37UznFrXffaON6Ori9ogw1KlRuz3&#10;L2Pq+F9jsPsKnL39cpx79geRylyP1ewrqE0Cx2Zfh5XUG7Dv4Iswl/yQaZrzcy/H4fGnYdOW12Ld&#10;2KsRrIVx9MBbqdm+F1JAK94cQ7jAtJawriObqzpj+XbQiDJTQdI7ZSYFvS50t6/b6eqWxu33dOKW&#10;PV9AlGne3pPHIvNhfOqJmFy4Bm2UjZr5r3gZQfjdccIKenvUiPPaHINzz3oxdm59A2654TJc/fM3&#10;4Tjz6aILP4J1w2+whkORxUZbog71jiFN1i1Tg1a3faXkB4sgywnvGTbNY9MuZNaA0AgEk9/jq5r2&#10;Li5fZdFeXpEG34FgoNvGuTVZsMSWmC8QZDmR5iVhrvJODyz/lBa8OAFvwM3XRoLYS8eum1b3HhQG&#10;JbqzrazIyrkqlHzXHA8F3Xp8mGCyo99nONaiZ3GjcbNDay2tgdXAmsVGXum3ayz9ZFjwTGbx3owq&#10;v4zeidGb8DuQdi3cc3AlyJ1COExNiirO8ePa2INCLr+Mcm0Z55zXjpnVqzzr+t+6Vgw9MbIcfWmn&#10;QBzufi013n+1hmpVg8Z2HjMh21boJS2llYj8KRH5TOOdN+75C4QjJJ78brbqQ3jIBT+1iV1R1oHR&#10;+I+Qmh6ltt5P4TuD3QcvsY0xfJGf4sabf5/a4BcpcSlsQ2H6SSFUCZh23NaziN2H/wRJatKhQI2E&#10;usr7GcqhRl88ZW+plMeu7V9DoHoONMSp9sPDLvosEuERO+7RJkGx/rV3Bq37WeiIdjHYEtx05ST5&#10;q6R2BKFjGlir7IS6XusadOZVA7cyfJdc0QYlAZsxvZT+F+wd/xj6ex+MaPBBOP+CF+G6G9+N7//v&#10;m00LPbbyShxZfBY273wpwrEJkswSvvfDV7PRchW0XFzdtYqedVPT7TbKIjU+7KhLvpqc+wCWUx/E&#10;wSMvRoRpr65sEVbEF7VdxzSLXLtwhaML8Ggc2/JLA+S8GNTIorDSb5NNARw5nMIfPPI1mJz9ErLM&#10;M508VKIm2dldRIZJlSq9DVvWvwJBvlOjQ4ccxCI+phibO5WiNVS0R7iSuFxYwZHJ99uPeB9dJ7n/&#10;13de4XStK9soX9V7ktUpRv5hG7uXhkz+RTu/EZGLtHN0r8xvVAQ9IWrKnnF+O2Xu6JzhBNsF7TR2&#10;+hZ/a0Z8jGnnFUEzHLF2v6WHAuLRCgRqYJ7GLmBOnvJDV3BbQjD/Kfw99RgN7d6qa/XegAKrxhDD&#10;x1tpzSoEzqQx/WAcrLVF6JmiIdN49DsBxks5YBvw6MaNp/hV8dRObz5ltMp1mWW3SJOlnFjmdYnW&#10;9VwW3Q/dPHeN65CgMtC41dU1LbTwayBxclp49ateVz9y/Cb8yz//t+cv/+qR9VpxE/7xa58z97pi&#10;L677QzXML2tserieL0/i7I2vQ3JxATNLX2RRrpLofcgmi4jFJHoJk1cq8Cz8LNw1PqhDGkwMdZb1&#10;dQNXUYisRyZHLY4Evm6gH4sLJVSr2xGkelgPHEAwfh12H3kj3WZDgt+s5zf+8lYK3wJ2H30iCqxD&#10;IqRd57wX80szmJz8qGnDDAn9VW1xJs2oi3JpyY8u2i2Tszv6P4RoII9gOIAD+y5FgM91FrEE/Lrh&#10;52Di+BeRpuSOJqoIebNM1BrDVkB/z4BTP5UqdiiDKq0QIqGwwSAvTUbLUqMCu8+s21s/ncFudaVP&#10;z1UwOFzH4soSehJ0m8+lrYt4pfVk6bztmkVklkli5AFN9NIqJFOAKGQWllLo7e62Nbgi6qz2VI/6&#10;MT+fRl+fZsqX6VfA2gcKi2biW3h4X6uX4fWpEaN8EsT4yj96pOEKC7fG5H2M37A1UjQXQWPSo33P&#10;x+Ejn0NdDQI2iqoUXk5UgzaDf7TnmVha/JJNSivXSgizRaLzqKPhIDXgOnpiYXS0Px4LK/8Kv/iN&#10;yNFtbbpiu5ExvJH21yCTudKGEOcY/16S7JaNb8fcFLXx2MNRLKWRLl+NsQ3A7n1/YwSuDXWYoixt&#10;KyqVdGvUlubphKnpGWCgV9uPPhehYAf8oSpu2PthI/IY3yv/woyzlkQ545aEMZ2EtWAZ79waeO+W&#10;B5cR7X2znXsSymTlJf1XV6+CI1iw9U5llvGSZql3yjALu2sa789gKEoOGnmhrHMfWtawIFm97aUN&#10;DeXozG9NNnQGBjRE4FhUkig99LGbkHquhFIaqeGutORFcK9uWrZwv8DpzO4+7eKxtLRS37ZtE6/L&#10;2Lx5EJ///Nfw8Ic//CT3Qr6n1fu6R7GUPIiphX+xDSnUMFe3rZbGaPxuTZ7pXuXYlkTkWcw1mzTE&#10;vzpjl48lB/ndumFqUejkszDtaMOKCKIdGRyeeTJqJIMghYsqTnoeOGfL21BKJzA1+Vqcv+taTC4f&#10;wMhYCrnqAXzn+1diHYW1ji9Ut3FydZEkoEMzqGmzAhWLRYQ1IEo/pU0NdL8Bfb1b8JOfPs/WUatL&#10;ddO2VyBbmMLS6j8jSPLJ5NJoj3qYqDWUSwEEfRGn+ipVTCNxSFrxUje/kbTeNafa2jOn4ZDOeBGP&#10;Rm2MVlptvpS1gzY0i13pogaJumxT6QzaOsLmX44NmShVRh0HGSfpSdsv0Gtpxn4SZCabsu7fjs44&#10;tcoUNWolPN2ko7EYG0GFVcTCnXzG5gvtxmJtthlMtVqFP1xBke9DZH5tKuPzM/EUZkVPssizm3+U&#10;h+v5qMvyV13FifAlSK1cZVtOlxhIdTlry8+Khi743cZ1z8TRY19CKltDZ6cXyeU0ursSdIsWalFM&#10;HwIe+7gX4vo9n8EK49pBFhVZTi3Po6+nz5aKbd/8FWSKaWpE2mVsCKU8E8cTgd8XY2OlxrRimgZv&#10;YmPh2dgw8k0E/LOYXXwJqp4SNSMVsAAC3oCVs6VZ4GEP/RCOTd+IZOFvrT2ijqMnPOaLNidjMnmZ&#10;bd2pJsqJbmt+aHmsBubJpOeMR+t9Q6i7+eyUkHsJbpgYBuvF4a2VPRmnrK7tV653ggVXEbs3w/3b&#10;ghqKir+gfGFBbOSZypbTGzJFo/o66CQPFQnN0laPiGbAN2ehaNtJTw0fuAkmG7LguG9P3VfEnRfZ&#10;LZzJuEdJ+o7jSfVy9p9s/sxK+hA1wM22BaOWLUmTsyBb6adRWebVJlWxoKvI2w5i0pT5Q4QaUT1i&#10;PdB4tDYK06dS4vK8SSTUts2QyPyIeaKoUUnQGOPY4FuRTm/FYOcwrt33SOToVkcPvaJ/6vJNp1fR&#10;rk24WYk0pinNTxW0UE4hFOimsKdf/EbEvG37y+H1e1AgmUzPfczqtYxOm4qENMaXJ+Evo7t9mIGj&#10;B26FNJJmxAmtAbfnNBZVYe2mAdO0ZMVLcqzbMikRmzRnxVvpp+VZ2u1LXbzlWpKkITHho5bsQ0iD&#10;z3RfBKkGkZ0JTYIsV7O0X4GXKrLIOh4LMbyMf2KY6eEnKS80ejdc4UWiTheoOfbZrwrTxC91t0o7&#10;io7CLaP4KC084/wjQdbHsHQw39jokT2mYV/vmzCz/F6bE6cGh0heRDfQ9xeYnP4KwtKQmV86DlRO&#10;litF5p8jENWj3t/3aMwt/o+NoSvfMnym7VA1CXt9z2vRFrsYN17/RKxb9110dQ9hYj7DYrfZmnuB&#10;YBKe4DTTcByTk8+yyYVn7/h3HJ/4UzvRS2HPUDUP+IJOlzvzemjofZhYfqNtkhJm+VXPQJba9c4d&#10;X8b44jMs3WN8Zo0tOwBDWmmBvqnR02GNPZs/aGkkwa00VabRM/e54F7vaSgMVsuayqkaE6qgBoZV&#10;c0YEi4PiJ/LWM7ZUm+NwRkIkrcELRUL1n2jESRMOmds0mm/DBmuZ75VUKuMCy57yV7+tm5zGZBmN&#10;hmmcvNYHgj5SmWiQdBPO6ORr4U7jPkrSY/Vi8ZgJNHmmSVB1srBHa2OscKsgSyiwEDdIzQoy/1hr&#10;1nlksCKvH7JOY2s5+V5yREuAFH1pNeqEkj2nO7khhFgXRfTypqb6IkP7PptpS8GkLlupeboVSGTU&#10;OXkj5nAIaS0cCjqNhUd/GuEURapy8pZXtb5loQELh/NA253qTo/0qfNHV3muys1KTXIz2HdkDBMo&#10;FBSVxnMTFppgp99KELfLXr8VAsFHMqcNEnYmWUG8Q2d5rzAv5Capi1LG4w1Bu4EFA2Q7mzDjBKZE&#10;zTNofbkKj5YfFezMY0mnfC6ICLVVeaclYCEpvIS26PT669ZIaW/vQalWoiDLU4sNIx4IobfraQxL&#10;D44d/ZiFVA2oTRveyIbBHGaWvmDj4jazPqR4aaxb8SDZUYtXeheZHcO9L8PcAhtHtMu2iGSluTXc&#10;91JMH/24Ncw2bP8Objr6R9bLMBy7CVXm6+zKFoxsuBLjB16D7dv+joLVh+OHnoFt696LvfvfBI0e&#10;lLGEcjmBEIl669hLse/Ax5Gm4xpCUKOoQrc1YbHE5B7c8HQkV/4RWprdTr5SfuTYcoxE1Qekcd4o&#10;G4tVRIJRzM0vsYHRbbEpFWps+PGO7jibvfChm//3NJRwKgq6KnBqGHpU5vVQpBSwfettrxdfnqVg&#10;gSWKjdBcGR3Rs22sXw3Fey38dxkn6lvdyj5hcdGacQ3raHaEGrtMAOa9Todbv/41TKo4utq24lfX&#10;/SV8FA86HU+yR4146y1kWmYyK0ho+zuDElcC58ShOUphS3L71cL9BadD0iondy882pi56mgUVkIp&#10;mST414IqodCYgKSWOp+7r2xms+QG7zXe42XlkZalJTbaglJbYupq63Qb34mgZdeSwsbV5hzj9HxS&#10;m+Jjs+9o3Vrb2wiYA91aAES2Mo2KLI2O9UzGy0B5PEm6QYLXb9p3Kpx8l/98uOZO09XQlOR6fpvv&#10;TnpIOL/XrPOPzb7VvX0jASNJygQxSAQIXmqQ2tykhngnI80PfBpQZ2LUKj4StBogQWrmmqzGhGHr&#10;I6kzqNUrTPVbPQgi7kLBh6Cf2kQtbkcrRsJx6KhuwY64pruzs3NMCw8yq15q5T3WIPJ51eXP5gpJ&#10;l5yP+ZWv4vD4x7Bhw1/j3HNeg/7+Z+HQofdhUQSt/KQ72tBEa5SF1ewqGwt+E3pZsrfWxfcOdmFw&#10;6A02+UtprDOvN617LSLtZVPuhzf8P6QyGTs8RDuYRdpz8AambCz84ORrsGPXp5FJaSvRcTsL209H&#10;E4oDoWVYoQAFNr3Xsiudgy6CVu8KrWJs9JVYv+XNWL/5jWiP7kBOs7/VVmHctCQwEg1YyufKReSp&#10;igcZmUKtiB4StIYrkukMGz5MB20Rxzip3N7rUDq6sAaZwPLUIC0RtBrC0/NTSh2kmCht0UFrFmq+&#10;gtPrdaZCdUdGuUuspYUiJa03yryN4fBB9aC9AjvPeg8O3nwlJg6/A/tn9mP7jo9i88Z32fDIyhLT&#10;imVsZoafshAk4qwvNhuepimRnDuVEvd8ghZa+PW4+6sYG4/lShZ+T5itVWpupkmz4FKdtTFpjyZm&#10;SFN0KoZDNI72Kk15DXytoi1tVVencolgKfCsqGsMlZLeyFyQkNGdbEua8GKx1cQPfedQqt45s7Hp&#10;r8Il6aPH3gV+IpbS4QqUrAbHHdOkqVU44XCWGAn6zBmfJORWc/jXNGlnvaVzR/vNdpphWjVfui18&#10;F81jhfrWNYqbOagw03W1/hvvpO0GwkVrTIjJ7ExqkouIRQ0WcoeR83C/86mwwGTtHWRq8VuNa2uG&#10;s4VVwWnINLkrNzW2LP+TqyUSdNDSJ5uvkeDYBCrrHPAsujp6nHF1WpX/GkdXt71W4SncS6lJtMXi&#10;1GI7zJ9CJU13tY7ZS9Kl0OvWXm4F5kACKZLjhrGnIuA9C9XSTibFMvbMvMh2NBuKfAidHQ/EDbsf&#10;io1bvopq1otg1xI167+2s5kv2v5VTO5fwHz+5dg49hoUl8ok7Y8gxbD5o0lE/B2mNW8cfh7Gxz9v&#10;J6Lt2PkCrFIzWln9J4uzGhKDbX+H/u5OHDz0p9YYiLWrXKUZQi/DGGOyB/i8QvdiWF7NorM9xrhr&#10;V/kFy30PtB7fg6DO3rSMuxegtDe2pfGpXKncMDx6TohbipUktWXVywCSqQrz12nRZAtZxCJBxkdN&#10;m3sp/HcZKuxKAJ8jkxrxVnqoDJv8YbJomGNw6M9x5NA38KCzv4uF5Vkc03AHy2935+vQ1dmPSnkG&#10;h49+wMq0hpY0sdB6Jqz7TvdKIxln5zFn7zY9OZPTr4U7i/uoJq3/DW1UEOloLbWCasGVkFJ/oa4S&#10;BirUEhh5RqihEZsbqkoSblVe8zQpmgyNngdoVNz1T4whJlHlIzT+JyfNLxHYKm1maXT6kLRevZRp&#10;2Bes/mgXqhiN3NNMbIWNzvCdEk3Pnc0fFDf3GWGVXUY/GrAXt4NT3619p/Ry3LZnjbruxEGG0PNm&#10;f+xe4aUgpX0JGSMV646rkPhSSOVXEGkMJ2oymWZfhyhY+knQY+upkbY9HaMbXoOLH/JeVPk+wqTU&#10;7Omx9S9Ae/fT6dYjTIvNN9yVMNPIhWmSdMjGbdN8p7MlFRqSUFdHt0VTu6Wp50ET7ypaB8fEVCMh&#10;lZlDX0fEtgKVPVs2VUxQ22f+0BmNGWvRlsYsKox7hO2xw8e+hqNH3o79e/4cUf8FzHfmEt3q7tuI&#10;fXseigt3zcBLAp9eeAoSiX60s3hpktrk/jTmF19uZ4EH2CBIJknQDG+CWlDE22FzHTS8fPTI5zE2&#10;9B4k6GY5M4bVxX+iVu+kx7rRl2F25llYXJi2dJa2LbFbYuj96Ge6x3H0aIhNxhjmZ7Usj+WIWVmt&#10;+VmytYremXwUVP/+vQkltrLJsqpR1hgfGZUd5W3NrzFZhTdkExZrzAYd+OIL6shYfaMPzlQo7CpX&#10;rqxwLmsx4k2GZWO4/xIcOPgNW9o3MbcHew89Axrt0SE2s4uXY3omh86uMaSZLpp/IY06nZa7TViT&#10;CU4D3fFlzacWWrhdqJrerfCwkVouJ+HzJKDjH0VyVlb9BXruoTCgoFJZbQiME4QuoxeuFJEYFlSh&#10;VAFE5Kw1tY5bl3X7RO954+5kZppCY02vNQbUMNCHVMvsKuaiW/JeAZR3burotwWa0DP3OZ3X3s2C&#10;uwnESXYFs0v31ao2OONS+qVgWiu62b4Ls0/jLu1x7Vi8CFeTFixMznNLTz2nkZDVu7kFkmCfNKAs&#10;XZS9ELUBP3rauzE/Azzkge8nsVaRKUwimfukjb1tG/wCM64H0UQJkys/QL78cUs2zSnq7fojtMUH&#10;qDl8yXZ8s67tRpbZxDsKLw1DLCZrJOVVdHdJrfBhJTWP7rYgllPL6GobpGZdJ/FlEZdab6khQ2dK&#10;IWtmpUmkGbrZrRO5GO50hRRXbrP1ymlq+lHmUX/vYYSDcbT3zWNy8nqE/BdTu+9leFOIBLsRCNbY&#10;CNhn4/CRUAD+ei8OHhjB4Nh/IxRaxLU/fwZGRrUs7x1IUWWPR4Zw3bWvMkE7Ovxxhrob48eeZsu9&#10;VCYuPP/jmFk4jJXMB62IbOh/IY4e+wzqCYaeD7Qrmg6xetQj/xu7988g6ulEd28UN9z0x/AyayIs&#10;YqA2XS/22rp3m3Tklqd7BSpnqlNOudCcByNoFUtFEHPMVj8bLt22h77mBWhOopfFaSm5jIHOLkuH&#10;MxOKMyOkeFfFuk6cnblyZZbrAGpZYPP6v8Et+1+PXee9Hjff+DfwS3QEkpQkQXiyUYz2fwzHj78M&#10;553/Suzd/2FrLKpBeqI3TBncqMe81UayTpqrxLc06fsT7puaNMuox7Rn1frGMwumS8YN6J3Krm1w&#10;Iq1aYlrBs4c0gn6r9FNKm6Fd9ztdTzKseOYGYf7JL32vqbza41l+yA6lsY3n0i3Zc71wk9J1z0Xz&#10;b15tIwgzDMSpdg3N4XfhPHM67k9914ClV6NiCwqPjJGw4sXv3Gc2lqiJYxQ6/G0akD6nKZRr6Onr&#10;R7akkPYyeGOYmu1Ad6IbVSrk7Yp+9XwkM3EsrnzS9iXXpifjU89FlgJ7cqUTqYWP2+Yf2WoFVabN&#10;7NJ3sLhct5nlImVN9tKuXQNDL8bgyDOxbcuLsUjy72n3orujk2SrTmDea3s3hrGzLUJCzCLo04EW&#10;iosfpYLyUvlRpsaZo4brdMlrrTPbGMhnQwjX2xBl+DSBa/3Yp0h+3yKZhlAo1UnQdZL1H1CwdqKj&#10;U3nsI1mHSNALiIR7GN+NyGQoHqtFbFh/ExsbIRylRvQHf/QRPOKRn8C3/utt1H6vwN59r8L5538U&#10;Y6MfxcTxl2Ipv4Ktm/8RD37QJ7B54+tw440vpSb5QeuFSLMx09Xdbtuzaje0cgGIh1+JDaOfwtJS&#10;HiuLz8H03OP5voSN6/4Dm8Yub/R+dtvadtth7V6FAqNAqC7qeFcSNNNXEyvtyqeFqtbUd9sEssGh&#10;Z2Bo5K+xZevrrXHX3e7slX7mQhW9SU4wzmaMvGl0z2JZKGds//upKTbF2UDRc5ZS1GohCl0N90RR&#10;ZBKmc2kbclHDq1QusQyzJWkZfmoiyWG38rbQwq/H3V5K2EqsV0pVR2NQWZUAYAHXrlOO1iyjSuJ0&#10;0ZoC6ZZffdPQVNd2J2t+bxPQVKEIE/CqdLJAu7oI5o5+qIuYklGzoxUOt5649cd+yy9p27Ird0nk&#10;9UHHjuwKsiK7tgsRpbL5qfBLq+eL5vpoYeQHNpjrOuBY0RxgOaQOenOw+btmrH2qODTb428dUWUB&#10;ciPrjndbZOy+QGL1+4JGerbKjNHatv5LyCb7UK32IBTtw0LuIMLhMibmH40CndKRkH5eNw1/Fu2e&#10;/0uiO4ybJx9uu3AJ7izn3p5XYGnxI7joQa/A3MwsJqe+7nR/M1ku2nkFJibHsVr4JLxMnsWFHHr7&#10;w8gWjyMW0gYtHSgzCTWPzXYEYzLUqML5wooPHWF+iwg15j3YexmT8QGIRrZhYuU4ejrWI1dcsTQs&#10;5MuIxDoRDEZIsNsw1H8dv4+iI76dDY9DiHTvRaU2hfH9L7bdxtQduXXTV+D3RHFk/PFYt/FVOHDk&#10;Q4iR15WKVspYrMZ634XxA2/BAy/6Cr79/b9A5wDfMYs1PKClYtoRV2d0DHc/DTOzX7WNcjRbfd3w&#10;FxCJB/Gdq5+BniGGn+l0XGu8H/YtLMxPYiX/IjaYYJPVApqMaHl1b0FprTLMRNa6XytnmtmsYkYt&#10;kjfSnh9w4eswM38cx6e+asuONGZ/4a4rMT25D9nCZ+8bE+BOB6pLbn2ybDixR4NTfxKMbwDayXhz&#10;/z+jp3MjfnHL+fCx8ahJjDZW3fVujB98s82xeNjvvQ7XXHO5PY9rO0STIYQ1tiWfHGh4yClt8lZD&#10;bi3cX3Df1KSbCqeVRiMttd4dInFa8hIUet545FYcq0Qs4M1dvm4UzY4IjhJDpCqyXjOqIA2YfVU6&#10;udMgaNcdXVVX9Nrc0x9VLE1k01VuqSHAW9ddN9j2kVPR1pLR7Dm3a9cTHzTgJrlzNW9/HZo/bcba&#10;czcMQbolglZ6agxRwlZ7UTsW26gBdEfeSfL5HpJL56BS3YhIZCvy+W6K4x04duzR6Ov5EnacRSFD&#10;JxS7fCmN6cXjyBTSthGKpQ5fSJuQryGfDmUGJo+WKMC/btmk5Uki3mtvuhSJeIeNa2sHr57uqE2U&#10;iobaUKF2oS5VzZkqM0lNO2ExqTGsOq1qbsFva6GHRh+N/r4X4fix91DTXo/llV50hy7GYlJaDAPE&#10;7A+1FTE+eR5Sxb0k6G8wvBfA488gkx+n+3M4Ovk47D74Ylz8+2/Hpu2vxMZtz8HEzF/g0IHHY/3o&#10;VZia+ZDNBK8yn73a5Y15rDhMTL4FGza+F9fc8Bd40ENfYWPngpZ1qVGhMezerieQvL5qeaF4Dva+&#10;iYqTD1df/wzoFNcykih4chjbAlxz42PR3dWL/q5XIKH0Y/yck9Pd/PttQ+6qHsioTMi4v0+UW2fD&#10;oJjNKdCSsCpLgxE034q0NXN58kgFE8e/6miIDLcacdff+BpnBrOi4EZDBcTg+tns130QqhquWUsj&#10;1Uv1KmiZZIn/8rbXfM2zjFR6AQNDb7c9+rXX0FDb6/iJj41O4Kxtr8WPf3i5bcyjPZDkTskOKCDM&#10;faUFwXun5rtyoIUWfj3u9pIisrAWOn1SF5pzoz2MbcELjfYxjtM0WpSyI+7Vj2aj56ca+6NFuhok&#10;kqSXRqsawueuHXNUDvKd7iVsZVw39cr9bT80aKiTrIZpNHObz+yd3G5y17rk5a/U08Y7100Z3dt3&#10;7oMTRnGVDn3SeJRr//aM7J3628KrmcQRGj10nyk8Mrqv26YhdQqVaP1JJNwNCAe7kMEtyPmugydY&#10;YP5E0N//KxLpecgsj1nbpLDC2EXOooaQQbRtDlRYzYcInbRYUPZ6amFs2XQltehPQduMqo2o9fBK&#10;Tx+TZv/k+9Dd8zzTJhc09E/pVmZjIlfNoejLo0i7VWZbgQ4u1xZQ5u9Vto+0VasmplXr5+LA8U/b&#10;zGvEZikP9+GW8Tb09uZx9Ng51OhSJPNFa3tNLzyeHx43StABI9NzG+EP3mzjvp3M0t173o4jxz6M&#10;+cXPMf4MK+MY8zk7tGU1iYxCVNuRVkiy9p4vPP45K7vlUhZb1r/c2oL5BT63bu2Xo719kyWGeg+k&#10;RdeqfhJY1khfm9sEWJaC1Op1H2Z6eALztBS3HgRnaSED7lSK04eI8VRjUEqIJLS5So6/ssgXlQll&#10;NpbUKGb61rTIkDGnVe1Kp50A1QuiOQnmDOO1ZcurMTv7QbOjJVciIfV6KI6Hj1+O3o7HWDtZqwNc&#10;Ps4VVpkvabqhHimFgS9uN4z3JtTw1r7tS8jmsgwW86bShtV0hCGLWsg16YK2MJV5AcaX/xg9gxn0&#10;dr8Bwx1fw8Lhy7E8+Uact+MyrC4cQofajYySJtcpX8tayG/CRYmnCiKXnB5Ep7+rpUW38JtxFyXE&#10;HQEllGYbWWlU7ZSXrlEBFqk2iFV2ms2pOPW92REr6Hu55Zomtwyuf4Se6dZ9774yu7oR+VICrRFw&#10;4zvX4pqbrr+6ys8muG67xv22yS2nUeL+vgNw/T3JXaWoBJ2MwiChIDdPpIMm54lwenv+EwHverSH&#10;Q1gs/QyLqSdgfPr3UfQepDxZQqJtCDddvwvHDj8NO7b8BGdv/RVSyyFq0FVqo89Fgskil7U0S9k5&#10;PPByTE+9xiZ+aUxWM1/Ngi2Ip7Bn+LSGuqu7w3K9g0RpY9dUxX3+GLVWMa/2aAfmUhUEvb2mVa8f&#10;fQs14k9iw8g/Yc/Nlxvxj63/JA5P/x9USLrDmz+NheW9uPCCfdTy4pg89gysH/lHK1pt7V3YteM7&#10;JNWcbZkqxtE66pxmI/On37/KHCuZdhhn4yCfIYFRoHYwu1fTZYS97QwHtXm+t/HlqM+0/cNHP4/x&#10;8Y+ir+/FGOh/I84/9/OYW/wo9o1/AMt0W+SlyXLaYjW5knc6ixgxrQ3XsjPdK7rJlayNt2tSt7rx&#10;k0sisbuIRjm4PWQLaVpRH4sXkZAacxqrD2I1yQgyzZQW2smvf/ApiLc/AQ9+8NttRrNmstucg3zI&#10;8lfaobzysHGlq3oCdCqdlh9Jk+5od77RGdyBgNd2bXPmawiNcq6CIGNQzrvm3oIXRdN2A4hpAgTD&#10;pnISZgbV637Gn+WUV+09o+qk5YiHDn0AC3PvZ76mMLruc1YmDux7DwrZf7Wo2M5+FAmp1TJiMSkQ&#10;jbhbPJmgjfiuKSUttPAb4JagFs5ISAhqDF3d84KxJM2J6l+hHXVjau+kxcpeHJgexrptx5GiQNX2&#10;nKXK9xDrGkc6NY11ozdYd+7y0hwFtQ9BzZLOzmLj2AdB/rGzqbsprC46500k/qTN7M5kp9BOAtYm&#10;L9niLEkuh3yhZBqFyKlUnsSBIw5ZaYlVItROouxkKH1IZhaooZXQE/NjLPEpdAa+iSO3vMtOHcst&#10;b8PZGybR37EP3vIWi2l733F095UoKJ+JqekcOsIXYbjrGErJbShRIQpVz6dGE8DCzOOxfdOPqPGu&#10;w1D736Ob/moTlrCvHbVyBIUksG7scszOXILRnk/bLmVxqrqZHCNHjySoz9n5Dlz9iw/aciPtqFbi&#10;w/nMp7BaeB9+dfPzEGacJbS7+pjicj9bwdLqVfCUNqK37V/g5bsI0zfM73SvZ3onO4u5iqVdlwJm&#10;kzDuCpTQvLhmDSoHfsTCWucfwQpJuVoNwVMPwu/1I6htssgZo72vxZaR1zEtvo507l/wn99+Ox7+&#10;+8/BJjbCMjNguWhHW4NrMqVpBDwZ5Eop7U/E+LBMFCrYf5DkxHudBBeLRWxrVX2wosSzcBAuOa+F&#10;UfFeY+x7B/UAQp4BFNJtJGWtPmADjsHS6kCdTe6X4ptlmQ28AL1df4ELz38tMjpanJjPvwDHVp+P&#10;peynLC8XV1hueFU5V5Tb2gNIJrUHhJu/Tn6caEi30MIdQ6u0nPGQEGgWhPrtnMXsiAVtCQqcveUc&#10;9ERjmCLRlqrzJngH+16L+eSbcPDgo9DT2WOTqfp6PoWernbEg1rzvIzZxWfj6mtejYsf8llsXv9m&#10;rB97Ca6/9r2YnPySTRhKpj+NrVtfjIVZEl1ogMI+gGggaBpsX+djqYV+DTt2kKzICQoTFTvTNGvl&#10;MLrjIxSIQWQp+GqZHej2XkRB+Aus5nQmdhU1HSuKXhLdJhILcMP176f2qQ016JDGCwtltAWH0Z+4&#10;AOdtS2JhIY2B7mH09f8Lw7aImbknUBMvYHT4veiiVi+tcaj/mTj7nNfZmnHtKOb1tKOz7b02ty/k&#10;1+ldIvC/JKnNoqObwraT4aXf4VCFjRDrF7cJZNp1rj2hE8/UTZpCT2/RhHU0tsrfOVx0/geQXmAT&#10;ikb3eqZ3stPXowlKalxJot8VKK+d/HauxBoJKvcDjRnkIeZ3r+0Ap65szdSOkFA1V0Ca4sTk5Q53&#10;0MTY+Pjlr76I4b4HWAMjufgGbN32NpthHw8OYXbeg6i/zfKwp/P5OHz4H7DtLPrA/BV0SItWLWh5&#10;XWdbj+PoqVxsYdTDRpjvLTAIWp1gB72UPGiPqocBuOD8t2H71rego+2NWDf8SaSWP4uFxa9g34EP&#10;YMfZ70P/0KVIMh11Ep7G6MW9OvBOUU1oAiKflStlJGympuDUxBMETaPvZFpo4TdgrUrfjahXKhX4&#10;fNrVRzuOaW20UzpPY6JbCydB+xZJ0FPy66Lk9LproRN850wAyrJBv6H7O1ilkEiu/AEWKIh+/+Lv&#10;UZCEsGffw9Db/U3aPJ/CN4J45zR277mABAjsOu9zGJ96vk3i0uYf6tLUWuAsBZS2Ja7QG3WJtrU9&#10;BQN963Ho4OX2TDNdN254ObzBJI5MfQnpdJVCO4OennZHcZR7JIgQ5Za6uHdu+1tc+7Nn46yzf4Tp&#10;7JeRzH8GZfoxNvBtdEQfzobEIuNxIxYXH4uxoR+b1jY/83t22MjQ6D46F0dPaIiNjwUUq3sQ75nA&#10;/MJ/IVX+qolEjZeev+VDWMjOYmBwGvv3f4kalNa/XkEC7sIN1IzPPv/VCARXsbw0i/HD34JWcemY&#10;zygbBHVPFVVq/CI5R9hWcGz+FqzrG7Zuzc72bqZ4kqnbb+ORagwkEn+NDnUFy/+VOabBJ42gtX68&#10;ijnSZgefZ9DZ2Zgyf1poJugmErgN4a9xdx3TKqvqktUGNVvPehyOTvyHLZwQ2ehIVzXqpGGvHFPj&#10;4rPYf/QFbKw8iY2bARw69HEbslCDaePIO+Glqnls6j1IUdsUKff0MVHtSNYyCqWcrV9XA8HC44ZJ&#10;ZdSqvcqowu2m6b0B+V+Dtp5Vz8/wwMtsNvfBQx+yhRrnnfchTE1lMTQWwu5jl9pBLjGG/dxzLsEt&#10;e66yg2vUrZ9nhdCkumhULZUaUulVNoo0XOZCEaYFM0Rz/lhatHB/wenM7r4nikiLpO9GWFLKSN6Y&#10;HCAD25rpBB/FkS84K5HXdf87hfMAYj0p3LT7Ueju/SGtDyDgSWJwqBvLcyVql0sIho9javoZpjn9&#10;/h+8D4cm3ujsWU43VpZXEYvXEbMBaApfNgzUlW6nXNGMDL0G1VIV7R0RaufvM/krUipVCwhQ7ZAg&#10;q9jJVlJd+A1Nmpr1xg0foADsQ1e3D3un/9KOstTQ9vqhDyG7eCE18w3U6lN0J4Xerm4sLB9FIJRG&#10;gGUqEliHfXvOx+DwD5DHcQz2eLH70DPtdCxxlnaB6qB3W4c/jwOHnqdksfHyuQkSfC/Q23sZDh19&#10;j+2CJo1ZE+CkWSkp9Xt1dZVE6gjf5XQKXYlu3inCWVJRmZTWwTTOW09BtlShkO+xxkd6hQ0ZJROR&#10;oXBPUCPXWlqvZ5Hp50eBRBnRbDJXcJ8WHEJ0Ml9dzLcmaTVkNKlNWGWYNCnONlHh77H1j8O+o/9h&#10;B0RINa6woeFHhPZi6GAaDQ++D1PLbzRntQ3+yNCLqZmX0c5GycG9l1t+ai/8Er3Xum814MrVvLnv&#10;+MAHzSszBBUkqeFr4WZi32skXWajLs1GRxdmDlODPu/NmJh9twV1bOztOHL07UbWbV1PxcTC1+xI&#10;W7Y9rJEy0Ps4JJf/w4Z2OhJsmTFi5WqZZVLxYRmreZDNZknWzHiD0qOBpvxpkfT9Cy2Svr+ByWhj&#10;aLyaCKBM9Hh0oIhD0nUSSFW7JlGGJPl4y4Z/o7Y0xmckmkobqUbTVzS7exK1wDWYmnsR/JQx6vrd&#10;ufFjuOWWlyFAUstS6ekQiZEGvfaVj9qHhJHXliYlUxT+JCSNSTbmjWGGJDgyLELMMu+1YSYlHIVy&#10;pbxETZsMWonZsiXNzF6/7oVYmu3BUvK9KMtZkoYEv5aCaWzwQedeg9SiB23tEcws/QztCQ96++OY&#10;PD7NRkHcZlRPr1xiJCFNPsPod/c4GqOc6+l8Ifbs+wy6B+gm3dYe2iIGpYv4Ytd578A1N77NJoBp&#10;20/FQSSr0610qpe2kRUhqmdCx2auJItsiITYOCmZCdrpYOrVYFqTlJb1rYaCm6BdyLoor3Wwi8e0&#10;SC/TsMxvpd42CfA7BZfsBBGdSPFkt9TdrdnYmqimsqK81TrnmSmt630cbrj5PxBnWIvMJ69vhTEI&#10;IJfrR5zf9fa8Bgu5K5EiMUVIwkFFU1WWbsweZyNH+ct7O+FO3jJuRbJYyCwyla2BwHA1yoTBgqcw&#10;i9gE5dC9Q9LOHtpKFy82Db4c+w981A7hkXiKhF+LzOoHkGN41ZN04a5XYO/ej1j9UMN06+grcPjg&#10;R2yWu8+zjAITVRPyAmytaNZ+hQmj/QlOP29b+F3E6ZB0qwSdwbClbcKtst3JVpvZTQFDLkAbtcaK&#10;/2a29mdZUHLIUOsMBucQSUxSZN6EuSUSNAWUtL51G5+CdPFm00YlhNtIVvmCxlrrKIj56H4w6DXh&#10;X6aUa+ugAKc80vieBJq8HxolbTFcPjtBw+2WJ+EFPGwk0BO+E5+oC3H8GAm0O2JnX1fkPK/q0paM&#10;27z5Ktx08wPoTx2LSzNYTj4fx2aeh+//6KmYX34VllZfQK36OIUknWR4xHk9jOvSYtEIt0hNXfuH&#10;9w/SPQrYAGObrWq9kLN7mpYe5TKLFlZxrZJSy43UNawl5pqDW64VqXHleFdHJlNEZ3vI6db36gQx&#10;JRJpt6DGix/5DMlYpFdc4bfaXz5l93qmd2oWya6+MYK+S0uw9K1rFPJbu6WjJHM5Jipfi0iNlHg/&#10;th44Si36gnNfaDPcQ4gxbUbYwIjbASLrN16CheUrWV7Y4GD7Svu0qydAZzepYTa0gW7xKtJSq8bJ&#10;3xr8fj/TVL74SX50qBkK4hpULmTuTThpl0o66aJGmsWCwR7u2WhLF9WroqGd1WXmLl+WmIcqU22s&#10;FBqqUQNZboigg0wMTUBjyUE+p21F6b4bzVtFVz7KtNDCr8eta3ULZxYcmeDkpAlBaSWSnCIAaosU&#10;JNJwPRSyx5ffjKnU/4G3/fvwR3+MXORrOLByIY6sPAfr1l+GsaG34gEXvggT01/H+MynUec3/rDO&#10;3puiZhGhAIoiEupBSVOdBbYARALazUzrsKVwav2vxj8bsoukr/CoW5eCqyBNPIZCQRs9OO/VzWyb&#10;aBQ7sHHkawjwQwnBMOMy0PEeVLJn4extc5RnCezZ+4dOPOmkZlzryG2dQDU5+UFs6Hk2fOQiZ/2x&#10;9vSWpkuyJYeGgyXkNGHNZGIAIeuSrDuantzI68CWJtCenZPcQMAbanxTQTyuq9MoMZibQYRC9IjQ&#10;0ZXSxOPBToajjfdtdm/PHCsNu3RAQvwuQ2645hQoIRjpeIJ+KfK0IoIV4SrCIm0fw9cVuwRepk+J&#10;ydzji+Gs0VehSs1QjRUpxQq7NreL6Ft+ZM56kmyAsbFDDdw5CIeJSYrzeX3UIJ3EC2jXj1+L3/T+&#10;7oc2ptEkyjJvcmwwSvFXY/PA/pdg55b/sXSprjDeGoAmQrR/9rqP4cc/eTeibJw658iESNB0BBGS&#10;tVRxPxLxBNNE75qw9ttJK6fwWAFqoYXbxT1RS1rd3XcTdLhHrbE1qZcCQloz7NB+CYEY63/ACFCk&#10;pnFYPZ3WMqpuCiIKG40j2vnYfO4lwWZWgQS1UHU1q3s0qvdYph/0p5xAmBqpBHaxUEc4Ir2Swo1/&#10;NHmsJ/7XJK4wqv79NmlLY66C1tJqm0S5Ry60rkSdGuVqFVIkpcmwSYHBwa8gT/Wkf3QYx49fh7nF&#10;S7Fu4CgKFR8SIR8i8RWkC1dT+5/Fvv1vtHFgkfLsNPCYP3gzfvrzd6NLm6BRBarWyogFY0gtkRzp&#10;30D/MzA192U7sCNIz9Q1Ljm5c9sluOWWq0zLNtLiY5VKab0avxWJu5tQOG9oUeOsjfDbVY9lXChN&#10;mn8TTt449wbJZve7U+zeccgRGaEpTMKamwq3a085rRg6drWWXAeCFJj3D37gx3Dk2DGSch0Lix+w&#10;Nd5a527b+cqthjdWZeWEndMut9XgcBouJ9zXlaY5PC6spaRC2WilsdFk4bkXoOBJE15eBNoZ1wdc&#10;+EZ858fvs2GOGvM/1v159EV6sJzfh9Xs663sDiY+xjiksFB4k/W+hBn0taRujm/zvWvBrm78m/ND&#10;1xbuDzid7u47/cFpoEXSdxOcfYY1UczPat7ryD/N8BEd18iOAllscXkJbV29yFIiS9Op0r6JSZKm&#10;Dg6QlpRLkSilDFDe6hQf7U2tDT0GekhYFOQiVu2SlKG99oQXhfIKC08netueRqKPYj79BTv3uY0y&#10;e/P6p6JSbMPRI59dE0XSjs8998NI5/aTRJcxMfFVI7KoNGlakiI2PPA+LKd66f65NJtwfHoOfd1n&#10;YX5pCuFQFcfGx9A//EuKtQzGhj04MvVTZJJvsW7K7r6HYTXzE6wsVdHTox3RU/RrBYnoAEq5EB64&#10;6zLsH09hNflR81djtYme55g2mM39px1XKU1K4+hqUJC6GD/euKeKCXpuGiNj1NxNvUY8JBxdBE0X&#10;th23BOaFTi4RjODouQbjBfPrrkD+CApT41Ywd/VO5UHGteeSgp/WA0hSS1SeaTa/O+asHgY1ZJJs&#10;PXUmqC4KFnfdNLuptBDB6oXj5kmkc1tEZd+7JCXI04b9exgak9Z0Oa0dzzAd1o38Fdq7A9iz+/NW&#10;XiPMtvWjH2dWrzC7jqGn14+rr/6kNQ4V1ZWVMstnwIlac1xPxVraCUozWb7349/CPY8WSd/P4JD0&#10;Eq8B+Or9DZLWGwoCm1VboyadRN1mDrWbeHDFq3aHOmvzlSSwBHLJOgYGx7B7z/+xd+ed90pUi2EE&#10;PJ2o5n04euxS61rW+LTtW00yV85JExvoegWOz34EXgp1TcNRV3aWBH/+OS/H/j0fRYDa6Fnb3oti&#10;tg37DrzMxowlotetfw36+wO4+ab3O9oMv9EYsGZGd3V9h36fz6j0oFiXSl5i+WE8yOad4VESSgZX&#10;/7IdT3jyOA5O/ASd7dPYe/QNtkZVFKHx4kLxGDrag0hnc0hENqHCxoWGx0c3vBnZfBnhSBxHJ95C&#10;NqLrTJiIBC/TTmGoVvPw+9gQYeskHGIrQsVVETbTICZXxkqVt1QTSOhrz7UOWmMAAls4NXX5E5Y/&#10;0swF/WgitdPCmodOOF0orPZOfrmkKOP66RCqs0e14sw3/CafrSKe0HOVKw/TrMtx145IlXG/bzQy&#10;LO5ywXHPuTbgptsaZK/5Ksi9uxL/u4Ka7cgWDrfbsjlNqFOv9patL2Y5SGB1tYDpyY9a8FSdNEGy&#10;i41WpZN2pVNjViG3XpLbQnPc1/JDRh/oqq/vav63cCahRdL3M9QpNGvUGHVIgo8kYCStJJVxBat1&#10;f4ewsBIiYbLVT8HS0/NKJGK/h5UFYG7xyThn188wN1VA0NcJnf9cKE2hr6cTK4s5iuAotvSNYG71&#10;/2Fu5fW25Ob4sSragj6cd/6zcGTy73BkWqRL7Vvrp8VH9FGayQMvfDtuvvntOPvs9+C6Gy8z5VOT&#10;ktTtrUlqg/1/iqnxf7eZ41I0pVEPD14Bv/dCJBcHEAruQJGtiVBEM2bT1PwLtuTplhuDeOTDgWOr&#10;+9Dn8yOUOIQDU4+xbvooeVKC1kNNtlpKwyeVsBqwPanVdVtkuqibX12V6oYXpUj4lupavhVCsUI/&#10;/N18SfVS3Oamp3ZnsQckJ0WE30ojd9cFO12+7laPIrNFmkafv6ars8EhO07JVwoVG3ZFdk3Edqcg&#10;d2SEhhuOBw5O6lp2X1igaWRfZOzFxMQMRke1plszz+uo1HJMQ2qYipPOWRbWTn3T9xrDcHtq3HRx&#10;yUbmVDSH031/W/bueShVtBpAwzKaRGiz1AnN0G9jo08rADQ0pJVUepVMrqKzI8ZG4IodFuNxe1qc&#10;zDyBk367cddVrri/hdPN+xbORJwOSd83akoLpwlln8hBpglNgrpclHCtoasjYGOs4u3++BOwMpdA&#10;R/wC9Hd9i1qUtLx1FFLrkAhejI7ow/CjH/1fzC08GWNd63BsfhnB+oU2szVNM7rBhw4qWNVql2nA&#10;Y6P0UnKaskdj0bqX0JuZqaOn46O4iQQtEj77nLeiK3opzrngMyb45ub/Heed/WbjtBzdGep/I7Xc&#10;Gm7Z+weIJfpoR9tKsimSX2LAyyTrCqqeZew4dwrF2jQ6vH6UqzEKTkaMcZaAlbZv1aCm2eeUshWf&#10;kXuWxsNkkiafLaXYGCnCF6hjlQTd3cEGQ48OelH3tKO52yxzYS0tFUGHkETORtBW3ZQHzV2WEsAy&#10;IjERnNJW95rh7gpn5xsR5InvThcKlxu2UyG3FUimj5Goq+kqvE5jQ93+o6M6UMZBcjVps9a1zG5F&#10;iXNSPPW9SEnf8taMQ/bOexr3+RpcEndfKA3uapx/S2BwNLlQh4aUSiWbf7CakjoNdPTodw1BNjq1&#10;7a3OhtbSue6OBAq5jA0N1LQdrxpClj6Em1bW2yKjxpuMm0culGauaaGFX4/7SG1p4fQgTUgETYnh&#10;CgpXDto1gABb+8tUmbVrlp71tX8NC7Oj6Iw8DNmsD95QJzXbOgm8m05EsZBJo1zLonuEgosK4A1T&#10;O+GPXovFUhW7zvo2IuQc6YlaaVKp+dFO/tFex0fGwfcvxlkbL0N39K3O0ic8EPXKQ7Bh8CCGO/4f&#10;armHo3PwMVg6FsUfPHgevZH/QWn1wRjr+ybCDF6o/Ic4duj1eOBFB5Ev1Kn1tyPRIS20ggNHuxnO&#10;6xHtmYMnfj1+uX8IRxc3UzvOiVJN3tmEsGDSNmUpi2+VBt4qSkWNyTtEvsJWRVs0ztsitaHlxnIp&#10;JV8H6vVe+D18wGrhj/ChuMdNVyM2gRHTPABqkKaN026NnqvLXkbEq1PJUFMrRodP9Nq9PVN1Y96Y&#10;XRPQyru7UgWV0TIiBEX2FNgj+dMgV9eIWBtlRNHT+unV5Sr5xo8OrdWzsEbQqcXeRjqyxGd1spWO&#10;CNXaK2EtbfS7QdAnoeHJWjhlGtDjW9m/h8Hwq9elUNRmNB6spGYRi1cZE51SVUQqs2Bbp0rD7u7o&#10;QbXiRTpZha8eR8CrmfuKN+NkRO2SsmrHqUY9GYq7ItzI7/tC/Fs4I7BWze4u0IN6pcxCr3FRdXN7&#10;ne5uaSK2jrdh734LVVRLBLGKKrCEqH7zYs9VudUKb04pCoeGHc3aFoxP9MyVBYKEBzVGoUKhKzLa&#10;Ong95lY2IeKLUWecQax7Ej/72YNx/vZFutqOYmUK4cQECt7vYXbx7RYiLW3qSfwvuhIF3DT9aCTi&#10;ZcokaoKUPUN9H0MmW0DfcB77DrzF5FSeyvs5u36IVDKCkGcDctUyYm153Lhns0XjvPOnsDJfRSzY&#10;C191Bvt3b8T67YfQ09ONqaW9DD8DGqR2VxGx0niKbCikEQqXcON1D8SFF/4Tbt79ZDzg3A+RL3dS&#10;CzqOmdzz7dhNP7JMCxJqha0JpYNOSfCUkV7OIdGpLmdqj5Ui8mVNKkswOCQd2pudXsbAkMg0j3KR&#10;mlI4ikqx7my8IneUEB7lkc7qFnScYYiPRdJ8rT/KCxlasEO+HIv2zJbPNt6Z/cZzPTp9iBjkkVwU&#10;YcgTuuz6K5zqgfuucVUZ03I4rRHPZJxlYsVSDT5fmXG33KclC63zjUwjHnZtvDK4bgvmr8Iloxdu&#10;rE8J46nhu4ehHeakQVfqOfisC8bJT50l7bUeCDVsmOu5LOJRZyxHY9eBcI1yrAiP9no1uHF0jdCc&#10;SG7cGw2c+0j8W7hncZ/s7pYQ86qSq1A2jASDW5Tdsnq/hSWAUoLaGY0lkdKIxkmjMo0miBVoNAat&#10;K//pfRMRyJ6RiNhCM4s1hmrMEUCJWpDEuTYamU3OIRDwIVNV928V+w49GD19ciAFvz9DkX8dEj3q&#10;2qO2KX7P8RWFUoKyqlSesJ2ndAq21pNmNZYXC9PvBK7+OQmankjoDQ5/Ch0xjetWSeglhuwgDh7e&#10;jF3nfA/rhn9Ogi4iHBlAtlRHttqNse2rFIm9WC2EqdlLkyvj+OJ2HF/dSBl5PQl6iTwbQT3XbaO7&#10;tXwvzt7078iuBFD1/gCLq8/XUdVklzAbCI0uZha5kmZDaY0Z0yAhlVl2aAKBELXpPt5KY3SeDQw7&#10;7z2eEAlaWzmG4FffuL5RLdHVtGkRu0zAyvbaa32ra+Pe5HGTaX6viUfu/V2DfFaYZOSRfhOu47fl&#10;QfM7GoUrJC7iNa7Z/fod9pK4RE4NNxt2zXmLbNN9M1x7MgbXkty5nTDey7Aldrp6wgyOZmorXwOk&#10;0ohd3RgYQQsMsyUNn6qs3DqOMnouo9Kqq/u8EXfhPhL/Fu77aCo1dzNEJg1CEU75ef+EmwimqYhQ&#10;RaUEn+mXA41lCs4kH+fNibeNl3yjGs/nWtO7Zsr2TYEka0fo0Uq8LYxiVZPJCijz4fbtX7WZvaVa&#10;AanCCgZH1uO7334CqvlR9LX9KzaO/Apd3f+PwsyDyZnn21IdeZrNlGxizcrKClYWX4QHX/xRbN7+&#10;Fuw4561YTb8Y//ntXZhbuBiTqzdjoKMPvb1fhM9bRpjCbnpmIwrFG9lIOIpom5+UTNEYjLMRUEet&#10;SPHYOYyxoW/aTPLJ2cehXi0h6uuCv9KNjWOHUMxEcOTgnyIS8aGnf8kOeLCZ4ZST2nREh0eUyjWS&#10;rUsKTeTgwhqOpzwz6Jm0HRnenyRM9cwVuP61x3Y9yR6hezklc8pz+9n87LThetAI652B/HfD4N43&#10;PzPchpu3ae/XwQ2ja+6rUNicdHTOelb+OrXqpKie9ODUuLlu3JZx37fQwp3DPVtqGoX7dpcs3F9h&#10;6aGW+gnNTtqWU60lLNSqjzSu6mKt2nuzIOh7Gx+TGyJwqcAaHxMzV2zGs07r0WH+RQ0W1/OIRrsQ&#10;9Hfimp89DWdt/DnthTHYvREzk7140DlzGOl6Ap3aRatb6eNGVKm6F9iG0LpmuRmLBjE3TR/E8PR6&#10;z+GX40fXvAsHp9+JMhXQge0MAaMz3NWJPTfvoP89JPMVRCN1DA1/E4dXLsJEcgfSqR+RbHMolY6i&#10;VKSWH4wiv+JHV+QPcdbwUXjZKAjUB1HIeZAqpRVKtIf6sX7DP6BYPoTvfv8z6KQSrK5aO6GJ/Kll&#10;X7ZZSQsttNDCGY5W0+6+ACNpEbS6xgjlijVotAzG6X7TGKd6r9W6t+eeinMKEe2tNXqMrDXBR27J&#10;Xo3kp005eEeC1aYVvsAs6vWDyOUP0V4Z27fspc11aI8NY2aJrItO+tWDidk96Ix3okaN3Ce/fGVc&#10;9IDP2lKmei2CpXngkY+4DH29A+joeLftWjXUmCQc8OqMZYcsp5b3YXD0F0jEe7Aw/3QsLx3HzOIT&#10;rdt8pPcydA4UcPT4AOIRLwZ6h2w8eGZqG5YXjjPQdWzbSKLW3tiYxmgHtenAFOqBvTh0/C8xu3wl&#10;BocdP0XK2v7UTQrF22mwNPU6tNBCCy2cYTAquDtBUqnXtFuEqX4UoZo4xn+a8KRpY2t8dH8Ek0Mz&#10;aw2m+VnHL696KE2YqaNdRMQ8Uoplx9br5miEEB87xO5Fnt9SpS037PvphlcTnYB0NmZEvnX7a/DL&#10;G67EOed9BNHggzF9pAafd5Rasg9BXwxefxC1chWeQBKe4AFqyUu269jC/JMsSP19H0Zy/pUYGHw/&#10;tm5L4H9/8lLbneqC879DUk0hW7kOK9X3mJ+FFWCs7yrMzV+C3r6/g6c2jBtv1BGZwFk79zBMWuKy&#10;hINH/9DCu673pwwjSZpxCwVy6OzLYG5hEiHPIDwVti6qfgwNefHDn19g+5B39vEzJl4hWYW/7ke7&#10;zlbkfy0pUuMgl8s0zvd1oZLWdFUaCffbwtdCCy3c07hvr5NuCcM7ALGwSFgErSsTTWTiEopdnS5s&#10;l8i1XMTp3hZxl2gI2bPDGzQjyGvnGmsTkVwmbydaHT70Cnz7Ow9EW3eNjaUCYvFulKp5lCt5VDwp&#10;FGtHcWTmEdg3+SRMLz0J5130dTuRKhbtxKb1P0Aichb++zsvhVeaK59Pzv6Kba8gejvPsb2yRezn&#10;7fwYurp6bH10ILqIWq2KR//BAtYN78HS0grqhQEGewhUoDHc81bEowtob5tFVzyFYGAV113zSMxP&#10;PxOTxx5FfzNIdMzg3//nAnRRWxdBexn3YmkJXZ0BI2hthKIGg/YzF0TQZc1iOykBW2ihhRbOLNwD&#10;1Omt16VJa2aPuwRL/4x/Wpq0zeJmAlhHAwnGYwQtAqZWrN2MxMkux4jDbbtJ2ZEGTXKyzTe0rlO/&#10;xJpay8ofgqVxEUeOrmJkuA89vS/ExMxn7LUmk23a+FWUKiOoZqIIhc9CsbBKQl0lQW9DhlmmZbJa&#10;wTXU+y4c2v8WPPj8v0VysYL5peejTHIOqGdd/tDB7CJw7s5PIhDwYnn1GGaX3kttGUiwUbA0R2Kl&#10;gj84cMSaE1tHNuDbPwB27dgLX5Wau38KxxYebSda9Xe/ARtH/ghLMzFq8n62PJOItC9Rs9+D8Yl3&#10;2Az1EKO5vFhHb7cHhWzNNpbQciF1/9dqOvfZOY2pyntdHbhXpRThpun9tvC10EIL9zROR5O+yyLq&#10;lqtvqv/pn/4ZvvW9/8FZO7fehnveelXrpMVCp5D0/X2dtHhCS6mUCM7qTG0VKVZWWpEBpQ27hCtu&#10;sTXPZD79EBnTWtW2BVU3uUjIz7/qLieL6Tslrofact1rRzVq44bOziupeW5Eniy999BToWWeI/03&#10;0b1BhCMRFDJ7EO5cIVE/2nYPi5GMN459BP56O/be8iycs/Pvccv+v0K4nU6rZ53hL1KJL9PEw9r0&#10;4QosLV9qx1yqnaF5ZVu3vBKpufXwVs9C2LsRuVKOfq3A7ymhkvNgbNSD//jhH6F/jN+QqIsZNiCG&#10;/xnhQA9yxaOYXnwWCvQnxihXqJGHSLy2Nwufafm9in2FarTfzg2soVLlPV9UadchaSWE3gmNq9Jd&#10;0KsWWmihhXsA9zhJHz44Xn/YAx6CVCqNQ5NHMTjcdyv3ItF4fWZyCu06/42olIrwSxWizQY/3W+h&#10;+J/gYJGvyFZg+lRF0vbDEqlcXbTJWz5/hOQTQa0YMg7XUk118Gpud7GSZ5OoRHKL8tuAaZ1+7WFN&#10;ktaEL+0MNtL3czaY1iNbytC9AIr80BcKopzKIpzoRsgXw2pyPyKRMLXTFQTCS1ien0Qiso3tK51N&#10;vIw9B56EbB54wAUfpwY9bHtgH597vHV/j214HQ4evNy619dteCPJegJHJ77MMsJYMbxbRz9G7TeM&#10;cDzDsC1i5ti7naXMfNe84YeOv7T2CqHtPtUgsIlyziPG07k6Rd5NKPfaeGlY++Lkq2vFfd1CCy20&#10;cDfjdEjalVx3GldddVX93LN34c+f/GT09fRSm3ImKZ2KfC5HzY0ErRlSVH1E0JVy2Q7al0bdgvhC&#10;3dcyYiURDZlTFxmSVZ2MFQjWSNB+LC2RyGshm82syWAi3jK15OQ8ECB5a9ewaiWAMr8VuaXzXtvW&#10;cOOml6Or+ypyUieWSyvo6xpGgWpurRIhQdNNrSkmwa8mx9HfdQ7zJ4p0iu5VNmFp9oUMR5R5XMFP&#10;/vdJ2Ln137Fz09exMD2K9tDFCNZ2Ycu676A9/jYcmyRBS4umn+mlXuy74ctILsDGwnU+8d7DL8O6&#10;jXVMTFxCQ4JmW0RnOUsj1oiIZpJ7vGV4qcHrnV3XCFrd+s5GnB4Pw0zjNFHcxGqG6sKp9eGU4t4i&#10;6BZaaOE+jtMm6e3bt2NmZgZPJkknEgnkSMa3iYasLGvvQTYiaiRofyCAcDhMz+/vUrKJidcIWllC&#10;xnI5R2Qc4Duqm3XE0dHei+Qqv+D71SQ14+7/xHkb92Lr0PdJmF/H9uHvoj1wBRZmaIccpsMD1D6a&#10;nVnC/MoliHUV0RWv4pe7owhFj9HbLAKxXrpdoYa7iPWjZ2Fu+QgSsQX093qwsFxE78ANJNSL0NMT&#10;QBfJdn6uk59tR8y7EXPp/bjuhk3IZAawa/PTkdXW1szWsXWfw+Lsq3HB5j34/XOuQ5fnPbbttbrE&#10;v/e9F6Cn/V3WZc3o0SxDG52IoHXatZ4pFVQ6RM6uBq1dsZ3eBmd7TsfomWw3G8f2rU0T7u9Fr4UW&#10;WjgjcIrkuuN4zGMe40l0tXlGR0eNgDXu/OtQ1toYIpvNGlG3du124bKxSywa6OVVP2mck5NqmF/K&#10;o6rtPYtAlNplOPIUnH/hZ7CUi2B2sQd+z8WI4FFYXtiB40cuxcUP+Sz6+l6DNIm8PfFmLKe/Ys2A&#10;yflp7D+0C0ODH8eRqT+gH9RLtTuX34fxibNxdOJmjAxFkM5ei2uu2YUQCbQnVsCW7d/Aj376CIwM&#10;fxshNrYmZs9BPXgAbR1H8Xt/9F+I8Nm+Q7MY7nmzdQrkslUMDv0b5pOHsbi4gLnJy7B1w99j47p3&#10;o7Md6OvtRZVxsZ1LDWlGN0ejzTadg/StcPLGuZdFTawTMTuT5U6GW5R1dY3QfN9CCy20cGbhLkuv&#10;UqGIQqGAYJDMcRvwhoJUoH1o7+yE3+chAQzDS01aWJxfsOv9Fy6BaERZ6Rdyrk3jpZ6glhqV0d05&#10;ghpJLRx/O/r7vojewQtw04EXYmHhD0lZc8hq+RSiCIS7kaW95XQJgeAGXHjONfDXHoNqiVr38P9D&#10;xL+NmvE1GN30UJRoLxCK890KDh/ehPPPv46e/hLX7R5ANNKDRJwEP/gr7Jt6MN28hXlIch2sYGrp&#10;YUgz2MfTT8T+qWfiFzf/XyT692N+6hEYaHsKhtu+jyjDMb36Z1gsPw5T+Ufjgod8mtGpkZgDyKXo&#10;rz9nk8rs8CCdGGXgDx2DyOdevSMvn9idTiSthp5mt2v8XmkWoXH1buH2ri200EILZybukBTT+DMv&#10;db/fX3/sYx+7JjYFzar1+XzWfX17qNWrKNNepVbH0aNHUdeCVqKH2lQL6vRXo0UETSOSEqQ+in+o&#10;Odap7eowC2me20efjGp5FNff+AYMr38Hetd/zg6g8IbzKFITXSqsYNuua3B05qXYffBlmJotIeg7&#10;B5s37LXDJ2qIo7PjLEwczmHL5t0oFz1ItI1gtP9G6EzdeFe3nfKjce+u7o/g4NFLjRrn59+Bs8/6&#10;DMan9ylQ6OimHfKk5qjFqBnfsu9J2Ljhx1hOtZGgt+G6m56M9VsuMS7VdqK7976IjYI6jh9+PbXp&#10;K3DT7lc3thglTJtWI0V9807UBXdy2AmouCqdYrTHFoRt9HJKEXa/udW3LbTQQgtnHu4QSV9yySWS&#10;mx4Ssudb3/qWK0MNImiv1wsdP3lbqFHiSwYvLiygTI27k8Ts0SBjjVpVg6xbEETOIh3nl+UMU7pc&#10;zyAQiCNE/hoe/Dz2TWSQq8Zw3gNImFNvQ6wnj2v2/D6q4aOo+OcRCoQxuL4HxxbpRAJItLehSO21&#10;XNRRV/04cqwPK0lt/zmCSmGY+deBdGqFfoWRX61gfPcTsKH/Fxjo3I6AL2DHGOr4QnWz10sdCNON&#10;XWd9DcuzdEKaLi+0ZrOxM6UwOoN9WM1N22H5CZL3xuFLEKa9fJqa95HnYLjvWnQnzgf5utEu4Uv1&#10;eYt062TttVO85DDNSaWNDcGazmhmC6GsMsRHcqfZCM3X5ucnQR/LtNBCCy3cd3GHSPrXwuuhhlxB&#10;yXZ3ug1QQFZKFdOaA42lV5oJVKlWbbby/R23mwFKJ0+ZyRs0jlHy1pnWvZEOtEW7cPUvXmgcowl7&#10;Pb3A4SMXk3DTqHpmcezgNRgZpgZL7Tu9mqc7VeRLcwhF8tiqDUSY7JFgD4LeDtTYUPKSFONtXgSp&#10;Fm/ZOE1u7MDh2asxv/jXNvGsSgIeGn0nUvRrbvovsboSx67tV9p50toTXOPeG9Z/A23BIFKlY4jF&#10;ykbsv/rFVdh941W0+yGce84HsW7s84xLGrFI1TYg8WCeMctZ+E6QqUbOVZacBpzSx00j2/ZUdu4s&#10;t55E9C200EILZw7uMkkX62VUfdrjScL1NlCv2Vj0SYKSWrcvQIHbEp63hpGzjENSPrRTE5ZGTaUz&#10;MWWTtQ6Ob8PGoR/DQxI+cvPrsWvzNxCg9Xopi0jkOKYXngxfhlpsx38giGGU6hOYW9mBQPwnbExd&#10;S+cnEfBkUCgtIBYo8n4ZucxBvptENr+EYzPbMT3/VGzY8UFqvl9GX/vfIZzowuTis9E19EMS8DnU&#10;nM9Hd+yfsKH7Jxjs+kdE4v0oeA/DHzqIQ+MXY6TnA4ixdCWiwIGDr8Lxo6/GsWPPQ0/HTbjxpkcj&#10;zvaa307tUsONKrPibKVR6rMmjp04JtAxjaKqi9p2Mq6m/ZvMbUIONdxsoYUWWriP4nZF2G8RdXfc&#10;Wl3iWsvtdo2fxrru3yk4SqGjFmpOs2ATpTRjyrRJvq8x3Tx+W+u8ugrs2PYJLC/1ob/nYqTTWRyd&#10;2IKhwX9BuRpAeyyBSj2J4xN/hu3b/odabgzVAjXmSAF7j52H3sHXYGH+SlNSe9q/hZ7Edpv4V/fP&#10;YXzqkfBSu9226R9RKKZwbPpFSKecY+t37PwX5Oo/w779V+Ah538d01NFLM89E1u3XY1MJoVYoo6l&#10;leuxnHqd7dt97q5PIZXMIkqN+eiR1zlKMsO/cf1zEQ15cHTy81jNldFh88XEtC2ybKGFFn73cTqb&#10;mbRI+l7EHSHpQrGMUDCOTI76JflsaOjdiAR3YXquipnxJ+KsrRMIhCrIFPchGgugmO1AOFbED3/5&#10;UPQOaEvPq3DzjZdg184v4+CRZyDQTlqkFlqje36S9XDflzAz/0zbhbTE7NBkMHWTr+t9MUb6z8fc&#10;wlHML7/PGT92uZRBawu+EYP927Bc/hZmlr4BL59NH6d7Q0B/78sR9nZh6ug7cMHO72J5cQWJ9hzq&#10;vkPYc+BdyFdrJGg5piVVurZIuoUWWvjdR4ukzzBoDbT+1UlSvluRtIYPdPWhWPDDTy1XS6YWF4GH&#10;POgzWFmOwlsdhq/ajywWsbT4cAwOfxIBTz8i8Qr2HHmKTeiSM2dt+Tjmp4Po6g7j4NQzQd5HiIS/&#10;bvhtGOjoxQ03v8xRmX1l8u9hBDSpLBVHOQ9EdF4H7a6kyogmSogECsjm2xGr+u2QjhpJv87vUAog&#10;wCgoFopDkd+u6385NeutfBJFev55KDA6kW7aUVc1sbKSQVdn3PnRQgsttPA7jhZJn2E4QdKiYoe5&#10;TiXpUr6IYFgztGmHZKmJWpHoc9HduRNHDr0GuQwpkDy3efsVCMVS+MGP34V2EutFF1yKY0eW0JEY&#10;pQbeiZXFMhYXLsW5534TK8kFpHJLGOip48jRyzA5BazfBGQKScRjS/Q5Al+JKrGCQQ06X0pRe29r&#10;lJYlEnYeneERlKTsx5yQal2z9vBeWCpgYCCMQqWAiI/MX3De6dsyr0GGNZuvIb/qRV8fH7cU6RZa&#10;aOF+ghZJn2G4XZI2aOIYWY1JVCuR/XwRatTONp86O1la9caNr0EiEUM2l8KPf3IVRjfwk8aeMqsL&#10;QDsJVOQe0jM61dv9VmQqVexcfx6uueHPbWvRWJReUOPOpWqItpMtPTMoVerwk6S1bzb8bAWof7vS&#10;ifmFZfQNKpy0V3E04CLdSFNr1tzAWIJveC3WFlAoptEeGUQ+p/3EGSy5xc9SmSLa2kK20kphs+X1&#10;9+9i0EILLdxP0CLpMwwnk7SjUp5M0vyh46v8ZLh6AKsrZbST4LRnd0SHT5D9NOtbGm2EGq+6n3VY&#10;hTZ0y9COlkHRYaRWgTZtztVwW93dOgtaPgb5J5+h1hsNo0Yi9wbInsyWMrk5EOXLWtk58lFaMZ8n&#10;l5bR0dtlWvbqchHtnSHHWfpTKjtnOYeCIb3G8koSXZ1t5o98q9Ktmqdme3TnKrOI++N0kmq/DXi3&#10;0EILLfxuo0XSZxhckha8t9Kk9ZysWSuSPKvUakmS2o2s7nXIlElXp9FxlTo2UsdAagxa2rGu0lTV&#10;vez1F2jXD0/Vj0zWIW5na/Ay/aygmK9Rm9VSqAa0V6eO2JL3DrsajMhjDAOflQs5BMI6DpMvGF7N&#10;PC9XMyR6focAUqkCgoEYQhHmNRxNPM+WQTSU4Cd+lGqrbBxoe09xez//NvnfQgsttPA7ihZJn2FQ&#10;KpwgaYcRTyZpGTKgjVHL0I5tG0pClz0mX6mqM6YDpnAXqCEnElnaJKmjzTTrcDCPIlm9nI0gGqe+&#10;zm9Wydbt8RgKtBAJqx9abhdpNMgsDZ6abY3E2fDDMXouOzIKK9m+diIc8Lrf64caHAqn664OJXUI&#10;3HmnWIu8RdJS8fW8hRZaaOF3G6dD0k26Ugv3NIzbLAuasuHULLSZVS5IejpD2UPVWaTIe41RZ1IZ&#10;BMi1PtvsOojVZNlmZmu4N5eKoJiMIx4mQfPzSrVCghZR0onGbmbS6OW2jqtUo8A951uausJjV3uq&#10;53rPhoPgBl3rr4yg5Y7QCHNd/qgrWyERGfO3Oa33cf7VM5F3Cy200EILt4VTKeHuQEuT/jVwUuIE&#10;TqSIS3i6ypZDpA5OkGFe3dWRGEpldTGHbY9tP61XSdI7t70ffh+JkGR+zfWvdSaVRUoIh3NYWCyi&#10;t0ddzXKtQpecznd1gddo0UuNXb5I87brmr1i47czjuyxYyOpspsNkbK65Xl1g3hKFrvE71io8dZY&#10;Xg9aaKGFFn6ncTqa9J3+4DTQIulfg99M0i70u5msZUStISwlV9HdkUCu4EOw5sG2Lc9CbiWK8fFP&#10;2slZGnLesvkyeKPz2Df+WXjIr356dLIPzb9ujzRPtqMznp3znaVZ65sAg0jH3WC6kWnK5hZJt9BC&#10;C/dXtEj6TEQzSzM5nJ8iMIe4lEJ6duKqbmmRm7qdZZPpSg22zk/MDkk5nngIcvmfGyHqGZPfDpYa&#10;HXsqJo9/DXUfn9OU+FxLo8wnlyfd8LgeKiiC9UqrO7zRZd1sr+GPHmn43K72xzWuI4Qza41Q97gg&#10;h1sk3UILLfzu43RIuiUd73NoIjRCXKcnJ67KMpIytVZ1TldJdsncsg1dZ3PUmDc9G+nMz53dwMin&#10;+VpOp1BaL/QhEnR729NtQ5SFBeq9VHo1jG082ny1ezYE+MCemVHDgFcGwgzvnT+NcCmANK6mLC62&#10;o55twpkIWRPINJ4u24Imi8m0imALLbTQwu2hJSHvbTTI7VSIylyj1zUR4EnPjQFRqGaRiDrrkrU+&#10;ulwcMG06uUj7pilH+V0Wy7k5+KPAuk1DmJwGuvr5nmQqjdolW3NEsN+afb1MRTdL05gUZhPBiAYR&#10;e0jAWvd8Urj4XM/gESln+U4av8IqIxt6zqtu1Ut+G3FvoYUWWmjBQYuk76NozhjjTJHirQjNi6gv&#10;gnw5i2IlDz8JN7lctHOetd9IKU9NWkPGiCAeIyuTGKdmj2J41CHoKt2TUVe5CN0M+diutTZ+p2Oq&#10;tIZZY82Nbm5BATINWUu9qmvhc24UKrGviF0fOI0J5+rGSh42bltooYUWWrhdtEj63obLXQ2Cc85R&#10;ds5Sdl+tGT48+ZkX+UIdiUACIX8aPpL08vKHsGXz5WY3EiTFhuhmle5RMb5w+5uxd88/O8c3kycL&#10;fJYjiWtbzxyJPUclNxp7E8bG3o+xkUuR5fsSn2tMO1cgJdNTdWEvSU23mdya4R04JUyKg48m3DC6&#10;11Op7E1d3Ccst9BCCy20cDu4J0Rka+LY3Qil5NT0MQwPtVNrjiFUD2D96MvIiUkcOfZlrKaB9gR1&#10;4o7nIxYP4MjMJ21DMdOW+e3w+lciXwwjFuwjjSZwYO8LTfsORYHtZ70My3MZLCf/1maIp/MFtMWd&#10;zU/KpSoC/hB8ItoWWmihhRZ+I05n4liLpM9o1EiwOYRDceSydUQjmt5FDTkHhKmwjg3/BXq7duHY&#10;8XEsrHwWWWrFkXZaYPKPdD8DpXIce49+ClGSeE/HJXQuQjciODj+VsQ6mT90bEPXO3H82FuRrfLb&#10;jjyC3pApwPML8+jr7WtoyS200EILLfwmtEj6fgcdaFGmCcNT8aBIEi7U0kjEEyiRqKXzLi8Cnd1A&#10;jiQrMhaJ691Zm1+A/Qc+iyotbdr2Ihw48Gl4aOf8XVfgmmsvRZBknl4BEtS4N6x7O2bSb7cJZD5q&#10;6tre2+cvolQpIOTXmHVjQlkLLbTQQgu3i9Mh6ZYadEaDjR4Ukc0s2dixjqRsJ0GXi1UWBr4md3YN&#10;UutdJUG30TbJVWPTmwZegcNHPwsqxShqclmmaqdp6fd3vn0pLjjnfaCCjs4O2GlZq/l91gDQeHJy&#10;yXFHE8O8flqySWIttNBCCy3cHWiR9O8AEvGY7d2tc6YFj7dqa6CTJORsuYj+Ic3EdtY5L87RfnTY&#10;7K2SvHXEZYRqs7RofoYBat2LcynE6F4hq5YfsHHTADVnuV9CRye5P+C45reJY60i1EILLbRwd6El&#10;Yc9oeJDK5FGre+FlTvqt17mCdGbRfnd1AbGonpWRSq+iWAR6qVkXKjNYmAE62h0SPnLwSpw9+mHk&#10;SeAZEndcR06S8DU7vKvjBbjuV1fZGmyvN4WZxXHekPSrUfquJVqard1CCy200MLdgTvdP34aaI1J&#10;322Q6lxDjRedGZ1cTaG9Q0udylhKptDd0Yt8pQi/LwyfJ4hyyWsas2xs2vgcHDj0RdsidHUFOH/H&#10;36NeCiJfnsDc4qXGvQMDT0BXfBT7D30EK7kiurrzbNVpM5IQsmmtvaYmrSxsZWMLLbTQwm/E6YxJ&#10;t0j6TIeTlI2c1AYiKZoSH6uTREdBtqGsx/4yidqHSpVaN4l656aXIbniwcTcR0FuR1tMM7zfjPb2&#10;dhQKyyTvJczNfwYekrW2HLUuF7E7qG7zl6fe6/gtf1vZ2EILLbTwG9Ei6fsjpEyvEaW0XG0x5mzj&#10;qf29RdKaQaZjJnOFHEKhiM3QPrIXWL8O6Bt6GkLRIHKpChYWvmIzt9VVbuufScpU0I2hdRa1MbUn&#10;yT8ake46xe8WWmihhRZ+HVokfX/EmiYtxnRBpjXCLqFYzyLo0cB0HMVCyMaWNaNbM8GV+9pBbJm8&#10;25Xgb6JEZ4Lqxaa7yRWNSTvPHYLWf/kj96VW62ELLbTQQgt3BKdD0i0pe6bDDrOgcY+dqukqDVpH&#10;X/kRMlW4hGq9jJoGr0m+hQIfkWOXUyXkihprNquYWcwjFC6zICWRKc2io1tu892tYP3ehAi7hRZa&#10;aKGFuwv3hCrb0qTvVrgE3fjpQknr0WYnBZTKRQQD0qYjZs/OnuZ78bnbNT6/uIK+nj622twu8wxK&#10;dQ+CGDUvLKdk35PlH3kWdy6tLGyhhRZauENoadL3R4igmyHiXDN+lIo+GtmRdl1BpVawAzbyhZqd&#10;K10lKadzKxggQRfyBVRrQX4qLbyhLatI6XMjaGnODqmf5E8LLbTQQgt3C+4JPailSd+dEG8Kbpe3&#10;fit5jVQdU65U7V2+sIpQrPL/2zsPALuKev//bu9t+26S3U2lBUKJShfeX7Cgoo+/DRtPASUIKChK&#10;kQcPxAc+wSg8FJ6giAqiIEWeKCXU0JKQSgpJNmV3s7vZfu/d23/v+5tzzt27mw2STdsb55PMzjkz&#10;c6bP/OY3p1xyO+SGtDxQJojQdajPh1ZEcZGER/BCIUNer/nUGIS7cY9b7kXLMTTygqGVF9PRaDQa&#10;zTuiNel/RkxBrKSz1fwl3UCe1nY5HeRy2SgQCEFAOymRHoRPAX4iZSWwnSpidiyeiJJJCU/kdRvv&#10;VRuIcBYjKwAR8CK8QUk6Go1Go9nz7INp1s6ZbBYTvzHhixadxblo1mI0ewoRoKhjY5PCYMzWFc1Z&#10;kO1voeQ6S2ZbFI8ljAhpQRwlvCnA90EP0mg0mgOBfapJv/Hyy+yw2TGtO9nuCfAdd91dKh6KBIJB&#10;isfj6sliEc5i3NDStIDe05QITcuMiQhnS0ALJdfJ4ZjXi4d1nbkFvkMYjUaj0expzBl611j31iq+&#10;6KKL6Be/+AXOcrYHH3yQvvGNb9CzL7y8g6AeGhpS957tdju5XK7ifWgR1knZW9VoNBqNRjMm4xLS&#10;y5Yto76+PjrjjDPU+bHHHktnnnkmtbe3q/NSCvk8RSIhpU3ncSyCOp1OK9vvV7/+oNFoNBqNZgzG&#10;JaTP+sxnbW+tX2+rn9Sg1OJgMEjPP/88bdmyRfmPhWx3W1vcHo9HCWzRsjUajUaj0YzNuIT0aO64&#10;4w5qbGykc845x3TZEafxO4qKTCajbJ9PfgBCo9FoNBrNWOz2oz933nUPX3jJJbR82VI6eMbUHeJz&#10;ujycy2ahbfvVlrdgvSctwloeItNoNBqN5kBnrz3dffcv75KfHWa/28UnH39c8eGwW398C59/3nn0&#10;xBNPjCmgBRHQBc5TZ2enEs6JhHxWUr4fndICWqPRaDSad2DcmvSv7ryTL770Mlq+ag01NRr3psfG&#10;ztlcjpwO40tjspDQXxzTaDQazT8be02THs3Wlo183XXX0cMPP/wPBLRGo9FoNJrxMi4hLQJ6S2sr&#10;ffSjH6VorBrqsQvGyffd/+CYHzTRaDQajUaz6+wDLVhvd2s0Go1Gs8+2uzUajUaj0ex9tJDWaDQa&#10;jWaCooW0RqPRaDQTFC2kNRqNRqOZoOwDIV0gm/o9Yo1Go9FoNLuC1qQ1Go1Go5mgaCGt0Wg0Gs0E&#10;RQtpjUaj0WgmKFpIazQajUYzQdFCWqPRaDSaCYoW0hqNRqPRTFC0kNZoNBqNZoKihbRGo9FoNBMU&#10;LaQ1Go1Go5mgaCGt0Wg0Gs0ERQtpjUaj0WgmKFpIazQajUYzQdFCWqPRaDSaCYoW0hqNRqPRTFBs&#10;pr034VwuRw6Hg5iZbDabsgU5lp+yNIzhZmTJWjvALnUWrPOxGB1mh9KV/mSmpGGlLcdmmnKtum6U&#10;X2m6yj8HUww8CglfEp9gBbMhTssP8KjLi6c7pGflRyjJ01jJ7xalaQjWuTCc7wOH0nodC7PMJW02&#10;gh3qf2dx7eT60nYGo/vDaEZ6S1p545BdhqfVJ5Rd4k8O0y4Fedqhn5VilIVhj47aKo9tAvQJI18F&#10;05b8SL7FiItRBiO/knunOjMLYThpNPsIyLxd7nH7eYRZgykLM2gaOZaJBbYMJDkUUzrmxLaMFYd1&#10;Psp/+FAGsRm2xDDSMQzClIQv5sGa5CS4lQ8xym8IJo1zGErhwiTlMwnYBcolIcQlPKx0P2yJNJ+l&#10;7FASBwBx5OFXgLsEs6JWaVuZsByUo6Qn6aRxinzDTTmrP+MnkcyoKCQfRlQFSqVRjiwSh0M+J2lm&#10;KJ4YUL5Z5FnCicnmM8qtfJH2z8NYfWC4jg0j5yV9QAptNZas0UrbR4xysIwVUIzpVhpWTGlQ8Yab&#10;tIPlNEYMRjKCOhAX9DfVD3FsBSgGkryXjisEQN8s2lZYGGVZtjLDdVOAGW0bRvwlvv2HpC//Sm0j&#10;3zJOEjBxZYw6suoAllWpcqzRTGD2s5BG8iwrWw+MG0aOxbzDYsPyEi3BhpnSZo42cbcG3JgDzxqR&#10;pZ5ybI3W0YibZYB1afFyuS5LQylMkkpjEU3FSQ63lIPJ6XNSQWQYwnuChk0OB7l8LgjyJCUGh+RU&#10;aU4Sk6RjCImcoU1Z6RTTkzQkZNFhxOF48fslv0gVCwgRztkskxcZdjiNruFwSts4KRgIwi9NyWSS&#10;cqj2HFYYToeplZQ1UtlWv5MyW0YobX/TLsWqf4lC9QErjHhY52LMc9VncShGKLVLjBXt6BiGMeNS&#10;rtI+YpBnud5u+okXl44raNoy1mzKw3T7R6gIlSmYdVSQeIpG+rxVV/sLK3/DdsEci8VyF/Mq52Z+&#10;pWgaTRmwL7rqzre7JXlrrpGxU5ob61jkkhzbRXUxV8KmgDQ8rIlIJB4ikbh2iEeusRKyPCVBWXGL&#10;JJXBi3jgreYwCWITTUrSlHC+kfJRnOyiwUgenJTNSEn8VMgzuRF0sLeHQtGohKQcBLLT46N8mqk/&#10;3k/RWIDsdonIjuhwLSYQWf07lOaWh22UyVZAnop5ESPpSSZQj8hPAWWVaNTmiZhxIkn09vVSLOrF&#10;EQpW8FAGWVHaCAST2+WCcCby+pE6BLndIRNeARr4ILng53GZ15Upqkmteh62QGmfEcv0Kd7GgC1O&#10;sIwQVnhBXKxjQa4xA4+qK5u5MBN3hpGNZekXo5HtXIlTQtmKajz6bGk/EQFNsuOBNsoHDHcrafFS&#10;YeRa9CMR4NZ1ozHdjHKVYDlYNsKpoGPFsY/YIY8Wpocaz+qg1JbKkLEkTISFhuafhTLc7i5BBtPo&#10;ASVYk4w6KFkJ72xmKC3RP6wOCSAXlF40FhjUEtQyCsmLCCwvOd0BymMSd3mNuOweF+UKaUpl+8jh&#10;kUk4AdtGFZXVZLO7UUwxdupPyDakNWFIOFkwiA0pOSKtsSn8A/93R4G8XqteZQGAJQ/krsfrgGB2&#10;QZPGMQS0eBgC2pjkXW67EuBljdXnxjSoD9E85V4vy0RuIjs3YuxoJ1tOBZUWNDQ40TTFOGBco2xx&#10;lzBWeAtZnMlW7BCaewgh0rDFGMJbhPOwgLa6hNHPVP7gpbap4TEi+6Xn+FM8VgaiXvyt/iN20Qzn&#10;Tp3KBaW2mXE5t44nBFbhBOvYKkqpn0LqXBYzYixhrdFMTKxhujd55wfHrMGjciIjSiYnsQ2hYUxG&#10;YvAfYSRY0VaTWClyzViUziZWGLGt9EQLlwlZ3IFEWtSkBWjqarI2T5W/of0MJuzkh/acQnARaAXO&#10;kkftIKdxdQpTs416BnvJ646R31OptNKhZJ7CYdQH4jHmkCxyYGjmhjhw4aqgkSdBzYYykUsGLE1a&#10;PIwaGlUJu0COspwgp00y7KOB/jSFIyJU8pTNZCCboDHHt1EsUksDfXaKRoI0lIYG7YHIsUnKsoMg&#10;OxlmPssQsysOa1yC1GdpWxeRdoApBpY+baf8OOtfLjPaXfqaIH3S0KjFV8Sy/DPcpa7NY0leDCIQ&#10;a+RiTfIo4XaGWQZgxGqVxXAbxopDIpc0zXMz3aI9Iu39hOTFKoaVHylOqZsaKFLPUg6x+2DEowIG&#10;A1ij2QeMR5PeF0PsHYS02NakIkaOZQCVuslYk209daByLJOSXWycGiEES+MQrNFpYRXTCm3ZEt6M&#10;xZqEBBVchLf1YJQIIXN70MyDGDnM448Ym3k5mwvzOObeYBju8BPBLEpnAX5581iSzMixyDjgUA+3&#10;pGFLfkRIy3alqakqIS31IpGLkPao7W5hd4V0Mh0nnydI+RyWE4bcpXhygDyuMDmRvBV1KpWHxu2g&#10;TGYQCw5DKKezcHOJml1Sd2WGtKGgymmdCKXHpaiAVr9xqmBypNjFdpBaM7aupV2tOIdjlCObamGp&#10;b9O2ghieSskXJ7n1ocYFjtU5/spiy474DWGPPqPcxT+t3CUSY5ElGZcIBSPtkVjtK+HMY2u87GKZ&#10;9zxmqazsW1jnkj+VR1nkWvUsZZfxJPWKQarqQKPZ+5ShkJZ1/KhBpgSSCEiZBIwBVZBBVHLvTeYH&#10;ybhcW/oKiLGZaAzEYYEt/mLkCktLMTAKj3ClWoIgHjbJgwxmiUeuk4GMcFYYIJNiIkXU3ZOk+gY/&#10;yQPQPiil8tBzDpfLtrE8V+bGpaJlJ5JEARzbIfw2tRI1TzcjQjyGcB6CLemK/o2LR2jSlpCWOpMJ&#10;1/BzmHUyXixNsqsnTpWV8oSbCGRMW4g+LTbi3tBCNO0wSX2AMuk8+T0h1ISR/m4kPQGQ9pX6NhY/&#10;Rj+xhCIoaesRx4JVcNiyo2NgBbL63jthx6WycsOh0cWMONUOjZUny0PyJGPA7H+l1yCramcJ58pG&#10;v5XnLGzqlorsNMnTzVj0FaLqUllMytPOsqVuJAhNcnTZBNXnxFgJCpZtIRkwV5z7C1UoqS8pj6xY&#10;TK3YLufG7pSB4c7qSXfJrzwz4lM1oNHsK8pQSMuDWzIZycxhaY3yRyaqPKYEsSWsPLUEQakGJMYh&#10;xqIMM2vKUM9hwd0oTBZ+xr08A5lwJbQxCRspDzNim7MUNVlK3owJWO4jqwlJwpvXiK+YOISvbHEf&#10;evA3qHNLGFpoM4VCddTe2UGxiIcG471UGauiwb5+CoV91NO3muqnxmnFytvJaWSLHJJFYDxAhkUG&#10;m5ONWTZj+10mHBHScn9TFg1GqcYN4s6hAJJ2UgQyosxA4RANOt5PdPjsSymdCFM06qSV669Wiclt&#10;adUOqBYnqlbVuVHxZYi0LQqubKuPSH8xG0WM2dZFrPYotovVT4TRQsw6Hx2JIBejwvMiZc3TopE4&#10;pa1L+rD1oJcYcRbbyrIIVIwPhcO8TsIrQdsLg0gLsq0L5F662cdU+la8YyF5UbbEB1Pc+SplPwtp&#10;lR8pkwhkqSfRjIFNdqbETepSxm4QxZR8DuEKJ+YMuZ2EYFadazT7gPEI6f05uoAMLrk31EOZnEyW&#10;0Oi6BzCIRCdOUzzdjSEmD+fY1ZZxEsIwj/lQ5gsZmjL8IP/VdrPco00M5RGPNWGWgnop3c4GI6Ya&#10;mXssU0TC2xGfpCLkKJWOK+1ZrpV8SAYY2Z47+0YKeS6hlUtug9CdCtNEycFmCrhnk93joEx+O3nd&#10;sygSPIHae/wUCRxNKxbfTpPrz6NZ0y9Q8fR2qUQAJk2YxCAm0h3yI+0rjpKDESUYH5h82S7vkhJ5&#10;Mdn3b8M0h7zUR2+ko474L+QhQOs3XEtLllxN02t/SVOrr1NNNpTMkF0JB9OUNYZgzualPo0+0tcv&#10;gq1AmSw6nAgolDGby6plowSx7Fw+Q/m0dAJZubjUE/zWcTohfVuEg7m4g0kMYAWkbiAjTem06JPy&#10;rrzUf1xkCpDbIcYOigd+kjfpDw7087SxOEK6KgoEUVkGBblvIoh7AWnlPapfUhaBOYYDN8YHOpi9&#10;B+cYbxJBHsIsh3CIU4aMRC1GdntU3wbylL845jMYf0O4RuIuID+IX0w6Ds9R42rfgv5byCGfUv4A&#10;DNpAHgazJbDoTONYdg/qYaqpAA07nfHQ0BDcCkG1WyTVJ7sPE51MxrrtJnMgGgj098vHFw4MDuTy&#10;paSjgbw1qMbB/hxhwIXB5MRg8qn7tIOJfqqsxOSBgd/XG6SAqxGKQVR9KySFtjt89rkQHpdRZfhf&#10;KYNJTZQClkkOc4XUhdfnIJfTi0HpQFyyrWUis4/J8JiUIWrOchalA1ZNPjZyI76U+qCHCDTlQ22t&#10;WaVUyCSWwrzb1+WjxvqTKBz9b1wXo7fXf5DWrT+CMsjcqrc+T93d19PGtjW0aOkc6t/+GRQbecP1&#10;6966i7ras0p7jUWQAsrS3iaLFjv5fKaGYxmVOau5xsj7uMCiJjuoytW+lejIw/8L5gFKp1z0xuJv&#10;U2vn9XTI7Jto7nvvo2VLvwqhHVT31f0+N2XVk2vI8B7Jx/7CiUlBBo+fsmkIahRnKJWhaEQEG6un&#10;1zPZIRylyenC0tGWpXRuEKthWThmyem0k8PtpXwqT9lEnhxOPxVSqMyskzw+9GMRahCUPdsw4eA4&#10;EEK8Ng9lk+i46mE9iF+xIHADaH9JPzE0pAR3Htc5HF7kS7LiRPousjkgkHIYCM4M2iyLa7OUw0Cw&#10;uyDMC8hbMkUpLO7yuEY9IyFNI4Ia2B1ygo4m3cjmQD5hw0l1L6QvO+m98QR5oWDK7RgRXnKbRsLL&#10;rRoXVnHy3j+qQ5JSF3r88vrd/sSOcjrJ7UamsXiIx9EGKHjPQC/5PJVqIZEYwIIf+ZZ5QpY+bpRH&#10;xpnsCKVFNqixNbGRXUhhcHCQ/H55BoQoHA5Tb68sJsufA7l8Xq8XC0RjjrTsXUWG7N5m59vdmAlk&#10;8KhcuNLQOAehhVZRTuYSTARDkFcNTXfRpOp6StFSWrnmKkxKCIvLj5j1MKULAzRke4O29fyMkhDa&#10;cg844INWgkEaDVsTCIameoXGmKwkLUldttLFxaZmKMPd2B4UhsNiWkL4HG1t30wN9dNwscv4rgXy&#10;XVv9JUxodbR29c1KHzv88GeotWMbRSp81Du0lTraLqKa2IsUCYVozYY5dNiR10B4/4fa4q4JXUjd&#10;HberlOYcdSUtXXajyqoHk4dyRPzFjRGVNzEyY1uv/cjs7sA/M6/jQsqWQOeJUgZK1pT6n1Iy30nb&#10;B25QCmEG8suJdqir/T51dV2vHtab2nQBLVtxB1XUY5JL95DfI9uLMv2VIUZFGjaqUTZNZKtf6jqe&#10;7CePF8IR7gNYPDqdTvKqd9GM4Fl5Z5zd5HFAg5M4RNYbc03xuL9niCIxdEjEkRhIUgCdUz5+4wsG&#10;0e8zZHPJY2NDEPwZ8joDGBc2CBmvWgAmEjksXEUAIX1cK4sEn18yJxpiBi03hPTtEDoBLJyQGLRu&#10;h8dNg719FIpWqTyIhuxUrwAmESZDPf09VFVRi3NIX2iWShN3DiDGQWTXBeOknsEBCgXC5LC7lebv&#10;cfuRfellDuRF0jcY6I1TOAbhaPXN/UgSCySfB3WAeu7p76SKWI1aSKDZSL7VI8Wsb7gAi+gItbS2&#10;UUfrvRSsQNHhhyYYHmcTENEsRXCJtulGZ8hmZXHoVPPogcCBXr4hLLp9PuPWpZQ1EAjscsHGPcM/&#10;8MADbLfbGZUpcxa/+OKLYu8auCKDFb1oyemMfMEqQFmci+I6c9qVNHv2PdSz+Txa19VHa9deRUfP&#10;vZEaJl1Jxxz1O1qz9pOoAAe1tf2Mqqq+SEcf8wXyYtBtaumnSFg0ISeEDxJQ+1kopsqlYWTQGifD&#10;luFqmWFSaRGMdgjoydTT16uiG5SdGJkEM/LhD1aDPY3zzR3LqKv3bAi6NgqGHDSEBYVM7Jk8JklZ&#10;C7jaKI95Lofs2FzQhsy0N2xoURqq3OPt64d2JAIaYXbcIREpIE0mZvc7sTzbO5BIqsn60EN+QBta&#10;LqZIBAJE8op5HIohJraP0KZt19OcudfQYMIQThFMcLKL4FECWvJSvkhbykJLmj0+WKCODtnJkC+x&#10;+SGgjcVHEGqu2yMDTeofGhuEgtsRQ3sFlCAUcmZbymJZvqiKsakWa6IdSx8LhP2USLES0IINnaZv&#10;QPa47eRBw8uzGTKUZPEofcwF7Vh9vA6EIn5o5tDSkb68dz2YSuNvAAI9gvMo2e0hGki6kK8CBWMQ&#10;9rYhSiFdyZPsKtlsFWjpaqqMHISFVRR58lBXD1ZlWIHFsdA1FnqMhfAQRUNhlNtwCYeDWKi4sfhF&#10;XuR+iHpHHB4wXh/+qK+bSQ73H+lUngLBkNENUd5opIa6OzFu0VenT7uQmpt+SBXRf6ctLXfQquX/&#10;SYPd99LJp95Ah83+GmUxPlGCCY01wUt/TCQS6BcutKHMSYQ5ca2yy5l/hvKJUjowMEA1NTWm664x&#10;rhl25cqVfOmll9IzzzwjGbAtXLiQTj/9dFq1apU5Vb1LkLrsVHkxxlzuACXiPnIhBtEm27pfpvXt&#10;/0bRxpshqL+g5se/P30lTZ5STcvWnK2eD2np+QI1TruC2tt+Q709cn8K2mBjhOQWVX9/EpOXzHJI&#10;ZIdcydAUY3oU/UsCyiGMfCIzj0rOYmleETWehA0hz41NX6POjrso4J1EMt95oFBFavophUlrU+uF&#10;0GiqMJFjsuA1NJR+BeXDxB13ERQ09US234cJFlmQSTyCSdjaWozGXBDQ6KQ4VouMEUhzieCwzLia&#10;rwQ7hQOVWMVilZfqgiCQ7VZkCMlu75XPlCKDjtfUZ0072zIUgNC2u1FYtI88+V1QT9zvbh72L5BJ&#10;RaJRO9XWRrHijUP4ZtWCZGBI9oXdaI4gbdoygP7uoiDarnMbFlGoHtkm7jR2s2kAzSa3kWWKsaMu&#10;xYayTX0Q2IOoY1fQTq3bobfiOCPCzRXGtaIZB6knnkJ9u9BXhihTyJDLw8aCUG4SA3mLYfPmboTx&#10;qT63bTs0YQ6qRUI/ZL0/6CIX1MYM2myQoB0jX1DKcY4D+yz1IGBanqOSfuWwkzcWxXKgQB57JeKU&#10;e7dRpF6j8pIjrzIpjKM0EkhBmqkHPG0FGoh3wR4iKNhYRFoPZu0/3NCgXV4syFFMudWeRZaOPuJS&#10;OuTgS2lr2+0YJina3nMdNU+7gxqn3qLaadHSq6llfTcWL4hApoEJjGiUomXKPU1oYeoep2yhysQ/&#10;a9YsM1T5cqCXT8omZZQyySJkv7F69Wqur6/nBQsWjJYqgmx3o86ZC5A6lm0dJ1MJ7tzewTnOIxxz&#10;Ns7spU9xOss8gOPmuvk81M08OMBcWT2Pe7YzRyu+y609zP0I7wldwv2DzL0wTu9p3I9rckbUnE4l&#10;GdHCwTRyDD+VFidxmDLckBYX8KeAc86oMFbYVCoDKwvXAVyT5T7kIwFTF7uYh3pFF76Efb6reGs7&#10;cw+Scwav4s5+5qqq1fBbyO0I047wruBd3A33HuSP7Bfw1lYjnpqKb7FksxvlSqYlSUlvkDs7tg7n&#10;wzKKvHK2irQ7SDxikkPIR/AiHkAZEshvKIo6hfs25Idcs7kP1RIMXM+Tam9kVAd39SFtJD4k1SUR&#10;lCtmRUIAF9u7u6cDBykcJuEV52Q2oeoZixbO4iCL8nd3om+hzlIwm9uYD51zCdr6FHb5P8px1Jll&#10;utG+xXNctwn1G0c3E7MNdZhAfAmkiWhUHSMYDyLinOoDSR7KdnMKA0LS7+5F70MeZVx0oq8MITA0&#10;c97WxdzQ9E0m58e58aCvcC/8O9CfkDR3YEwMIBzRWTxl8nz2+67jiqqruF/8EWk/wnYljDyofCB+&#10;MSmYfmQqDbcsTBJ57xuUOhGyGF+IGH10aAiJq8Gzfyig0eLpQXmuFHVV4AEUOg1THfx3TqEDR4MX&#10;chx2K8ZaHFmOVn6b+1D2ftSbzBlV1ZeqNp3IZLNG/co8Ksi8mUyiEAcIB3r5BAhnZUsZRSDuKntE&#10;DVqyZAnV1dXRYYcdZrq8W7Beh8ZQVemlnv5WpZnIg1jTph6kfGWl29uTJHnYVjLqckDtwYI+4KtR&#10;2qwU2eOK0OAgFD4EmDJ5Brmg3FlPpbrlQ9rvtlrGCifxu13qyXF5Lziu7ilgcQ7tKD6YVfkjWkdV&#10;9Wk64ojrqIC8OzOn05TKtbR9+wDq5HBqql9N9eE3KBs/hmZNaqOK4CvUEPkiNFiiSVMupt7+Nmhs&#10;sq2MsssTZPJwD3SwSExWk1KQElQeRzXZuy3fO9DbTdS69adov9uhdaCeoV3VBC8hr9zOzJ5N02ru&#10;o3wWWlqhnzo6kNcQ3JGu1HVZg/YbiPdSc3OEunu3UCbXTRUxeb9YtFd5lc9Obqcf9cMUCdqopxOK&#10;F+pEXkSY2Xg9NOrL6T1H/Jz+/pefUF/vs9TV+hiFPD+m6VN+QxHfrXTQ1F+RPOcV9FxPRx32B5pz&#10;yM8o2Yd2r/kR1UW/R40N/0HSxG+vRj+DBi63OQp541vuBfQDlzNPTmcWfaSLImGHSp+hhecR5/RJ&#10;86FRX0szp99CS5fdSj2Dj9Cbi39J9cH76OCGP1DYdg4dPOv7NCn2KEVCX6RFb11MW3quobfX3kAR&#10;/6+pufpB9NPbaWbDD4mhiccRt/xa29SGy+mQqZfTlKrPq7yJ9g3lk1w2j9r5wTIUY1I6hhfagbxr&#10;vEemkHGSpry9jeqbQxQfsKkduKamS2ntumvVsLCjg8puQqSOaPNAnjZtR71POovkh+jko0P9/egA&#10;e2D87E3k/mw8HqfJkycrTUy0MtlClfubxrxf3hzo5ROkPLKFP2XKFNNlH7J69Squq6uRmuRnn3lh&#10;7BqVZ8PyxkrCUJ6zWAFDU8CxsTJPcqbQjeNepTHkoGnGfF/mNDSAFFa8oq1WBX/GcayQo7FruA+L&#10;9zDOO+AeqPwSD2BFLJpNH86bm74KDRRxiMYh6okkgGNlJHKxzXRFKxYNuegvmrTSonFiXQc7g3zI&#10;qWjdGfiJNtMG7SmNfNbELkSZP8BxpNWBPFRV/JpDnufYbX+VY7FX4fcn9gefZLf7CZ5UvQTnj3GN&#10;7xWOOn/HTQ3XqN2BNMoo2pnEIVksQIft7luHI9FWJD+wink0jLLENs93h8EBtAWSSUPjiHkv48bq&#10;a5Q2LVpJwH8zhx2/4obob5UmIppbEka06DjKn5Eq28309xpW3aj8mW0rdtFNEPcUY16AneREEg3L&#10;UFNhMjn0x0Ka05mc0Z9QbtnxqIpciP54FQ+KBlt1C/dBIw4F/5srg0+xmx5hn+cXHI3cxX2IJuT9&#10;E1dG/sjhwH3cvhXh6x5AH7gJY+ZudV0n+kwochk3NX9T1WsCfU001wzyleIOZLOT03ljXKSRfdHc&#10;KyMXcSx4A/ehn9dW3Ms9iKeq7noOV13OrXALe17m6tAy3o70e9COHvvjyN/97K8+j3sQh8f7c64I&#10;Pcc+55Pch/T7e5hd9h9wXeyXXF91u9qp6kWcQ0irIvo5nlTzde5GvFlpewxjGR5JUeNBLid1urtY&#10;nVvMrmHsdrTJXQJOoZIGkO/a2GU8hL7ch3JVVMzjAeS5G30V3Zlb4F7ZcCH3w+5H3VRXXgNNzohr&#10;wmH20YJ0PoCZFPMhGgEk0RHEW+yJhDW0zKyblLbvcBtb4aR4YoucUOVDB8ugo4mbKp8ZUMaAGIMd&#10;49t/mHkw8zkaCGf8zWP8JlQZDaG4ayhdcHd5/rmn+QOnnkVvvrmUDj2iaWScDmK535pJyoob6oL6&#10;mALW4e4opVI5stvy0FShPcJL3R/imfgzhdy2GDlcQWg3NrI7oBHbfNDmIgg7SS4nt7+D/P5B6tu+&#10;ngJ2N/kDeWgTLVC05YXjODntacoVsDIT1VtFbH1tTLInthjrhpTcbzPvrclTU4Kcqyr1UCgUpmSq&#10;W70aY3wswYe0q6FlTyanbSZ19cq9Bnn9I0weX4DcXqa+npVwk9fARCuTdKTcRnryVbGAP0MDScmr&#10;5EMihtqivpxUgkpf/MeiNP+WvWtITXgcHkor7U2e+o2SG2WriTZSzutG/RFt79wCd7SPXX6MQN6x&#10;7SOf24HSyr0k0fqHy7VfKO1t5hCwqfv18iS2vHEfJ/mhLg9MP4rgtscol5fX6fohmdGSHnl3Fu3h&#10;C1JyaEDtkohG60XfG0pn0ZbQahl9L1+L1WaUKireQz09SQpFYzTYtwz1shEJHkyV9svUV+b66Vak&#10;2wPt+Qyqis2ilm0vQgsPUz9UVa/bT6lMO1VWV1B3VxvCST5TOK/E+WpyOKEZ5qRP9KEfJbD6liIE&#10;UAZ5QMwNLaOWKmNH0PYepsqqWdS9fRnZ3e1UyPQhjblIw0eVgZnUnUhTY/g0nG+i/sJDiGQTBWPN&#10;lEwUKBSsoP4eactJVBOZRJ39L+M4S7HQidQ7uBxleRFlkgd20Kb5OqqKfIS2q3dWt5Dd3gVtej06&#10;cJZcLhtl1Xvh8Bon1ki0sHqREeWwjxeaiNzbK+Tz6lU0uX+JFSrZ7HZyetyUTWXIH4tRsidEIc8H&#10;aVAemKB1MB5qqPoUtW1fg2OUDb3WbT+eMgUXNU+upZatf4HbIph2mP2DPDAlWqPT7lJaZTqTJvkJ&#10;2AImG5nVnTY7ZaH2G19mRK04bcVnVVwYo1l5OnU32mB3sYafmlvV5+yGXeTdBZnWBa8LPV2mCgdc&#10;kX+3PwyZIHMjUG/VYKzabeTKMXmcDhpQT9K6yZkpoD7cGCVZsvu8ZJdr4CcvGshV8vzRfix+SfmN&#10;B+CMnVBBxrb4YqZ0YL5BJkMhOw32q68c7Hluu+02qQdGJ+LPfvazO9TJlo1v8yEz5/JzTy/eY/UV&#10;8J7JkcCXR8QXifyQA4H5aP2bR7jXBM7kmuCH9ljau0p91VUcDc7jximiWWsOVA45dLh9gzG5Dz2M&#10;nx7jStvColvAffUI/+rKy0ecewOfGHEeiZw54nwsKis/XAwTjFy5Q/iKwGVFt8bQIo7aHh0Rxuv9&#10;+ojzkP/f1bnDe65hO74zwt/CRxeN6T5RCXovKObXQbfwtHqjHmprjTaLeX/AFeGR7afRHNBsbVnP&#10;ddXNvOCp1/d4x6+uuIDDgW+zyzFygnF5L+GK2BUcdH9cDzbNPqEq9pViX6us/o8R/W5S6EWe5FtT&#10;dKuJqoVtkWjkuyPOp868eOT1dV8bcT4W06Z+vhgmVmEI2FIam75VdAt4buWw744RYeyu4fwLdQ3X&#10;qfPq2quUXV9z0wh/i6rwyLE30WmoP4/r60bm2eM6n2ORr3DTlG+WVVk0mnHx+OOP85QpU3jlyuWq&#10;w4uQ/uAHzuCOtn49ADQHLPU1IwVpRc2wNuujpzlC69S52/UDrqm4c0TYysrrR5xHar400j/6mRHn&#10;Y1FXN3JB6nQNC2WF/avq3B/7t6J7IHRN8XjazJ8Xj0NVw4uEQMDQKr3OHQW/EPZ9bkz3iU5F9FwO&#10;B8/h2uryWmRoNHuEa6+9lgMBn3zLi71OGy9dskwPBM0Bz4wptxb7edNMCDfXWercT29ypb2PK1xL&#10;2E73mGGM7Wen/WeG7baE4H+atkHUO/Y281iEXd8bDms7B8eGsK+r/m9l+2wP8Yzm4W3uSPC37KUn&#10;eHrj88ot4HmCK6IPc7Di2mIYIeq8b8S5RXVkeOtYo9Hse/bOTWyN5gAl6P4mB8PVtG37VcWx4/ff&#10;wM7cHLLlKyhXGKQEf0j5TW68lfs6Ksjr9dH2/k/bIpGbOBtvopq6ALW0fkyF8dC3ORJm6hz48bsa&#10;i/UVV3N7jzxo+J/F8B7Pdzngj1Au46ehRAXZ7X2ULlxc9K+LPckDqbXk8wWou8cBDTNMPX2fLEnv&#10;E3zY1E/T6o1LKE8/KrrX1HyUXRyh1q7fvqu8aTSaMqK/L8knHP9+rMLtHIvFeOOmlrJckWeHknzS&#10;CSci7y6Ohut59eqdl+PVl/7G0ZCbqyox6xLx7CMO540tm8uy3BYv/PVxPvKgabyudW1Zl0N4c9lL&#10;fMis47i3e+cvYC5Y8AQ3NFSo9pM2P+zQE9VreIbvMBWxL3Jz8/c4UvXpHfy8nqvZ6/0eB0NXKD9/&#10;4DscjV7L1n1kh2seu5xXcdD37R2ufbc4bZ9lv/cC9vmNh75Gc8zcH7LbfQ6Ho+cxOT6GMMfwj25/&#10;rRh20rTvszd0AVdWjby+vu5srqk6i2PRj4w7b3uaRYteR/1FkR/5UVo7P/CnP+80bxs2ruVQ1Kc+&#10;cGLzEDfOqOGhfO+EKcuu8vf/fUKel2aPy61e4Xn1tTfKsixP/vkB+fgeO9Aubk+An1ww3BdH8/bi&#10;RWxzSPt52Gf384yps3lD12DZtqHFCy/9L8+YfhivWtk6Mcpyzpe/xp/+1BdVZuZdeD5/8EMyUZQf&#10;F5w7j///mcZEfP75X+fTTx/5VG4pC/76F/7MJz9ZluUciw1t6/jgKfVc6XXz0tVLy7pcXd0reXJj&#10;jCPBqbzwxY07LcszT/+VP/mvE0dAjZdXX2KeOmUe332v8cT5/77wnHyRhR98chzf2N+P9G3vwoIh&#10;zPfff7/K92OP/5Xtbh8/DFsFGMXjj/+RP3zGKWXffsLi1xby9KZGfvSRh1V5Hn7kzxBwPl6zYVNZ&#10;lW/Fope4uTbKLz39N5XvPz+GNvRW8VstHWOW4+8PPsgf/8QZB0QblnLJt77KTkcAQrp9l8pW+pri&#10;HiOfH5SPm9C8Cy5R55/+9Fm0cX0brV3TVVYV37ltDS94diGdf+5F6vyKK7+JSfw52rIpOWY5Hnrw&#10;UWgiTeZZefPTn9/C05pm0iknnYoFvJMq5WevypQrvncuz5kzh4466ij1SztNTc2mz4489uhf6bBD&#10;jzTPype3VrxANTVb6ZST69T55IYMffzDx1BrS3n9aMHrr79K06dPp1NPPVWdn3DCCXTaaaft9GcM&#10;n33qaZp71PHmWXlz9HuPs63ftNn28TONWxPHvu94Coej1N6+TfmXC7OPOcHW0tFnO+H/na7K8f73&#10;n0rNzdNow/qNyn80f3/qyQPiu92lvLH4SX7ggQeoIlZFkxqMMflu2StC+rHH/0iTJzVRNFKlzg89&#10;bBblsg5avrS8JoiNm1ZTz/ZBes/cE9V5X982mnv0e2jJkmXqvJStq9dyX98AffkLXzJdypvp02bS&#10;+vVv09mf+xI1T55B2VT5LmzPPvtseubZp2j+/PnksMuvo5keo5APaC1dupJOwsKk3DnnayfbXl30&#10;qG1a81Q1MTbWVdMbr7xEIfmpuDLitA9/1PbGoiW22tpaVQ622+jlha+oD+2MhrMDvGzJKjrphA+Y&#10;LgcWjz32GDU0NNBBBx1iupQn9/zPPeRyeeioOUebLsOk27fw5s2b6eSTTzZdyp/t29bzdy69lP74&#10;xz+S2+uhJctWmT77kZbNb3BFpJnXvrVdzexvb1jKUxuP47Wrhspqpt/U8jwfNOW9vOzVNpXvTVsW&#10;Q7s8EuUa2KEc8Y5WrouG+V9OPIUd5OFIoJ4XPFOe949KaV2xgec0HsFvrTHqoJxZ+OpTPGvacbxy&#10;2divCm5tfYuPPvIYft/7juPahgjb3MSP/aW8tod3xq9+eQsfffQsbtk0Qe6HjZPrf3gzzz3uJO4a&#10;2HHV2L5lNb/n8GP52Ln/wvW1Dex0+Pgvjy4q+/Z7+aXnuHHKJPZ4/fzywvKdU5a9tpCnNc/kWGwK&#10;3/+nMX+MieR7uodOquOzPvUJ9VyBm3z8VJndohnNz2+7iX86/2p+aeGTPH36HF5lysX9ymtvPM51&#10;NTP47TVGZnp623nmtPfzg79/pawqe8Gzv+YZDcfwhuXGpJ6Ib8Qkfwz//t4dO9hrz/2V/ehUy5e8&#10;qfw2vN3Oxx17Oi9ZvKGsyjya5c8t4Un+yRDS28q6HMKKVa9zRfggXrNy7NsVy5a/wFMmNfKv7/2d&#10;8m9p3cCHzT6F27Ylyrrsd97yPxz2hHnVirfKuhzz589ntz/Ei1aM/RDjyqUvc1Pdofybe4wHyza3&#10;vs2HH/pB3rZ15w8KlhO/ue937PNH+LXF5d2O99zzIPvCU3lL245K28rnn+GGgJfv/8Nvld/6lS2Q&#10;HYfzqq3dZVlmHorzaae+l9vblvJzL/yFZ806mtdvjO//sqxe+yLXVE/ijes7VWYGB/t5SsN7+Pln&#10;y0tgdXUu5rBzMm9ebTxZuHXLEp7edAS/8co/fnCjdet2rqlp5ldf2cXf2J5gbHh1LU+PzuD1b0+A&#10;1d9u0rL5LT5o+om8cV3uXZUlke3lWgjthx4Z+yGlcuDW637Ok8NH8yP37+QHcMqEn/yX/DBJHT//&#10;svxwzbtjKL8JGvUcfuihnT9JXE4kkimePXsuP/zYU2Vdnt6eHDdOfx//YSfadCn9HXE+9KCj+cGn&#10;ylObvuj8c/i2n9yg8t7atpojkUm8eu2uffRrr9yTlnVrbV0FtWwy7kFv2dxJNjtTZWVEnZcL7W1d&#10;NGNmMy1d9oY6jw+mKB4fpOqqmDp/J+RHFKLRMLVsHfvhiHJBPvrvcDgoJ786UeZ0dHSQ3O9KJKyP&#10;4L8zmzZtIRuGSG2N8aMu5cbvf3Un33DjD+lvzzxNZ372JHVPtxy58/b5fN1119FDDz1EJx//vndd&#10;jk0trSQ/cVZbW226lDcDAwPU3t6OeaXCdClPvF4HJZMpqqoynll6J+RnLFOpFNXXl9+Dq/Htnfzo&#10;o4/SjTfcQH4v8eRJBxMXiA6eNYN+9JOxPx60T/n+NZfzySfL+8VE875+OZ9ysvFlpnJj3pcv4k99&#10;7Asq71879/N8xofGLscrLy1mtyvAS980NOe//X0Bv++Ek7m9q6csy22x+oUV3ByayitXlPf73sKy&#10;Fa/y9KbjecvGsbc/f3//nXzIwUfy8uXGK1qvLV7Ep33wHF6/Xn7uqbzo697GQa+Pn3+qvG4xjWbV&#10;opd5akMVP2e+vvNOPPC7e/jQWXN5xVKjr762aAWffrq0X3nernjgd7/kyqiPlyw2dg+WvLmMP/ax&#10;T/Hqt3ftFZ79zQtPP8Ie6G7rzc9IP7fgTT7xlM/xug07apQL/vR7rnbIzxsbzxysW76BT33/R/i1&#10;dVvKqsxjsXz5Qm6oPwia9AR553vTltU8fUYTMuNiv7eaW7fu+LBVOdDX0cdT62eoz58G/C7etGF4&#10;gMy74BL+3neGP694803z2eMNqTLX1k3mdRvL8wMupax7fTXPrJ3Fa9aU/yBZvGQh11QezG+tGP64&#10;xRWXf4svnjf8He2bb5LPfhofwwhEKvjNN8tzm/8r5/wb28gO45T8Fz/u8Yt7rU+Wlgff/eY8+fFY&#10;jgYDqhxeH8aXzcV3//ZBVY7vfvdCvvjCs4tlMtpPwoY4EJrMy94s7wfl7rjtVvUxE7db2tHOa9eV&#10;55xy9x3z2YVyOGxu1T7buszf2wTzLjiXr7hy+MM+d//kx+rDLW6/jwPuEK95hw9IlRMrV77OjY0H&#10;8xuLyus9d41Go9FoNBqNRqPRaDQajUaj0Wg0Go1Go9FoNBqNRqPRaDQajUaj0Wg0Go1Go9FoNBqN&#10;RqPRaDQajUaj0Wg0Go1Gs/cg+j/nPB4OZn/hPQAAAABJRU5ErkJgglBLAQItABQABgAIAAAAIQCx&#10;gme2CgEAABMCAAATAAAAAAAAAAAAAAAAAAAAAABbQ29udGVudF9UeXBlc10ueG1sUEsBAi0AFAAG&#10;AAgAAAAhADj9If/WAAAAlAEAAAsAAAAAAAAAAAAAAAAAOwEAAF9yZWxzLy5yZWxzUEsBAi0AFAAG&#10;AAgAAAAhAHIpEi2TBAAAIxQAAA4AAAAAAAAAAAAAAAAAOgIAAGRycy9lMm9Eb2MueG1sUEsBAi0A&#10;FAAGAAgAAAAhAC5s8ADFAAAApQEAABkAAAAAAAAAAAAAAAAA+QYAAGRycy9fcmVscy9lMm9Eb2Mu&#10;eG1sLnJlbHNQSwECLQAUAAYACAAAACEAdvTdFOAAAAAIAQAADwAAAAAAAAAAAAAAAAD1BwAAZHJz&#10;L2Rvd25yZXYueG1sUEsBAi0ACgAAAAAAAAAhAPXwB5+skQIArJECABQAAAAAAAAAAAAAAAAAAgkA&#10;AGRycy9tZWRpYS9pbWFnZTEucG5nUEsBAi0ACgAAAAAAAAAhACD/qvDJlQQAyZUEABQAAAAAAAAA&#10;AAAAAAAA4JoCAGRycy9tZWRpYS9pbWFnZTIucG5nUEsFBgAAAAAHAAcAvgEAANswBwAAAA==&#10;">
                      <v:rect id="Rectangle 195" o:spid="_x0000_s1216" style="position:absolute;left:9173;top:30245;width:43167;height:8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tpVwgAAANwAAAAPAAAAZHJzL2Rvd25yZXYueG1sRE9Ni8Iw&#10;EL0L/ocwgjdNXVBs1yjiKnp0VdC9Dc1sW7aZlCba6q83C4K3ebzPmS1aU4ob1a6wrGA0jEAQp1YX&#10;nCk4HTeDKQjnkTWWlknBnRws5t3ODBNtG/6m28FnIoSwS1BB7n2VSOnSnAy6oa2IA/dra4M+wDqT&#10;usYmhJtSfkTRRBosODTkWNEqp/TvcDUKttNqednZR5OV65/teX+Ov46xV6rfa5efIDy1/i1+uXc6&#10;zI/H8P9MuEDOnwAAAP//AwBQSwECLQAUAAYACAAAACEA2+H2y+4AAACFAQAAEwAAAAAAAAAAAAAA&#10;AAAAAAAAW0NvbnRlbnRfVHlwZXNdLnhtbFBLAQItABQABgAIAAAAIQBa9CxbvwAAABUBAAALAAAA&#10;AAAAAAAAAAAAAB8BAABfcmVscy8ucmVsc1BLAQItABQABgAIAAAAIQA3RtpVwgAAANwAAAAPAAAA&#10;AAAAAAAAAAAAAAcCAABkcnMvZG93bnJldi54bWxQSwUGAAAAAAMAAwC3AAAA9gIAAAAA&#10;" filled="f" stroked="f">
                        <v:textbox inset="0,0,0,0">
                          <w:txbxContent>
                            <w:p w:rsidR="00675B45" w:rsidRPr="005B0371" w:rsidRDefault="00675B45" w:rsidP="006E7A3E">
                              <w:pPr>
                                <w:pStyle w:val="FigureCapture"/>
                              </w:pPr>
                              <w:r w:rsidRPr="006E7A3E">
                                <w:rPr>
                                  <w:rStyle w:val="FigureCaptureChar"/>
                                  <w:bCs/>
                                </w:rPr>
                                <w:t>Figure 15</w:t>
                              </w:r>
                              <w:r w:rsidRPr="006E7A3E">
                                <w:rPr>
                                  <w:rStyle w:val="FigureCaptureChar"/>
                                  <w:b/>
                                  <w:bCs/>
                                </w:rPr>
                                <w:t xml:space="preserve"> (b)</w:t>
                              </w:r>
                              <w:r>
                                <w:rPr>
                                  <w:rStyle w:val="FigureCaptureChar"/>
                                </w:rPr>
                                <w:t xml:space="preserve"> </w:t>
                              </w:r>
                              <w:r w:rsidRPr="006E7A3E">
                                <w:rPr>
                                  <w:rStyle w:val="FigureCaptureChar"/>
                                </w:rPr>
                                <w:t xml:space="preserve">: </w:t>
                              </w:r>
                              <w:r w:rsidRPr="006E7A3E">
                                <w:rPr>
                                  <w:rStyle w:val="FigureCaptureChar"/>
                                  <w:rFonts w:asciiTheme="majorBidi" w:hAnsiTheme="majorBidi" w:cstheme="majorBidi"/>
                                </w:rPr>
                                <w:t>Combination of LiDAR, spectrogram</w:t>
                              </w:r>
                              <w:r w:rsidRPr="005B0371">
                                <w:t xml:space="preserve"> </w:t>
                              </w:r>
                              <w:r w:rsidRPr="00D0105D">
                                <w:t>and image from 0.</w:t>
                              </w:r>
                              <w:r w:rsidRPr="006E7A3E">
                                <w:t>85 [m]  orthogonally as measured from the LiDAR</w:t>
                              </w:r>
                              <w:r w:rsidRPr="005B0371">
                                <w:t xml:space="preserve">. </w:t>
                              </w:r>
                            </w:p>
                            <w:p w:rsidR="00675B45" w:rsidRDefault="00675B45" w:rsidP="004979EA">
                              <w:pPr>
                                <w:spacing w:after="160" w:line="259" w:lineRule="auto"/>
                                <w:ind w:left="0" w:firstLine="0"/>
                                <w:jc w:val="left"/>
                              </w:pPr>
                            </w:p>
                          </w:txbxContent>
                        </v:textbox>
                      </v:rect>
                      <v:group id="Group 198" o:spid="_x0000_s1217" style="position:absolute;width:60636;height:30968" coordsize="60637,30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group id="Group 111268" o:spid="_x0000_s1218" style="position:absolute;left:1201;width:59436;height:30968" coordorigin="269,-1846" coordsize="57868,29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HpyxAAAAN8AAAAPAAAAZHJzL2Rvd25yZXYueG1sRE9Na8JA&#10;EL0X+h+WEbzVzSqVEl1FpBUPUqgWSm9DdkyC2dmQ3Sbx33cOhR4f73u9HX2jeupiHdiCmWWgiIvg&#10;ai4tfF7enl5AxYTssAlMFu4UYbt5fFhj7sLAH9SfU6kkhGOOFqqU2lzrWFTkMc5CSyzcNXQek8Cu&#10;1K7DQcJ9o+dZttQea5aGClvaV1Tczj/ewmHAYbcwr/3pdt3fvy/P718nQ9ZOJ+NuBSrRmP7Ff+6j&#10;k/nGzJcyWP4IAL35BQAA//8DAFBLAQItABQABgAIAAAAIQDb4fbL7gAAAIUBAAATAAAAAAAAAAAA&#10;AAAAAAAAAABbQ29udGVudF9UeXBlc10ueG1sUEsBAi0AFAAGAAgAAAAhAFr0LFu/AAAAFQEAAAsA&#10;AAAAAAAAAAAAAAAAHwEAAF9yZWxzLy5yZWxzUEsBAi0AFAAGAAgAAAAhALEIenLEAAAA3wAAAA8A&#10;AAAAAAAAAAAAAAAABwIAAGRycy9kb3ducmV2LnhtbFBLBQYAAAAAAwADALcAAAD4AgAAAAA=&#10;">
                          <v:rect id="Rectangle 111269" o:spid="_x0000_s1219" style="position:absolute;left:1361;top:27;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qElxQAAAN8AAAAPAAAAZHJzL2Rvd25yZXYueG1sRE9Na8JA&#10;EL0X/A/LCL3VTTyEJLqKqMUcWy1ob0N2mgSzsyG7TdL++m6h0OPjfa+3k2nFQL1rLCuIFxEI4tLq&#10;hisFb5fnpxSE88gaW8uk4IscbDezhzXm2o78SsPZVyKEsMtRQe19l0vpypoMuoXtiAP3YXuDPsC+&#10;krrHMYSbVi6jKJEGGw4NNXa0r6m8nz+NglPa7W6F/R6r9vh+ur5cs8Ml80o9zqfdCoSnyf+L/9yF&#10;DvPjeJlk8PsnAJCbHwAAAP//AwBQSwECLQAUAAYACAAAACEA2+H2y+4AAACFAQAAEwAAAAAAAAAA&#10;AAAAAAAAAAAAW0NvbnRlbnRfVHlwZXNdLnhtbFBLAQItABQABgAIAAAAIQBa9CxbvwAAABUBAAAL&#10;AAAAAAAAAAAAAAAAAB8BAABfcmVscy8ucmVsc1BLAQItABQABgAIAAAAIQDv3qElxQAAAN8AAAAP&#10;AAAAAAAAAAAAAAAAAAcCAABkcnMvZG93bnJldi54bWxQSwUGAAAAAAMAAwC3AAAA+QIAAAAA&#10;" filled="f" stroked="f">
                            <v:textbox inset="0,0,0,0">
                              <w:txbxContent>
                                <w:p w:rsidR="00675B45" w:rsidRDefault="00675B45" w:rsidP="00721457">
                                  <w:pPr>
                                    <w:spacing w:after="160" w:line="259" w:lineRule="auto"/>
                                    <w:ind w:left="0" w:firstLine="0"/>
                                    <w:jc w:val="left"/>
                                  </w:pPr>
                                  <w:r>
                                    <w:rPr>
                                      <w:sz w:val="22"/>
                                    </w:rPr>
                                    <w:t xml:space="preserve"> </w:t>
                                  </w:r>
                                </w:p>
                              </w:txbxContent>
                            </v:textbox>
                          </v:rect>
                          <v:rect id="Rectangle 111270" o:spid="_x0000_s1220" style="position:absolute;left:1361;top:316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Z5lxAAAAN8AAAAPAAAAZHJzL2Rvd25yZXYueG1sRE9La8JA&#10;EL4L/odlhN50Ew+tRleRPtCj1YL1NmTHJJidDdmtSfvrnUPB48f3Xq57V6sbtaHybCCdJKCIc28r&#10;Lgx8HT/GM1AhIlusPZOBXwqwXg0HS8ys7/iTbodYKAnhkKGBMsYm0zrkJTkME98QC3fxrcMosC20&#10;bbGTcFfraZI8a4cVS0OJDb2WlF8PP87AdtZsvnf+ryvq9/P2tD/N347zaMzTqN8sQEXq40P8795Z&#10;mZ+m0xd5IH8EgF7dAQAA//8DAFBLAQItABQABgAIAAAAIQDb4fbL7gAAAIUBAAATAAAAAAAAAAAA&#10;AAAAAAAAAABbQ29udGVudF9UeXBlc10ueG1sUEsBAi0AFAAGAAgAAAAhAFr0LFu/AAAAFQEAAAsA&#10;AAAAAAAAAAAAAAAAHwEAAF9yZWxzLy5yZWxzUEsBAi0AFAAGAAgAAAAhAPs9nmXEAAAA3wAAAA8A&#10;AAAAAAAAAAAAAAAABwIAAGRycy9kb3ducmV2LnhtbFBLBQYAAAAAAwADALcAAAD4AgAAAAA=&#10;" filled="f" stroked="f">
                            <v:textbox inset="0,0,0,0">
                              <w:txbxContent>
                                <w:p w:rsidR="00675B45" w:rsidRDefault="00675B45" w:rsidP="00721457">
                                  <w:pPr>
                                    <w:spacing w:after="160" w:line="259" w:lineRule="auto"/>
                                    <w:ind w:left="0" w:firstLine="0"/>
                                    <w:jc w:val="left"/>
                                  </w:pPr>
                                  <w:r>
                                    <w:t xml:space="preserve"> </w:t>
                                  </w:r>
                                </w:p>
                              </w:txbxContent>
                            </v:textbox>
                          </v:rect>
                          <v:shape id="Picture 111271" o:spid="_x0000_s1221" type="#_x0000_t75" style="position:absolute;left:22476;top:919;width:35662;height:26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dZxQAAAN8AAAAPAAAAZHJzL2Rvd25yZXYueG1sRE/PT8Iw&#10;FL6b+D80j8SbdOPgyKQQMDHqSWBw8PZcn+3C+jrXyiZ/vTUx8fjl+71Yja4VZ+pD41lBPs1AENde&#10;N2wUHKrH2zmIEJE1tp5JwTcFWC2vrxZYaj/wjs77aEQK4VCiAhtjV0oZaksOw9R3xIn78L3DmGBv&#10;pO5xSOGulbMsu5MOG04NFjt6sFSf9l9OwXbbDU3xZKrq8vpm7OemuBxf3pW6mYzrexCRxvgv/nM/&#10;6zQ/z2dFDr9/EgC5/AEAAP//AwBQSwECLQAUAAYACAAAACEA2+H2y+4AAACFAQAAEwAAAAAAAAAA&#10;AAAAAAAAAAAAW0NvbnRlbnRfVHlwZXNdLnhtbFBLAQItABQABgAIAAAAIQBa9CxbvwAAABUBAAAL&#10;AAAAAAAAAAAAAAAAAB8BAABfcmVscy8ucmVsc1BLAQItABQABgAIAAAAIQBm+odZxQAAAN8AAAAP&#10;AAAAAAAAAAAAAAAAAAcCAABkcnMvZG93bnJldi54bWxQSwUGAAAAAAMAAwC3AAAA+QIAAAAA&#10;">
                            <v:imagedata r:id="rId117" o:title=""/>
                          </v:shape>
                          <v:shape id="Picture 111272" o:spid="_x0000_s1222" type="#_x0000_t75" style="position:absolute;left:269;top:-1846;width:22218;height:25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Jf9xgAAAN8AAAAPAAAAZHJzL2Rvd25yZXYueG1sRE9bS8Mw&#10;FH4X/A/hCL65tB3OrS4bIgw3fBjuIvh2aM6aYnPSJdlW/70ZCD5+fPfpvLetOJMPjWMF+SADQVw5&#10;3XCtYLddPIxBhIissXVMCn4owHx2ezPFUrsLf9B5E2uRQjiUqMDE2JVShsqQxTBwHXHiDs5bjAn6&#10;WmqPlxRuW1lk2UhabDg1GOzo1VD1vTlZBW21+uyO3rxN3ve8HhaHx+Pua6XU/V3/8gwiUh//xX/u&#10;pU7z87x4KuD6JwGQs18AAAD//wMAUEsBAi0AFAAGAAgAAAAhANvh9svuAAAAhQEAABMAAAAAAAAA&#10;AAAAAAAAAAAAAFtDb250ZW50X1R5cGVzXS54bWxQSwECLQAUAAYACAAAACEAWvQsW78AAAAVAQAA&#10;CwAAAAAAAAAAAAAAAAAfAQAAX3JlbHMvLnJlbHNQSwECLQAUAAYACAAAACEACxyX/cYAAADfAAAA&#10;DwAAAAAAAAAAAAAAAAAHAgAAZHJzL2Rvd25yZXYueG1sUEsFBgAAAAADAAMAtwAAAPoCAAAAAA==&#10;">
                            <v:imagedata r:id="rId118" o:title=""/>
                          </v:shape>
                          <v:rect id="Rectangle 111273" o:spid="_x0000_s1223" style="position:absolute;left:477;top:24566;width:23847;height:3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wASxAAAAN8AAAAPAAAAZHJzL2Rvd25yZXYueG1sRE/LasJA&#10;FN0X/IfhCt3VSSzYmDqKqEWXvsB2d8ncJsHMnZCZmujXO0LB5eG8J7POVOJCjSstK4gHEQjizOqS&#10;cwXHw9dbAsJ5ZI2VZVJwJQezae9lgqm2Le/osve5CCHsUlRQeF+nUrqsIINuYGviwP3axqAPsMml&#10;brAN4aaSwygaSYMlh4YCa1oUlJ33f0bBOqnn3xt7a/Nq9bM+bU/j5WHslXrtd/NPEJ46/xT/uzc6&#10;zI/j4cc7PP4EAHJ6BwAA//8DAFBLAQItABQABgAIAAAAIQDb4fbL7gAAAIUBAAATAAAAAAAAAAAA&#10;AAAAAAAAAABbQ29udGVudF9UeXBlc10ueG1sUEsBAi0AFAAGAAgAAAAhAFr0LFu/AAAAFQEAAAsA&#10;AAAAAAAAAAAAAAAAHwEAAF9yZWxzLy5yZWxzUEsBAi0AFAAGAAgAAAAhAAvvABLEAAAA3wAAAA8A&#10;AAAAAAAAAAAAAAAABwIAAGRycy9kb3ducmV2LnhtbFBLBQYAAAAAAwADALcAAAD4AgAAAAA=&#10;" filled="f" stroked="f">
                            <v:textbox inset="0,0,0,0">
                              <w:txbxContent>
                                <w:p w:rsidR="00675B45" w:rsidRPr="004979EA" w:rsidRDefault="00675B45" w:rsidP="006E7A3E">
                                  <w:pPr>
                                    <w:pStyle w:val="FIgureInnerTitles"/>
                                  </w:pPr>
                                  <w:r w:rsidRPr="004979EA">
                                    <w:t>Distance[m]</w:t>
                                  </w:r>
                                  <w:r>
                                    <w:t xml:space="preserve"> </w:t>
                                  </w:r>
                                  <w:r w:rsidRPr="004979EA">
                                    <w:t>(perpendicular to row)</w:t>
                                  </w:r>
                                </w:p>
                              </w:txbxContent>
                            </v:textbox>
                          </v:rect>
                          <v:rect id="Rectangle 111274" o:spid="_x0000_s1224" style="position:absolute;left:22487;top:25707;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phmxAAAAN8AAAAPAAAAZHJzL2Rvd25yZXYueG1sRE/LasJA&#10;FN0X/IfhCt3VSaTYmDqKqEWXvsB2d8ncJsHMnZCZmujXO0LB5eG8J7POVOJCjSstK4gHEQjizOqS&#10;cwXHw9dbAsJ5ZI2VZVJwJQezae9lgqm2Le/osve5CCHsUlRQeF+nUrqsIINuYGviwP3axqAPsMml&#10;brAN4aaSwygaSYMlh4YCa1oUlJ33f0bBOqnn3xt7a/Nq9bM+bU/j5WHslXrtd/NPEJ46/xT/uzc6&#10;zI/j4cc7PP4EAHJ6BwAA//8DAFBLAQItABQABgAIAAAAIQDb4fbL7gAAAIUBAAATAAAAAAAAAAAA&#10;AAAAAAAAAABbQ29udGVudF9UeXBlc10ueG1sUEsBAi0AFAAGAAgAAAAhAFr0LFu/AAAAFQEAAAsA&#10;AAAAAAAAAAAAAAAAHwEAAF9yZWxzLy5yZWxzUEsBAi0AFAAGAAgAAAAhAIQGmGbEAAAA3wAAAA8A&#10;AAAAAAAAAAAAAAAABwIAAGRycy9kb3ducmV2LnhtbFBLBQYAAAAAAwADALcAAAD4AgAAAAA=&#10;" filled="f" stroked="f">
                            <v:textbox inset="0,0,0,0">
                              <w:txbxContent>
                                <w:p w:rsidR="00675B45" w:rsidRDefault="00675B45" w:rsidP="00721457">
                                  <w:pPr>
                                    <w:spacing w:after="160" w:line="259" w:lineRule="auto"/>
                                    <w:ind w:left="0" w:firstLine="0"/>
                                    <w:jc w:val="left"/>
                                  </w:pPr>
                                  <w:r>
                                    <w:t xml:space="preserve"> </w:t>
                                  </w:r>
                                </w:p>
                              </w:txbxContent>
                            </v:textbox>
                          </v:rect>
                        </v:group>
                        <v:rect id="Rectangle 197" o:spid="_x0000_s1225" style="position:absolute;left:-8646;top:10551;width:20593;height:33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jhXxAAAANwAAAAPAAAAZHJzL2Rvd25yZXYueG1sRI9Ba8JA&#10;EIXvBf/DMoK3umsOVlPXUISKeLFVweuQnW5Cs7MhuzXJv3cLhd5meO9782ZTDK4Rd+pC7VnDYq5A&#10;EJfe1Gw1XC/vzysQISIbbDyThpECFNvJ0wZz43v+pPs5WpFCOOSooYqxzaUMZUUOw9y3xEn78p3D&#10;mNbOStNhn8JdIzOlltJhzelChS3tKiq/zz8u1Rj3dBxZ2vVydbOqzz4Gdeq1nk2Ht1cQkYb4b/6j&#10;DyZx6xf4fSZNILcPAAAA//8DAFBLAQItABQABgAIAAAAIQDb4fbL7gAAAIUBAAATAAAAAAAAAAAA&#10;AAAAAAAAAABbQ29udGVudF9UeXBlc10ueG1sUEsBAi0AFAAGAAgAAAAhAFr0LFu/AAAAFQEAAAsA&#10;AAAAAAAAAAAAAAAAHwEAAF9yZWxzLy5yZWxzUEsBAi0AFAAGAAgAAAAhAMJSOFfEAAAA3AAAAA8A&#10;AAAAAAAAAAAAAAAABwIAAGRycy9kb3ducmV2LnhtbFBLBQYAAAAAAwADALcAAAD4AgAAAAA=&#10;" filled="f" stroked="f">
                          <v:textbox inset="0,0,0,0">
                            <w:txbxContent>
                              <w:p w:rsidR="00675B45" w:rsidRDefault="00675B45" w:rsidP="004160E5">
                                <w:pPr>
                                  <w:pStyle w:val="FIgureInnerTitles"/>
                                </w:pPr>
                                <w:r>
                                  <w:t>[Distance [m]</w:t>
                                </w:r>
                              </w:p>
                              <w:p w:rsidR="00675B45" w:rsidRDefault="00675B45" w:rsidP="004160E5">
                                <w:pPr>
                                  <w:spacing w:after="160" w:line="259" w:lineRule="auto"/>
                                  <w:ind w:left="0" w:firstLine="0"/>
                                  <w:jc w:val="left"/>
                                </w:pPr>
                              </w:p>
                            </w:txbxContent>
                          </v:textbox>
                        </v:rect>
                      </v:group>
                    </v:group>
                  </w:pict>
                </mc:Fallback>
              </mc:AlternateContent>
            </w:r>
          </w:p>
        </w:tc>
      </w:tr>
      <w:tr w:rsidR="00721457" w:rsidTr="006E7A3E">
        <w:trPr>
          <w:trHeight w:val="6246"/>
        </w:trPr>
        <w:tc>
          <w:tcPr>
            <w:tcW w:w="9922" w:type="dxa"/>
            <w:vAlign w:val="bottom"/>
          </w:tcPr>
          <w:p w:rsidR="00721457" w:rsidRDefault="00600F76" w:rsidP="006E7A3E">
            <w:pPr>
              <w:pStyle w:val="FIgureInnerTitles"/>
              <w:jc w:val="both"/>
            </w:pPr>
            <w:r>
              <w:rPr>
                <w:noProof/>
              </w:rPr>
              <w:lastRenderedPageBreak/>
              <mc:AlternateContent>
                <mc:Choice Requires="wpg">
                  <w:drawing>
                    <wp:anchor distT="0" distB="0" distL="114300" distR="114300" simplePos="0" relativeHeight="251827200" behindDoc="0" locked="0" layoutInCell="1" allowOverlap="1" wp14:anchorId="006F925B" wp14:editId="0930F111">
                      <wp:simplePos x="0" y="0"/>
                      <wp:positionH relativeFrom="column">
                        <wp:posOffset>50800</wp:posOffset>
                      </wp:positionH>
                      <wp:positionV relativeFrom="paragraph">
                        <wp:posOffset>-542290</wp:posOffset>
                      </wp:positionV>
                      <wp:extent cx="6009640" cy="3736975"/>
                      <wp:effectExtent l="0" t="0" r="0" b="0"/>
                      <wp:wrapNone/>
                      <wp:docPr id="207" name="Group 207"/>
                      <wp:cNvGraphicFramePr/>
                      <a:graphic xmlns:a="http://schemas.openxmlformats.org/drawingml/2006/main">
                        <a:graphicData uri="http://schemas.microsoft.com/office/word/2010/wordprocessingGroup">
                          <wpg:wgp>
                            <wpg:cNvGrpSpPr/>
                            <wpg:grpSpPr>
                              <a:xfrm>
                                <a:off x="0" y="0"/>
                                <a:ext cx="6009640" cy="3736975"/>
                                <a:chOff x="0" y="0"/>
                                <a:chExt cx="6009693" cy="3737462"/>
                              </a:xfrm>
                            </wpg:grpSpPr>
                            <wpg:grpSp>
                              <wpg:cNvPr id="201" name="Group 201"/>
                              <wpg:cNvGrpSpPr/>
                              <wpg:grpSpPr>
                                <a:xfrm>
                                  <a:off x="0" y="0"/>
                                  <a:ext cx="6009693" cy="2853055"/>
                                  <a:chOff x="0" y="0"/>
                                  <a:chExt cx="6010202" cy="2853055"/>
                                </a:xfrm>
                              </wpg:grpSpPr>
                              <wpg:grpSp>
                                <wpg:cNvPr id="111285" name="Group 111285"/>
                                <wpg:cNvGrpSpPr/>
                                <wpg:grpSpPr>
                                  <a:xfrm>
                                    <a:off x="146562" y="0"/>
                                    <a:ext cx="5863640" cy="2853055"/>
                                    <a:chOff x="0" y="0"/>
                                    <a:chExt cx="5863640" cy="2853280"/>
                                  </a:xfrm>
                                </wpg:grpSpPr>
                                <wps:wsp>
                                  <wps:cNvPr id="111286" name="Rectangle 111286"/>
                                  <wps:cNvSpPr/>
                                  <wps:spPr>
                                    <a:xfrm>
                                      <a:off x="123825" y="0"/>
                                      <a:ext cx="46619" cy="206429"/>
                                    </a:xfrm>
                                    <a:prstGeom prst="rect">
                                      <a:avLst/>
                                    </a:prstGeom>
                                    <a:ln>
                                      <a:noFill/>
                                    </a:ln>
                                  </wps:spPr>
                                  <wps:txbx>
                                    <w:txbxContent>
                                      <w:p w:rsidR="00675B45" w:rsidRDefault="00675B45" w:rsidP="00721457">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111287" name="Rectangle 111287"/>
                                  <wps:cNvSpPr/>
                                  <wps:spPr>
                                    <a:xfrm>
                                      <a:off x="123825" y="0"/>
                                      <a:ext cx="50673" cy="224380"/>
                                    </a:xfrm>
                                    <a:prstGeom prst="rect">
                                      <a:avLst/>
                                    </a:prstGeom>
                                    <a:ln>
                                      <a:noFill/>
                                    </a:ln>
                                  </wps:spPr>
                                  <wps:txbx>
                                    <w:txbxContent>
                                      <w:p w:rsidR="00675B45" w:rsidRDefault="00675B45" w:rsidP="00721457">
                                        <w:pPr>
                                          <w:spacing w:after="160" w:line="259" w:lineRule="auto"/>
                                          <w:ind w:left="0" w:firstLine="0"/>
                                          <w:jc w:val="left"/>
                                        </w:pPr>
                                        <w:r>
                                          <w:t xml:space="preserve"> </w:t>
                                        </w:r>
                                      </w:p>
                                    </w:txbxContent>
                                  </wps:txbx>
                                  <wps:bodyPr horzOverflow="overflow" vert="horz" lIns="0" tIns="0" rIns="0" bIns="0" rtlCol="0">
                                    <a:noAutofit/>
                                  </wps:bodyPr>
                                </wps:wsp>
                                <wps:wsp>
                                  <wps:cNvPr id="111288" name="Rectangle 111288"/>
                                  <wps:cNvSpPr/>
                                  <wps:spPr>
                                    <a:xfrm>
                                      <a:off x="123825" y="0"/>
                                      <a:ext cx="50673" cy="224380"/>
                                    </a:xfrm>
                                    <a:prstGeom prst="rect">
                                      <a:avLst/>
                                    </a:prstGeom>
                                    <a:ln>
                                      <a:noFill/>
                                    </a:ln>
                                  </wps:spPr>
                                  <wps:txbx>
                                    <w:txbxContent>
                                      <w:p w:rsidR="00675B45" w:rsidRDefault="00675B45" w:rsidP="00721457">
                                        <w:pPr>
                                          <w:spacing w:after="160" w:line="259" w:lineRule="auto"/>
                                          <w:ind w:left="0" w:firstLine="0"/>
                                          <w:jc w:val="left"/>
                                        </w:pPr>
                                        <w:r>
                                          <w:rPr>
                                            <w:b/>
                                          </w:rPr>
                                          <w:t xml:space="preserve"> </w:t>
                                        </w:r>
                                      </w:p>
                                    </w:txbxContent>
                                  </wps:txbx>
                                  <wps:bodyPr horzOverflow="overflow" vert="horz" lIns="0" tIns="0" rIns="0" bIns="0" rtlCol="0">
                                    <a:noAutofit/>
                                  </wps:bodyPr>
                                </wps:wsp>
                                <pic:pic xmlns:pic="http://schemas.openxmlformats.org/drawingml/2006/picture">
                                  <pic:nvPicPr>
                                    <pic:cNvPr id="111289" name="Picture 111289"/>
                                    <pic:cNvPicPr/>
                                  </pic:nvPicPr>
                                  <pic:blipFill>
                                    <a:blip r:embed="rId119"/>
                                    <a:stretch>
                                      <a:fillRect/>
                                    </a:stretch>
                                  </pic:blipFill>
                                  <pic:spPr>
                                    <a:xfrm>
                                      <a:off x="2193975" y="0"/>
                                      <a:ext cx="3669665" cy="2773680"/>
                                    </a:xfrm>
                                    <a:prstGeom prst="rect">
                                      <a:avLst/>
                                    </a:prstGeom>
                                  </pic:spPr>
                                </pic:pic>
                                <pic:pic xmlns:pic="http://schemas.openxmlformats.org/drawingml/2006/picture">
                                  <pic:nvPicPr>
                                    <pic:cNvPr id="111290" name="Picture 111290"/>
                                    <pic:cNvPicPr/>
                                  </pic:nvPicPr>
                                  <pic:blipFill>
                                    <a:blip r:embed="rId120"/>
                                    <a:stretch>
                                      <a:fillRect/>
                                    </a:stretch>
                                  </pic:blipFill>
                                  <pic:spPr>
                                    <a:xfrm>
                                      <a:off x="0" y="0"/>
                                      <a:ext cx="2207260" cy="2558415"/>
                                    </a:xfrm>
                                    <a:prstGeom prst="rect">
                                      <a:avLst/>
                                    </a:prstGeom>
                                  </pic:spPr>
                                </pic:pic>
                                <wps:wsp>
                                  <wps:cNvPr id="111291" name="Rectangle 111291"/>
                                  <wps:cNvSpPr/>
                                  <wps:spPr>
                                    <a:xfrm>
                                      <a:off x="28575" y="2628900"/>
                                      <a:ext cx="2521195" cy="224380"/>
                                    </a:xfrm>
                                    <a:prstGeom prst="rect">
                                      <a:avLst/>
                                    </a:prstGeom>
                                    <a:ln>
                                      <a:noFill/>
                                    </a:ln>
                                  </wps:spPr>
                                  <wps:txbx>
                                    <w:txbxContent>
                                      <w:p w:rsidR="00675B45" w:rsidRDefault="00675B45" w:rsidP="006E7A3E">
                                        <w:pPr>
                                          <w:pStyle w:val="FIgureInnerTitles"/>
                                        </w:pPr>
                                        <w:r>
                                          <w:t xml:space="preserve">Distance [m] (perpendicular to row) </w:t>
                                        </w:r>
                                      </w:p>
                                    </w:txbxContent>
                                  </wps:txbx>
                                  <wps:bodyPr horzOverflow="overflow" vert="horz" lIns="0" tIns="0" rIns="0" bIns="0" rtlCol="0">
                                    <a:noAutofit/>
                                  </wps:bodyPr>
                                </wps:wsp>
                                <wps:wsp>
                                  <wps:cNvPr id="111292" name="Rectangle 111292"/>
                                  <wps:cNvSpPr/>
                                  <wps:spPr>
                                    <a:xfrm>
                                      <a:off x="2228850" y="2628900"/>
                                      <a:ext cx="50673" cy="224380"/>
                                    </a:xfrm>
                                    <a:prstGeom prst="rect">
                                      <a:avLst/>
                                    </a:prstGeom>
                                    <a:ln>
                                      <a:noFill/>
                                    </a:ln>
                                  </wps:spPr>
                                  <wps:txbx>
                                    <w:txbxContent>
                                      <w:p w:rsidR="00675B45" w:rsidRDefault="00675B45" w:rsidP="00721457">
                                        <w:pPr>
                                          <w:spacing w:after="160" w:line="259" w:lineRule="auto"/>
                                          <w:ind w:left="0" w:firstLine="0"/>
                                          <w:jc w:val="left"/>
                                        </w:pPr>
                                        <w:r>
                                          <w:t xml:space="preserve"> </w:t>
                                        </w:r>
                                      </w:p>
                                    </w:txbxContent>
                                  </wps:txbx>
                                  <wps:bodyPr horzOverflow="overflow" vert="horz" lIns="0" tIns="0" rIns="0" bIns="0" rtlCol="0">
                                    <a:noAutofit/>
                                  </wps:bodyPr>
                                </wps:wsp>
                              </wpg:grpSp>
                              <wps:wsp>
                                <wps:cNvPr id="200" name="Rectangle 200"/>
                                <wps:cNvSpPr/>
                                <wps:spPr>
                                  <a:xfrm rot="16200000">
                                    <a:off x="-864553" y="1090246"/>
                                    <a:ext cx="2059305" cy="330200"/>
                                  </a:xfrm>
                                  <a:prstGeom prst="rect">
                                    <a:avLst/>
                                  </a:prstGeom>
                                  <a:ln>
                                    <a:noFill/>
                                  </a:ln>
                                </wps:spPr>
                                <wps:txbx>
                                  <w:txbxContent>
                                    <w:p w:rsidR="00675B45" w:rsidRDefault="00675B45" w:rsidP="005E1FA2">
                                      <w:pPr>
                                        <w:pStyle w:val="FIgureInnerTitles"/>
                                      </w:pPr>
                                      <w:r>
                                        <w:t>[Distance [m]</w:t>
                                      </w:r>
                                    </w:p>
                                    <w:p w:rsidR="00675B45" w:rsidRDefault="00675B45" w:rsidP="005E1FA2">
                                      <w:pPr>
                                        <w:spacing w:after="160" w:line="259" w:lineRule="auto"/>
                                        <w:ind w:left="0" w:firstLine="0"/>
                                        <w:jc w:val="left"/>
                                      </w:pPr>
                                    </w:p>
                                  </w:txbxContent>
                                </wps:txbx>
                                <wps:bodyPr horzOverflow="overflow" vert="horz" lIns="0" tIns="0" rIns="0" bIns="0" rtlCol="0">
                                  <a:noAutofit/>
                                </wps:bodyPr>
                              </wps:wsp>
                            </wpg:grpSp>
                            <wps:wsp>
                              <wps:cNvPr id="206" name="Rectangle 206"/>
                              <wps:cNvSpPr/>
                              <wps:spPr>
                                <a:xfrm>
                                  <a:off x="615462" y="2927837"/>
                                  <a:ext cx="4316730" cy="809625"/>
                                </a:xfrm>
                                <a:prstGeom prst="rect">
                                  <a:avLst/>
                                </a:prstGeom>
                                <a:ln>
                                  <a:noFill/>
                                </a:ln>
                              </wps:spPr>
                              <wps:txbx>
                                <w:txbxContent>
                                  <w:p w:rsidR="00675B45" w:rsidRPr="006E7A3E" w:rsidRDefault="00675B45" w:rsidP="006E7A3E">
                                    <w:pPr>
                                      <w:pStyle w:val="FigureCapture"/>
                                    </w:pPr>
                                    <w:r w:rsidRPr="006E7A3E">
                                      <w:rPr>
                                        <w:rStyle w:val="FigureCaptureChar"/>
                                        <w:bCs/>
                                      </w:rPr>
                                      <w:t>Figure 15</w:t>
                                    </w:r>
                                    <w:r w:rsidRPr="006E7A3E">
                                      <w:rPr>
                                        <w:rStyle w:val="FigureCaptureChar"/>
                                        <w:b/>
                                        <w:bCs/>
                                      </w:rPr>
                                      <w:t xml:space="preserve"> (c) </w:t>
                                    </w:r>
                                    <w:r w:rsidRPr="006E7A3E">
                                      <w:rPr>
                                        <w:rStyle w:val="FigureCaptureChar"/>
                                        <w:bCs/>
                                      </w:rPr>
                                      <w:t>:</w:t>
                                    </w:r>
                                    <w:r w:rsidRPr="006E7A3E">
                                      <w:rPr>
                                        <w:rStyle w:val="FigureCaptureChar"/>
                                      </w:rPr>
                                      <w:t xml:space="preserve"> </w:t>
                                    </w:r>
                                    <w:r w:rsidRPr="006E7A3E">
                                      <w:rPr>
                                        <w:rStyle w:val="FigureCaptureChar"/>
                                        <w:rFonts w:asciiTheme="majorBidi" w:hAnsiTheme="majorBidi" w:cstheme="majorBidi"/>
                                      </w:rPr>
                                      <w:t>Combination of LiDAR, spectrogram</w:t>
                                    </w:r>
                                    <w:r w:rsidRPr="005B0371">
                                      <w:t xml:space="preserve"> </w:t>
                                    </w:r>
                                    <w:r w:rsidRPr="00D0105D">
                                      <w:t xml:space="preserve">and image from </w:t>
                                    </w:r>
                                    <w:r w:rsidRPr="006E7A3E">
                                      <w:t xml:space="preserve">1.23 [m]  orthogonally as measured from the LiDAR. </w:t>
                                    </w:r>
                                  </w:p>
                                  <w:p w:rsidR="00675B45" w:rsidRDefault="00675B45" w:rsidP="00A6271A">
                                    <w:pPr>
                                      <w:spacing w:after="160" w:line="259" w:lineRule="auto"/>
                                      <w:ind w:left="0" w:firstLine="0"/>
                                      <w:jc w:val="left"/>
                                    </w:pPr>
                                  </w:p>
                                </w:txbxContent>
                              </wps:txbx>
                              <wps:bodyPr horzOverflow="overflow" vert="horz"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006F925B" id="Group 207" o:spid="_x0000_s1226" style="position:absolute;left:0;text-align:left;margin-left:4pt;margin-top:-42.7pt;width:473.2pt;height:294.25pt;z-index:251827200;mso-position-horizontal-relative:text;mso-position-vertical-relative:text;mso-width-relative:margin;mso-height-relative:margin" coordsize="60096,37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Bv6gZQQAANQVAAAOAAAAZHJzL2Uyb0RvYy54bWzkWG1vozgQ/n7S/QfE&#10;9zZgwAHUdHW63lYrnW6r27sf4BAT0AFGttOk9+tvxhjyQlZN2r20q61UYmxsz8wzM37GNx82deU8&#10;cqlK0cxc/9pzHd5kYlE2y5n7918fr2LXUZo1C1aJhs/cJ67cD7c//3SzblNORCGqBZcOLNKodN3O&#10;3ELrNp1MVFbwmqlr0fIGBnMha6bhVS4nC8nWsHpdTYjn0clayEUrRcaVgt67btC9NevnOc/05zxX&#10;XDvVzAXZtHlK85zjc3J7w9KlZG1RZlYM9gIpalY2sOmw1B3TzFnJcrRUXWZSKJHr60zUE5HnZcaN&#10;DqCN7x1ocy/FqjW6LNP1sh3MBKY9sNOLl83+eHyQTrmYucSbuk7DagDJ7OtgB5hn3S5T+Opetl/a&#10;B2k7lt0barzJZY2/oIuzMYZ9GgzLN9rJoJN6XkJDsH8GY8E0oMk06kyfFYDPaF5W/LY7MwmGmdOQ&#10;Epw56TeeoHyDOMPLIPegnX+onf9NtetlJHEUeNHJ2vke8Uin3c7Mc7XzfR9m7yto+85H0A9pBEZ2&#10;xjBGMQ0GGHfEZelzMI5mktjE3lcVhWygtg6vXufwXwrWchNHCl3ZuoQxEO2N9iekCtYsK+7YfmM4&#10;8/3g9ypVEAJHnN4nQUzA/mOThZT6icXXoyFJ9pyXpa1U+p6L2sHGzJUghckj7PF3pTs/7z/BfasG&#10;n434WFZVN4o9EAO9aNjSm/nGhHRsA1ilc7F4ArULIf/9DNk6r8R65grbcjGBw+Y46jrVpwbMjbmy&#10;b8i+Me8bUle/CpNRO3F+WWmRl0ZeFKDbzcoFOGIwXgrQIYkdADqYAhzgNYBGHp3adERIGBy48f8N&#10;aNzlrN7EPwKgQCC6U+kA0MEU3zWgJh9sY+btAG3LLIV/yzGgNUq5z3MxmKVXkrt2kfqkNWom/1m1&#10;V0CHWqbLeVmV+slQO8iDKFTz+FBmmHXx5SB7Q2btfAM+wZ273G1s2n+NczFT4vveUvOqbDGNYgbD&#10;thUauOEBtzqid8fb7kS2qnmjOyIqeQXyi0YVZatcR6a8nnPgVfLTwjANliotuc4K3DCHjdGfuxw+&#10;DBgpt4KhzF85cYifBEiijhw5AaUJpTCEZItMgW29LkkZoToxTBOk6sCAxnflLgkcamN3gV5AAU2N&#10;zvUe3MUQ3G/rLqD5mJsQYPiEWlZOoigOfcNbB1J25ml21FEudvInA8HfPyigH/BFMU46KIDW2rAi&#10;lMSJZ0vEvpIhEfH9pA+uixOAzlnfw3lxOVyhFDlGABITJqfjSkgcR10cHEX2TYnd1knfmqlv6+kL&#10;sXa4xRkDjJ3PRq0jBVQtPoWP4c+UTfYS4iqmYRQBTYek53uJR0KKy7F0CGMvSqBMt9cKARTh++Xo&#10;mZnv3MJs67s/INxHSm7iGXxODmbqR3gPhPCShEzjwFR3W3jDwIcqzZ5sMdw9QXEO+L/0YDsb3qB3&#10;3ncBL1wdGt3tNSfeTe6+Q3v3Mvb2P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ME&#10;FAAGAAgAAAAhAN/d0a/hAAAACQEAAA8AAABkcnMvZG93bnJldi54bWxMj0FLw0AQhe+C/2EZwVu7&#10;iW0kjZmUUtRTEWwF6W2bnSah2d2Q3Sbpv3c86e0Nb3jve/l6Mq0YqPeNswjxPAJBtnS6sRXC1+Ft&#10;loLwQVmtWmcJ4UYe1sX9Xa4y7Ub7ScM+VIJDrM8UQh1Cl0npy5qM8nPXkWXv7HqjAp99JXWvRg43&#10;rXyKomdpVGO5oVYdbWsqL/urQXgf1bhZxK/D7nLe3o6H5ON7FxPi48O0eQERaAp/z/CLz+hQMNPJ&#10;Xa32okVIeUlAmKXJEgT7q2TJ4oSQRIsYZJHL/wuKHwAAAP//AwBQSwMECgAAAAAAAAAhAA+kF6mC&#10;kwIAgpMCABQAAABkcnMvbWVkaWEvaW1hZ2UxLnBuZ4lQTkcNChoKAAAADUlIRFIAAAS0AAADjggG&#10;AAAAGR1L5gAAAAFzUkdCAK7OHOkAAAAEZ0FNQQAAsY8L/GEFAAD/uklEQVR4Xuy9CbxeVXnvv96T&#10;MEgIyck8EkLCEBlUAqK9bYWioFhAMIDSFtR/q7fV61Va27/VFr0odlLbq1i1/V9B6wCRISKKUsWh&#10;txUxCDhCQkjIPJ4EgkzJef/7t9+9kn12ninnPQkc/H0/nyd597vX+KxnDXudd68nEUIIIYQQQggh&#10;hBAynGhV/xMypDxy9wcn9rd7rl63OaVL35vSuEmHpg/+2x90brbbG+f39r61c0EIIYQQQgghhBCy&#10;d/RU/xMypIxs9x+SWunCUlK6sNVqXdjC/4WkVuvsTihCCCGEEEIIIYSQvYcbWmRIeeSRuydu3bp4&#10;4ZZRJ37iG5/6fPr2F25OS4rvl3duE0IIIYQQQgghhHQNN7TIkDJyZPuQlFoL+tOIs5f9+Kdp+c/u&#10;T33F91s7twkhhBBCCCGEEEK6hmdokSFl2ZffNOvpnQcs73uinf7mru2p/8kD0yP3HpPGTR6d3vu5&#10;3y/DtFNaPn/s2NnlBSGEENIlV1xxRc8733nudf07d6ZPvvLFqb+YaN77o+rmHhRLn8u+hP/707UX&#10;Xdz5jhBCCCGEDDf4Cy0ypPT94sfpsWU/To+ueSCtmX5C2jz5mHRE8f30zm1CCCFkyHnf+95X/Nta&#10;AGm1UinFF7K0inCtnuJz+7XFNSGEEEIIGabwF1qkazoeDVufwOd1G58+5KOf3Hj2QWMPTCf+jxPS&#10;E5t3ph+9d2MaPXl0eiN/oUUIIWQf0L4i9Xxv7Bk7i7ko/Y//ODG122nnz276yIBfX40YMaLn//yf&#10;D13fLm5+83M3YS5qf3HGO294rvxSa+viD11fVKn1ivn3V9+k9GdbPppST0+6eMyYi1KrVVSZEEII&#10;IeS5A3+hRbqm49EQf/EuZMSBZ/94zfS0ZPPUdNKcQ9Pxhx9ShSKEEEL2HRvu/VZaf9+3008Pe2n6&#10;2WGn4qsb6rJjx44bzjvv5encc34nnfDoD9Lxj/6w1fmlVvnLrWFPO7XLebio1G4prouF3gLuZBFC&#10;CCHkuQg3tAghhBBCCCGEEELIsIKvHJKuWfavF8x6uqd/OT6v3bIjnf/B5enAg1vp+FNGpR1P9qfl&#10;P/xVet74iellH/xkGR6vHH764mP4yiEhhJBB025f0bNt2/Ovw+edT/e3/v7kv3otXq97+G9uwc2d&#10;X3jdsSPLgDX6+ha/ttW/o+fBm/7p+v7+Vnr9B2diJdT+4D3/7w2tdrv/ot7eYfvqYd/iq/pbBWee&#10;VHvlsO+jqfgqLRgzpqf4nz/UIoQQQshzCv5Ci3RN39qH0mPr15SyfcPK4oHhp2n92p+kb33lB+m7&#10;3/hhWlFcL9v0y/TjZY915MHtVUxCCCFksBzXKpYxCyCtnp7XrlsxLkFOOGpyOr4Qid7e+TeMGfe1&#10;G+acdEI68kXHpXEr1hWyvoXX8orbz4lXDwkhhBBCfl3gL7RI1/zoivmHtA5uvQqf121+Kr36H+5L&#10;L3zh7EnvfOf5n9i+dWda+LGNadTE3nT+x99dhm+30/I/OnkGf6FFCCFk0LTb7RHbtn1/Bz737+xP&#10;/3Dq+and6km3XHZj51D4v3rZHr/QyvQt/tBr086UXvHiX6YRxfW7+v4Rl62zWsvKX2j197fTJ8/6&#10;Y3xM6fznF9f96b3v/Vznus5l1xWxetrpmgsvqr4p2br1uoVFlPTOcbt/8HVt9X8Rqfz3uq3/VP5/&#10;8dixF5YfamxdfNVC/P+K+X9ZXt9V/juQy67bUvzbkz561u3Fv/3pM6+9El4bW1d+61H8Errk6HNf&#10;Wyz0Wuncv37Pl4typv+e/rkI205n/cn9RZ1Sen6tVNfe9QfFvz3pS5s/mlojetIrHqzCnvye1F8o&#10;FOwux8mFtNIHfnhb6hkxIj35lY9e/P73v79IcTd9d3/oS62ijV55ynvSzkKfu+L+wQeKbHrSB37+&#10;njJ9cP+fbiySOyB9ZO4/F+3RTq986wNp5852OjZ9dleYzxblaxdXX9z4kdRzwIj0itsvTz39O9OE&#10;13827SjSF/n9L6ZU1CUt//nr03ffv6Ov7+4vtlrt0i4+dfapaefTO9ID512Z2j0j0i/f+96ynXeV&#10;8/c/X8TtmNC6ty5LB49op7NPfW96eoccJh209ZL06bc83bkghBBCyP6AG1pkn/CrX3151lNPtZdv&#10;Wfd0+l+XrqCXQ0IIIUNKZ0Prx9WG1s70qVedkvpTT3oP3kJs9+9M116sbmhJFOm1ivTKTZl2f3/6&#10;5Cv/pPy+s6HVTu95z+7Nn128YWEZMV170YBfvG/durD4tp3e2dvZ58J2y+7Ybyj/Xbj1H8v/Lxw7&#10;do+12Na7P1Tu0Jx5UucPQT8s/x3IZdf3la8TfvTltxf/p/SOal/smvLfzCmFtNIHf3Rb6unpbGgh&#10;s7P++H5s+qV5Reic+TU/xEZbK1235SNl2Jcv64R95cl/WdYf7C5Hle5dXy83tJ540ZgR72+1Bm5o&#10;Lb7q6aJ8I7GhhQ3HXXEvxYbWiHJDa0TRYuD+P91UfDcyffjIT6YRrXZ61Z/cn4ooRfmuLXLp5H3t&#10;XZcWZcaG1ofTyANGpDP+/fLU0+5PE153bdqxsxNmD/7gCymNOCClA2cfmD598tN9fYufLMp0IG59&#10;6uwXp/4dO9L9511Z5v2L9743tQs7wmZVmVqOW7D+T5amgwprejU2tJ6uh8GGVplcSqNHHZw+dvaT&#10;nQtCCCGE7A/2WESR5x6P3vP3k3bufPrqNaufTpeduyyNmTU+/dG9f13ea7Xb6y/q7X1beVGwdu3/&#10;nfS85x189SPrVqd/+4Nzy+/6iuXZ39+HT6MKWZAmzByXrv7JFamn1dpw4Zgxb8WdJtzQIoQQsi/B&#10;BtTWrXdfgM+t/nbPg//3C9dj3+Vdb//PYp5pt7+74k54N6xRLHku+xL+70/XXrTHWVl7bmi9oviu&#10;lb7weDEXFlHP/LPTy82VE1M5IRb3Urrmiv8sPz72lqvLvG6v9sC+ceVby9cXv97u/MoL5bn2I28o&#10;d5z+7pIzvoz/b5z6ZvyXrv6rs8prMCd9o/z/M6+9soz//Re8q7y+8SOXldfX/O0lC1v4yVXB5248&#10;pdxU+euvn12Wr/3p/1VctdMf/vka3C4595rLy3vjjvtvF41o9fT/9/TJ64v4PWe94lNFHdtp3uXv&#10;LzfFwDVX3HFR2tnu/2Xfm8owX1tQLA2KSn7/BX9a3O3s1934T28qwuzsv+by868rijHiH+77zVJH&#10;f3X9ZTekET3tV6TOr8XANRd+4IIij57/KOLjl1U3/+MfXtzf//TOv333edcVeY743KcWlWUA8/95&#10;U5FabUPrrE+nnTv607x3XpFaPfgNXUqfff/3Xtf/9I4dv9zypi+1etLIr7/6jeUG1C0vvSL1t0ak&#10;733sLcX9J8oNzmsuf9kXi/Id8Kabpqed/a30/i9+5MYDDjqw/y2zH7xgRA/eMN29ofXpqVcW8Uem&#10;d583NY3saaUD0k+Ku/3ps//rv4oydMp32Jm/W27C/e5LpqYehNlwe6Gb/vShT/akHTvLIOmyIo8R&#10;RR7L22Mu+fTJLf5SixBCCNkPdFYx5DlN3z1Xzm71j1y2dtVT6bJzHyo3tN5871+V94oF/LKLenvn&#10;lBcFfX0/PqLVaj+EDa3PX3pO+d0WbGjdi0+HFrIgTTp8XLr6vr/GQnr5RcrGFDe0CCGE7C+Kuaxn&#10;27Yv78QvtS4f/7pyS+WznVu7wT4GXhFUfr2154bWyQn7Le+56w3lps/1fR/FnfSK9O8IgvDlL7Cw&#10;5fGLD91dfvfNP+58/8mz5pffP/CureX3xXftay/qLTdS7v7Qi3ErnXTT+fgv3Y1IFUem28v/86+t&#10;0sJO/Gsu7PyKKx/8js/58Pd88Hv+RZV1KHwRf2fxf89Z8/+yLOe867YUaulsVl2zYExPEbjd13d9&#10;GaasG3btvrQ5pRGdTaVZCzq/xOq77rIdrZ7WCLxRiVcXv7T5I0WQnvTyovx5YXn5+IvLX2alL20q&#10;4o9Mj7XHjFx4UWvn4qtOKX+5dcp7flj+CgtcWoTpqW9ovfg9nQ2tL25MrZGdX0k9NGHMAd89vbWj&#10;KN9TRfwDLp9QtDN2k4owqQhz4OwxB+aNpKJ8TxblO3Di63+ent6R0pV33loEOSC9efayIv0yuV0b&#10;Wu9NV6adaWT6wVffnA48cESaXbQvNi7/dNLr086nyv2x9NmTr0z9PbUwyz5VhOlPr37JovT0U51K&#10;nPtfX00jDjowHXLoYQf/z6N7+EstQgghZD/QWcWQ5ySPPnrDJJzjsaU99urPvOvz6Yt/85W0pPh+&#10;Ree2yD3XvCPd+5l3pR/d9In0+RmXl/LVWf9jfXFrwezxO//k8tPuSBce/7304c/cmz7yf8pdLpG+&#10;vgM3Fs8GC9o97QXt/rSg1S7+r6S1c2f1N2xCCCGke1qtVj/mnFY7LWgX81Wrc8D7ghEjRlx07bWX&#10;J8g1/+cd6bQ7Ppxe9p2PYO2zsIi1MF12XSHXl54SJYp002mXvyG97J2X9WMeK9PH3FZI2tm+8FWX&#10;zE1nF7Jk9bq0dM26lNbfU8qdS05LP1x6ejrpxLRLMpPOPLeU05bcWco9xQybJd27uJQ75l5SyquK&#10;eJDdtC5sl2VIC/pTu5LOHNvZfYoyt5Rpk9Mu2cV61GNtWpVOSysLeZFQh/SCk1I68aTibifU+vXt&#10;tLYof/veH++qw3fmvL6sw1kntso6XFjt0U0+67xO/Vs9RdxUSt4E202nfFMnt3aVD+E6tF5X6r9q&#10;63araI9We8Gn56fO7hN4Yad8L6vysBa7L/vdV6TTzj0zPbUzvR5rlNSe9HRRyjRtTpF3UQzIaee8&#10;fGCYSSc8nSa9IJ0yd1l68dwlpazb0E6FGaSlS6uECSGEELLP2XMNQZ4z9PVdN7vV6lm2afn69IEX&#10;vi09mg5NN+AXVrPGp6uVX2jddFk6YkcrPbQ+TUpvS1d3vmz3P5SuvfjIPe+1l6drLuIvrQghhDwr&#10;Kea48pdb+LzHr7d2/WKrjVcQRxRh9/iFVrtYJj3wrj6k03/tRb2dnynVwK+tsI00/wG8GthOW9/+&#10;YLmvdNb8B8r776rOySq+axdzbbmvgvO18P87xv49/kvH3P3N8n/wxw++o/x/7N8fU/6ff711knDO&#10;VpP8663YL7RuKsqU0mt+dNuuX2j9vy9qhumcs/Wnmz+SenCwekGRzojiXn+xvthRBBnxznH/UOiq&#10;nY6+6+upNWJEesuD70z5EPfx/3B02tlupR9+/S1pZBH/RWPGjCzi7uzru778hdauX3CB6ldcu3+h&#10;dXP5ut95d34t9RzQ+THdEy8ac8D7W63dm1YGRfmeLMp34J9O/HDa+XR/OvrOW1NL+YXW/ZdvKM/B&#10;eqw95qCFF7We6utb/ERRvoM+9epTU//TnTcHH3jn+tQeedAeYT796pcU6T9VhVlXhDk4jR512MEf&#10;O5u/0CKEEEL2B9Yfrcgw5Z6/P3HS4qtOWfhfH/6Hqy+99MPpne/9fFp52mlp06kvKf/meUQn2ADW&#10;rv1s+Wuu4/7knz6x+I65afm9R6VLXnViR85+YRnmha+8OJ34qkvSiS95ZZp7x+L0wnt/OfG6YmW+&#10;cNu2aueLEEIIefaAzZf8i6r8660D8Kutv7skfeZvXlfMZYvS3O9+pXXV4q0L/+aebddX0cJMmjKj&#10;lLRybUqr1iX8yAqS0h2lfPjSSztyWenZEJ4LF2JehnRCDGT92pWl7HuKMhcyZXJKUyZ1ZBfrV6e0&#10;bnVaOndaWlIIfryVZTdTC5mcps1dWsiStKaoNH6dtH7dqlodOhtbezKlEMTd/QuoPdmzfLt/odVh&#10;291XfRHeIF/S01p4SqXbLH/wBx8eCR1/a0d/qeNq24wQQgghzzG4ofVc5ImDRxWL+AU7nnzyVV/5&#10;yg/SN7/zk/ToEUekx2fMSOOK22M6oQZw8MGjDynMYcGIgw951boV49K29ePSCUdNLuX4uZ1l7Nhj&#10;X5gmH3VCmjR9Thq3Yl2asHnrqMKA8Brh2WUAQggh5FlGb++CG0qZ8Lobrk3phn/d8d4bznv5Cenc&#10;3zm+mMseKGRJMWUmvLJXHry+Nxx66GGlpEcfS+mRx1Lxbyl4ub9dyA++8pVS7vzKV/C7oPI1SMzL&#10;ELz+3zwC4LHHHi1l31OUuZBDR6EOHdnF9u1FQbanLb2Hpr5xo0t3MLhdD9JxEnNoGj2ur5TtRaUh&#10;j23vlN+uQyfuob2piNuRPd8XGF3IYWnUqNae5avob6fXpmKt0+oppNArpPi6lK9+9Yc90PHydn+p&#10;Y21rjRBCCCHDG25oEUIIIYQQQgghhJBhBTe09hN3XnHKFLwGeNPlpyxM6ZSFvTPOW4hXHCAf/FHf&#10;xxBm/Z1XTMHP53++6M/Kn8+f0jtt4SlXLV54yofuLu+HmXVOSlPOTeOff0n6u2uvTX/ziX9M733V&#10;tPS20+rvFDRYtxzvOqQdm/rSyjQjbRgxddfP/PGT/5IpU/B+RRoxYVwRYmWatHNteQjsus77FYQQ&#10;Qsh+o33FFT1br7tsIWTzly4r5tbLFrZab1iIV+Gv7+tTD3pP6X3FXPaC1Jp8YnWg99LydTmc6b63&#10;lK/XrVuV0oxifiwEs2xnyjwttQq5vJiDS7nmGvxIaNcviDrS35HOge6l7HqF8Zlk8rRS5j64Js1d&#10;srp8hRKqGaiezrdrls5Jq5fsPlx+clX+Th32+NlVRSe1NQ+2i7iplL35CVV+1fADf/HDEVe+6840&#10;/4P/X3rx312bRh588OuK26Vur7nm8qfhCOB3RoxwD4UnhBBCyPCFc/x+omfkzvI1wJ6eVrHYws/j&#10;C2mlUnp60isR5qCekaPw8/niY+fn862eQuDJp/0q3A9z0NEpHXpMet7E49PLzzsvnfGqM9NvHzU6&#10;nTILP/NXeOIJvOuQ2r96PD2aDku/ah2662f+o/JP/Q8eW37Rc8jBRYhH0yH92xGlfDuBEEII2a8c&#10;9/NWwpxazavl3Ip5tpg/2ym9tgolc+iUYnKbnKaP60vTerfsemVubylfr9v+SEqHFRPlYaPK1/I6&#10;My1OqzwivbSYgyEvKaTghoHyo1LePb93l+x6hfGZ5NDRpYzbsj2N6yvm+eKrLLvBK4WPpUe3jEvb&#10;+8aVry6OLtcLo8vy23XopLZ9S6Hzvo7sDflVw//8ztqe739rTZp62jlp+svPSx//j8dvLG6Xuj3v&#10;vFPb55330jS7p1W2hLa1RgghhJDhDTe09hMHHLxjXTv1L2jveORtl5+2JF104gPp81+7tyO33leG&#10;+eltX0r3fu3z6ZeL/29Kl/xdSme/cx1cche33lYGCLL+ySc3dNxY4yDc9oIDn9z01uoWIYQQ8tzg&#10;wgtTOvFVpbRe8Mp0ydw70uvmfCd9+MpvpH/8wDd7Fm/dunCx9Eut970vrf/Gp9L62/81fT5dkr7Y&#10;uiS96sRUisQdi76RvvuVb7bK9LZuWQgHKqVsuW7h1z6/JH3tC0vTaSedmE4/6QXlL7/S5BemFxdl&#10;efHc76TF96ZS7i4kg18XQU5Jl5WCX5RlSSeeVNTnpHTaks+XUiwRSslsXfyh63fHP6WUq360pfy1&#10;9+5tm1WF4FD2leUvqPFL6r1icufX2DPSdwq5I/34vvaueryvCpLu+3FK9y4uQkwvQsxIkye3yl90&#10;t6ryl3V48ItlHb5xb39ZB5zWDtZ/Y1Ep32m3dx2Mv1eHtq9bU8jq9GB7elpS5t35NXma37kN7vvM&#10;R9K9n/lw+k4/D4UnhBBCnstwQ2s/8cJ33ffY/Hf/6Ib+Lb+87aVH9KXnT9qSfrp0QyWdH/JvWPKz&#10;tGHpT9NmeAc64eWp/fzTHvvRu+ffcNdfzr+tDBDkrEsvfWz+ggU3zH/1q2+Y39t7w+RNt369ukUI&#10;IYQ8R7gwpclHdWTSnHTCuBXpuN7l6QffX5bu/L8PtapDwoVfar0/Pbbsx2l7IT9NJxRyfDpqckqV&#10;/5MB4E24FQ8sSyuWLCvTw6+ri6VTKfij0dKf9qUHf7olHTF1cpo1dVLtl18r0rRxy9O6DamUtYXs&#10;oogHKX+pXQh+UZYlTZ5a1GdqOqLvp6UUS4RSMm38kasRv/yMQ+2Li06oRwrBL6ge7RzUPvCnVT74&#10;Wfahh6bD0opSsCmW67GLdWuLRcu6KgQOby+jdDbDqjrM6vtZWYcHqzosrHa0Hlv2QCmdY/P3PBjf&#10;BQfO49D6It++Mu/OwfG1/ay07t4704Z7f5BW8FB4Qggh5DkNf4W9n3ngP/5uTntHWrqlb3v62Me/&#10;WX7XGjFi+8ipc2974qn2oSs27Hjl6PHj08V/8RdYgD34R/NniA6t94a+e66c3eofuWztqqfSZec+&#10;lMbMGp/efO9flffa7fayi3p75/T9+ENHtNrpoXWrn0qXnlOEOXxcevN9f12G6U/poYvHjj2yr++m&#10;I1qtHQ9tXrE1XfmCf0kjiwX8nFs/V6SRlv/l/LGzy8CEEELIfqCYv1pbt959QedqZ/rkK16MP9P1&#10;bJxx/PX45t4dRyJM+9u33ILX0Gq0Wme85q2vhWvDM9/4BqyE+s/4zSMvarf6e+amFWXcdn9/+uQr&#10;Ty43Qr45o/Mj6RE7Hi7/H5V27+w8dmiZfXvGBX90IT784xnLin/7W8u+/8Vy++ZjVy3Ff5gn29fe&#10;+ZWyHOee8RpstKXDz3oH/kun/dELymtwRvpW+f+9/3Ljl/H/lTd23un/1g++Ul6fe8bx2KAr124j&#10;X3AV/kvzX/9bF/b0pPZ/n/xfC4sbrfee/vtlhuA7s36r/H/+m68p4vekj87959f2tFLrrPn3l0H+&#10;bMtHUquIDBaMGdNT6KTd1/elIo+RKAN00fPBm7bjNb+SohyoQ/ucU38H+msdev57oc507v/zwotG&#10;9rT7c/nBvf9y03VF0BE5/rd/cMsNhRrav/PW11zQKjLdefV9xe1O2Jfe8YNiLTQy/dmoT6aeYjHy&#10;qhffn3buSOnyjR9OIw4YUYaZMGbMAacXi5C++697qqjnAf/j3HennTt3pmXzTizLcOctt9xYNHf5&#10;Y6xL/uIdF/SM6Onp//K1RXP0p3Efvb9owAPT+16yLI2s/pT7qbNfnPp37Ej3X160Z3HvsfaYgxZe&#10;1Hqqr2/xE0XVDvrUq09N/U8/XYZ94J3rU3vkQXuE+fSrX5J2Pv1UFWZdEebgNHrUYQd/7OyeJ8sv&#10;CSGEELJP4YbWfmbr1rvmFCunpdtWr0xfeGN5pkZ66oDR6aGjXpseeeqAdOPSI9OMqYelr1z7e1iI&#10;Pzi/t5cbWoQQQkiA9hWp58sr0s6dxcT1us9WX+5BsfR58VWpp6eVfnTbf8c82F/MtSOK/1vbtv24&#10;3BCpb2g98Pw3IEy69tprcWsAL/7Q3bjXvusv51fbJB22bl2Ir9M7ey8qr5HO7tgvLv/90N2dP2q9&#10;+6Sxe6zFtt79oXKr58yT3l1e/7D8dyCXXd+XWq1WuubCTvy+vsX92GT65zNPKu+Dd1cRL7tuS7lx&#10;9ZEj/zkV1U7WhlZ5UdC3+KqdxXXPK0/+y9Rf7WjtLscphbTSB+/6euoZMSI98aIxI97fapW6yxTx&#10;ny7ij3zlKe9J/UWD7Ip76aWpUH669Nqfp54qt6N/+PXUGjkivSV9MvUU2jI3tPoWP1Wke8CnXvXi&#10;It0d6T13FeuUXaXucPKVX0g9Iw9I5938+iKP3ZtW/3AGN7QIIYSQ5xIDFmBk33PYYQesKxa5C0Y8&#10;vuVtZ557WoKc/N9OTHfccUe67yf3pdPOPTM9/zd+owxTrCD36uwsQggh5NeZ1vtTf6tdvn6HXz0p&#10;gvk1Legv5tlyrk2ps+sk0krppDekNP+N2KxppFOkUaTVbuHdx4G023g1sR+H05dSfFWThndDgXZR&#10;B0iRaSnFV3tKUYd2a0D8Cztrh869UnLYojwIW9SmTBf5ouz9eF2x+FxKbTOrQ/9FZTn6EbZZDuRb&#10;1K/dU6bV3Mzq0L64jF+Eq8f9zBvn77z2DSelEdhZa7Cjf0QZB21TniGKMlflOw0/w+vwOtSzvyhX&#10;px3r5aqkiNefijpXbY3/S10VgriQVuPewp+lHUXcgvbry/vtoo0qPfYX9iSFScg7h+nv6Phjd7Y6&#10;u2CEEEII2efsuZog+4WtN146J+3sKd9FWLb2kXTS229Mo6fMTq/92I+LtWH7wWsv6v6XWRn+QosQ&#10;QgixKeZD4RdarfTAu/pwr7+Ylzs/FSJd0dd3ffnLrcvH/0Pq39nZQ8u/0JrzojEjL2q18sYVIYQQ&#10;QogJf6FFCCGEEEIIIYQQQoYV3NDaz6xff/0UuPveNPMlH//Mh1cmyDdufCxdcvkl6ewLTk8rP/yZ&#10;tOUz102G++6F27Z9rIq275nScdM9YsK4NCOtTBN3ri1dfUPg4ahk3fKiAmvTjk19RYgZaeOIKaWr&#10;7CmCZyhCCCGE/HrRt/iq67Yuvmoh5CU9py48JZ2y8AM/3LzwqsVbF17RbnfWnPctTunexek7aXq6&#10;o1hLQCYX6wisJwghhBBC9gZuaO1nDjpo5KhC7QvaI0a+8t4fPJogy375VDrhpSekucfOSo/+4N70&#10;xC+WHFo0zIJ2f/+rqmj7noPHlj63ew45OB2WHk2j2ttLV9+ldJwspfTEE+UX7V89XoQ4LD3WM7p0&#10;lV266iaEEELIrzuvTa3Wgo6kBa3UKs/tahWfj8vHXKxfl9KGdWlF+7C0olhLQEYVKyOuJQghhBCy&#10;t3BDaz+xfv2dU7ZuXbxw25rWx79x5YfTd679clp5yZtLWXHmJWux8Bu/o+9tb75kZXrVby9LH77y&#10;G+lfP/rdyYu3bl149374pdbYsSM24BDbX61d/icnnbYkHfGCJenzX7u3I1+/pwxzz23XpHu/9vl0&#10;3w9uS0tOOyn99PlzNpSHte7c+SdlAEIIIYT8GtPuHCRfyP/zuv6db74kpeve/cb0+Xddmi7q6bmu&#10;CLDw0g+v7CkkXfyhS9Mlf/eGUvr708VYT1xUHttJCCGEEBKDh8LvJ7ZuvWtOSiOWblu9Mn3hjeel&#10;7aNmpNvP/Ep5r53S0rvefdJRd1150pwRI0cuXbl9VDrv9jPTjKmHpa9c+3vlIfHzewd/SHzkUPjy&#10;ouCmy9IRO1rpofVpUnpburrzZbv/oXTtxUfuea+9PF1zEQ+DJ4QQMuzhofBDy+KrTikPfz/lPT9M&#10;OwdsU51SSCt94IdfTyNGdlTKw+AJIYQQMhi4obWf+I9/On3Ozp2tpRu3j0xXfHViGjtxfHrj//rz&#10;zs12WvqHJ884av1dV855uqdn6Ya1j6bL/+CW1OqdmFpvez8CPPjty0/bLxtaD93xP494qmfkQ5s2&#10;PpHe86c/Kr97aufTj/3nqrtve94Bow45cdoprzp44oR08oc/iFvLP/yyY7ihRQgh5DlBX9/iC6qP&#10;6ROvmF/+v+Qv+hJ2Wj53Ye+N5RckxI8+dMr5rf5268Xv+VGpv92cXP77wR/eltKIzobWe04ae1Nq&#10;tTouDwkhhBBCgnBDaz9x46Vpzs6etHTtU+PS25e+K82Ydlj6yjW/17nZbi89qbf3qK1bb5yT0s6l&#10;mx5alz7wov+RHhk9Od342o/j/oPp2ov2y4ZWX99NR7RaOx7avGJ9uvIFbyu/e7SQG8pPOOBiQZp0&#10;+Lh09X1/jV+WLb9o7FhuaBFCCCGEEEIIIWS/wjO09hPb+9O64r/XltLf/9r2zvTadrtdSn9/f7lz&#10;9Pjj29e12zhQtV2G62/35/Bvxf3BMnbHjvXtIq12u/Xa/iK9NtIs8oX0tFoDzr/qnKWFsrU6eQvS&#10;bhX3UPaU/ri4JoQQQgghhBBCCCGEEEIIIYQQQgghhBBCCCGEEEIIIYQQQgghhBBCCCGEEEIIIYQQ&#10;QgghhBBCCCGEEEIIIYQQQgghhBBCCCGEEEIIIYQQQgghhBBCCCGEEEIIIYQQQgghhBBCCCGEEEII&#10;IYQQQgghhBBCCCGEEEIIIYQQQgghhBBCCCGEEEIIIYQQQgghhBBCCCGEEEIIIYQQQgghhBBCCCGE&#10;RGhV/5N9z5RCPt75SAghhBBCCCGEEEIGyf/khtb+Y04hSzsfCSGEEEIIIYQQQsggmccNrf1HuaF1&#10;4IEHpuOOO67zTYNWq5VGjhxZXe0G3/f09FRXMu12O+3YsaO6GgjiH3roodWVTH9/f3rssceqK50D&#10;Djig+rSbJ598Mt19993l54MPPji99KUvLT/XQfl+9atfVVcDGTFiRBo7dmx1pfP0009Xn2RQh+3b&#10;t1dXu4HuvPrv3LkzbdiwoboaCMo3adKk6kpGy7sOynHYYYdVVwN54oknqk8y0N/jjz9eXe2J1C51&#10;rLwzuY2eeuqp9IMf/KBME20ZsT/NdgHS7evrq65kIjaq2RDiHnTQQdWVDOJa7ePpD3kccsgh1ZUM&#10;8kBfaBKJawHbfOCBB6orGbTP3Llzq6uBoN9gbECbAthzvY9q5a6DMLBxjYj9zZgxo7raDdJ8+OGH&#10;qysZ5O31fYCxVSOif6kPou3GjBlTXXWHNv55SO0DvWHMhV5f9rKXVd/KoA7Tp0+vrmSQx4MPPlhd&#10;7cno0aOrTzJW+zz66KPVJx3PfkAkjIY1vlp2vTdoNoY50aOuvzvuuKP8//TTTy//R3/18NoHrF69&#10;uvo0kClTppQ2YrF58+bq05500y4RIulbc5tV9r1Ba8eNGzdWn/Zk8eLFZd865ZRTVB1H7GNfY5UB&#10;Yw/qYDFq1Kjqk86WLVvEdNBvPPvDHKgRmRui44tUDinv73//++Wc+lu/9Vvlusfqo9u2bXP1581P&#10;WLtoaWAO8PRnrd8i+vfCWGVYv369O8Z20wceeeQRNX3M3V7d/uu//qu0oRe/+MXmGkKjm/EvYrtW&#10;22WwdtbCWX0HWGXAutrTH9b2Xvv29vaK5cMzlxfXqn+zfHfeeeeutRLaE3aF5yav/2l5IK5XPkv3&#10;mJes8oPI+Kq1Q6R8FpG1Bcrv2QBsSKoDxkivbhYYW5H3XXfdVdYV8+jznve86m6HH/3oR3ltzQ2t&#10;/Ui5oYWJQXsAQcNpD+baZkEGRo2NCAkY5Lhx46orGQx6kU0HqXzYCPva175WfkbnvvDCC8vPdVA+&#10;TDwS6FRTp06trmTQKbyHbq0OkfqjQ65YsaK6GgjKN3v27OpKJqI/lEPaGINuvIddS3/AWxBoedfJ&#10;eWDg+PKXv1ymmdvSsz+glQG6Wbt2bXUlA9saP358dSVj6cDbDENcLKg1PP2hfN7GBmxU2hSOxLWA&#10;bebNKA3YKCbwJrnfYGy44YYbyu+wAFuwYEH5GWjlroMw1sIoYn/Pf/7zq6vdIM2f/OQn1ZVMpO8D&#10;qwzehrnVdpMnT66uBg/Sx4PNYJDKBr1hzEW7X3rppdW3MqjDscceW13JoH/g4VtjwoQJ1ac9sdoH&#10;9yIbCp79gEgYCa1tAe5Zdr03aDbmjU2gvuH2mc98pvz/jW98Y/l/ZOzF2Il2tvjlL39ZfRrInDlz&#10;3LirVq2qPu1J5KGnGyLpW/W3yr43YNNGygPrBtiRxK233lr2rXPPPVd9eNDS3Z9YZfD+UAciGwfY&#10;UJX0FImr/bEWeH8MBBEb0sJIeX/+858v59RLLrmkjIe21dLHho5mHxnvwRdjqJaGlXfGChN56PbC&#10;WOkvW7as7AMWeC7yyqBhbYpMnDhR7XeZhQsXljb0mte8Zo+H5QjdjH8R2420LzaMtHpafQdYZYi0&#10;C9b23hyKP5pI89jy5cvd8ln1b5bvxhtv3DXXn3/++eXca214ZrQ8InEt3WPd5M3fKK83PmjtECmf&#10;RcS2ImG0TTnt+yjYYEa9Fy1aVNYV82jzWSrfK5g3uBGEEEIIIYQQQgghhJBnCG5oEUIIIYQQQggh&#10;hJBhhf07MjKUlK8c4qfdZ5xxRuebBvhZn/bzRO9nmYiLn75qeD/7w33tlcUMfvon/SQXP5nEz/4A&#10;fhr5u7/7u+XnOiif9uqF93NGgPLhVTgPKS3ErX6SqIJ41s+NvTLifuT9e+lnoyif9kpMHa0M+D7y&#10;Opz301SEgZ1Jrxx6P8VG2paOI6/NeDYOtPMKPNtA3bSfRUN/kdeCvJ9VIx2tnlK714H+tDPcgNW3&#10;gVYH1Buvs+K1Rbz+AqDDV7/61eXnTOS1K61uyHvatGnVlQzKIb26gu83bdpUXQ0erw0jbafZuPeq&#10;G+rgvRKJMJp94571s3+pbKjPddddV/4c/O1vf3v1rQzSj5zfZfU/lMHCOierm35dRxpfPd1ltPZH&#10;fIhH5HVH7RynyOuy9VcWmq8cRsamyDll2vwUeWXBWhtgbPPsI4JmAxHdWzYWWTdE0PqQZX+33HJL&#10;qd+LLrpIfS0lsm6ItJEG1mQeaD+tDSP911s7Ai0dTS91ImWwiIwvWjmk8aH5yqF1xlWkfb0xzKp/&#10;ZG2FMmjtG3llznvlMHIWkoUV13ttyRof0O5e3fIrh3idSUvL0pFnWxg3tPJHbB/nI3rrR6uOsFNL&#10;f5aOIq/DWbaVwRgspRMZN6z+06wbjmHI4/TZZ59djn2R+Rf9SypfxH7wWuHejB1N0H+9PLTyeW3r&#10;4eULImG08lnns2U82wZoV6xxXvWqV+2xzvr617++65VDv6RkqNi1oXXmmWd2vhGQJicM9l7Hh1Fo&#10;C2rEjzzQeMCwUf4mmMxvuumm8jMGkLPOOqv8XAcdXjsnK1K+SBitfOhs3jkaKN/MmTOrq4Egb29D&#10;DPr3zulCh5cG12j7aJNtJO9IHTLNDS1Nr3XwwKidk4X43ZyPlUE60sYd4lrnY2WsDZnIhmBk01Hb&#10;VPI2VHD/oYceqq4GgvY9+uijqysZzbZyuTGx3HbbbeV30AMmhr3Fsr8jjzyyupJB/ZYsWVJd7UYr&#10;d5PIol07wyjadtY5URbR9DUi8Ztlw5j2uc99rhy3/vzP/7z6VgbpWwe+Z7T6e22E+9b5YJG2G2yY&#10;bnUfJbKppPX9yNlp9b7V3NCKOEyJnBMFxwAY65pENpRhZ1LcoUR7aIw8cG/durX6tO/Q9GTpBn/o&#10;w/yEjQ+Ek4joFv19sHR7RlWEiP61dozkbYWJ6G+o7be5oWWdcYW1GeZICys+sMofqZvVhyLxvQ0t&#10;65wsLy6wNvQwvlu6sc7JithW3tA655xz1DWOdoYR8PRnOQWIjG3WGU0ZS3/eZqlVt8hGZeScMu2c&#10;rUj9rTB4ZqiX7xvf+MauZyk8Z+O5JWIDWN9IbYTNRK9u1jlZnu0CS/8ZLZ1ux+2hQitHpHxW/8nx&#10;8eyCDS3sLTT3OfK9Ap6hRQghhBBCCCGEEEKGF9zQIoQQQgghhBBCCCHDCm5oEUIIIYQQQgghhJBh&#10;hf1yKBlKcMjR23HA3Zw5OE5LBu/i4n1SSfCuqSXe4YRSnCx4hxfn7OA9XUtQvuZ3OEvg/vvvL/PA&#10;/dmzZ+8RBuXXzvjCfbzn3YzTFLwr3dRJXVAHhMO72nXBe7g4F0qKkwU6wPvWzTzr0tRZU5BOM++6&#10;oPxIRwL3m2WqC+qWDyiU7mnv/meQL9pXil8X6Art+ctf/rJsy2OPPbaMi/fYLRAG765LaUI3kfIh&#10;Pv7XBOA8AZSrLkgf75hLedcl618S9Evp+yyIG3kfXDvAEnGldLMgfbQP2rgpSNOzTQiQ6o32RPpL&#10;ly4tw8BejjrqqPJzBvnUbVkSxNPAoeWooyV4z71ZNqQ5VAdH4iyCZvo5D9RfqlNdEK7ZZyFA0ndd&#10;kL6Ud12gAykuxIqPcjUPhUf4++67r7x3wgknlGdAWALdS/nWpZtD9a2xBWWV8qsLwjT13hTUVYoL&#10;vXpE7NsSjDMeWt/3xjVIPe4999xT/v+iF72o/F+zy6Y0x8WmALRTUyL6QxnQloMF5ZPqXRe0kZRH&#10;Hj8swRgnpQlB3ev2KAnOAZV0UxfkI5HLLQnmUZQBfRQ61GiWuSmoX7O9m4I5WrJdTa9NmmXPgvFD&#10;yq8uQMq7LlK9INm2LEE46XtIpH3RdlK56wKaZYNIcX/2s5+VYxbWRwBhpHwhmLu9OkLHQLoHwfgg&#10;6RQS0R/C4X8JzA1YH2MNrkmeGyT9QLLDl2a+EMxdXhlz/4Mem9Ksb1OQPtKQQBt5/PznPy/zmTt3&#10;bpmeVD/rHKdcNw3oVpsDka6nmzw3SPGzWH0UdZPiZEH+2vyLtkcYC5TPm781+8ZzQbM9m2L172b5&#10;cFYo7AjgOTvrTopbl5xPUyLtk5+N6jrNAt17IG8pbl2gXylvIH1fF+hfsz/MK1q/ywIdejrQyoF8&#10;Pbz+g3s4fxdlxVnCsJl6Hniuqezrav5C61kEGgeNK0m9g2tiIYWvC/KQDD4iTaOVwkAspPBNaeqk&#10;KdAfyiKJFL4uiCvlmUXSWV2QhpRvUzSa5WmKZRu4F0GKW5e6DjLNawspTUi0fDkvS6RJJ+vfEq99&#10;I9INUnpNwcQhCR5IpPBNkeoNidC0Z0ksmguYpmBilMoWtY0IUvoQ5CHVpylSf4VIuq4Lwkj51sWy&#10;Py++pyNM9J5I+TalG6RyQ6L9rq5vTbR4EaT23hvpBqncTbFo6kESaVxsSt6Yacr+QKpzUzSk8aQp&#10;UnpZYIOSbdZF0ktTNKz0I0hlborU5k2R7BYSQSp7Fimvpkj5NkWqFyTSPpZE4ktllkQqnxQuk6+t&#10;MkTK54WR9JlFCt8UCzwMeiLppS7d1l/q01lwX6p3lqFCqleWbpDSyxLRjRSvKXXbbIoUvi5SnCy4&#10;7yHFawqQ6gaR2rQulo4iSPGaIs2XkG7bJwL0I8Wti1aObssn9bemACndumjl6JZmOvW0m/dA9zmS&#10;X3uwQ33yySeXcuKJJ1bfkuEKNlF+8zd/M5166qnVN2S4g4VB7qP5lx9k+IL2PP3009Npp51WfUOe&#10;K6BdIWT485KXvCS99KUvLRf85LkD2hRrJDz0kuHNSSedVK518YdDMrx54QtfWLYlJP9yigx/5s+f&#10;X463zTcVmnBDi3QNHq6mTp1ayqRJk6pvyXAF7Tlz5sw0bdq06hsy3MFfMnIfnTJlSvUtGa7gAfmI&#10;I45Ihx9+ePUNea6AdoWQ4c/06dPTjBkzuKH1HAPtijVS8xcCZPiB9RDWulj3kuHN5MmTy7aEcLP5&#10;uQOeWzDeepvOHI0JIYQQQgghhBBCyLCCG1qEEEIIIYQQQgghZFjB30HvP+DacCm8hZx33nmdbxrk&#10;g9Wa5MPbBgsOnYMnEwvkCy9hFigHDhhugp/qjhkzprrS0eqAdHFotIWWdx2EwQGWTaBXnAtlgfrD&#10;G40E0rUOhc14eQAtHa99UQftnXDrXgZ1eOSRR6orGaQjeSOM1F/TfRTkDQ+GFsgD3gwltO/rWDqK&#10;vDoQaV/UownKDU9nHlb63rvjyGPbtm3V1d4T+bm99XNf76fAKN+mTZuqq4FEzjqwPPBl8uGjEvCG&#10;46GVw8sbdfP6FrDK5/083rJP5O8h2WUd3LfK4PV/eHLSiIwLnhdUi4jtamM78OYV4M2NQKtnpH0i&#10;Y4vF1q1bq086mg4ir2ZY9mPZdSY6dkr5RMa17OFUIjI3WPab0dK38s5Y8zv6lmcjY8eOdfPQxmCM&#10;HV5cS0deXBAZXzU789Z+wLLRSPyIjSIdqR0iawPLBiLjn1cHqw0j5du4caOqA7xy56WBMdayg+x4&#10;RCJ7ebWwxnBvboDda2XDvOzlHRn/sqdGCYwdVh4Y+7TyeesmYOk2Y7Wf1W4ekX4TeTbF2koqh2dX&#10;YMuWLV09/2p5R4jERftq+o+M7Zb9ZrTxIWIb2cumRCTv7KXVAn08YisSg22bzC233JLX3/O6S4ns&#10;DeWG1ujRo9OCBQs63wSBwXod2gqD7/v6+qorGQwsEydOrK5kkI60MYYJAedEWETKYIH6eQsDdChp&#10;4wCdcdy4cdWVjjZxRvIG3sQbTUfDSt+blKGbyIaWtDEZiWsRqTfsb/bs2dWVDGxo5cqV1dVuLNuv&#10;o21MdBs/o6WD772HKk33mUj7btiwoboaSDebBXWs/uHpD+XDwkQCD2seXhhLx7jXTf+N5L158+bq&#10;anBYbWTpN6J7MFjbBV4euK/p17pXp5vyRezb6vtDVT5t4yVSvm4f2LXN4joYX6TFYzcLfhApHxbF&#10;Xh5aOpG6jR8/Xk0/Ej9SB+3hK1I3a8MnshmEM5u6aSMPa0M0Yh/bt2+vPulo6UT/2KCVIRI/gpZO&#10;5KEb60vtoQ9zA8YHi0geGpG4y5YtK+dgieOPP95dX3jta5Vh/fr1bv0PO+wwVX/djE8R3WMz0ntg&#10;t8qAcd/KA3+ohX4Gi5c+sMrn2Yc19kVsC+sur3zd6ABrfm3uj9hGpH01rM2qjKWjbuaVOlo6WLt4&#10;urfaJ6KbSBg8H0rjS6Ru3bJo0aJdG1qDa2VCCCGEEEIIIYQQQp4huKFFCCGEEEIIIYQQQoYV3NAi&#10;hBBCCCGEEEIIIcOKX4sNre13fWDq1ruvuuGnN73vhlPSZTecOefPbrh+69Ybruvr+1gVZBe7w15e&#10;hE03nFBI8fUAGT159g2XXb/1hkuv7/t4cU0IIYQQQgghhBBC9iO/FhtaO0cccGhKrQsgrV2SIGdW&#10;QXaxO2x5vxR8HiCtIn5Ljk8IIYQQQgghhBBC9i2t6v/nHBs3fmHaAQeMLH+BtWnJmkO/8uf/cubm&#10;xw9On/jBCWnynInpysXvwcn/D1zU23sMwmzffsPUHTt2fjyHffzgcWnxcW9OTz/1+Jpb/veb33bq&#10;0ROnvu3c468u03v8oPTRu+alQ8Yeuv3Sv/nTbxYJrf3L+b1vwz2D0sshvHlceOGFnW8awBuA5E0A&#10;Hgo81+IIo3n5gveBiJcSz8sh0pHcWyMuXP9awEtFxNuQhpZ3E8kbBHQK75IW0D28OUhAt914Scto&#10;6eB7zy0+gJ4lUPaIJzbP/TnSkfQUsR+g1QF5e94+0Eaep0yUY926ddXVbpC+5YUNWDpC/IinJM/T&#10;GUA+TZB+xMuhZn/Ac3uPPOBNqAnSjbiG9kD6GsgjUj7JEyDien0TROzbGh8k76xNJD2hfJMnT66u&#10;ZLS6NYH9anheZLT7yNuzfQC34x7WGOd5wbLGr4juB9u3omgeRKG/yNhr9U2AdLR6auN2HUu/kbkn&#10;Mj6jn0k6jPQ/y8a8tQnAusdDS2ft2rWlfi2mTp2q2oc374GI/rQ2ivQta36J2B/WV579R1ywa1he&#10;DiPzR2Rtpnkk8+ZGgP6n1S0yd0fGSC2dSPvCvrXyRbzAee73rbUl8vXa3fJyeOKJJ7rjO3Rjlc+6&#10;h3W/NfcBzQMr8MZPzI1aXHg/83SP9D39WX3A678RL6gW8A7v6Q/zp7ZG8Oo32HsZeJaPtG9kHpRY&#10;sWKF+vyAentl7Eb/lm1l0De1MJG5MWJ/mn4jXg6t9kHZvbUnxjav7brxcoh4Wh08uwK/Fl4ODzzw&#10;4F2/yupvtc68746fpZ//YEnqK+5Jy5udO9tl+Bx2yT1r0mGnnpPG/eaFmG1v+saVZ33znFNnJchv&#10;H9ObHv7h/00bf/GTQ4umwq+29uqXWjAgSdDwMICmSGGbAtD4mgwVUvkgEWC03YhUr6ZIuoFepfSa&#10;8kwi1aUpmDglwWAv1bsu0IH0fVM0pLB18XQcQapzXSKLUgvJbrMMFVLaEYEOLZr6borWvvh+qID+&#10;JenG/oayfFL6EM82s0g2B5HS3Fvx6inlW5dukepbFynPukh1yoK6STYNwf2hQktfqk9TLOp10SSC&#10;FA8ilWdvRGqPpkj5NkUD9yTd1qWZVl0iaP2/LhoYY6Q618VCqk9TJL03BflI30fKZ4mUZlOkeE3Z&#10;VyBtqUx16QYpvaZ0i5RmVCK2K8XLgvuSzdXFsyGrDN7c4hGpH0QqdxaLSPpWGEmndbGQytoUIKVb&#10;F6t9pDTrIqW3NyLl2ZRugI6lckOabSFJtH0Hi6STLN3alide/hAr/W7qXUdKOypW+SJIdjGU0m35&#10;6ux9jGc5i6940bS7rzrlhu/97Yc+9vu///cJ8s4rvphWnn562nzqqWluEWZWJ+hAfnxnSvcuTr96&#10;8OH07bm/l35y9Lnp7BNTevULqvsnnZPSiWeXMvqE/5Z+b+6S9OoZK9LqdakUQgghhBBCCCGEELJ/&#10;eM5taI04aCR+g3jB0088ceZXv/rDBPnW93+eHp01Kz0xbXoaV4QRXz7YtDGlDevSjq2PpIfHHZ82&#10;jjsqzZ2c0pxJ1f2Jc1Oa3JEDJ81Ix4/rS3NGb0vbH0ulEEIIIYQQQgghhJD9w3NuQytNPz+lKeel&#10;iSf+QfqHz32ulL/7xEfTX589Lb31tLw7tSdP9D+2tt3ff0FqtS9I7XRBP14/bLcvaLVab+2E2FgI&#10;foq1Lu14amNavSSl9SvKG4QQQgghhBBCCCFkP/Lc29AafWxKhx6dRk08Lv3OOeeUcvqZZ6TfnDs6&#10;zT98VBVoTyZftHB778WfvenkN//rTemud9+06qY/vunk3t6bTho79vZOCJy8hZ9iPZba/Y+n7X0p&#10;/co/a5QQQgghhBBCCCGEDDHPvQ0tQgghhBBCCCGEEPKcZuhcTD1L+On11x/6RLv9igRX1C99afnd&#10;oY8tmTZlw7c+vmrFU+lN5z+UeudMTH+4+D3wUPDARb29x5SBHJZc9/tzd7bbS/B59eaU3vjRlCZM&#10;m5T+33+5ovimveSiY3qPxj2DOYUshQvMiy++uPONgOQVAR42LLfKAN4WNPfeSBPeBCwQBm6VLRBG&#10;cl+OvOFtzwJhNBemuBdxvYxwgwHeEjy3656OPE8i0bJp9fTSRx0mTZJfmUXeEdfung0AqRzR9rGQ&#10;7LpOxEZRDsm9OuL29vZWVzKIq7n+BdY9gDw8993IAyIRSV9zDY00vf4FtDCe7kHENqx0vPoBrf9H&#10;3KJbbssBdPToo49WV3vi6Q91mzBhQnW198C1tsdgvLZkNLfqls3tLQceeGD1aU8wB1nANbRGxLYi&#10;utHsL2I/Vhki/SPS/6R2wHcRL1RWmIj+ImHg4lwCuvd0YPWtSN6W2/vMxo041mFPIq7ZrTJs2rSp&#10;+tQdWj+L2K5lP3Bp74EwETuVQNt5Y4TV9x9//PGu4megAykdb90JrPkl0jcj85M2x2hjbx2rbSKu&#10;9b08kL6WB54NvPQt+8Ha2LMtT8eY27UyYO7wyhcZQzRge1r54c7fyzsy/sE2tDDe3GjVDfOmVz6r&#10;fhmrDb35B/EGWzdgtX0GfVzKA+3jlc9KOzI3RPqvVgbE9dJH+2phIn0/0r5aO2Bs9vRn9T/or5u1&#10;VwZlkPJAPC8uni21OkTiL1q0qLSjgnl2yOcI2+7+26OKZeUD3WxoLb7qRXNbrQPKDa2Ht49Kr7n9&#10;zDRz2pi06JpLkM6S+b1Ds6ElgcnYW5TBmDSjh0GMGqW/bhkFhj9uHI7VHwjyjTzQacCYrQeiTGRg&#10;khiq+ltY+s8gTGTjSQKD5uzZs6urgSBf7WEgE9GBVr5oua328doukocWBnY5bdq06koGNlYNeoMm&#10;sqni2YCFpiOk+9hjvueJwfYPEInbbfk0PL2CiP1s2zb4d8DRP6ZPn15d7SZSt2je+7p9NFC+iF1q&#10;Gx6Ib/VNT0dauplo+TTGjh1bfZLx0o/Y1mD7X7Ru1gN3pH9oDwx1MP5LYSIP+9Yf1CJ5R1i1alX1&#10;aSCzZs1y07f+4LJune+GOlKHiJ40rLiTJ08edNvV0fKIbOhZGx7eH1NBpHzSH6NAZLNOiwsi7RIJ&#10;082moZV+5I+Bnv6s9NevX1+OMxZHHXWUurESKZ+nPysN64E/E2kfDavvYl72dBMpHzaMtAf/bsoe&#10;KR/+WKu1XcbSQTfli8SNhNF0vGHDBndDBs/Mmu6tdtkbtDpgs6mb9LFu8to3kodWPqxLvPQtRo8e&#10;7dpWpA6RPqRh1SGSbn1Dq3tLeI5z1wdOmnr3VafcsGrzIVf/6b/NSJBP/cec9Gd/fVb6vbf8xpqB&#10;B8f7YOPm9ttvD8l//Md/VLEIIYQQQgghhBBCnnv86Ec/St///vfTd7/73fSd73zHlPqPYbih5dDT&#10;08afTi5op9aZd/zssAT58cqx6dTfPDKd9JJZjw08ON4HO63Lly8PifYXS0IIIYQQQgghhJDnAvhV&#10;NfY/Vq5c6Ur912uD+43YMGMwrxzil1kjekZ8fOXmdOg/3tY6c+RhE9Kk1/5FeW/kyJ41Z192/NtS&#10;q7X94vhmVvnKIV4fOPXUUzvfCNTPmsDnGTNmlA3W7SuHkdcWvJ8e4meR3bxyqP2sEmX33tG36pdB&#10;GOnnq6i/97od0OqvpVsnWj7p1UqUzztjBGWbMwcmtCcoG366a4E8vLNmkA7eyZbw6ubpWEs3A91o&#10;P6vNIIz2yiH6iQXiaq8taOk2ifQhpNUE33n2A6xXnzzdAC2MZ1toO/zs2QPhNLz2BVIfl/TVBPni&#10;Z+cWSKfbVw7Hjx9fXQ3EKyPu47UPD6v/ea99eGcAelhtl7HCeOOzZZ+RM64i9qPZcWRs19oQ33vt&#10;C6xXnjLaq5WRulll8F6pjKKdMxgpX7eva3trC6D9Ae/II4907dc6R2jLli3VJx1vjAQog1QO7WzA&#10;OlpcgLP7vPpFXunT6o+1gWfjVhmw9vTiY3z2ygc7k9KJvOpn2Z+Wbh28kuXRzauz1vohYvveGGnZ&#10;WOS1tZkzZ6rlQHxvfeK9EmWtDyOvy1v1w9xj1Q+2q5UPtuvVLVI+tI9mG579YWzR4mJe8cqHZy5P&#10;/1Ye3ZQvcj5WZG2qpR95nc0qX+QMqMjaW6sDbEPLO4K3bgKRPDQddfvKYeT8rsj4hTSkdLznRoAz&#10;HptthA0ttAnmPa99//M//zM/V/MMLW1D6+6/PfWo1N9+4OFNKb3mwymNnzkt/dmia8p7Rbwlfznf&#10;PTOrSbmhhXdWX/Oa13S+aQCDkCZeNGy3G1qRCd0b2GFY3WxoaelbZc8gjLfpoKWD+kceerotnxcG&#10;nVY7K8zbLEHZ5s6dW10NBPl6Z2gBLw+rfB7QMRamEkjXeyDqxgZgl4cffnh1JYO42jk41r06kQ0t&#10;iUjdgNf/LDTdgEi5B1s3YOWd0cJEdAPb0jabMkinmw0toG0ceO0C+16zZk11pWOdUeXZn3cOlYdX&#10;B6sdIm1k4dlWpP5AS6db242MO5HySfYTjWsRcVYQeahAH0JfahLZrOv2DCMsiqW862gbWvhDjhfX&#10;Wh9FzoCKlE8LEzmDyEpfa5c6kQ0tjcgZYnA4oz04RM5oimxKaXqKxLXaMGK/Ef1FbEDDsoHIRpkX&#10;xko/Uv+pU6eW9ZPYvHmz277d6CYS16qf17+sukXOaIqUz2ofjO+W/rqJCyJnaFl16KZ8nu5BZPzf&#10;V1jna2Ui5dPCRGzDYqjmRo2I/VhE8u7mHLFI/fFsqPVRrKm8tevChQvz/MAztJrkM7NWbhj58fK8&#10;rDufn/7sc3+d3vg3b1mT+tsXQNp7cWYWIYQQQgghhBBCCBlauKHVYMQBB8AP6AX97c6ZWT9eMyGd&#10;es5vphef/ZLH3n1y702Q95wUPzOLEEIIIYQQQgghhAwt3NAihBBCCCGEEEIIIcMKbmhVbL/rA1O3&#10;3n3VDQfOednHP/lvKX3tvw5Lv/cPb0xnvf28Nf1tvmZICCGEEEIIIYQQ8myBG1oVO0cccGhKrQvS&#10;iJFn3vOzlB5cfVA6/ndekI75reMfu7i396a98GZICCGEEEIIIYQQQvYhgz++fxgR8XL4nf8176hC&#10;HQ+s2bwjvfWfNqYRzzs4TXrJSenpJ57YvuS/viVuZo2ePDtd8L9/XHxqr7324l7vF1y7vBxecMEF&#10;nW8awFuB5AkMHgA8bxOIq3k7gIcCzy0wPB1EvEVJeWj5NtG8KaB+cN1pgTwiHhMkjwjIF54aLCz9&#10;Aa+OuO+5P0c5pPKhfTwvblpcgLw9L3Mg4kJWaiOUz/OyhjJoHhJxz2s7hIl4u5PKge+lcjexXEMj&#10;fwvc97zlAM0bjeepA2h1QN4RD35a//Vc0iNfjEsWKINmY7gX8SQm2R/yhqcaj4h9W3j9HxxyyCHV&#10;p92gbvAC5RFpX2t88OxXSx/xJM+zTbZs2VJ90rH6h9f/tbEF+osAT0seWt+KYNXNupfx5k9geYn0&#10;sLzwerYBIjag9aFI37I8qUXaLuKJTfOkFGl3eErS9BwZtyM61tL3xldgjQ+wLS9/jO1eGG2cinh4&#10;xvpSq1/E9iNo7RjpH/Ci3U35ImtHrR0iXkqt+RP24bWdNwahj1r199K34kfs12sjKw3UzYtvlW/y&#10;5MmmlzWMLVrcwa55m2AM0fKwygasdW1k3RBpX0sHXnxL996aHGhx62j2EWkfy5Mh4nv5Y+3n6Q/1&#10;lNKJ1M3SUSR+xP40Iulb7RuZV6D7wZYRz/Xe/Iu1pda+GHu9+N/4xjfy/sG8wWtyGBHZ0PryG1IR&#10;Jj2wpnhu/J83ldFcRk85Mr32Y3cjnSXXXtR7dPW1xq4NrQULFnS+aYCOIW3swBgjA4sGjNFb1ETC&#10;wLCkTQvEjSxqNVA3LFgsojrQHuq9iaNbHWu6qaPpGJ152rRp1ZVMJH2LaHxJfyi3t+EG3W3cuLG6&#10;2nsi+oee4F68CeJ6i04v/Yh9YGLw0NLR7DIC2g7upy3QRnB/LuHVzYqbsXSM8nkbJpr+kTcWrBaR&#10;9IGl44j+pTDI++GHH66udCZMmFB9kkH9rY2xbuxjxowZ1ScZ5L169erqSsazb6t+Vlyt3ZvAPfNg&#10;iKTvlS/SryPtq/WPyEOLVf+I6/Tp06eXfcli06ZN1aeBRB72rQ0pzGmDzbsOxiApnchmmBUm4po8&#10;gqanSP2tMkTKZ7nWz6CPww6bYG2hPTBk1q9fL8YFmHO9+BEb1eoQiYuxUysfNnO98kVsSGtH/DFJ&#10;yztj6SjSvl75LB1F6m+1r7VhkPHGCMs+I7q36jd37lxzDMX8jHlaYqj6vlU+r29acfFHNE/3kTpg&#10;faTpoLe3t0xDI2Lf3dJN3584caJafvwhQ6t3JqJjzb4jc2MkzL4iYhtYl2jtG9FNN+C53lufYf2v&#10;bXiuW7fO1e8dd9yRx5h5+64mzyJG9/Ssabf6z2+l/vOLpef5RdOe32q3z++pnYs1ekda02oX3/en&#10;IkxM2v07z2+32ufvbO/k+VqEEEIIIYQQQggh+4lfiw2tnhe+67HeF73n5uPOf//NP0zX3vzNB//+&#10;5gW9vTcvGDv236sg6ax/S48tuDbd/PZF6ebiMiTbN6y4+doFvTf/28UTeL4WIYQQQgghhBBCyH7i&#10;12JDixBCCCGEEEIIIYQ8d+CGFiGEEEIIIYQQQggZVnR/Wh6JUh4KjxP9zzvvvM43DXBwm3QAGr6P&#10;eGLSDsfDoXGeFzOE8bzFIH3pED/ExaF/gwXpRg59jhxcqB0eGPFyaHnc8A7OQ3zvgEPoSTr8GWl7&#10;h3IDzQaQt3cwole/jFQ+lNs7FB75Rw7+tfAO/4OeJI94qJt3KDzqYNmAd3Az6uc5LkAe0qH/Q9E/&#10;vIPJkQcOz5TAPQvc97ykQcealz7cizgEkMqB7yIHbuNwSA9rjIt4OZQOpkTeOFDXAnXwDjX36hDx&#10;NCWBvOfNm1ddySDvBx54oLrSscYH71B4y0tt5FD0iKdLTUeRQ4etg0kj42I3ThO8eRVY7e+N7SBy&#10;KPyaNWuqTwNB2T2sg/M9D5jAOpg2o7VRpHyWDUTmVs/LMtDaMeJFy5rbIu0bcRoBT7OSrjA2eeWz&#10;1l/o+178iOMHjUj9LS+HOPTaK58VPwM9Ses82IYXF/OnVobI+Od5ArQc+uyPQ+Ex91vlw+HSWv0j&#10;h2ZjfNHSnzlzpnmo+cqVK1X7Q7/xbCOC92xg5YG20+oWcSgRKT8Odtf6kWcf6BuRPqjh1R+gD0hh&#10;YFde3mh/rQ/BWYQ39kT6B57dpDaK2K7VLyLAtrw0sD6Q9Kd9Xwdzo6bjoToUXmtfOLPy2sc6FB7x&#10;vTb41re+tetQeH2UIEMNnhjfjsXP0UcfXRpwUwCMqykABgmD0QTkNJogjTywa4Iw3sSL9KVyIG7u&#10;WIMRpIsJTbpXl6wPSzQi5bM6XvYmYQl0I5UpC8Jo5YDusx1IgrS1QSnfb8aRxEOyAZQPA58F0sak&#10;0KxXVDLSvbpAf806QfKC0BL0AaldIKi39H0W5I1BU0o3C8gukpvSbf/IC3JNQOTBUsNrXyD1fQjw&#10;NhSBpuO8qNMERB84pfgQ5OMhhYFuYdf18jYF6Vt5Q4BVB4RptmlEQPZipgnS9jYc6+lJePaRF4SS&#10;RGw/suGIMFLdvD8kgGZ+WTLNdJsSKZ/20GONO1kkvWWJgIfSen0ksjerwaSPcE3dZcntIt3LgviY&#10;Qy3JD7VNyTqS0s0C3UvfQ7DRjbHHkogHYIxTUlwIyp/LKYm1KMe6Q6p3XZAGkO5lgQ6a+ULQ/7y4&#10;Vh+KbMhKem+KVs8I1vowsmmRNxUsyWN4E8u2slh/sMJ9D+TfTLMu2h8zgVbuOtb87HnpA1rfzJJt&#10;TEKyyabANqTvIVjXWOXTNnJBZGyKCGiWK0u+r2FtVmLs8OLX9axJnn8lvP6BvhF9fpDEKz/IYZpx&#10;YVde3viDBMZXCdi1Fx/jNuKjDJpobYS09zWYG5plbkoufxPYT7ZBTXLflchrs27R5sDcPhbo31r7&#10;5nm5Wae6LFu2LI+PV/urfEIIIYQQQgghhBBCnkVwQ4sQQgghhBBCCCGEDCu4oUUIIYQQQgghhBBC&#10;hhXc0CKEEEIIIYQQQgghwwpuaBFCCCGEEEIIIYSQYUX3x9uTKHMKWYoT/c8555zON0HgoUDzoJSB&#10;RwF4s5CAJwB4IfDw3GsiHcmbSaR8CANvCxqaF4aMFx+gfJI3LsSNeKvQPC0ALz7yRht4aHryPAmh&#10;Dlr7WPfqeDaAOmjeenDPw2rDSPms+BmpHVC2iH1rOka+jzzySHWlE7Ehyf40u6yDtFetWlVd7Yln&#10;W1YeXt6Ia9k+gI40T3mR+EDzFGe53M90Y7vA0x/qp3mSQtoeEfuxPIlZeeAeXFdreOMiiJTP0p/n&#10;Otlqf21eqgMvfR5w0S0RsT2r70baNxJGs7Fu596xY8dWn3QiNgAX6YPFso2IB0jPyybQ9BSpm+UJ&#10;LeLB0KpfBmGkPOA90sPyUueNzyAyf2r2F7Fda2yKeNCMeLmNlEPD6r+WbjMRT4Da/YjrfrShFh/j&#10;k5d39qCsYdmn5qGtjpV/RH/eGGbpN2q7Wnxv3WWN/55eolhlyN5jNSzdeHYB8Mzg1cMagz37tTwk&#10;eusmgDp49cDcI+Uxbty40PytEfFwGtEfbFQKE6mbRSTvSP1hQ1JbRNK3bDcyNmVPoRbwwi71c23O&#10;rGPVPzK23XrrrXl9O2/wLUX2lq42tLxJAQYXeSjQgNF7ExsMEy5QmyCut2j0wngPPZE8UD64eG0C&#10;/UUWxVoZIvoH3dTBi2uVYajKB6Qw+0t/HlY50K88tPKhXTZs2FBd6QxWf8ArHxYdv/zlL6urgcCu&#10;x48fX13pSItOrU/UibQPdLRmzZrqak8iD92Sbrx0QTf1jwIdaA9lXttF6tANqP9xxx1XXQ0E5V6x&#10;YkV11R1aPZGH99Bu6SjSbzz7serptY9n357dePEzkXpqWA8dU6ZMqT7prFu3rvq0b8C8DzuUiCyK&#10;rc36jJZHZMN78uTJahkiusH44tVBq2ckfat9MT57eVsbThnt4SGyIWOFsdo+s3Xr1uqTTsRONKy4&#10;kbwnTZrkPpRFdKxhPbhF6u1timBtr5UfG/1WXGC1oZc38GzAqn/E/qz4XvmwKaLppps2jYK1I9YA&#10;Gr29vaUNSER0E6mDZR+e/qwydNNn62hlmDVrlvgjiTpW+SdOnKjqNrNlyxazfSy6rT+eV7y+Fdkw&#10;woa5FAZrVi/9buug5V0H87tkRxMmTHDXVxEdWSxatGjXhpZdSkIIIYQQQgghhBBCnmVwQ4sQQggh&#10;hBBCCCGEDCu4oUUIIYQQQgghhBBChhXdvxxLooTO0JLeVcX7pdph4hnEs87Q8t5TxjvG3sGeeA9X&#10;OicE54vgUDgP7T1elF07sDuD8uFdagukr52h5ekPca3DWb133REf5wBYoA54n7uJlzdAHbRzXHAv&#10;cv6Zd9YM0PLw3kG36oDyQTy8PJCGdAYZ8vbOr4GN4SwDCeQbOUMrgtTPUD4t7wz0vnTp0upqIIgf&#10;OR9POhjUapdMxH4QxjoU3qufBtLVDvvOIH3vDC2EsQ5GjZxDofXxyBlL3Z5hZJ1RgLrNmYPpY0+Q&#10;9/r166srHa9/IA/rLApp3KpjjS2e/QHPvlHPlStXVlcDiYxr1viNtD0i57N5Z3lYWOXDGTEekUPX&#10;YWNo58FgtQ/S9NJ96KGHXD1jDJHS8c7OBDhLRStD9HwnD9iZlAfOz/PqZt2PnKEVObhb6+MR+7bO&#10;KUPbe+XD+ODlg/FZSsc6PymjHSoNvLUdsM5Yy8DOpDwi6Vt18Na2wDsUHmOolj7WLp7uR48erc4x&#10;mzZtctdeOOPQmqMwPmrl8/QOkL9WB69sVt32xxlaq1evNs9YnDp1qjq+IJ7XdpEzhjA2aTrw4mNs&#10;0e57+QLLLjJ4tpTaEedDenOr1TciZ2jBvq32scCYGrFfDczrng6hPy8PjC+SniP20035AfTrpQEd&#10;S2sYjBvdrIsiYy/P0HoWA6NtSrcGifgwKkuQTwR0HklgeJbA2Jv1yjKU5dNo5imJlC/EupclGkbS&#10;HaRbpDSbkuupCdoBA6QkUnpN0UC6Un51idi4lCcEE6UnqIPUJlFBGaW8myLlDYkg5QtB3hHq+swC&#10;vUrlbIpU5rpAfxZS3nVBOaR0IVL4vRWkL+kOgvtSnZsixYVIYZvSLc36NEXSWxYpfFPwMGkJNmKl&#10;eJBI37SQ0mxKBCleRFB+6XtItH9IdtGUfYXU5k2RytyUbvB06IHxQyp3XTSkPJtigQcmT/I8Z4kG&#10;yi7puy7dItW5KVobSbbaFKnMWSJ0owOpPZoC/ddtpS5SfZoS0YOmP6kueyNW36mLVKYsFlKeTbGw&#10;dJvFQ8ozS6T+eD6o97W64L6kkyzPNJK+6mLVP6KbSBgL6EjqU1kQv6nTLBG6sW8g2UxdukVKMyrR&#10;ulki1bsuyMNDKhskkn6zPHsryEey67poemqWVxKEk8oNieimTne7BIQQQgghhBBCCCGE7Ge4oUUI&#10;IYQQQgghhBBChhXc0CKEEEIIIYQQQgghwwpuaBFCCCGEEEIIIYSQYUV3p72SvcH1cpgPSWuCg9E8&#10;L4UIo3l7wqFt8BLTLUin8iYwAOTtefizwqDOnodFgAMMLSw94Z6Hlb4XH3WAN5HBIrV7HdzX2hBl&#10;i3gSw+H8Hpr+cECfBcqAw6U1cPCfBeoX8UYltQPShhcjC6SPA0YlcE+y6yaDtSGkH/EiqJUP+Y4a&#10;Naq60kH/lIjo3vJyldHqj+89+wBS/0DcyNgW8YJn2TfuW+C+5k0tMjZF+r7WR1E/zxOW1Ybe2Au8&#10;sRNYfcDSH8qv2SfuWeNCRrPdOtr4F7FvrW8BlHEo0Ow4Mu5abRjxcOfZN9Dq6XnABFb/9ryUgkj5&#10;NBuIeFC12hAemDwinug0Iu1j2SjsxrPBSP/VgKc3T/9W/4vUD+Xz6gAbl8JExk5rjoiML1b/z3Sz&#10;frP6EGzL043lxRFoHhiBlzawbCAyd0PHVj7W/YinN8ubnNe+sE8t/ci8otllnbVr16ppWR4ogZW+&#10;5BluMFj68/qvZVteu4NIHbQ0vLkbYG2hhYuMbV7fAlhfSnlE6maNTRh3vLwj/Q9lk3QY0Z8FdOP1&#10;kUj/1eanSN+ydIQ1qVe+b33rW/n5ZZ6dExlKQhta0sQLg/AeaK0wSLOvr6+6kkF8a1ENYNiSe3p0&#10;SLhPtbDSR/k8t+OID/fWg6WbBSHw4qPTeZsiWhuh3b3FFNLXHrgxqHmu3bspH4jozwrjxY/YAJAW&#10;jqj/4YcfXl3JWPWH/odiQxVIYZA33Jp7aBvSwLoHIjakgbjbtm2rrnS0MmjjVh2rfHDt6xGpv9WG&#10;XttpOojqJoJVT6t+Xt0mTJhQfRo8yMPamPA2PazyR3Tfje1GbM8KEymflweQdBStm6W/yEZ/ZOGo&#10;gTHfi2st7FetWlV90sHc7eWhbapPnz7djWu555fWLE0i5dPywPrHixsJYxFpX62NIn+ssMoXsb+I&#10;/rQ6dJt+RDeRPDT9RdrOKkOkfJb9AozNGEskIv3Xiq89zO8NVh29ugGrDJ7+MD9rdYuADSmv/kuW&#10;LFHngBkzZphziDV2Wvcy3dqfp3+sLTT9RXQTaV+tfJG4eLaEDiTwzODNzREdYw0ltaGlmww2/TQd&#10;DVX7anQTF0Q2jLB+8XQwevRosY0i5bPSx76F177f+9738vp4XnejGCGEEEIIIYQQQggh+xluaBFC&#10;CCGEEEIIIYSQYQU3tAghhBBCCCGEEELIsIIbWoQQQgghhBBCCCFkWMENLUIIIYQQQgghhBAyrBj8&#10;8fhkb9nl5fC8887rfNMAJ/1LXh/gQQFeBDw0TxDwYuB5uoEnAniisNDSQVzPrT7CaO5N4cXAc/0N&#10;HURca2s6iHiC0OKiXTwvD8DzFgEkF8RIW3NJn0Hajz76aHU1EOjG8zIZtQHNy6Hn6QRoOrbSzcAG&#10;li9fXl3JIB3J0yXabebMmdWVjKVj3Iu4Jvd0gHQkHeN7y0sdQN0s+454+dO8YHogbsQbi+bJJ6o/&#10;CdQbnnQ8vPEFWF48PdffqIPk3h/fR7zUPf3009UnHauPWl6SUAbLG1DEy6HlWjpjecK1bB9taLUP&#10;ym+B+5GxU/N2E7Fda3xF+T0i4183Xg6tvh/RTaT/aTYQqT/sUwu3fv366pOO59oeaJ5gZ8+e7ca1&#10;+gc8YXk2iPb18tDq4MUDlo16HkRBpHyanXl1B5aNRjyRRbwcamDe8srYTfoA87KXh5Y+vvfytjxx&#10;YXz24nue+ixva9bckfE82XVTP+B5IvTo7e1Vx1jP9rEu1upmeVDLwPuwN77ff//9ah/G2lN7dgBW&#10;34/ozCs/wPpQSwtzn5WGZRt47vTKiPp5ZdTaEOsmL+748eNV/cKDrWebEf1pXg7hHdWbfy0PnSib&#10;lz/04ulYqyP04sW15m7MuZ7+UH+vDli/SDqIlM/qoxi3vfJ997vfzc9d8+ycyFBSbmhhgHjNa17T&#10;+aYBDEd6KIWhRB7oNLR068DoIhta0sIZcb0NC6BNvDBY62EqE1n4RSZ3DS0uOpvXqUAkbylMpH0Q&#10;Rntgh31MmjSpupKJ2kCkHfcWpCttRNXBpLh06dLqSgbpYHJrgvoffvjh1ZUM2tBa8Efa1wM6lh7K&#10;rLzrWPYd2dDyNs32FdH6af0j0q+x6LRAGfBQoOHlgbbbsGFDdbWbiG1E6z9lypTq097hpR/Z0PLq&#10;7+nPQ2ufiP4iaOlE0keYbvtGZGyXdIy8u+37kby9P1YA7aHTeuDKWA+s0kZwk8gDr5bOnDlz3LjW&#10;pkukfBEdYO7xyqFhlQ9z7mDTraPlEXmosOwnopvIhpOWTrcbZpHyRfpHRE8aVh2mTZumPvBm8Add&#10;jBUaER1ZWPEjfdPTsZVGRK/jxo1zdaRhbchY9zKRvH/5y1+qOpgxY4Y5Rlu6i+gmYt/WpoqnA+u+&#10;lW4mUj6NSFxsdkJPEmvXrh2S9YW2oYX1PNaGFlb5utFNHS2diP3gj7laG+KPPUOhPy2PSPmwPuqm&#10;/95xxx27NrRsSyWEEEIIIYQQQggh5FkGN7QIIYQQQgghhBBCyLDC/i0YGUrKVw7x8/KXv/zlnW8a&#10;4Cd70llZ+Mmdd0YLftZn/TTU+9ko8M5ZQTmk1yeQd+SVFvx8UMP7WSHyiLx6oaWj/SQ0g3jazzqh&#10;u8ireN5PK5GH9MomftLqve6DtK1z1CL6884RAtZPWz00+4nUD3jti3aQXttC3bxXGqEfqw95+kMd&#10;vFdXEAbv3DdB+by+ZbUvyhZ5bUk6J8izGxBJ39NfxD5Qlib4LvI6YeSMKg3E9163BVIeiGuNW5nI&#10;+GDZgPezby196M8be6NItpvBz+ottLpBfxAP72f9SEM7JyrSttYZU17fBHilxkPLI3L2o1WGoRg7&#10;gdaHvNeZgaU/614mEkYbpyL6s2w38rpZ5JwjzUbxOpdn49ZrhZGxM/LKmTa/a2eT1bHsO2JbkddW&#10;NB3B9j3dW/r1zh8FXvoAYaRwkfaF7Wp5eGMb8PpHt68MYozU6hCxP9iWlYc1fqH/euWzzvGyXkkC&#10;6Pva/UjeOGrAayPtjCDgpW/1Lc+ugKd7YKVjnTEGrPTR9728vftAa8NI++CZRCs/5jRPh5H+oaUT&#10;KR/6jxYm8sphpA6a7aHfeM/2mP80+8a4M9i862hjuNV2GSuMFxfcfvvt+XxpnqG1Hyk3tGCAL3vZ&#10;yzrfNEDHmDp1anW1GywWtAPB62gLDxhaZEHuLVzQKaSJN5I+6mCdkxV5KPPKB+PXFlaRuNpDPTo0&#10;3rPvFuhPevjydANQBpzFIKGlWwdt5G36WOl4+gNaG6J+K1eurK5kUD/vHDBLB5h4LCzbiIC4Dz/8&#10;cHUlA/1p55x5D41W+1jpZjT7RbrSuWN1ENfbtLH6Bxjspkq0fJGHeq0MiO85nQCSjUfz9s6xQjqa&#10;/Vn3Mlb63YyLGa+egz3/K0K0fJL94fuI7VrpR2zXC2OVw9uwBVYb4uBbD2vDJKNt7ETOhopsCllE&#10;4k+fPl0sR+ShwPpjQ2QzaNasWYPWQaRu3Zy/BSJ5aDawevXq0j4trDOqIg+E3dhHxHatNozkHamD&#10;RiR9rF20Bz+Mq57+Paz6d9P3o3h5WA/1kfJZ7YNx1dKfdf5Yt+djZY444gh1jPbKZ206RMa2yKaF&#10;ZR+e/UXOybKw2j6j6SiSt1X+SN4R/WlnZWlna9Wx2jDSvtpmXx2tnthIxz2Lbs/JiuhYCxOpm6Wj&#10;SN633Xbbrg2twVsxIYQQQgghhBBCCCHPANzQIoQQQgghhBBCCCHDCm5oEUIIIYQQQgghhJBhBTe0&#10;CCGEEEIIIYQQQsiwghtahBBCCCGEEEIIIWRYYR8fT4aS0sshPH6ceeaZnW8a4ER/yT06PBR4Xrrg&#10;CcDy9Oa5Jkf8iCcnyVsK4sKThAXqoHkiggcKeLvw8LwdoHyaa/JIXM3bAsrneTEDWt4Z5CF5icT3&#10;npdCqwyI73nBi9QBXj7gEUPC82KJMkheQgC+j3hxjHg5lDwB4vuJEydWVzoRjyMasF/PyyF0ILlI&#10;h+15nkis9ol6OZQ8oSLdmTNnVlcyEfsBlo1qLvfrSJ54oBuv3bW61bHGIMSPeDmUbBxxtT6RQd7S&#10;uF0H6Vju5dFOFlbf91y+g0j/1eqJ+mneRTOWfXtzD/Bc76N82vga6RsQDbgt9+imDhEPuVb5PPsD&#10;kTpoduLZLujGdkHEy5pl4x7W/BLx8AT7hp1bSGM7iPQ/a32DNaGHN38CrN+kOqxdu7b6pDN58mS3&#10;/haR9tXsBLbr5d2tl0PMDYOtX2TdYPUBbV1Ux+tDlrcweND04m/YsCHUjzQwv1v6s9LW7LKO5WXT&#10;8yKoeagDkbwffPBBd4w46qijVG93WJsMtv6RNsHc49XBevbAus3Kp5u+ASI6hqdCqY0w9nVj+54H&#10;QhAJo7UhPBR75bN0Gxk7vOdGgHS08nnPFlu3blX7h1c3YNUvo7V/ZOyzwqBfevl/61vfynPAPFsT&#10;ZCjBqvbtmLyPOeaY0pCaAsOUHjzQ4HlQ1wRYi1qk75Fd52qCfCTX6cBbUCMu6iCBtPPAZkmzPJJE&#10;Fq8SdT02QbqHHnroHnnVBXiDV05fio97aH9NMChrOgJYVEvpZkE4LEqacesCtI2DyKSAMsBWm4I2&#10;gW6kcmVB/p6OIShHbqssAAuiZn3qgrhAuhcRAN1I97IALLybZYY0yywJ6i+Be1q/yyAM8q6nBwF5&#10;wasJyufZD7Am3uwaWROkoT34afWu49kPBAsrLW/oRrpXF4xhze8QFwvCej6SIG8P1L/ZPlmQl4X1&#10;BwPUTep3dfHGZ4BFgVQ2iPcHB6v8kl7rAv1FFnWgqXfg9Y1mnKagDB5eGOhIm3swbkv51gVtpOH9&#10;saNOs93qouXhbXYCa26rt6MmaF/p+7pkG22WO4K14ZHLZ0meeyy0NZjVdpk8f0rx8YdIqUx1idgA&#10;1gkSkQ0fzJ+IL+UdqZ82ttfJ6TXb3dM7sOwvkjdsK5KPRF0XmmAMQv+XJFLHnE4O25R6Ok3B2Az7&#10;qq8Xm5LH9sGS51Ypf4hlI8gfNO2+Lnn9IKXtzf3YbJe+h3j5QrBZ7Nk4NtuhYykPb/7J9R8syANI&#10;Zc9ild+yHUi35cvzu5R2FrQRytnEGhfrIqUJ8foNREqvKdr6I28mSnGyWETGzkgYlA/hmnnnzcTm&#10;93WBfeJ/iYj+IuVr5pklgpRnFvR9Kd26LF++PM8BV/srOUIIIYQQQgghhBBCnkVwQ4sQQgghhBBC&#10;CCGEDCu4oUUIIYQQQgghhBBChhXc0CKEEEIIIYQQQgghwwpuaBFCCCGEEEIIIYSQYcXg3H6QwTCn&#10;kKXwNHfhhRd2vmkAbwJwb9oEp/1HvFQhnAS+97xUIW/LU5AFPA14btdRBs31eaR+yMPzhIUwmjcc&#10;z5MHyqB5KsO97I1DA3l73k6AlA7Sh6cJD83bhFX2DMqneTDMIIwEvo94WYI3FQmUD56cLBDG8uQG&#10;oKMjjjiiutpNpP5Asw3oddOmTdWVDMJ4rtOhJ7jIbYLywYvUYIm0HfLQ+rjW7zJIP+IJS0sH8bW2&#10;z1g6QHwLxPXsB1g26uUBpLZDPC9uJG1geeOCFyULa2yBfjwi/VfTsWVbGat9vHkloj+EeeSRR6qr&#10;vceyT29sB5EyanNMxIuUNX96cyuI1EEL440PwKpDxLa8sR1kb0tNNO/Iday1AdZcHhFPeVqYSP9D&#10;/9bCRdo3EkYje8KysNo3sq6J6A95SOXw1nXA8tQVsa1I/9X6wcaNG934lo4j+vfuW+vj7H3TwhqD&#10;oT8vf4yfVh4YW7Q0MHd461vL/rz6YW2k3Y/YbvYyuq/QxrUo2rq/jqUfr39ZbQfvr55uIl4itTwi&#10;3kettD27B6i/F04rX/b8b2GtLSLlg/16+ou0g4aVdvaQbWHZh4f3XACsMJG++dWvfjWvDecNrpRk&#10;MJQbWhjcf+/3fq/zTQN0vNWrV1dXu0GDjhs3rrqSQcfRDCMSH3G9B3YYteTiOxI3UgYL1M+bnCwd&#10;oFNaoG7WA7fV6UCkfEDbePE2ZDDoaA8OEd1iM2fVqlXVlQx0ABfzTZD3li1bqqu9B+mOHz++utLx&#10;2giLnuc///nV1d5htSG+f/jhh6srGcT3HqygJ+mhG/WfPHlydSVjpR/JG3lMnz69utpNxC4j6QNM&#10;qhLdli8S17MfpLN58+bqak8i/WvNmjXV1UC8uFEdW2PIjBkzqk970m3dvPiZKVOmVJ/2xMvDsg3p&#10;jzRNvL5v1SFSf0v3kby98R9I5YjGtTaUtY34OtpmQZ3I4lzDiittBDdB//Xy1uoZSd8ikrf3Bw2L&#10;iO4x/mthInlHbEALY+WdsTY8In/o7MZGI+lbYbD28R56InloNo61gffQh7WjpmOsqTz9e1hpYN7y&#10;ymcR2XDy/uBljQ+R9rHsB+sDjKMa1n0vLpg5c6a5oQYw92jpdDOuRoj0LQsvvjV+9fb2urpZuXKl&#10;O8dpNhYZOy0iusHazLMBbOoOtnzdtg+erbz+iz+ISOuUSN2sOuB5xcsbm45e/9WI6MYKM3bsWHd9&#10;duONN+Y15rzBlZIQQgghhBBCCCGEkGcIbmgRQgghhBBCCCGEkGEFN7QIIYQQQgghhBBCyLCCG1qE&#10;EEIIIYQQQgghZFix706yI012HQr/ute9rvNNAxyOJh0QigPZPE89OBhOO5gP8T0va4g72EPhcaic&#10;5+nIqgPK7h1MhzDeAXMIIx2Qh3JHvKRZB99J6dbBfe9gaJRDOzw5glb/iH2gfXF4owXK182h8Nrh&#10;zEjXO7g50kY43PCYY46prgbiHVyp2QZA/bwD84Fnf0hn7dq11dVu0D6eFzuUzfJk5XmRgv40G/C8&#10;3CDvyKG5Wvsgvlc+6ACHrzZB3Mih8BH9aV7wcM8DYdatW1ddDSTiBc4b/5C+1r6o3+GHH15d7Qni&#10;Woe6R8oX8RA4ceLE6tOeSONCHav/eR46geepzGrfSP0t+xyqQ+G1+QPxPayD8yPxvTqAiDczDevg&#10;44jDgalTp1afdLSDpyNeFC2w5vLw1j4A7SvpIKJTy8thJG+MHZ4dSGszgEO5vTJGxn8L9E2vfJg/&#10;pHJE8rbmiGnTpql9LxMZg9CHpPJhTvfWp5h7NR1HDoX3xjDLG9z+OBQeNmq1r3Uofrdrb4zdVt7W&#10;we8R75twhuLVH89lmo739aHw3bQtQP+y9GeVHQ4lvLX1vj4U3krbG3PAM3kovGdXAPOnpz+M4VI7&#10;RDzE4tlLqwMcrnh5d2PfEQ+Tln3jedmzv0WLFvFQ+GcSNLAkAI3XlEin8JDyGyoBUrnr4tVBSrcp&#10;Huh0yEcSLFYsQRnRsTSRyjMYkcqGckt5NkWKC0F8Ka+6IL70/VAJaLZ5FpSxWRdJIkh5Qzws28A9&#10;qdxNwcBuSfYGIqUfQYoLQXzJZuuC8kk6xWQl6aspEaR4WaRy1yWq424EDwWaSGWqi1U+KXxdou0r&#10;tU8WSadRkdKri7dgyUhpZ/FAHpJgsSeVqSkRpLaBSG1Sl2j7dItUL4ikz6ZI8bJI4ZsSCbevkPJq&#10;CtpAapu6NOudpVtgh1K6dZHK3BQNKWxTpDyzSOGbgn7U7FtN0XQspbc3gjSkflcX5C/VrS7dIJUr&#10;i1SepkSQ0oZEbLdbkIZU7izPNFJ71sXSUcR2kYake0hE/5pIa6Wm7I/27QapPHsjkk7r0mzLuuD+&#10;M02zvHV5tjNUtiXVHRIBeUhjCiRSvm76XwQpXhYg1bspmWe2pxJCCCGEEEIIIYQQspdwQ4sQQggh&#10;hBBCCCGEDCu4oUUIIYQQQgghhBBChhX753AJAspD4XHI2TnnnNP5RgDvkzfBO6x439UD74NrSOnW&#10;wXuoXhiUA+fRDBbE16i/ByvRfFdWAulLh48jnnegN7DCDIVuEEZro/y+sIUWBvXTDtStE9GBdMig&#10;Ve462qH4KPf48eOrKxnk4R1sjz4wffr06mogEfuxDp/1Dg9FfBygaIEw2sHV3sGoiGsd8Bg53FSy&#10;P6QbieuB9sE5YRK4h0MrPRBOwnMYACL60w5XttqlDs6MaIK41mH9Ga//oe6WYw4p7zqW7Wp6raO1&#10;XR2cAafhjR3W2BcZ2yLji1YGzxkHsPpWRH+R8mn24zk9AF77e3iH6gOtnmgfTwdWH4gcOh7RgdZG&#10;kbWPNT9H2jdiQ1o6kcP2rTrA4QrsxCKy7sLBy1I5vLSBVb7IgfQRNBvHof9e+paNIa4XP7L20Q6P&#10;jtTdOvg9Yr/eHGgdfI4D770yWjZqpZ3xxhfr0HrUX7uXse57ZbPsU3NEUMc7NB1YaXjzmzW2Y17x&#10;yof4Xvmsg89hH1YZJk2apNoodOvNTSi/Vwetnl7awErfey6LotmoVy9grQ0ifSsyPmjlwLjh2R/W&#10;/5qeI4e2Y+7x9KClE2lfrE219CP6/+pXv5rX9/P80GSoKDe0MPGdffbZnW8EIgtnCTS89tACo4p4&#10;CorkrYXx4sLYh2rw0YAONC99ES9kWvkiZdfyjtKN7lG2jRs3Vlc63qJJ0xPq5nnJRFxt0wADLjwR&#10;WUTyQDrwutIk0j4IYz1UefpH/davX19dySAP7cGom/5hpVtHyqObuE00+0HbzZgxo7qSQTm0TZ/e&#10;3t7qk05Ef5KHWIB7EU9sUv0Q1/JABxDGe2CHjqzNWM/LnWffHmPHjq0+7T2R+lljizfudEOkbEOh&#10;P68OWh743rMfEOl/FhFPatpDfeSB09rMnzNnjhs/4kVWw1rwZqwNi8hmRiSMhuXhLWOlr41bdSLt&#10;q5Uj4kXQ0rH3hxwQaSOtHJE/xsELrPbgFilfBK0ckbpF2sfCywPzF8YSiUj7Wp4Msa7R0s5g08N7&#10;cNaIjC/dYNU/4sFxw4YN5frOQvOCF8Hq+92ObRlr4wTzj9W+s2bNUjfM4eHTmzsjOtaI1M2yn27j&#10;DwXZGZQE/ljh2Rb+kO9tamkblpG4eC7zymAR0Z+1oeph9a1I+9566627NrQGZ4WEEEIIIYQQQggh&#10;hDxDcEOLEEIIIYQQQgghhAwruKFFCCGEEEIIIYQQQoYV3NAihBBCCCGEEEIIIcOKfXdSGmmyy8vh&#10;q1/96s43AtrBap6XGxzaph2shjQjns68g/2Qh3bweeTQOeuAt0j8iA4kT11IG54+LKAj61Bu72BE&#10;5B05/Fg7wC9yKLCmI3zvHYyK8nmealBPyZsV7MI7uBtlwOGaEog/c+bM6kpGs/s60N3s2bOrq91E&#10;7Bv1tzzleYcPIg8c8GgBHWie9iwPchlNB/g+cnAu6igRORDb6/tAs2/kGzkUXnM44B1Y7rUdQPra&#10;of24p9lmHamNENcbO0BEx1ofQh7eofCQwQL9eQ4XgHW4rlU+pD9x4sTqak8iuunm4Hitz9Wx+nfE&#10;g1ykfNIYhHaLHGxqeWGMgMOFPTQbihz6ah28P3Xq1OqTTuRQeE3HEWcrlhdGr24gMr5q5YvYj9U+&#10;1oHfGcuLXEY7FN5zmgCsw6kjh45HdKAdHGwdaJ2ZMGGCWr6I05PIGKT100jdrPaJeBLD4c5W+1o6&#10;ihzIjOcOLf3IoeiYuyJrBImI7Vrt4+nfqr/l3TEDpwzdto8F+o+WvtUumcizm+XpEc8GVvvCWY32&#10;XIJ537MNrM0829DuR+qG9td0FIkfmd80+0O5vbiwb61+0J839sAGPP1pY0jEqYDVPzDmebYP/Q+2&#10;fJ7tAKv+0J1XvltuuYVeDp8Bdm1onXPOOZ1vGqDhJOOHwUYWrBpaunsLjA4eLZpE0rfCRMsXeaiQ&#10;NobQqTQPfJlnsnwg4sVNK0OkfrAh78EAeUiLQ8QdP358dSWDssEjigTsBl6KLLS862BiOvroo6ur&#10;3UTiWnWIxIeOrYd6gDDaxknENjQi7bs/0OoA3UY2tLQHo4iXQ4ybFtCRtqFltUsdqQ+i3JEHwgha&#10;HZCHZ1vd4m0aWvWMlE9rf8T1+hbw2lcD6XseLBHGGr8jfdMLE62nRmTTwCKyaNeIxLXKh3HVix/Z&#10;0NI8xUU8yFkbUpH6RTzlRcqhYcWNeDmM1EHb0Ips1lkPRpEN2W5sKFI+y5NkpHyRMBqRullhIn3b&#10;8xRnpRFJ37K/iJfDbjzZRR66rfbx4lv1j+Qd2VDupv7WZmQk3Uj7WmE8T3tTpkxRnz8im80RHWv9&#10;I1I3K33MuV75Iv1Xs79IXGtDC+t2S/cg4kGzm/JZfSuiP6t+GS0PK++M5akxEn/RokW7NrQG10MJ&#10;IYQQQgghhBBCCHmG4IYWIYQQQgghhBBCCBlWcEOLEEIIIYQQQgghhAwruKFFCCGEEEIIIYQQQoYV&#10;3NAihBBCCCGEEEIIIcMK+3h8MpSUXg7hbeSVr3xl55sG8FYAjwKDRXNvCy8Gnltw5O15mkIYydsB&#10;0o+4T9W8KeB7z9OClncdpKF5RfA8UCGu5QnL8ySB+/DG4aHV0/OEgXiWR5CI3Xh5oA6SNy/k7ekP&#10;ceGtQ8PLG14uJk+eXF3JIA/JGwbsAq6HLVAHTff4/le/+lV1JYPyr1u3rrrSGaynM6sMuBfx9oGx&#10;pQnien0faF5GMtD9uHHjqquB4F7EU6EE4sLLiQXqEOm/q1evrq72xGtfIOWB8sEttUdEx1b/jbSv&#10;hufBEES8vFreHCdNmlR9ktHqBv1JdtnEGx+AVr6IB1prbEbdPSJ5aH0o4smpWyJzj1YHtBFksETq&#10;540vQOtnkb5lrQ0iY3KkfFofjfQ/qwwRD7aR8RXtINmyt24Clmv8SN+MjF+anUTiYo7QyheJH6mD&#10;ZgORvvH444+r44jlYTDjeYqz+hja10sfniS18kX6l1c+635k7PS8fFtYfffRRx91x3eMO57+LB1j&#10;bWHZl/ZcBjy9AqTv1QHjixbG6/9W34JteHmj7bw64PlQSicy7lr2E7Fdr2wAz09SuEhctL2mo8i4&#10;g2cuLx/NxhDXa19N90OJlj5s3yufZT8R/d18883ZC/c8v7XIULFrQ+vMM8/sfNMAjao9lHqTAuJq&#10;i1oYhbfhBKPTHlgzWjnwfWTRuK/RyhHRnxcmMuFGXLtr+vPKhzbUHsrR9nBrbaHppo6WDvKG618L&#10;2M+0adOqq4Egvrdox8R29NFHV1cySEd6qEXc5z//+dWVDOqvPRBb9zJonzVr1lRXe0e0fSMPNhpa&#10;20XaHXj2jfStDUdvUwpoeXgb6ahDNWGpQH/ahlZE/5YNTJgwofokE9FxpA6DBW63LZC3tdkHrPqD&#10;Y489tvq0J4gL1+8a+1p/kbFZszGkG7GNSB/S/hjgjS0gUgeLyINRN5umGGO19Ddt2lR90sHY5JVP&#10;qwMexj2s+kfiRzYdtHQwLnpxt27dWn3ak0j5Inlo7RCxDat9I0Q2NSNhNKz26cau63SjA4xN6OsS&#10;WFd7D3Ve3pbuIu2L8VkrX6TeXhirfSLtbtXBa18r7oYNG8q1gcXEiRPL+llYZbDaHuAPvVr7R3SP&#10;+cNKH1g6tvIH3egedFOHiO1adRuqvu/pyAJrg276FjbTvLzxbCDZcaTc3ZavGx13o9coN954Y14b&#10;ztu3ORFCCCGEEEIIIYQQMsRwQ4sQQgghhBBCCCGEDCu4oUUIIYQQQgghhBBChhXc0CKEEEIIIYQQ&#10;QgghwwpuaBFCCCGEEEIIIYSQYYV9vD0ZSnZ5OTzjjDM63zSAtwHNU57n5QJx4VFAAt4R4FbYAp4I&#10;PC+HQPKIgLJ56SOM5m0E9zz3q8jXcn8LrDwinhqsMN3oP4M0pHTwnecJBmE0b1lou/Hjx1dXMojv&#10;tRGQ6oC4kfax6u95CYO3jYiXw76+vupqN/AQ9oIXvKC6krH0F9ENwmzevLm6kkEYyRMlvve8jGpx&#10;o8AGNNfuXttFyof21bwc4p7nyQ4gH4mIl0NPNwizatWq6mpPvP6P+JonskmTJlWfdCKenCxPZx7a&#10;uAbgpckCdVu3bl11JYMwWv9A+86bN6+6krE8gB522GHVJx0t7zqaHaPsHlrfAJFxsRsic0+3Xg69&#10;uRFo5bBsK2N5Q/I84ALJe3MTbe0T0Z9FJD5c93tg/JdsDd59Nd1kMH5pdhrxbvtMejnE2BbpY14e&#10;mjfRiOv9sWPHqulH3NJHbBzexiQicS1Pd/AA7OkG9meFseaXSPvCNrR6IK4X3/OG1q2XQ8sTmtd/&#10;se7U8sZ60Ws/zE+eJzZLR56XQ4zNWlxLb5lHH33UtW/LUy/s2soDZdDqH+n7EU95mpdDz+6B5uEP&#10;RMb2SP/wdGRhjV+RNCP2By+lUl3hPRj6t7BsI1I+xPdsQGsf6N6rG+5r5fA8UINFixbRy+EzBQzD&#10;EhiGJFLYplhI4QcjML6mRAcCKb0sMFxL0JmleHUBWvmk7+tihcE9Kb+meGh5RNL3bEBKty7II0LT&#10;7nK+eOCyBIOq1G6QyKQTRSofpFskndUF+sPCxBLoQaPZXpJI+UYF5UMbNAX3mm0liVSevREp77qg&#10;HN0gpVkXpC99D7Hu1UVC67N1GaowmiCuhdQeTekWqVxZvPJJ/bUu0pghiZa3VN+mSHEh0fiSvdQF&#10;aUnxIFL4oZZu7KtbpDSbgnaWdFMXLYxU36ZI8bJI4ZsS0R9ssG63WaQ8m2Kl/2wH83ezLzYlgqR3&#10;SAToSYoLibRdBC2dbpFspin7GktHuPdMI+lkb0Tqc5CIbUjpNaUbpPSyDJXtSv0ii4cUJ8u+Zqja&#10;x5JIHpLtRMVCCt8U5C/pvi5SvSARpPSyNPUgSTc2KtW3KRZSeEkyz/7ZlBBCCCGEEEIIIYSQGtzQ&#10;IoQQQgghhBBCCCHDimf+t6a/PpRnaOF9b+0MLYBXl5rgJ3+R85m0c4oQH++yWiCMd85F8+d9Gfz0&#10;MXLGjXZWCfLGzx8tECZyzoX0PjPy9n4W74XBa1kWKJ92BkMGeUjnCWjf1/Hq773Wh/gQC9zX7CRy&#10;zoWWPn6SOmXKlOpKB3qwgI1MnTq1utoN8sW75BZIWzurBPGlflcHNr5y5crqSgZ5VO9y74Fn30DT&#10;sdUuGYSRzqCx6p1BXK9voQ1nzpxZXe2J9bPjjNaHvL6FOmzYsKG60tHGF8SXzl6rY+k48spspH9Y&#10;Ybyfj6N8Gt64AzS7rOP1IQvrHKrIT+Mjry1p57zhfJ1uiNhu5Hw7bQzRzoaqY7VvRDeIb6UBtDp4&#10;/Q+gfdGPJCLtC9145cNZQxKRM3is8TESHzrW6pfRyh8Z27E209KPrGu8sgHNTiL2Z40PEfvw5ieg&#10;nSMWOWPKuh9p30gdNP1t3769+qRj2QDOyOmmfsAaAyL1t87IjIx/Xvui/lodInOjVT+v7SzdRcZt&#10;9A9P/9YYl49D0bDaH2032HGnDsqnpeOdD2W1f2TciayPtHQi599p528BjB2e/UbKp+nIssuMlX7k&#10;fCzUb7DrP+wLeOlH+p9FRH9a+XE+rlc+9AEtPvTv2cfXv/71/Iwzz+8pZKgIbWhJgzcMAh3DAg2P&#10;wwMlIvHRYbxJC4YldXAYozdxeGG8RRfKF9lwkzb1tHLX8cJEFoXexKvpQCt3HbShdmg/0o0cLBup&#10;gxQmUj4LLHaOOuqo6koGdfAOF4Z+TzjhhOpq7/B05B1MDttYtmxZdSVj5eHp3rM/r3xAsr+IXtG3&#10;PKcCCHPEEUdUVwOJ2kfE/iRQh9WrV1dXew/iRzbEpIPtUTdvM8hrO49IfG9ssUD6kUPXZ8yYUX0a&#10;COJ7DhE0ELebsSNjpeNtlntliPTNyIaglk6k71pEFpQRtAdzzPvagjljOTSwHmYzkTDYUJXCRDYU&#10;rMOVI/EjmwJaHpG4VhiMvZ5uopsqUjqR9sWhw7BzCUu3mW5sCE43Ig89GhH9R8qnpYO+r+kmY+ko&#10;8lDbTR+PlM8i0jcj+tOI1M0K4+VtxR0q2+imfeCQBDqWwNoM6xOLbsvXjf4ithHRsZZOxHat9OEQ&#10;R9NtxtoQy2BDS+qjkXa3wmBN6a3d1q5d667/sHEn1VMrdx2sfboZH7qxfa3cdfDMpPWBSN633XZb&#10;3vvgofCEEEIIIYQQQgghZHjBDS1CCCGEEEIIIYQQMqzghhYhhBBCCCGEEEIIGVZwQ4sQQgghhBBC&#10;CCGEDCu4oUUIIYQQQgghhBBChhW2+wIylOzycnjaaad1vmkALxCSJz98j3gW8BKgecKBFwTPNXQk&#10;D3hKkLwxIO+Il0PLW4Xn5QGeEjQvfxmUT/Jmhe89Lw+4b5VPc8megf489/nIQ3Of7Hk60WwDIG7E&#10;y6FXB9CNl0PNmwXsb9q0adWVDPLwbAjpH3vssdXVbqAbz1OZpSPE97z8wT6XLFlSXcmgDpJHQaQ/&#10;duzY6koGcbU+gHuetw/kIfVx1Dvi5dArH8LMnDmzuhpI1D60NvL6DeoATzAWKJ+WDuLDi5eHpD+t&#10;TZt4nmaA1f8ef/zx6pOM5Skn0q+99IE2vgAvPnQsAf1F3EZHwmjjMzwdeWjlA968ByI2oLUDvFx5&#10;WPWP9C3kjT5goY2vkbjW3BjxROT1caDZX8R2LS/OmzZtqj7pRMqntVHEdi1PT5aHvExEB1odvLkR&#10;rFq1quyrEpHyaR4q66AdpDymTp3qxrU8dXnrBhAZnzUbj6Rv6Qjzilc/eKKzQBm0+lu6yVg2Crvx&#10;yof5xwoD/Wr3Ybte+RBXi+956bPu9fX1mWM/iHgRtOZfz4sbPL1p9hfxchixH+25AjwbvBxqaeCZ&#10;1bMN69kQ63avb0d0DE/EUjpePGDpHuOiZx/wIO09/2J9LpXP6ncZa3zw+jXA2OG1kUak/mgfrf6R&#10;tcXtt9++y8uhnRMZSrAb83YsHmfNmtX5pgEMC4MXjLQpnutPGBwaH2lI4hkViCzqJMPGd5FFHQYH&#10;qWwgdxpLrAeujNQxpDybAqw6IIxUprpE2gg084ZIbd4ULX2kG3noQRoeUh5IPzKwaOmjfrBrtL8l&#10;Xh5IB5uaWd9ZENezXYTTdIR0s2ttTQAWR9K9LACTe27TLLiHCRN9UBOEQVjtHibNZr2bIukA33sP&#10;Q8jXW1ADLMyaeWZB20nf1wV1kb6P9Bss6Os6lQR1yG1RF9yDDqR7TWmS866XVxIpbhO0TzM/CMrn&#10;jZ8Ip6GlmwXp5zJaksM1Bf0L4L4kAOEspHhZgNf3kb4WBmNLvbySWOQFvyYgsqEAHUrkh11LrPpH&#10;5kb0IaRjgbmxmS8kt71H3Vbq4rUdQPkQtpl3XTA+SETSx6aNlj4Wu5LO6gIbyGOtJvnBoCnQq/R9&#10;XbDuk9KEaPWu042OI7rfunVrWU4JbaO2Dmy8XidJ4D5fIs+9UrmyaLYLsR4oM832kETrZxHdYwxG&#10;WSRy+0ppZ9HmrixYV0jxsjR10hSrDpGxw7uPMmphtH5TFyu+Vz6r32LDBPOXlGeWSPtYfcgbN6w/&#10;GEQ2+/L83sy3Lt20b57fJXK+FpH+oeGte0Bdl03B3A/913XRFIw7ng1kHTeR0muKthkD8rgg5Zkl&#10;YgNaPSOgfbT0I3ODVT+PvWkfCcs2Mw8++GCeA672V+GEEEIIIYQQQgghhDyL4IYWIYQQQgghhBBC&#10;CBlWcEOLEEIIIYQQQgghhAwruKFFCCGEEEIIIYQQQoYVsVPFyFBQejnEwcrnnXde5xsB73A4Cy0u&#10;Dl6LeHJCOAsc0KZ5tPAOjsN9zcscDqXDodkW+QA5D+kQOejFO1wOYbQDCpGv5ykIYSIHaw/2AEWU&#10;z/ImEkkXB/R5DPYAQNTfSh+HD1rABiZNmlRdySDM9OnTq6uBRA4PxAGNEtCtdmBtBulHPO1FbEAC&#10;ZYC3E41Iutqh996hvig3vJFYeH0A9z20MShyqG+kfTUvr6DygmIixUe7RPqEZ99Aq2fEbrT73riQ&#10;6aZ/AKuNUAbrfsQ2Iu2jlc8qd8byguf1fRDRsdeHLKwyROqXDza20Ow4MrZYfSuSdwTpUF6Accez&#10;Iat8kXlv27ZtpR1baDaOtYtXPivtodIfxlepHJhXvLpZ9+FJzKtfRH9aO0TaNx/sLxGZP/Kh6hZa&#10;GaxDvTNWG8ILqxdf8wCZsdLH2OHVzYqfD4W28MYgqwyIG0lfC6ONCxk8V2h5R5wlRfovxkgtjDf3&#10;W4dyR3QfmbstvPWLpXv0Lc+2IuXLDheaoGxe+tb4YHn/zETGF4xNkp1F0rdsA/bn6SdiA1oYpO2V&#10;LzJ+WUQO7tccD1i2n7FsLDJ23HrrrXlvYd7ga0n2lnJDCwvriy++uPNNAxinNDmjsbt5qIJBeB4C&#10;I3mgfOjggwFpw0ucBDqrt5mB8kUmJ4lI3awwEf0B64EfRNtRArrXNgQjRG1A07E3aVvpR+qNBdeR&#10;Rx5ZXclodmKVO4PyaQ+cKJu3WQX9WxtOAHlMmDChutoNyuc9ECP9NWvWVFcDscqe0ewjEhdh4Ba4&#10;GyIbOtKmNXQT2VCI9C3NPX/EPhBGa99I3bwwXj09/Wv1R7p4mBwKrDws/Xn3I7qJ1MH7o4eF1C8B&#10;8vb6NcJExm2t73u2B6wNmW7qHcFakGfgBU8jEn+wf8gBGL+89NetW1d92pPJkye78VetWlV90tHq&#10;ENnw6ab+APOjlwfmXynMihUrSju00OICzLnSw16dSB6RdDQs+4vo1upfGU3Hlm4iTJs2za33smXL&#10;yjlcwypDZDMx0kctvPjWpmn2YmnRTfk2bNhg6s6j2/J5fdPa7MMmtJd35I8pVhm8+FYZIpulESJ1&#10;0LDKt3HjRnduxoYy9GOBjRMpD6ypPdvCj1S09Lds2eLGj9iANsZFxj4r/Uj8SJhu9GcR0c2iRYt2&#10;bWjZIQkhhBBCCCGEEEIIeZbBDS1CCCGEEEIIIYQQMqzghhYhhBBCCCGEEEIIGVYM7qVlMhh2naH1&#10;+te/vvNNA7wLLJ3ngXdIvTNkgPauKd6txnu+FnhP2jv8De/CSu9CI33vPVfE1c5JQXzvnBCUz3uX&#10;F2G093Uj57ho73mjfNr5UHUibSS95x6pG+r1+OOPV1d7D/LFe84WKId23ounP0tHKLt3/hfSnzMH&#10;XUQH76lLZ2gh78jB53gfWwLlw7v4FtCNVwfkIR18a9lWBmXQztACWtkzyEOzD6/vA6//WvrDPZwx&#10;4aHZn5c38NoXaO0D3VhnsACE0c74wz0Pr38ArY9Df9b45+nXs10QGZssHXv2a52tGBnbcdaER8TG&#10;NKwztHAGi0fEBrSD5yPnh1hje+RQ80j7av0jcgaUdc5YZHyRzgZtop2FMm7cOLd86ANaG0UO5Y6c&#10;oaWtLXp7e930rfk9MrZ1Y38PP/ywWvaM1Uej+vPy0M5C8863AZbTiMgZdZG1k9bPImdoWWvnWbNm&#10;uXPcL37xC/MsIKuPYt7ydG/pOHI+IOZ+SwcYWzQbjfRf6EcL440dyFurv6cXEDlDC/O7Vj7v4Grr&#10;HCqM255uIodyW2t7Sz8A7aPV33LGkIms39D/pHQicaEjLRzmpaE4Q0s7I83THcD4r5UP57p65bPq&#10;l9EOTvfaBljnUEXOx4qEQR2lskTiWmBe8nRz8803570FnqH1TIAGkgQdCgYgiRS+KRpIVwpfF29Q&#10;zWhxMWB4gklBEtxDZ/AkghQP0ixLU1CP/YGUN8QjqmNN9lf9NCSbrgsmbQyKliCc9r1U57p49Zfi&#10;NAWLBksiDyaDBZOqJxpSf6gL4uKhwBI8lDfzy4I2kNJtSrPdski6bkoeazRB/5DGliwRtHSlugxG&#10;pHpBpHzrgjJI30Oi5ZPybYqUPsTKH4L7FlJ7NEUqT1P2FZK+mhJB6xvS902R8swihW+K10aQ+nhb&#10;lwhSubJE8o4gpQ2JYJVhqJDShnQL0pDsvS4RNB1E2qdb/UXykOw2i9TudbGQwjclAsoo6T4iFpF0&#10;pTLXxUojonspzSxSezRFilcXrwxSueuC+BpSeerSre1GkOqcpRuk9JoSwdKBpLO6dKs/r+0hGpG4&#10;CKMRiR+RbtORbBoihW1KBMkuIM8WpHUFpFv21raGrsc/i9m4+IppfXd/cNFPbnzfolPSZYvOPPLP&#10;Fl3X17do4bZtn6iC7GLjxsXT+vruXrT8Jzcu+uApadGfnpgWFV8Xcmghl5UypYp/fV/fP3diEUII&#10;IYQQQgghhJD9xa/FhtaBrUNGtVLPua1W69xWKqT4v6eQdn//GVWQXRx4YGtUq5XOTWWY4v+UpVWT&#10;VMYv/t8jPiGEEEIIIYQQQgjZtzxnN7Q2bbpuel/fdYsgG/oP/ud/ecdn0+evujk9UNxb3gki8uNP&#10;viPd8y/vSHfe9Mn02Zl/nm6Z/Q4cbHPu8yft+O9//jvfSpALj/tO+tt/uSf97b/e04lECCGEEEII&#10;IYQQQvYbz9kNrQMOOGBUq4VfZfWc207pjJ997xfpl3c9mHA0sHW086ZffC9t/Nn30roH70u/GH1K&#10;emDsbzxWfH3LFWc+/q1TDl+ZIEeNX5V+9LONafFP/cN4CSGEEEIIIYQQQsjQ8mvxyiEhhBBCCCGE&#10;EEIIee4Qc203jPjPD7xg+sGtAz+xanv70H++J/0Ovmu3e9JTTx2advzqgLT2B1PThDkT0+WL3wMv&#10;AQ9c1Nt7DMJs3PiFaSNHjvjndb9YM+ozF3/ijJ0Tp6cNf/npInJa8rkLjz56yXW/P7c9orUEYdds&#10;HJn+6KqJ6bBJo7f/+b+/7duFEtcU6fwx7hnMKWQpXGiecYZ89BZO9Ndc4zdP82+C+5br5YhHBHi8&#10;sEAaWhjPowHiaa6TUW/PQxziR9yfw2PWYNF0jPJ5btGttstAfxH35RKIC29zGvCoYYH4nutqhJHa&#10;EXWDa1oLtA/cR0tAr5MnT66uZJAHXFNbIJ1p06ZVVwOBl0EPeByTQL0920IYuF/20NLx4iJ9yzW5&#10;175Aqx90a4H7msvyjGXfKLuHZgOI6407wKsD0lm/fn11NRDci7Tv9u3bq6vd4HuIR2TcsWzUio/8&#10;Lfvx2g54+gPWGO65DrfKH+k3EY84cK0tEekbVvtb42rGG/+BpqNu3a6PGjWq+qQD9+UecE8vEbEN&#10;S8favFkH7s894D5eIjI+WGX41a9+VX3SiczLWKNIutLsso5VPm3crhPJQxq/QGT8suwvon/0Ly8f&#10;bX2quaSvY61dIuWL9F9tHI2MD2PHjlX7UWT883Rg2Q/WDZ7+MAZpYVBvbwzw5hgrf9iWl77VB7y5&#10;29JdpN9EgP1odfD6r9c2HhH9bdmyRe0HEyZMMO3H0p+XL0Df9Oqoja+Y27w8LNuNeBaHDXh5aOXD&#10;mOXNb1b9sa7xdBMZ/yNrHA3E1eofWXeh/3ljbDflQ/toOvZ0B2655Za8vpjnW+sw456rTjm6v9W6&#10;f/nGx9MFH/lJ+d3BxULuxAsuSGlbcXFTSr1zJqY/bGxobdv25aNwvWHplnTVyf9fOuDw6enImz+D&#10;MEv+cn7v0VsXXzW3sIpyQ2v1w0+lN77moTT2yAnpj+5+bxmmSOdo3DMoN7QwMbzkJS/pfNMARjF1&#10;6tTqajdoVM/oYRDWglDrsEMByudN+l4Y74EQdYgsTKWFS0R/wFr0eAsiDBjeg4dVB6/+Q6E/76FC&#10;0xNsa9KkSdWVDOKtXLmyuhoI7HrevHnVlUxEfyjH9OnTq6uBdKO/iH0gTGRTStsUicSNLJz3lkjd&#10;oPsxY8ZUVzpaH4jmccQRR1RXuxmqesO+V69eXV0NJFI+hIk8eGh49ge8MUQDZbM2LKZMmVJ9konW&#10;v5v+oT2sIq620VinG/1F+n5kw8fC+mMRQB6S/UR0B6z0vbzB8uXWyaAdMHZKC1vvgRFYDx6RRfHW&#10;rTjswUYrn7ZRU8cq37p166pPOtaiP6M9GEXiWmG61X9Gq2ckrlW+iP4jaOWIpB/RkQXmN08HWvtu&#10;27at7McW+EOb9lD28MMPl/OThddGVv271R82urWyZ7xNgUgfsLDGEK/trbj4I5xXt4htWel48S3d&#10;RMbOSB2w9tbmmTlz5pgbP9ZmWGQzKNI/tHpGbA/zqpZ+JH4ELQ+srbz1xcaNG1XdR/oF1l2e/rCp&#10;ORT1bBKxP0v/mW7KZ9l3RDe33nrrrg2todfQM83081Oaen6a9ILL0ke/8IVSPvyp/53e/7vT09tP&#10;N34lsnFVsSJYk3Zs6ksPp5lp48ipaWoRfGp+VpgxI6XJU0sZOaG3CPFwmrRzbVpTrCHW+ut1Qggh&#10;hBBCCCGEEDJEPPc2tEYfm9KouemQCfPSy84+u5TfPuO09NIjD00vnGm8EvbIk/hteup//Mm0PY1O&#10;j7dGpVGjiqRylIMOwp9RSul53sFFiO3pef2PIUrq4g/7hBBCCCGEEEIIIWQvee5taG3fvrrdap1b&#10;l4MeX++db0UIIYQQQgghhBBChgnPuQ2tF1566WPzFyy4Zf7ZZ98yf8yYUiZv/s63qtuEEEIIIYQQ&#10;QgghZJgz+FP8hhHb7v7bo9qp/4FVK55Kbzr/IflQeD1MeeD71q3XzU2ppzwUfuODfemD8/81HTBz&#10;Wjpy0TVlGBwcj3sG5aHwOPxM8xiHeziEL4MD5H/jN36jPBTNO3gQcbVD4RHfO5QSRMJIh7chfe9g&#10;Z4SxPNVYXnZARAcW3sF8uF/XfR3c87xpIMzo0aOrKxnUQTo4GHFxeKCFpWPE9/SHttW8ENaRDgm0&#10;bDaDQxG1g4lRNxxMaYE84CnIAmEmTpxYXe0G9Y8cnGwdzuwdjqi1XR2EsTw9WqB9Nm3aVF0NLSiX&#10;h2b7GejYCuPVD/dnzZpVXe3Gsus6Xv+A/tauXVtd7UlEB9rhul67g4j9WXXwDg7Xxk60izbuZ1D3&#10;iFMQqwye/rSDUxEvcih8RH/aGByxn4iXPQt4ivLQ+i/ayEPzIAq8sR1EDj6HwxmpLBHbsPp+5GDZ&#10;iKdHzfFI5FBay1MbDu0drP3W0fqv5wEOoGxa+SL6hw14doR6SsCZghfXWvt5ugOR9tU8AUb6prX2&#10;8+YegDHS04HmdALjl6cDePDVyoFxwYsP27LKZ+k34mUOc5sWBms7T4cYn63ywYa19CPOUDD3aPEx&#10;vlj1s/K2xoVMt4fCW174gDU+RsZOPFd47bNixQo1reOOO858foF9av0f476nv8ih8JqNwrO5t7az&#10;7BvtG+n/HtocA0cl3twAhyfa2ikyr1h9MwOnEVI9I4emI57Whta4n0H5vHCRfqYhzW133nln6UAt&#10;Uj6Mz5XtPwcPhX+WgwaCxyVJsCBZtWrVLsEiNRsjjHawApCOJVFjlOJGxEtfitMUDHyWIIxUf0gz&#10;raagfNL3kKHSjZaHlXdEEF/SR1OkuHWxyifptC6wa0sw4FiCRYEUry6YNKS4EKlMTZHqBulW/1ks&#10;PWFB4YkUbygkAnRrCXQsfZ9FyrcuaD/p+6hEkNoki9Qf6qKFwfdNO5SknpcmUr0gUnp1gX6lskGQ&#10;bgQp36Y0y1sXKe+6SOntjUhpNkUqF/pc0xabEh0fLJHKUxeURYoHaZZZEgvJJpoipdkUDSlsU5CH&#10;VLeoYGHviTX/SN/XxSISPxJGqhckmr6GFL4pUr5N0ZDCNkXqN1m60U1dtHS6JVI+iNRv66KFkerS&#10;lGZ/rIuUZlOAlG4Wi27bJwLSkMqdBXYi1R0SKZ8XRsozixV3f+CVXdLJ3ojUZk3pRv/7A6lckAhe&#10;+0r6GErxQDkku4RY97Kgfh5aOlJ5m2KR9WhJBM/GLJHKjD9Ow3MnPJd7gvVdZv9YM9kFdrznz58v&#10;yimnnJLOOOOMXYJfZxFCCCGEEEIIIYQ8Vzn11FPT6aefnn77t3/blfovpLmhtZ/Brip+Wi8JfrZ8&#10;+OGH75Jp06ZVsQghhBBCCCGEEEKee0yZMiXNmDGjfOXTE7zdkuGGFiGEEEIIIYQQQggZVnBDKzNj&#10;YkqTp6aRE3rTzPRwmrhzbVqzLqW1+axVHLi5bk0pT2/cUoSYmTaOnJamTk5p2pQqDCGEEEIIIYQQ&#10;QgjZ53BDK3PQYXAlkHqed1Aanban5/U/ln71q5QeK6QEnljwRSHtJ54sQoxOv2odgijJcFBECCGE&#10;EEIIIYQQQoaYmPu2Yc62u//2qHbqf2DViqfSm85/KPXOmZj+cPF7cJr+Axf19h6DMGvXfnbUIYc8&#10;7/Sl3/7P6f/18c98cuvzpqV/O+XqIkxacv/7Tj/6jivmzE09Bywpwz4+Nv3JXb+fDjpo5JqPf/H1&#10;b9nZ3//Y63p778A9gzmFLIX727PPPrvzjQBO+G8CDwIRt/pw7TlYsncBC9yXXEzje7jYtPDqAC8d&#10;Fsgj4p4d3pKaIG+cXWaBMFJcgHsR19wR/Wnul7W862h1QLpwO+sRcQ8u1QHfea61oSN4rJBAuWfN&#10;mlVd6Xg6Rvp4t7oJ8rbc3gNL97jn6QZh+vr6qiud+vvcmYj+EAbujyVwL+IRRrMPqUxNoEMLS8e4&#10;N2bMmOpKR+v/lkvyjNc/oKNHH320utoTzzU34m/YsKG6GshQ9H1g9V/P/qyxM9K+Efux0vHGZ3il&#10;0YDLfI+I/rTxH269PeqecOrAdnF+pceWLVuqTzqajUbs25qfvL4JIq7xNR1E5h5r7h07dmz1SUeb&#10;G+poNurZHtDqBiLznhU/c9hhh1WfBhLtW1o7RtY1kTBaHSL6s8aXSN8cPXq0a6eae/+I/qw+hHbx&#10;8oaNemHgVVwqC/qWF9fqQ97aGHhtZNknbMNrI7jG14joD33IygNrAy0Na2zLYH7W0vdsP5K+RSQ+&#10;wmj12759u6kby74jYy/W9l77Yo7VxlgvrlU+9DsvPsrn9WE890r6g9176Uf6n4VlWxmtfFj7eXlb&#10;fSPSNy3bymhpeGkDpK2lH9FNpHwgEkbCsh2r7Jlbb701P1/NG1wJhhmRDa3Ml9+QirDpgTVpavqf&#10;6X/DYpakay86+rrfT3N7RqbOhlaakt6ePrbrXhnRp9zQwsT/mte8pvNNAzSsNPlhoNIWUxk0urfp&#10;1S1a+bTv61h1QIfyJq1IGKAt7CMThxYGuvU2C6N10BYukfJpdUOakc2WwYL0rQdWAB2NHz++uhoI&#10;2h5ODjw8HSAdHAIo4T3QWe0TaTvY+ObNm6srGehAerhD3PXr11dXMiiDtilp2U0dTX+ebqJg0pdA&#10;vSdMmFBdyWh16LZuGaSjbVpZus2gjdasWVNdDSRSt8jYpNUhEl/T/VCi2YnXRrj/4IMPVld7Mnfu&#10;3OqTTKT+CCO1YSSuxxFHHFF9kvHql5H6/lCULwLGXvRDi61bt1afBoJ1gxcXD20acGbjxY8siq08&#10;PLwNa49IfE3HkbiWjiPxI7rRdBxJH+sbrXyRzT5sCmsP1JkVK1aU/aFJxDasMlgP8xn8wcXL44EH&#10;HijngSaRulnli+jf03G36WPtrdXBavuMthmZibSBhbVp49XP6lsR242MfxaebiwieeMPbZJd1jnm&#10;mGPUP0h58a0yWO2SiYSZOHFi2c+bRHRn2W6kfSPlwxov8gwmYZUhkjc2g72+gzWElE50s0ljqMoX&#10;aQcNK26kfvUNrcGPQM9RXviWd6UX/uFfpPmvXpDO+Pe/Sf/tm1dOLb7+yhuuO/RTf/PvZyTIwp+d&#10;nv7iD1+Y/uKPXtiJRAghhBBCCCGEEEL2G9zQajDx+aemicefnCbNnptmrlqcJq/9Cf40fs7jT7d+&#10;Z/GqmQmyZPP0dPLxE9P84yZ2IhFCCCGEEEIIIYSQ/cbgf6s2jFh7z9+POmTH06c//PCT6U0XLEu9&#10;s6ekP7rnvUk6+yqfpbV+yep05cnvSDiV5ebyzuhCOq8KTi7if1yJb1C+coif97785S/vfCMg/ewR&#10;P7nDz0ItEMY6R2gozlnBayfSOT/4yaJ3Tgh+smidteHFRx7dnNPl/WQSca1XsyKvPEVem5HOe0He&#10;kVeKtPKh3bTXSfYWqR2Q/kZ4+TSw9Iefjc6ZA/O38ewP6cycObO62o1n+wC6137aGmk7lC3yyiFe&#10;KW6C9K3znQDC4Oe/EprdNEG4JihT5Hwr77U/pKOdJYV7vb291ZUMyqa9cuj9XDlSB6SjjQ+4572S&#10;i/ZduXJldTUQ73Vv4Nku0MYmq+wZ6xwv63yUTGT8t8Y/y/5Q/ocffri6GgjaznulD3j9A2ivXUmv&#10;MjTRzlFC+Y466qjqSuenP/1p9UkHr1VIaGez1bHaMHI2ptf/AM4IkrDaPSPN+5nI2B55JUEbg7Vx&#10;sY5lA5FXsrz1B9DOYYqkb619cD4b+pBF5LVsbQyK1M167Uz7vg5s3wu3bNkysZ6RMwqtV2OQt7e+&#10;Q//wwvziF78QdYjXkby64b4WJmIfkbVjN1jro8g5Qc/kK4ewXytva/xCv/F0h3J79bdey/Ne6bPS&#10;t9LN4HUqb32BdbH2jOKVD+2vtR3mfU9/XvsA7bVBrKm9sc165dDLF6D/eeFgv9IcErEN2K6m30j5&#10;kK+XhzaGR+JadfDOxgORVw6xfpN0ENGflb919mTmlltu+fU6Q+tZQrmhBeN42cte1vmmARpOW7x6&#10;GypWXNzzNsRgVN7AgvvSg2EkLgwbg4ZEJD46i/fQByKLcwlLfxFQh8imiFQH5B3ZdNDqhnS9Q8cj&#10;aHVA+t0cioxB13tojNqQdri8tyFopR9tO29DC2gbWt6iFmGsDS3voU6rH2xLO9sso8VtYvWtfb2h&#10;FTnHytLfpk2bqisZtK+2KTNU51dp+rPKnrF0HxnzugnjlQ/3V69eXV3tSeSMKmvDBFhl8OqGuFb/&#10;PvbYY6tPMoh/7733Vlc6ksMKTzcZqw7WZkgmckbQqlWrqk8DiTxUWX8wwfktXvzIQ702DkT+WGPV&#10;IXL+VGTDTdNxpG7WGWfaRuPeotUhUjdrQyvy0BQ5ww3n0KE/NLHyzlg2EDnjKrLh8vOf/7ycB5pE&#10;4lo6ithHJIxGpH2s/hHp/8/khpZnv1b5I7YfwXqox9mbkt1krPaJ6N7STQZzz2A3tKy6dTNu19Hy&#10;8MoGrA2tCJj7Pf1h/Yp2ahLpW9aGYyR+BE3HkfStMN20XR3sC0jr+27rjz/0eXkvWrSIZ2gRQggh&#10;hBBCCCGEkOEJN7QIIYQQQgghhBBCyLCCG1qEEEIIIYQQQgghZFjBDS1CCCGEEEIIIYQQMqzghhYh&#10;hBBCCCGEEEIIGVZ0f/w+ieJ6OcRp/pK3O3gJgLcAC8SVPKwBeHjwXDfDS0PEm5AEyud5mrLqgPJF&#10;vKx5nio0kHfEU5nm8QH5et4+EMZybQ+0cuB7z3W114Ze+yK+58kPYSQdwDY8L2SwP8nLF0D94KnE&#10;AmE8T4/IQ/L4hbiW23uAumk2FqmfFb+O5mkm0j6aF7dI39R0jO+9sSNSN6RjeUuEe10P5CMR8fCp&#10;eZHJ4P7atWurq4EgX+1eHa3/RtzKR7wIWjrWdJPR9It2wZzi4XlwRf5wvSyBe97YZtlYxJNOxJuS&#10;pgPPCw7QbAx18/o+iOShpeP1P2D1n4iXQ8+Lp4Vne8Dqo97YC6AD2KqF5kk3oj/PC6eH50UaaOlE&#10;xgd4N9biR/KO9A/oV9JxJH2rDrjntR3mJ0/P2hjuzY3AsrGJEye65du4cWPIDiQi7WulbbV9FMt9&#10;fWR8tbzpYV7yyufZkFU+tG839ffmfmtejegGz02e/cBTqlYHr36W7iy9ZWD7XhjLk5+nPyv9yJo3&#10;Yj/as4dXL4AwWjjMy14akTDoH9Icb3kwzMB+tPUB1k3d2H5GK39kbLf0F5mXMbd6OtD6QCR9jK+a&#10;/jDvefr7xje+kdeu8+ycyFAS2tCC+1sJz3ARV9s0gDFiUrXAwO8timGY6PhNrLwzMEptcLTu1fF0&#10;oKVj6TVj6Siiv0gYlAMupiW8B+JI+haR+Jr+ELdyi6qCgWv27NnV1Z5E7Hfy5MnVlQzsT3swH6xt&#10;ANRv8+bN1ZVOZPKQiNg3wlgbWtrDXga6kfQXzdsLg/S1Dctu0Mpdx9JNBjpasWJFdTUQ3INr7cES&#10;2azyNsxRB2tD2bMt635ksz5SvvXr11dXA/HKDrRNF8T1+hbCePYHIvXU0GwXed9///3VlY5n+0hH&#10;s7/IhpTVvpH4S5curT7pYOxEf2sSeeibPn26GBdENlsi7unXrVtXfRqIVu461tolsqiOlE+rJzb7&#10;Bls3EImPB2oPrZ6RullhIvqH7aMPWGjpROpm6QhrO6wfLB544IFyHrDQ0onYj9WHumm7jNU+3fa/&#10;SPyIDWhE0o/oWMNKPzK2Rexnw4YNqv14ZbfuR+qNZ6tuyuf1/250DyI6xh97pPEBz8Ne3az0I2WP&#10;jH9aOtgI99YmWBto83dkQyyCVr5u2w6bmZ7+IzrQiJQPG4IIJxHR3+23357H2Hl2TQghhBBCCCGE&#10;EEIIeZbBDS1CCCGEEEIIIYQQMqzghhYhhBBCCCGEEEIIGVZwQ4sQQgghhBBCCCGEDCu4oUUIIYQQ&#10;QgghhBBChhWDPx6f7C2ll0O4qPyN3/iNzjcN4MJ15syZ1dVu4B3iqaeeqq5k4KmgGy+H8GIA18sW&#10;8FYAjxFNtO/roA6apwTEj7j+jnjTkDxpQDfdejn0dAO88qEcvb291dVALLftAPWKuLfWiNgAkNoR&#10;7WZ5aQKo24wZM6qrgaB9PdfXiO95uwOSnSB9eOHx0PoQdOt50UOYiP1p3jo8L3ZIv6+vr7oaCO55&#10;nuKgA8nGEdfzUIIwcC9sgfSt9tHqndHaCN9rfaKO5ykKddA8GcL2ly9fXl3JoBxaH4x4eIEXLguU&#10;z+p/XnzLy+BQeTkcrCdI6A7eiiSQrjd2IgzEQ8vDGzuBFhdE6h3xNAhvQBLw4uNRuZ0W0Tzj1ol4&#10;OdRszBubgOXFGP3LA+O7BzxhSXgelAG8fGlE1hYR9/maNzXLtjLwIKrZOMZtL29vfAZaPSN1s+qA&#10;dL34a9eude1AG4O8tS2wPJWhf3nle/jhh93yoY9LdhqxH6sOEdf9KL9VB+hOu695kKtjjZGR/gtP&#10;v56ONSLr1sGmDTB2avWPrNmwrvHWL1h/aXryym55eovoFW3vjZ8on7ZO8fq/Zd+eXgDWzp79aTYQ&#10;6Vuol5Z+ZGyKoKVhtXtm1qxZav/C2sdbP0b6h1bPSN0xv2vhInNDN3WwbD+DdYlmZ8jb03/dy6Fv&#10;rWSowNPm22FAcIGNDtoUDFoTJkwo/68LDMIzeoTRNpWQthcfRoMwSEcTlCV3AEma9WkK8pC+Byh7&#10;s951QfqRyUkCcb0NFZRD0xHKnRclltR1oYnWRrgnpdmUwYK4ERvCBIvBpS74Hu5TLRAGE2+zvBDg&#10;TVw5voekJ4D2xT1NgDUoIx3J7uoSsb88eTQF7d7Ua12QPh6YmnlCADY0pHt1QdtJZB1ZYEFe12lT&#10;ADakpHsQ5G+BMIjfLDMk0nbQvXQvC0AfldLHfUyMzThNgY1KcSPtrum+jvXQkxetkqAMVtzIotAL&#10;g/ZBH6+3aV1go3VdNUXbFEFcazMOSOlJouUhtVtTEL9ZJwjGdq3f1SWiP4yvUlzYhvR9XbAgQ1kk&#10;sfpdFiy8pe/ros09mNOlMjVFShMSQYrXFM3Gs/6a9lAXa8MbduPFz/cttHEAcYFUpyz5oVsSb20C&#10;onOPVM9I3XIfasbN4oGHWileXbQ8AL73JIdtkh8mJd1mgf6b+TYFdob/m0Tsx2ofrDukOE2xQNny&#10;OqEp+EMJ6hihqZdoPOQ9WDCG7Usw7yMPqW55M8QSa7MwE/ljsIaVttfvIJFNh7zZ3owLyelrWPat&#10;2VxdkDf0aCHFq4uUdxakLX0PicxdEfur20NdIpvR+IOEVg6rXbJkG7XI66/BYLVv/t4C83IOq4n2&#10;bIV7XvqY/7T1ZcS2li1bltcOV9tPIYQQQgghhBBCCCGEPMvghhYhhBBCCCGEEEIIGVZwQ4sQQggh&#10;hBBCCCGEDCu4oUUIIYQQQgghhBBChhWDO2WMDIbSyyE8slxwwQWdbwSkA+xwOBoOdvPQDk/D996B&#10;4AjjHd5r4ZUPdbAO1sX9bkEa+YDQJt6hljjUbtOmTdXVnuBwOwvkHQkjeROC7iOHvlqH42mH8mWQ&#10;t3foOmxP8xbltS/qrnmSRN4RT1WRPDRPe5ZuMpr9Ia7lZSzj9SEgHbyM9D0vitC958nQQ7I/5G0d&#10;KJ7R+k0Gbah5ScM9z1OhFd8jqr+VK1dWVwOJtm8+wLNJxIOm54UR9Z84cWJ1NZBI+bSxBelGyueN&#10;7SiDdfCtd3C1Nr5Gde+Nz0A7eN+LizLgcFcN3PeAnj20MJH6W17mPNsC3vgPNP3Btrz6RXRkESmf&#10;5g3S6/vAOvjXG9tAZP7ViBxca+k3YluR/qHVM+KF0VqbRezP0n8GdZDqGqm/FSaybo3Yn3Y4eGT+&#10;tOqvzSt1MDdadbT6AOrm2Z+1torYloc1hnTzXAEwflr1s3Svea6sg/ie/qwyoN9ZbYdxTSuDFxdE&#10;+pY1BqFvW3lY4yNs39MNxk4vjGZjXjzg6ccjMrZrjhXGjx/v2o9VvuzsxSJiA9r4hecNL67VNyO2&#10;hbHHC6f1Icv2M5b9YN3pxf/yl7+cPWnP685SyN5Qbmhh4rr00ks73zSA0Uqu+2GM3kMLDEqbeGEs&#10;3oTebZjIhpZWh0jewMsDSIv2SProVOvWrauuBhLRP+imfN1M+pH6YVDw3L9DB5L7d9QfA7sFwlgb&#10;Ht5mRrQOcJHbJKo/bUMPfcfz4hgpH5DaF+l7m1UIs2XLlupqT7SH0YxWvm51U0cLg/adMmVKdaWD&#10;xWWTSPkQJrKhtWLFiupqIJG2Qxi4P5eA51kLxIVbfgvoaM4cTAF7gvirV6+urmSs9vfazqpbxtNR&#10;xD4kkG5kQ2KwY2cEr/6D7VtNpHQQ17MNYPWfVatWVZ90MD/Bxiy0DYUIkYcCi0h8/LFCKp82L9ex&#10;FvaRekc2HbR0qsW0idU+kbwjDy5a+bq1DesPfZlI+TS6sUsQ0X+kfJqeIht6FpH2xdrMenDDGIKx&#10;RCKiPytMJL7Xf600IvW3yB5cNay8p06dWt63wNxgpQ8wh2lhPNvCH/u0MkR0H9Gf1T5e+awyWPXe&#10;G7Q8IvOCVb5I/EgYrP+xhmxy5JFHmpv9QIsLIvrDHxy8TRuskaV0InEtIrrpxgaw5vfWdpb+sPb2&#10;4v/bv/1b3jeZN3hNEEIIIYQQQgghhBDyDMANLUIIIYQQQgghhBAyrOCGFiGEEEIIIYQQQggZVtgv&#10;75KhpDxDC4djv/71r+980wDvkUrv6+P9Ye8MJ8S1Dq/03kNFfO/wWrxHK+WB8nmHBgPtPXLEj5yh&#10;or1HncF9vC/eBOX2zkDBfe1AdKQrnf/TxHsf2Spft2doWW0PoPsjjjiiupKBDqRziFBu72BZKwzu&#10;Rc7g8fSHOsyePbu62jtQBu1geugvcsaQdbA0sNpXs60M+p92FgjStQ7uBMhDsnF87x1mj/S9cwKA&#10;1sfxDv/MmTOrKxnkoR0cbx1GDlAHD4SRzh8E0G3kHCNp/EO5tcOq61jnnwGko+kIZV++fHl1JWON&#10;/5GxN+IURNMf8M7As86hipzBE6mDZKMR+waWjXl9C6D9PLTyebYBrDMK16xZU33S8doHaONrpP7W&#10;OULavF4noj84TZDCRZxlWHWQxuQm2qHAdbQ1SnTu1nTgzd0gcnCwdtYM+qYX11p/WeNCBvG9PDBP&#10;SGG0ckeJnKEVKR/WB1KYyBla1vpyKM7Qwhiq2WdEd9Y5ap7dA29tZq0ftPN/6mCO1ti4caN53zr4&#10;HWsO74whtK9XPqwNtDJ4fdM6QyvSdhG6OePL6n8R28D864XTxpfI2Ge1Pcrt6RDrdq98Whg8M3nz&#10;o2U/kfOn0D6ejXZzhpY1NqHfevpD/aw0LCzbz0BHWhujb3vx62do+SsRMlTABdzbYbzHHXdcaZxN&#10;QaNKi3MYnPfAifia0eX4MHxNgPfAjvJhYmuWG3jlA814WZCutaCKgrSkdHIeFrivPfRAP1gQNHVW&#10;F+jYm/St8nlxLXJ8/K8JyocD9qSyZwEYvDCA1AX38qRtidWGiC+VKwv0D5HuZUEe2qYI8m7Wpyl5&#10;8G8K0kW/k+7VBTqu11cSSU8Ag7YF6ofJvRk3C/L3QBoaUpp1iaQPW6i3R128DV/kkRfVdQHehgTC&#10;Qa9Nu6xLLj/GoaYgLg6ezO0oCfLA+CndywtCTYBnPygjNh20+N5DI+qhERk7pTI1JS/MJPEOTsd9&#10;KU3UD+l6eDqGID0Jb+zDuGItyLR066D9pDLVRUsH/TrrQxNLvxg7pPzqkr0BWaLNMXnslNLNkhf8&#10;kuC+Ry5DM926YHzG/00i+svSTBOC/i+FrQv6rxS3LjmsdK8+FkkCPWlkHVqS87XQwiB/DyvtyIaM&#10;VzaglS9SN4uhKp+28dftQ3dkbWdtOAFvbe6BusEOoOumWGXPeGGsMQRjr/R9Xaz0vU0B/MEJ+df7&#10;W5Y8L0l5ZsnrurpOmoINhWa8LLiP/zXy2DxYUI96WSRBH9B0hPgWVtmzHqU8s0TaN4dtfh/pG0gf&#10;dZMkp2mB/ivFrYu2PsCaDXlYWOtXb20LoF+vDnmN0yQ/b1hY+sO60mvfPP7lNtsbge3n+mli9b/I&#10;Zt99992X54CrB9/LCCGEEEIIIYQQQgh5BuCGFiGEEEIIIYQQQggZVnBDixBCCCGEEEIIIYQMK7ih&#10;RQghhBBCCCGEEEKGFfZpYmQoKb0c4gDDCy+8sPONAA55a4LD2yKH52kgvndwJsJEvPXggLcmkfLh&#10;0DfPU56HlHcT6XBdHDiJQ6EtUD4t/YhucHBdpH7S4YMR/aEO2qH1KLfnZS6CZif4PnJwqFZ/S7cZ&#10;6A+H1ltoYZC+5sGwjnawKuoXObjaO5wQOpI8ckXTt3Qc6f/IRwL68dDiZpDG9OnTq6uB4N60adOq&#10;KxnLhqwDsTNeHZD2ww8/XF0NBHlHPO1ph6tHxkWvfCiDdUCo178sL4Be2wFv/ANaPVE3z4ue5SE3&#10;Mi5GxnatfJG6dXuofkTHmg1E0re8rOJgVA/PUyjQbChy4LRVBs/2QUQHWhtFDv22yqcd+Funm/aN&#10;6M9Kf6j0F7ETDcvL41CVTwuD9L08rEOvvbETRHSjze8YXzz7sNYGkYObvfuYO7QyaIfZ17HKF1lb&#10;RNpXI9J/sW7S2tHyYgjgQVurv7dmA5H2tWzMO9Dfmnsi8x7K59m4lb9nf1b584HqFiibF0azMayL&#10;vbph3uqmfNbYkbG88Xlxrb7pxe0WpO/lYXkKxNzVjW1lNBtD//PiW3000n+vu+667Ol2nl9SMlTs&#10;2tBasGBB55sGaHgMLk1gcJEFqzbpYEFnPXAAdApv4YfySQuDSPlgmNqmQyRvEJlUpYdjpO15EUPd&#10;tIe2SHzUb9w4OLLUQT2lh7JI/aFj7cENejn++OOrKxkrvodW7jqa7UaB/mbNmlVdyWhthO8tt/cA&#10;9dfc56N+nhdC4G28oA2lTZWI/oBm39H4Gl6/idgf2mfOHAxhewL9T548ubqSsXTseUiMgPZ94IEH&#10;qquBIO+Ia3csjJsgrrXZkPFsA+lIm50ZKe86WvqRtvPyjmC1EdJfv359dbUnU6ZMqT4NHuQh2Q++&#10;j7SPpd+h6B8WXtuCVatWVZ/2xNvoB5EN2+xls0mkb2hxo2BBPdj4kQdurEu09CMP1N2UL/LHCotI&#10;3pEwmg4i+rNswNJtZqjqoGHpuBvd1NH0hPEFY4CFVQZvwwNEbFQjkr5lA932L2ClEanbmjVryjlc&#10;4ogjjjDHaKtskbp12754rok8eEtEbHfDhg2qbjKWDrw8rPJ7HiajaDYQ0X235cPa2QuDP9ZKPyaJ&#10;bCZaNhZp34iNaulE6oa1uVQ3gGcir37YkPXsWwsTqZuVfiT+woULd21o2aUkhBBCCCGEEEIIIeRZ&#10;Bje0CCGEEEIIIYQQQsiwghtahBBCCCGEEEIIIWRYwQ0tQgghhBBCCCGEEDKs4IYWIYQQQgghhBBC&#10;CBlW2Mfvk6Gk9HIIj0fnnXde55sGOOlf8iYFLwZwT+qheTuAFwPPEw88KHjeGDSQfrdeDr36oWyW&#10;+1uAMJJrcpTP8wKF8mme8uDhCp5GLBA/4o1K8iiB+nte9qw2hAeLo48+urqSQR6afWRwXyofvrO8&#10;mAHoXmtf4LUd9Ddx4sTqSkYLg+89L3tWHVBvz4sZ6ud5Q0MaDz74YHW1G6Qf8dahudUH3XhBirR7&#10;pP9p3uqg/xkzZlRXOpJ7e6TrtTtAHhaow0MPPVRdDQT3vP6LckheSqNxNS8yGaRjeRm12h7pH3LI&#10;IdXVnkS8rHnti/JZnnDhnddC85Km6bVJxIugZD8od6T+lqdBlNEj4mVYG//ggcoDXr40NO+7dbzx&#10;GaCfSXWF23EPy/4ibYd28tA8eUrt3sTrfx6R8mlEPNBaOorkHfGUqekgoj/Ly6HX94E3NwLYnmR/&#10;Efux5s9I/4VuvHDaffQtr40sT4OR8knrrjrW/Ie11WDrBiL24c2/1hiH8dnTH3Ss6aAbL4eRvhnx&#10;FDfY/IF1P7IuhIfibuwD46p1v1svglibRsYwSQfwHu/VDc/E8PInAdv18o56ApTaOOLl0ErbsotM&#10;ZOzU8sC6xKvbtGnT1LkBz8Xe+GvZh4dXNmB5OcS61UvjhhtuyJ6u58lWQvYFWNW/HY2HzQc0UlOA&#10;9WCDRtcEHSen0QTfY+BEGEvQsaS0syCMlAe+8xbFiGtNet7Ajjy8jp/zyPXJgrjeAwnCYeEm1Rvx&#10;IxuCWHTW85VESh/fexMvyqC1IQb7yEMjBjWE1SSXpVk+gAUvymAJdC99D4kM2ph4pbhZABaOTVBm&#10;DLp1nTQF8a0H9madm4I0oKNmunVBHlh8NKmX3yIvPKS8MalK9zzJ5fKILKzQvpj8JMFDd66nJCg/&#10;8mh+DyIPa57uAdpX0wH6fzNOU6T+j+8jcRHWA/Vvpp8lP3BpYtlGZLOz3s8lQVrWGInyNdsuS27b&#10;ZpmzaBsVmZxGM9265Dya4F5kQ8bbULdAHnlRbAnsuNk+WTzw4CDpDhIpO2xfKlNd8vzURLKHpqD9&#10;pXpBkHazzE1B+3lgfJHS9zZjAfLQQPmldOsSKZ+FlGZdLB1F8sa6UEpXkmb6Ef1ZY0gee5rp1kXL&#10;uykSkfrn9CWR8mlKDmeh2QkeatF+Flb7YH7MfVATj5xWs15ZPKz4EfuQylyX/FAqpR/Z8LA2TrCh&#10;gbQ1sLZEPhKRdQ3yzfrRxBpDtLwz0I0WP1K+yKYN7muS1xYa+ZlJIjK3Ym5EH5byzoK6SnlE6pb7&#10;lgTyRbqWRMLgDzZSHpHNsG6B/XpzlDZGRjZ88GyE9CXQ77zxF7oZbPkiIG20gQT6h1e/X/ziF/n5&#10;+Wp/pUUIIYQQQgghhBBCyLMIbmgRQgghhBBCCCGEkGEFN7QIIYQQQgghhBBCyLCCG1qEEEIIIYQQ&#10;QgghZFjBDS1CCCGEEEIIIYQQMqyw3TOQoWROIUvhSev888/vfNMAp/339vZWV7uBBwHPSx88AWje&#10;SuBBwPMyZ8XPoByaNxx40vDQvBWgfF58eFLwvKGhfJX7zgEgfc9TFOJqrquRt+c6PZIH6i+1I773&#10;XCcjfa3+sBu4ZvXwPCnCG8+6deuqq91EbAPl09x7W2XPQMeTJk2qrmQQ5vDDD6+uBhLx9Ib6DRbY&#10;x6pVq6orGegJHpEk4EnGA3qSQLpe22lE2g5oXlAy0P2UKVOqq4FEbB/xx48fX10NxNNNpH+gfdau&#10;XVtd7Ymm2zpa20XieuMzsOzPs32tbKCbutWxdOzNH2hfDbSfRySM1scjnqIsG/NsC8DTlofWByzv&#10;qhlLf/BE5BEZX7TxuZtxEUTaLlI+rX0j45flHTrq6cwD+pP6Glyfe/GtMmBt4fXhiJdgeGKWyhHx&#10;Mgf9aWXA9175LP1ntPb10vbA2O/hzU9A0583NwKrD0XsD57ELD1YaXRTNxDp/7BRa4zC/Kelj7nH&#10;ayNrfIAHb0s3VvkjthHpW5b+PS+Mlqc8S2+ZyNoW+tN0BM/glv6s/Lds2eLqEPbn9WHNmx48qHpx&#10;oVstTER/mgfDOlodI33XwmqXTKT/YQ6U6gkPhl7dLE+S6Nfe+Bbx9Ig6SvVE3+qm/hEvm4sWLcrP&#10;/fPsnMhQsmtDa8GCBZ1vGsAwMXg3QYN7i2J0SG3hB4PCoGaB+N5DmRYmkj46hPZQHomPMN6mEgYf&#10;aUNG02sddJwVK1ZUVwNBh589e3Z1NXigP+nB0tJNBnXQHnpxb/LkydWVDPL2Hoygv+XLl1dXA/Em&#10;fasNI20XqYPWDqjbhg0bqisdTJ6DBbqBe1gLtKM2OHsbelbciH1oRON6ukEbzpgxo7oaiFX2DOLP&#10;mjWruto7kL60UV0HNrB+/frqak+0h/kM4q9evbq6Gkik7bzyWVi6BUhfGtcyXtsh/ubNm6srmUgb&#10;WmhlQLqDtd063aajjV9IN7JhZLWPRUT3wLIxbJh4YLMYdmShLa4ji/ZuF/beQxXQ/qAUydtKP/JA&#10;GEHTsfeHDmDVAfOep5sImp1E6m/ZT7f6z2BTRQLzejf1j5Qv8mCJfor+2iSy4ajVDUTK5z2YWm3Y&#10;Td2iYO1plc9KH3OjlzfW51r63oZEt/07oj8rj4kTJ5qbAlb9Mfd4uonYj6WjbvSHdTXWRhaRTRVt&#10;Yww/4PA2VKz6R/QXySOSzmCIbKZhXePlrYXBH5m9ZzOsHTUd4gcC3oZ4ZFNTG8ORdjf1j9g+NrSq&#10;5+p5dk6EEEIIIYQQQgghhDzL4IYWIYQQQgghhBBCCBlW2L+zJENJ+cohXi343d/93c43DfDTwalT&#10;p1ZXu4m8coif7Gnvm+Inf5FXbrrJw/vZo1c+/DTTAmG8cxqgp76+vupqN5H6o2zLli2rrgaCus2Z&#10;g+bTseqXQRjptRnt+zqog3S+GsDPPadPn15dySAP7xwd6E96fQJxtddZM/i5KX56rIGfdVugfpFX&#10;DufOnVtd7Qbls37yD1A+65w25G8B3dx///3VlY70E1nk7f2sF3WAaHivAyOu9LNgfB/9ybqF177e&#10;GXiIr7225f0cHHXw6g+0V5aApVsA3WmvHHqvyyJt75VDhNF+2g/deP3XGpsj+oucoeX1cQur/SOv&#10;hETqoP3sPZI+dKwRqbc0L0eR5qQmEyZMqD7tifUqbUabG+qgjSQ9RM74svqPlm6dyBlLWjki41e3&#10;rxxGXrfVXsuzzu7LWHVA23n68/oH0OwM6xKr/YBVhsjYi1fSvDrg9SWpHJhXvLjW2spbO4HIa2Xa&#10;a0dYs3txrfE1Yr/ea1vWa9GRumFu1GzAW/sAjE9WONRfS986vytj9V/vtS3Yp5a+ty4BkfHLGkMw&#10;LljlQ7/U5i5PLwDzkxcOr/xrZehGf3hdzRsbI68cIg9JB5EznKz+E3lVEO3j5YG5R0onMi9YNma1&#10;SyYyPkMHUhjUrZtXDnGEi9dHYL+eHrQyoO5e34JdaPWP6IavHD6DoHFgHJp0A4xHE3RoS6Q4ksBw&#10;JYkgpQeBwUvf1wVAd5YArW4RpDSzREDH9KRZr6hAR1K5skhx6uINKhlNf1JdmiKVKwsGVE8weHki&#10;9RlIs75N8eovxakL4ku6qQvCad97WH0g2naS3iERpHzrgjJI7ZFFyrcpks1ApLBNkcpUF5QPm4aS&#10;YMKW0ozKUCHZLQS2L32fBfelOmeRytwUKV5dojamIeUJibavB8qn9S0pvaY0bS4L9BtBSjMiyCOC&#10;NKdmkerdFOin2aZN0WjamyRNvdUlAsJJ+qnLM4lUnqh0S1Ofmkh510WjG9sAUlmagjQku6yLFA8S&#10;iWsh6WIwopUj68iSbsdPD6m8eyMW3doHQBhJd1mkca0u3SDVN8tQ1M1Dyrcuks1nQf6SvuoSqUM3&#10;9ieVOYtU5sEIGOpyR5HybYpWDkknTQFSmpAIkfaFaLbRDZG8uwkDJJ3VxUp/b+m+NxNCCCGEEEII&#10;IYQQsh/hhhYhhBBCCCGEEEIIGVZwQ4sQQgghhBBCCCGEDCu4oUUIIYQQQgghhBBChhXc0CKEEEII&#10;IYQQQgghw4p972KAZOYUshQuTi+55JLONwLwaNUkewOwgKcAzTU24sJTkQXCRNyXIx8JL33E0+Li&#10;+4h73Uge8GrWBPEsl/7A0lGkfAgDrxMWmo4RF+5dLeDxYfLkydXVQCLlg6cRz/07yrdt27bqaiAR&#10;jxNaGJTPcyuPuDNmzKiuZBAG7sGboNzwtOehlQ+6sdxiA4TxbAho5YAOBgvq57nWRxiIhPZ9Ha98&#10;uA8XwRK4N3r06OpKBmHGjh1bXe3GKvfegDTWrFlTXe1JxPW8BNKNjJ0bN26srmRQf7jP1vD6v+U2&#10;PAJcp3t445eF1Yae/gBcz3tofTQyb1lY7ZKJeOLS6gm3/x5W+0R0I60bmmhjU6T/WeO/Z7tRHn/8&#10;8erTQKA/b3yy+kf2smXhpQ+0/qHNmXWs9KVxsQl047WTZgMR20UYrYze2A42b97slg9rX4knn3zS&#10;jWu1YWTuRx/y2hhrKCkM5g6vfKiDBtakXt5e+tb97GXYwipDpHwe1hiMe175MAZrZfDsI9K2FpG4&#10;mm0Ab262+lakX0fAGKmN0Z7+tmzZEhojNbrRP55ZvbiY97XyY0yx5iYQsT/kIekgkr51P7L2iehO&#10;0zHa1ms79C2tjJZdZyLjizX3eOlHxn+Lm2++Oc/B83xNkqGi3NAaM2ZMetOb3tT5pgGMv6+vr7oa&#10;iLcogcFqCwYYvPdAB4OKdD6pHN3EzXj1Qx7WogGg40C/TdDZVq1aVV3JIO6oUaOqq4FE8gbewl5L&#10;Ryt3HbTv9OnTq6uBIF3vgQbts3bt2upKxrKTSN00G0DZpY2oOggza9as6kpG05OVdwTUG5O6RcQG&#10;Iu0wGFC+Rx55pLoaeiL6g+6nTJlSXe1J5KFMerCPtp03PkBHK1asqK4Ggjy8DUuglc+LizDeZjGY&#10;MGFC9WnvQPqR8UcjWv/Bbkwg/W76H4iML9LGwVDk7dluJA8rjNVvMtb8FLGbyIal9uAVcf9thYk8&#10;0ETGRa182Ej30o/8scEiogOtDtHNYi19zGn7sn7dPvBj7tYeiDL3339/2QcsDj/8cDGdyGaYRcS2&#10;IjrA+k8KEymfVQYt3TrepohlPxH7sx7MI7rxymfVP9I+1kM3xn1L/1bdInlHsMrn2YdVPq9uIDI2&#10;dZPHhg0byvWThFXvTKR8WpiI7Vnlx9zqrQ0jG3baphnmXi99C6zbhqJ9tXaI1A0/hNB+8BApXwQt&#10;HWyWe/aj6R5EdHPjjTfmteE8OydCCCGEEEIIIYQQQp5lcEOLEEIIIYQQQgghhAwruKFFCCGEEEII&#10;IYQQQoYV3NAihBBCCCGEEEIIIcMK+7QtMpS4h8LjAEMc0NcEh6JpHgwzOHit20PhPW9RKId0eC/i&#10;ep5mEEY7+A3pSt4J6yCud8Aj0pEODcdhvdWhcSpI3zp42Tt4D3RzKLzXvjgcb+rUqdXVQBAfhyta&#10;QAcrV66srnS0g421tsvgvnbwNMo+c+bM6koGdfC8gSGd2bNnV1cD0TxkZVC+SBtqIH7ExjWnDt2A&#10;dD0vh0BrO+9AVxDpW9OmTauuBoJ7ES+HkqdL1M1rO8T1DsZG2y5durS6GkgkD6D1ocjYGTkU3urj&#10;1viH9K2xyfNwCjZt2lR90ol4M9Ow7CfS7yJ5a54kYR8eVt+N5B05XFizn0j6lsMOz0Ms8JxaAK0d&#10;PIckwOoDmjOVOrBhD238itTfOjgY84ZHpH21w4HhsMOrn9V/Ma56NhxpX+3w3Uj9rbVL5NB6jL2e&#10;DuDURipj5NB1xNPK4B16DcaNG+ceTgwdSHngQH4vfct+tHTraLafQXwtjcih8Jg/tfhe3sBb+1gH&#10;Z0fmXoyRWvnQv6w5BOOD1raRvCNYbejZR7eHwmv51sEYrOUB+7DysO5HbDdSPoSRwkW9HGrtD4cV&#10;3viGZ2rPxrFGlnSAZy7vUHjtQHTg9RsQ0Z92KLxW7jqWB8zI2iyCpoNI+8L+tHKgbb349UPhB++n&#10;m+wt4wp5OwaIF73oRZ1vGqBR8eAKw6gL8DZ80OjaghppRB7GIxNb9krRlEhc1K9er7p4g0YOZ4Fy&#10;QL8SyBudQxN0+Dw4SBIh4g1D0xPKIOWbBWBg0u6h3qiDJggH22q2W1OaeoEgPpDCZwGa/nAfC8pm&#10;nKYgLPSjCdoQE1gzHvA2Y5G2ZX+wa6nuTUEba4L7ePBrlm8oBAvmZpvWBWFAMx7Ibos1gV4s3UCA&#10;9mCO+xifmnHqAjApS3jlA/BE12yLukAH2Exs6gUCPaB+0r26oA0l/XlxEQ7tLt2rC8JJ9YMgbwvY&#10;v0b2JKMJ8o089OTFx95KRruH+nnkBZsmSEvbMIfupDhZENfTnwXKDxvw0MZgr22B1T7anFYnewqy&#10;RAMPQ7kPaYIHQylNSGRDNYKULyTrtW5XTcGCWvoe4tUNEtnQQj2luFbeWfKCXxKMbUhHipfF21QH&#10;uTzNuBEw/+X4TYm0b+QPOdqmBeoGPVigHFpd8gOvJRFPg7ATCbSdB/LQ0NKtk9vKEg1v7QOwdtT6&#10;AZ4NmjbZFKt+QOsbkEj5rD7u9S9r/IpsKESw2tCzj/zMJBGxrQh5jpHaLq+vNNC2ku4gVrtmabaH&#10;JhJ57SKFz4KxGf8384Vku27GqQueezz71dYH2Mz31heWfr18o6AdUBcJqUxNAXWbyDJUaPqLtG+e&#10;GyVyXItf/OIXuR9dLW/bEUIIIYQQQgghhBDyLIUbWoQQQgghhBBCCCFkWMENLUIIIYQQQgghhBAy&#10;rLBfTiRDSXkoPN75ffWrX935JgjeEfYObsU7qNp7rLg3VO+SS++zIn3vjAfE0874ApFzQryzSLQ8&#10;oBfvUFXUwTpA0jtHAnnnd5U1kId0VgfieQffwgZmzJhRXQ0E72l7Z1h49QNaO0biog7jx4+vrvbE&#10;0w3qpx34noGO0X8krDNyAOJqThOAd84DdLxq1arqSkerZ+RwUqsOkfJpNhDRjabXDMJo7Yt7kydP&#10;rq5kYEPSeQKIO2XKlOpKBnG185MyCCM51MhEzhDUxjAcSusROaPK0rHXP7SzGFBuHErrETnHyRqf&#10;Pf1ZZxB5h6KjDp6OEUbLI3IOiaV72KCHpZuMdhZXxDYs/UXGjsg5NZpTkYh9WzqKHPwaQVsDWLrJ&#10;WGG0vlPHctiQ0doBawvYpwXOydKI1M8bH4BWhsjayqp/xCFJRMeejiwwt2nxcf6eZ38RG+1mfLHG&#10;18gZZB6WYxeMbV7dYLua/iJt5+WRz/CTiLSPZRv5jCQNa33jrX1ApH2sdDz9WX3XapdMpO8PVj8A&#10;6WvxvbKB6Pgq1SMS15p7LbvLWIeOZ+A0AXbWxDrfKWPpNzK2o35e/9DOAIzM+5b9WGdzZSJ9SLMh&#10;2Lene2vszOcjWtx22215jppn14QMJeWGFgb3M844o/NNAxgEDLcJjAWHalug0bUHMnTIiFF6Dz1a&#10;OlbeGa1umciia7CbXiiz5iErg7pZC5dI3h6a/tC+OOzcAoPt4YcfXl0NBINmxIOhB9pReriJtK+1&#10;IRWJj3Y74YQTqquhB/anbbqgXbwNE+h4yZIl1ZWO9PCO9L2HWs02gHUvAx1bGzoW0I21GZnRNl0R&#10;Hx6sLDQdw/aPPvro6koGdVuzZk11JYP0NU+mEf0hjLQxZKWbQZjIQ4/1UDtYkPfq1aurK51I3tr4&#10;79UP9y39eh4qo3WQyoe4Xt8FWhm8sme8DV+glQ9e3Dw03YOIh8oIc+bMKftqk8hGvbXojizII2iL&#10;9siGoEXkoSLiyU/bOI60D8ZHLf1IfE03dbR6RuJabQgPrrBji0geWjtG7Afjg1YGrJ2shzbgbYoA&#10;bdOo24fSSN4eVh+I1D/Shhael0jLU2XEw6S1YZcdhmhENjUsIvZnlc9rX8t+rHQzEfuJ2KiGVf9I&#10;upEwmqfHSP0tL5HwDuzN35FNqVmzZokbm3hujKwPNCK68ewbaGEidbPIh7ZbROqgpYM/RHj6s+of&#10;iX/77bfn8XGeXRNCCCGEEEIIIYQQQp5lcEOLEEIIIYQQQgghhAwruKFFCCGEEEIIIYQQQoYV3NAi&#10;hBBCCCGEEEIIIcMKbmgRQgghhBBCCCGEkGFFd643yN6wy8vhb/3Wb3W+aYCT/iUvafgeXngs4OlA&#10;8xiBe56nAITxvBnAE4bkjSnixc6qA+5F3GbD24eH5Dod5fM8TSGM5r4c9Y54uYogeaSIpA+9H3XU&#10;UdXVQNC2ES9hnut96ABeJZqgzJ57WLSN5hYe8T1PZIiv1S8DPWmeMj0vlLAxrXyoN1yvW6BveF4O&#10;UT7JEyDSj3ggRBkloD/Jbuogj4gNaGh6zaBsmpdI1FvTbQbll+wP6R577LHVlQziep4GUX/LE6Kn&#10;P9yXPKHi+4jb+oiXV80TJPLwxmet/yCuN7ZFxhdgjf/e2GHpV/OOmUHcdevWVVc6+8LLIYB+POAJ&#10;ykObw+BhzMPS31B5OYQ3UamuK1asqD7pWOMr1jSeDj37Bpr+4Prbw0rf8iCZwbrLq4O2vrI8vGXg&#10;ZVRLX5pzm3Tj5TCybrLaEGOvVz+vbEBro4iXOUvHGNu8+BFPcdoYh7nFw+ofkbHDA2tTrf4Y27S1&#10;QwaeTCP10Jg2bZqZB8Y4LX2s+73yWXj9F3al6SZS54j9WeOL1zesMkS81EW8zEXGOA1499PqH8k7&#10;omP0UckGuvVyiLnRm1swf3hlxNpM0iHGHS9uN7YBLP1nNE+A3roMWOXDnOv1zYgNaF4OMXd4+rO8&#10;HEba99vf/vYuL4f+TEeGinGFvB2dZubMmaWhNwVIkx+MHQYjxckCo9EaPt+3wH10DvyvCdKRFkf4&#10;3utYqENeNEmCesOoLYmQB4e6oHyYOKQ0swBr4YyO30x3MCLlje+hV5RTE4SBe+Z6WlkAHuqktLMg&#10;nDcwIB9JB/geNPOtC/JA+9bLnAW2gw0x6V4WpIGFT9PmmqItDrGgbNa5LtBvXlg1BXl7D8XI29v0&#10;Qjp54q4LyAtSS3LYJlnHliC+t+ljgbybum6KtNmewQNXsz6SNEHZNbuuC/JHG2qC8kPHUlxIbgtN&#10;gGYDmNClNLOAyPg3fvx4teygWaYsiGv9sQJ9S4qXBfHzol0TgHo22wuS23+weJvNyCOyKYW6SEQW&#10;dRibNDAnN3UmiYc0BkG32Oxs6rspln69zdIoePBFXk22bt1afdKBnWpgbSKlWydiP1nHTfuLLKgx&#10;tzXjZcntW9d3UyJ1APW2zYK+KX1fF8klfCbyUNeNjiWdNCWXT7qH/lXXlSSW/rNooH2QhoU1xlm2&#10;mfHSB5r+6vXUxLIx6LZZ5r0V1F9KG5LXphbo46if1C4RwdoJem7mnQV/9EE4CdguaKZZl1xPKW0p&#10;fF2kOFki407E/upt0RQvj2aZ6oJ+I31fF/Q/qd51iYxxmuR4EhH9NdOTRNu0iYzt1oYjxk7cq7dH&#10;UyLjl7bhhuch6NcioiML5A+abVoXtK8UJpK3NTZr7VInkkceG5pENmytMmBd6OW/fPny/IOLq/1V&#10;GiGEEEIIIYQQQgghzyK4oUUIIYQQQgghhBBChhXc0CKEEEIIIYQQQgghwwpuaBFCCCGEEEIIIYSQ&#10;YYV9GhgZSnZ5OTzjjDM63zTAwWiSpx98nw+Fs9AOT8P33qG7yCMfDKqBMNLBefheO6w7g3ial8N8&#10;QF23aGngUDzP0xTKZx0cjDpaaLppIh1gjAP1jjzyyOpKRytDpH7QTcRbmwTy7cb+EN/SLYAOIl4O&#10;x42Db4WBQO8TJ06srmRQNu1Qd9zrxgthBjqWDnDG954nOqB5+UJ8yQNfHYTRvHR6/Rr1kvRaB7q3&#10;PBl67fv/s/cncH5X9b0/fr4hLCEkmck+kx2yEASURQiC2gpEpMWibLf1qohY6+12a1t/bv3f2+t1&#10;6ebSVtsquHS5FpQItUhCgrZWQZEgIpJA9pkkk3USBiasmfl/X9/5nOQzn7y3zHdAIq/n43FgPp/P&#10;Wd7nfd5n+Zx8P+eN9PCUVAX3PQ98aB/PgyPqj34ggWddXV3FlQziFJ5SBoH7kbETB9t75MNxJTz7&#10;wOGaEpBPe1YmcvA06qHh9X+rbpFDzVEPD62enn0Dy9OiVe+M5RAho9lJZNy1HDpEvPxZXhwz2vgc&#10;OZjXOtg/YlvWwb4ZzQaaPfQ/Mi9HDtbW2hH19+y3mb4FtLYro/Uzy8NixspfGherROqgHd6ujdtl&#10;rMOFPacTIDK+aHXQ5C5jyRCxP7SdJaPVPpH+AU+aWv5wUuXJCBuw5LPaEGOvl781h3nju1X/yNhu&#10;HUodwRs/iwOrRSy7zsC2PPmsPDz7hXxaepTrlY2x14uj2W+kb8G2NPlgl97Y+HzPPZb+YPde2ZH2&#10;1ZyCWGVnrLy9ckHEIYlGZN7CukkbPyJj59KlS/PcvHBoUpKh0NjQgjewxYsXD9ypAKPxNoaGAozF&#10;W1SjbM91vwaMDq5VLaw46JCRlzIP5CN1DEw4nlt4yKe9lGr5VvEWdVo9MaGeeuqpxZUMBgbtpQey&#10;eRseSK9teJTRFmbeohH5awtq2BY8vFlgYoNbeQstH7SdtFlSBjawdu3a4mowkN3b0IrUQcvHarsy&#10;2sYO2rezs7O4krH6kNd2qNuUKVOKKxnEmTp1anF1KJ7to4289tWA/tavX19c6Wj1RPp169YVVzKa&#10;/nA/sqE1d+7c4krGGkPwzBqfvLTe2IQ4Efuz2tCzIe05yo5s5nr5Ix+tHbwNUYCX+mbw0mv1xP3I&#10;3Ab31BqRDSe4HYcdWmhlRBb8VpyIl0SsLbwytHpG6o9/LPPyt4joQKtnRD4rTkQ3kU1DbeMJY3sz&#10;+Uc2tCL6wxwvxYnUzdJfpOxIG2n5aHKXichggfEZY4WGJYOXFlhtePLJJ7vzd0dHR2Me1bDqj38s&#10;w/xvgbFdq4OnW8t+Im0XiWPh2ZYlX8T28d7k6c+SwaufpfuIbiLyafWM9BtLPutZJiJfJB8NzO/N&#10;6A8bgp58Wj5W2RlLhsi4GJFPyydSf7y7amvYSNm33357frddaMckhBBCCCGEEEIIIeRFBje0CCGE&#10;EEIIIYQQQsgRBTe0CCGEEEIIIYQQQsgRBTe0CCGEEEIIIYQQQsgRBTe0CCGEEEIIIYQQQsgRhX38&#10;PBlOGl4OcWr/a17zmoE7FeANAF4fquB+xAuU5oUE9z3X3yjDcr0OLPlQLwt4KmjGyyHqEPEWJbn4&#10;hQcFy4sU8OTzPIlF20hqB3iCmDNnTnElg/wRJOBadvXq1cWVjqc/5A9vUUNF83SBfD3Xy/CyA287&#10;FmgjePOqgvuelz7Ipnk5RLt4npxQh4inM8nOYLtbt24trmSQv+ZlFOk9L4woW/MyCfuyQNma7Weg&#10;Y80LaEQ3SH/SSRgCD8WzDdTN81IIGcaMGVNcDQb6e/DBB4srHa2PR8bO6dOnF1cyqIPV/zxPcdCf&#10;htevUbZnf8DyFujNDZaXQ7iM9/DyRz7wRCTRrJdDS7cZuJ730DzNeh7EgNU+kXmvra2t+EtH83Lr&#10;9T8PrV3KjBo1qtFPLLTxS1pzVPHmXo+IDtAOsMMqllv+DMYgjYj9el6qgTZOTZw40dW9tb6JeEf2&#10;1n9AWx9YuslY3rgiHi4jnhrRDlI+VtmZiLc2C699LR1pdlkGXua0OFh7emuELVu2mDJgjNPqj7WZ&#10;N8ai/pp8kfFZw9MLiHhis8YHz0OepTer3hl4146s4TS8ulkyRHTTjJdDy24yGF81+TBneONHpG9i&#10;/IvYigTGFi0t5iWvbMTx9Af7k/LBmO/JbeknMrZhfPXsDzJIckR02t3drc4/aDtPN3fccUcePxfa&#10;UpLhZHw9/B468IwZMw4YQDWg8aT73oIfaIaL9HiGDmGFyMSRDawavEU78rcWpt6GEeqQBzYrSHLg&#10;PiZ9Se5y0CYtpPcGTZAHTi0AbD5VQdl4GUcZVoANVGVGwDO8EFXjlwP0i/+XdVUNILsQr8rtpUWo&#10;piuHsixSQHosvKt5lgPQNty0zaAMysDAKZHzl3SbAwZ0vJRJz3IAkp0BuNa2QPlaH8czz36hY0xO&#10;Vb0jeCB/9Jtqm1QDXlqk+0gfeaHRNgXyZK0FgA0f6Vk5QAZJN6Crq6vxfwspT4A6SvnmgHjeSyl0&#10;hL6P/1cD8tfaLge0j1Z2RD7oTyq7HPKmgxSQj4U1/mPclvIsBy9/II2dIDI3WhseedFuBdiWdD8H&#10;gMWl9AzzAsqwAhbF5TYrB699EWB/+L9Ufg6wsWo6BJQv3S8HyKCBuUUqrxxgH/i/RX4xrwZtzVEO&#10;Xt5RpPLLoVynHCIvBVK6HPK8Lj3LIeLeX5MD/dpDKjOHSNmROmjjXwTL/jD3ezYcqYM2v0faF+U3&#10;g7cpml+4tSDpuxyQXqobAjYkEMfC23ix0mNtC/2U5akG9H2Nal2rIddDyteymwzieeT5t5o/Qt4s&#10;1IKFlxYB9o2yLSz7l2QuB0v3Ob1Ffu+x0PqQlw5AB1nWasCYIt2vhpyPFqQ00ZDnLYnIuJj7hoVm&#10;f9qaqIw1dnjjCkIeFy2qcuUQ6X+5D0hEdIMfKhTj52f9VSQhhBBCCCGEEEIIIS8iuKFFCCGEEEII&#10;IYQQQo4o/N/7keGicYYWfr533nnnDdypgJ/1SWfZ4Cd3kZ80Wz/N836aGCkDcaRPNyB35BwI7Wen&#10;+Lmhdn5GBmVbn7VktJ9u46eVHpr+cD/6s30P6aeV0Lt0NlQZ6G7NmjXF1WDws87IGTyRc2A0G4jo&#10;XtMx9OJ9Eoj8Tz311OJKBnWYNGlScXUQ6NQ7I8OzsUj/8j49QDvgrIkqKNv7pABxtJ9+e7IDxNE+&#10;q/DOl4m0D3Tf3t5eXA0G6WfOnFlcySCO9rlo5IwWr31Q/02bNhVXg8Gz7du3F1cyiBP5ebSG9Tl1&#10;xhqDPf1r7Q+ZN27cWFzpeDYArDpo55MB6M46Rynys3jrs4cMypEYPx5f89tYn8RGxm3Yv4f26WPk&#10;/DJrfIjMrZpuymhxvLEFWON/5HMub/wD3jl+FpZ8kX4diQM7idjK4RLRX6SNMIZI8kX6viVDRDeR&#10;OmAMH6r+rLM9oRvP/rF+88rWzqPR9FrGWl9GbN87p9GqX0SnzegeWJ9VAawttTESfdMrG0cyaPnn&#10;z701rHWZt2YDkfbFJ5daP0BaK72VFmV7c0vkk1DrOdbGVh+2dBTRTWRu1Ii0D/qPZhvNvNeVQR2k&#10;eBhbvPHPmnsw9nrle/YNML5KOtDul7F0nD8Htoh+UirJgXWhpz881+qQj1Kw+MY3vpGPdFnotzQZ&#10;Lg5saC1atGjgTgU0XGRxrqF1LBhLpONbHRPAqKWXHsjtLUZhtNZLmbdgQ9kYXC2sfLy6WTpC2daC&#10;CjSjYwwo2mZBBguKe++9t7gaTKRstJFXhpWPtyhuVn/Qy2mnnVZcySAfHJBZBeVGzkiyiNTPO/wY&#10;cnR0dBRXg/HsD7arbeygbO+F34oTeSH24kD32sHnsK0TTzyxuNKRdIx6ewfea+1eBrr/8Y9/XFwN&#10;BrqJbHhq9uu1XQQrfyBt1GaQVtuwhv4efvjh4kpn6tSpxV86Vj2tQ9Uh3+7du4urwwfpIweLa/Lh&#10;7D2PyEu9htd2GekfDJA24rDD0n2kfp59A+2l1vvHEGAtaiObGRH5cHi0VEbkpcd6YY+kb6YMq+wI&#10;Ef1HdIwxcqjyWe0TSd+sDXnAIYn2YoN/rEA/s8C6WkufwRgm5RNJa7VPpO0icTQi7WPpPtI3Paz2&#10;ifQta0ML7xaW/i3dRcr28gdYo2CulfDsGme3amkx76P9LPLZoEPFKt8joptmxs7nu29E0eTDmtzT&#10;ndU++Qwti0j7anJ4G83Aah+sLbz1bWR80eSI6M/KP7Lh9rWvfS3PPwuH3ksIIYQQQgghhBBCCPk5&#10;wA0tQgghhBBCCCGEEHJEwQ0tQgghhBBCCCGEEHJEwQ0tQgghhBBCCCGEEHJEwQ0tQgghhBBCCCGE&#10;EHJEYR9dT4aThpdDeMR42cteNnCnAk7zlzwawQOC5yUOXgI0bwDwPhBxHex5q4Acmjc01MsCng4s&#10;T4YRL1KetwPUU3MR78mHtJoM0G3EU5znCQJlSO6Z4WVi5syZxZUM6vWTn/ykuBoM8vU8gUB3mpe6&#10;jKWDiJcwq/6ebR199NHp5S9/eXElA/uTvMFBbrhG9rDaN2Ifnic22Pi2bduKq4MgbcRLoeZtCM88&#10;TyFAsn3UzfMOCjzbxfO2trbiajBol5NPPrm4kkEdJHBf8+6YQdmWF0AA/Tz66KPF1WAiZSCOZkMR&#10;Lz6R/qGNwajfrFmziqtDgWya90zUe82aNcWVDPKHBzkPzdsN0nved+FpTMOzXdQvMv5r7SB5F6xi&#10;tY/nMh/A246HVobXPgDejzW8uR8UbqtNtDLgBcvDqn/Ew13Ekxq88MLWqkTGPstT03CsfYC2BpBk&#10;rmLNz1gXoQ9YeF6ggeblMCKfVX9PNoB5z4sHT6mSLJ6HL4DxR6tHxMshvLx6etDqEEkL+9Zk0Nak&#10;Zbz1mzU+WmNHhIj+UQdLxxijNB3hvqe/Xbt2qf3c8qAIYLuabFizebaBft1M+2LtaoGxWasb5i5P&#10;/xEveJZ9YHy2dGClxdrRK9vzkge08iNe+qw4kM1ru8jaAu9HUj4R+TDvazJE5EPf8XSMNpRsKCIf&#10;nmtxIl4s4anRq4M2h2Ft5clnze8RL6A33XTTAS+HdkwynOCN4PfQOBjE0IjVgIbH5FS9DzDowvC0&#10;AIPDwCI9A8gHcbSAsvPEoAWgvfjnPLSA8rGwlJ4hRJDSlUNZX1WaGXRRN2/SAnlQ1AJAB89y5oBy&#10;sdgr16UaMChj0tfy9RZNiBd5MUJZEhH9WfaHgbda73JAuXjplp7lgDiY3LNOcsjPpbJzyHoq660c&#10;0L7S/XJA/5Du5wDQvlL53ksV6qG1IfKW8iyHLIP0DBOudD8HpIP+PLC4qeoeAXgbTgA2XE2LciO2&#10;ixfqXEcpAGxaoQ9KAWVI93OAHmCjUr7euIiAcbGathyAtrDC8zxxSwHPtU0HlI3JvFyWFDz9IeSy&#10;pGDNP3iOBU01DUKW0QLxpHzLAXE0/UU2E7XxC7J5YxOCN//mUAX579mzp7jSsfooFpQeEdfm2YV4&#10;uX0QIpslWJdU5cohkj6yqYTFNeSpUpVXClkW6Zm1WZNBG3tAB+gj5bpHg1V/2LUkdzlE9Ie5EXGH&#10;giRzDhHd5Jd22LsWoD9JvlxOub7VYP2Dk7XZkMkvblLeOWD+kPKJpEX/02SI6M+zUSsPrV+XgzT3&#10;5oC1j2fXno3m9bGUP9IjjgXaULOf7Lq/WmYOiFOVNwerXTJ5biiXWQ2ov5R/OUiyIaDv4v9Smrxu&#10;sMhrUwvLPjC/WVhpI7rJ6/5cXyloZXhrP2DFyeVaWPXLaHmgfuX2koJV/wh5XpHS56BtDGlrojJS&#10;fjlE2jfXzQI2LqWNyGeNTVh3Qcaq3OXw0EMP5fXPZ+2tOUIIIYQQQgghhBBCXmRwQ4sQQgghhBBC&#10;CCGEHFFwQ6tC78o/a9+z8qO3/3TJe29/ZUq3n1YP9dv1cGw9vLIRxs+4/PaPrtxz+8dWdn9hIBUh&#10;hBBCCCGEEEIIeaHghlaF52ppdK024tJaLV1aSwOhfrsItUbAvRG1xt+vbSQihBBCCCGEEEIIIS8Y&#10;3NAihBBCCCGEEEIIIUcUsWP4XwL09t7a/swzz3xh17qto5f8/t+99qlRE9KDr/yf6blnntpy21+9&#10;7V3nzBnf/t9fM/cGxN377AnpXza9Po2ZMLr3fV95y3/29/dvvWb8+Hc1MtI5qR7WwiPJwoULB+5U&#10;gDcLyX07vAx4bsPhEUDzhAMvD55rcpQBLzke2ZtJmUj+FpDd80QBbwZS2VUQT8LztoB08DYhESkb&#10;dfB0gHzgtaFKJC30Ay+HEpbsGcSJeMuCHVRBWs9DoiUfPHjA9bIF4syZM6e4koFsWj4RL19S3QD0&#10;Dw9HHl4bIZ+dO3cWVwfBfbiP9tDki4A20vpvRDdIb4H2Oe2004qrQ/HSA+ihCtLBw6cF0nleoBBn&#10;69atxdVg8Gz37t3FlQziaJ4EpT5bJVJ/zRMkypbsJoPncCmv4ZWN5974ALLHGwlv/ISXKo3IvBLp&#10;f7BBCXjftID+tLkRupkwYUJx1RyajVl6jRDxBBUpIzIOaFj9L+LFEZ7iPDQvfZF5H22sEal3xEY1&#10;T3uRsd3qP55bfaDppgz05MXRsOSzxqaM5bo+o7VjxHa1/gsi3pthA56ONTm8dMDqHxEvm5rb+4zl&#10;5TF7SLPAHKbFsXSbwRhkyYcxWMsfY7u3vrfsG+1r1Q/jrpY/ZPbaT/O+GcXzImjlHbH9iGyWjWHd&#10;aunAyt9q14y3NgCwMUkGyO21D9BkiKSPtK+mP7wzRfSvgbK9db3XtwBsTIoDu4/oTyN7V7bQ2q6M&#10;ZgOa3GXGjx+vru0i9bvtttvy+nHh0FvqF4zHHvv6vLriHt2xdmv62Nm/n1LbSSn99Uooc81Xrm6d&#10;v/JjZ8yt1Y5eg7gdu45Jl//V3DT1xInpb+7/cCPO1a2t8xsZ6RzY0HrZy142cKcCJvyTTkK0waBD&#10;eYt2NLzmPtt6loFRw7CGAvKPvJBYC4bIoDhU9+zIPzLpWAsjb+KJ6AA6ljZkUPeurq7iSsZqw0jb&#10;RXUs1RO68V76kHdnZ2dxNRgMVvPmzSuuZFCHadOmFVcymv4i7Qu0NoRud+zYUVzJRMpAPtJLLdJG&#10;Xnoi9q2BNpI2hiATXKp7ePaNNjznnHOKq8GgfpEyJCC31+6R/K02RHptszWDONqGxMSJE4u/ZJDW&#10;61uo5+zZs4urwUD2n/3sZ8XVoViyAW9DEHjtC7Q4KN+yXzy3+kZkw9KqX0brH16/8eTX2iXj1Q8g&#10;zpYtW4qrwXj2A6wXEmuzMBN58cDGiUTEdbwlg5ZvmSlTprhlaC/mEfks/UU2tLyXZqDJF6m/hTc2&#10;Acy/nnzNYOkPdg37tsC8jPl5KGh6LWPpeObMmW7Z27dvd+ug2UCk/1lYus14ZUT6twXWh5qOIvXz&#10;6mDJF9E9/rEHdiCBzS6rffEPWZhDJSK2FRlfrHwwt1j1i+RvEbGfZsY/q26e7kFkfNXiROpmyYd5&#10;2bMt/GOKVwctn0j9rTrghyiaXWciG74RPQ0F7Ed49fPs2yLSPlj/a//YEdHN7bfffmBDy67JS4md&#10;m1Pq2pqe2/lE6kgXpe5jX5VeeUZqBDD9jVelqZde0Qgzf+l19Rgd6dz9XWlrVz2Z/o/nhBBCCCGE&#10;EEIIIWSY4YZWpufplJ7cl/qeei49kaanp4+amiZPTI0Ajp1+Ujp+1omNMKZ9ej3GE2lyX2/a92RK&#10;vfaPnwghhBBCCCGEEELIMMINrcz0M1KaemY6rn1OOm/+8rSw/fvp3vtTuvfHxfMf/yCl++9thH1r&#10;Hk3L55+XVs47M505NaUz24o4hBBCCCGEEEIIIeR5hxtamWMnpnT8pDRy9Jg0tWVLaj1+e9q5O6Wd&#10;+XiDHTtT2j0Qnut5LG1pmZp2jp2YJh2f0iT/vF1CCCGEEEIIIYQQMkwM/aS6XzD6++87/rHHaq/p&#10;3b192u516254vOeJ9K2v3ZV69j3V+zff/N53R4+bfPx5l7zrtYg7euyYdNFVl6YRR9W2LDprxvWp&#10;r2/fWePHf7eRkU7jUHgcfqYdkI0D2qRD4XGoXGtra3Elg4PTtMMd8ezxxx8vrmRQRuTwY+mANtyL&#10;HHptHUwcOTTRO1wPSGVAbu9QX5Tf7KHw3uGaKEPyNBiRD3E0HSPfyMHIkYOrJW9ouO8d7Iy8NS9z&#10;OHQQhwJbIM7UqVOLKxm0/4IFC4qrg2h2WQX1kEDaDRs2FFc6nv1BDu2A34gHTBxAqeF5IkJ6yZMY&#10;ZIo4bPDsD3W3DoWPHCwr6Q9yRw6Fj/QPTfd45h06jjg4vLYK5Isc6u0drAm08QVlr127triS0TzJ&#10;Qb6IF8bIofCWjiGjheV0JOJsxHPKADQdex70IHuzh8J78yfQ6uDN3cA69NWzfRBpX8upiIc1/kA3&#10;nn14XpqB5o1KOzC2DNJJaUHEi5vlZS2j6bgZhwYA6T39wYY8+bR2jMyNlv1FvDBaayePiH1b/Q9r&#10;Zm9uxtzg6UE7vBtrG6/+Vt4R/XsHLzfriQ/rL80+Ioc+e3GsQ+Exd3k6sA7uxoHx1hi1efNmdW3r&#10;1QtEHEJY3u7QP6z6YezT0mJM9mT0vBQCjE1DLQN9R0sL2b35ITL+o49Lcbx0wJIPevfygEMNb3zA&#10;+lVqw4gzBmt8iHg5xPjvvZtp9hcZWyyQp1e/qIdYKR/MvZ6MGJu0uRXjjpe+fCi8XZOXII89dv+8&#10;ets9unfzpvTV696Udj2V0l89WH9w7ISUXv5HjTgz2sel2778G2jkNWf53g0zBza0pE0rgGdz584t&#10;rg6Czqi5fM+gQ2iTvvUsEykDRi11PBic9UKTsRbd1rPDQcoHcnuLJnTGZje0IjoYKl7+nnxa25WB&#10;DjCAV/F0A5C35qkR6T0viRj0JQ+GZVDH0047rbgaPrCY9zYUgLdpiDaSXm4i9ge0jYloeumlEWm9&#10;zSbEsV74AcYHa0PLSw8kG4VtRDa0PNtFHO3F0nqWQdtJG1rAGxeB1/+AZj8oe9OmTcXVoUB+y8vj&#10;cGxoeW1opffSRv6hRNN9hIgXRUu+yIaW52UTcTQbi3ihtDYUhsvDUcQblYYlQ2QzO+LpS3t5sF5o&#10;MlaciP6a8XQW8VJovRhF0kdeujX5IvVvtn0jL34akfytOPgHYtTdAn0TfdQiYmcazfZRTwfNespr&#10;a2tTdRTRP8Y/S39W+3tpgeVNzpIddHR0NOZQiUi7WB4gM5b+PduyNusiusHc5cWx5PPSW3Yf8RAY&#10;qUMzc08z/RJYHjQzmje9Zr0cRrwI7ty5013fanI0O+5E0DYjy2j1jKTF+lBbX0Zsn14OCSGEEEII&#10;IYQQQsgRCze0Cnbtumnanj03f2vHuu/f8A9X/k768vv+Pt193t+kn13wF1vqj99wzomjrv+b8+5O&#10;CO9p+076nSv/IX3g3f/SfvOePd/62t69XxjIxQc7qp2dnWLYuHFjuvvuuw+E+++/v0hFCCGEEEII&#10;IYQQ8ovHf/3Xf6U77rgjfec730n/8R//YYbyl0vc0Co4+uijjq/Vam/o7+t7zaoVd6dH7l2Vtk89&#10;P+2e/jpoa+nfvXXSf54/dXtCOOX4rnT3ilXpwfs2jm6k6e9vnK0VAT+fw8/opIDPAvHpRQ6Rn6IT&#10;QgghhBBCCCGEHKng+BqcjYf/e6H82eXQP0z9BeOxtZ+e1/9s7dGtG59Iv/2G76TRs6amV3/zz1N/&#10;f1rz/pe3z9/+0Mfm7u87ag3ibtu0L73vsu/W47Sn1y39bP1O/5rfX+iepdU4QwvnqJxxxhkDdyrg&#10;O9/yAbL4rhTfl+LbXu9QacTBppgEvm2Vzkaq4n2njM047Vtf7ztX5C0diA6QNnJwq/cdNJDqgHve&#10;+UfAqkNEN9534shDOvgbab0zktC+1jlo3hk5KFs68L2KpuPIGU5aHJTtnaEF+U8//fTiSgZ2rJ1n&#10;5H2nDv3hV5AakTOavPZFnGeffba4Goz0fX4ZpNXiWM8y0LHUdkjrHQoP3XnnWCF/6xw1T/9Weq9v&#10;og7e+IA41hlamsMCj4jtAq9/QAZtDMczyzYhg9V3I+NipP9ah297ZzVobYi6RZwSRM5x0Q5/j5wj&#10;4R0c7xHRn9a+kUPNrfHbO78LRGxAG78gH2zMwjq/cbj0r41xOB/Gw9KfVzcQ0YF2+LG2riljjd/e&#10;3AMiZ2hp6wOk89JazyNrM+CVofUPjA+SXsvAYYyWf0T/kYPttbMItTm9jJV3pH092az5FWf0efOv&#10;9RzOLLz1hdcHrfSeXQCrDtCfpR+rbdGmXvmRdwOMnVoZSG+VYR3qjnmvmbbPYHzW2gDpLfmsg9/R&#10;9z35Iof+azry0gHrfLbIGVeR/qvJgbHFsx/oR9MR5m6vjqjfUOvgvfcBrF00+SJjU2RtodkYxg2v&#10;bpJ+tm3b1qgz7Nqzv4ceeiivbXgofOax+/9sXv218dHNm55J171pQ2o9aVK6fuWHoMw1V7e2zt+7&#10;96a59WZrbGjtXLcnffSsG9LRM9rTibd9uRHng2fFNrRgvIsXLx64UwGGgwMQq2DB6P1aC0ahLTqR&#10;r3ewMdJHXhq1DhDZUNEmRUv2MpHOK4GyvUPNUbfIS4tGJL0mR6T+iGO9GEb07+lAwyvbA2V7mwJ4&#10;oVi0aFFxJYN8tI1Zr/7oQ6tXry6uDsU7WLtZHXjAfrwNs6GAfL0XYkw4L3vZy4qroeEtCiM2oBHp&#10;W4ijbWih7bZswZfjNtqmUeRQc+0fEzKIg4W3BJ558kU8LWpE5APNOCXQDj6P1C2SP5B0EK2b5kE1&#10;kh5xvIVfJI6F1X8iv9TGHI8+ZqGNL9aBwpnIhqNFZEOmGfms+kd0E4mjtUMzdQORsiNlaPI1W//I&#10;hmUkjmZD2rhYxjr4PTJvRsrQdNzsvBzRTaSNNOBMx3tptOqAf+zBHGnhHQ5u5R/pv9bB7N6h4xi/&#10;teeRA98jurdk8Mro7u5W9WvJnonozyrDS48fUWh9y9M9sMrOaPYT6RuW7Xl2CbBu9+TTbKCZfgnw&#10;CyJvXYC1iff+otmJdhh7GcvGIvqPlKGBzVLNtjKWfJG2++53v9vIow4PhSeEEEIIIYQQQgghRxbc&#10;0CKEEEIIIYQQQgghRxTc0MpMPyOlqWem49rnpPPmL0/zJn83ff3fu9LXb9/WeLzz376Wuv79642w&#10;6T9WpOVpZvrhyPbUNjWl9kO/EiSEEEIIIYQQQgghzxPc0MocOzGl4yelkaPHpKktW9LYUV1pQ+eT&#10;aUPHwNlGPZvXpSc7NzTCE1u3pi3phLSjdnwafXw9mX/WNiGEEEIIIYQQQggZJoZ+2tkvGP399x3/&#10;2GO11/R2rpq2+8crbtjW/Uz68Oc2pmeefab3gQ33fff4Y0Yd/4rZp70WcY9pmZhmv/XDOOxsy+Lf&#10;WHB9f1/fvv82fvx3GxnpNA6Fx8G7l1122cCdCjg8rezlMIND5bQDj8toh7rjQDfPyxAOXvM8KWoH&#10;t+HQvMih0NrBcijb8uAHomVIHqVwHwcjWkAG7dBSpJe8E5ZBeu/QcLSvdDgx0nqHlkL32uHekM/z&#10;9BOpg0akbpBP88SBsrVDozNotzPPPLO4koH9SPkgf8++0YfWrVtXXA0G6SW7qRJxXCAB3UQONbec&#10;MkQ8tWh18OSGXmfMmFFc6WiHO0J/nsMBxNH6r3doZATor5lD14F0QCbklhx1VIkc3K21IeSDi2IN&#10;yGD1n4htRA7/bMbphnUovFW3TOTgZcnGkH8EHE4qgfTFgaIqiBMpx5s/LTT5AA6W9Yh4Y9J0HDl0&#10;eKhjX8Yb/4G2BojIZ9XfSwsi+mvmUHjrYOCIfLCPocqH8dVLa60fILtn/5E4sD8pTuTgaXjhHerB&#10;xAC68crA2lsqIzI2WbJFdOONvdYcGTkYG/1Xk2Hnzp2ufF4ZmIO0PJDOsz+sTbU4XlqMG1ijSlge&#10;/DJa2jKWp0LvUHhLPmtcyETiYO2jleGNnxibNfnxTuTpB14yPRnx3iPZsHUgeAbOhDT54MjHa1+0&#10;nVcHSwbP/iwiumlvb3f7v9YOaDtv/YxD+zUZPN0D6HeoOogcCo/xX5MP9uG13fe///0Dh8IPvaV+&#10;QTno7XBnuu5Nn0yYyh5sPMGGyMsbf02Y0Z7+KO7dMNPY0EIDX3755QN3KsBwpBdzNDZco1rAMDWj&#10;gDFq3uEyMJqhLloj+VugbG/DJFqG9tLsDRiWDCjbe2GPtBE6trRxEEnr6cjb7AOROBKR9oH9aZs2&#10;Ef2hfc4444ziSgb5SJ7ytPtloOMNGzYUV4fi2YdVPw+kjbw0a5sO0bKl9o2khf40L3BlNB1F9A+0&#10;9J7uQaR9tA1f2C88OVkgvfTigrpNnz69uJJB2u3btxdXhw/k8zbcrA2jodrl4eDpX/qHGAD5vA2t&#10;aB00L4wR+9HGPpTt9c0IzeZjbfhENgQjmz7NbGhFXuotIps+2oZ0RL5IHItI+mY2tJoFa5+hyod1&#10;RzP6i2yGR+JoNhTxQGh58ovUD+Mz+qiFtjERsX1LhohuvDpYzyO2YXkpxT+We7rxNrQidbSw7M/r&#10;m9aGKDbKLLlBM7YLvA0tzAuefi0i9mfpwNOf1bYR2SOe/LCGkubpyGY2PPTD/iUi4zbWFl4Zzdqv&#10;BjaLPd1gs977B3W8f2GdWAWen731T0SG54vIhhbefTX5IvZ3991357UXvRwSQgghhBBCCCGEkCML&#10;bmhVGNu3b0vq739DGtH/hv6U3lC/VQr1+/XQ1197Q39/esP+1H890hBCCCGEEEIIIYSQFw5uaFWo&#10;nf2n+1rO+uDSU3/tU0t/lNLSB+uhfrsenq6HHzXCns3fWPrBs1qW/slZ7rlZhBBCCCGEEEIIIWSY&#10;4YYWIYQQQgghhBBCCDmi4IYWIYQQQgghhBBCCDmiaLgH2LfvGzOefvrZf9j2yOb0iUXvbTyA35Hb&#10;Gn89X8Cb35tS+9zJ6dM/+iAE6byqtfXdA89+IWl4OYRHiWuuuWbgjoDkbQKn/Dfjmh3pI16kPG8g&#10;8CYheWPQ7peBhwbNCxnK9TwYIg48JnhIHhFwz3Opjjporqshu+fBCvJpXrjKSO0I+TSX5WU8bx4W&#10;SOvJh3rCxWuViP6Apj94uZgzZ05xJQP9TZkypbiSQRzJSyR45plnir9kUAfN04/V9ploG2l2Atkt&#10;LB3jWaT/S0TaHcAbkAXygUcVDa//A2l8Qr6SZ9cqnhca2K7maRD6gyceC8gheeK02qWM175AG/+A&#10;176QQ8PzIgOa9VIHL2MakM3qGxEvZl7/A3DRLRHxUGS1T2TsiOhP89QT8c5r6a+ZsstE7ERD8rCU&#10;ifTfyPpDKyOiP6t9I/W2vMBltHy8sXM4iIz/mg1EvIBaYGxEsIj0QYwD0jiGvu/lb81haDtrfASR&#10;8Vlr34j9WOVbfScDb20WVv6wDa/+VhzM3Z7+PRuw+jd07+UPL7laG3meziz9RnQfsV14ydXq4NmH&#10;tTbCuO+1XcRLn1VPrGu8+U/Lf9u2be7cAg+9Xv+CjqUyMLZ7aS3dR4iMnZ5+LdCGmv4976AgYqOa&#10;njD2eemtuiFtM3XPaGOIZVsZy7493YEVK1bk+XthQ4KeniUL+/r2P7xtdeegDa1bG389X+Dl4U2p&#10;fd7k9JkffRAVWn11a+vCgWe/kBzY0HrLW94ycKcCGjWyMJWw0uK+9zIOY/QmVSuOt2iCDHAfKgGj&#10;tV6YAMqWXjjLaDpAp4XbUwsrf0v2DCa1tra24koG+cBFaRXIt2/fvuJKx3I9L9W7TER/yEN68Uf+&#10;3gsJ8tdePKCbhQvtro303sYL8pE2xiLt6+lI020mUoYVx8sf8mkvVZH21eJAr9ZGVMbrv8gH7oWH&#10;imZDyHfChAnFlYyWtgx0v3Xr1uJqMHimbXZlIMfUqVOLq4NE0gJvsx110NzqA0v/Xv0jtuVtyHto&#10;G8kA+WPhKxEtO7LpKtXT040H0kf6VjP6w4LfQ9NflMiml+biPPJCZ4H+K+VbJrKpifFdygfzipe/&#10;hZZvGatvZjQ5Iq7jmyW64SbJEam/ZQPNps/s3r270ZeqYF3i5W/pWMu3TMSGtDpE2rfZPuSVYeUf&#10;sQ0rfeSl26ufNf5E7GfSpEmNeBJe+1r5R8bFSNtZOvLSY8NbS4t/QMYawyJSB0sH2CzUdAvwD22a&#10;fjs7O935cdasWe4/aGr1tNo9Y9Ut0naROM1gtSHWzJ5u8M7g2QDW8NIaEe9rXvvgHwyGartRtDIi&#10;dbNksGTPLF26NO9vLKzExGbF/EZomXpBuvZvvpZ+4y/+saN+o+Ltb+jhl1817ze/9jfXps99+E2N&#10;kuzfbRBCCCGEEEIIIYQQMpjKhhYu8a+JLemYUVPTgvMvTqe+7jJs/xee/poPt/7d9d+9+PwF6YIz&#10;ZjdK8j8iI4QQQgghhBBCCCHkIPZvuQghhBBCCCGEEEIIeZHR+DC1r+8fR/f0HPvqbY/sSR8/98bG&#10;g2NnzUqzl9yQRhw14on3v2Ls9xo3h4GuB/5i9Kj9z75688an0zuu2JhaT5qU3rnyw2lEX1/vVePH&#10;/1cR7ReRxhlaOCvkjW9848CdCvhWNHLAqgS+gda+tcY3rN539ihbO3TXA983e+e44Dtf7SwalO2d&#10;oYU4kbNIpO9xoRvv4F+gfesM2b0ztCCfd6g52kE6KwvyRc5o0b41R75eeqT1zkBCPTds2FBcHQTy&#10;Rc7Q0mwXupk5c2ZxpeN9a432Ofvss4urg0A+7+BuywYgO77lt4Bs3llKKEM6+Bv5R85Y0toQz7z+&#10;q9UPZQ/XGVpWG6KNLSCf5HAA+U6fPr24kkFazzYQZ8uWLcXVYPAscoaWdMYc0np9H0Ta1zoUHuVb&#10;aGM70nlnNKBsb3xAHKuME088sbg6FKS1zmiMnEGGcz4sIIN2+PaOHTuKv3SseTVyBpd3fp5FZN7C&#10;OTEakTNUIgffauf0eH0LWPlj7vbsN3KGlnaO2lDXJRlPNqAdWF5GO7w8cii8dU5MZO6PrF+0s2Yi&#10;7Yt0mp5Qb4+IfDg/VNIx9Oe1kXXGFPrmUNuujJZHpH2xdtLSR/TvnaFljVGR+iN/DfQ7Tzde+1pj&#10;lHUGUgbn8GlrCO8MLbx7aPljXejpptn2wX2rflgbaM9xdp9XvndGErDqiPHZGn+gX00GrH288nH2&#10;qLd+xPgqlRE5vw3tq8WJzN1W22Qi86cGbF/TP9aUlu4B3lk9G4UNSflgTPXax1ofRsZtr30A4kh6&#10;Rvt4dbOeR8q+44478vps4FB48oLQ2NDC4ZSXXnrpwJ0KMFjvxVoDg4V2sLj1LANj1A71zsDwpM4T&#10;SYtOqx18C6ONbGiNHz++uJLR5NPuR0HayIaWVwfIIQ3AkfaxQHrvhQu25XkaRButXbu2uDqIJncZ&#10;2IB26Dx0097eXlzJRMrAwHzBBRcUVweJpLXiROSDDXie8rR2sHSTgXzaiw3ytTZDgFY/lD1cG1o4&#10;/FPDS486SBsPXr5RkL91KHxk00N6oYZeIwdGRza0Iof3Sli2CzzdW7aV8eLMmzev+OtQkFZ7ocEz&#10;baOxTMRGtfZpJn+kj4wdXv+ziGxoWRs+zR76nPFemi2sF1b8Q46Xb2RDSzscvBm5o0TkwxwqyRE5&#10;cFxLCyJlR9pXK6OZtCCi/8imq1bPSP5WnEj/sOrn0cyB8mA4+qalX+tQ74xVh0j9vPa1nkd0j7U9&#10;1mES3oaWdeg65jRPNxGsOnj1szZtsC7B+qRZLBvzNpwsGSKH1kcOdtds1Gq7jBUHc7fXvhH7i+Sj&#10;Yek+Ur8IWj543/Dax6r/cOlPIzL2Ncvtt99+YEOreU0TQgghhBBCCCGEEPICwg0tQgghhBBCCCGE&#10;EHJE4W5odXffPHPPnpvuWPWDT95xbUp3/Nq4aXeka2+6I73ta/9QRDmE3fd+ZMae+z9+x4Nf/993&#10;nJ2ubYRL5r3vjpv27Lnj5r17P19EI4QQQgghhBBCCCHksHE3tEaOHDm6VhtxSS2lS+qX9f/X6v8f&#10;cUmq9b96IMahHD1ixOhG/Fq6pF5AI6Ra7ZIR9ZD69XSEEEIIIYQQQgghhHi4J3319CxZ2Ne3/+Ft&#10;qzvTJxa9N+0deWy6dcrClJ47+om0/WUN74ft8yanT937AeyOdVzV2vrunvs+enLfiBGrOjY8na6/&#10;YmMjn/Hzp6R31uP09/evvrq1tZ7BS47GofA4+PStb33rwJ0KOJxNOqANh755B9cC7eBzHOiGQ+Us&#10;UK7n6QH5SIfDQT7v0Fyk07zl4LA77+BcpPe8eWlloG7eoZaog+apC/ni0E4LxPE8PUIOSU9R+bSD&#10;43Fon+fBEOm9g7GtdvQ8HaENrYOXvUOpcWil5MGwiuTxCrr3DqWEfJrDBcjnHaqPOJHDZ6XDN5E2&#10;4oVRswE8s7zIZaRDsyO6QZyIlznN6QHk85wmIL3WxyOeXSPtYx0OHnG6oI2fkUPXm/GSA4Z6YDxA&#10;+RZ4rh2Yn0H7tLW1FVeHYh167+k+4qUuYgPaGOKNzcDy5uPZFogcbqrNT5FDYa3+HSk7UoYWx5t7&#10;gNWGmDc8PKcJQFujROpm9b+IQ5jI4bjaofURrPEnoj9PNqCVEekfVhxv7gIRG9J0h/b19GrZANrX&#10;009EBxqRQ5Gt8iPt64ED9bUy0Dc9+az1W0S+ZuY3yNZM+1peDIElW6TfROpmyeDpX/PuCby1BYiM&#10;TVi/aTrEvGm1ccTTnQXmJ08+PJfiWN4tM1b9Med6toX6efI100e1ugE4O/DW36ifV742BkV0b60f&#10;UK6XPmKjWjtExmb0Py1OpF3Kh8LbllDnkA2t+r1bG0/gtetNjb+mzZ+SPj2wWbXq6tbWU7ihJdLY&#10;0MJL3bve9a6BOxXQeNKiRLsfBQOG5yEwWoZk3OgwmgfDjCUDOoLnBS4C8pG8LUbqho6HiUcioj/g&#10;dXytDHRmb8MSddBevFDuqaeeWlzJYND42c9+VlzJaHJoei0DHWkbHqi35yEQC65f+ZVfKa5krHb0&#10;NhMh34knnlhcDQbydXZ2FlcykTYC0qYS5Ia3GAsrfzzzNjzQRtKGItKifhZIC09lFoiDxYcE6tfR&#10;0VFcySC95s3Qa7uI/hBH27SJ6ABxtJey4fJgqG14IL3n6UwbW6J127RpU3Elg/ZZsGBBcXUo1tiG&#10;/NetW1dcHQq8LHlI/aYMyoC3KwnPQyLSahv11rPDRbJj5O+1D2hmQxNEXro1ImVbmzmR9BFPiNh0&#10;GGodrA2VyIZgJA7GP0m+SFqrfzfTdmW0MiJe7Czde2MTiGxoNdO+zfLzLDuCZ0OWpz/LQ2DGsrFI&#10;23nyNWvDVv5e/SxPhhG5IvWqI/t7AAD/9ElEQVS3vNV5nuywttTmAMsDYibiqdHyZIi1d2QOkoj0&#10;G8yfnnxaOzTjIRF4ugcR/T1fYG3ivRc+3/LhvaKZ/CN9CO9vUjtE5kZLvkj6IXo5xL9wzE8tUy9I&#10;7/jbr6f3/MVfpr99x6ZGeM85P0ofveKK9BfXvmfGtTftueMvt17Fc7IIIYQQQgghhBBCyPPCYWxo&#10;IWpLOmbU1DT/VRelheeem141v7cRFk7amR6466706H33n5BG1C55uu9onpNFCCGEEEIIIYQQQp4X&#10;DmNDixBCCCGEEEIIIYSQnz9D3tB66riJHX37+y9BGN/W9ptf/9t3pL98zzlp00evSD/6+LvSFX/9&#10;/fT7//zjIjYhhBBCCCGEEEIIIcPDkDe0nhs5qvfsD/9oGcJZr3vtf130qvnp3IWTUu8Dd6WdP/le&#10;uuvhHemetfIhroQQQgghhBBCCCGEDBXXLcVBL4e70icWfSkdM2dmmnPLDak/9a/64JmtpyBO1wN/&#10;MXrUc09fsP3xY2Z27D7+8z27d6R/v/EzqefJMWnFTy9q5NM2f0r6CL0cDsnLITxUNONFC14KIp6g&#10;PG8fiCO5eIUnAs9tPzwgNOPlEGV77nVRhuSJDXq13KIDxNG8+SBftJsF6jBUb22om9e+SKvFgYeJ&#10;008/vbiSge5WrVpVXMlADs3TnuflQtM90OpdBnV41ateVVzJaHpC2ZqHxQziaF72IN+OHTuKKx2v&#10;f2g2ALk9L6AWSO95YrP079l+pP8h/5kzZxZXg4H+tmzZUlzJoIzp06cXV4OJeBHUPNxlEEezMTzT&#10;PJiW0TwBwZOOBfKPuLaHDiUi9bP6HzwRWSD/9evXF1cyVvsAz8uhNv5HbAtEvBxq/S+S1uoDXv9o&#10;FpTvYXlQ9bxAAfRBD811f8TLo7a2ABHbj3g5RD/z4mhoHoCB52UKRFzXa3NMJK3lKTBSZ4wdXjyt&#10;DMxJzegefduz4YiNanWIeGCz6m/ZZsZbmwFtfInkbxHxooe6WW0E+9baAPOnNrdkrPEhMnY04+UQ&#10;9ffsx3qOscOyr5+3l0Ovf23cuFG1cYwpXttF9Gd5gty8ebPZx2DfmvyjRo1y9Ye1i2dDWh7t7e3u&#10;+Iy1m5b/cHk5bKaPW176sKby6od3Gk9/aAepntgv8Or2Qng51OwkUi7WD1r9I7Z/xx135DXc4Xg5&#10;1Gl7xR/3tpz94WVtZ73uv1550avSmee9PM1Pj6WZ6fH6f+sLpnp4fpeMv/igUa0AYPBagFFaAXHQ&#10;8ayAeFrZLwQwei9U651DBCkdgteZM1WdVgPy0u5HKMtUDpBPyrcapDaNBKSV2r0cpLYoB0nucgDY&#10;dLMCXhyk+wgRJLlzqOqqGiCjdL8cqnXKAe0jlVkNUp4IUp7VgDKk+0Bqj3LAYkfSaTVIMucQQUqH&#10;IMldDlrdqgGLEinAhqVyq0HKEyGClK4aLCR5ykFqtxwkm6kGSZ5ygI5hB0MNUpkIyFuqz1BCdVzK&#10;IUK1vjlEx04vIC9JZoQIUp45SHWuhmq9pKDlVS1PCpLd5SDVeSihGSS5coiMHxGsMbYZJF1UQzNI&#10;+VWDhaTTaoAeJLspB+hPQpKnGiwiZUfiSOUiROzHCpK+qsED+UgyI2h6LSOVmcPzDTbDpDmjHCS5&#10;cnixI9lMOUh1yiFqW1K7l4NUbg5SueVgEZFPKrMapHIRIkj5DXcAUt0iQapXDhH9RcA8La1tI33/&#10;hUCrp2Sr1WDpSGqraijjavOEE57oqIt7SX+t/5K6aV3S1993yf6+VA/9v1lEOUBv78jO+tDZiLu/&#10;P13S14c0qRFw1lZd9ZfUJZB/nkQIIYQQQgghhBBCSAB3Q2vEiLf1trRcuWzhuf9j2ZfTj5bdsHHJ&#10;sg+f3bLsT84e/70iygHa2l5Rj3v2shNPu3LZh3+Uln3mZz3LUvpyI3St+/NlV7a0LLt6/KHpCCGE&#10;EEIIIYQQQgiJ0vzvpQkhhBBCCCGEEEIIeQHhhhYhhBBCCCGEEEIIOaLghhYhhBBCCCGEEEIIOaJo&#10;HJHf3X3zzFqt/x+2PbIl/dmi9zYewMn5bY2/mgHuut/U+Kt93uT0qXs/gBPtO69uaTnkQPmXACfV&#10;w9qxY8emt7zlLQN3KsArAtxwVsFJ/vAEYgGPABMnTiyuBgMvAprL7gzy91zbQw54O6uC/OG20wJx&#10;4JVBAvl6rq9Rv5aWluJKBzqsgnte3aw6oGy4xbVAGZZrboA43d3dxdVgqt4aqkA+Swap3mWQP9zD&#10;WiCO5sIdXjY84LFCAvpra2srrnQQzwL5z5o1q7g6CNJNmjSpuNLR5EO9I66bJdsvg3w09/GRtFLf&#10;B2j7Y489triSQXrNfT7c9lpAf/PmzSuudDQbg3ze+GLZr+cS3NJNBrJt3bq1uDoUTTdlNNfu3tgb&#10;tR9LBs1uMpg3NOCW2sPTMbD6uGe/aF+NE044ofhLx7NvYJVhYfVLENFNpH21fLy+Aay6ReSL6E+z&#10;P69vAasPRNp33DisBW00HXhrA2Dpz+u/oLW11bUvbfzz+i6ItKGFN78DzT376NGji7904PZcSgu0&#10;cbGMlraM1ocitmvFGTNmjNt2aCNPRm19GgFjsJZ/JF/PPqzn2VOYhfU8YlteHKwtIzaggfWbtv7z&#10;1oXW+BDRTWR8QB/Q8sGa3tIP+p9WB8y5nnzaurXMjh07VBm88XPChAlqGXhv8vQTGZ8x/ks6iNTN&#10;ImK7nv1YYMzy7FqrG4i8N1n2kcH4ItUVuvfks9ZukbEJ6xfPRrU4Ef1h7tHaMdI//v3f/z3PwQsb&#10;MXt6lizs69v/8LbVnekTxYYWXs1vbfzVDAc3tKbNn5I+fe8HULnVV7e2LmzcfGlxYEPrmmuuGbhT&#10;AY0aWVxKYGCIbBpoYMLctWtXcSUDw5QGN5Qd2VDQQL29RWGkfpr+ILO3oYUBRXvhxjMM+hbQX1dX&#10;V3ElY8nhDXyo/4wZM4qrwSDfnTt3FldDB/rTNty8Ra1mGwCyL1xod3mr7Ax0dMYZZxRXB8GA57UP&#10;5NM2dizZM5E4qAMWFhJe+yKttpmI+nmbuUi/e/fu4uogEbnRPqeffnpxJYN8LPk8/QOpDsjX25BB&#10;HG9TDvXv6OgorgYT0QGQXswjZSOOt+Fh1dN6ltH+sQJppXav0kz/xTNPB1b+kQ2PyMJPimPJnUEc&#10;zXYjIH3ERjU5IhsCVv0jm2lYFHsLP+0fXCL5Wy/U6Pte2RH5tDIi8mHDQ8s/kn7atGmufNo/CHn/&#10;kDUcWPrPaHEiut++fXvDhiUi7RuRT9NfRD6rffFC2Uz9MpockbphfNHyj9QvYqPNgDlekyFSPw/M&#10;QVr9rbIzWNsinoSnG0v+SNkRLPvr7Ow056Dp06er43tE91bZmbVr16p5eTqYOnWqKp9Xtyh4P5Ta&#10;t9mxXdvELxPRn6Y7zPte/pb+IvJhbWfN/wDvd1I7ROzHioONKG8zLRJHs7GI/vDuj/W7xPHHH++W&#10;fdtttx3Y0GrEPOGEJ+pvArVL+mu1S+qXjVAX4cDfCIsXX/CbX//636Yvf+5D6R3zU/rvZ09LF3/w&#10;643wS3/0T3iTGBR/IPQf+Ltvf/8l9epeUq/du+rXhBBCCCGEEEIIIYQMicaG1ogRb+ttably2cJz&#10;/2DZl1NqhNvqof7oQPj61z/zvYsuelV6zflnpPktKc2dODpNO+OiRph1zq/iny8HxR8IPfXw5Ubo&#10;Wvfny65saVl29fjx36s/I4QQQgghhBBCCCFkSNi/wyvR07NyYV9f7eHuTevTTe+6Mj09fn7a+M57&#10;G8/6+/tXfeXq1lMaF0TD/eQQP82TvkfGfe+TD/zkT/skD+m1n/Rl8HNG75MvIP00Evfwk30LlI9v&#10;ZSXwzDvjBvXTPrvJIB/tk0Pvc0rkP2XKlOJqMNFPDjdv3lxcyUA+6dMX/FTT+ywFMuCsCI3IT0+9&#10;b91hJ9rnE5GfHWs/DYVu58+fX1zJWPaRwffe0qdx0F/kfDUL72et0I332SrqoH0667WP18e9b92R&#10;Xvukwysb7TN79uziSgf1k4D+8VmFh2a/kN0jcgaZ1f8i/UM76yjys/iIfNYZdt74pI1NyNf7HC4C&#10;8rHawfsU3rLPyPlJmu7LaG3o/VwfNPtZmNV2GW18xc/mPazxJ3JGCc5/9D6r0MamyDEHVv+ZPHly&#10;8ZdOpI20Mry+BaBjrf7P9yeH1vlTGasOaHuvbO850PSnnW9SBucPanXAJzVeeqwPPB1o9hf5JA/2&#10;o8XButBLb50xlNH6kLf2BuhDWv0jfdMbwyM2YmGNr5G28/qg9WlRZO61Pjn0yrbyj8wrkfHF+mxN&#10;+xwsg/6j1S2im2Y/OfTSYuzTxufIJ4eRc5jw3ivNcRHdW32/2bbLaLqzznfK4N1Qa18vLYh8coj1&#10;i9QOkb5rrR8s3WbQh7z3Iy0PzL2efBg7ND1Fxr1ly5bld8eBTw7Jiwd0jGpAo8IomgkwGC9I6cpB&#10;kw8Bg5oV0HGkPBEA6mgFGLWUNhqk+lZDs0jlVoOGpNNyQP0x6GoB+rUC8pD0Wg4oo1puTifpqxos&#10;JF1UQ1WearAGNim/apDqloNks+UAHUp5lgOQ8obsUvxqkNLmIOm7Gqr6QoDOpPvlACSbqgYpLQLK&#10;kOSpBky+UpDyLAfNLssB8ao2nwOeS/eroVouQkR/EfmsgDwkeygHC6ku5YAyPKx64pmHJHMOEaRy&#10;ywEySDaFIMUvh0gbWiGS3tKRFL8aLKT41RBBSofQLBH9SO0WDZJNVcPPk0j9JZlziIA8quNGNESQ&#10;5Mohav/S/XJoBkmuHJ5v+aQyq8HKP4KUZzk0iyVfRDeSTOWAOJLtIUjxDyc0w3DUzQsoQ6p3Dj9v&#10;JJnLoVmgQ6ne5SCVixBBSpfD841UZjVIa9ocpPhDCZodR+wbcTSksoYSpHkbQYorBQ3kIem1HMrp&#10;m1/NEEIIIYQQQgghhBDyAsINLUIIIYQQQgghhBByRMENLUIIIYQQQgghhBByRMENLUIIIYQQQggh&#10;hBByRMENLUIIIYQQQgghhBByROG7Lyro6Vm5sK+v9nD3pvXppnddmZ4ePz9tfOe9jWf9/f2rvnJ1&#10;6ymNC6JxUj2shQvzt73tbQN3KuBEf82FNjyteWhxkO9wuHaHx4QTTjihuDoIvChE5LNcrMIThgU8&#10;GXguWlHPwn3nIDS5yyDOpEmTiqvBIF/P7Tu8LcB9rwX0BBfOEl79kVZz/w7dPPnkk8WVDOJ47qdR&#10;z127dhVXB0HZxx13XHElA/3B/ayGlx71h+tmC8SZPn16cXUQS69l4PFNAvXu6uoqrmSgP7SxBeJI&#10;LuIjtgsi7vk1UAbqIYG2sYD+WlpaiisdTX/A6/8oA+6NJSC7BZ5H7Fvq+xltXC0DT44SXt8E3vgA&#10;+aS+lfH0Z+lea/cy0L+HNUdougHI2xpftXGrzBNPPFH8paPZaKRtrf7n6Q9tF5k/NTuJ2I8lg6X7&#10;jNeHgKZjb1wDY8aMKf46lIhtRdDqYNl+Bq7FNTkirvu9MRJo43PEdi0s3WZgA14bVz0+ZSCfl9bS&#10;X0Q33toCaPmjf3g2NHr0aDWOlxZ48wfQ6hkZXzG+aDpuZl7PWDYcGV+sPh4ZXzwsG4N9ezaEOFo7&#10;Yuy17PfYY48t/hoaaF+vf1jti/nNqp9lP1i3eva7bds21wYxB2pxIvrXsOqdieSt1TEytlvlR9JH&#10;wPgglRMZW2B/mg6wLvL0EykDskny4X3Dax9r7YN1p1d+JI5mf9F5S2Ps2LHu+HbLLbekxx57DH8u&#10;9DVZwA2tpjmwoXXdddcN3KmAhpVeymBMmNAtYDSaYWj5lkEZ3sSAjgkDq2KVHcXb8EBn6enpKa5k&#10;tDjoEG1tbcWVDOqmvXCjU3Z2dhZXMqj/nj17iisZlDF+/Pji6vCwbCCiG7SRt+hEHaRNOZQNu7VA&#10;3drb24urwUTsAxPTaaedVlzJoIzJkycXV4Px7Adokx/ad+3atcWVjjd5ajqO1D/SPkMlMul7G77A&#10;yscrAzY0ZcqU4uogUd14GwqW/ppN79kW0lqbVQBxtm/fXlwdirWhiLSejjwitlssCoaEJX9Ef7t3&#10;7y6udKQxHGm9zUSLiG4RJ7KhFRmDNKyXysgLZyROMxsvmBvRhyWkTfzhBOsSreyMtSlibYZkInXQ&#10;dBzRqyUf5tbnUz5vbALNtm8kTqQdNSwdNaOb4cLKv1n7AJbuvLTA0lFEN14ZmDswTkpgzYa1m4VV&#10;PytvYG0oDVe7W5tq+Idw6EfDSov3KU83WJs2U4/W1tYhyxexrQia/JExwap7s+kzmg6wkey1j6Uj&#10;T/cA607LvoFWhtV2Gav+zdYvg/dPbUOrGfAjCW/t+tWvfjWvARc2atLdffPMPXtuumPVDz55x7Up&#10;NcKv1UP90YEwffprPn/FFb+drn3P/01ffCSlf75vc1r+0SsaYen/+hX8tGJQ/IEwrh6ubYT2ee+7&#10;46Y9e+64ee/ez9efEUIIIYQQQgghhBAyJBobWiNHjhxdq424pJbSJfXLRij/jdDT03vBXXfdk757&#10;9wNpzWMprd21L2154K5G2L7qbvzz/qD41VCr1S4ZUQ+pv//V9WtCCCGEEEIIIYQQQoZEY0Ort/eJ&#10;jvr/Xl+/eH1fEXDdfOivh75G6OurNe6NOOqo6+v/J4QQQgghhBBCCCFkSDQ2tNra3tbb0nLVnfMX&#10;vffOf0ypEW6th/qjJkNPPfxjI3St/cSdV7W03Hnl2LHfrz8jhBBCCCGEEEIIIWRI2Cd9keGkcSg8&#10;Ds/9zd/8zYE7FXCoGg55k5AOXKuiHZ6GtJGDc73D4fAch9xVwaF0kUOLNU9eOHDO8/KF/COexKSD&#10;nXGonSR3GdTNOhR+69atxZUM5PMOX0UZmidFD+hIOxQeZXuHKkM3njcwxJEOMIXc3qHhkM868N47&#10;uBC2GzkUXjoYGmVHDjXXZED7Rg6Fj3hS1DyKePXHc81xQ6R/AM2bkncwI/KXnD1UwQGcEpDdqx/K&#10;sJwGWOB5ZHzRDr5F+h07dhRXMoij6SnihcxzCIH8t2zZUlwNBrrRdJtBnKGCtBFPb9b4annKAc0e&#10;Cu95GQVTp04t/hqMJxuw7CdycGn0YGeJSN+1vLBF5GumDpHD7K2xL6J/jN1DteGI/iz5ImunSBzI&#10;L9VB85BVxjrY1uo7mYiONRvA2OfJh/Ffa5/hOhQeh3dLZcA2PDwb8Gwr4nAlYmcaVv+NjB2Wl0lg&#10;HX4dObRZe68Anm0Ab/5AHbV8sPb22tjy9od1tSUjxi8tLe57uolg9XGvfliba+ML1rPavJFZv369&#10;O75b7WPpB1i6jcwrkf6L8UEqB+t2r30s+SJE2l+TLzJvYdzQ4ngeMEFkbNfaEP3Om7vwXqDpEP3O&#10;k+/5PhTeGtvwTun1j3/6p3/K6++FdkwynOBt//dgQOecc07DiKoBjYqFd/U+gGHAKLUAcseqBjyP&#10;LDiqeVYDkBaOeOZ1KsihyYeQ66mBMqxFA8gyVvWH/CMvjNqiGHXzFiUo21o0AJTheavUQFpt0spl&#10;4/9aQB3ywKYFxEFAWdXgLWhyHCnfSEB6eMORnuUAtM2FvCDSAtBsFPe7u7uLK5088GohU7W/SEB6&#10;tE81zxygWyldDogjtR2IjB1e/wDWSxnKlvLOAUQ2hiRQD6nO5YA4KEd75nl5LctZJS9KtID8sSiR&#10;nuWAOBhDtGf4v0VeVAw1ROwH9qc98zYUrU0Ry24yWBDlNtACxk7pviRzOUB+kHVRDhnpWQ4AfUh6&#10;Vg4a1ryXg7YZDbRxq0wkjlYG+r6kt3LISPqPlI08UM+hEEmX7bus0xxQb8hoBale1aDVAX2jWmY1&#10;ZD1Kz9B3tGc5gJyHFrQ4WBtIeZaDtZkTeSmJxEEboawqWc6qTOUgtUcOOa1FRD6MU54cWrD6r/Us&#10;g7KRj4b1PFL/iAwWnm6s+c96Yc1Y/TevbTXyC2/VLhByns1i9XGvflh7IL007kS8HOZ/aKqWWw7o&#10;v9BD1nk54LkF0mlpI/0mx63KVA6wP7RHlcjYl/OXAnTokeNKeeeAfPD/ct45jYfVN3AfVO2yHCJ1&#10;0PpHxEMi2lCLk9cmFhE9aHJE6ob+o9kf3uuyfrXwk5/8JO8NfLah7QEvhzcvXX3P3y19ezqnEd41&#10;58qlH1u5px66h9UrYe9PPjF9z8qPLX3wlv+99Jz09qWXzPvjpTfv2bP0a3v3fqGIQgghhBBCCCGE&#10;EEKISmNDa2TDy2Ht9amWXl9LpYB7qXZ+I+Yw8VyqDZTVODS+kX+jnP7+/gsGYhBCCCGEEEIIIYQQ&#10;omP/1pEQQgghhBBCCCGEkBcZlQ0tfGe9uhH2bvuv9MXffnP6/PWXzqzfWDpcYfp5f3LDm3/7i+m3&#10;PrKkUdKGeiCEEEIIIYQQQgghJEplQwsHv/Y0wjNPbk9r7vl22vjje+A+rPhEsPnw+L5nLvj2PWvS&#10;3Q9sapRkH9VLCCGEEEIIIYQQQshgGkfXd3X94+hRo0adv2N1Z/q/i97beIDNplsbfz1fwE385alt&#10;7uT01/d9ONVGjOi9cuzY7w88+4XkpHpYC68Wv/7rvz5wpwK8BEguPOFhwPJCk9E8mcDTgOchEGV4&#10;XsgsOfDMAs/hkUAC9Y64VfY8baEMeESogvuaB8MymvtUlLt9+/biSgZleJ7iEAfeKoaCZhsA7Wu5&#10;3D8csseYMpDb8mIGrPojz9mzZxdXMogza9as4koG9gMXyVVQttTuZaAjqw013ZZBORZoIwQJL3+k&#10;szzKeLaP9Pv27SuuBuPZPuoV6R8aSA/3uh7a2OHZFvA8iKL+cE+v4Xk5tOqgtWkGtrVly5biSseq&#10;g2e/mu1F206zjQzqaHn69Mqw5o6IB1Gtfhk8nzRpUnE1GG9uA9b84ukGRLyEYW6XiLjtt/p3RL7I&#10;/Kl52G127IMXUA+vD1nAtbtHM30rSjP5WDrS1kVlIt7GHnvsMVHPkbSWN6qIfUTWNVqciG1Y699m&#10;65dB+0p2Hun71hjUbP0Anmt9MFI3qw4R+/Ow8kD/9cZ32K5WD2/tg76l5Y91pVd2pH0t+96zZ4/Z&#10;BlOmTBHX1cDz4AggnxfH0j/mbksH1tyhyV0mMvdoniAjfcNqf69tAeJ48dB+kiyR+jfbfyKeLrX+&#10;gXHH06E1dsCuI7rxgB1L8bDm8OpmyYe0nnz/+q//mt9/F9oxyXDS2NDCwv/KK68cuFMBhil1XjSo&#10;thjNwJi0hS+eeYM2DCfyUqrRzGLPkr1MpAzt5dh7aYYMcB0vgTbZuXNncSXTrP48vPbVZC/zfOoP&#10;aPnj/mmnnVZcyUB/7e3txZUM+sG4ceOKq8MDbdjZ2VlcHYpXP61vRkDayKSvEUmPONJLXVRnzdQf&#10;ZUybNq24krHSey+sSIsJ3QJ9YOvWrcXVYCL60+oQSYuyN23aVFzJWPUHzYyf3j9EoGxvwxtxdu/e&#10;XVwdSktLS/GXjNaGyDey2RfZtJA2tJC/t2GEOFob4pm1GQIQJ9L3J06cWPx1EKS19BohsiH21FNP&#10;FX/pTJgwoWHnVSL5W2B8kfItE9l00Ijkv2vXruKvQ/Hc6kfRXo4jL81Yv2lxIrqJxNF0EJHPsp9I&#10;2Vb9MpockfytNozYfgRNvkj+VpyI/r041vNm7Scin1eG1T4R28DcjXlUwpMPG1raS3OkbpH2tcrA&#10;utKaHxYsWKBuWFr1zkTqYGHJDqxNtcjYGdmU0zZtIrpv1nabodn8I30T6wZv/dfV1SXaGNY1nu6b&#10;7R+ROmg2gHWjVzdLhkjZX/va1w5saOlWTgghhBBCCCGEEELIixBuaBFCCCGEEEIIIYSQI4rn77d6&#10;pErjk0N8WvGGN7xh4E4F/OxO+3le5IwC7aeHuO99NoOf/Q31cy7g/WwRMmhnMeCZ97NbEPksR/p0&#10;StNLFU0G/NRT+5wpg590ep8cajrA/chPb7WfNUNu75NDtE/krB3t0zPvjAeg5Y92O/nkk4srGehP&#10;+mSnTCSOBnSkffoD3eBnuRZoI5yV4KHpybNv5G99dov+aYH0kg1E6gYicVCGBMrA50we0hiBe97Y&#10;hnK9z6KgX+uzYO+zMtiW9smr1zchn3V+V8YagyXdlLE+GY/Yrld/YH02OXny5OIvGa3vo2zvkzvU&#10;PTI2zZgxo/hrMNu2bSv+0rHmHk83iBM5p0uyn0j9gfZJAIiUHZk/8NmHZGfe57zAGv+9z1FB5NMB&#10;rY0inxxi7IOuJSKfy3vjM9A+jfBkA9ZnV5H0kXN+MD9JOtD0UsY6JyvSdtCxVw9NfxH5rP4Rwapf&#10;RpMvktb65CzSvohjxbPmyIj+rDEk8tlS5BwsjYht4HxTrQ965/xYZ/BobVom0vetz7bwSb3V/vPm&#10;zVPHT3wmbKUFkf5njc/eJ584X1Rr/0i7Y93q6VDLJ3IGlFX/SPtauslAfkkO5O3lbxGpX1tbmysj&#10;bEzSQ2Rssmw3YvuR927NBjB3o40sLBk83YFbbrklr2EW+ieekeECux2/B8OdM2dOoxGrAY2nNT46&#10;FZ5bIXfuagDIX3qWAwwe30s/X0A+dL6qzDlEiCxqtM6HSUMqtxyQFmVUA54N14YRBqVquWgbLCrK&#10;tiCFaroc8AwvNNKzHEBkU1TTH/Rggfrn7+2rAWkjGx5Y+Eiy5wAwOQ8FpIf9ldu1HNB26D9aQD0i&#10;mwLo39X6I0hllgPiWBseaDspXQ5IL9UP9yMTktZ25VDNOwc8i7w0Zj1WA/KwyG3ngT5QlQ0BZaDf&#10;VcuthvziXA4A/at6vxrQdlWbKQfIgXpUZYsE5G8t6rz2RbkY/6oylwPAxgviSsE74wp1lNIh4GVc&#10;KrMcIjaKMUTSjTc2Zzk0IraVD+a1gnYofGRDCvqr6iQH2F+13tUQiaO9GEY2w/LcWJUNAX1fe5YD&#10;9CPdLwfNxiPrErShlCeCJXsO0J9HzmMoWC8syNeTz+r/GYxBUtpI3aw4kfSwXw/IMlSqfa0chkt/&#10;iCcRtQ0tVGXRgoVlw9XypGBtiKL/o45WwEtxnsekgDga2TaktstBO4MHoO6op0Z+Vs0TwXqWQ4S8&#10;rpPI/9iG51LAP3Rr/QO6RxxJpzlEbNeyj7x2lJ4hWOtOjO1WuyNAPuQjPctBkyEy91q2lfO0QNuV&#10;ZZEC7KAqWw7NEF03eOMn1jiSHizdZCzbjbwX5/av6qUctPkXczfSWlgyRFi1alW24c/6OwSEEEII&#10;IYQQQgghhLyI4IYWIYQQQgghhBBCCDmi4IYWIYQQQgghhBBCCDmi4IYWIYQQQgghhBBCCDmi4IYW&#10;IYQQQgghhBBCCDmiaO4If3I4nFQPa+Et6tJLLx24EwTeAjwvYtmrQDN4XgWQv+QiHung+tUCaTVP&#10;P9azMpH6aS5w4QXEAt4i4EJXIiqfB/QkeRTBfc/TlBfHqx/qEPEQKOkPXio8L4WIo7n2xzN4erFA&#10;nKlTpxZXMqhDxFOjhuYtC23f3d1dXOlEbEDySIO281z3o27wsqfhuW1HGXCdWwX5el7CECcyvmhe&#10;3EDEE5nmrSfSN3fs2FFc6Vj9I9J2mjcWzxMPdB/xgGnJZ3mr8fq+510V6Ts7O4srHa3+wPNyaOF5&#10;4oFtaWNHGcmbIeq2d+/e4krH8hRVuHw2aW1tLf7S0bxFefUHVh/w5oYomh1H+q7VfyA72tDCWx8A&#10;bfxD3l7+Vvtadp2BHXloMngeqoDVf6Rxu0pkfNF03Gz9I/YbQdNBxNOZZX9W2x8OWj4R+4vouBms&#10;tRva3bPfPXv2qHGw7vLk99Yf1vhleTDMWM+1NX3Gmv8ibYfxz4uDsV2TEW1jpYftas937tzp9i+s&#10;zZqpgyU7gPxa+0f6VvZSZ4F8pDhe2wLLtry1I4iUAd1J+oukxfys1R9zmte30D6eDWCMlMrw9A4s&#10;29E8H5eJtpGUT8R+NN1Hue222/IabuHQcyGHy4ENrcsuu2zgTgUYp2Q8aOzIZoSF1/HRobxJCx1T&#10;eqmFzJgwLbw6eC/UEaA/7aXCyx8db/PmzcXVYFBvb0PGKjujxYmkRftoC9+IfUTiaHKg/u3t7cWV&#10;DOJMmzatuBpMpOxIGc0AGbQXJtiv98Jvpc9o+kPbbd26tbiSQf6a/pCv90Jj2VCkb0U2tKxNTW98&#10;seSLjE2e/pC/NfF6GzKafF6+wKpbxorjlYHnzWxoQX/r1q0rrnRaWlqKvw7Fsg9P/siic8aMGcVf&#10;Mihj48aNxdVBcD/SNzT58CyyoTV9+vTiLxnko21aR+pvxYlsaGFTBX3UIruXr4JxzUsbyd8isuk4&#10;ZcoUsYzIovjnSUQ3mP+0OBHdaG1XRovTbNtFiLSRZmcR+7Ze2Ierf2j5RNI+3zq27AfjDsYfCyvO&#10;3Llz3TEKY6RVhtU+EfmaaV/8IzvWj0Mlkt6qf1tbW6P9NSz58Q91mJ8t8M7lyWfpz2u7SZMmqfJH&#10;NiMjNJOPVbdIv8O6yytbyycyrll1w2ax17ewqemtMZsZX6w6RGw/oj8tn0i7N1M3gA2t4h87F7qj&#10;QHf3zTP37Ll56ep7Prn07SktfeO4aUvT229emq69+fNFFEIIIYQQQgghhBBCXjDcDa2RI0eOrtVq&#10;r0+19PpaSq8fkfB3PfSnC4oohBBCCCGEEEIIIYS8YLgbWr29T3TU//f6esTX99XDy0+f+K5bzvlh&#10;+vt5K/CNwNLB4bh6OGfpxFlXLP3Yyj1LP3b/Xv6KixBCCCGEEEIIIYQMK+6GVlvb23pbWq66c/6i&#10;9975jynd+Yd/cNr3L5y0K50xegcOJXm9FGr4NRd+xZX6+SsuQgghhBBCCCGEEDKsuBtahBBCCCGE&#10;EEIIIYS8mDjso+W7/vG/jx41asT5qzt70qL33lrcHeCii1438z3veccXnnnisbTxO0vSnseffOLP&#10;b7nn+8XjBmPa56U3f/peuM3q/MpVLe8qbr8UaHg5hKeXd7zjHQN3KsAbwfbt24urwcC9pgW8BMAb&#10;hIbnrQGeCDxvBPBi0IyXwzFjxhRXg0G+ES9knntrxJE8iXm6AagDvE1IQD54cbBA2Z63EgBZqiCd&#10;pz/k/+STTxZXg0Genqcz1MHz1Ag5du3aVVwdBF4o5syZU1zJIH/L9T7ysMDzWbNmFVeHT8RLn2Z/&#10;aPtt27YVVzKa7ZfRbBT3I/lbnt48D6QoQ/OW5XlQgW7g6cYCcSwveJJdV5HcsyOdZxuoW3d3d3Gl&#10;Y3ka9MoAmtt7b+wAhZcVE8s9PdpfA/XXPOiB1tbW4i8ZpN+yZUtxpYN4GlrfyVhpPdvA84kTJxZX&#10;MshfG58jtqH1H+Qb8WTkeWkFmg1EvBxa83tkXonE0eTTvKuWsfqWN74AjIuWjQB4hJKw+kbGkiHS&#10;9yOe8jSQv2fjzXo5jHji1NYHEfksvLkHRPoQ+rjUlhHdow9pdbDG1UxEB5ocEd1Z66/hsD94GNbk&#10;wNrC61vNejnE3GiVYa2/vLSgGS99mJsibaSBtvPSW+MX1tXWGIWxWUsb8XAX8UJrgXHB0h+8y2o2&#10;inp7c0vEC542hkTGFsvLI+ZNTzewfU/HGJ+lMiLjmuXJD+tqr29BPk/HRx999JBtAHXX5IuMi5Hx&#10;S8sH45pnG1bdIuuaspfDoWlIoafnvpP7+kas2tOxIf3r9VekHfX59VM/LR4WjGufl970mR9hJbn6&#10;y1e3LixuvxRobGjh5eO3fuu3Bu5UQOfu6MCRZYfidQoYhLbohlFEBg4PdPihbmhpaQFkx6BtgTp4&#10;L43oONrC29vw8OrgpY8itSPK1l7WMlbdgCcf9G9tOAHI0dXVVVwdBIPVvHnziisZtKH3UmqBMrxN&#10;MwtvQxRocWBbcJ9sEbFRtBEmtyqR/NE+M2fOLK4Gg3zRNhYoQ3qx9+wGoG6Rl1prQ8vDqoM3tiGt&#10;90IXqaeFVUZksz0in9WGlg6Q1toQ9TYjvfQAcSz9NdP2ESKbctKLP+5bm33Aq1uEiI1KfR94aUGz&#10;80tk4a1tnOAfEjAGWDzxxBPFX4cSKTuyaYEXK0mOyKLbkiGS3qqfRyT/Zje0InE0HUfks4i0XcQG&#10;sP6QXhoj+Vt1iJQd0UFEDg2rfYfD/jTdga1btzbmf4tmN7Q8+awNqUjfstJbsgNrwyOCVXbGso1m&#10;yse60Gu7SP5WH/DsGv+QoLW/tVmTicTR5Iv0OawN0IckIm2Hdxpv/YxNUamMyNhi1R/vRF7fwrrd&#10;swFs3A3VxiJ1sGimbKy7PNuw8o/IXt7QOmwpu+/7xMw9Kz++7Cdf/4Nlr0ypEU6th/qjZdOmvfaG&#10;N73pf6T3fOiLqfOqJenxq/8FuzOLy+HUib3vPOeHb0onffc3ZqRXfnzZrDf/3bKVe/YsW7l37w31&#10;54QQQgghhBBCCCGEmBz2htbIWhpdq6XFjZAOhvqjxY8/3nv+d77zg3TP/WvSvtmvS88uuBT/ZLm8&#10;HH7v7K3fn7TrO2nM7vtGp5xPrbY49fefX39OCCGEEEIIIYQQQoiJ/Vu9Ot3dN8+s1dIXtq/uTB8/&#10;7w/TMxOmj972q799fsuYY9IVrxv4ROipJ5/suP4tb7m+cVFnbNvc9OZP35fSiFrvl68ad3dxu8H6&#10;W69b0N+fVnd21dK7339smnzSpPT/fecP8Jv91b/a+gv9CWLjk0P8tPFNb3rTwJ0K+Gme9Gkgfo4X&#10;+STB+9miBcrAzzc9hvrzRfzsUjsjA3JLZzeVgW60MyIy+OkpvscdCpBBO6ML+Xq6iZSNMqTPGnFf&#10;O7+njPazW9z3PvdDGd5njchH+iwRdfPO30L7aD8fRtvPnj27uJJBGd4nfYgjnWWG+9rntmWgAw2v&#10;7SL2hzjaZ0eR/qvFQb7e57aom/TJIfr19OnTiysd74w46Fg75wfPIv1O++wL6T20vlnG0pHV9gA6&#10;RpDwfhYfsQ2gjSFIb32SCv1Yn/xF5PM+y0MZlg1E2khDs5symu4zeC6NkZG6AeuMm8in7J58QPvZ&#10;fER3Vv/Rxv0y3tgOMP9KskRs1/pkI7ImwGcjnh60Noroz9KRNiaXiehAG58j8ll9NDK2ReJoRGzX&#10;at/IGVX4LNvTA8YBKY73ORCwbCyi/8gnx1o9I2sL67P0SNth7LXqYX26450xBaxPIrE+83Toze/W&#10;kSYR+7PSe+MfZNfkj6xLIlgyePrDvKWtPyKfzEX0h/FLi2e1PbDkj3xOGDnORuu/nmzA6huRM8gi&#10;Z6RpOsDnsl798d6izf3om97aE3jyReqgYbUP8tVkz0TGZy1OZO1i5R+p86233pqP/PDP0OrpWbKw&#10;r2//w9tWd6ZPLHpv2nvc5HTr6X+QZs9oSUtu/PWBSP39q85sbT1l4MLmsZ/82YL+/X2rOzY8na6/&#10;YmMaP29yeuePPgijWX31S2BDCx340ksvHbgjgI5VBY3qTaroNJbhSvmWiZYhTc5I6234oHzt0Gss&#10;JDZu3FhcyWBQ8RYlWh2Q1uuUXv7NbEhkIIN0RpWm1ypa/hiQ2tvbiysZTChr164trmTQRieffHJx&#10;dZCobWiHMyPf0047rbjS8fQHObRNr8g5R9aGSuQMN+/waZQhvTwhfxzqOlQiZWtxYBunnOIPzd74&#10;AKw4XttF+q9GJC3iaOdY4VlkUpbqZ+WbidbNOsNt06ZNxdWhwH60DWGUHTlDKnIGj3aOVVR/GsNh&#10;G4gjncUSqT/QNgQj6aP19+ppYfWtSN/cvHlz8ZfOggULGrZUxTtfzSOyoYUz+qSyy2Dx68XRgI60&#10;tN75niBylgvmwKHKZ/W/SNmROJr+Iu1jxYmktw4tHw6s+kfsJnKOk1ZPrA28/C3biGw4eQeLY4zS&#10;8ojUzTqDazhs35Ih0j7Wxgk2NCzdWPYZ2TCK2HckHw2syzDHS1jnQ2Ui7WPpzyvDqn9kQyuiPy1O&#10;pP6W7vHe6JWPM0a9MjTwj11a22WsM8gwL3vyRc6o8vqABdZWWhtqZ4eVsdJntDpG6mblD9m8frdk&#10;yZIDG1quhnp7n+ioL7kXj+gf0fiscH9/Wpz29y2u9ZXOxhox4sCvszzGPruvE/nVl+mL60vExX31&#10;/Ormsrg2YsQ7iyiEEEIIIYQQQgghhKi4G1ptbW/rbWm5Zvn88/7n8i+ntPybT+9YnlZ+aPmGb7xn&#10;+ZktLQNh3ODPCi1qZ//pvpYzP7T89Cv+1/KV6cvL71z758uvqedx1WHkQQghhBBCCCGEEEJeugzt&#10;N2yEEEIIIYQQQgghhPyc4IYWIYQQQgghhBBCCDmi4IYWIYQQQgghhBBCCDmiCLtt6L7vEzNrtf4v&#10;dGzoSddfuSKNmTUjXbzkxsaz/lTr+OBZLe+69yNnzzhqZO2GDTuOTVd+6qTUPm9K+vS9H2jEqdVq&#10;HVe1tLyrcfHSJOTlUHJxjlP+Pdfn8BKgeWOIpEeciJcmzZOi5wUKXiA0T13Ic/Xq1cWVDOrneYuA&#10;NwXNm5XnKQq6s9y3N+OBL4Mytm/fXlwdBPc9L2TIX3Orj3rDS44FdOd5OYRHifnz5xdXg/HsB3XQ&#10;XMdD956nPdRhypQpxZWMpgPcHzt2bHF1+CB9xEsi3C9bII7m5VCzyzKaNxvka9kmQBzJhqw2LeP1&#10;LWC51ddss4ymm4hrbc/TD+pveSNspoyIh0CpbmVQT60PQfatW7cWV4eCtJqH2IhtgEgdrDHOGz+H&#10;6kUIoA6ay/wy2tyzZcuW4i8Z6A9evjS89AAyemieYC3vwxnLE5A39gLJe26VU089tfhrMBs2bCj+&#10;0rH6T2TsgP7RDhbac29sBpYM6B9e+3ljO9C8gEZsF16MNRkiXqQiZVj5e1j9G/bryRfxAKn1D6wd&#10;mmmfiCesJ598svhLR9MT2t3z1IX+ockQ8WANb2NWHawxPtI+Vh28uQt47Wvp12sbgPcHrQ5e+1p1&#10;x5rFK98qO4LV9sDycoh3Bs+2mvVyiPHTKgOya/Jb+WYi4782vmDN4bUP2lCTH94/vXdP2K6nYw30&#10;O63tMvAwr9Vv3bp17tgd8aCpeYP0ZAMof6i2Aaz0Ga0PeX0DWPNfJP0tt9yS17e+l8PMyFoaXc+3&#10;4dWwbv6L66WUQv/5iDNiRP9oPKsX3/BiWBfkQKgL3IhDdNBwMK5qwH00uBWAlDYHdAYvSOnKAXKg&#10;41YD0koyVYMFOoQX0Hm9oCHJXQ6oQzNouikHlIEOWg35mReq+eWAZ8OF1G4IUnuUAyY1K2BQ9IJk&#10;c+Vg9YMIku4QqnrWgtR20SCVWw7I36IqSzVAP1q+XkBaSafVUG6LckC7SPmWg5QOIdpvpPuHE7Bo&#10;sAI2DaoyI0BG6X45VOskBct2EaQ0OSCthSRTOSAP6X41SHLlIMUvB0nnCHgWoVrnatDsBPlL8cvB&#10;srFIeoRcTys0k7+FFL8aqrJoQZIxwuGUIYUIkt0hIL0kdzlYoP2r+qoGqdxq0PKR4laDJUNEvqo+&#10;paAhyVMNVhkR+aS1WDUg3lDzl2Q+nBBBSocQQapvDhGkdOVgAf1Iei0HC6nOhxsspPjVYNXBy8Mi&#10;YlvN2nczSPUZ7iCt18tBSjPcATqU2lbSZzVI+eWAsV9ab5cD2vf5xLIfyCjVqRzQBtL9ctDKiGDJ&#10;FyHSP5qRzyJSdhm3xO7u+2bu2bNy2e6RJ37hm5+5MX1/6ffSzA9/PE289nc66l15MUI92+sRd2T3&#10;s52pb//iUUc/d/1nr9uU/serH00fef83G+Hv/+zbM1bu2bNs5d69NzQyJoQQQgghhBBCCCFkCLgb&#10;WiNH1kbX8AurNOL8zavWph1bdqQTXn5WGnXKK3o/dGbLcoT3nznubsR9xV892Hvmh1Yunzzu2e+f&#10;N683nTzlsfTg/ZsbYf2aHScgn8RfahFCCCGEEEIIIYSQJgj8JgxnM2xNzz3zWOpcvSDt7pyTprel&#10;RtBoO+u1aepZr0rT5p2WFqzubIQZG7bXcxnIjRBCCCGEEEIIIYSQoRLY0MKBpk+mvv3PpH0949LT&#10;vSek0cfjoLWBpxJjJk5Ix0+cko4f25rG9exrhNFPPFnPJSX/eERCCCGEEEIIIYQQQnTc09K6uv5x&#10;9KhRx77qkaXfmbXyxv/3hd2jZqSvvOKvU+pPq9Z+5ELRddl3/tesk/v6j161uWds+t07Bjz6zZg9&#10;Pv3DTdfhkLTVr25tXdi4+dKi4eUQXgV+5Vd+ZeDOYYDD0SzwXPNShYPTPC9wSO+VgQPuNE9lnhdA&#10;HGy3Z8+e4mowyNfzBBWpA+JIHpFQNrxhDBUcXjh16tTiSgZleN5iEEfyNgb9aR6AMtARDk6XwLMn&#10;nniiuJJBGaiHBeLA204V5O956tHSAhzcuHCh3eUjNoQ4kjfHqH1b3sI83QAc3ugh5QP9WR74AOJY&#10;Xg4920L9NC9cETQPhhnkb9loxBOPNT55RDxFQUYJ6C/iJVLSMe57HrIQJ2IblqdBr/9rOkLZu3bt&#10;Kq504JjBw/JiiYPzLSxPapDRQ2u7Mponv8jYafUfbVwtE/E0qJWBcd/DqoM3dgB4WvKAfFJbRLzg&#10;WXi2ASLjK7zcSnYQ8eJp2Q+8jHlE6qD18UjdrL4fSe/N70BrR29sB9b6K9I/Jk2a5PZh7fB+eH72&#10;xgjr4P+I/VpeJjOYP6U6YOz16mb18Uj7emOENb9EPPlZOsLB2R6efJaNeOs6ELExDXhY1urv6QVg&#10;fvdsw9KxNq5mrIPJI/NyZP6wPF169gHb0NJG1jUR+9PGF9iGlxZzrxbHkj0TsW/MsZKe8V7hrU+1&#10;tADrYq/94AHYc2yi5QG9ePqznntpQaQMzY6j7aPlj3Hb09+dd96ZveAu9GtTsOStaeH+o9LDnWl6&#10;em/6FFaJq9JXrhY3tL7+9nRyfy2t2vz0pPQH697buDd7RktacuOvo3Krz3qJb2hddtllA3cqoOEj&#10;A4gEDEJbFKNDShsBhwtkk9wnI39vQwETFlyYaniTHsqwXK8DTQfobJs3by6udDQZsCCZOXNmcSUD&#10;3ezYsaO4kkHHlBbnkbohrfZSj7J37txZXMlANxMmTCiudKSBVZO7DOqgvVRFNrQiaHpC3eD+2COy&#10;sGoW6eUB7bN1Kz641kHf1xadeGa9kAPoRrJRpPVeiKP6kzaLQaQM0NLSUvx1eETqD7T2hf16fVMr&#10;A/etl4EoyAcvbhrWhrklg5fv4aC1L7D6jqa7w8Fb0KGMjRs3FleDaWszzj+og7Tbtm0rrg7FKxt4&#10;YwfKaOYfTay+YcmeOfXUUxv92GLDhg3FX4PB/OaltV68MOc2kz4ze/ZsMR9tI7OMVYfIhi/GP68O&#10;2qYSNsO8tJYMkfTWhlhG+0eFZuoGIm2HuR9z0FDYtGlTo/9YWDYW2eyLxNHqEKm/FSfSvpF/ENKI&#10;vnRrOo70X0++ZseH56v+kbbzNqSAVQbGfSu9lTZSdoRm7K9ZGSL2p5WBzUgvrTW2R9o3Mr/h/Ul6&#10;98a6zFsfYF2iyREpe9q0ae6mm6a/SP4vhP60fCK2ZdkAfgQjtUuZ73znO3l8X2hbEiGEEEIIIYQQ&#10;QgghLzLCG1pn/I/PpjN/67PpVW/+rXTdpo+kqx/5/82o314mhbcumXDDRzZdl2597u3psx//1Ub4&#10;/37ngo76s8W1ESPeWf8/IYQQQgghhBBCCCFDIryhNeFli9KEk89Lk2ednOb1Ppim9a7G9wmLpfDk&#10;syPOf7B3XtrUd1I676wZjXDuK6b3ntnSsvzMcePurschhBBCCCGEEEIIIWRIhDe0enuPavzCqr9W&#10;W9y3Py2u9cubWY3Qv39x2t+3uNZXujdixPX1/xNCCCGEEEIIIYQQ0hThDa22tlf0trScufyk069Y&#10;/qGVafknH0rL67fl8HT38rTyQ8s3fOM9yxu/yuIvswghhBBCCCGEEELIMGEfXU+Gk4aXQ3j8uOSS&#10;SwbuVIA3AOlEf9z3XFfCE4HmyRAeBCJezJCHBWSTvBzCA4Lk3a0MvBx2dnYWV4OJpIdsnpc05AOP&#10;G1VQtubhKYO0Y8aMKa4GA/3BLbUF2ifiiUjymIH8tbIzyF/zZIhn8CZhgfrB9jwQr0o0f01HaLu5&#10;c+cWV0MHepK8HCJ/zwsl5NO8leCZZ3/A6x9A8laCfrNmzZriSkfLH/2/mfb1XGIjrWd/AO6TJSBf&#10;xIuUVoblXS+jefgso3lKgXyepzTE0VxLe2MvsNzeA+SveTqD/qdMmVJcyWjtj3w9D5ogUgfLvq2x&#10;AzJYXqoibrMjngY7OvAj8cFAd968APmkeSuDPDwiddA8aWp2WcbSr+fBFixYsKD4SwfeEqGLKtK9&#10;KpaO4EXLI6JjeJSS4kW8HFrjF/qdV0fL9X8G7v0lYH9eWm3tAyLeX2EDXh20Po66eVjeqLyxDWD8&#10;8uxc60NYm3l1s3QMD8xeeoxPXhysX6Q6RLzcNuNlDnhe/ixPX62tra7urfEPHlw9+bw1BOZ/Tb9o&#10;O08+K3/PyxnWbpr8XpsDrV+XsXQM3Vrzq9X+EduNjE3oo1o+6HdWeqvvR+Y9rN88+bB+k3SENYeX&#10;Fvap6T7ipQ94ZeDdTbKziRMnuuv+LVu2qHJgzeyVjbHTW/9gfJD0F7Fvq/yI/rA28eqA/ivJ4vUN&#10;APvRdHy4Xg79NzQyXGC36fdg4CeeeGKj8aWAxpfuo1Gl+zkAbVEMY4wsOr1JB+VIixvkD4OsylQO&#10;qBcGb4ksH/5vhUgdJPfqKLu7u1uUKweguWZH2XgmpcsBZXgLH+SDyReDVzXkQVsLwFqUQAYpXTmg&#10;nKGAvCObIqhbWSc54Bk2VKGjZgLyQhnV+wATj1TnHCBDnjyrAc+RL55bAZO7dL8cpDgg4joe9l1N&#10;iwD50P+lZznkOlZ1j1CtrxS0zaoyiCfljxB56YFupLTZba8WUC7aWXpWDuX6lAOw+k4ZKV9J3+WA&#10;OJ58kAPjg/QMIbu+lgLSYuGhPcNkjv9rAUDPHtV2KQet7XKwFkZIK8lVDtCjdD8HgHpK9fdsF/JF&#10;7McKEfm0TUcvLYI1Nkc2c/HCBartUg7IRyo7j6EWWQ9SegQPLz0CxmBQlRt9t3qvGpBWy1+rdzmg&#10;jTw0G88L8lxHKTz22GNF7EPBus1LD9uS5C4HKR0CbAv/l9LkgPlduo8wXC89mhx4afHAHKHpCONq&#10;Nc9qwPwppS0H2BDiVonU3+pDzdhWxlr/a3KXsebniHzeGIFNIcQZqnxW/l7ZaDup3GiItK9VB6TH&#10;s6o95WDVPW+0WgHvBt74APtAOVLAc/xfw1rbY+6ullUNmH/x/2q55aCNL0Cqcznk9YOEZxtRcv+o&#10;ygfda2Vn8j/mVtMiYMzz2i6vfy209o3UX9JpDta4kkN+L5HKzwH5SGBsRh4WyF+rf+QfIjZu3Jjb&#10;77O2Fkt03/zWmXtufvuye/7q10TPhnIYVw9vb4T2ee9bdvOePctu2rv3hvozQgghhBBCCCGEEEKG&#10;RHhDa+TINLpWqy1GqF8eRkD8gXSN0N9/fv0+IYQQQgghhBBCCCFDIryhRQghhBBCCCGEEELIiwH7&#10;49A63d03z6zV0hd2rO4YveTdnzy/d8zU9MNf/nB67uknO77zF2+5voimgAO639z4q23u5PTp+z6Y&#10;RtRqvVe9iD0e7tr142lHHdX3xce2dKSvvuNNaedTKX3yp8XDgmMmTE8v/6PbUuqrbfnRh868rrjt&#10;0TgUHt9iX3DBBQN3KuBbVOksDXxfms/I0EBafGssgfQo1wLfqUYOv0Q5VZBWOz9kuMA3vBMmTCiu&#10;ZPA9sXYeg/etMeoVOUdIA/LhHCcP6XtgyIYzviyQrtlzEDwgh3Zei2ZbGZTf3t5eXA0G9uc5JYD+&#10;vcNx0TdOPfXU4uogSOsdfIs42uHjeGYdypyR+mYZfEeuHf7ufQcOtPZFWu/gUqt+lt0ApI2cQ2TV&#10;wTsDAGVoTis83eC5d2gu4lhjkJceaHJEyo6MnRbWORbI3zpnxjsfDOkjZ4hZfcgbXyz70c4mLBM5&#10;R0dqX9iV1/dRf68PeET0p9lP5JwLq39HHLpADx6ajiMOIbS6AW9tAbyxE6APSOVo41oZq4822/YZ&#10;bfzavn27qR9g9Y+IfJFzfjT9aeeblLHsL7IuwvrUs0HtcH5vbeFhjZ2ZSBxtjIusbWGjWv0j+seh&#10;1JYNwfYifVzDmp8j8nnzm9W/I+cQwf60+iOtlR5lN6ObiHwWXv+1zhGKnC/m1R9Y4583/1i2kc82&#10;tojoDvJJOvDWjQD9UisjopuIfWt5YN739GfZPsZFb+0UWR/gvUzSnzVmRMB7j9cGkTIwtkt6jth3&#10;s3X41re+lc/nXuhaYk/PkoV9ffsf3ra6M31i0XtTmr4gpU/9EEKs+srVracU0X5heOyx++fV9fvo&#10;3s2b0leve1PaVR8n/urB4mHBsRNmNDa06jpY86MPnjW/uO1xYENr0aJFA3cqoOGlg8/RIdra2oqr&#10;w0fLt4y1mZHR8oEhey8kSKttGsCgvUEHnU7ycFcGi77NmzcXVwexyi6jDUyQLzKhz5kzp7iSQT7S&#10;wlST+3DwXhojOoYNSAf3R/SH9rE8DXovPZH2hY5f+cpXFleHB+pgvRhGXpqsiQtg0XzfffcVVwfx&#10;ygZoH23hHLE/rYxIWuDVzbMfz/4gn7ThG5EPcSKbStbBy0MF+XovNJE6AE1Hnux4vnv37uJqMJGy&#10;ESfigTWysaFh9Z/I2AQPfBaIo9mfN7YgbWRDQAPpNf2XkeppyV3Gap/p06cXf+nkg2kttDLwD0Xo&#10;nxaW/jA3eOmtl5KMJp/m/bBMZEPUImIfaAdJjtWrVzfa2cLScaRvRvSnjZHe2AmsOJH2xdzjxdm0&#10;aZOoJ2zWeC9VkTpYRNpXixPpW1YdIrJjfLFsCP9Y2Ez+1sZEs/YBLBuJ2C7mWK3+XvpI/hbZIYuF&#10;VX/Ptqy6RTY8IrbbjHyWbVjPMs3I12zbRdJH5MOmvWQD8LDrzd9YN2ltiDWvt7a27CMTiTMUIvaH&#10;9aVXNtZvkp7xIwWv/lb+WruUue222w5saNkxB4GNjAV14eak6W31yV3+McYRz4///j1p5efek+7+&#10;f59MN6br0n+2/W763De+kT7/tX9O3/jcdY3wufdenNKNn06jbv3KtI+t3HPnx1Z2f6lITgghhBBC&#10;CCGEEEKeZw5jQwtRx6URtRPS6ONTI/wismvVD1P3oz9MOzesSmvTvLR91MK06Jd/OS36pQvSLy+a&#10;1wiLXtaW0trV6aiujuNrtdrFKdV40D0hhBBCCCGEEELIC4S7odXb+0RHSrWL9+/quP7y61I6a/FT&#10;6cZvrKyH+4sYvxj09t40bc+em+582bs/86UfLluQNv7stHTd7/9qesM1r9lSf3xxamxc1f9fhL7U&#10;d3Ffra/x94jaiGvr/yeEEEIIIYQQQgghLwDuhlZb29t6W1quXPHUQ0vvnjkvpQlt+9Pazu60rsM/&#10;U+JI4rnnjjq+Vhtx8VFHH3f+rq5x6Ym9LWnewhlp9vxp+85saVlx+sRZK1rO/EAjvOzyj664L923&#10;4j87/m3FB85sWfH+M1+8h9wTQgghhBBCCCGE/KLhnsY24OWw/4btP9s4+l+u/eirdvUdnf7uyWkp&#10;7X/6ibTjkXuKaAo4pPjyxl/T5k9On/zhB1Otv7/z6vHj39m4+SLisZ99el7/iPTo1o1Ppt9+w8o0&#10;9sQp6c3f+2jqT/1rrm1vjR78btE4FB6H7J1++ukDdyrg8DPpYGccqjZjxoziSsfy5OIdrIZD2SLe&#10;FqR8IgfKI5126DDSewej4uC6SZMmFVcyyEfyRoVDAyOedLTDA6Eb71A8tFHkUHjpAGeUGzkU3jq8&#10;b7gOhZcOQIX+Ioe6a+2D9J4nMtTN0x/a8Oyzzy6uDg/IoB1cbdlmGeRhAf0+8MADxdVBkM7LH+2j&#10;HWyMZ17fRB0kL1xIGzl0OOLJyvLmE/EyqckX8UDlHfqMfKzDP72DLzWsdinjtQ/Q+h/K8A6F19oQ&#10;z7yx10pfRvMyivSRg1E1In1r586dxV86Wj1xqK+HdXC+VzfUX3KWUUWbYyJe7KxD52fNmlX8pRM5&#10;uForA844vLHN0h/076WP9A/tcNjIofXNHporrWuqaF58H3nkEbd+lo40D1ZlJGc8VbR8Ih46MQZr&#10;Mni6B5j7vXg7duwQ9RSxn2aJOAzRZPAObAfTpk1T01uHHmcw/llxns9D4dF3PLz5E8+1/K1nGYyv&#10;Wv299NYzrEu8siMHn8NuNfm88d0am/C+5409nmzA8hKJ+9ozgPK1MizvnZnI/KaNL8i7mfwjDius&#10;untgzIqsfbT+MWXKFLfvYO725o+It0UNq30x9nryRdiwYYPYTlhbeIfCW30r8t5+66235vHdPxS+&#10;Lsxo/HIpjTz6VZ1re1LX+vqiqOvBeks/grfDQZ/hyaFxxlQ9jLh4BD7bq9VeVb//4gMLtvqg0PfU&#10;M6k3nZCeqh1fHwzrA6LvkfqwQMPhxUsLeC4FGKUVct5aQKe0QrSzIF41IH9JpmpAx5ECnkkylQN0&#10;I90vB8iCzlMNuQwroMNX65UD6jdclNvkcMMLgaYbD8gntUkOkl6roWoX1QBZpPuRUK1TOaB+Uppq&#10;kNKWA/LR7M8LSK8RkQ/ptbIjlOshBc8GpDTlYKWX4pcDkOylHGB/VZ2Ug6SbaJBkqgYpXTlAhnJf&#10;PtxgIcUfSrCQ4keDpK9yiNq3hhS/HKrllYNn1xkp32poJn9JbzkMF1LeCBGkdDlEkPpsNUBXkg6l&#10;MqtBSxsNaD+p35ZDjlcN2v1ysIikR5BkKgctnwiW/qT5vBrQflK7lAPyGqp8iCfVORqAJFM5aDqo&#10;2qkULP1FbPPniaSLavD0jzo2g1RmNEjtkQN0W7Y1KUh5VoPVhs0glVUNzdqPlx5I5SIMl+1q+eC+&#10;h9SuOUTkk9q8GqS6IzTLcOlPki0aLKT41QAZJZ2Vg9Q2CEjvYeV/uPpztZnP0KqNSBfvTzg7Stq0&#10;ssL+Rujvr+dRv+4fMeK6+v0XH1vWp7S1Mz2zd1davWB6Wj+5Pgl+8/1p91d+d1r96Z3lMGbqiXe+&#10;/aY9d77tJno3JIQQQgghhBBCCHmhcTe08hlaC85574p/SmnFv9VD/XYwPFYP/9QIW9d8YsWVLS0r&#10;rhk3zvlM8edE4xda+1LfM0+lnnGj0xOjailtvj892/kgvqWpbNKli2sjahfXavRuSAghhBBCCCGE&#10;EPJCE/u9GyGEEEIIIYQQQgghLxK4oVXlmZ6UVt+YHl9/V7o5/X76zpjf31K/e/GFr2i/9hsfXpwQ&#10;/vLXF6ZlH3l/uvuzH5/2sZV77vzYyvinhzgcb+3atWJ49NFH08qVKw+Ehx56qEhFCCGEEEIIIYQQ&#10;8ovH3XffnVasWJGWLVvmhrJTC25oVel7JqWetem5J7rSprQwbT7mFXCttOKWD7zu+7/88vaEcPac&#10;sanrwftT9/pHj6/hoPsU//QQh6TBY4EWuru7D4SIZypCCCGEEEIIIYSQIxV4fe3q6mqErVu3mgEO&#10;4zJh1xTd3ffNrNVqN+zpWJ/+9fqr0o6nUvr0T4uHx01M6bT3ptltKd3yv1Lq2vBM+tMrN6QJ8yen&#10;d/zwgwNxarWOa1parh+4ePHx2Nevndffnx5duyulsz89Ik1tn5j+6q//Z+pPac1/P619/t41t81N&#10;I/rXIO7OrdvSx69/X6pNnJOO/cB/1u/0r/ncr7bOxzODk+phLdxQzp07d+BOBTybM2dOcTXg2QWu&#10;1LEJZrnNzsCrgAQ8BRx33HHFlQzKiLjPh0wS2v0M8odrWQnIB08pFvBmoLmVLyPVwSo7gzgIEih7&#10;/PjxxZUM6nDMMccUVzJoH8k9PcqNtK+lo6q3B4lm4nhpLR3BNmbOnFlcycD2zzrrrOJKBmXAhbuE&#10;5zoYaTX7Qdt5btHRdt4GM9pRcg+O+3v27CmudOAtSgLywX2yR3lgL6PlWybiennUKNnla1Q+qX/h&#10;HtyiWyD/iPtea/zSZC8D1+ESEd14rs9RT81+8AyumzXwXBu/vLSZiP60Po4yNNvKwG29RuQfZrS5&#10;q4xWh4jbeSt/r26gmTiaXZWB+/ZmkMadKtoc7c29wJrfI7YFG/LQ5PDWLsAbvz0i6dGOUj0wd3v1&#10;s+zPWzeAyBi+a9cuUY5I39LSgqlTpzbGYIvI2lGrZ2Rstvof5lZP/976FKAPSflg3eDV3wL/UO3J&#10;B/uzyjgeLtcVIu1rrX8j/bcZIrbRzPhstU9k3Ib9ee2LOUZrQ69+VttGxh2sPzz7iYwPGph7tLkf&#10;djMcfUtbQ0Xkxviv6S8yd+3bt8+tA9pXskFNL2UwPmpyROwP45fXh7V8IJ9nu2PGjFHrgTHZS493&#10;Vq8eGEOkfCJ9SyKXqeVb5q677spr4IXhknp6Vi7s66s93L1pfbrpXVemHfXx8VMHNrQmpXT6e9Ps&#10;qSkt+d/Y0Ho6/ekVG9P4+VPSO+/9QCNK3aBWXd3aekrj4kXIgQ2t7qPT2TeemGZOG5du/dJvQO41&#10;Z7W2zt+7d+Xc+qtVY0Nr75aO9NV3XJ6eaTkxbXjX/Y04X7k6tqGFznnGGWcM3KmAwe20004rrg6C&#10;hsWCY6jAIEaPHl1cyaBDRV7cpI6L/L2BGQOX9lKP9N6CPhIHg5Y0QKJukZcKDQzYbW1txZWMVnYZ&#10;PMeO81CJDN4WkfSRlwcJtI+22QT9zZ9vdw8MXIsWLSqudCT5oHtvQ9CSD3i6gQ3t2LGjuJLRbAD3&#10;8C8JHpoMkN3bzEXZ2saGVzekjWwKWDJg0rTQ2gh63b59e3GlE6m/ZQPehhvSextrGkjrbShY+eOZ&#10;pX+rbngW2dCKtI82fuGZt6Ap/0NMGaTdsgVf7dtExiapDZF/M3OjVe/DAflIbYT7kc2m6dOnF38d&#10;SqR9I5uGWANgLKnitS3wXriHA60MzB9e2bCNZuSL1K+zs7P4azAR+Z566qnir0PR2qWMlT6zbdu2&#10;4q/BRORDH4WtSpx44onui13E/rB+k+SI6N6qP+YPTfZMRMdaPvjHOK/+Vh/VNsrK4B8DrTIibWhh&#10;yRDRTWSM0IjYrlU/L/2kSZMa6SWsjagMNgu99rX05+lm7Nixav6Rdo3UoRks/eFLIW+zpZn+G7Er&#10;S38R8O7n1UGLE7EN/GOetikcKTuiY42I/bS2tqrtG0m/adMmd9N24sSJ4houkr8FNtw8/f/zP/9z&#10;3ltY6FoJfpm1Z8/KO3dv3HjDN9//nvStv/9C+t75n0s7Fv9Z4zwphL95T/HF3cj6gnPqr6bxcy9I&#10;v3/dpvSGVz+aPvL+bzbC3/3Zt2es3LPnzvu6u28ciPwiY1p9Qdk2PR3TMjEtWN2ZZm7YlvAKOvTt&#10;B0IIIYQQQgghhBDyfOBuaI0cWRtdq9Uu7u/vf9Xm+3+Ytjz6aNo5eVF6qu2sxnlSCOcsmDwQuTYy&#10;peNnpGPHTk4L5/Wm6VMeSw/ev7kRNqzZcQLyqYdXDUR+kXHsmLrso9OIY45L43r2pdGPP5nwI10c&#10;oEUIIYQQQgghhBBCXjwEfseH3yhtTc8981jqXL0g9XTNS+efNTWdeeqkgccCRx03Kk096/w0bd7p&#10;jV87HQm/eHqib1/Dm+Hj2x55x1WLl6ULXvEf6eZvdqWvfbP4GfeP/y2lld9ohJ4ffz/duHpx+ubW&#10;C9I5Z6Z0jn30DyGEEEIIIYQQQggZRgIbWjhX6cnUt/+ZtK9nXHr2ybFp8sTj0/gW/cykEUeNTMdP&#10;nJyOH9vS+LUTwvFPPPWi/sXTtLP/dF/LmR9YseWH/+/7s9u70uTx29OmzU+mjZsLiXesS6m7sxGe&#10;7d6Z1va0p837JqdJE1KaZJ8XTgghhBBCCCGEEEKGkcCGFiGEEEIIIYQQQgghLx7c4+d7eu5Z2Ne3&#10;/+HdGzrSl/7bb6WnJsxJq6791zRtxO705+NuaMR5ZPcx6dwvzkmzZ7SkJTf+etq/e0Pq+fJVaXPP&#10;2PS7Sy9txJkxe3z6h5uug7eG1a9ubV3YuPkiZO09fzevNqL/0b27e9I/f/YbqefJp/fd+O0Hvj/6&#10;2KOOf+WCyY3T72uj29PRF34uHXV0bcs7f3/+tf212r6rxo27u5GBTsPLIU7tP+UU2dkjvEW84hWv&#10;KK4OAk8Qnpc0eBLQPBnimee9Dl40Ih4nJNfLyN/zRAAvDnCfKoG0nutmxLG81GUkbyDwYgU3oBZI&#10;p3maQNlTpkwprnSksstADslTnlV2xmofq+3LaG6zM8gHNijheblAWs0THTxdnHQSzF8Hsr3uda8r&#10;rmRQhuRNBLrRbCuDtJqnNzzz7A9leF5AEUfy5Im2jXi3tPqQ5bY7g/IlvH4dqZulP+B5IAVSG0E3&#10;Xt9E2ZH84R5dAum9/qu1HbBcnmciXr60/IHnCc8aHyLyeX0fWF4iNdsC0K/lpW/9+vXFXzqeF0Yg&#10;jU2QK+Il0+rfES9ckfFZixOxDcs+rXbJaLZfRvM4FMk/4snKQvMCVUbzNul5OAXwEqcxHF4sgeYF&#10;L+Kh07IBePHydOvNvwDjqCRfZO549NFH1T4+b948d30H+9PSZ9DHpXpCf179LS+wES+CEffxWj6T&#10;J0926295OcS858nn2YDliTAyfqGPazJ4egGe/BYYF730Vh/y2tfy0gcvc17ZGF+89oUnOi0fL394&#10;mdN07KUFkfndk9/Csm+8r3jjZ8TDrGZ/yNvTgTU+YF7y6h7xNIj+K8XBusmrGzzga/aLfL36wb49&#10;+Sw8+TC2aP0j4oUQ84r3DoE+JJWBfQcvf2t8wLrBS39YXg7rTVoPx6faiGPS6HE96ehRPWnn7ifT&#10;7r36ILr/2WdSd+fa1L2jM/WMG90IvSeMqueCnF7cTDrl3DRhwaI0YeaCNHnnD1PLrgcg8sW9T+8/&#10;/z8e7EoI923Yk9pfXn++cN6+K1taVgQ2swaBTqwFNG414D4MygqIYwGD8YIHDAuDRzXgvpRfOQAY&#10;vBQ8g81IaasBA0s14H4ESe4cpHapBildNWhIcatBavccIkhtVw7NtC+CpJMcyjauBanscrDsRJKn&#10;HCwZoD8pTTkATG5WsF7apPpUg0VVn1Ko9gUE5CvVpxqqslSD10elNOVgpZfil4Nml+Xg2ag0LlQD&#10;2q8acF8qrxyi8kntgyDFr4aqrDkgvSR3NVTLrAapzHKQ0uQgxc/Ba5ccpHyrQUPKrxqk/BAkmasB&#10;dfDQ2hfppfvVYCHFrwbJNqpBq4ekr+EOKLuq12qQxmaESFpLB1VdSUGSuRo0OSLySeN1DlJZ1RBB&#10;kwP1k/RSDlKZOUSI6EBDKrMaJL3l0EzZZTQ9NQvKL9uaFDwQR5INIYKVXtJ3NTRDpP5WHEmeaJDs&#10;pRoiSHnnECHbYTVI+VVDhEgf0IKVVpKnGiJla3EiadFG0ryAMFxockj1rYaqPZWDFL8amkXKsxwk&#10;uQ4nQDdSvywHDehQil8Olg0cLm6K3t6jOur/u3jkqOOv/9WPfy5d+lvvSud/7z1p8vL3pcs/sqwR&#10;fvczt6e0+sa07b8+k95z+eXp937rT9JHNl2XvvHc29PnPv6rjfD+33lNI5+6lNc1Mn6R8sQTfY3D&#10;4etKvjj11f/fX5cZcpdCX1//xftriDPi2vo1IYQQQgghhBBCCHkBcTe02tpe0dvScuaKlqlT7p5x&#10;1qI0bf78xi+Xjtt6f+PXSgj3rtqSUs/a9NSO1emH//Ef6d4f/Dg92DsvdfSdlBadNaMRznlFe++Z&#10;LS0rzho37p4i6xcl06advQ/1nfWyy1d84L604i9/mlbUbw8KvTs2rPinK1tWfPmqw/tlFiGEEEII&#10;IYQQQghpHv+39AVdXQ+MHjWq77zHOtan/3fdlWn70yl9+qfFwyrHjk/ptD9OM2eOS7d+8Tcat/pr&#10;td4X+2bW80zjDC2cZ3DhhRcO3KmQfx5YBT/Jw2cjFoiDnw9reD/fQ3p8NmVhlRE54wE/L5SAbJEz&#10;tPAtugV+grpt27bi6iDQqXUGA0Dd8C24BJ558qEM7xwTtK903gHSWufrANRfO0MMz7wztDz7aBa0&#10;rXYODOzqta99bXElgzrgW36L/BPaKrjnnTOA/LVzfqCbyBlz3lk4aEfprDuk9ewPcaS+DyBf5Pw4&#10;ybaQb+STVM82oD+tfSP6RxzpnJFI30LayBlp1jk6kfPPdu/eXVwdBPe9M0oQxzsDC3FwDocG5B8q&#10;nm2BiA1o4zNks8YX1M06B83rWwB5WOC5Vk9v3gJW+0fmrkj7aPlo/bqMdUZc5Iwc6wyfjKY/rd3L&#10;YP2h6cBbm4DI5yHaWVmR8ystIraPs2I8G9TOl8S44aW1dIyx17OvyDlsWj+I1M066wRjv4eXP4B8&#10;UhmR/mfNLxH5EMfTsVaHSP+wzmqKjE8TJ0405bPOuYvU39Jf5Aw9r49bOorozzony9OfNb5G1ryR&#10;sckag/FOZ7WdNXZGxqaI/Vj5YF1k2QjWJZoOtT5bJlIHIOUTOWPK0q8nG4jYN9YHkhx45/T6lyU/&#10;5lyvflH5JDzbA9b8grbz5LPsN4NzuiQ9aWenlbFsDPrz1k+33XZbXn8v9K2BDBeNDS1smlx22WUD&#10;dyrAuHbt2lVcHQSGYr2sDQcwqMjB4tIEAYP1OiXy1xaEkbKhA+9gaCyMNm7cWFwdJCKfp2NvYsSk&#10;6G1KQQ5p8sQ972BsLApmzJhRXA2mmbYro8kHvLTQ37Rp04qrwaDdL710wDmExVDlw33vpQ/6O/HE&#10;E4urQ/FeujGoSgf6l4Fs2oaWZ3+W7tG+U6dOLa5kkF56qbXyLePVHzJoG4LQjbVZAzT5kC8W8xbI&#10;X9psKoN8Zs+eXVwNBmV76RFHGntxP9J2kQ0tS4bIpo8E8vU2tCJ1AJYM1sHcyH/16tXF1aHg0FSL&#10;iHyIo73Ue//QgbTahg+eRfpHZGzS6uClBdah+JFDgSMbWpr+Ige+Y/zU4kTSRzblMMZJ+WBDq5n8&#10;Iy9cnZ2dxV866AOSHJG0mJ+9OlhIY1MVrI+kMtatW9ewT4v29nbxhQREbMuyj4wWJ2IbVpyI/UXQ&#10;5IvYj7UhE2l77+B5K/9I/a02jOjfK8Nq/4htYG2lvbhqL8sZa9MAL/xWWhDZdLBswJPPImJbkTpY&#10;bYhx1ZqD8M6kyYG5Fe1nEdGfZgOWXWcs/Ub010wcrE29+duqf7O2lcHaQsoH6wavfSy0fMtEytDi&#10;RA7kt+wb79Te+uz2229vlFMncig8IYQQQgghhBBCCCEvHrihRQghhBBCCCGEEEKOKNwNre7um2fu&#10;2XPTnat/8Mk7357Snb9WD/XbwTCuHt7eCNPm//GdN+3Zc+fN3d031p8RQgghhBBCCCGEEDIk3A2t&#10;kSNHjq7VRlxc//PiWhHwdzzUijDi4hG1+v9rtVfV7xNCCCGEEEIIIYQQMiT4ySEhhBBCCCGEEEII&#10;OaKwXU/U6er6x9HHHTdq0fZHN6WPn/tHCX5ybht4pHL29DTzDaekLz45anZ68PSbGvdGHl3reMfv&#10;zruur69v3zUTJtzTuPnSIuTlcPv27cXVQeAB4IXwchjxtCV5qoCXBM9TA9JZnpw817TQAbxdWEAG&#10;yeMQvCx4nqIs+fBs1KhRxZUMyoh4OpM8NuCe5yUO9de8CEK+iJdDeKqxgHyae1gvLeSbNGlScTUY&#10;tO0v//IvF1c6njcM1FOTw3P9DU8lp556anE1GOSrednIQLbCk4YK4mzYsKG4Ogj0GrENLQ5k0zwM&#10;ltHqoLVpGc8tN3Q0a9as4mowqHfEy6HkBQ4yT5gwobiSQdqA2/onp06dKg6s9XFhVG9v7zeLSxGU&#10;sXnz5uJqMBEvMp4XRaB5KoNu4ellqEhzRhXPU4zVtzz5oLtNmzYVV4dijfuZiOt+bXzwbBfyNeu2&#10;PtI+WhmR/LWxHUS8kKH/oZ4WWh/1PJgB6zl046WPeJLEOCDlAw98Hvv27Sv+OpSIl8lHHnnE1Z8m&#10;H/qfl9ZyTR7RTcTLIdaIUhnbtm1z5dM8OIKIl0Nv7gZa/pG+b43BXv8HEfm0OBH7gTcuTcdYV2t1&#10;z8C2rDWIZd+Rscnytob29ewD7y1WHaz1oZc3aMbLIcZdrQyr32UiXmStMRxrb0s+PNNkiOgG3kut&#10;/IHlLRC2ZfWfjo4OdQyClz9v/RPx5Kf1gYgXPLx7afX32jbjyYf6S3EwLjZT/8cff9ytX6QOyF8q&#10;A2m99Jb9RcbeiJdDrQ806+UQY5M3P37zm9884OUwZg2Hydffnk7ur6VVj58wP333tfc27tUbY9VX&#10;rm49pXHx0iS0oYXFRxU09guxoeVtWmigo3lGhzpYG1LeogHyYWC3gP6kl1J0KGtBAJC/tilkPcug&#10;DG/DQ9MT7mFBZAH9aQv7iHzA27CEfNrE7aWFDJj8JLCoeM1rXlNcyURsSKtnJC3s64wzziiuDh+U&#10;gYnLAjKsX7++uDoIbMPb8LHioO1nzpxZXOlIbWS1aZlI/5s9e3ZxNZhI/SAH+mcVy24ySBvYEHzi&#10;lFNOEXdOurq6Rj/11FPmWxnqoG3KRPqNt6HlxcG8MBSQ75YtW4qr5rDqaT3zZIjoz+u/IPJiKYH8&#10;tT6AZ5ENI29TTssH971xA8yZM6f461Ai8u3cubP4S0fbFIlsaFlgTG4mfUbbVMFmn5e/tekSqd9D&#10;Dz3UaCsLjFNSPhHd44VAk0EaF6tENrS0DbdIWqsNIxtakTpoRNJabWjpNhMpQ4sTsR+M7Zr9RNJj&#10;fa+91AFrDIj0P6sNrc2QjLepZNUxovtmNrQs3URsIzK+WnGsF3IQkcGitbXV3VDA+kvTn5cePwLQ&#10;5l/8I7VXdmRDS9NRxPaa7fsRNBuNbOZY9Y9s6DRTh0jfsvKPpI/oQGvfZje0IrZ12223HdjQ0nth&#10;E5x1xdvTmZe/M81/+evSpv/zuUbo/vw/zbx5z57lN3V3f7GIRgghhBBCCCGEEELIYfO8bGhNaJ+f&#10;Jsycm8aOn5p6f/poIzzbsWV0rVa7qB7OK6IRQgghhBBCCCGEEHLYPC8bWmlrVz10pqd3bEur65cI&#10;h54sQwghhBBCCCGEEELI4fP8bGg983hKT+5LfU89lfBlI4L/FT4hhBBCCCGEEEIIIT7uSWTd3TfP&#10;rNXSjdse6UyfWPSHIS+HJ4w6evRZcyeeVxszPR1z4d827tHL4cCh8PDYsGjRooE7AtLhbTiQzfPw&#10;ByyPBRFPUN7hiJBNOuAX9z0vgDj0TTsc2HqWgXze4aQ42DByAKoE6mAd/OsdbAf5PG9yVhzv0D3o&#10;CIc7SmjtUiVy8LLkbRJl48BeC8ivHRoekQ9lRBwfSHaGtNahyhnr4HzPfnF44tq1a4srGdiI5inP&#10;8yYC29BsDPWzvKBlNG890L8Fnkd0b9moZ1soA4c/SkTs0qtDnXoTPfcfxd+DqOv2qK1bt/puNhU8&#10;L0hoO8/pRDMg/66uruLqULyxKQL0i8NXNbxD+S2HGJED7yMHvkcOMJWA/qz+F7CtkKdQzbFHxKGD&#10;1bc8hwvAcyoCtDpgfPF0gDganrMWEGlfzZNrxKmFNbbDYQFswAJrHy+OBmzLS2s9R/t66SN9CGs8&#10;qR0tD3wZq/0jth/pm9o4b407GWv9Ghl7LfvNaPMTxjZPfxiDtThYV3r9y1v/WeuTiKcyrIs1+ZC3&#10;J5/n5dAiYt/Wwd9e/7fmv4jMkUPhpXVxBm1nlWM9j9hGxFOe9dzTvWV7Ef1FvIxq+WDc8OSz8ke+&#10;noyR9aXWByLjGjxwa/qP6C/S/zDGSXqK5G/p13O4ALz2AZqOI/O+VQfU27P9b33rW40+Usf3ctjT&#10;s2RhX9/+h7etxobWexsbWrcOPHIZN21+etOn6eWwoLGhhRd7zdsaGlZamMHgvA0tNLq28EC+3qIB&#10;BlkYhUoz8lkyaPmWgXyeNyHE0Rb2ES9u2sIcHdqbVBHHGzi1fCL1t+QDkQ1Brw6aHLjveaLDpDhv&#10;3rziajCwTW/RCRuKuGeX6om2Pe2004orGa99vBcGTGw//elPiysZ5G9tPHhoNgr9exta0LG2qRCx&#10;/alTpxZXMp79RCYuaVMU+Ua8wDVj39DNunXriisdyQaQb8DDotu3gFYHpLdsE/JL3jMznm6iWPJt&#10;3769uDoUPLdeCqx/KMg0074enn4920V67x9TEEfzYumNTcDSX8SLHhbVzyfWSxnmJe1ZBjr24sya&#10;NUuM04yHP7Bq1ariLx3vpRREXnw1rBcjybN1lSlTprjyaURsw5Iv8lLXTBysOby6We0TqV+kfTU7&#10;xtiH/m1h5R95afT0Z+UR8UJp1cHzsAi8NrLkj+jPkiHiCa8ZIv3a8sTmYdlGxIPh1q1bG2sAC6sM&#10;r36WbQ2XbiLjg0ak71pEytY8+UW87FkeJrER6ukmoj/NW2BEN1b98V7nrX+w7vJ0oMVp1jYi+l+6&#10;dOmBDS27JEIIIYQQQgghhBBCXmS4G1q9vU909Peni1Kt76L+lBqhfjsW6un6U38jpKNGXFe/Rwgh&#10;hBBCCCGEEEJIU7gbWm1tb+ttbb3qrpPP/aO7vpLSXbfVQ/12KDy29dG7vnJV60C4YtwP6vcIIYQQ&#10;QgghhBBCCGmKoX+YSg6XxhlaOEfq1FNPHbhTAd+aSueN4L52IHgG39c2c4YWvmP1zurA97o4y6FK&#10;JH/UQTtnC+ml75fL4AwU76wE6EA6QBf5e98Z47l1hlbk4E3vW1+g5RP5Rt46R8k7uBWyReSTDh9F&#10;2+GMEgvEkWwjY51hA7z0AG0k9Q/o5mUve1lxJVOv+95jjjnmyuJyEPWyx9Xt95biUgT9o5kztCLn&#10;HGnfkkM32oH7GdiPds5RxPY93QPtW3uktw5NBYgjHboLm/RsA3gHswOtD+E+Doa2gHzSGAT5IocO&#10;e/0X+VtnFVjnQ0GGjRs3FleDQb7e2As8HXv5eOf8WGdtSO1eJRJHK8ObO4A19llnOACkjZyhpZ0F&#10;p50tWMY6Ry5yRpB3/iXQbMCzXQD70Jg8eXLxl06kDIxxUjmRQ7mxPtJkfPTRR930SGvVEWiHv0fq&#10;ZvXvyBlpOOvEkw/rKylO5FB8qw6wGy995OB4bRzV5C6DPq7FiRw63szB5ziX1Wtjq/zIGXOe/Jhf&#10;tTwium/2DC2sX6w6WPLv2LHD1Z8lA8ZeTz/PN976xsKzDU/3aDtPf1bbeGnRtpoMXlqgOaMoo619&#10;IvkDL38Lb34HeL+RdIB51bM96wytyLhj6T+jnVGFe5581vg9adIkd/2knd8VwRq3M5b8GNu8+t1x&#10;xx35/GD/UHgybDQ2tDAwai/fMGpp0wf3PS9kMLhmN7S8lxYMSponIu9guUgdLFA/7dDrDDpuxNuT&#10;BHRkbWh5L4QRtHxw31rwAgwMmic/6Cby0h1B2niBbrxD4RHH2/SygH14L0ZaG0E3p5xi+5uo63hn&#10;PX+xgLr+JtTbxTx5uNkNLe/QecsGoJuTTsLwoQMb8DZtNKDXyIaWtNmZiWzYReJIQDfewewW0I22&#10;2ecR6ZtRtDHSKwPyd3R0FFeH4ukV+UfGLy0fpLf058kfafdm+oc391h4sgPEiWxoaflEPLBa+Uc2&#10;qyIHQ2sL+8iC3wIOJTCGWET+QUjb0IrUzdo0WLNmTfFXczSjP2vDt9lD7zPaphc2w2GfQ6XZ+mW0&#10;doxs+FgvRnDG4NUvcvC8FidyKLmlI+vQ7ShW/SPt0+yGFt4fPP1pWGVnLBkiB0M3Q+SlOxJHo1nb&#10;iGwINkMzbQsiutHKiNhus0TK0A5Hj2zmWBtakUPRsSfgxdHqEKmbFSdyKLxVv0wz/cMiUr/bb7/9&#10;wIaWrcU63d03z9yz5+blq37wV8vfntLyX6uH+u1hCGPr4e3L2+a+b/nNe/Ysv6m7+4v1+4QQQggh&#10;hBBCCCGEmLgbWiNHjhxdq9UuqiWE1Aj128MQao1Qq9XzRP612nn1+4QQQgghhBBCCCGEmLgbWtnL&#10;4f6dm995+TsXpAvf9sqUFv9JSq97H76BqGxSDYSzp6fr/mRxSu9ZPHEgrhj/uXrovyjtr4f+/ov6&#10;+/roBZEQQgghhBBCCCGEuLgbWtnL4VM/+849M+eOS20nTkyp/fSUZpyNU0xF74bvvzDdc3p7SvPb&#10;jx2IK8bvrYev3LV1/V/cdVVr613XTJhwT/0+IYQQQgghhBBCCCEm7ileOEOrVks3bnu4a/T/e9u/&#10;nPfslGlp5/v+MvWntOqLl58knsS84d/efnJf38hVndtGpHf/6cAh5y3t43r/cMXv3tPf3995zfjx&#10;L8VfYzUOhcchca95zWsG7ghIB6vhwLiIFygNHAjsedJBGZ4nRcgmyYG00mH2ZZAW3jAkcOCcdzAv&#10;6uB5e8LBkdLhdVbZGcSxDseT2qWKd/Ay5JO8WUF/bW1txZUM0lo68uoXwWrflpaW4krGiqPlWwbp&#10;JQ+GZXDwoOTtD2m9A+Xr+oPHhO8OXA2mbjNH79q167XFpYh14HsZzYa8Q5GhI3gckUDbR5wdSPaB&#10;fCNtFzn0X3MsEWlfgHKqoG6RA9sjh0Nq/Q9lRA6WlsYOpPUOxARe3wfISwL3cfCrhZW/lm8G7eMd&#10;/Amsg/c9pxOajqK2ETk0XPM0Famb1X8iHjQthwgZ1HWoWAe/R2zLmz+BZieRvqGNTQDjskfkUHOt&#10;fSNzG8ZmrX6R9sXY5Mmn6TgyNlkObSL689ZmQHMKhLK9McLqf83WL6M5h0D/9XRveQGN4DmdAJoO&#10;In3LcrrU7KHbwGof2LfXvtLcm8Fh+B6eJzsczK/NAVbZGdiGlj/GP6t+1vyMucfTPfL29Gc998Zn&#10;yzYibRfxYmnp2JtbNe+eIDIvRxwuaETSWTJE5kaMnZ4NYn0jtUOkfay+ERnbI2gyRMZmy9Mi0nv1&#10;Q//y4njPh0pkbXfbbbfltavv5bCnZ8nCvr79D29bvSt9YtGX0jFzZqY5t9yQ6kPAqg+e2SpuaPXc&#10;99GT+0aMWNWx4el0/RUD7sbHz5+S3nnvB1Dx1Ve3ti5s3Hxp0djQQudfvHjxwJ0KMAqpg8IYrUEx&#10;Y71Mb9q0qbiSQVpps6CKVAYGi2Y9GHovTNBL5KVe00HE05aF17G0tiuDekoLP+Q9d+7c4koGeWub&#10;krCPyKLEQ8sH971NEcTRvERazzKROmBymD9/fnF1kEj+FtDt+vXriysZtB28fVhocsA2vAU5+tCs&#10;WbOKq8FE5NOATJ4HQ8TxNrSA1YciLwwS0Ks3NkWw+h+eeS8lkf6rEUnryed5qNR0H5XbG/+Qj7ax&#10;GC1DI+LBMPLCquUTGZutukU8tEU2FCQ5onWLeDK0iCxsNbx/KALwboxxQiLy0mOlz2h1iLwwrVq1&#10;qvhraGBu8crQ7CSie0vHkfpFPAFqZUTs24rTbP0ykTpoWPlHNowiOtY2diP1t/KP2JaH1T6RDWlL&#10;voj+vDps3bq1MZdLRHTfjI6s9ol4EYy0rxXHS49NNU2GiAe5CJb+vP5v6SgydjSj42bGXRBpO3jh&#10;9dYIeLeS1jhYN2IOt8A/xKMeQyVSB41IWks+vI969hdpo2bqYBHxALlkyZIDG1p2TEIIIYQQQggh&#10;hBBCXmQENrTwKVRbOvrYcWn6gtXpuImr0g3fWJlu/Mb9A48FVn7z82nlN25IP77nW2n14nMbYeXJ&#10;czsSD38nhBBCCCGEEEIIIU0S2NDCuQbHp9qIY9LocT1pxLGPpXWd3Wldx+6BxwK7N25K3Z3rUveu&#10;LamnfWIj7Gwd18vD3wkhhBBCCCGEEEJIs7gbWr29uzr6+/svOmbU8e+87BN/l970e+9J79z0f9LV&#10;j/zJzPrj5VJ467+3ffH/pD9JN/S/syP1p4saIR3FX2YRQgghhBBCCCGEkKZxN7Ta2l7f29p61l1j&#10;p065Z/qZ56YZCxakub0/TdN6H8EJzhdJ4cnnRpz303R6+lk6tTd95aq7BsIVP6g/I4QQQgghhBBC&#10;CCGkKcJuJbq6lo0+7riJix7rWJ/+5fqr0u6nUvrkT4uHVca1p3T5Z+p/jOjlRtYBGl4O4RHimmuu&#10;GbhTAZ4CJG9MOOXf87IETwyae1d4b4BbXQt4MoBrbQ/J2wHki3g51DwtwMuC54UMdbDcygPIAY8q&#10;Ep6nCgvUWXMpXibiSU3ySAMPHJqHuwxsA55kJCAf7Go4kNoIeoWnEAvIoHkhs56V8XQM2ebNm1dc&#10;HSQiH3SveeOC/Wm6zSC9563MqqfniQh1gycwCdj+mjVriisdyfYjukeciJdDrW8hvecFs05vXf+/&#10;Vvx9gPq943fs2PFvxaVKxPW+5d4/kj7inl0j4lobepKAbXleDrWxE2kjHggjXg41L6rA8mKDeqEP&#10;angeelF2xIOtNsdoes0gf8tDacQLYTNeDj3vqMCa2+B228Oy/YzWhtu2bSv+0pk2bZppvx5tbW2h&#10;dpKA7XppH3zwQTW95VY9A09QHpKHYhDx8GR5y4qsLSKe6CCHVIbmkr6M5WXaKxfAxr0ytDki4uXN&#10;qkNk/EPZ1hgFMIZLZWj3y2B81vSEtZmnQ89TKLygajJ4sgFLPoxbnnyW639geTmM9N+IJ0QNtL+m&#10;A6x9vHwjc7fVx73+b3k5RLtG7N/DqqPnqQ860uR7sXs5jKzZJk2a5Ho5xPvxUNvBqn/EAzDaxuvD&#10;Wj6Rvo/+p8nn2QZA+0T6kJRPZF1i6f1wvRwObQQhQ6GxoQXXxW9729sG7lSAUXR0dBRXB0GnR6e0&#10;gFFoixIM+J5bcBjNUDdFkDayoaUNKugI3sCE+mkLygw6HfRbBflHFj0WkRfCSB2kNkL7zpgxo7iS&#10;wYSwefPm4mowWr2HC7QvXmgsIIO14aE9K+NNOtCTtqHlyWe1D9pFc+ufibQvkDaPkNZ7abbqANt9&#10;9NFHiysZywY820XayIaWtjGG9N5meF0HPfXJ6RABV61aNabe7mbHhv4irsm1F3+k9xZm0faViKa1&#10;xj9vQ0sDaSNjW2T80v7RI1KG1Xe9fm2VXSZioxLIX9swwrOIbTWzobVr167iSmfv3r3FX4fibUiD&#10;yEujtijW5pUy1oZWBPyDw1DTRzZzfvzjHxd/HUokPTY8vDjapqv3QgusOJGXukgcjYh9W3EiZUds&#10;HPOTlE9Ef9b4HXnpxvoUc6yFJkckf4tI2V4ZGL8wlkg0Yxsgkt7bcLI2tCL9L7IpomHZj7WZlIm0&#10;r1WGZ7+WDFgXau06XHj1s+SL6ObnvaHl6Q/vzijHAhvykv1G5MM/hmj5R+SL0Ew+1qaQZ7tRNPki&#10;G1KWDIe7oWXHJIQQQgghhBBCCCHkRQY3tAghhBBCCCGEEELIEQU3tAghhBBCCCGEEELIEUV4Q6u7&#10;+76Ze/asXL7+ga8t/9gr0/I/ODUtr98eCMdNXJ5e+bHlsy/72PKVKz+2/PZb/vfyV6a3L79k/vuW&#10;37xnz0DYu/fGRkaEEEIIIYQQQgghhDRBeENr5Mja6FqtdlGqh1ot1f9fDymHgfsDz+r/r9+r4V49&#10;4Lpxr7//PORDCCGEEEIIIYQQQkgz2Mf319m3776Zzzwz4ovdHetHf+9v/2xRz4jWdMeoN6eWEY+n&#10;q0fjB1opdT4xOv3O985Js6efkJZ89pfT0zu3pQ2f+b9pV60lfX7EmxtxJrSO6v3UBy7+Qf3PjjNb&#10;Wq5r3Hxp0fByCG8hF12EPb9DgacEyZsSvAd4XrQ0D3oZz1MD8LwJIA/JvTXSRVyLa94MILvnVh9l&#10;R7w9SfWE/iKu2SMuRjUibQTZJNfVqL/l5QogrSXfcHirQDtK3iq1+2UgHzxSaFjPAMrwPOXBi9jJ&#10;J59cXA1G87CTQftY/UPy0FHFKwNI9gciXuY09/7IM2L7khczpPVc0kfyRxyrfTzX1/X6PVfX/38W&#10;l2WOevzxx3+p+FvFsx9g9QHPfTL07/VBi4h8lhfBiCcyDc928TzQPqYnXHhCstBkwH3PgyhsK+Il&#10;VyPi5dHykOt5QAJeHwKaF7yIBzh4AtOQ5oyh0NnZWfw1mClTphR/6Vj9J+Jh13P7DzRPuPAA6tm4&#10;NfdGxs7I+sBav3jARq0+4oHxxdOf1se1eaWM5eE64oE00ge19WWk/hibtXhYM3u68eZfoI3BEU9v&#10;mBs1GbBu8+TbsWOHqQdrfEC6iA41vLEdYG6wykDf0J5HPIh6nnAtNLsCkb7prQ2Atbaw2gZYdbfG&#10;hUzE/qx3A88+LPkicyPSD7V9I+8tloe/yLrLk80Cc4eX3qpDxP68tRnQ8rFsP4M4Wh0i+o8QsRMN&#10;yz4t2TO33XbbAS+Hbkv39Kxc2NdXe7h70/p007uuTD1j5qS7LrolzTi6O904658bcR7ZfUw694tz&#10;0uwZLWnJjb9eX9l1pPSv16cNj5+QrlhxcSNOflYXfPVZra0LGzdfWjQ2tLCwu+CCCwbuVMCgdNJJ&#10;iDYYDHraYjkDg9de2GEQ3qALg/IWJTAu6cUjmr+26LRkz6DsyZMnF1cyWh2Qv/VCk9EWPRHdWPXL&#10;oA7t7e3F1UEwqGzcuLG4ktF0DyL6i6DJh/aNvFRZixJvwaKVXQaD5imnnFJcHQT1915I0D5WnMiC&#10;10OzE+jPe+lDug0bNhRXg4FuZs6cWVzJaPWLlA28DWnko734ouxiQlHRdIP7kY0kb0MB+WgLP63s&#10;MogTeXHT8F6aYaNwbS6Bsr2xoxmQf7P9w+r/ln7xzBvbwJw5c4q/ZDQdWWVnEMfaMIz8Y4zXvihj&#10;27ZtxdVBcD9iV5Z+pX/kqhJZmK5Zs6b4azD4RwL0bwtr/TFx4kQ3PcZuLw7GKSnOqlWrir90sP7Q&#10;8o+8lOzcubP46/nBap9I21n1y2jjX2RDFWsrzDMSkQ3FSPs28/KEPqTJgHWDJnsmIp82D0U2FCIy&#10;WHg6xoajln8zegXYSPZ0g3+UsOSz9It1azO68bDKjrRdRH9WHGwIWvVrtn0wL3v9LzI+aFjyRfKN&#10;1E/LJ9I+VhxP98DaEMtgY0zKB+tO2JdFpH0sIvJpRMY1i2ZtM6Ppb7jyt8CGVvF+vzAwynTVw9b0&#10;3NOPpc7VC1JP1/x0/tlt6axTJw08Fhh53KjUdvb5adq809OC1Z2NMHPDtnouA7kRQgghhBBCCCGE&#10;EDJUAhta+Dnck6mv75m0r2dcevbJMWnyhFGptUX/RU7tqJFp1ITJ6fixLWlcz75GOP6Jp+q5pNT8&#10;70gIIYQQQgghhBBCyEsZ97dqPT33LOzr2//w7g0d6Uv/7bfSUxPmpFVv/2pqP2p3+otxA44Lq58c&#10;7t+9IfV86cq0+fGx6XeX/kojzozZE9I/3PQO/AZ/9QUv4U8O8dPLU089deBOBe2TQ/yk0PskCp+0&#10;aJ824KeAkW+NvZ8H4ueN2udL3s8+LfBzS+v8FoD8vU8OgfTzS3ySIn0OUgbp0DYa3idzqIN3Dhjq&#10;IH22Bb1HPjnUPslD20fq59kQ4kif1uC+99ka4mif7uBZ5Bwnrwy0wemnn15cHQS6j3xSZZ2VEDlH&#10;Anr20M6BQf0sYKObNm0qrgaDfjdjxoziSsbqQ5HP9bzPtmB/mgwR2wdSH0LayOc+kfFL678owzuj&#10;CnFwjomE95NzEPkkratL/32yd76bZnvWswzieD/tRxzrrB3vc2DLvrVPaTNIGzlDS+u/kN3Dmtsi&#10;n3t65/tBBu2Tw2Y/qY18chjRgfbJ4RlnnFH8paONTcA6fymD8dUbA6dOnVr8NZiOjg63ftb6I/JJ&#10;KT6p9MpAP4voWcIaHyN5Rj79Qf+Q8tLGtTKzZs1S88fZa94YE/m0ZKi6A9YZU5iXrPYHkU9zMAZL&#10;ZWj3y0yaNEmVwTrfKIPP0S0da5/jAszdnnxW3lgXerrBZ6tWGdb8jM+pvfax8NJackU+afPqDpCP&#10;Vo732ZslX0QvsD+v/2H+0OoRmfs1GSGfp59I38cYLNU10rescTfSrz3dAe2TuYjt4rgNrYxI38fa&#10;1NOBlo+XziOSPmKjWP9K8WB7Ef03w6233nrgDC1f0oSBqr4YGXFMGj2uJx09qift7H4qde/VF4H7&#10;n30mdW9el7p3bE4940Y3Qu8Jx9VzqRv2QJSXLDAgHAJ3OAELFRi0FdCxYVBSQIeX7pdDNI4GjNYL&#10;Up4I3oB0OEAP1YAyJHnKAYsC6X4OVZmrIVoHtP9QApDqhoCyIb8XPFAObG2oQSozhwiYGL0gtU00&#10;WEhtWg6R9kUcTIzVgP4ZQSoXAflK98vBkq9qS1KQ2rMcMA5J7ZqDlGc1SLYL2SNI7VkN2DDTgock&#10;bw7DRbXNcojYliRXDpIuqkFKVw1Su+bgIbUtAuon3S8HxJHKLAer70t1qQapXIRI2QhSntEQQUp3&#10;OKEZoAepz5SDpPccMD5Ux+lqkNJVgzbOofzqeqcaqu1aDpHxE0FKWw7RfKQgtVkOw4UmXwTUr9rm&#10;OSCPqi6qQapXNTSDlF8Ow4VWz0i7S3LlEEnvxbGeR/K3kGSuBg9Lhmbx6ifJezghoj8pXTRYRMqO&#10;xIGdSn0XAektrPyBVKfDDRpS3Gqw5MNzaS4ph2aI6L4qbzkAKU05ACltOQAprRT3cEKEZuwvkrbZ&#10;UMYdbcaM6d/U39934TGjTrjusj/7+/Qr7/nNdP733p0m3/nH6Y1/uqwRfvtT/57S6hvStu9+Or37&#10;jW9Mv/PuD6U/3fjOtOS5a9Pf/9lljfDB33vtpr7+/gv79+9/R5E1IYQQQgghhBBCCCGHjbuhVaud&#10;va+19exvj5066QfTzzgntc+blybv/FE6ruvH6bsPdTXCfY9sTalnXXpq5yPpR9/9brrvhz9JD+2b&#10;mzr7TkznnDG9Ec4+vW3f2a2t3z574sQfFFkTQgghhBBCCCGEEHLYuBtahBBCCCGEEEIIIYS8mAhv&#10;aOVPD0f01y6sX17Yvz81/i+Gejz8v6+v/0J8ZtgI+/dfV79HCCGEEEIIIYQQQkhThDe08qeHs19x&#10;xbc/cG/69qcfTt+u35bD07u/ne79wLc7vvE/vt34zJCfGhJCCCGEEEIIIYSQYcJ1r7Rv380zn3km&#10;fbFr9e708UU3pmNnz05zltyQ+vv6Oj509nj+6irOSfWwFi5yzznnnIE7FeARbd68ecXVQeCpQXPJ&#10;n4HHAnhjksieBjzglcAC+Whx4OXAAvJp7tGRr+daG/Jbrs0B6i+5xrfKziB/zT060nuub1EHuNa2&#10;QD5SOyItXP9awAY09+9ID09PHpE6wE1tFdz33OpDf5MnTy6uBoP0XvvCrk46CV3ERrNjz/6A1j4R&#10;/UXsD8CjVxW0neTSvwxkgGtuCdiN5fY9gzyq4F5ENxh7LJCPZQNeegD3xFVQt8Llrko9zr56/pcV&#10;lyL19hlVr+e/F5eDQBlS2WUQB677JSJu/3t6eoq/ZJC/1v+sZwDPtbEdzzzbQBy4Xbew7A/P4Jbe&#10;Yvfu3cVfg0HZml7LaGWXgadNCcypHlb/i5TtzR9g586dxV+D8eZVMGHChOKvQ/HmFdDR0VH8paO1&#10;YW9vb/GXjqZ7MHbs2OIvnenTpxd/6Whje8S1u4Ule8abGwHkkIiMzVrdQGR8RnppfC+jrRFHjx5d&#10;/KVj1X/Hjh0h/XvyaWNYRH9YH2n5R+wv0n/hrVPCaruMpeNI/TxvbNljmIS05qiC9tPaMCKfhzUG&#10;W7JnrPb12s56Hl2XePZtrQ9RhlU/K22k7SJre0sHnv0irVZ/rc+WwfrIa1+tjEjfatZTYaQMrG2l&#10;eBgXPdvQxg0AvXi6Qf/zyoCNSfJF7KdZsD7y5ijMsVIdIvbTLEuWLMnvEAttTdfp6VmysK9v/8Pb&#10;Vu9Kn1j0pXTMnJlpzi03pPrwuOqDZ7aeUkQjPo0NLXT+Cy64YOBOBRjt/Pnzi6uDwGi9F2IQWThr&#10;oNNFFs4aXtkYlLQFITqqt2EC+byFGQaWdevWFVeHB2TQNmQgu/fCCvm8FyNtww1lt7e3F1cysIGN&#10;GzcWV4OJ6C9aB+nFSrtfBjJMmzatuDoU76UT9nPqqacWVzJWHSIvtSeccELx16F49gsdTJw4sbiS&#10;wYAuvRyi3b0XTuhv1qxZxdVgUO/t27cXVzoRHWhYuslYG3peetShu7u7uDoIdBbYbHr83HPPNd9a&#10;HnjggdF1HYoZae1SBnG0jTWvbkjrtQ/iaJM7nlkLUi9tpG6R+WPGjBnFX4di2T7y37JlS3E1GDzz&#10;2hdo/5iQQT6ajiLto42doK2trfhLBum1f0zIII62qRfpW9aGYWReX7VqVfGXzsknn9wYx6ps2LCh&#10;+EsHC1opLcC8pz3LzJ49242jbao0u2iP2F+kDG3DKJI/1lZa/S3dHg6ajU6ZMsXNH+MXbFjC2wwH&#10;kTpoOo7oD2szzJESlm4zzdhAJH8rDuYVTbeZSBkazfaP4ZCvGfkBNiW19sX8ZslnbcZio0zLN4Nx&#10;26u/lY9n+5ZuIhvpkTpYbei1jaXfiG1ZbZfR5IvYTbP2HRmbsL6R5lmsWbF2fT6xNhQzP88NLU03&#10;ZfBe9nzrSaO8oWVbYZ0xY0Y2zs7q2fjj685dvDotPHdD6tya0mZ5/UoIIYQQQgghhBBCyPOKu6FV&#10;q71xX2vrNd/efPvnfzCxvSeNm/hE2vdkSr3N/0qVEEIIIYQQQgghhJDDxt3Qwhlae/fevGLBuz72&#10;xR8sS+nuWzvTsj99Y/rWh18/s/54hR3G1sPbGmHavPetuHnv3hVf27v3i/VnhBBCCCGEEEIIIYQM&#10;CXdD67nnRo5OqXbhUccct2h3V0q7Nu9LXQ99N+189F4caHShHWr1MGIg1GoX1ur3+vv7z6s/I4QQ&#10;QgghhBBCCCFkSNgnpdXp7/+34/fufXLR9ke2pE8sem/C0VvfGHgUAIdkv6nx17T5U9Inf/j+1L9/&#10;/77/NnHiDxo3X1o0DoXHAbGXXnrpwJ0KOHgNB3hWwcFvkUN9NY8eOBDPO7QPeB4JkA8O8auC+zh4&#10;zwKH3mkHIEI2HHzoodUvA/m1A0w9T0ea7gEOu4OnHwvowPOGhnwkj19I6x0oj7Ra3aA/yTthGegm&#10;Ugfp4G/kbx34Dqw6IL13qDzs55RTbB8TsCHtcFfPYQDk03QE+byDmzXdlIF80sG8VttlrDZEvtKB&#10;6mUgn+YNB3l7eAc6Iv+pU6cWV4fwRF1/v1b8LVIfw0bXy/i34vIAqJvmHS5Tl/+5efPm/WdxKVLP&#10;+6jNmzf/UnF5CJpDigzk0A52j/RrydlDFZQhgfue/q3DPyMHHkf6vnUwu+W0AvJb+Xu2C7zxAWht&#10;GPFyph187tj1AbQD3zPQgXY4vzdvAetQ+MjcuHr1atW+Mtr8hrHJS2vZn3eoPoBtQdcWmp4i45d1&#10;uLJXNxA5XFdbg2kenspY81PEixnmb68MjANSnIgXMsvTFhw+RHTolaHpOJI35mct/8jB0hFPfl4e&#10;Flg/aulR70gdLSwbidiG5YltOA6Ft+ofAQdPa/0cB05b8mHu1J6j33lyRQ7+xtik5dPMofCW7JlI&#10;/7Xa0GsbjJ1aWtz35Is4BdEODY/0Xcu+LbvO/DwPhY/UD++EXhnawfsRD74WkfSY3705SqtDZG6z&#10;2hB19vR3WF4OybDR2NDCS/Hll18+cKcCGk/yVocJ0dvQQqOj82hInbUMjNEzbpShLcy8/DEgWZ68&#10;Ih7aInWQvOB5ZQMMetrCPKJ/4NVBk8/Sa0ZLC5B+qB4Wy2hyQDeWBzRg1QF2rb1MZVDGwoULiysZ&#10;6EB7qY1sSGkvzXjmbQgCrwzIJ728434x4Jpo+VttX0brH832TQAdaa736+kfO/HEE00F7ty5E7uB&#10;h1QCdfM8BKLsuXPnFlcyyGfr1q3F1WBQP8+bkJU+0q+1tMMB5Ef/lcCziJfDiKcya8NWa3uA/LUN&#10;n2jZ1oYOsOrp9V2kbdbLoVcHxNH6kNf/gFV/b9wBES+H2ouH58ERWP0HtiHlWybyYqnFibyQWJu6&#10;kfSRDa3Ozs7ir8FE0lr1h3148kVe3DQdNFv/TZs2Ney7WbQyIvJZL4aRl0Zv/AeaHJH2jdTBwivD&#10;qmNEPqv+w7Gh1Wz9Mf4hD4mIfBrD5eXQqp9X94h9WkTSWzry5Iv0DYufp5fDiIfAiG0+XxtaEfvD&#10;P+hq67sM/kFI6h+R+ltE0uPHDJENLakO2Aj26m/JEGm7w/JySAghhBBCCCGEEELIiwluaBFCCCGE&#10;EEIIIYSQIwpuaBFCCCGEEEIIIYSQI4rGhta+fTfP3Lv35hWrfvB3K96Wzm6Ed82+csXH7t+LcGMj&#10;JiGEEEIIIYQQQgghLwIaG1rPPTdydEq1C2spXTgijWiEWi01rlN//6JGTEIIIYQQQgghhBBCXgQ0&#10;jo/v6VmysK9v/8PbVu9Kn1j0pcaDY+bMTHNuuQGnzz/8wbNaX9a4Wefmt6aZ9VRf3H3s7HTjnCWN&#10;e7X+vo4ffejs6xoXRKPh5RAeIa655pqBOxXgTUHyOIRT/iUPB2XwXHNfjnw9L2kow/PmBW8Fmgvx&#10;iCeIZrxFAM9bFPKXPP1Abs0DXwZp4alBAh4YIu5NPW8OVj4R1+7wCCIB2T1PccDTP2wIHi0kPPtD&#10;3TVPXWi3BQsWFFcysL+I+33JGwZks7ywgXq6vfX6X1FcDqJu0+OmTJkyMJgpoNyItzbNI4fniQ5Y&#10;nqw8Tx9Ai/P4448Xf8kgneRdtcIT48aN+7Xi70HU9X/shAkT/rC41DiqPgb9UvH3ILxxB7rXvFtm&#10;EEfz8hVpOy097nsu3yNxgFVPb3wpvLgcAsqOeMCMeLC1PJFaXm4gg+blEETGzognP5QjoXkXLGON&#10;XxEPchE0+4uMa1aciIfdSB20+WnHjh3FXzqWJ8jI2OR5sQSap96IF0ZLf968B7Zs2aLaV0bzxgS3&#10;+h6W/SFPr2xv/APaGBFx+w8b02SIzF2RPq6tXyL2Y42dnocwEGkjzZtaZHyx8o/0TU8HGH+1OBh3&#10;PPuxPNmh3l56b4621ubom179LPm8db/VtyJe3JrxgAm8tTvGXS2tp1cQ6VuWjXrjn/Uc73te20W8&#10;bGo2FvFyiPFfkxH689JHxj/tOfquZz9W+2ve/8pg7eO9O2pExhbLfuDZ2ivbst+M1gfRtzz9Wf0X&#10;uvXKvvnmm/MaYWEj5uFsaC15a1q4/6j08O5jZqcvFhtadXlX/eiDZ57SuCAaBza03vKWtwzcqQDj&#10;xMKqCgzKWxQjjvZSisHEe6GLlAHDkjaGYLCRRYVGNH1kQ0ta+Fm6yUD3cE/9fGLV06sbdK8t+CH7&#10;unXriisdb/LEwDJnzpzi6iCQ21vUQcft7e3F1WBQt9NOO6240vF0AKQ4kPvEE08srmTqddh5yimn&#10;TC4uB1F/EZhQl9/sIGi3jo6O4kpHWthCf96iCXGsF4fIwkcCfQKuhy1gW4ENwcfq+mspLgdRL2Ns&#10;3T7kt6kC1E964ULZEyZMKK5kUIetW7cWVzLIX7NRpPc2fLX0mtxlECcyfmmbNpbsAM+1DaOIfFE0&#10;G/DqZ8kXJWLfUt+P1r+lRTTdcHpPPuSjbWjB5baHtaG3Zs2a4i+dZtyfRzbM5s6dq+Yf2cydOnWq&#10;Kx/mNylORD5sxmr5R164IjrWQNt5dbOIyOf9owTQNv6wZvPkw9oHNiwRkS+yKRCRQ8Oy70jZmm2V&#10;0fJptm6R9NaGCbCeY/zS2i4TkcHCG18s+bD2xvrQAvOHVgdsqljpm9VNxL6tMiJjr4ZXN4B1YTN1&#10;iNRPA++EwyGfRkR3+AcXrOEkIvJFdIz111DrgE0XLf/Nmze7+sfc6L37aPJF2taq28SJE4dcdhlN&#10;x/jHVq3tMpb+rGeZr371qwc2tOyYhBBCCCGEEEIIIYS8yOCGFiGEEEIIIYQQQgg5ouCGFiGEEEII&#10;IYQQQgg5omh8vMoztF4QGmdo4RC2yy+/fOBOBXwP29XVVVwdBN9ve+fMIM7kyeIRQY3zT3bu3Flc&#10;yeA7ZnzPbIFvbbVzkrzD6fANrnawKZ553+hCPu9ba+QhnfWCb3Dxja8FDs575JFHiqtDsQ7+y1gH&#10;JwPIJ52ThHpFzi/T6g+7kc5eK4O03sGosCHp8F/IbZ3xA6BjfI8tAbvxztCCfJGDoSUdQO5TTrGH&#10;n3qcZ+q2+73ichD1PI/u6+t7dXEpgu/AN2zYUFzJQDapn0J/3sHGiGMd7t3MGVqebaDtZsyYUVzJ&#10;1Ov2XN02vltcDqKefmRLS8trikuN3voYdFnx9wHq7TK6tbX1m8WlCOrgjV/AcuqgnW9URmojpI2c&#10;UxCRT+sfwDvjRJoXQMS2QOSML+tQeG/+sc44885wA1bZAH0L/VzCqz/SWnObd8YD8JyKAO0srqH2&#10;3UzEGUVk7NTseO3atcVfOtYZWpEzyHAovJY+M3PmzOKvwXR2dhZ/6Zx0EpZXMpG+j/6LvmShnRUW&#10;0b21Poqeg+KhHeyOtYWne5z1ovUDTy8gMgZpckQPlPfqYIH1n5dea6OI0w2Mj1r+kQP9gSUfxj7t&#10;eeScKLStFicy/nn6t9aWkbPTYD+afJZugdU3IgfmR/oW0GRA//fO+dGwDvvPRPoHxiatnt4ZSRaR&#10;fufpF2jnMOF8SU93GP+19UvkDC3UwYuj9Y9I34B+NR3h7EMvj4j9YGyS5INePP1btoGzBbV1VcZ7&#10;tweog5RP5AwtS3+RM7TKh8LbMcmwA8PCAkYLMFApIJ0X0PBSgLFI98sBcWB4XsAAXA0wSOl+OViD&#10;alQ+D8RBOdWA9BEkvecg6bsaqjJXg6ZjpMVgYAWkleRCQB4RJJnKQZMvEiCHZM+HE6r6lIJUNu5L&#10;9SmHet2OqYfXSaGumldLacqhHm9AiQ6a7Ut5lkM0/6FQtRcpSHqthJFlnZVDvYjXSDZbDvU67m9r&#10;a/tONUycOPE/B6S0kfIsB+iwaivlUB0TqgF5SNTrJ7ZpOSCtoK9DQrm9ywFlSPdzwHOpTtEgySIF&#10;qU/mINU7h6w/KUB+Kb9qqNa5GjQdebpDQBypvjlUbUEKUr3LQUqTQwRJJzlIepWCVHYkSDZzOEEa&#10;T6pBqlc1aG0plVkNVv0joA2xeLZCVd85QEbpfjk0i5RnNUh6QYhg9SOprGqQyq0GDalPHk6IjAGS&#10;PNWggWdSueVgyRClKs9whuGQzwL5SHaBIMlTDRbIW+rXOQApT4QIUjopSO2O0AxSftUQQUqXQ6R/&#10;aEHKrxoQT2r3cpD0iYBnUpuWA+RvFqnsctB0FEHKL4fIvBJBky/SthZSe1aDVK9qaAYpv8MJZYZn&#10;NCOEEEIIIYQQQggh5AWCG1qEEEIIIYQQQggh5IiisqGFb3VXNcKerv9MX3j3Zenvr108q37jrhx+&#10;41/Tl/50aUqf+vdtadUX3t0ID//923H4wYE4B8PYenh7I7TPe99dN+3de9fX9u4dOKSLEEIIIYQQ&#10;QgghhJAhUNnQwsFrjzfCs0/tTOt/9F+p46c/wmmoOCelEZ56Np370LaUHtn6VHp8/Y8aobfjp4Pi&#10;HAw4X2Ug1Gq119ULe11/f/+i+jNCCCGEEEIIIYQQQoZE47S1/v5/O37v3mfO3fbIpvTxRX/YeIAz&#10;4/+t8VczYJ/risZf006akj5z3wdT/4gR+64aN+6HjZsvLRpeDuEN5Pzzzx+4UwEHvEneQnAwnuUh&#10;C+BwNM0bBg528zx54HC+adOmFVcyiNPS0lJcHQT5ax7GMpAPB79K4JnnCQa6gYdIDxxAWwX3PE9v&#10;QDtAD2UjWKAOnqcyIHnbiqZFPAnc155lIL/nbQtxtEMKPQ+JsNHZs2cXV4OBXjUPnBmUjTwsYH8L&#10;Fiworgaxt26Xby7+Fqnn3TJp0qQBt6wVYL+7d+8urmQgn+cpE20AryZVkL/nBQppLW82XtuhjB07&#10;dhRXg/HaDu3TJni3LIM4nidEi3r9ekaPHj2uuDxAXe4xTz75pOlGCnVbv359caVj2Y/nqQr6l/og&#10;7m/atKm40pH6dRmrb6EMeBmz0MZvpJVsrgrKt0D7zps3r7g6FGt89uSHhzsPT39A8/YX8VIlzVsA&#10;eoGnH4/I+CzpCLqJeEnzvIR5RDwRbdy4sfhrMN64BtAHNSJtp4zbg9B0PH78+OIvHcs+I/I1sz6I&#10;eHm02sfzcAw6OjoatmShjX+R8cFqX8yNXtmRw4219V8krTX/eWNbFM2GYH9eGdb4IK1JDxfLftA2&#10;XvtY8kX6f8RLpEak/hj/tPwt2wTwHK7VX/NMWiYyduLdQ5MP/a4ZG/TS4t3K04ElnzZuZaz6o296&#10;8qHfePaHNYAkx/bt2137wPityWDZTQYHs3toXhgjawvoXtMxxjxPN177AOhIyifiRdGqf8R2Izag&#10;je3a/TKQT8sftunp7/bbb89rrIW2lGQ4aWxoYWJ+5StfOXCnAl7YpcW/dr8MDN5yW+8NGjAqy/U1&#10;gNFJLqphtBG39RrokN6iH53eW9hq9cRGwaOPPlpcyUTyt4jUAfqTXp6stosScQ0fiSOhyV0GNjp/&#10;/vziajCR9BEw+Ep9p97uO0855RRzx6zeNhPrcohGCv13dXUVVzKwj/b29uJKRssHtuG99Hh91Gs7&#10;pJXc20P3U6ZMKa5kEGfq1KnFlQzizJqFr88PBbJ7E389Tk/9xU3c0KovSM2Og7p5/RdoG96QL7Kh&#10;KOkfbffwww8XVzrePzhYoIzIhp0E5IZrcg9rsw+gfU899dTiajAoAwtPDTy3NrSsjbIoWhlau1Wx&#10;5s/IPxZF+q/UB3Bf24grY/1jTcS2IjawahWOkzgU/EMW2t/C6j8Y2730sC0vzrZt24q/BoN1iZfW&#10;sr+IfNpmXxntxcqbO4C1sEf7evKtXr26YUsWWj01vZaxXhqx2TfUsstoNooNWy+tJV+EyIuVJt/M&#10;mTPdl87Ipl8zWBtSWHsNVfcAG6pe/bw2svQb+ccArL01GawNK2A9j5QdsQ1Lvucb/EMl1ggWmN9g&#10;B0PB0lGk32Fu9Gwfa0dpY+WRRx5xNxStukXki/QPzYa0ja4yra2tqnwR24qg5dPd3e3aBjajm7Hd&#10;SHqvj1pgw2yofR8sXbo0/6PNwp9PDyWEEEIIIYQQQgghZIhwQ4sQQgghhBBCCCGEHFFwQ4sQQggh&#10;hBBCCCGEHFFwQ4sQQgghhBBCCCGEHFFwQ4sQQgghhBBCCCGEHFHYR/+T4STk5VDySIb7mtvxDDw9&#10;aV724AXB8/YR8XIITwTw6FAFZUc8OWneLJAenjwsoAPPyxy8IcCjYRV4iJA8wJVB3TRPfPCQ4Xl5&#10;QNmepynkA68cVSCf5ykJaTX3ylq+VTxvYFoZqLvnWlyzXYD0EQ+SmqeQDGz0nHPOKa4OUs//mbpd&#10;fq+4FKnX7ehjjjnm1cXlINA/Avb72PTp099U/C1S72Njt2zZcmtxeQDYhuc+2osjeYgpgzrA01IV&#10;tKnnFh1xPE9q9ThPnHnmmW8sLg/BG1/qtndsd3f3HxeXB6i3+VF1u3ltcSmCunmeBr16RlxzS27b&#10;0S7wMGaBsj0vlMhH80aDZ974ZOUf8XDn1R91WLhwYXE1GMi3devW4upQ8FxzeY98Z8+eXVw1h+bJ&#10;rvBwY2KNP54XUNQv4q1ImsOQNuLB1prfI14OPS+MAJ78IE+VCRMmNNrJwtJxxMMdbMCLg7lbkg9e&#10;5ry0mzZtKv46FM+DK4CXUansMpjHJDkeeOABNy3mVa0OJ554ols/eAPTxo+MVkbEy6El33B5OdRs&#10;VFpTVsH85+VvoY1PZbA+0uzPW/9Z3sa8dgPSurWMNbdF9GK598fY6OUheTcvY61dIq734eVV07G3&#10;dsJzLf+IlzpP9wBjsCZfpH01PLsCmHu9tTvGOG397JWB9YOmo+Hycoh3N8nTMtY93tyK+Umr26hR&#10;o1z5PA/PAHWQ2jGybmxra1Plw7q4GfvIaO3Q0dHh6g9pNRvw3isA1p6eDWneCCP5W3Ewbnv6u+OO&#10;O/Lex0J/JCTDRWhDC52jCozJ21DAgKctOmEQ3oQOo4psaGFwqYKyMaFbwNg11/7okN6iC7qZMWNG&#10;cSWjlRHJH4OFtqEFvEExomMg5QP5LLfjwJMv8kKt6T+jleGVDRBHsg2AZ5GXMk/HsNFzzz23uDpI&#10;s/mj7QL2u+uUU07Rff/Xeeihh8bXF0eH7CpFdI84mBQ0IvanbWh7WG2Xqcv32Gtf+1p7V91g586d&#10;Y+oLp0MERNnTpk0rrmQwvngbWsDTkYWmf+j10UcfLa50vLKRv7YoxTO8NFpoLxSe3QDE8TYc0Q4n&#10;n3xycTUYTz6rbmA4NrQ0GXB/7969xZWO9dIc2fDweD7li4xtkTK0TdPIZoS1aRpJP336dDeOBsYH&#10;Ly026zQi6deuXVv8dfj84Ac/aLSzhaWjBQsWuC8M2FT3ytBeeiIbWqNHj1blG64NLc1GsaHi1R/r&#10;Py9/i8imv0ZkQwv/mKTpyHvhBN74bLVPBGvTIaJ/r3xLv5H6Y0NVk8HTjfXcSwsicSZNmqRuWkTq&#10;pxGxa4zb1vwKMIdpaxCvDMs2hmtDS5MP/5Dv1Q1zo6Z7y24yER1rG9KRtsX8om3KaBs9h4tWz3Xr&#10;1rmbbtgM13RkPctE4mj1jKS12ieiv9tvv/3AhpZdEiGEEEIIIYQQQgghLzK4oUUIIYQQQgghhBBC&#10;jijs3+GR4aTxySF+unvhhRcO3KmAn97hW/Iq+Dme90kLfrap/aQbP/nzzjBC/pMnTy6udKSfYOKn&#10;mt5PuiGf9UmUVz/owPseFz9NlD7twn3vp6PQkfXZnpceZXjf4kNP27dvL64Go/2kNgP5YDsSKNv7&#10;2TT0532WCBkkG0BaTz481z7dgezeJ4to/7lz5xZXMigD541IeLYBrE9CrTMqQF3Hz2zZssU8p6vO&#10;0fV4h5zThfbxPke12hDPIp8samdNeOdfoH3w2YvDc3X9f7f4+xAC/euoSZMmHXJWFuT2PpdCHOl8&#10;sCr4ebwE0ks/Jy+DOFLfjJYdGR+sz1qtn42j/1n2ibwtkB5nTVh49bTGDuQvfSofBWV74xfi7Ny5&#10;s7g6CO57n1xCPnzyJoFn3uf8AGdVeGif/EfGJmnePxwi53RpNubZD8AYoRH5JBL1g64ttM8uvbEP&#10;WGOcdz4lwGczHpocOOPG06F1TpZnv8D6pC2j1cFquwzGYC1/bVwtEzluQbNxb10CrLpH2i5SBuxY&#10;aqPIGUvW+B3RDcYgr39oWG2XQf/Q8o/0TW98tnQUqZcVx5u7Ld1HdINxx5MRa08tjpe/1f/w3uSl&#10;j2C1rzd+Yu2iyRCx/cg5Vlr+VtkZ65NYq10ymJe9MjQbQ7/0xk88H6ptAIxNXh1wxq/0aSbW/F7/&#10;gG1odfDqBrxPQoGWT2TtY52Bh/dCTzdLlizJcwDP0HoBObChdemllw7cqYCG0zYtPGB02qIWRqEt&#10;6DMwSO8cHXQcafGF+96kbcmHensbHjB4r2MhjjZ4extmQFv0WPlmIvJh8JbO+ojU37IN6N87PylS&#10;BmzAO3hfA2m1s5AiZaN9XvGKVxRXMlYZHpaOIvKhbb2XWs0GcN97abFsrJn0kbphUXD66acXVzJa&#10;3YD1LAM5pLZDu1gHOoNI/YHVfz35IId08HmkbMSJjA/aZjbwxifreWRs85yKoP44eFoDZ4hYaJvR&#10;Uf1F4kgbbrgfOQNlzpw5xV+H4m34ogzPMQDiaDYQ2ayyZIjUL7KhpS3+I/lbZ6loGwFlImex4HB+&#10;KU7E4Yx1TtbPfvazRvtYRHSg/YOBtyEPrHOycH6mJ1/kDCjtrCysGzzdW+dkYV3opY+0Ef6xTNJB&#10;5KXU+geDyGYf5kCvDKx9JPki+VtE2k7TTcaqP+YVTz4r/4h9eOckWfI1274ezdqGdah3phn5rPpb&#10;zgQykXOirPEVc+tQ7TeS1jrjKqPlE7GNSP4WER1rcmBu89ZXmPc1HUXqF2lfrJG9s7I0sP5oRn9W&#10;/TLaWVmR+uO9TGufiG6+9rWv5TmYZ2gRQgghhBBCCCGEkCMLbmgRQgghhBBCCCGEkCMKbmgRQggh&#10;hBBCCCGEkCMKbmgRQgghhBBCCCGEkCMKbmgRQgghhBBCCCGEkCMK+/h5Mpw0vBzi1P7XvvYQ7/UN&#10;4A1A8tSFU/49T0nwEqB5WYKnAbg+tUDZXhnwdDBUL26QT3Nbj/pFPE15nhaA5C0B6TQPRRmr/kjv&#10;eckAnqcz6G7Dhg3F1UFQf8+tPuTTvBxCPs/LJNJ77rchBzxNVYnUH2k1D4l4NnXq1OJKJuLlEHYM&#10;9+dV6nXb+8wzz7y5uBSp677lqaeeWlJcDgK6Qb+00NquDPSk9Q/P/THiaN6Q8MzzYok4CBKelxbo&#10;1dO9Vwe0sQV0DG9CVWBXO3bsKK5kUHbEi5slg9e+QJPD8+AF+bz+hziWtytv/NTGJugVHmYsIvaN&#10;dvjpT39aXB3KUL0cgoiHqIh9a3EitmF5OfT0h7K7urqKK52heiECVvtEPBRF3NNrzyMe/jCGwI4k&#10;hsvLoeY+H3r16iaNLZkHHnjATe+tD4DWRl7fB5Z88J7rza8RG4eXVqmeES92ljc4uK730kfkg7dE&#10;aYxG//Pyt3Qc8cSG9a9XBuJI8kX6ljX3oH956b0+hHWFlge8W3r2Y3k5xDtHRP9WHaw28PIGVt6a&#10;9+KMtS6JeDmEXXpjLOqg1UNa85Wx7Pvxxx932w6yeTq0xmfLdjzQ7p588KBs2T9AG0kyRNYG8FCq&#10;5Y/7nm4iXg61NsK6y6sbsGTw5MO84pWxc+dOUVdevwQY1zT79vQCIl4O8f4q1dN79wDoA1ofiswN&#10;t9xyS8MLa52FdkwynDQ2tNDwF1xwwcCdCmg4adMBxu5tSMHgNKNAeixKLFC2tmHigU7hLeogm7bo&#10;aabsCJDPe2GCDBg4hwr0721oYUDauHFjcTUYb9K2dBQpG3iDC+wEC58qlm1lkNba0IJbdQvIFtnQ&#10;mj9/fnE1iJ31iedQwUts2bJlYt0OdhaXh+DpH/Vfv359cSWj6SmiP8tGI/bbDNDrGWecUVzJeDbm&#10;2RbsV9rURN2w6LRAHG0zPAoWXRaonyQHyo5suHkbUpb+8Mxz/Y+XfQ3PdoEXB/X8yU9+UlwdSjMb&#10;Wh6of7EgUdF0jPvehiOwNrQ820UZno0ijtb3I4t26x80Iu0b2VDQ5IhsaFkvVcO1oYX514ujgX+I&#10;0dKuXLmy0Q4WkQ0tjCFSGRH94aVZkw9rAk++iI3X5zgxn8iGljX+NJs+o20YRWzD+seAiP61ssto&#10;9oexyWsfq38Mh3zWGIKNzP8/e28Cr1dV3vvvExJCINPJPE+QQABRBGpsVcRetS3OFbSl4tBre1t7&#10;1bYOrbM4tLa9vdf2721rb6u21VZQFBGq2FqqiKCAaJlCQuZ5OichkAGS839/71kr2Wflmc7Z5yQ5&#10;8vvyeci7373XWs961rPWXnudd68H47eFtaAVsb9Xh4iNBor3wG/pFlnQiviG1b7e+G7ZN7IYG8HS&#10;rwkR/fBs6dmvyb3Hyj9S7+iCllRGZLGpqe0jZWh1wHOBVzfcn7U5TmRuElnQ0uoQsY1Vh0j666+/&#10;/siClm1FQgghhBBCCCGEEEJOMrigRQghhBBCCCGEEEKGFVzQIoQQQgghhBBCCCHDCi5oEUIIIYQQ&#10;QgghhJBhBRe0CCGEEEIIIYQQQsiwYvDDIhCNdpRDRAP4+Z//+d5vChAlANEWSrDTfyRKoRbJAOe8&#10;SAE470VTQqQDKRoBojtFopChHhKoN+zSFOixdevWdHQU1G3s2LHpSMayH+rtReNA2V4kIthOigYZ&#10;1U+zXwSktyJpAVwj+V8kLWw3f/78dNQXnDv77LPTkcyoUaPcKIeGnQ4+9thj30ufRVppR7XaSAwv&#10;ivZFWFwLXBOJZCdFOkO7e1EKrWuQL8QD4e1L0LciEei8KCsoX4uIgnbxouAByTbINxJBzouiCiTf&#10;zXjjC+yP8OclKDsSYdKzH7DqqY09GWtsR9+xQB3Wrl2bjnS0KIwoY+7cuenoWHBei8KLsiMR+CL+&#10;p/VRhNb2sMZOzzdQttS3SrT2jUQptO7vkQh8TaIcRu4rVhTiSITiiA20SKTevRE88sgj7XaSQFhw&#10;Dy8KKtD8RJoTlaxbt07VLzK+IMKulj4jRcgGaF/0UQurDhH9IvM3LVKrFcEwI907MhH/iPio1j9g&#10;d8/2sK9m40j/Qv+w2ghjn6aDd+8Alo0w9nr+4UULtCIgR/KH/2jXeP0LETY13Ty7Atw/vGswBmtl&#10;aP0uc/DgwfTpWDy/igL9vTpoWPpZ7ZKJ1EHzj0jfgH9rOiC6necfkSitGoh86s1NrEiBkQiiEd02&#10;b94sloPnMi89+oBWB8uvM5E+pM29I/lb9ovcu+pRDn1LksGivaCFzvWiF72o95sCNJw0OMIZIwta&#10;2sAKh7ImBMBKn9HywXfeggDy1yYV1rn+gIcO6cEN9kPY4oGCAdN7oEanlB6I62j2Q/0xcDbBm9Q0&#10;sXFEPww8ixYtSkd9gW7nn39+OpLBNRdeeGE60pHqCbt6i00WaBM8cFhE+pB2DfzHW/DFNdaDg9e+&#10;KFuaNKBdPLsibbohqFj1h3/MmTMnHckgvfTgErGNVrcS66HZOgegB8Kfl6DsiG95+SMfabE9E3ko&#10;0/B8A3W7//7705GOVYeFCxemTzKa/l69MxH7aePrzJkz0ycZz3+a2D5j6RdZcLMWVPDA5tFkQSsy&#10;6YaNtGsi6SPX4B4jXaN9X+eOO+5ot8FAmTFjxqDUQePee+9V9YuErl++fLlbv8mTJw9YP+vBAf13&#10;MMrW2tFbLPHAYrr30BlpO21hLfJQZREp2ytj48aNqo3wbDAY9bfwfKDpQ6lVB69/WP4T8Q0s2njX&#10;YH6kleGlx/xBS9vUtwYDy75YhIaOFpHxS7umqV/iudObl+OPrV4dNP+N1B9zi4H6BrD6TmbDhg3i&#10;dRH9LB+zfDOD+ctAy8AzDeafA8XSPVNf0LItTaodP/ro7O67P/7t+7/yoW9fUr2+LS9c+I5vX9vd&#10;/e3rurv/IV1GCCGEEEIIIYQQQo4TXNByGHl4BH7Tdxmko0rSUbX+rS7r6elZli4jhBBCCCGEEEII&#10;IccJLmg5/Oi6/1vd9eW/re655drqwdYxZFX7DCGEEEIIIYQQQgg5EXBBy2Hbhg1V18ZVVdeWdRW2&#10;FoX4W1gSQgghhBBCCCGEkKFi4Lux/ZSz4x+vmjNy9Mh/WLHz8TFv+OJ/LevZd1p1+M7eKGyTF02p&#10;3n7P+7CZ2oorOzuXtL/0aW8Kj81VX/rSl/Z+IyBtcIdN0SIR6rTNZ7HpmxXJAiA9NujzkDYghs7S&#10;hsp1kL+2KTk2zWu6KTrApnmIBlSC/L1N4WEjLZIVNrXzIiUhvbdxNfKRImFBvylTpqQjHW1zQdjW&#10;27QPabFB4UBAWi8oAfxC2zjaOpfBNRdffHE6Uulq1eFV6fMRWu02sWX7r6RDkVb7dLfs9Mp02IdW&#10;35iwbdu2r6ZDlcjmjVJEMviGFykK12gbs6N9I0iBC+AXF1xwQTqSgV96G3dDP2tT+NmzZ6cjGaSX&#10;+he+H4y+hWu0aHDQD5sWWyC9FNgC30c2hY9s/G1tvD/QjTOhH8QCea9YsSId6VjREufNm5c+yWj3&#10;J+jmBcsA3vivtQ/w7o3A6kOe7wJv41mAjVtLUG5k3NWiRILIpvCt8St90tH8JHLvseYPuDd4YxTG&#10;d++aJpvC33PPPWr9Im0X8QEtSh82PPb64He/+121j0f6/sqVK90yEFhAspMXcAFI87oM/NorGxsv&#10;a/OTjBZYILIpvFUHrV3qQDfPh+Djkh5I56W16h4pG1HCrGswhmp+EonSZ22+7bUbsMoH1twosrGz&#10;tSk85g2WfyC6uKbb9OnT3frhucTTD+OrVobW7zIIeqOljZStPZdEiURB1uwb6dcISGL5BsB5r49r&#10;WON3ZNPxyKbw2uboeG60xkaAebdWN9y7PPt5z+ZA2xQecx8vf4yd2jWRexd81CtD6+MItOHlb7Uv&#10;dPf6x5e//OU8R+Km8Bqjxoxq75014pSRy+5/fHz1yL6xFR7pIU3i8aFx0EEkgdOg8SVBo1uSBwxJ&#10;cG4wBHlBx1JQp7LM/oqUb3/Fc3wPqc5ZJJvXBdfgxmEJ2rjMN0sEqc4Q1Fv6vi6RazRpmj+QbFaK&#10;ZJe6tK55ojWA31pKK/vb2oXYPNG6sd0qye7du2/DgGwJ6iF9X5dcVwnp+rpY+Wc7WmL5vtTfSsHN&#10;cqhFalPIYIGJgSZSuaU0QWq3uqCN8NAiCcaGJkh1KSWC5BdZpDzrUvbl/opUZikamPB7IumcpbwP&#10;lyK1Zyllf8xi9cs6Utr+iGSvUjRQx/JeVYpktywRJH0GU7z7j0fkHqfZKZJWGg+zSDYtRapzKVI6&#10;SEQ/6xqprFIiSOmiAj2kfgeJ1C9SvpYPvvewdABSeXXx8PJvQtR+JwpPPwucl3ymLpFrpDbL4ukn&#10;9cksEdtLZfZHvDJQv/r9rhRpzKtLhFxOKZK+pUh2yxKxX0S0ciKU+tYloh+uGSjSXKoUSa8sEaR0&#10;UYkgpcsSsV+dEztSEUIIIYQQQgghhBDST7igVbBjxx1zurvv/nb3kl/5hxv+pap+9L0x1Qd/9znV&#10;/3zjRekKQgghhBBCCCGEEHIi4YJWwahRp46pqo7LekaMXLZpfVV17zilOv/sqdWShfoeF4QQQggh&#10;hBBCCCHk+NFs06GfQu7/+19Z3HHKKQ9vPzCu+sRDv1hNHXeg+uDLV1Zb1h2s3v6K1e1rJi6aUr25&#10;wabwL3vZy3q/KcA7u9LGxnjX2NvUGO+a4n1nCbyL6r0PjPTe+9DIQ9ogGfljczkL1EHb+BZlexuX&#10;4l1gbVPgOpoNsI+KBepmbco9xtl4GOkj+iGvErwH7G0qbekQ0Q/AhhbQAxtclqDtsLmmBa6ZMWNG&#10;OuoL2mTp0qXpSEYru07Lzw627Py9dHiEVv1HtfznOelQBGm7u7uPSZsY1crXS9/e3NMC1wy0f8B/&#10;tI3jkR7nLeAD2hjh+T7yxz5TFshf27gb5yIbX5fvu4NI2bgmsrG4FtQC+mGvKguUoW2s7QVEACjD&#10;w2pfaUP/DM5rbWjpXQd79VhAf6v/WeOzp79ne+D5N5DujdAbY48Frpk/f346OpaI/2FzUw+tDhH/&#10;sVi/fn36pOPVAWgb+3vjGrDuL5G+Hwk4o41fUiCVEuve691XwMyZM9MnHe3++R//8R+u/2LjZA0r&#10;WEQm74ViobWDF3ABWDaO9F/0wcgYKBHJH/NmDZTrlS3de0q0oCKRfYKs8dWb2wJtU+qM1f6WbTKo&#10;g2ajSNATa+PrjHY+EtTByht92zpvbcoeKRsbSnt1054rgLextuU/XrAbELk3WmVgXLBsYAX1wNjk&#10;le/ZDqCe0nXocxHba/pFAiJEfBf3NykffOfl79nXI2JjBE6S6qAF2qhj5e3NnQDG54GW0XTT+Yht&#10;brnllhxYaunAW+GnlHs+8azF1eGeh7dW06oPVtdUs05/rPrsc2+rNq47WL1xkBa0tCiHaDjpwQBO&#10;F5lwNcUatAFuqtbEzAJ1mDp1ajo6Fq9sTBikKFJ10CmkRTPY1YsyZ9VNy7dORD8MClKkR+37OtY1&#10;kfQYVLybJ+opRYPE914UKC0tQNs+7WlPS0c6ng9YeJPGiA9YIH0kEqC2oOXZ3tIP6bWHqQzsLz2w&#10;It/IgocHfMxa1Iy0nXRNpG6ow7p169KRTuTBVUOzk1dvEKkDrtEeXHHOeqjAec1/cM4bd0Dkocoa&#10;ny2ggxWJz4tChvTegi+u0Wwc8T1tQR35egsmuCay6KDZOOKXVv1Xr+6ddzTlnHPOaftzSSR/66HR&#10;iqCWiVyDBS3pmjVr1qRPOtaCI/qvV3bkGq0MRFnC+DFQEKXNo4mNIw/1GzdubPu5hNYudbwFc6Bd&#10;E9EP8xvtmkjZkQU3rX0jtrf6r6V7xov0aOkfyd9Kj7HNKhtEbKyBuTPmJxaW/RBB3epfc+fObddP&#10;AosNXtle/sCKwui1nZU2YvsIlo96NsD9WbMf/pjizW0i/UNbsPUWcoGVP+Ysmu4ZLIh6ddBsoC3E&#10;1bHsF0lvRcHMaPlgQc+rv6UDFqu8/oH8vfbVxodI/TG30OZw+EO2N/bgD0pp7GaUw8yOHf84p7v7&#10;2m+f8eLf+ocvf/c51Q8felb1uy+bWb3x5+WH9IGCFel///d/FwUNc/vttx8RhKImhBBCCCGEEEII&#10;+WkF6yE33HBD9d3vfrfPmogk9V/WckErMWoUflPfcVnHyFHLNu6YWu3aM7k6e/aYauF0/6fy/QEr&#10;xfglgCZY7c8y0F9DEUIIIYQQQgghhAwHsBaCX07i18v1NRFJ6r++44JW4s5Pvr+66//7UHXfDZ+p&#10;qte8rNr7/Oev7+jpuey0xza8Ll0yKOBd3Re84AWiXHbZZdWzn/3sI/LMZz4zpSKEEEIIIYQQQgj5&#10;6QPrIdhr/DnPeU6fNRFJ6vt7ckErsWfVg1XXyvur3ZtWV9W82dUTM2fuu7Cz89ZpO79zR7pkUMD7&#10;qNivQRLsQTRlypQj4u09QgghhBBCCCGEEDKcwXoI9m3GHmn1NRFJ6nuI2Tt9/ZSDfbNGjhz9D/i8&#10;5cE1Y/72le9atueUMdWNEy+qnjx44PEdK3545+mnjRrzzPPnLju4/3D14H29GxeOOm1UNfPi+dWo&#10;sVMff/qbPnNnR0e14bNXTLy6fVKnvSk8NnF75Stf2ftNATaGkyIOYcM0b1NuYG3uFtm01Is2g83d&#10;UjSBPuB7bP5mAd2szXG9jX3xs0JvY16UIUX0gX5eWthHi5Tk6Q6gnxflEBvrSRsHa9/XgQ5aJESc&#10;0yIcZSI2QD5S8AF8r0UwzKAOGFwkMOCcffbZ6Ugnsrmzdk1kU3wtihFAHS2Q3ou0h2uszbEt4H/W&#10;5t5epCXYX9qUH/kOVKcSqW8BlO0tvuMaafNKfI9NPy1Qh+XLl6cjGeRj+Y8XaQ5tt3bt2nR0FOSL&#10;m6sHrvPAz6M1rNfLoZu2MSbORTaVjtBkU3hr/I9ECZN8o0SzgRfFE1xwwQXp07FI7V7Hqx/Q/Dji&#10;38Cqf2TTdm9TffCsZz0rferLgw8+2K6jBe5Pmo9HIk3hvHeNtvk4/NvTD/XXrolEgpo1a5Z7jXb/&#10;/OpXv+rOr6wolJFgJRjbPP20a7Apt5cWr3ho9sOcYKC2qaPlEfEfy/+8vgm0KGZ1tE3hI7a3gnpg&#10;7ujNL3BvsHwc44OmgxXBMGNFKotEgcP81rtGA/MSTz/4j5Y/zln9y9oYPOJb5WtLEtbG5LCfpZ/l&#10;eyjbGzsi90/4l1YGbGD5H8ZH7Txe+/Jsg/p5/q1t/o65qVd/PFdo+Uf6VmRTeM1GkbmFZb9IejxT&#10;ezbQokFiXPTqb4G0Xv+wxp5Mk03h0X+1uTvaztsU/lvf+taRKIcDt8RPAXnfLMiIUaOX7Ww9r+7Y&#10;uK/acv9t1Y4VP8QKwWWP739i2W13rap+cN+a6tFqS1t27V9f3X/bbdUj9/749FY7X9ZqsGW9OcaA&#10;g0gCp0HjSxIBzimJ54wA10hp64Jr4HilQPcI6LQDFdhAKrsupT2zQHfp+7qUda1LxH5A0qkuUrkQ&#10;qcxSoIOUFoLz0vd1wTWlT0miIV1bitRuWTAoDYbgxiSJVGYpFnVbSxLtH5JdIFKb1AXppXpliSCl&#10;Q70lfQYiUntkKW1RimY/fI/JtiWY0Ek2qwvyKtu7LlJ/rAvyaEKpTyllveti+U0WC6k+dUH5Q41U&#10;bhapPqVI6eqCOmjfR8jtUArsL/lLKWWblWL5t5RfKZJu/RHJpqXAXuhLpWi610XSOUsElC+ljQjK&#10;l+pcSukbWUo7SBJBSgeJINUrSwSp3FKkvCHStaVYPmDZNouUZylaGRGk/LJIdS6lCVKZpUhlZhlq&#10;pDJLkXTOEun/kWssKftqKZJeWXBe8rks0E0jqreUb10svPRlWXWR6ltKpA5ASgvxkPwli5RfKU2Q&#10;yiwF9ZPsCintMFCR6gWJIOmcRcqzlGj7SkhllmLlDySdjqd49S/HilLqPKUXtAghhBBCCCGEEELI&#10;8OMpvaA1btyhDT09+IVVdVlHz+HLeqrqssMtaZ06Ii98zpLX3fg3/736zEfeUJ1TvbgtF898TfXB&#10;G2+s3v7pv9jQU/VcdqhjxKBuHE8IIYQQQgghhBBCdJ7SC1ojRrxmX2fnFbdCFl/yu7d+rqpuvaEl&#10;rVNH5LpPvuGO515yZvUzT1tYja9mtmXSmLnV+c99bvW05/7cvs9d0XnrP10x4U7kRwghhBBCCCGE&#10;EEKGHr5ySAghhBBCCCGEEEKGFVzQIoQQQgghhBBCCCHDilj4tqcw627/3THjxkx71pY1+6tfe+Wa&#10;9ndT5k+p/vu978M7i/uumBB+3fDMlqxEiM+XvOQlvd8UYLd/LfQ3wnN6IOqDBNIjWpgFog14ob8R&#10;MUEKkazpXQfXWKB8D0Rk8pDyQbQ3hKW2QDottDZ012xbx7MxQES4EkRymDBhQjrS0WyE7yPhYcuI&#10;ECWo4/z589PRUaAfwuNaIO/p06eno75E6gcbI7y4heXHCGvrofUh+HUK+6qCazZv3pyOdCQ/R9ot&#10;W7akIx2tfaP+IYE8I2HNPf+BDgsXLkxHfUGdvfEJ10g+BNusXbs2HcmgDghv7YHwzhpaSPY6kv2h&#10;d2Tc8WyMvC3/wRhlIY0bmYhtxo8fnz7paPWEDdD+Flr9kfaMM85IRzpe/kCr55w5c9InHSusvjbu&#10;10E9PCT7IR3u+R6Wb+zYsSN90jn77LPTJx3t/h4ZmxDWXCMSGj/Sh7T7E/qO1DfrWOP3zJkz0ycd&#10;L39w1113idetWrXKTW/5X6Rs2NezsXb/jPi3de9FaH0Pb24BtDki0np1s8a/SHqML941Wjt4cwMw&#10;efJkNf+uri63jT37WenHIFi7g3d/idjG0gH3Fy0P2M+rP9DSQ3crPeYVWlr4nFc3+HcT/TCHsdKj&#10;72vnI+Mixm1Pv9NPP13VD3NHywa7d+9u10Ei8twTefaAjaUy0G+8ez/un5r+mPd7tmnStpbdMpj7&#10;anWIzL3RPzT7Z7Q+YLV7xqp/ZN6F+4dnQ+gg6QH9vDKsvCNlf/3rX6/27NmDj0v91iKDRXtBC5P7&#10;X/qlX+r9pgAN7z3UW1gLWt5DBTpM5KFemhxBb++BCU6p3VStc5lIHZCPNIBgMhSZtDcB+nmLDpp+&#10;kXbX0gK0y+OPP56OZCL2w6Rq0aJF6egokbqhDrNmzUpHx+IteCC9tiBWR8oH9cdN2QJ10B4skd5b&#10;FIB/Rha0JP2QdvXq1elIR9MPuuPGb6H5R6RvWb6VQfuce+656ehYvIkP6iAtOEG3n/zkJ+lIBvpZ&#10;D4QA+c+ePTsd9QXt6y1og8jCg0REP+iwadOmdHQslv2sNsS5yILH1KlT06eB4eln+Y+3GB4BZWhj&#10;+NKlS9MnGaS1Fk0jk/Ym10Tqv2LFivTpWCILCsuWLWv3AYs1a3r/IFeCB24P66ER9xWv7MiDpbZo&#10;EVmwsGyEP9J46SML3rfeemvbl0oi/c/KP1K/CLh/SvlE/GfevHntMV4CfUeqd53B8gEN64+tTfKt&#10;o7UD5gZe/S37rVu3rj3+W3j2sxb0Ira37DcY/of5q1Z/3Pe8+jdpQzx7aGVH6oa5o9e+Tdi1a5da&#10;f0v3TEQ/Kx+vDMxrtflFRD9rwS6j2QBjs7eoZ/mGZdvMUN978Ed2zUaYF3m2wWKMVweNyIJR0z8G&#10;RNpXywfzBm/uFMnf4oYbbjiyoGVbghBCCCGEEEIIIYSQkwwuaBFCCCGEEEIIIYSQYQUXtAghhBBC&#10;CCGEEELIsIILWoQQQgghhBBCCCFkWMEFLUIIIYQQQgghhBAyrLC3tyeDSTvKISJpvfzlL+/9pgBR&#10;AqTw2IgAEImCgGgOEsgX0SosEOXCi3IIPaRoBMjfCx0M/a1IK03CeteRIi1EohxCPy1SF/KMRAj0&#10;woPDxlu3bk1HR9HavQ70Q4jagYJ288LrIhqFFv7di1SBSBtWlEOvfWG/8847Lx3pSPnANtu3b09H&#10;MrCxFkkS6b1IULhGars6sLEULQZpI1H2tD4E3SNRDqW+ie+8sO3QD9FiLNA+z3zmM9PRsUj9rg7O&#10;S1EsYS8rwhtAHbxIbMh/xowZ6agvSO9FIWwC8k9RVlRwjTUGIVqNhdZ/0HZWBL+MZpsM9ENeGpZ+&#10;SGtFWfXqBhApyAJlaJFCFyxYkD7JIK3Vvz3fBZFrtGiGkQiJGzZsSJ+OJTJ2PP3pT3d11Hz0kUce&#10;SZ90rPsTfMsrGz7gXaPdfzEuemmt9o2UjfuXd83tt9/e9qWSSJRIa3zVIkT1l87OTjEfLwIysKJY&#10;RuoXibSH8wOtpzW+Dlb7YgySrkEUOKnd6yxZskSdn65cudIcWwH6lxWtzIsi60U6w9xeq4NW7/6A&#10;5xpNB8zNPPtZ6b0oaPA9La11LhOJIqhFAQTWOYD+p+WPPuvph3mn5z9WNEJE3rbKQJRWLf9IlEM8&#10;13n206IR4pnBuz9avjHUUQ69ZyaANtT6vtX2GUTAHaj/wTZa2RnM/7X8Ma/02jcShVDzMSsCZMby&#10;H+jntd2XvvSlHOWeUQ6PN2gcNLAmGmhwSyxQ5mAI9EPnkUS6vhRJ7yylHSSR0pUipYuKlF8Wqc6l&#10;YOC0JE8cJJHKLAUDtyZSfeqCMjBoeyLlDcGg2EQwIbME10TQ7IIB3xMpbZYIZZtJIpULka4tpQlI&#10;L7U7pCxHEknnUiwkm5aiIfWlukTrYIFJkyUopwlSfUuxKNusFNzYNZFsUYqUZylSuixlm5Qi5Zcl&#10;gpSuFMmmEGkcK0WqU5YIUrmlSHaBSNeWIqXLEkHqr6VIeUOka0vBxF6yKySCZPdSNCRf6I9Ad08i&#10;SHlDJJuWItV3sEXyK4h0bSlSu2aRrh+IAEm/iEg+maWcq0gi5VmKhpRfKVJ9s0hlleIhpckilVmK&#10;lC7LYIB8JLtAIkj9KouUZ10kn8gyWJQ2q4ukU12A1CZZpDrXRSqzPwIdJNtkkdL0VwZKaStJTiQo&#10;X7JZXYDUrpAIUrpSNKRrS7GQrh+ISPc8CJD8pS4WyFvqE3XBNRkuaBFCCCGEEEIIIYSQYQUXtAgh&#10;hBBCCCGEEELIsCL2mzgyGLT30MI7yVdddVXvNwLSXiL4WV7+aaMGfno3YcKEdNQX/GwS7+laeD/9&#10;y2j6ea+M4WeBeM9WIlK/CMgHr6+VIG9vHxLop+2ThZ9Ozp8/Px3JRMpAO2j7YOWfZ1poeyyh3ng1&#10;wAL1w7veHvCjEnwn7X9Uou2Vg7qdc8456UgGZXj7/MB+2j5vEftpPo7vvf6BsiPtq+2VUv9ZrIa1&#10;z53WdzKoA8ovsXTKQDdr/7OMpgPSz507Nx3pSL4fsSvqprVdHW38Q9rI/oCSD+B7a+8/oKUtkcbO&#10;DPZC0ED+GzduTEfHIvXZkib+h/Kt17I8G3njDtJ7PoprtHuEt7+hpT/OSf2mZPbs2emTDPJJ+zgM&#10;CGsftKlTp6ZPOtr+SXWWL1+ePvXFu3cAa2zG3pFe2ZH9H/Mr+QPhoYceareBxOLFi918rfQZbR8n&#10;7LEUQdMh8spjfrXYAvdA6ZrI/oHWHlgY972yo1sGSETGTmufLIx/nn4R38IYJPkA9t70xljr/oJX&#10;2r2yvXvMlClTVB28exuwfDuin4c1f4/Y3qo/0lrpPf/0yo7sMSc9V2SwnYhVhlV/+L437kTGZ63v&#10;A4y9VhnWPmORsSmyT5RmA9zb4H8WXt/w2jdiP81G2LvWe7awxr7I/lORsVPbRyx679Da19MNIK1n&#10;Y7SRlJfllxnrGtjG0/FrX/tavjcvtUsig0l7QQsPXVdffXXvNwJS50aDegs+cDpt42h0aG/TbOAN&#10;LHA6DN4leCDwbgrQz3pgsm4YUTQ9YDuv/tBP2zQcdsGk2AIDCybFFpF21IDtrQd2z36on7doodkP&#10;A868efPSkY7mPxhQL7roonQkg/ppmypnoN/OnTvT0VGQ1loQALCRdmPEOW/Sj7IjC1raNd6ClNW+&#10;wOubmm9F9IZvnHvuuelIxvIxpNeCCWS0tsP33mIG8OoPNB+A7t5ig3ZNxDci1wDLvy3/hY0efvjh&#10;dHQsXr+x2q4OHpokvPp5+Wv5ZpDeWrDLaH1ooH0DWOfqnHXWWemTTLQOGtqG98C79wDvoQr86Ec/&#10;Sp/6Ekk7Z84c9Rr8scNL7wXdANqiSuSBRKsbwIb5GKMs7rjjjnYbDgRrQ/+MZWPvgQ1E2kgjsmBk&#10;LWjhvuSVHSlDI+IbkUUli4j90H8lH1i4cKH7ULtu3br2OC0R0d3bmBx/MNJ0wKbhnu9aD43WuSiW&#10;D0c2Frfq77WddT4ydkT6n3UNFlut+lnnMTfT/CbTtH0838KikuZbkQWZyDWaD1hlZ5r4BsDcZKB1&#10;wB+y8PxigcUUrQ0jton4qLbxfCR/y/8iZWMx0uu/mg0ivmvlH6nfTTfddGRBy9aSEEIIIYQQQggh&#10;hJCTDC5oEUIIIYQQQgghhJBhBRe0CCGEEEIIIYQQQsiwggtahBBCCCGEEEIIIWRYwQUtQgghhBBC&#10;CCGEEDKsGHjoBNJf3CiHiAYgRbtCFCYvEgyiCWihtRGBb9OmTelIx4tGgPOImFCCKARe+FBEMbCi&#10;aHlRuCJlaNcgkgMiwVigbuPGjUtHfUEUrXPOOScdyaDcFStWpCMZRIHQQn+PGTMmfZJpaj/Uz4qi&#10;B6CfFOUQZSPKlQcijkjAfhdeeGE6kkEZXmh86Kf1A8kv68BGVqQaL9IKyvbCs6OfItqRhBcpxWof&#10;6A6x0M7je83nMijba1/ko4UHh+0uueSSdCQD+0lRDpGvFyEVab1IiKgDoq1JIP2OHTvSkQz0aBLl&#10;EGV4WD5q9U3kvWbNmnR0LIMV5RCRziSQ3hp7cd66P2ntkkH6SKRLLRKONu5kkL8V5TASNhuRziyQ&#10;z5YtW9JRXxDFx2P58uXp07EsWrQofdLBvQt9wOInP/lJ+tQXjM9eWviYds2CBQvc9NrYUQeh0yUQ&#10;vdnLH1GM0QYSkSh9kSiHGMOlfLz7ArBs7I0vINJG6B/SNdK4VmJFOUSUPq/sSBlaH4xE2rL8T/Ob&#10;Ohh7vTqg/0o+MHPmTHXsycAHNP+JRDnE+Gf5H/qYNkeJRDm07k+Ye3q28SLBWvnDt7z6N4lkZ9U9&#10;EgUPY5NnP2vuiPa15o/auAG6uroatV3Gah/LtgD3Z4wvEpEoc5H7J+wj2cAqO2PNXSLjYqR9tTpM&#10;mzbN1c+Kcgi/8cqOzM1wD5T0aBrl0EsLIlEOEa1T8kFEpvbSYvzRronU72tf+xqjHJ6MoGOi45eC&#10;xkaH8cRCur4UOKQnUjqIh1Y3COoXkQhSOgjK9wQdR5MIUp51AZpNI0j16o+UbdYfkfQuRUqXRbq+&#10;FMlmpUj1gkjX9kcw8bEEgzomJp5IukGkMvsjkk/WxULqc6VIbVYKHjw0kXSOCm7UnkhllmIh1Wew&#10;BPaX6lVK2WZ18ZB8arBF0iuLVJ+6SHbJIuVXiqRPKRqSPv2RCJLOpWhIdSnFQiqrFKlepUjlQqRr&#10;S5HG6ywRpDxLwUOFJJLOpeChGX8MlGSwkMqFSONpKVK6LJItSokgpYM0RcqzlAiS30Ike5Ui2S2L&#10;lGcpEaR6QaQxrZSmSDrXpSmSzlkiSDrVRbJbXYYSaUzKAiR96iLVpz8i+WRdLKTrS4kg6RWVpkg6&#10;l4JyJN8rdZFEyi+L1J6lACnfukjpINK1/ZEoUtq6DBVSnQci0FFq3whSfv2ROrHeQgghhBBCCCGE&#10;EELISQIXtAghhBBCCCGEEELIsIILWoQQQgghhBBCCCFkWMEFLUIIIYQQQgghhBAyrOCCFiGEEEII&#10;IYQQQggZVgxt+AlS58yWrOzs7Kze8pa39H5TgEhdCH9ZgigvU6dOTUcyiCighT7HuUhoYy+8OCIK&#10;IAxnCaJNWGHnAdLiOglESIiELi0jGpTAflLo9EiUCNh49uzZ6agvSL937950JIOIKlLblSBiWwns&#10;gtDQFjmKhAS+9/QDqKMF7Av/lEDoVwvUa8mSJemoLyj3nHPOSUcymm/VsfzEqxvQrkG+Xv9A+27Y&#10;sCEdyaAduru709FRUDeEdraw6gYQQdEC6Z944ol01BeExbWw0mbgo+eee246OpaI/0n9F3Z98MEH&#10;05GO5pcZ1EGLdIhzXmh8XIOIaiX4Xut3mcg1AJHYJJDeG/+0/oe0XoRHXPP444+nIx1rfJZsUweR&#10;QCWQ1vMtXBNBuj8hbY5mpeFd441tYPz48emTDMqQfAzfI6S/hzX2efd+IN33Sqw+4N1bFy5cqF6D&#10;sclL/4Mf/MBt50suuUTMB+OXl781/jzyyCNu2d74AKSxHXh9A1hh/9HvvPrh3uVdo9UB6by0U6ZM&#10;Ua+JjB2R+Rv6maeHhjWGoO94+e7evTt90tH8ODJ3tnR49NFH0ycd3N+08RdYPhbxP4zPmn4R//P6&#10;jzUGROYGln7e/c3yq0jbwTe8+uHerbUPyrfazpobwDZe2V79gZUPns0Gqp93bwUR/aCDNP9Gv7F0&#10;A2hbrX3RdpH5mQfmFpIe+E4rO2PZHn3fK3/ixImh5xeJiH7oW56NLfbs2ePaGM9/kh6IMuzVDfct&#10;zUbWucw3v/nNPMYutS1BBpP2ghYebN/+9rf3flOAGxMmXyW4WZx11lnpSAY3/DVr1qSjvsAhvIEJ&#10;zqg9lGS0a+Cw06ZNS0cy0MF64IxMiKTFoDqwwdq1a9NRX7zFEuSNSbsE9F6/fn06koF9u7q60pEM&#10;7Cc91MJ+c+fOTUcyGFC0iSXOYdBpCga9WbNmpaO+eLbH+QsvvDAd9QX10xa7+kPEjy00H4D9vAkv&#10;yvV8APpJDxVo9+nTp6cjGa8NPf/V+hDK9habkdarP9rwec97XjrqC2yzatWqdKQj1QF966677kpH&#10;MqjD/Pnz05GMVQfNNnVwzUB9K5oWN3eJiP1nzJiRPvUFab2H8cg1Fkjv2Q+TMolI3YA3vgDJfyK6&#10;4RqrfTTd6wy0/+H7lStXpiMd6w8aEf1WrFiRPg0N+IME+qFE5IHm3/7t39q2sLj88svFiTfGHq3s&#10;jPXQfO+997plR8qILBpqWPpZD/OZiH7aglskf8zftIeeHTt2pE860YdaTw8Ny36RfLdu3er6gJbP&#10;zp073bSY12v2i5SN+R/aWCOigwXmnQO1fQTLxyK64w8Gmv2sxWBgpcW9xys7co3Vvl7/svpG5IE9&#10;0resOmDuYN1fIzpYRPTDH2Uk/46Ma9Y127dvd+dekTK0RclI3Sz7RRaDvPYBmFtIZWgLcXUi11hE&#10;bDxu3DixfbXv6+C5Wcs/4pvf+ta38v1h6cBrSQghhBBCCCGEEELICYALWoQQQgghhBBCCCFkWGH/&#10;Do8MJkf20Prt3/7t3m8K8Mqc9FoTfo44b968dCSDtNoeP5Gfk0auwc82pf1G8JPCyD4f2j5A+Emm&#10;9ZNygLK9vYDw89BNmzalo6NE6oY6aK/14OeQ3s/uI3UA0s8v0b6LFi1KRzKog/bTa9R79erV6UjH&#10;2yMNP0vVXjn0frKLOlxwwQXpqC/I13ulEvl7+yRpr+UhrbdHFdB+dgvbej6CsvHTWwtco+2hFdkD&#10;yvIfbf+lDNJLe3VEbIO03mth8FvscSOB/nH//fenIx3J/kh73333pSMZ1GHOnDnpSAZ10PbLwDmI&#10;x0B/lm2VXUfrf0hv7YOC+mv9B2m9141xjfe6LLDGB+lV8zrQUQJla3s71vHyB1IfQv7eHjW4xvrJ&#10;PH4W7xHZQ0t75XDdunXpSMd6rTCi31C/coj7k9bGGPu1c5n//M//TJ90Lr30UrEPwi+9/K2x84EH&#10;Hmi3gwXGN6+MjRs3pk99sXwrY40Pkb2lIjbQ9vCM5G/toYVX5jyQ1isD9yHpmsjYaV0D3b2xO/La&#10;H14Jl/SLvDKH1xU1HTB39NJj3iXNDTOWDijXsz1emdauieyB5/m4NQbAL736W68NWvunASttZP83&#10;3J88/fDsoZXhvXJo2SbySpX3Sj2wrpk8ebLpW3iu0HSI7M/m6Q/QPyQdIuMa0K6JvA4H39faLqP1&#10;oci9zWpD7J/p6Ye5nfZsnMGzhQR08/SzfDdy78IzjVZ+Rttjztp7LoNnDy1/yzcz9T207JLIkIDG&#10;00RDurYUNLwkUeDcnkjlRgR6wLElQYcsdZYkd15LMGhK4oH8pfpmiSDVrZSyTlmkupQi5QfBOdz0&#10;PZHqFRUsmnkilZkFA5MluCFLflMKbrClIP8IUn4Q2B83Lk9w8/VESgeR2q0UyW+zSHnWBddIeULK&#10;vAYqFpLPlFL6RBapTUqR8iul7FNZQNmXJJHqHBUpv1Ik3bJI7VYXqc2zSPqUItmrFEmvLFK5WZC/&#10;lCaL1J6lSOlKkewCaYpUVilSe0ZFslkpFpI+x1skf8kSQWq3UlDOQH3DEiC1S39FQyqzFAuprFIk&#10;e5WiIeVXiodUp7pIeUoi6S3lV4qFlOdARNK3P6IhXSvJQJHyKsVCskUpUp51sZDasz/SBKkupUj1&#10;KQV6SGNTRKT8+iMRyvt9XaQ8S5HsAokg5VcKKNsVEkVKGxVJn1JwndR2QLo+KshDumfWpdRXEilv&#10;CJCur4uFdH0pUrmlaEj5lWIhlVVKHS5oEUIIIYQQQgghhJBhBRe0CCGEEEIIIYQQQsiwggtahBBC&#10;CCGEEEIIIWRYwQUtQgghhBBCCCGEEDKs4IIWIYQQQgghhBBCCBlWxEIokMHgzJasRPjS173udb3f&#10;FCAighSCHTv5I4KahxYxQMu3DsrwolrgPELAlmjf14EOXV1d6agvKNsLTY70CI9qgfojBGgJ8kfo&#10;Vg8r4gKi+FkgLSK2WUAPKfR8RD9Ew1izZk06OhYvtC/KsELDZxAVpQTfzZw5Mx3J4JrZs2eno75E&#10;0gMvfDeigSF8vASiHVqg/gjLLYG2g39Z4JoUGlYF10TCREtAP4TXlUC+kl/XQXqEry5BWs830H+9&#10;9kE+mv/hHEKTe0jtC729vg+ikeA0NNtmNDvhe88vUQdvfNbyzyD0vIXmn8h35cqV6Ugmoh9AiGUJ&#10;lLF37950JIOw8hreuAjmzZuXPuloNkBYaQvUX6sbmDRpUvqkg/HXQ+sD3tgEtLEJIPS3B9oH7WQB&#10;H4AtSqyyM9OnTxfTggcffDB90sG8x2PGjBnpU18i0bZWr16dPh1LJD3GNs9+OSJVCcYHLy3uvZr9&#10;IsDHvTLQjlIZmFt4ZeO+peWfI6VZRK7BHEoqA+ODVzf4htaOuDd66SP6aX3o9NNPd9Nifq3pgPub&#10;lx6Rnq06IL2Whzd3AVOnTlXth3mNZ79Ro0aZdcD4r+nh1R1Y9+eI/2pYfp3x5kcA8w9NB/Q7a4zR&#10;/B547Q5Qrld/6xpv7gS/19pu9OjRbtmebwDt3oO6e/VHG2r6afn2F9RTakNPN7B+/Xp1juP5BsD4&#10;4l2D81I9I7aHj2n2w9zEq2OkDO2aiP1ypHMJ77kbfOMb38jPZkubewKJ0l7QwkPnVVdd1ftNARq1&#10;yQMxOqUEJmLaYlIdb+DDpAA3xhJ0Nm9BC46pTcyRftq0aelIJlIHzX6wjfVAA9DxIjc2DaT3Hnoi&#10;9dRAp1++fHk6Ohav7WADr420OqDdtYWkjFU3nJs1a1Y6kkHb7dq1Kx3JoI6XXHJJOjoK0kYWfLQF&#10;vUjboYzIgqq2KOLlD/20hz6UvW3btnQkg/R46CxB2Z5t0D5nn312OpJB//3+97+fjvqCMiK2ka6B&#10;3vPnz09HMhH7eXgP7Zp+kbqBgeafmTNnTvp0LFZa+MYDDzyQjnS8BTOg1QHlWwtWOL9ly5Z0NDAW&#10;L16cPsmgDK1vef4NrMV8zzZa2XVwzdatW9NR/7H8Z8WKFemTTmTipz2cRBZbcO/QrtHGhTrnnHOO&#10;Wwbu0d41GtaiGsZVL9/777+/3YYW2qKIt9gLrAXBSNtF+pdWRuSh1PqDRKRdogtGEpH6Y/6B+5TE&#10;xo0b3baL1AFjnJQPFry1sjPo+5oOmBd56bWyM1YbRuyHP1ihjSS8soHnQ5s2bWrfiyQi/mdd4z3w&#10;W/XHfdOrW8R+ln/jmc7SDwsKGta5TKRvRa7RsBaEI4stkfbV9IvY3tLPsz2IlKHVM5L2kUceURe0&#10;sBAfea4eqP2woOfVH4vtWt/EvMbrHxEfaNK+1jWR9PUFLVtLQgghhBBCCCGEEEJOMrigRQghhBBC&#10;CCGEEEKGFVzQIoQQQgghhBBCCCHDCi5oEUIIIYQQQgghhJBhhb0TGRlM3E3hsQHa9u3b09FRsCGb&#10;FMGsDjZkw+ZtEsjX2tQXYGM4beO4DDZ+kyJCad/XQd7axsaW7nW8jXmxcbS2QbC38R10kDa1y0Si&#10;pEVANIgSlOttugf7aRu34pzXvsjfayPooeknRWesg/ytTeG99CgDm0taYHPFCy64IB0dBfX3Ns2F&#10;j2pRGNF23qbjkfbFNVo7RKJsavVH/SKR3KQxAjp5m2YjrWabDHTQNqfGOWwKa4Ey0AYl+N4LOAAi&#10;9pfyz3hR/pC/FAkW30c2bo2MD1akWS8KnBZpEfmuW7cuHelENoXXbIQyrPEF57ExswTORSKQekEJ&#10;cI20uSryj2yYrW26jnylYAp1UIa3OSmukTaFj9QfWP6zatWq9EkH4xfKspDGduCNzcC65o477nDL&#10;RuAH2NpC27jb61sAY5OmgxeQBNx5553tccxC2zwfwUy8+kvBdDKRKImRMQiBJaR5hJc3sALuRDZU&#10;j2y+DaR8Ihv/WpvCY87sla2lraNFMY5E4bUCfkTu/V4wKIx9WhtE7I7xX0sP+3m+Dx+w2LBhgzqH&#10;0sadOlYkyEj/12zg+S2IBOKCfbQyvKATln9rm4nXiUTyw/ig6WfNi4C1aTjGPC+95ZsZy36e/1pj&#10;S2RTeC9/oPko8vbqhrmP1sbwa89+EdAHpHpGbI+xXeubmJtE+r5XhnU+Yn+NyL2Bm8KfxMDxJIHD&#10;eAKH10S6vhQPOKYk6BCe4Dp0bEmgn4eVvi5avSSd6gIbayAPqay6YGCJSN1uWVB+BNzYJMFgLOVb&#10;F5QhfV8XXFPaLgtuvJ5g8JEE57AY6YlUbikS0L3sL6VAjyagbNjZErSvRukHkpR1rYvkc3WJ9CEL&#10;yWalSOVmKX2pFPiWlA4i2aIUyd6lSH0ji5RnKZJuEOnaUqR0pdTH41Ikm2XxxgeprIGI5HdRsZDq&#10;VJfI+IfrJJ0hTUC+EaQ6RyVC3R6lRIhcp90D0LdxzhLrmkh6TJwHKpH8IVLdIGgDqc/VJVJG2a5Z&#10;UIYH0pd6ZcG9CeVbIpVbitQ3IBGk/PojkToMFVJ7lhJBqhcEbeQh2T2L1fZZpHLrYiFdXwrK0Ijo&#10;B7Gw8kDb47wluE4jn7dEA20vtUldcI1ks7pYZVjnPKSySqn7sSZ1W0hiYZ2X9CklgtWGQ42kcyma&#10;HtK1pcCHpDkhBOcHg7LMLBEsG0fsH71Gk+MJF7QIIYQQQgghhBBCyLCCC1qEEEIIIYQQQgghZFjB&#10;BS1CCCGEEEIIIYQQMqzgghYhhBBCCCGEEEIIGVZwQYsQQgghhBBCCCGEDCsGZwt+EuHMlqw8/fTT&#10;q+c///m93xQgWoIUvh3RDLzQwYgioYUORqQBK6ww0Mquo+mB71EvC+igRZpD+tGjR6cjGdQP4YUt&#10;UIYUehn5R0InWzrAPoMBIq5JQEcL2G7t2rXpqC+IcuLZH3g2gP0QbbAEdZ82bVo6koH+WmhnRPtY&#10;vHhxOpJBHSLh86Xw5Ug7Y8aMdKSD9Bpau2Tgfzt37kxHMrABwghLRKI8wU4S0Hvv3r3pSAbXIPx7&#10;CXSCfTzGjh2bPsmg/gjNreFFkYQeCCtfgu8RoXAwsPqvF/Ye9kP4/RJ8b/kNwHkt5HvGagek9/xD&#10;0z9qP88HoAPCd2vs2LEjfZKRxg0A/SL3lcmTJ6cjGein+Z/Xd4E2PiBfqd+UREK7a3000j7W/dm7&#10;7wH4D+pigRDssHUJ7Cd9X+eRRx5R8/f6PojcP8866yxRD4RF98C4q9VhzZo1rm0iNkAfl/JBOi8t&#10;bKTpgJDsXnrcf71rkL9UBiJFevW32L17t5sePu7pB6Rr0Pe9tJZ/Y+zx9EOkZe8azQcitsP4oF3n&#10;zW2BVwb6j2YjjO2e/Sz9gJceY6SVXhv/QaRvWX1AmxdlrLS4b3q2jVyDubNWRo7gp2H1jUgkPNxX&#10;UIaF5R9e/fDsoM0PIvpF+haQrmnSL0HEtyJo+UR8A/du7ZrI3BvPTd51mg/hnuT5huU/6DuRueFQ&#10;YvWfyH3l5ptvznPXpc09gURpL2jBgZYtW9b7TQEGD+2hT1ssyOCG39XVlY76AofBpMYCA+LUqVPT&#10;kYymB773btpwWO2hDem9xRZMCDdv3pyOZFBP6cEjYj8QWfRqykDLwMCPhwoJDEjeghPwJgaa/ZD/&#10;rFmz0pEOfFsC5Z5//vnpSCZSBvxH8gH47rnnnpuOZFA366FR0z2Dsjdt2pSOZFCH2bNnp6OjwPe1&#10;BYk62oMv0nsLWqiftiAR8TnvGuRv1d/zLdjmzDMxBPYFdYs8EEfQ2jBiP1zjLVhqRNNqNkZ664HA&#10;O4+FCguk18bejFWHaP00IovN3oIqdHjooYfSUV86OzvTJx3pvgoidcM13h+EcI3WRpH+p927QXd3&#10;d/qkE+lD2sKB9TCUueuuu9KnY8G91Usf0e+8884T89Havc78+fNVHe6+++52+1hg3PbqsGXLlvSp&#10;L5j7eGmt8QcLvl76efPmtcdQC62MyL3H8oGtW7e69ov4gAbu+17drD4Q8a2IDbQ6RPK32jfiHx5W&#10;+0T6L8Y4rQ0j+kUWNTUi+VvXePWzFmSsxYZMxDesMrz0Vt0itsEf2jD/srDy8WyA+ydsPFAi9tNo&#10;avuI70fAgpZURsR/IgvqFviRiGd/rZ4R37DqECl7sObnGlb+WrvUuemmm44saNlXEkIIIYQQQggh&#10;hBByksEFLUIIIYQQQgghhBAyrGj+Wz0Spf3KIV4/uOSSS3q/KcArR/jpvIT2OlIGPynU9gLBTxIj&#10;rxxGXg3BTwBL8JPASZMmpSMZSz/8lNKrn/VKZQb1HOgeWtBP+1km0kv1roO0no1hJ20vtMjPPlev&#10;Xp2O+oJ8vT1ogPdamPVKn/bKTgbXaK89otylS5emIxnYWNt/KgMbS3v5oOzIK4f42bwEyvZ+1or0&#10;3l420AOvhpRAb7wyagEdtPZB2dL+TiVS/0LZ3k+GI/4DHaz+1+SVQ2//KeDtYYT8tT3YUEbklUPJ&#10;9/G9169xjbW/GED7WvsgWrZFWmuPvMgrhxEbWzp49rde2fVeJwTeK7+ow3333ZeOjgLbePXHNdKr&#10;wBnvVWIQ2WdL6+ORVw6tPuq9ag+8PXIAXu2CLUo8/wbWa3veHmnA24MHPP3pT0+f+rJ8+XI3rTS2&#10;ZJDeA3MfyTZ1tL28vHQA46cG5k5eHpEtBbTXdyKv9UA/zcbevAtEfFzbp8abOwKM35p+mLd4/hF5&#10;LUh79TPyyg3mJVob497qzS/QBy39rPtrxP+sV5O8uTeA/lY51ivtSOfpaNXPm1vglTnNvoP1yiH8&#10;W6sDXof1+rc2v4+0XWTstGzsje/we81+kbLRP7xrNCJ963i8cmjNvT2se6+31QOIvK6t6WeNixlr&#10;n63BeuUQY4hUB/Qtz4bW+B15Jfcb3/hGnt/ylcPhAhrcEjgNGr6JYNDwRAJp4dCWoEOi40iCfEtd&#10;JEEenmj5R0QD9pX0KcXDykfSpxSpblmk6wci8CNJ6r4mCa6R9IJI5Ugi5VsXlDEUIG8Mqp54IB8N&#10;qb51kXyiLh4oW0oHqbejJKiblK4u0FHqb4MhpS1KQfnZBzRBPSTfyyKVWxdcU9Y5iwfKL32llDzp&#10;kwS647wmWCiR9OqPSOXWBTpo4LzULnWRxvwskj6lDBTo5mFdk+tuCdoP11mC66TvIREkn8wSwSo/&#10;i0a9rprABtL3WaTy6gI/rvcHTaS8te9LkcqFSP5aiuSTpWhIZZYi5ZdF0qcU5DGUWPaLELlOqjvE&#10;KrsuGta5TOSaJlg+KtW5FE8/r/6eQA/pe0ikf5X301Ikn82C+nlADw3rHChtORRi4dlPyi9LBFwn&#10;2bUuVl7S9XWp61NK3U8sGe5odZDsVYpktywRIvbTrpHKLOV4gHIk2zSpG4ikr8MFLUIIIYQQQggh&#10;hBAyrOCCFiGEEEIIIYQQQggZVnBBixBCCCGEEEIIIYQMK7igRQghhBBCCCGEEEKGFVzQIoQQQggh&#10;hBBCCCHDiuOzBT4BiCu9EmEyX/nKV/Z+I4CIIRJetCNE09BCqyNPhLa1QJQChFW2QNSCKVOmpKO+&#10;INKHBaIVaOFxUTbCc1og/+3bt6cjGeSDqFolsI0Xth9100LjR9NHwpdL7RitmxXaXqp3HdTBC92P&#10;MiAl0Hnx4sXpSAY+tmDBgnTUF+Sp2TYTiWYBG48dOzYdHQX5e6H7gdY/YJs9e/akI5lI+0KP8ePH&#10;p6OjoG5a2RnrGpxDpDsPzYbe2IF0CM9sgbohvLAEziHsvYfUh1D27t2705EM8p81a1Y60tFshDIQ&#10;Vt0C10j9A9+vWrUqHclAP2/8Qj6ajyG957/aeSvfOl7f98B9y8Ia/72xCXVYu3ZtOtKR/Bi283RD&#10;/gjfroGQ/h4YIzwwRkh491Wwbdu29OlYPN8FkfFPA/4NG1lo85IM2sEC46J3DcYBSQ/MOby0CE2v&#10;1cFLCyLh6b0x0gLzL00P+LWnozeGA/ixVAft+zrov9o1EdtE2lcLwY6+5eVvXRPRD/MPTz/NxzW/&#10;rIO5gZa/5ZsZpPX00+ju7nbHJ5Sv6TB16lR17MogSqmFdd57NgCwvVZ/9B1LP6tukXlT5Br4gGZj&#10;jE/W+Gi1P+ZUnu0xL9TSZ6z+C9+3ysBzmZY20jetsj1OO+001+9zpGQNLz3qHulb0jWYN3h9y7IR&#10;xjyvfSP6wUelMuAbnn5W/rC/p1/k/oQ5qNTPI/5j6YdnXk+/G2+8Mc+Bl9paksGkvaCFG/9VV13V&#10;+00BGh+Dn4Q3oUFa7YEYg+3MmTPT0cBBPtKDpVV2BtdoDw5wZnQsC9wwI4s+0kM3OlpXV1c6kkFa&#10;bcEikh6dbtq0aemof6BuGzZsSEcyTfIHsP+uXbvSkYxmP/je0qVL05EMfGPhwoXpqP9g0JMGxDqW&#10;DazFPoD8tQXViG1Q9uzZs9ORjuTHKNtbEIUOkYWJgeD1rahvTJ48OR31Bee0xcwMyti4cWM6Ogps&#10;4y1owfZnn312OpKx8kHZW7duTUcySC+NT0j7wAMPpCMdbaE/g/wtHebMmZM+yVgLWpG6WQs6Gese&#10;Y9VPs13Gu3ch/X333ZeOdPDgJSEtctdB/lu2bElHQ4e2cOfVH6xfvz59OhY8sHpMnz693Q8ttPEv&#10;Ynv0fS1/72EXRPRbuXJl+tQX9H0vrbXoh3tak/SZSD01IvVvita+2vd1rLpF0lsLOhltQSuSv4V3&#10;bwUR/TR27tzZHkMsMC/GfUoisiBmLeh4YPxvkj+eDXDewmsjy38i/cbSD+O+pZ+lW6TsyDX4gwPm&#10;AhKY+1hjvNX+eB7U/CaDe7fXvlYdvDIi/mkRsZ+Gt9gGmvQN0CQ95uRau0eI1C+C9keJiG/gD2qa&#10;Dta5TOQaPJt7z28aVvtE7HfDDTccWdBqbmlCCCGEEEIIIYQQQo4jXNAihBBCCCGEEEIIIcMKLmgR&#10;QgghhBBCCCGEkGEFF7QIIYQQQgghhBBCyLCCC1qEEEIIIYQQQgghZFgx8NABpL+0oxwiWtWb3/zm&#10;3m8KEJpTinaHCBpelEJEGNAilSG9F6ENkRK88LWINoAQuhJadMYM8tcibSHKgRZBLYP6IdqMhxQi&#10;HVE4vEhgqBuigUhA90gkNi8KIfKRQn8jioYXhQs20qJ8IUIEzlugDK8OQIoogehd5513XjqSQfma&#10;j1ltn0G5XrQyXCP5CeovRWcs0aKV4PtIBM0ZM2akIxlcI/lQpH2BFikU+UZC/0s+ANtDLHA+EmVT&#10;q39Lv71Lliz5pXQosn///jNWr179r+mwD16EVJQdiaCp5YP6eVFKcY0UqQ/jzn/913+lIxm0jxaF&#10;sI6mA9J79Rs3blz61BfovW7dunSk4/V96KCVAbwoh1aETuTtsWbNmvRJZ9KkSenTUVB2JLpOJFJg&#10;U7Qoh5H6b9q0KX06loju2r2hjhYpae3atemTDqINNcGLAgq0/hGpmzWGSHUu8cYgoEXzwvjktTHm&#10;Tdo1mBN4Onr3dwD9pHwiUcisayJRCL0ow0CLtqvpXQf3UO2aSKQvjB1eG8HG0jXof17+8G8t/0ik&#10;NC8SqqYbQL+J2E9jMKIcQjdNPysCbsaqH+6t2jlg+a5nFxDRb/Pmzep95qyzzjLbD2O7lnbRokVu&#10;2yPConePw3mtrphXW/ZD/9H8w2qXjHZfqYP5q5QPIp9i/LTQ0oLI2Ov1PYtI37V0iNQPz86e/bTz&#10;3nM3QFotPaK/en0f/unZGM/XUj+MtA+w7Oelv+mmmxjl8ESBxoGDSALHwsAkiXR9XfLAowkcyxJc&#10;EwGduxTo55E7lSaSTqWgjp6U9c7iAR00rHP9Afk0sZ9GVD/JLqUgr1Kgo0e+ThLUDwOvJZFJRalX&#10;FpQhfV+KVN8sEaQ8S9HyLm1SiuUDWr6lSH0G4oH8Ub4l+aFDktb5Q9OmTfuuJevWrftePb8sVr5Z&#10;sn0sQT6lTesylEg6l+LpILVbXaT2zuIh6VMK9JPyjoqFVF5dULZU51KkciGSP9TFeuAZTKS6QbIP&#10;WtIU5CGVXRftGsnWpeC6JkTSY0FQkkhaSecsuZ6WSH4VFanMUizgo3Vf0ETSu5QTRUQ/6xoPK+1Q&#10;20Zq81Ks/CNlN9FP8rdShhqpzCySvfojQ912EZroUN6P6gL7SM8xdWnqP5H+0YRIesnuWTykNFlK&#10;X5NkqJH0yhKhbAtJNKT6ltI0vVSvUjSkayXRsHSX4IIWIYQQQgghhBBCCBlWcEGLEEIIIYQQQggh&#10;hAwruKBFCCGEEEIIIYQQQoYVXNAihBBCCCGEEEIIIcOK2K5lZDBoRzlExInLL7+895sCbO4+ffr0&#10;dHQUbOoXiRKnRekDyMPC25wN4LwUzSaqnxUJDBskWqCMSCQiKRoL9Eb5Fth8TovkgrRelCekj9QB&#10;EUtKNLvWwTVWFEYvCg2u2bt3bzqSgf8tXrw4HR0F9feiUKJuWqQzbGw5Z86cdCSDMiLRrKRISbCN&#10;Fn0zg/pbkd68/gH9vDogDylaoFc2QB0Q0UMC57woeigDUgKffPjhh9ORTCT/FnvPOOMMLZLhaa36&#10;vS99FmmVcUpLv59Lh0dA2VZ0vYwXxRJ1t6K0ehFSkV6L9Oj5BvD6Puopje0Zq/9DNy2CLc4hApOH&#10;F0EUTFOitKIMb+y1Nl73xh0Q2bhda4dI+0jRZQHq5rUdwNhogXw0PSL1t6KgRtouYgMt0i/GZw8r&#10;2lAkwh3un1r6DIKDSET0e/TRR9ttIOHd+0HE/7R8UH+vbrg3avpF0O4NdbCBvqRHZN5k6ebN7QDG&#10;cM8GsLFUDvqfZxvrGi+KG0D/9a7BHEoqA+3upfXOe0T6r0ZkfLHaJxJB2bOfZjsQ6VtWH8K93+rD&#10;8G/Pfyxwb/XsD/tpOiAKppV+7ty56hgW0R229fSzfNSyHbDaFXMqT79IJDrNf/Cdl9bKH3Zp0vaZ&#10;SDRDDTyTaDbWxrw6Ef1hA6kM6O3NX6xIhhH779ixw+3Dmn4Rm1q+Gxm3v/a1rx2JcmhfSQaT9oIW&#10;JnY///M/3/tNAW4s5557bjo6CpzJC/sPh0X4XQk4VWRS403a4VjSxAr5a4sZGeg3a9asdNQXpPcm&#10;Tej0XiQ8rZ7Q23sgtuqADieFjK8TsTEGHunhM5K/VYdI2ZFr0P4XXnhhOjpKxH6omxZ6HvkuXbo0&#10;HcnABtoDdR3JR6GfFxYe9bcWNTzfh37z589PRzLopw8++GA6Ogp8N/JQoD24on7egiLKkG5s0One&#10;e+9NRzKo27x589KRTCv/3S9+8YvFVa+bb755fKscc8VO0y9SN+C1j5Y/wDlvQQv+sWrVqnTUF29B&#10;Afl7YxPqeeaZuAX0H+S/cePGdNQXnPPuDSCyWDxjxoz0qS8R+2kgrbeYCyLtG4mEKoG02oI/zml+&#10;U2eg/hetv9WG3tgGvD9oAG3BFmM7/NPCeqhomj7jTZot8FCpgbnHYJSt5ROpv9W+Ef0i9tOuiSx4&#10;WETS46HJ00/z0YjtrWswd8I9rClaPZv67mD5n0akfZrayLOBpUOkbngu0vSzzgHMrTDODhT8kRn3&#10;fws8W6EdJVavXm3eQy644AJ10RBzZq/siP0iPqZhpY3cV7z2AU30s3yvSb+poy1qRvS26o85SxPf&#10;zGhlRBZjMX/Q5i8R+2He4F2HP4hLZTT13Yj9b7jhhiMLWrYXEkIIIYQQQgghhBByksEFLUIIIYQQ&#10;QgghhBAyrOCCFiGEEEIIIYQQQggZVgzspVYyENp7aGG/hRe+8IW93xRgU8+zzjorHR0F78hae0QA&#10;vF+rbeyMd3i9/UdwjbWpMsD7rNgroQT6RTaFt/YC0TaEzUTqAD20PbSsDfMB3oHXbIz0g7ExL94n&#10;XrduXTo6SiR/2F7bY0qrdx1cg839LPCe/0UXXZSOjhJ5Bxz5a/uE4N1qbw8t1M/bowp6SO/0I3+p&#10;39SBftg4WAL5RvaAkzbMr4P2lTZgR9nahswZ+IC2Txn6jrchPZDesYdf33///elIBmV7+1i1rnny&#10;Gc94xu3psA+tceOU733ve8ds+F4i+RHK9jaFxzWRjWut9/W7urrSJxnoJgVsAN6m10gr1a2kyfin&#10;6Qa2b9+ePul44x9sbG1ab40dVvvALtqG7Blc4917gGZj9E0LpNPuTzjnjZ2oH/bxsLDy8e7dwGrD&#10;yB5akT36cO+RbOjt3wisfaKkcacEddDSZ2A/ST/4lpcWe1NKaQH2H/HSN9nrA33Ly1/bAy9KpAyt&#10;npE93NCGWv6RPZoiG+M32UNLa1sQ2R8qsk+eNgajbKt8YNkvsmm9txeOZd9I+0AHzUawjVc/b584&#10;6/4V2ecHQX20/HHOal/M3TT9sWG3Z3vsD+npZ+Xj1Q/7k2r3KMxLPNujXK8O1ubtaDvLfpbukfuy&#10;FoyijjZ2wm+8+lsb8kf2qNLKrhPxUQ2MzU30i9gAe6BKe1Sh73t6W3t8YW7mpUf/8MbPJntowX80&#10;/Sy/ztx0003cQ+tEkgcoSSTQoGhwTzQ8hwC4Bo5tieXUUl1K0YjUT8qvPyLlWYqULksEKc9SNGAD&#10;S2B/Kb+oROqAcjTQ9pZg4Cr9pb/iAf20sqU61wU3NQyckmAgrttakwil32SR6lsX1EP6PksE1FES&#10;1M8Tj1YdcNHzJGmd+znJXqVI4HupvnWBbcq8SsF10vcQnIsg2Q4i+VNdcI1k01I0so6aoP4aSBuh&#10;bg9JUI70PcQ6B8F5C8lmpUSo96e6SPmVIqXL4oE6RijtAvFsl6UpUp6laGMMzjVByrMUye6laHpI&#10;15aCMup1rctQI+lTSlOkPEuR/B4iXVuKlK4/MtRIOvdHIkj1gkR8SCozS+T+4JUh6dUfgR4ag9FH&#10;pDKzeHMbiKVDac9SLFB+/V6uidQmdYF+mnhlSPXNEqFuS02gh4akU10km2aRyiqlCbBBac9STnaa&#10;6ljWVxLJ7hC0n+SvdbGI2l/yjcESqV5Z+svQ34kIIYQQQgghhBBCCBlEuKBFCCGEEEIIIYQQQoYV&#10;XNAihBBCCCGEEEIIIcMKLmgRQgghhBBCCCGEkGFF890qSZQjUQ5/8Rd/sfebAmzgNmvWrHTUF2tj&#10;4Aw2iNPwolVg8zcviiDyR7SFEmws56XFBm9WFEaPSBmwESIylEBvL1IU8reixXhR1lAHr41wfv36&#10;9emoL4iiYgHf0KIAQncvUhfK9qKhoYwLLrggHR0FG/dh83QLbMy+atWqdNQX5LtkyZJ0JIP8zz//&#10;/HQkgzogmlUJ0i5btiwdyaB9tEhgWr514ENnnokurIMypEiPsI0XadBCa5c6aCPJh+AbVoQ8AL29&#10;aCTov+edd1466gvsd+edd6YjGZQhRUKC3lLk1BLYwMPqA9DRAvpp6T3fR1rYuQlelDrrvBehE1j3&#10;BoB2sKIcWlE6kVYbX2Ebb9zGNV4USiDVAWV7dQNWFK5IlLCIDyBSkkQkyqFV/xkzZqRPOpE6rFmz&#10;Jn3qCyKcwo4W1v3Jsm1m4cKFbhlaHSJRClesWNFuAwnMWbz0WoTFOoh0KeWDKHte/hs2bEifjsUb&#10;m0CkDC0Smzc3AOhDWv5elFKAtJ5+WpRDb3wAVpQ5REHzyo6Uod0DvXsjsKIQRqIcwj8sP7AiqUXa&#10;x7JfpH5elEOc086vXbvW9XFE8Nbq50WYtfLGM4e3uTTGZ6/vW89Pnv0iEZotrL6ZQQRvrQ6W7wCr&#10;7pF+E9FPuwZ6e3MnzA+1/GH7gY7bdTT7Yczy9EMUTm0OAvt5+kVssGDBAtGPoJ+XP85r1+De4JWN&#10;8cUrA+ODZAMvHUC9NP/EnMAbO77xjW/kCPaMcngiQOeSBGTnKwUN7omUDhJ52MJ1A0WqiyQa0rUD&#10;lbLukEj9gWTTLIMBdBkoSCvVd7BFAmVLNikl27sU2N8TDFqSPqXgOkmka/sjHlK9SkE9MKhLUta3&#10;FNQBD4aSRCYVKF8DN3RPmoCyJZuWImHp3R+y/TWR9CkFi2aSSO1ZitQf6oL8Jb0gpS+XYk2YUW+p&#10;vFJwnSXQQ/oeUupbCnQsbdlfkfItRQL6eeAaySYQSRdJItRtlgV6S9+XcrJj6Vi2kyRNkNqjFJRR&#10;2jSLdH0puG6gSPn1RyJI6UrRkPy+PyKNd6XgOkmniESQyswi5VnKUFParC6SPqUMtf8NNVK9s0Tq&#10;Zl2D+195T6yLhaRPKZJPlWIhzRnqUo6FdUHbSDr1V5pQ+kpdhhrYAG1viXfNYCDZFDJY+VuU9ZFE&#10;ahuIpHMpSK9hnctIeZYCXSRKffsrEf3qcEGLEEIIIYQQQgghhAwruKBFCCGEEEIIIYQQQoYVXNAi&#10;hBBCCCGEEEIIIcMKLmgRQgghhBBCCCGEkGEFF7QIIYQQQgghhBBCyLBi6MMYkAxi/q9ECNVf+ZVf&#10;6f2mANECEP6yBDv9I9KDBa7xIn54eNHOEHVAC98dSatdA92tsLgA57Ww4xnYDyFUJbyw60CzMfTT&#10;Qk5nkDYSel6KWAa9I6HZtTqg7G3btqUjGURqscLyA+iBEO4l8Kt169alIxmk1UL3Q+9nPvOZ6UgG&#10;dbBCmwNEjNHy8UIjI/89e/ako75Ad/RLDy/iBtr2vvvuS0dHgf0830Xdzj333HTUF+jntZ3WN1Hv&#10;LVu2pCOZiP+h7pp/49zmzZvTkYzV/72xA/lrbZdB/pYPeJGKUIbUvpGyQQobbGKNQbt3706fZLTx&#10;B/p5YxOQ+nWJFU3x9NNPT59kJNtldu3alT7peHVA+2r3Ru/eAeDjGogkaoEyduzYkY50tP6B0Nge&#10;CE2uYdk2s3379vRJR/M/yzYZ2F9j1qxZ6ZOO5VsZjIESGL88G1j2i4Qdx9hh1RGgD0jXRPofwo9r&#10;jBs3zi0btvGuwVgvEUlrnX/sscfSJx30Ic/G8AHpGs2udeCj2jWR/qGVHQHlevph/qBdg7HdK9s7&#10;j/uXlr+nG7Dqj3HBywNzC+sa3P81/xs7dqybP+ZImn5Ib41Rlm6aTnXg3951Vh/ynrs8+3q26e7u&#10;dvWzyvDmxhbRPuPVAfpLeUWeWZvoDzzdAOZvko3hW9790cof9x6v7TC31+59HpFxzRqbI3OnyDWY&#10;w0t2ssbtDHTT9Iv0zX/7t3/L8++lfkuTwaK9oIWJ19VXX937TQEaXnq4Q2N7HT9yjQXKlh4YSqSO&#10;h7S46XhonRa6HzhwIB3JoFMuX748Hcngpj937tx0NHigQ3kPJbB95KFCskFEb6t98b23oIByFy9e&#10;nI5kNB/AgPbQQw+lIxnUYcmSJemoL7jZPutZz0pHMijj7rvvTkcyuLFdfvnl6egoaB9v0o1rrAWt&#10;2bNnpyOZSBlaHdA+mzZtSkcyaJ9nP/vZ6agvaBfrgS2jLWh5ZaP+Z56J4UkHdVi1alU66gt801uQ&#10;AdoYoY0LGdQhsihijUFeGRqo286dO9ORTLT+UvsALz3OWwta3tgJZs6cmT7JIB/Lv7XFamDpgHPe&#10;YhCu0ca2OnjwL0HayIKC1v6RsnHNxo0b05EMrpHaEN9H2sdaUI7Uz1u0BhhDMJaURBabLDB2SPnW&#10;wUOZB+Y+Uj4rV65Mn3Tmz5+v6hBZjMR9z6uDdk2kblYbYrHZKzuC1o6aXaNYi3GZiI9q+ml+GSXi&#10;v0183FpMylh12Lp1a3scsGjSRhH9rPaJlO1dg7kB7tMSuPdARwvcezQbYbHQWlTAgqh2PuKXVtkZ&#10;q/6ebzXtf/hjtWbbjGWDiH8MNUPd/5qCZwPJxphzeL5r1S3iW4sWLXIX7bR8InbF/EPTIZI+cg30&#10;l/wv0nZN7fetb30r36OW6qMEIYQQQgghhBBCCCEnIVzQIoQQQgghhBBCCCHDCi5oEUIIIYQQQggh&#10;hJBhBRe0CCGEEEIIIYQQQsiwggtahBBCCCGEEEIIIWRYcWJDHzy1aEc5RMSO1772tb3fFCBKgBTJ&#10;CVhRPgAiAVjhx71IDcArA9EKpHyQzouQiGvGjBmTjvoC3QcryuG0adPS0VGgd9PQtV60FETKikRi&#10;kyI+wDadnZ3pSEeL9oDoHF4kNpQRCa8utRHqhkg9FrD9ggUL0lFfcM6Looc6eNH4EC1RigQIuyA8&#10;7kBBm0yaNCkd6XhlaFEOUTfPN9A+ku+CSNuhDoh0UwLbRMr28kcdtGheONfV1ZWOdFBOiTam1EEd&#10;EOnHAvloYxDODbT/o+y1a9emI50UNlgFOmiRTGG/devWpaNjgQ5W6GTrHEDZkSiZViRIybfqIBqN&#10;RiQCpBdJB3WQoljCNpEodhMnTkyfjiUShTDiA9L9F/pFogRZUQ699gWRCLuwH+xYAt+FnhaW/TB2&#10;SPnW8e5PQPO/9evXp086iBSl6RDxDy+0PtCilFrzrozVhoiC5oEx0tNP87OmUdbQfz3/sCJpZWA/&#10;SQ/MOTz9YGMt/0jbeboBrR0jttf6FsC90SvfayMrEit8y8vfOh/xD9RPun9nVq9ereqIeY13j7ei&#10;mWnPDRnr3o48PdtExlfLRt74jnFNSwuberZHBHPMESws/bz8Yb8m+ll9M6P1fbR7k7rB57yyI/23&#10;SZRDa+zzygW493tlIMq+pF+kfZpGOUQEQa+NMD+U9IhEF7fqEIly+M1vfjPPvxnl8ESABtJEA41u&#10;CRzCEilNKR6afpbeGVwj6TWYojEYZUv2KgWDkidSOuQPHT3RwLlSX0kw+HuCAa4UfC/pXRfkrwH9&#10;cNPzRMq3LihD0g+CAdcTKc8sHpb9I2BgtwQ6YNFUE6nOdcGkrGzLLB6om5RnXZBPabO61P1ME5RT&#10;CtpF+r4uZTtKAv2k7yE4J+UbEaSHbS2B70rflyLZLUtuK00k3SDQzwPXSW1aitRmWcpy61K3dSnQ&#10;3QN5eJRl1kWqSykaUn6lSPUqxaqnZM/+iOQvpUj3mlKkdBDU0QPppXELIulcSgRNDym/UqR69Uci&#10;aPpJ+ZVStkVdIvY/kUT0i/qQJFJ7lmLlL9m7FKncUqRyo2Ih6dNfkcrMgvEH9rGkKZJOdYEe0vdZ&#10;Sp37I57+GHvL8ThLpO5SmYMpFtL1pTSl7geSWEj6lOLlAeADUp+LpLVomn6o0epdl0gdtGuk9hhs&#10;QdkRkdC+ryOV2R+pwwUtQgghhBBCCCGEEDKs4IIWIYQQQgghhBBCCBlWNP89408Zj/34j+ccfPLw&#10;Fzas3VG96VV/XmF3jZ/0njrCuOmLqlf9ZXuvnA2fu7LzV9tf+rT30MJeJq9//et7vynAzxO1vZTw&#10;yooFftqnvVph/SSwv+B95hL87E/a36QE9ZPAT4a3bNmSjmSknxeW4Ly2z4VWdgT8dBnvMFvAvpG9&#10;YvAT0xJL7zraay1Ij1c/PCI+IO0nA9tp+ztloIO2zwrOeXv4oAzvGuQj7aeA7709knCN5LsZz37o&#10;Ww8//HA6koF9tb2U8B66BfTD/noSOOft8YVrNB+XfK4k4n94tU4C9fb2yLH0w/4FHhH7aXXAOW8P&#10;KNRBGoPwvbcHD+q1cOHCdCTj2cirn7XPk2bXTMR/AHSUwPdW+aDpHnbYB8cCOmh7wWn7TtbBGK4R&#10;2f/Nqz/Q7r/e/pLAun96ewuCSBna2BTZX23KlCnp07Foe+vV0XyrjtYHIvpZ+UfaDmMk/NAiv15Z&#10;4vU/YOlg7WGTsfw3o/lfZG5g7VWCcd9rP/RBrw4asE2T/LV2qYPxyStDa8dI+2Bu5uVvgbaz0lv6&#10;43uvbGuPr0jbYQ9Lywe9fZg8rLy9+ll7LEWI+I9Vvmd7a2zB2On1bW3eVcfS39ujzqo/truI+JbX&#10;xtpeWUjn2d4aH7S9uerg2dmrg/ZsFZk7W/4H/TzbeLoBzYciddPuCwBzH63uGdTPq4PWjpjXeWmt&#10;OnhtC2688cb8DLHUv/opxu57PrG4pzr88Ia126s3vfLPK2wFfsyC1oxF1S//5T1ohBWfu7JzSfra&#10;48iC1pve9KbebwrQ8JMnT05HR8FA4E3K4BCaY1rn+gOcq8mClgY6nLfxK8qITGwjk7f+Avt7C1q4&#10;JvJgrunnLShYbQjbeA80SO/5kFZPDKbYdNfC0iGiH3zf25jcskHE/yKLNhoYdH/84x+no/4BvXFD&#10;t7D8O+r7GpF6e/3Gsj38JhIQQSojkjbiu8Cqp+cf0EPa+BtlewvVaJ9nPOMZ6UgG+T/yyCPpqC+W&#10;bYFX/8iYN3Xq1PRJBmVoEx+cs/x3MPSLjH8bN25MR32xNlQHln44F9mw3AP5aG1obaieseq/Zs2a&#10;9EkH8wb4oYW2MDt9+nQ3rZX/hg0b0iedyIKRtjA2e/ZsN621IGxN6DMR/bRrImnxYKgReSCP1EG7&#10;pontQaTsiP9p+XiL+QAL8tqDUaR+kTK0fCLtY7VvU/8AEf0t8McyzX7WucyqVava9zANq30i/mPh&#10;pY+0j8Vg9T8Nq/29hcLBAH/Ms9rX0i+yKTd+hIE8LDDHk+oZsb2lg1c3gHu/V4cmWDoMln5YMJby&#10;iaS1fBfBZKy5J4hsjK+h6V3HqkNk7LzhhhuOLGjZJT2FeOyxL8/p6rr2O9sOjf7CX/z631T//Oe3&#10;VfOvubk66/1fxUrLcy+/eM6v3HzNL1aQv3jdudXN7/+96rZPfmTOx+/u+s7H7u76Qm8uhBBCCCGE&#10;EEIIIWSo4YJW4skne8Z0dHQ8t6ej4+JVP1pTbVy5szpj6c9W4552Kf50ctvn3/n8u3526fQKcsHc&#10;cdW2h+6rutetaqfpqKqLe3MhhBBCCCGEEEIIIUMNF7QIIYQQQgghhBBCyLCCC1qZO79TVT+8vXps&#10;+erq5qW/Ud1z3murX764qn75knT+2VdU1cW/3JYJF72g+o2lD1SvXvBItW5jVa2Xt/YghBBCCCGE&#10;EEIIIUMAF7Qy2FSsu6s6tPexatu4hVX3uNnV7M6qmp33cx0/p6o6Z7dl5MSp1cJxe6tZYx6r9u2v&#10;qsft/RwJIYQQQgghhBBCyCBibx//FGLdF189ZmLHmIse7hpTXfzpRdXcuWOrG//h6urQ4cP7Lpo4&#10;8e7u7hvOqqoRK3DtjtWbqv/13N+sDk9fVB3443C0wyNRDq+++urebwoQ4nLu3Lnp6CiIDuFF2UOU&#10;ACt0uhdpAGV4kVYQbUCKWIW8vSh2SIuIBxKIsuBFOkN6L1IZbCDVAfpFIr1p4XGRrxeJBHVAxBIL&#10;LR9EcoiE1ffa0ALlamHb6yCaXwlsb4Vtz2g2Rv2mTZuWjmRQN0RLsdB8HPpF/A8RRyRwDn3PAu17&#10;//33pyMZ5IMQySXQ24tyiGsk2wMt3zq4RrOfF6Enmr8WrQ6+tXr16nQkg/Ra//eig8I2CC9sgfwR&#10;MUcC5yL9XxpjUbbXr+G7S5b4wW61MQ5leOO75T/e2IT6e/3X08GLhKPdO1A2ouR44DqPzZs3p09H&#10;QTpvG/tcIwAAk2ZJREFU3ABa3wKou4dXf6CNr5rf10EkP4177703fdJZsGCBa8OtW7emT31BlDMP&#10;y3+2bNni2jAS6VKbv3gROoHVvvBrTz/cGyI+KF2D9vXSWnOrSKQvLUpnHa2ekbpZUQ7Rdl569HHv&#10;Gk2/SCQ1K4pipOxolEApHy9vYN1jI/7hzQ+suX1kbGoa5RARgK37DObmWh2Rt1d/qw5eJDfM/SJt&#10;pBEZm5pgRWrD3Mfzfe25pI5lPy9/q+3QZ735hRXhMoNI0ZIexyPKoac/wPgsXReJsmfpEKmf1z5A&#10;yyMSfdO6ZtOmTea9E+DZzesjmv95dQe4RrsuYv+vfOUrORI5oxxm5r3mS/vGX/mPt138m5++rbr7&#10;D25b/9Xfue0Z48ffhsWs3iswIemVnsMHqn2t++MB+x40INCAAxGvU+O8Jx7oeJJgIJC+L8UCHaap&#10;wA4SKLu0VylWp8E5KU1dIvYDpU0gsF/ZFpJIdYag/AhS2XWxBn4MegMV3JCl8uqCsjHwWpLzKgUT&#10;Hun7uuCaUq8sOI8B2RKUL+ldF9QhD84DEUk3SNbfE00nKc+6ROuvgXKkfOuCMuptmQXnoKMlKL/M&#10;rxTkL30PwTlPYD+J0p6SQEepbnWBHlKbZ7GQysyS7WOJpI8kpd3qUm+PUlCG9D0E5yJIdasL8pLI&#10;5yyBDmV+dZHG1LqUY70kGJ81JJ1KkfLMIulcSnmvkETyOwjKl/Ksi3eNR+QaSTdIk7SQpunrIiFd&#10;N9gSQWujpkg+WYqkcymaLhEdrWskXx+oSHo3RcqzFA8pTZbjgVRuXSyk60ux8PyjqY83Td8EqS+V&#10;ItmrFIs8D9DEqn/ENifSfhGkfl7KUNUhkq/UnqUMFZF7P5B0qouGlF8pUn79kTpc0Aqy4Wv/VG36&#10;6hfasvo/v9PeZ+vucp8tQgghhBBCCCGEEDLkcEEryIENG6r9mze25fGdO9M+W3P67rNFCCGEEEII&#10;IYQQQoacofst208Jd3zwaXNGjT7tCxt2njrmQ1+edTG+O2P65OpFf/bW6pQRI9Zf/rRZv5r32Won&#10;0GnvoYWfkGr7CeGnj/V9YLDf1hvf+Mb2zwKt/U0ArrHew8erExaRMoCUD3725+1vhWu0PW7ws1dv&#10;H51IGZoNomm1144i4JUd7CVigZ9Xoq4laHdvjymgtaGWbx3UL7JXkZQP7Adf9ND2KUL9rD1iQKQM&#10;y0e99gXWNd4eS2jfhx56KB3pSGXArt4eGd41nn6w3/Tp09PRUZBvxK8j9tN0gM+sWNHeXtBESh+x&#10;Ddp9586d6UjHspFnP833Uba3hxZsf9ZZZ6UjGeSv7ePi2cA6r+ldEtlDy2sHDaS1fGzixOZ/8UEZ&#10;2h5QXv6ejbx7Y8TGuCbt43AMXv4Ae2Bp3HXXXemTzplnntn2Qwvt/hTZg8baw8i774H86oyFts+U&#10;VXYG47NGZP+kJvvwRPZJabqHlpU+o9UzUjdrD62IfpEyNP0i7WPt04N5w0DLHiws/4vYz9PPan+r&#10;7EzTPbTWrVvXvhdqWO0f6ftWHTzfj+yjZBHRrwlW/rjn4t5hEen7lv08/7DaP6If9rBEHS1O5B5a&#10;EbQyIr5h6YD98wZDP41I37eu2bBhg5sHniu8PYYjemhINr7tttuOzEc9++/YsSPPz7iHlseo0SNP&#10;axn0uT1Vx8U/WnNGBVm5fWy19GmzqsXnTt/fd58tHxgem9tKsnHjxmrVqlVHBDcRQgghhBBCCCGE&#10;kJ9W8Ads/CEZgj9kWlL/YyMXtAghhBBCCCGEEELIsML+LddTmB//8c/MefJwzxc27OwZ86Evj7h4&#10;9KSp1QW/fU373IiRI9a/4FVn/mp1+PC+K+O/zmq/cojXI9785jf3flNQvlKFVxXmzZvX/l4LCV7H&#10;+tknInl5WD8pBvjpnxTeHz+pjLzSo4Fz3k8WcU3+CaIG9MNPn0siaYH2agjs4qXHNVgttsjtKeH9&#10;pBN109oXZe/atSsdycAG3s/aUYb281jvJ8VIh1dDJJCv9zqhVb860qs/lt4ZXIOfVkvAftu3b09H&#10;OpYPA00PpPPaByCanATynTt3bjqSQRnSGIG0+Em0Ba7Bz8YtYKOVK1emo2PxXskCUv+C3l1dXelI&#10;Bvrhp+kWyEd77Q3pI6+lSa9OIW3kdUzPv5G/FXpde10to6WFfpGxN/KT8EgbSnj29V65g36R/ody&#10;JLxxA+mk+0JGyzcD/SKvvEqvQyPv+fPnpyOdNWvWpE/HgtetPKxXxjJaPTEuejbQxiaAsSGCV4bm&#10;J57/ANzb0E4SmLNE2tgDr49I+Xh5Ayt/9E2vfIzt3jUYpyRdLNtkMP5r9YjYJlIG/ES6Bv3Xs+HU&#10;qVPVezx8M1K2B8Y/KR9N7zpWH4q0nVcHa/yOvLYV6QMW2itjGeuVw0j74P6mXYP5i6W7lbfWZ0u8&#10;a/D8pJXj2dbyn8jrhJFr0D6aj48bN86cH1v3z0jfjPQtlC/lExn7rDbEc5OnH+6N3txGq2ek/pZ9&#10;kdZLb/mWh2bXOviVkzZ+4J5h+UZTIvph/lrqgPkWdI6MHd/5znfy8/lSu6SnMPd84lmLq8M9D6/b&#10;UVWv+F9VNXnurOodN3y2fa5l4BXvuahzSfsgTntBCzfmj33sY73fFKDTSQ+l+D6yx5T2YIMBp8n+&#10;UBmUIT3c4fvIA+dAH5gA0nqLAugU0qJKJC2w7OfZH2V4D2WYmC9dujQd9R9tYo+yvX1+UIeB7pEW&#10;AbbX9gHT/OZ4Ah20RQfYz3u9t0kdYHvvgdjqH7At9sixQBnSgir09hZzcI22GJnBzeVHP/pROjoW&#10;b1EFSL4FvSN9M7IgZS06e3tIQQ/JB2AbaW+yksiikjYG45y1oGWlBZ5ferYZDGbMmJE+9R/oh9ft&#10;PSI+puH5jwX08/5YYbXROeeckz7pWPtkRdJbC2IZ7cG36R5EkUl/hMiDuYa1oBepn7VgkGmin0Xk&#10;gTWyYKntNYY9RjxmzZp1zENFJmKbSBkaEbtibqHp5/2hLopWz0j9rT2+cO/H+GDhlWGdj+xfZtk4&#10;Uj/PxpYOEf/G/UmzkbfHl6X/YPVZqw7ePk6WfoO1oIU5FOYwEpE9rjQi9ovop+UTSWvZN3LvwXOZ&#10;NrfOaHtdRRe0BmpfgHmDNz5oRPSz9smK7I811PpZ7Rsp+/rrr8/zZ+6hVYJfZt398Uu+s3bbyC/8&#10;+t/Mr/7sO0+vrrn5f1Vv+/Q713eMGPHctlQdv5IuJ4QQQgghhBBCCCHHGS5oFRzq6BjT0dHx3Kqn&#10;dxP4lTsnVEt/9mnVOcvO3f8Hzxh/G+QPL4pvAk8IIYQQQgghhBBCBhf7t2BPIR778R/POfjk4X/e&#10;sGbPmI//3rcvGjF5WjX2LddUp4zsWP+CV575K4cPH97fj/2yJNqvHOKn03/yJ3/S+00BfhYp/bQc&#10;33uvvAH8bHIowc8Cpdc+8JNC/KTUQ/vpIL73fnoKGzR55dB7JQ9p8dNRCehn7X8D8K7vI488ko5k&#10;0D4XXHBBOjoKfirs1R/64XVVCaT39liDDSKvvWl6eHuwabYH8A9rD5sMdLRAGVI+0Nv7STx00H4W&#10;jPTeKx1IH9nnTNpjDvl7r3ta16DeM2fOTEcySK+NERHfmjNnTjqSgY+tXr06HfUF9YZ4aNd4r8NB&#10;P++VNuinvRaGciOvLCLSbAnSevuL4RpvnzKAekigbO+VQ4iGN+5bvlGnyc/mZ8+enT71BWVHXgmK&#10;vHaq9b+I3lb7e+lRh/Xr16cjGVwj+TF846yzzkpHOtb+dJpt6+C1Ag/ttQ9pzCrB/U0j8lpBpAzN&#10;xyPti/u7ll67r9fR0taJvNqlYe0RhO+98iN9CHNLSb+mrxzivuTpF3mtTtsLB6+ie3bF/U/Tzxo7&#10;M5hbePppRF7Js/b4itjGeqUcWOm9eQmwXteO7KGHeyPusRrWPkKYm1ppgTW+eGOHtQeRt/8WiIxf&#10;6ANaHbxxwfK9iE9GXsvDa3Waft4r11q/BJG+abVdRssj0reavnKI/uf5n1bPSP5N7gsA/uvppxF5&#10;JRTjv/ZshXmRd3+NtK8G6uX5OF7X1ra6idx7vvSlL+XnN75ymHnyUPuXWc/pGDHiokfWtgbwHaOq&#10;BRcuquacv2D/q8eP/17Dxaw+oHNqAuccqFjAYZoKHF/SOSpILwnOnWjQaUp96yLpXQrysMQatDDg&#10;eCKVmQU3JU+kdHVBPSWy7pZI+vZHcGPzRBtYoZ90fV2QFhMDTSSd6pLzsAQ3JiktJELdV+oC+5b1&#10;kURLi4cpT6C7Jxq5HE8ku0BvD+Rf9kdJ6vWui6RLKdBFIpIeacsyJZHG7IigblJ/zSKlKSWClC4q&#10;ZVvURbJFXWBDKc9SNKRr+yOSzqUMFKm+kkjtmmWogf0lnerSFNhQqltdLKR2q4ul4/GonwfGiDxe&#10;lDJY5Ut2GQyJ6Be5RsobEkFKlyXCULexpFd/xENKk6Vp+2Buj0UxSzwkvbI08Q2Ilz73IU0GAysf&#10;rwzrvFTfgYiFp5+UX5YIUrpSTiSSPqU0oamPNUkfSWvdeyNI9opKVD9NpDxLqcMFrcSd1/9F9cPr&#10;/rq6+xv/UD3Q+u/urd+p/vpNv1B96nUvwE8XvivJuOkLv/v6L3Z99+ovdv1z65gQQgghhBBCCCGE&#10;HAe4oJXYs2Fj1b15bdW9bUO1t/Xf7gM7q7X33lFtfOBH+L3rc0Rp/6KrJR3VRa1jQgghhBBCCCGE&#10;EHIc4IJW4tGean1HT4XFKXnxSpCeQy3pGNH6zKiHhBBCCCGEEEIIIccLLmgl3vi5av+rP1d9763X&#10;V99rHYZk7/ZV3/vcq8d/73NXMuohIYQQQgghhBBCyPGCC1qEEEIIIYQQQgghZFhxYsMPPLU4syUr&#10;Ed73Qx/6UO83BYjWIYUgRqQAK8oYwG7/VnjqMhqABCLhWSAPKTw99NOihGVQNy08P9J7oftxjRcR&#10;TbsGekciOmg2Qt0QFtdCs00dXCNFjEE0B4TW9dDaB7bt6upKRzKwTSR0P/IqQVqIBeqA8KsSSOv5&#10;B2xjhZbOaPp5/cPTQcq3xGtfDeSNsPIWsN+MGTPSUV+gu+f7KGPt2rXp6CiwK8IKW+AahHy3QP6a&#10;j0E/REq00Hwf33th9ZE/IlF6aO2L9IhC6YEQyBLa93XGjh2bPsl4Onj9QwP5Rvp1BLSFBu5bFlbo&#10;fC8kfRStHRCly2PKlCnpU19gv3Xr1qUjHYSP9tB8IFJ/9H+NFJLaJHJ/06KVwX5W2wMr0lnE/jli&#10;kYVWxqZNm9rtZGHpgHy9snHv8a7RxmDMXTz9cO/W8se9y0s/ZswYVz8tj8h91bp/Ytzy9LP8I6P5&#10;OOYNXt0sG2Ps9PSLXIM+JOmB+/5AfQM8+uijbtnI3yrD6z+efrCxZn+ML55+1vgEcA/S8vDyBlYf&#10;hW2tPKzxK9L3MbeJtI+Gl9bSIdL3d+3a5c5PNd8F3thh2S9im0gdtPtTZNy1fB/zQq9s7zzQ7GfZ&#10;NWP1jYj9PP8G2v0jktYamyL9I4LmA5h3ReYHWh2s+2bm7//+79t9pMXS5jUhUdoLWmjgD3zgA73f&#10;FOCmi5tfCRrbckqAThVZFNGA03gPbrhGejiGft6kHR1be/DCOW9BKwLykR48NL3roA7aQyVsv2XL&#10;lnQkg4Fv5syZ6UhGsxPabvr06emo/0Dv1KFVNNsMFrDx5MmT01FfIv6B9JFFAWlhw2q7TOQaj4h+&#10;UhmwPR7KLOADZ56JIeJYkO/evXvTkQzKXbFiRTo6itUumcg10EFbtMC5SP+VHqwiZcN+nn8D7cYZ&#10;1W/ixInpU18iN+SIbwzWwk4d5Ltz5850pBOpg8WcOQj2KwMdNm7cmI76gnORfhfRT3swj6TVFuSg&#10;30MPPZSOZKJ1kBbNou1j+c+GDRvSJx3c39CXLJpM2jE30K6JpI+glbFy5cr0Sceqf0S/iP20RfXI&#10;gqOVf2SxHnO7geoXSWvVwZt7goj9NPDHFOuhEGzdurXdlwZKpA6an0TsZ92fvXs38Hy0aR+zbIy5&#10;Ce6xFl77Wu0T0d0aX7z+0XRsauIbwEvfpG4Afwz12geLrlr7WuWDJnUDkTpoZVh6R4j8MSHiA9o1&#10;kbQWEftFrsHCjmQnzCmbjItN65fR9Jg9e7b7xw6rDhH/+PSnP53nWEsH7kmEEEIIIYQQQgghhJwA&#10;uKBFCCGEEEIIIYQQQoYVXNAihBBCCCGEEEIIIcMKLmgRQgghhBBCCCGEkGFF893ASJQjUQ4/8pGP&#10;9H5TgI1npQ1ksWGat3EcNnfTIjlF8TZfw3lpA2fo7W3ajDpomwdiw0Nv02Zc40Xyw+Z2iOgh0WTj&#10;wYh+KNvb/A5Ikc6wqbG16TKwdMA5L8oc7I/rLHCNtIEp6gb/soB9tSh9IBJlzgP6QUpQL2/jVdRB&#10;8wHk6W36jLSdnZ3pSEfa+Bv6RTaF13wA+llR5ACuwcasJai3ttl5BtdEAhpofRznvL4JsLGsRCR6&#10;pBQsowSbn0pAvyZRDj1gPy3CZwY6QCQi+mn9D2m9CJoAOnpYfdzyD+ggRdjMeGMHiOgn+U/Edshb&#10;C7qB9NqG9nUiG/prfhwJxmHdn7yAJCCyKbc2xkU21cfcQsvfipDXHzC+SmU88MAD6ZOOVX/4n2cb&#10;rew6O3bsaPtLiXfvBePHj1fzj4xNkSiH2v1di45cB2O7VDcQiYQV8T8tH8s2GWvj8kj7RjZPRv+V&#10;8tHmlHWsNsS90Zt7eRt3R6J9WSCSsJZe8+s6SG+NUQhcoY0vXt0AgmJo+WP8tPTD+NXENijXS4/2&#10;82ykYdV/sDaFt9rHq5s1/kdsg7nZQP0bARe8+QFspOUfGTujfUe6Bvl77W7lHxl3Imibwnt2B5b9&#10;MLZpfpOJRLHENVIZ8+bNc+8/Vht6uoHPfvaz+dmEm8KfCNBIkkQ6nYWUZ3/EA/ph8JEkAtJrIulT&#10;F4BFPU+ktJAmQD9MxizBTQGd3hJtUMG50h6SYMIgSWRQQ3qp3eqi2Qn6RZDyhCBf2McSXFe3lSSg&#10;tEkW6fq6RGxkgTzq/iQJ9BgoWUdJchtbgmsknSClrSSR2qQuuR0lQfoIZZlZ6u0kCeoXQco7S90f&#10;NRko0FEqsy6wk1RmFilNXUqb10W6vpQIUrosTZDyKyWClA5S+ksp8B/p+yxSe9RFsrkkEshfuraU&#10;40FZ7yyefSCSzlkGCylvyPFAKrcUzU4RJL/NIpVVSgQpHSSio+UDks4DEalvQSJAjyZE0ks6Q5qk&#10;hTTVHUj59keggyYRpDzrEs1HQ/LbLFJ5dWmKlGcpTes31Eg6Z/Gw6iblV0oT20jtXUpT/aQ8JZHS&#10;ouyInCikepRi6SfVuZQITWwglZmlbmNN6hyf2QIhhBBCCCGEEEIIIYMEF7QIIYQQQgghhBBCyLCC&#10;C1qEEEIIIYQQQgghZFjBBS1CCCGEEEIIIYQQMqzgghYhhBBCCCGEEEIIGVY0DxFBopzZkpWTJ0+u&#10;3v3ud/d+U4BIM1KIb0SC8cLCIyKAFhYf+XphxxENwQvvj0hqO3fuTEd9QSQ0C+ighd5Hvl7oeeiH&#10;0L4eWohQlOGhXYNICp79cI0XvhvtKIW/t2xTp4zokEHbIyyuBepmhdYHmg/B9lOnTk1HOlrEIuSL&#10;PCxgg+7u7nQkg/o/9thj6egoyB+hvy2QVguRjPSIVOnhXaPVIZI/9NuzZ086OhbPfihD6oP4ftq0&#10;aelIBmV7ofdxjdVHPf2AFv4cOlrgfCQaFnSUiNRPA2V7Yy847bTT0icdq49b/gH9Efpdwxt3UAcv&#10;dDKwxn9v/JPuWxn0C49IaHypDNQN91QPRMDV2L17d/qkE/FvrZ6R0Ox79+5Nn47FG9uB1z5Au2bB&#10;ggXpk46VP9oAYhG5d2/atCl96ktkbLbAvcvTD2ObNn5ktBDukb6P8UvTIeJbGNu9OmjgvuLVzco/&#10;Ujbuv941Wj7bt2939YONtPwjofUjdUA7Std46QDGEE2HSPuefvrpZjk4p52PzG2t8S9iG8+HrPwn&#10;TJjg2sBqQ083Ky3GHS895pSe/2i+ATz7W/e/Xbt2ufdH3Bu9OoDINRKom9Y+eN7z9Bs3bpzbvmgH&#10;6Rr4jWd73Hs0Hax2yXj5A/iAVAZs79XNqkOkbNzfvDpofRRzC699rHsPfNfTMdJGU6ZMEefonu0A&#10;5uZa/qibV/aXvvSl/Ny1dGA9gAyE9oIWHo7e8Y539H5TgMaTJo5wlFmzZqUjGTisNvFFvtYDB0AZ&#10;3qIFbhzSogjK1hbTMtBBe2BHh9m8eXM6koF+3oM5QMcvQYfwbjq4Rrsp45z3wBC18aJFi9LRUSL1&#10;B1LdAOzvPTCg7R566KF0JIN8pIdDDEqzZ89ORzKejTXdM7Cftlia0XwIek+fPj0dyUA/aTEsE3ko&#10;8YB+mKCUQD9M6iyQVnugAxH9JB9A2TNmzEhHMijbe6jHNdaCVkS/Jjb20lr+F+m/GhHfApEFS2vB&#10;1qof0m7dujUd9cWqd52I7TEpkUAZln9YOkT188YvS4c5c+akTzJIq/V961wdb/zS6onvI75n+Yb3&#10;hyZgLYhltIW1s88+u+3nFpZ+uK956TH+eddo9yfck7y02r0b4N7lpV+5cmX61H8w9/Hyt4jYL3KN&#10;xo4dO9InHasOg9W+Wj6YU6KfWFj6RRaMMTf29Itco4G5i1aHSL5NfMjy/Yxlo0jZuP9YbWT5CJ55&#10;vAdba1HJ8z+rblho9cq2FiMzWHDU8vHsb53HnApzK4vOzs62DSwiPqBh1Q3PJd79G8+Nnn5aO1jt&#10;nrHa19I9E7ENniukdsBinVc33N+9Oljgj41eHbQ+ELGflX9E94j9cI+V5sCR/K1rImVff/31eW64&#10;1LYiIYQQQgghhBBCCCEnGVzQIoQQQgghhBBCCCHDioH9xpUMhCN7aL3rXe/q/aYAP3mUXlvD6w7e&#10;axX4OaL2yiF+Mmq9MgBQhvbKSQavra1atSodHQU/h/T2MUHdtFc7oJ/3s3j8ZNLTDzaQ9orBzxm9&#10;fWZwjfVqCOpugfp5+2DBTtKre0irvVJUx3rtxduDBj/djOyhhZ/YlkRsD6yf5nqv7MAHIq9dSj9/&#10;ht6efmhfzf+8tgcow3stCu2ovRbltQ/SrlmzJh31BWXjZ+cWuEbbRyzyOpe3xxT0s1459NoX+uHV&#10;hoESeeVQA+esPagA9JN+lo3vvNe9QeSVQ62Po2z8dN5iy5Yt6dOxeD/LRv7avSGDa7RXKyP+oemA&#10;tJHX4Zq8chjZ3w/+K4F8tXGhDuxjgXyksQnfe2MLsK6RxuSSiI3RB6BPyTnnnJM+6Vj5a69D1Ins&#10;kYbX/iT95s6d6+Zvve7vvXIN1q9fnz7paPe3yB4oFhH7RdDy0bZ6qKO9kgIiukX2sdPy2bhxo9o/&#10;M9b4IPlMSaQO2j0m0j7Wq2ORV/qavHJovbKTQf/Qronsr+i91mnZKLKHlvXqFPSzbGON38fjlUPP&#10;/kin6R/ZoypiP+v+gfuSpZ9low0bNrjzCzzTePM/+LdURmRvU8t3Ma/xbBN5bQ33N6kMTe863rOh&#10;B2w30L7v+Q5A3lr+kbHDOw+0Vw5hV2leVAf9V7sm0r71PbTsK8mQkB1MEg3p2v6IR8RpcY0mUpml&#10;wDE1Qaf2BDdNS7R88rmBiqd7lrK+kkjAfk0p20MSSedSJJAWA6cnTSn1lUTSGSLZuj+CAdWTCFLe&#10;EA/UTbJplghSuRCpLqUMNajfUCLVuy51H5JEszHODRZlmVm89sU1Gta5zGBcU461dUH/k77PMtRA&#10;d08kn+iPDDWS3bKUY91ABXaQ0L4fTODj9fbQREKqSykWWr51pDaXpL9lnwxIOpdiUbaRJh5Smiwe&#10;1jVSO5USIaKHRpO0TYmUbfU/PPBLc4K6SDaNSlOkPEs5kcCGFpK+WaS+WIqUrhQLTz+LSFpJn1I0&#10;pPqWIuVXl8FAyhcSQUrXH2mCZK9SmpZR6tsfifgPxheMT5JIeZZShwtahBBCCCGEEEIIIWRYwQUt&#10;QgghhBBCCCGEEDKs4IIWIYQQQgghhBBCCBlWcEGLEEIIIYQQQgghhAwruKBFCCGEEEIIIYQQQoYV&#10;gxMigEQ4syUrEX7/rW99a+83BYjIJ4U/RqQCL6w5IgVooekj6RHpZPPmzelIBhEFpHzwPXS3QLQD&#10;Lbwu0kfCynuh7VGGFL7bKruOFn4V6a2wuAA2RttaIGqD1EaRuiGtFn4b6SEeXh2QhxS6Gt977QM0&#10;HaD7o48+mo50IiF8tfDvXv09/4uErkYf85CuQf23b9+ejmSgnxZeGPpNmzYtHeloPhTpm7t27UpH&#10;OpaNI/6BckqitvfaF+zbty99OhYvdDPynzp1ajrqi1c31GvHjh3pSEfLB+kR3thCOw+9EVraI3KN&#10;FHY5Y7UR9EfYeg1E6vOIhNbW+r5XN+hn+YZnexCpgza+SmNqidQ3Mt64DSJ1QHh2iUjdMIY1Qbov&#10;l0ycODF96sv+/fvTJx3r/hnxrci9p4kN0H+0MSxyX0EbRcZACdz3LP/ymDBhglu2d48BmL9IekT8&#10;z4rWhbbz6oexI1IH6RpN7zpW6H70O69s1M8C+Ws6RELvow9p16DvePrhvHVNE/8EVnqMHVb9Im1r&#10;Eel/Vvma32Qs23vtDqy2z1jnoZulH+bm2tg2adIkV0eMD941Wv/dvXu3O65aYyfGds82sP9Ay8Cc&#10;yLIdsO4vgzW2a/aLjH0WkXvjlClT3PFdG4PgW54NMP5o/hNpuxtvvDE/Gy+1rUgGkyMLWr/zO7/T&#10;+00BnGbu3Lnp6ChwZO+hCo65ZcuWdNQXdBjtYS2DjrF8+fJ0JIN8Zs2alY76B5xSm9SifhgUPbwH&#10;A5QhLfpYZWfQGbXOjXPeQ0XENsh//fr16ego6MzSQmYdDAqRRYemaDaOTFg1YP/B0B1+Ij28on28&#10;QRPXWIua3oJvxAc0oJvU7iWajVHv6dOnpyOdgbYd2sdakMhY/c/rm1YbeWkjeO3rARvPnj07HfUP&#10;2G/Tpk3pSEd7YIfuO3fuTEfH4vmelm8dz789rDaCfhs3bkxHxxLxjUjf0uoZyV/zDetcHa8PWXVo&#10;avvIYlXkGowh8POSyIJRU7q7u9Mnnfnz54v6RRaLrUWXiG0iRCb/Gpi/afpF8o089Gg0rT/mJgMt&#10;uw7GOPSTEtzTm+Qf8d9IGZqNNb2jYEHLe+D3sOoYqb91TRPbZKzzEf+2+gcWPSz7W/Zt0mfrWPlY&#10;ugNrQdlLC6z0Eby2w9wPcxgJjMnWH7qAtSDhgecCreyMlT/uuZ5tIvbTyoiMu5ZvDNbYrl0Tqb9F&#10;RD/Miz0fwA81pPk9nse99sW8TptfRdLfdNNNRxa0mo2yhBBCCCGEEEIIIYQcZ7igRQghhBBCCCGE&#10;EEKGFVzQIoQQQgghhBBCCCHDCi5oEUIIIYQQQgghhJBhBRe0CCGEEEIIIYQQQsiwwt5anwwm7SiH&#10;CIP61re+tfebAuz0r0XK86IsIcLA5s2b01FfkBahNy0Q5fCBBx5IRzLIZ9q0aenoKIi+oIVUj4D0&#10;kdD9XqQF2ADRFkoQBcKLooVrtEgw0M+LQoEIGV4kSei3ffv2dHQU5K2FVM8g0gNCoA4U1M+LdoQ6&#10;jBs3Lh0dBWmtsNTAakOk96JMon5S29XR9EPZnm9AByuamRZFJYMyvD6IMvbt25eOjoLvpXavg/yt&#10;SJ+R/iHph3y9CKmebTK4TiMSaU6K5Af9pDYdCMhLAmVH/FeLJKlFZ8wgfy3CbMZrXysKHPK3xq85&#10;c+akTzpe/wOIpCMB3a3xCfppUQ5xDuLh9V+g+UnE97SxHeciEVi9vg+0iEG453tY7eP5LsD920Oz&#10;kzf2Ae/+6RHRb+bMmWIfjkQ5tMZHbVyoEwl/rl2j9Zs66D+aHhHbRiJhaUj3pBJrjItEOUR6z36a&#10;j6Pve/nDR7VrIlH+IuOL1scj8y7YWKs/+v9A2y5jRTPz7A6s+3skyiH6l3UN5m8RPTSaRDnEuKal&#10;jfiW1XYZy/+8SIVW34rYDP7tXWfVE/3OihSH81r+mBN54xui1HnXaGOnFh2vjpU/+qYXBc/qOxkt&#10;yqHn98CKFAjf8vSLzC3wfC3pZ7VdhEiUQ4z/XvtqfSgSpRD5azbAM4On4ze+8Y08RjPK4YkAjimJ&#10;13EsLKeOODyu8QSOqUkEOK0kebLmyVCC+mngnNRepURAXSWR6luKlC4qEf1QT6lcSPYBTTwfkHSq&#10;C/QrfaqUPGmWypZ07o9I+dYFZdTbWhMJpJeuLQU3T00GCsqOIPXLuqCNJLtFBaD9SsHNqm7nJiLZ&#10;NMtAkcqRxMO6JpJeA7aV2qsuaLt6P9KkXp+64FwTynIkKf1FkiZI+WUZDGAnDckfS7GQdC6lPpZq&#10;AjuXbZv1lvKsS1OkOpfSBIwlpU9lAVKd6pLtYIG8Sttl8ZDKzDLUSGWW0pSIDaQ2h0SQdO6PRPTT&#10;rpHyK8XyDUhTrDwkfUppipRnXQajjgOlbudSJF1LkdKV0gRpLM4SRdK7LlLeWTzfRHqpX0IilLpI&#10;gnIktO/rSPllOR5I5UYlUr8mNjge5PuoJU2Q6pUlYps6zWYRhBBCCCGEEEIIIYQcZ7igRQghhBBC&#10;CCGEEEKGFVzQIoQQQgghhBBCCCHDCi5oEUIIIYQQQgghhJBhxfHZVYyAdpRDRBt8//vf3/tNATZB&#10;kyIRYcNTL0oaNvDTIlFh42UtAmIdbCBsoemHjQcRicICm7tpm8chXy8SG2ywbdu2dCSDMqSICMjf&#10;i3KDtFo0KdjWi1QF/SLRsiIRqwYCyveIXIO2LIH9PN8AWhQtlLtu3bp0JIMyrChwGUkPtJ0XiQj5&#10;W5urexuvowwvGhWuQVSPEpSNKCoeSC+B7722QxlaH4q0nVZ2BucRqUYC56wofRnNBl7fB5H20fpW&#10;1P7aJqhSdMaSSB00+wGvfREJRsOLDgoigQU0G8G2XiQxy0aRCLhelFeg1SGyKanULzNNI/hlxo4d&#10;mz71JRKFzUIak0siddB8NBIFD30IIhGJlORFAAZaFLxI3eAbmn6R+kWivMJ+Uhm4b2llZ6z+7Y29&#10;IHrvlvRA3bwyrCiMkf6FsdOzgTY+I39PPyvviP0s/8ho0eQi9rPyj9x/PazytQhyday6W22fycFb&#10;BkIk0qAVrc3zLdy3tPORKHCebsBrXysPK4pipN9EfBfPHlo/9cYOK3+M2979JxJFEJEqJf3wXKXN&#10;uzJWG6LPeuOT1z4AY7ukB8r16mbpoI3JdfDc5NlAKyOSvzU+RPwP8zfvGkTQl/TT7FoH46tmP0Rg&#10;9dJff/31bf9qsdTWkgwm7QUtDBAf/vCHe78RkG5+mAhs2LAhHcnAsWfNmpWO+gKHXr58eTqSgdNE&#10;wotLC0ORtOhQ1sCqLYZkcENdv359Ouof6Ixe/tBPm5ijflpI/0wT/TzbZLSJUTR9Ezz7Ae3BFbZZ&#10;sWJFOpKBjTX/9cBgGFlM1B44QcQ/vIce6KEtaFkLEgD5aw9u0fbV6jBYE2pNP9TbW2y2bBDRL9I+&#10;1oNvZMFdsnGkbiCSf+ShWWPOnDnpU1+Q79q1a9ORjuX7Ge0alJEmDCLe+UjZnv2A5Cdau9Wx9Iuk&#10;jyLVwbNNxuoDkf4RWTTTFmQwGfWwJs7afbPO7Nmz1fSZHTt2pE99ieSv1Q1E6he5BpNrqQyMa17d&#10;Iu1jEbGB1kaRull1iOgeebDS6hCpW1Ms/8hodmriG8eDpu2DBS3vobGJ/0ZsjzESY6WElx4LWpr+&#10;Vr6ZiO9aOnjprQXRSNlW/TL4wcJA72NW/pEFrYiNtQU3zGu8+5u1WBdZTIv4Hxb1JBtExiarfbV8&#10;60TaF88Vkg0i+Vs2ivhfpAxNv3Hjxrn+gx/raL6LHwB5/nHdddflP6gvtbUkhBBCCCGEEEIIIeQk&#10;gwtahBBCCCGEEEIIIWRYwQUtQgghhBBCCCGEEDKssF+eJIPJkU3h3/ve9/Z+IyBtnIn3eDdt2pSO&#10;ZLC31cKFC9NRX5Dn6tWr05EM3pH1NuXGO7LS5tt4x9XbYwpo7+HiHV6852wBG3h7VCEfaR8nfI89&#10;DizwjrH2vjT07uzsTEcySOvZGHpI7xOjbGv/n4z2HnmkfkhrbYwMUE9tc2bvHWqg7aGF96O3bt2a&#10;jmRQB8//YCfsByehbShcR9MP+WrvmGegH94lt4CNpQ26kTayx5JVB08/ILUR0ml+k4F+mm0yln44&#10;F9ljA+WU4Duv74PIPkLWfgcDtT++1/b2yaAOkT3SrD20vH0GtE21ka+3hxb0iwRcsPYpszbWhg7W&#10;PlHe2AH9Zs6cmY50tH0WImOntb+INy6CiP9pfcgLWAGkvpHx7j0gUgdt82TsUYI2tLD2IfHSgqHe&#10;Q8vKW9uMvE5knzNt82zsE+Jh2Siy9421MXIGY5zWvh4ncg+tSN3Qt7T8rU2PM5E9rrQxrukeWtam&#10;4Bmrfh4R/7bmAIOxhxbSa/pH6mXtQ+TtgWTtQYS282wf8V3rvHdvsGyHOaVXNu7L3jWYX2ttbLUN&#10;sOwX2X8K9fPmmFo7TJs2zZ37WG0Y2UPL0x9YQcO8/C0d0K+9vuUFLANa/4jk79nIs0+TPbSaBoSI&#10;1O/GG2/M8x/uoXW8QcNpgokNbvqS4JwnFnAqTzygI26epWBCIelTSlnfLOgI0vcDEaleEHQKTzCw&#10;SoJzHijbI3KNBtLCTpqUdZFESlcXtJGUDtIE2B8Dmydlm0kiAdtIOpci5ZcFeVgC+2Di4onkPxBJ&#10;n1IkvbJI15eiIdWnLqibVGYpFlJ71gW2kUD5g8Fg5FO3SV08Itd4SPauSxOa6of0kk5RyXbUJOJ/&#10;GlJ+kkj9BWLl3V+kclG3CFLaLJLepUQobZoFZTRByvN4i4V0fSkRpHSQiP2kdFkiwI/qPiGJ5BeQ&#10;k51I3SS7ZcH5wUDKezCkaf08kdq8lKFG0ivLiUTSZyBigfYbKFJZpUSQ0mWR/CEq8N2IeEh6QSJI&#10;6fojEVCHsk9maYKkTylNypDy668MJaWfSCLplEW6vpQ6J//djhBCCCGEEEIIIYSQGlzQIoQQQggh&#10;hBBCCCHDCi5oEUIIIYQQQgghhJBhBRe0CCGEEEIIIYQQQsiwggtahBBCCCGEEEIIIWRYMbRb3JM6&#10;Z7ZkJUIr/+Zv/mbvNwWIdiCFIEeEsBkzZqQjGaRFxEEJnEOkRAtEC/BCfyPqgBStDFHcpkyZko5k&#10;LP2AdS6DKHwW0A8hiCUQetQC9Y+E7rYYqI01u5Yg6ogE8vVCw6OMSHhxXFeC7xA+1UOrP9oeoVkt&#10;UAZCX1to9URahB62gA7d3d3pqC+wa8R/IzaW6oC0WkjwOqifBNJr5zK4BtFGSyJ2BZ7vIh/0cwno&#10;tmXLlnQkg/SdnZ3p6CjQWxrz6kTaFyCaogTKQNhjDyk8O8qO9JtI/lYft8qA/prvAoT19kD4bQ9t&#10;fInYT/K9zKRJk9InHW9sB5qPau2egf67du1KR8fi3RuA1/+AFp7dsk0G4cs1IvfGSB2s8c/DsvGE&#10;CRPSJ52IDbTw4jlCsgXGJvRVCW9sA5FrcA+UyoBttLIzVh3gm179Zs+e7ZaB+5OUT3T813TwdAOR&#10;/qvZIDL3sXSI+G/kGs3/Ivrh/q7pqPlNf4D+TfwbdWiig2c/jFFa/a1zGctG+N7S3co7Mm7jGk8/&#10;a3yxzgFr/MZ92UoLtH5dx9LB8z+MzVr+Ed/X+k0d3J8kHSL9Es8OWjsiT89+kbFJI+IbsK9WD8wJ&#10;PB+M+CjGcKkMTzcQucbCujdktD6Oe2Nk7NDA87z23JH5l3/5lzy3WWp7AhlM2gtamPy96U1v6v2m&#10;AI4tTfwwGJx99tnpSAadtqurKx0dizcwwWm3b9+ejmQwcEiTIzjs5MmT05EMnF17cEW9vYda4D24&#10;QD9tcu3V37IfdI9MGjz9UIb2YBV5KNXqgHy9tkMbWQ9NAPWUBn/YdezYselIBmm1Bzqr7TOab9WB&#10;n2gLgt5DFdJu27YtHfUFtsEDgwXS79y5Mx3JQA9pYQxpmyyWau1SR7NxxDaR9gGaj6J+69atS0cy&#10;0GP69Onp6CgoO7IY5Pkf0PRDGV7baXpoeteJ5A+sPo4/dGgg/40bN6ajY/EWY0FkYqrhtRHOW/4Z&#10;+WOM5wNWGd7YibRbt25NR8cSGdsi/U+qQyQtmDNnTvp0LNJCawnGTviqhbboHHmosh6YcO/30lsL&#10;shntHhu591r6RdJH0OzkPdACSwfvjwFgyZIl7oOBlk+kfSI+ZhGxsXZNxP+s/CP2j6DNXyL64f6O&#10;vi6BhzKv7Tz7NfVvqw6R9J6NNdsB61wmYiONiP4WTevv2cbKP+JbeGbAHMsCf/DT7GedA7hvab4b&#10;6VuR9tV0iNi+qX5N/COSFn+MhB4SeF7x2i5SBv4YLJXRpG5R8Gyg2T+j6YG1iyZjH+bF3tz1n/7p&#10;n/Kz+9KBjSCEEEIIIYQQQgghhJwguKBFCCGEEEIIIYQQQoYVXNAihBBCCCGEEEIIIcMKLmgRQggh&#10;hBBCCCGEkGGFvZsaGUxCUQ6lDdKw2fiiRYvSkQw2ntMiqSFfb9NnbFwbieImbXyOTd+8TeGRv7Yp&#10;N/A29sN5b3M46KFF1MLmixawn7YxKs55m9qibGtjZwAbaJs7e3VD/bU6QL9I22kRIDPwEykaIeoW&#10;Satt7odz3qbPkTJQT2nze6T1Np5GWmtT+Eh6zwdgYy2Sn9c+uMaKBBbZ/BF5SCAKi0ckf81HUa4V&#10;RQ5o/oe03ob5SBuJlIfrNLy2gx5StBXkGYmAuWnTpnSkAz+TQBkzZ85MR8eC/K2NoyWfK4lsCq/5&#10;Ccr3IuDiGo1IlDVvY1nkL41Nml/V8fSPBByI9F9tU3gvLbDu75FNd4d6U3iLSFCCyKbjkc1nNazN&#10;gb1gLQD6eWVHbDwQIpvCn3nmmW7Zmo9HIsRGfMwi0nYY/6Q6YGzy6mbljXuzV7YWZa2OZoNI/7D6&#10;OMYXL713/7X8O9JnkFZLH7n3e5tvW/4zWOOXhuZXIBKQI2I/y8fQvtq9HWB+g/QSeGaw0gI8M3j1&#10;wD1QswHmB1YZCGij5W9F8Mtodauj5YFyPftbYwsCwnj6YWyP6CiBe4fnl5YOeObw+hfGF68OaF9p&#10;U3jo5uln+U6kf1hRCDNaHb2+Aaz2j2wqz03hTyBwPjSQJnBaSbLjWoKJgSRI74H0ZZmlQL+yzKgA&#10;dB5NPOD0EdGQdCpFqjME9Y4gpa1LNB8Jq25AKq8Uj9KWWfLN3BMN61wmeo0muf9oIrV3lihS2lI0&#10;pGtL0UD9Ikh5Qjyi+VtI/lYXtEETpHqVohGtX+kzEKmcUqKgH0kSGf+kcrMMFlK7ZZFsUxcpTRaP&#10;aPvgulJgvwiSXlFB/ZpQtrckwxm0w2AwWPmUeP4JGaqyB4uIfvX+WJfjUbdIGdLYBYkgpcvSpOzB&#10;EsnuWaTrB1OkMkvBdSczTXy0tEddIkjpSrH0k+xdF6TVBEjl1UVKJ4mFlG8W3H+k/CARpDqXohEp&#10;w7pGKquUJsA+Up51scDcrrzXl1K2hyQakj6lSPlliSCliwrKl+63dZHWLLIgj/7QrLUJIYQQQggh&#10;hBBCCDnOcEGLEEIIIYQQQgghhAwruKBFCCGEEEIIIYQQQoYVJ/eL1T9dtDeFnzBhQvWGN7yh95sC&#10;vDM6derUdHQUvEca2dRc2/gY6fGuqgXeU/Y2btXywff9fde1DtJGNi6FfTwkPfCdlxb11zYux3vA&#10;3sbBSC9tWlwH10gb96PtvE2XYXdt433kG9m4D9dZ4Dx0KcF3kY2Ntc13Yf9x48alIxmUsWPHjnQk&#10;g3zQfySsDdWB5WOotxc0AT4Q2Xxaagd8H9kUGWVIIL1XPw2kjWz6ius8pL6ViewDpdXPG5tApO9r&#10;QTGA176om7ahf2RDeS3YQwb5z5s3Lx0di9e+Vv2xcaYFyvbuH56Pefaz2j+yKbcXNAJ4dbCw9PPs&#10;B6yAJhnN/yIBDayN87V+UyfSx7V7RGTTZivoi3TPKImMf/Bxa4yxsDb99u6tIBIYQBsjMX55esM3&#10;tPQRv24SWCHSPtY1kXtPpO1QhmQD3Jeb2C+ycXNEP61/RDa8x+bZWv5e2giWf0fuvZb9Ivp5PmSd&#10;j+SPjbU1NL/JWO0aGTvR7p6O1qb12FTdqj+e6TQ9EOTIs23EfphbaHMEa1N6YI1faBfLvsDyrYzW&#10;hvBdL601PmBs9+wH23t10MYQjM1e2s2bN6v3Xzz3eD7YZOP5iO8C7ZqIbSJzC23zdy9vYN1fNL+p&#10;c+211+Y5+lK/NDJYHFnQuvrqq3u/KcCANHfu3HTUPzAwaJHG4FTWDQPAcSIPFdKgCYfzbqrQQZu4&#10;4VxkQqkN2BlLDy8t6q8tSKGjTps2LR3JoNwUaUFF089quwx0mD59ejrqS8T+uCYyMEkgbym6YInm&#10;Y2hfLxIWyli3bl06koENZs2alY6OgrbzHlosHZA+EmnPi4QIG0sPbvh+oH0LIL23oKDRJO3xwhub&#10;Ilg2xjmvf6B9pf4F3/AiGEauQf5nn312OuoL9PP8zxofvbENeDZuYj/vfGTcjvQPyQZe2REi+m3d&#10;ujUdyeAarZ/NmTMnfdKxdIi0b2RRSiOy2IS+AR+WiJQdKSPy8KBhpfX+UAKwYOeVrd0/IwtaVv0x&#10;J/TSR8rQ2mGg9/1MpH0jbafpEYlwZ9kvUnbEfpp+Ed+12rCp/YFVx0j+kTpYDEYdLJrWT6NJv6mD&#10;P2ZKD+xg/fr15j1owYIF6hi+evVq9/4V8W9EQdX+cIQFF6sMLBhpdYuUjXs37n8WWhtG2tayPZ5L&#10;BsN+WjQ97fs6jzzyiLoYjmcG7/4d8VFNj8hiu0WTcbEOonVK9YykteoQSX/dddcdWdCyW4oQQggh&#10;hBBCCCGEkJMMLmgRQgghhBBCCCGEkGEFF7QIIYQQQgghhBBCyLCCC1qEEEIIIYQQQgghZFhh7wZG&#10;BpP2pvCIevCKV7yi95sCbOonRcLChmnexoW4RttADZu+eRu/YWNjL5Id8sDmdBLe5m1Ii835JLDZ&#10;nRRhrA6uQSQZC60O2KxO21A9g40FsXmiBMrGpncWkY3FtY3vULa36To275s5c2Y66j+Wf9RBOSWo&#10;m2abOtrmh8jT21QfumGDTAvkIwVNgH5N7If0XhQzrew6sLG0+Sq+b7opfCRSlwTSelH6gNTuJVrf&#10;B14kLPR/bWNzb2wCEf2s/gc7WEAHKZIY0m3ZsiUdyeCaSJTDhQsXpqNjsSKkarplvE1HgVd/YG2u&#10;6gUWsPTXxv06WoTAOpr/RIIeWHWL6Of5ANDaITJuWxFUvU1vgbYhcB2tjbyAJMCK1Ijx0yPSvlod&#10;In3f8u/IxrnWpvcZKw8vrVV/a1zNRCIB4h4h6RjpHxa4N3v28zZOBtr8A77v1Q3zX02HiO9rEY7r&#10;4B4mlRHZ9Br9Q6sD+q+X3otWZtUxMq+z6mDZNhOxcROa1M8aHzy/AhH/tjb9R0AYa4zGM52mI8Ze&#10;b/yM6Hf++eer44i3Kby1abq1YXwm0j+0MTjSN7wN+T3/QNt5ddD8D2m9+4+1KTwiXHrzs0ikQm38&#10;j9zbtAiJwDqXiUSxRBtJdoqMTZiXROYQGvVN4f2ZAhksMCN8KwadxYsXtxuwFDgsHAPOUxd0etx0&#10;8K8mSK9R5icJ8kAZpU51wXVw/jItziF9+X0pUloI8BargDfxQ1755lzmjwUzlK8JsB6IMeiX+dYF&#10;NpDKrosG0kYWPKyHnggoxwODL/ywLtDdW+wE2Y4lyMOLYgndvIUX5IMbTAn0a2I/pI9EAfIWNYG2&#10;sKPd8Opo9oN+A30oyb6Ffy3J7WyJteCWb8qaoIwm0Qw122RQBvpfE1BGaReMa/CNsj51wTX5YdIS&#10;/DGjzD+XYdkP12DCJZ2DeG2H9JhYoBxLpLQQpId+Wd9SkNa6P0l2rQuusfLPAv8rv0Na9Lny+7rg&#10;Gqv+Ef1yeHBLtP6BxUjJrnWx+gby9kDZqAd8QRNtbMoPJJZk/yvrDCmvlSQysc2UaaG7B/KXdMvi&#10;gfuTV07dlqV4wIekdFk8MPfxrtMWzbyx2RPo7iGlKwX5SN/nBWXpXBbUwUNKlwX+69lPKyNy78X8&#10;Vcs/4n9eGwHpe4hm17pYc1P4DfKwBGOLlHawpey3kEjflvKCSNeXgvyltHXJCx7SuXxvkM5B8tgi&#10;ncu+hfOaRPovFuS1hZc8f9HIc36JJv2mjjb+w24e1oIbIsvDP0t71CWyaKPlj37t3VehA+ohnYss&#10;CEb8T2ujnNYC9w6tDrAt/AbnNcntK6XPgnxwbUmkfb0/hns88MADee7/KdvShBBCCCGEEEIIIYSc&#10;ZHBBixBCCCGEEEIIIYQMK7igRQghhBBCCCGEEEKGFVzQIoQQQgghhBBCCCHDCi5oEUIIIYQQQggh&#10;hJBhhR2+gAwmZ7ZkJSKtveY1r+n9RsCLWDAQkGckApgUpaBEilaBKAdahKcM8kaULwmcmzZtWjrS&#10;8WyDaA1SeHGks8LKA+8aLxID0kdCk0tE9IONtSh9OBcJS43rLBCRYtu2bemoL4gkYoG8J0+enI76&#10;gnytCJIA6TX/yMBOiChTgrReFEWg1QHpc6QlDZQdieYi+QnSRvqfdk3Et7Qy8L0WYSaD+nsRRHGN&#10;1scj9gNaFB7t+zqIJOPh1dMCdtKibEbaLlIH2EnD6r9IZ43NkUgykbHd8jEvCqg1/sO2HhH/0cbg&#10;SP0tHSIRUr37G0CIbgnt+yiRCMCROmhjcGRcs/wzct+zfD+j+UBEP8u/EWXSKx9RkL1rtPElUn/L&#10;R7WQ7HW8+QHQIhFH+odFZFyNjH+INhbxAwkrXcR+kTrAxtI4YUUwzFjnMW55Y6Dn41b+kSiMOQrv&#10;QMlR/gaCN3cEVv28e5c1NkfKhv94ZVjzf8+vm/rGrFmzQv1Lw7NBjuQngbSefug33hiD/iflE4mi&#10;uHPnTrUOuGd46a36ZfDsItl406ZNIR/SgG96+kWu0doB9y3PN/BcpdUf9wyvfsjf00/TIUdYHyhI&#10;6/nfDTfckOc2S20tyWByZEHrqquu6v2mAI2nTVwiE2oNK98MHNZ7qEA+0sAeSYsOpS3IoDN4C1pw&#10;6kjHmzt3bjo6CtJt3749HclY+aPe3gMD0kcmFhKRtLAxJuYSOBdZ0PF8CDed9evXp6O+eGnRvggd&#10;LAG74sZggfSzZ89ORzJaPqi/VnYGNtbaEOknTpyYjmTgA96inOZDkfa19GuaPgImZR6WD0T8T8Pz&#10;LdheW2gdLLQytDYt8ervtaHnfxpR/TwbW/6Dc96ClrboMpj2a+LfGshXW8isE/HvmTNnpk99mTJl&#10;SvqkYz1wR8qO1CFyjYb14OD5BohMirUyogvKWv4TJkxwy45co7VRpP4WkQW3SNs11UMjshgUaV+t&#10;nk3zj9gv4kOa/Zr4BoiUHbGBRiR/zF0w1klE2i5yjUaTugGvbOt8pGw8l3gLHrj3aPbDH9Gt9Fb7&#10;RPQ788wz3QXFJu1rLehFfMuyTUarZ2RBCs8k2hwisqATKWPGjBniHGn58uXuYnNkQdQCf0z20mPu&#10;KNlY07sOFrQ0G+G52JufRfTTwEI65tYWTfsvFrTSDx2WDrwVCCGEEEIIIYQQQgg5AXBBixBCCCGE&#10;EEIIIYQMK7igRQghhBBCCCGEEEKGFVzQIoQQQgghhBBCCCHDCi5oEUIIIYQQQgghhJBhhb31PxlM&#10;2lEOEXHgiiuu6P2mAFEMtKgSXqQARAnQIk0hrRclDdd44adRhhQtAd8h0sdAQZSGOXPmpCMZ2Mar&#10;AyIxaHp49kP+VmheD+Svhc3OoAxJD3wfCcuttS/qHYmk5UXDQESJRx55JB0dBe3uRdqCDlaUwzVr&#10;1qQjGaT3wtsjn3Xr1qWjoyCtFyUTaD6A+nnpkXbXrl3pSAdtWRJJi3RaFDek37x5czrS0aKVeFFM&#10;UH9EarHANYh2IoFzWgTOCEhvAdt0dXWlIx2rnp4NUMaWLVvS0VGseteBD3poUbRQBsJGD5RIJBiv&#10;7wMrkpoX4VOLYAu8cRv1j0TZ1O5PXpQjoNUf7e6N20Abe+tobYiw6x7SuJGJ+F+kDlr7en0DWO0T&#10;ia4X8T9tDIlEt7TGLy8CM4j0P62PY2yy2g9YPhrxX/i+V4YWbSzSvpaPRcYXbwwH2hzCqxew2jDS&#10;NzG/8spBNDPpGu/eCCwbaRHK6njta/mINq+pgz6q5Y/0nn5e+1r6RXzX8j9v7PB088rGM1nEf7Vr&#10;4NdWeviGpgPGFK9sRLLzxgjLxl7+uHdr10R8F/eeiA9K+XjRGwHmvlr/8iJMArSvdw3Gf+maBx98&#10;0H0utKKsRsb2SBRGtK9k4wULFrjzA0SC1OqPCJJeFEev/QHaUaoD5hze/Qfjt1Z/pPXKv+mmm45E&#10;OfStTQYLrLS8Fc577rnn9n5TAIeVGh8Nmm86mgDNsXEe6eE0muAaLKbhOk1wjXRzQWfBoI5/NUEZ&#10;yEMC5xAa2QJlRyZWsEGpNwQDS72+ksD20vcQdFjkoQnqiIGvrHddkA8o8waoW/l9KdqNHefyoG0J&#10;0kvfZwFYeCnLheTQtJrABjn8cSkAD8RSvnXxJo7wAe3BOhLaXioTAh013bPgOvQP6ZwnSBt5KNNu&#10;LPBfPDSVPl0K7FMKvs83BU1wDfxbOlcXzf9wzrupWpTlSOItiuAa1EMin6vnVwrO50l/KZFJl5Su&#10;Lsg/Tw6lc/B96ZwnSOvVDQIflL7PgjzypFg7l8uSBPc1LW1+UNQE16Cf1PMrBT6s5ePVDWJd403o&#10;gPdQBTQbWIt9ESL1i/wxRvtjmTc+QNA+QDqn+XVdMtK5LFo/i+SvTagzUpq65AU76VwW5C+VkReS&#10;LLF0k/y9FK8PQTQ7RdoX928NlO8h5VlK7kPl9xGgn2ZDS/dMxIe0elq+n8WycaTtvLm3VX4E1F8j&#10;4h+eZKRzXt0glo0z0rnBEM0v65LncRJI7/VvjZyvJZgb4F9JryyRZyMNa0Elki/aFzoMBK3cOlgw&#10;0/LHuJ19RyNfk+0piZbP9u3b2/3Dwmr/nL+FNbZlcH+XbIAFvVy+JlgwwjWoXylYcLL8E0TnByir&#10;JM8bpTRZrHu3pxtYsWJFHt8+ZXsCIYQQQgghhBBCCCEnGVzQIoQQQgghhBBCCCHDCvt3bmQwae+h&#10;hVejXvayl/V+U4Cf3eHnnyX42Z33ypKWNoOf9lmgjPQeqgrKkF4L076vg58V4n1fDe+1D/xkcu7c&#10;uelIBj+P3bhxYzo6Cn4O6b2Shp9VanuMwHbeHlcow9vHCjbeuXNnOjqK13YAOmg//8VPVufPn5+O&#10;ZJB29erV6UgGekj7UWjf10HdtNcBkR6vRFogvbdPlOVnnn9bOli2zUR8ANfgJ8oSXv9FWq3/wTaR&#10;/bukVy9Qb2v/m0xkHxIrH69/oX6af3ivSyEtfrrsgesk8L21P1QGtpJA37ZA/mgjC+8ajG8Wkddq&#10;NFC29rpZHWlsyng2sPT36ga8/IF2j/DGTmDdX7x7F4jop92fvLEPWK8ERdou0j+0Mc4b+4ClQ6R9&#10;YQOtf2U0G0Ty1/o+mDhxolt2xAes8dnDuibSdpFrtFdjMDZ79bf0i/iHtQ9KRutDx0M/77UhAP0k&#10;Pby5KbDmBvAbyz8BXtm3bGCNcfANL39tfzUQGdu8+4/1WlhkOwJrbuH1L0u3yH0T2514NrDax0uL&#10;umlpm/SbOugDmv3zdhoaVt/AnM2zv+d7FpH8Lfth316vjb2+BbZu3SqOIxHbW6/MQTevbPRfzwbz&#10;5s0TX8nHvsPe/RH7ZGljZGT/M4w9nh2wXYeUD3Tz6m/5D57nveeDBx54IM9PltolkcHkyILWS1/6&#10;0t5vCtDw0saoGHC8TV+RNjKx14iWIekXKRuDynnnnZeO+oKO4C2moTOfffbZ6UgGjv/www+no6NA&#10;P2+PLtRfWzSI6IeBC4OOBcrYtm1bOjoK9IssCGgPFSh70aJF6UgGk7L77rsvHclg0NI2dvcWRVC3&#10;TZs2paO+IN/Zs2enIxkMuHgX2gL5SJu3wzbWAyGAjfFgI4H2jSw4eWXABtKiXCSt5WMR/wPajc3z&#10;LeC1L7Cu8cpAHaT+FbFN5BoLpN+xY0c60onYQAL5o+2HkshDvQb0i/i3taA1UNuAJmkzlo29/JHW&#10;8h9tXOgvCxcuTJ/6Eqm/tWAU2XQ9suilEVkQsOYGuPdjfLWILCpp9Yzkb9UBG/566SNlaGNI5KHF&#10;0i/SvpEFLY2I7S39Iv5hbYzsgblZE/2a+H4drR0j+VttiD+mYAyy8OyHMUQ7783bgaVfxH+9a3Dv&#10;0OoY8Q2r/3n+Z+kWqVtkQSsyPmhgsVzL3zqXifQ/6xpsCg47aFj+jTkb5m4WERtr4HnIy9/SHxvm&#10;e3OjiH4IhiUtXOMPMZbtgJV/pGzM7T0bLF26tO2DJdhDy9MPCz7a/Affe2NTxEexx680P2vq32gX&#10;b0Fr1apV+ZqldkmEEEIIIYQQQgghhJxkcEGLEEIIIYQQQgghhAwruKBFCCGEEEIIIYQQQoYVXNAi&#10;hBBCCCGEEEIIIcMKLmgRQgghhBBCCCGEkGHFwEITkIHQjnKIqAlXXHFF7zcFiIYgheYE2vcZRCqw&#10;IuF4kRCQ3osmgGgFUghy7fs6iEQxa9asdNQXRHjwonBB/5kzZ6YjGeSDaAsl0A+hay2QVotyCLxI&#10;I2g7L9oGypAi0iBtJBKWFgkD9fMidSECBUKgWsDGWjRCLxIG8t+wYUM66gv006InZpB+zZo16UgG&#10;+SDiSQl0i7QPIoJIIL3kN3VwjWcDtI9kY6TzIhFpvguQ3otyhWu0SCaRCJpe3WB7q/95obmRvxZF&#10;T/PrDM4j9LAF2leKgAmQXvPNOlr/1aLr1YlEIrLGYG/s0M7Drt64DSJR0rZt3Zo+9QW2nTN3bjqS&#10;saJoSX22BJHAPCT/hm5e/rCRFVZ/sKIcave3yNguRVjKSJFxS7z+CzT/syJAZiwfi0QA8+YHQIu2&#10;5fUNYPU/KTJzSeQaLVpdU/0Qut5rP8s/PKZMmZI+DQxvbgYikXS18PmRtPA/zUaRSF0RpChiIJK/&#10;Nf5FohB683srymFk/LciqUX817sG9dds5NUNWJEQPftbunlzC4A5r/d85I1vFnj2wPxJImKbiG9b&#10;/QPzXq18YOW/ZcsWd/6j9Zs6sK9kw6ZRDtF2nm8if8+GiNAujdHwS8t2AH1Tuybif4ie69n43HPP&#10;FefYU6dOdev/X//1X+q9Ff3W0xH3bs8GGF+kOljjVgbptPZBu3j3vpUrV+Y5zFK7F5PBBE/Tb0UD&#10;P+1pT2s7SClo+Nzx64JzCH8Jx9UE16Dhy7RZ8jWa4Br8i/I1QR7o4PVyIRiUMSnBv5qgM+KaslwI&#10;yoZTS+eyoHxv0olOASn1g0h61wVlwH7SOQj0twTXgLrNSwEYPEq7omzkUa+vJGW6uiC9BeyCTi+l&#10;zYJ2Qojzsu44B/3L6+uC8xgcNb3zoKgJQPoy31JyGNi6ZPuW39cFaeF/ZX4QpIVtpHR1kdLWBfng&#10;wVn6Hr4l5ZkF1+Cmg38lQftJ6eqiDfyeb4B807cEEwupXEiupyZIr9VPyq8uuCaHBbcECxNaejw0&#10;euDaEuTr3fAj1wAp/4x1DljnvcU06OdNmHDNY8pDGc5NaU2cSr/OAt3Qf+ptWhdt3M+CayILtlI9&#10;8X1+GNIEWJOiyIJTBO3BPN8bLCz/wWQR9Wwq2dYlsI10fV0s/VA/Kd86GIO8azQ/rrejhqUf6i3V&#10;qS65jaRzWTQf9XQDln64Z0jl1SUyvmjgnhnRUSMvKFiCuYOH5idI6+ln9V/rXH/AWCbp4Y2vID1Q&#10;iUQWnLz6Qzcg2T7iG9oDLUDZXvneNahjvkYTC8sHPPtb+eeHZUsmTJhwpO01aYK14N8074x3fxto&#10;OViM9fxL6zd1tHsPFsvRBhZjxoxpp5eItF2kf+QF6TJtfi4rv68L2hc64LpSUDcpTV3y+G+BP0pI&#10;84jIgtvWrVvV+R/GBdgn9wVJIvfufI8ogW5eWmtumv2jbq9S8GyQ8viUbQlCCCGEEEIIIYQQQk4y&#10;uKBFCCGEEEIIIYQQQoYVXNAihBBCCCGEEEIIIcMKLmgRQgghhBBCCCGEkGHFwHaKIwOhHeUQESfe&#10;9ra39X5TgA3OpA2csSmataljRtqUDeB7b+NMbN7mRSLCxnfSNfg+EmlK2/wN9dY21M1Y6eto9otE&#10;6rE29vSI6ieB+kc2Doadm4ByLOADUjuiXpEIhFq0MGw6iGgpFtANm9dawMZalEhsZu9h+QDytkAd&#10;EI3EQrsGeedNJzVwjeZ/OBeJAif5B2zjRfjENdFNfTU8/0UdpEhz+H779u3pSCfSP6yN3yMb+2r9&#10;w9t0E0TsN9CNjWEjbfy3/CaDayL1tyKRepsKWxure2Mv9MPGpRYoQ4si6G34j7TW+BDZNBYb03pI&#10;9x4Q8V2r/ppf9hetnpFN8dFGGoO1qb5Wz0j9rT4Q0S+ycbI1BntptU1zgRWBM2PZP4M5lKQHvovY&#10;sAnYtNgrQxtHrQhtGct+EdtENp7X9IvMvREhW+tfkfHF083yYcyJIjbQiIxPkTpoRKKgWu2Tg2Jo&#10;WJtWY+7jlY36e9fAN7RrvLHD0g92bdJ2GWuOgo3TrfOYs2rtG3mmibQv5jdSPTEv8eo/d+5c9dnH&#10;KxcgmMdAbZwDzgwURC73bGhFccxo10QiJGJ+NNBnU6C1XYRI++aN6SXw3OitXeCaNL9dOvCWIv2l&#10;vaCFifW73/3u3m8K0HGkEKhwxkjoX+3GBGfxHnow4HmLArhGejjG91ios4AO2sStafoM7CdFQoT9&#10;MLBYoNM16fTR9FobRSYV2jXRsr2JPeyHm18JBpTly5enIxm04bx589JRXzDYILSqBdJPmzYtHcmg&#10;jtLiB9JqD7sZ+A8mnRqe/VE2QshaaGWgfSIP9VoberpnpPbV2rTE8w3Pxzz7Ib00BqFunl2Btlia&#10;8fKJ9C+NSNqI/bQx2DoHcF5bEPXSAlzjjQ/wk7POOisd9QXpEUnGQmsfpPUWgnGNt6AFFi9enD4d&#10;BWm9xXKASbEE0nv2A94fXCwi/rN+/fr06Vgii2kRtImhthASJfJAE1lQxYR9oHpYiw4R/SLXRP6o&#10;oGHp50X4jII+KNUhYnuLSLvg3o378EDw/tgDIotKFpH21YiUjTEOY8lQYS2awC+9sq02jLSv50NW&#10;HpbuGSu9Vz+rbfFM4/ll07EpR97WsNI27ZsZqww8s1n6bd68WZ0fWPlmIn2rSf+dP3+++gdD3Ls9&#10;38+R8iyw6CjZyGtbYLUhnle8udfs2bPdP4hqeqxdu9Zd8LFsFGnfiP20fJq2D3zT6yM1Gy+1W4oQ&#10;QgghhBBCCCGEkJMMLmgV7Nz5g7ldXffcvua+r9z+sYur23/vadXtra9bMrYlr2/LjIW/f/sXu7pu&#10;v7ar64u9qQghhBBCCCGEEELI8YILWgUjR448raOjenbr47NHjKienT9XVcdR6eh49oiWtL6/EGkI&#10;IYQQQgghhBBCyPGDC1oFd37yquoH/+f11Xc//6fVXy34aPXFxR/E5hbPfva8J6/86C/dVEFe/4xv&#10;Vu/9Pz9oCyGEEEIIIYQQQgg5vnBBq2DPqger3Wv+q9q1eXW17vSzqw1jz8Nudne8/Xn7fnT2tO0V&#10;ZPb47dXDa3ZXK1pCCCGEEEIIIYQQQo4v9vb2TyF27vznuSNGjPji1uXbTvvrl/7fC3tmzKkO/PHf&#10;4tSKv758wZJ13/jtsw4fOrwCX2zaOqL69XefWk2cOWHf2//z7fe2jLj+ys7O1+CcQTvKIaLB/Nmf&#10;/VnvNwXY6R8hjEsQPSASFl4D+XpRElEGolVYIJKBFIkOEQQ/9rGPtT8jfPMnPvGJ9uc60EGL9IYo&#10;UF6UOkRyiETKQzSIEpTtRdJBlDTtGui3aNGidCSDSAwbNmxIRzqSjaEfxALtY0WC9NLjvOcDsN/U&#10;qVPbYV7f+c53tqOjwFdRt1WrVqWrZOAbCxYsSEd9QfoHHnggHckgvRYlMYNIFuvWrUtHR4HeWhSz&#10;jJYWwLbjxo1LRzLwj0i0NiliGr6PRHLSonlE02uR9hAlDePK5z//+fYxIrpcddVV7c+ZSKQ3KcpK&#10;RopwUqJFuvGiwESAjaxIpt7YZiGNKSVepBlgta8XBbO8L8Afb7311na/ueyyy9K3OijDQ4pgm/H8&#10;Q7MRyvWi0+KaSKRLaXxA2tWrV6cjHWv8jtjG8v2M1kcjvle30Xe+8532v8973vPa/0YiLErzhhLN&#10;xyJRFOFnGl6ET6D5fp3IGKJh9Z9I20nRkUswTkm+Yo3Nd955Z7uv/szP/IxaP5wfDLR7GO7nno/j&#10;vq/pF2mXyPwU9x0J1N/Tz4qWhfuKlz7Svlq0SWlsv+OOO9o+vWzZsvb80IrEF+m/Xh0s+6Lve/W3&#10;2jAShdXL37pHRvSzIq3u2bPH7COI7qn18Ujfuv3229s6Puc5zzF9dKBYUQbhc55tIlEirf5hjd0A&#10;/q2ljdQb/uPph3uMdE2k71pRFMuyv/3tbx+5l77gBS9o+2WkDEQCl9oo4rtIp+ln2TYDn/Psp82R&#10;ce/x2sjK2ys3CsZCqZ5oC6/+1vw/2+/ee+9t95VnPOMZx8xXfvjDH+axe+ng1OangN27v7S4ZbiH&#10;t63cVX384r+rRs2bXS366mdgzBXvuahzSffdHz+r1frtBa2N6w5Wb3zF6mrioinVm+95X/uaKzs7&#10;l7Qz0mkvaE2fPr36y7/8y95vCuCY0uQfThe5IWvAYbzFDODd2DAwzpw5Mx0dBWHTr7766vZnnL/h&#10;hhvan+todQORxQwMLPfff386ktHsZJWdwTW4cUpgMnHeeeelIxl0vEceeSQd6UiTf3RY76Eeg6a0&#10;mBgF9du1a1c6ksllIET/S1/60vYC2te//vX2YLVmzZp0lQzacOHChemoL7CN13ZW+oymB/SOLIZp&#10;D77wG9zQLCL209oR33sLUpYP4Jy34AG0B0t8j5v6n/7pn7aPMUF417ve1f4MovlHJr4aKENbFPHy&#10;tWyTwTV4cNOIPHRreA8kVt0yVh1wzrK/lBbH119/fdv3X/Ma728pMTQbWbpnrLQR22zcuDEd6cyZ&#10;Myd9OgrSRsbds846K30aGqCH5n8R36sv+HzlK19p//vKV76y/W/0gdjDWnDzJrYYn7VrIunr9RsK&#10;vPHVA/MGrw4aWMzQ+OY3v9m+d7zoRS9q23Ao0erg/SEG4A+KGEuGkoifaFj+HWn7SPtq+Ui++6//&#10;+q/t73/hF36hPT+0Fg2tBY2MVwer/zXtW1beUSz7RtrHspG3IIt5qpY2Mi7efPPN7XsU5rzaWG3Z&#10;2LN/Z2en2vdx37fqBrAo4/lPJJ+BEPGtiP9o7dtU73JMue66647426tf/er2Ir+12JfR2iii32D0&#10;Hw+tDpG6NdUvkl7TY7D8En/kQ17Pfe5zj5kP5XMtltq95KkEfl2zcUP1xNad1epqQbV15Jxq9qzW&#10;JDr/cAiT6Vmz2zJy2uTWFaurGU9uqDa05uEQQgghhBBCCCGEEHJ84IJW5sCBluyveg4+Ue2rTq8O&#10;dJxWjTkNf11N50ePbh2MacuI0ae2rthXje7ZX+1vJYMQQgghhBBCCCGEkOPD0P5Obhix+55PLO6p&#10;Dj+8Ye3B6k2vXF11njm1+u93vxc/l2u/Ttjd/cWzqmpE+5XD7Y90VR+76P9Vo+bOqhbd8Nn2NXgt&#10;sZ2RzpFXDv/3//7fvd8U4CeZ0itz+N7b4wevhGivROHngvhppgWukX5yWUe7Bq8c5j15UL9//Md/&#10;bH+ug3TYX0vC0r2O97NHnJf2GsBPHvHamwVeC9D24EG+3j46SB/Zp0xrR28PCqSVfAOgfngl0wLp&#10;vVe7UAe8+oOfeP/Wb/1W+zW8v/qrv2r7n7V/F4AO2k/LI/ZDeu+1UM1+0BuvSVpYOkTaDiAPC+Sj&#10;7dPlgby1n5Uj38hrI9rP5eE3+Ol93ucO1733ve9tfwaw/fbt29ORDPSzxhBt74k6mv96doV+69cj&#10;2KwO8rB81Hv1AGVIYxDaJPK6WiT/zZs3p6O+4Jw3PpXjA8bMz3zmM239vFcOYZvFixenIxnokH62&#10;LeLts2Tpb+Wb8e49QNvjJuK72r0HRMretm1b+qSjjcGa39ep9/0vfOEL7X9/9Vd/tf1v5JXDiI01&#10;+0VeibTuHdq4VUd7nb+Odm/EfQX+aWGNId7rsgBt5I1DGvANTb9///d/b4/fr33ta0N+pqG1XR1N&#10;B7zu49XNshHK9uyPsdcrw8vDwhpfIu0b2QsH8z/pGsk3brrpprZOl19+eXtsxrxXqz983yvbu8ay&#10;LeY1nu0t3/OeDQB82NLPmn9ibPLqr+2xBLy5McYmLS309sBrarh/v/zlL1fvc5b+nv2tfYQwx/ba&#10;LtJ/Me/U+oHXfzH+a2O4pXsG9yfvHqD5X6R9YF8tf9Stnge2u8n3QrQn+m5EP9xjJF0ivottWpps&#10;xxEZmzT9kM5LC//R7A+7eL6FZyOvnTQdImMz7vta+2CMRd433nhje4zEa8GoT518rgVfOTzZwM1F&#10;Egw6luAaOKYkcBYM1JYgD+n7ulhlZOB8eO+6FDg2HnolwWCAgdMSDFy4sVmCfNBxJZGurwvSaoL0&#10;eEfYEuuGXgdtIYmkU12gh2T3LBHq/iQJysCNPT+coy3xGfUr/a0UtGNpkyywDW5KliAP+IglGFRx&#10;gyoF6SWfK0Xy6SwRJJvVBTaAzSQp/bEU+EDd50qR2jwqOf86ZdkeqINF9mNLSp/JItmyLrBrhNKn&#10;sqB9pT5VF9hYAvWWdKoL9JO+r4tXB8ledYnqqyH1m1KgoyaSXbPAvlIaSKm3JpikWIJJT91n674r&#10;+VRdYH8pbZZ6P5ME12DssQTjk4bUJ0up65Opf+dJ6S+SSOkg1rks1jVSfUqpj4Wa4Lq6vllgX+n6&#10;umhpIXU9hkJQvgd8XOofUZHsXopG/T6niUW+91oCO0s61aUJkt2zSH22FOhY+kwp9blGXaQy6+AY&#10;4yfGKEkkfUqR7FWX0qfrAv8o7zeSSGNjFskn6uKll/TKAvtI39fFAn2nrEtdLPtIti4lt2duW0mk&#10;vLN49odvlf0lC8qv93NNpHzrAh01pHLrYlH2EUlKW0kilQuJULZXXUpd6iB/fIfr6nMNSfB8gMWT&#10;gQiQ6hyVCKXdspR1lijHkrqU9pSkbl9NNKQyS4F/S2MKJPt/thP0yd+V5wAXtAghhBBCCCGEEELI&#10;sIILWscZvNbygQ98QJT3ve991Vvf+tYjcs0116RUhBBCCCGEEEIIIT993HLLLdWXv/zl9uuEiLSf&#10;t7O59dZb28d1qW91wwWt4wx+orhy5UpVHnrooSMSCUdOCCGEEEIIIYQQMlzBnsjYmxL7o0Lw6jfA&#10;Pof5u/Ic4ILWcQabZ374wx8W5SMf+Uj1yU9+8oi8//3vT6kIIYQQQgghhBBCfvp44QtfWL3qVa+q&#10;XvKSl7QDb2CPQnDppZe2j+tSD5rDBa3jDDagQ8QpTZYuXXpEItG1CCGEEEIIIYQQQoYriEqNyLGI&#10;IFmPIokfBOXvsmBj+Uxsi/2nALu3fX5xz+HDD29dtbt6/89eV42ZP6t6+s1/hTAPK37v/M4l3ff9&#10;r7Oqjo4VuHbT2v3Vb/3SvdX4hdOqK7//Uezyv+LqmZ1L2hnpnNmSlVjQmj9/fu83Arnh6mAX/3qj&#10;SSDSQI64IOGlB5GIC1JEg/waJYD+Z56JqvYFeSMahwTy9MLeR2wAtDpYkRgAztd/uthfkN4rA2h1&#10;QLQUD+saRLzwiPgQoknCDmvXrm1fD1+12i6DtJb/IRqFBdIj0oiHlA/SIpqiB/qehqV7xmsj6KH5&#10;caRvWb7bRD+0I/xj48aN7WOUM2fOnPZn0DR/EPFfaWyLYNk1gzpZPhbp25oNEMnPAvpBPCwf9dJL&#10;voGfZIPJkye3/7XIf+GysPqfN3ZY40/E9l7+QGufpvlH+mYkiq3WhpG61XXYsWNH+19M6kCkb0XG&#10;f+2aSP4RG1lExnZtfIiktfSL9M1IG2lYY+fu3bvb/6Itm9gw4uNaPa37XqZp/42U0YRIG1pE6qD5&#10;meQb3d3dbZ0mTpzYbldE5NKI3Fuh30DrGLmvWr7XtG8Dy77wLa9u3txiMHTUwHgL/To7O0NjYYk3&#10;dlhtG+k3yN+rP+ZHWhme/S39I2030HldFEu/0u/wSloey3J7RvRD35fqGam/92zk4eUPmo4PTfpP&#10;k7IjWO2Ty8Xe49ADbVpen8+1WDp0o8QwY/fuLy1uGe/hbSt3VR+/+O+qUfNmV4u++hkYdMV7Lupc&#10;0n33x48saG1cd7B64ytWVxMXTanefM/72tdc2Rlb0Or9SAghhBBCCCGEEEIGCBe0MqtXf+a0SZPG&#10;Pv2hr39j3o+/8C/X7jp1VvWpsz+FJcIV6z/x4iXf+IM5Z42o0i+0Dkyq3vLwW6pRo0as/9vPXXHF&#10;oUOH9r920qQftzPSwTLuM3o/EkIIIYQQQgghhJAB8mMuaBV86Q3V4p6qenhTNbN6W/UX7QWt6nNX&#10;Lvnir1VnjRhZtRe0NlczqrdWf3nkXDshIYQQQgghhBBCCDku9P+FYUIIIYQQQgghhBBCTiD8hVbB&#10;+nuuWXxoxCkPb9uwp/rwG6+v9j35xL5vd6358amnjD1t/qRL268Mjp89tXrVZz+Ejyve+4wF/IUW&#10;IYQQQgghhBBCyHGEv9AqGH/mudXEBUuqiTNmVVO3r6gmdq0Z0/p62cFDHc9YsX1qBdm4Z0q1ZMHE&#10;avH8Cb2JCCGEEEIIIYQQQshxgwtaBbt2Pbq+o6Na1tNzeFlHVS17siWtr5N0tKXncM+yqqNj2eGe&#10;nivaiQghhBBCCCGEEEIIIYQQQgghhBBCCCGEEEIIIYQQQgghhBBCCCGEEEIIIYQQQgghhBBCCCGE&#10;EEIIIYQQQgghhBBCCCGEkJ8GOtK/5CnK9u13zxo5svryni2bqs9f/dJq14Gq+rOf4MwZLekN4jh1&#10;3qTqUz9+f8tbOjZdOXHiL7e/DLL3vj+Z8cSBJ7+ydVNX9bqX/mn7u1YRVbuIzKkTqurp765mTBtX&#10;3fRPv1ZVPT1bLpo06ZXpLDnOdN/3wUk9B0bftGvHk9VrX7yqOmPq2Oq3H/5I+1xrwNh5RWfnS9oH&#10;5ISw/bZPjBs55tAtjz56qPrl5z/S/u60CWOq/7nm41U1YsSeKydMeHH7yyBb7/vg2FMPjP7WY4/u&#10;q175/N52frIlP2p/SowYXVUXfbA644xTq+985dfxzd6LOjtf2D5HhpSHb/6fo6dOn3krPh888GT1&#10;kp/9QHW49flufJEYMerU6urPb21/7unoOPC5KyY+v31Ajhtdd3/8+z2tf1980Xvaxz9s/78vb7i2&#10;q/3vZ6/sfHb7Qz9A/vj3RSl/cEwZl7TGgBZ3f/O3jszuWv2032WRgdF93etv7enpGD39qn+oDj6B&#10;Xpq5qCUjqmtu/3o1cvSp7W8OjN546YfPP/9g+4AcF7quff23Wh1j7NyrP1/t3f9E+jZzYUtGVu+/&#10;9SvVmHFntNrn4As/fP70vb3nYuy+54++ebinZ/yrLr2m2rt3f/s7jNN1T6gubM2lR46pbv3yr1fj&#10;xvX6whOHDr142ZQpe9oH5LjSGle/3vpn8mtetLLq2nm4estDH65Onz6+fW7kiBEvedWECTvbB+S4&#10;suvuj3+ldQub8WuXP1Jt23Ko/d1v/uT91fi5k6pq1KhXXjl27Jb2l0G67/n4l3t6qlmve8mfVFs3&#10;d7e/+3FL+gzAF7yjqkZPqm78h6uqWTPGV4dHjXrVJWPHbk5nyXGi666P/UvV0TH/13/5z6v1a3a0&#10;1wuwbtCH899eVWOmVV/6u9dWC+d2ttpt9GtHpFPkKcrIkaeM7ujoWNbRUR2R1tct6Uj/tr6DtK5p&#10;TdZxx+8XIw4caOffcs7efJK0TtWk93xrAt4upyX9LocMHqccPnVUaofetsqfW9KamGFmTk4gI894&#10;/JTetultn9yf8F11+PAlvVfFmbZ/TDs/s49iXMhl4trWo3NLyHFg8dJJLZP32r09Rgvtg3bpHUNb&#10;1/T0PAvpyPGl3T5C2/SR1Eatz/3miA+08jHLaZfROp+ub31HjhM9PR3P6u2jbbvXBMdol9SGLZl0&#10;6rmtJiTHmUvQPiNG1Numbxv1zoM7lo3ZP+2U1vf94nBPTyv/lEcrT7Gfts6XffT01kQc6ckJ4aJ2&#10;O6DtU/vkdnnylFNGpWvIcabVhy6st0tvP+ptlxEj8BfWftKT8mvnKfRLSOtcFlw38okn+l8OaU5H&#10;x9OPbXu5rdrXtP7tefLJMVzQIoQQQgghhBBCCCHDio70L3mK8s33LlnYMXL0qu1PnFH9wcqXVocP&#10;Pblp45c/+KpL5pw66xVPn3A9rtl76tTqSxf8n6qnqlav/PCLFrUTBnn86789/+Dhw2vWPzqyWvaF&#10;mb1fHnpi82Pf+NDRVwpHjquqC/6wmj5jfPXNf35d1br+4M90dvZ544kMPd3dX5zU09Nx06Pbukb9&#10;3as/etFjT5xa/dVDz60mTBtXfTK9cni4p2fLazo7U0OS48n27f9v3MiR42/Zv/uxU/76pR+4ZP+h&#10;kdX/98Cl7XNnTBhTfWrtH1U9PT1dV3Z2Tmp/GaTnW78xYfe+Ed27D46ozv3M7N4vDx/e+9i/vv+/&#10;9R6AkVX1zGuqMeNHVd+/4TeqQz09hy6aOPGudJIMAQ8//MnRU6fOvPWJfQdGfOrF7/kZfNczYlT1&#10;0JV/g5+CHLj2fS+6dMrE00b/8zt//j+fOFRVr//Hye10I0aecvht//TnP+ioOg784UV89XCo6eq6&#10;9vu4Of6fS39/GaZUD77271rf9vRc+94X4VW/jm997PL2q4J4HfGqz/a20e/+yyfvwL/vuSj+OmD3&#10;1/4Hsqjm/M3cdl7gsZvei/T5sNVHe185/OF/vKXKPy14xoQJd6aPZAjovvuPbu2petp/yf+9X7vl&#10;Zw492TPijD/4g6o6ZWT1j+/4lUv37thx4JaPXvmfHR3V6N+89pzqicO90+4//rffuXPUqSN7Nm/f&#10;/vy3LVlyzBsVZPDouvvj32r9M/Zdr/+3iw8cODTy9He8s+oYPbr68jVv+W/bVj3cfq3wGx959b+d&#10;MmLE2N/58pLq8SdOqT5y4//44ekTTjtUHTz4wiunx1497LrhN3d1dHR04j6K+yl47Lt//aJqz/qj&#10;rxM+8/2t/42pvnPDG6vx409vf/X08ePvaqXrfa+KHFe++e45m1u2n/Gmv3xO1fXY6OqTy6+pJqRX&#10;DntGjpzZ31fbyODQapc1rXaZ/xv/92er7XvGtL/7s598oJoyb1LVceqpC159+ulr218Gad0/V7X+&#10;Wfjs1nPoutbzKNj/46++6tCGH25qH4ALfr811Z1cfb31HDqn9Ty6aevWe3+JY/Nxp+uG//Fg6355&#10;zqVfnFmt7B5Z7bv/5tccXvO9vu299G2tYXR6dd3fv7ZavHByNWH8+B9zQespzhd/rVo4YmS1ams1&#10;rfqd6lOtEfzw6upzr1n0lddXC57sqFbjmvJcO2GQx7/0pvkHew6vWff4mOqC/3hB+rZnTfXZKxem&#10;A3KS8OijN0w/dOjglj1bu6oPnP0b1b7WpOuL1WuqidPGVX/LBa0TTlfXVyZ2dDzZ9Xj33uo9C95Y&#10;HahOrf65+tX2OSxofXagC1rX/saE3R0Hu3c/MbKaf0vafqunZ3f1uSsn9h6QE0FPz3+ctnv3jn0H&#10;9x2o3jXz13q/HNV6bv7CVpzc/9krO8ccvvl/jt7z2KP79x88XM246qH2JSNPHVV95I6b4Av733NR&#10;Z+9MkAwZ3d3XtUzdU/1u55W9X1zXDdv3fO7KzvYTbfd1b2gvOOGazisfxMfqj+65pf3vHz5zYngO&#10;lvOZeNMvtf6fkn32Cs7hTjBdd398X+vB6zR8vnzZDdUTrb74su9/vTpl9KnV6WPHn/a2JSMOdF37&#10;htY11WnTW8P1gbR10+e3/Gl16mmjqikTJoy5rKOjd8MlMiS02qi71UYTXvG8G6vH9z5ZveQ/v1KN&#10;GndGtX/s+AkfXjKivdjUde3r29fMf31V7X681bVa91PcV3smTJh4ZUfH7nZGDq082gta87/5omr3&#10;k2lJuWdkZ/W5V/Zu2kNOOr74hmpza6Ce8eYvvqbq3jem+vTya6pOLmidcK59fbWmNWbO/63rXl3t&#10;eGxs+7tP/eQD1bSBLmh98fWrqhEdCy/49mXVun29C8mtBl7Y6ptreg/IyULrftle0Lrk1kurFWj7&#10;EYfPqf7+NcvTaRVOhp6CbN/+hVkjR478Mj7veGT76E/94qcu7JkyvTr4Z5+peqqe1X99+cJFq//1&#10;Nxd0HB7Ru6C1o6N64ztOrcZOG7f/Hbf93r1VPzaH//ffnzj/0KFRa3aNmFZdM/Zv29+1JvZrHvzI&#10;z3FB6yTgzo9fMnlkVWFTzGrXvsOj/vBf91zUMeKU6vSpZ1aH93dUO/99Ctq9eicXtE4Yt33i7HFj&#10;Do2/Ze+Bw6f8/k17LunoGFGdPu2s6vATrfa5ZUr7GmwK/4cDXND61rs7J/QcGNm9r+OM6g/HfaH9&#10;XWsc2P3gNT/HBa0TSM9/vP603U907sPexU97Z+8fCUeNGln97Q3oiz37L1/QOebw4ZtH71nXs/+J&#10;J56oPvDyq9rXVCNHVz0fxR8je/b/9cu4oDXUdN/ydqxVVUt+t7eNPnvzH7X+39PTap/eBa01N/Uu&#10;aLXkPb/Uu+jV88cb2//+9cviC1q3vH1qO5+3j/9q6/+9yR645mc5hzvB7PjhR39m1KgR7Xa4/OIb&#10;qseffKJ6+fdvqUaNGVW95+njf9CaL/V0rfmbfR1Vx2lvOPtfqicO9P4Q57J7rqtGjD616jx9wpg3&#10;LuSC1lDSffdHL+44ZcQpL3/2DdWefa32+c5N1ajxp1c/enj8Xddd2fvLqK41n+5uNeKEN19wbfX4&#10;nieqS+/4fDVy3Njq4GkTJv7BmbEFrW++bUp7QesPx32+2tfR+xD+WMeYzrUfvpALWicZXddd/fWq&#10;Z8TkF/6/e565+8CTp468/RlVxxOnVu9Yfk01jgtaJ4xd1179lY5qxIxf/MyPLtz5+BOjR97x9Krj&#10;QO9WVm//yQeqzgEuaN3ytimrWmPxwmvGfrraNWJ6+7tDrePlH342F7ROMlpt9WCrrc75+NhPVdtG&#10;zKkOHT58zvKPPsdd0OIeWk9Bjm4E35KRp17YvX1s9fjusdW8mROreTM629dMnLGgmjhzXlsmTJpe&#10;jd3eXU149LHTkKY1qw5v2t7V1V3t7t5e7d2zqxo75rQjQk4OzhhZHdkAvufQoYvuumtFde9/ra32&#10;TZ1aHZgypcKULP0tg5wgznj8tPam7a2n5kvQPvf8eHVv+0zubR8IYpIOlK6urnYf3bN7x9E+ehr7&#10;6EnB7u6qZ/fuavvYeW3ZMXZu1RqmqxkT0vnqrNZgPbPqmDC9mjf2sbbMOeOxav+BqtrPR+TjQ6uN&#10;ILmN+rZPi1b7tGXCjCNt1G6ffr7IgD4KQd/kffTkYcol7/vBhGe8507IbU/eeec91T13fvDZU+58&#10;zzMm3InFrPZFE1rzqomd1ZRqXzU1yYFW+0P4NDX0TLzofXehfW7dl9rneTPb7ZMXs9pMaHVctFHH&#10;gXb7HEztU/UGJg2xu3tHu4+ePvrUI32UfxU6STk84qKOjmrZuoNnnLpi39hqdOtxGHMpPhSfWDqq&#10;jgvRLhufGDsa7XJqT8eReW6TtulKfXPMqJFH+uZpnOeelHS3nkXQVqeNPKXdTuPGjUtnbNh3n4ps&#10;XVdVG9e35cmtO6rV1YJq8ylzqzmzqmpu2kKnmrGgqmbNacvI6VNbV6yuZh5aX63f2Eq2IV1jsHfv&#10;fTO6uu7+/sW/+/WvrF99btW1/Zzq0mfNSpILISecqa+vqjlXtWXCeW+uPvutb1WfueFL1SevmFd9&#10;5KVsp5OCBW9ot88ZS97Ubp/P3nRDu33+6BWt/tmArVvvG4s++rz3/ue30Ee3bTz3aB9d1hoMyInl&#10;+Z87gAgurU/Lqid72nK4o2PZiJYcPnSod/O0amVLNlQ9hzdVa++v2rK+9602cpxAG6FNchu122fE&#10;iNreWLhh9kpuo/6APgpBH4UcvY+yjw4XNl7/+Wrjl/+p+tclP1fddO6lbbl49ogKTfj81lSLnHg2&#10;Xv9P7Tb6xqJL2u3z9Nkj2+1zUWCTjVb/vAV9dOvWZ45DH332M2cf6aPPZwOfVLTa6etoq69/7bRJ&#10;reaufve//2z1sXddWo07gwENTyS7dt39FbTLzV8/fQba5S2ve1a7XSaOb7bo1N199/XIt2vPz85E&#10;37zoaXOP9M1fWDYjXUVONF1dd/1Lu51a0r33efPRVhee29tWl10cm+twQeupCP50n/482HPgYLWv&#10;Or060IHV6qo6NY8dOEjSMXpU64p91eie/e1kkb8sjxhxoP0rsBGjRl94YN/Y6smDY6tJE087IuQk&#10;4YxprTZuDRYtGTV2TnXBJZdUT3vmhdXSmWOqxdPYTicFE1sT4lb7nHLG7NQ+z2y3z5Lpzdpn2rT9&#10;7V9+dZxyyiXoowf3n3G0j05g259oOjqqnglXfObOmb/6mTure97Tlidve+ed2OT7kilTfpAua4EB&#10;eX+1/7HW/5OQ4wfaCJLbqN0+fTZiR/v0ykDaJ/+CFn0Uwvvo8OPA1k3VgW2bq+1nTKy2j53UFjyn&#10;oQm53HFycGDr5t42On1Cap+Odvt09r60YNIaqy9BHz14cPxI9NHOcUf76ET+ROtk4yK01c4dI05t&#10;NXe1YPbEasmiSdUpp/Bx+ETSapML0S67do0cjXaZN6u3XUaNbNwu7XyffHLCaeibE8bW+ybvoScP&#10;HU9HO0EO9UwY8/+3dy/wUVRn/8Cfs7vJ5kb2AiEBgQTKRREVWHKR9hXlolXet+UigYoS7EW8vLba&#10;v28VvFIk1mq9tqD2tUq1F0ItVkGroK+2tiUJGxABhQaSkEBCCNkkJGQ32Zn5n+fM7CYgclGSiPy+&#10;fJ5sdubsZMOTZ2f27JkznKtkK1d9+sRabY4P8y+chQKblwwWuoMnWaHqqjbK+1YZuQZ56YYt95FO&#10;VDbb7R4SCKzOECKs5tA6WNFASy76NcX0T6Uha14iw6CyRT73cT+3Onx4TXpbm14eqGykh3OepnCC&#10;QZUTzdH3wda20PuvbdlExH+kF5ErrS/dufZl+b1Rs8jn7bj6IXS5jc8+G+PweseqOzExRJddRvFN&#10;u3qnHnhrbX1dmOZcvosS+vaiWzCHVo8pKCiwDxdiXCQ/sc0Vyf33r337UJNGMy/lETpETlc8/fAU&#10;59AyjHWuxsbWhtbGIC0e+SjpMQZVXGHWqBbWwutf2bTR/MzDR87ERLr/b6t5VfMin2cKfwM9b+eT&#10;33S2JzmDbZqgy58wy/LoebbUQugx257/tioq/nLZL8xPGs15toimZpx4Dq2GhtfU4+8650F1v2yq&#10;3Etbj3pr5UZ1tUSiTPU13/+W/CpO6eqJcPpFrnw49eJ7qb1No9YB47KEsNnGP/I82RzmwfnV4z0T&#10;eic6QxclJxfJg3jzhRe6ReSqh9MvWUwtLeYntK3njB0nbA5HTv4z5IhPpKmZrikD3PGHdiYnb8w9&#10;wRUIZY3yiYlu3o/y/rTiCl3uT811767eVCz/BuTjeaYOB9373isU36sX2VvDl9/5jZRDZivoLtue&#10;n10tb9IeKM2lpnAcPTJtOyXHh+mGKaXUcFCjm3f8lBIxh1a32/p8brkgkb5k10wKtCfSQ9/6mLyJ&#10;7XTzVbuorias2vB7VH6veipzaMna5PexGQ9f/EsK7GmQ70N1+X7UXPfBGx9tajnEwzQulPecdMfr&#10;vyVv/zTS9ZgZ92Qm8d8JdJNA4C8fy/3gufz9LyYspwOlB6nqUp3ak4j++da2zYcaWoNEo+Ra85D2&#10;tj89T30HDySNnHPu9Zl/C+iShi7CE7iE5Jtm81Ppw41tFCjbqKKhYgvP8GeeSkMih0/Z4F5ZEuKk&#10;5+aC02PcggXto2fNKlQxbZoaXdA/8KbfWg1fArm5uVrn/PSrfaXYWvUF8TF4x8iR1kNatEbryzbx&#10;dY1VfaoQZNZo5J0zfEmUqlEFwdqa6BxOn55nC3oS50fF/upojjg/HCfnyNFdkRrlkKz9aEetWnUK&#10;PcggI5vzoI5tZG62VZHto0qic9JTadAQM7Y291Gv57IdOrO6nxpRpfZrMj8cH+8lB+eo36C+Zn4O&#10;pBZzfk7UmWUyj3eDLYZZo+WbojWqaxrvMzvq06rRw4kOu3oodKvg/l3y9biMAsleCnj7UZLNpuY5&#10;O+EnC9Cl2vaXqbw09PKovCTa7CovX7yTwqzNkFWbDXu2RGuzPRTi95yfqk27o92chR66kXmco3J1&#10;OJKrrWaegq2j5YponlSurPckNiMc/dAWHVoAAAAAAAAAAHBGQYcWdI2yMjXpfHtNNfF4zwOuVJrw&#10;k3UqJt61lody5lxxxehp69bNpRVPTaKKvMdp/+3PpRUEAv8qqK9X5zYBQBfavVvVqFa9T9XoXmdS&#10;tEYvu/OvzXJRzvDh50zmGl39h2mqRvfeuCxR1WggwKdsQA/Zev/IWH9+5r/qm7zv5y3LoBt/M4SW&#10;PjlDxf2Pfit05MTx0BM4PxycH475zwyO5ojzoyaSPxnWBVy4Rjkm3Pl2tE4lPrUw5+235xpcp3vm&#10;P6HqtKBe1agKbgTdS9P1CcJm5Ag9nBPm/Dw4JLRuaQa9eOMvaZnMD0cf18H3OT9P7tyJ0QDdTJA+&#10;mfNDmqbyw/HGkiHNnKOVtz+j8pPWp2adqqH9+/kCa8dn1WiFoasavfhHq6M12nfYqMvlopy33rq2&#10;iWu04SfPqxod7gm+HanRl+rqzHPcoEsEAqvWBAIF/+JY45/sLXhvAn1v8iD6yYz+lBiHgXI9pb6+&#10;YHUkL2s/nJLGeZl3abrKS3LCacpLVZWqzUotrGrTt+DlaG2eN2HqDLkoZ+3a6/ZxbeqPrlS1mWar&#10;/zPX5SvNzZhepbvsM/PEURVuV7ka/f3fqDxdMGXWbHk3Z82aeeWcJw7HsldVrlK1fX/kXP3p8OF0&#10;dGhB17AmnjfaQtQq77Y7nOQdkqkiZfjXeVxh4erVd2zKzOxPF5zrpeBHFdS2u0ZNJI9TDwG6gTrj&#10;UJZiKKhqNGSzR2u099BsPs2i8JNPninmGh1zYV9Vo6EdlQ5Vozj1sEfFettkGkSOYYjsjyoTaPve&#10;BBp+XqqKYeemGmpi8iMmjofuZtaJyOH8qNgTH80R54fDanp8qkbN/SiHZ7BZoxwSz6FVyDXKwTXK&#10;ETlF2KpV6GZ9Mu8pco1eVPhBmApLZH7GDU8wMocn0N7te6hS5oeDDFKnJV44bBjOdupmbt89Gzk/&#10;77WGVX44skYkapyjmk+qzPxYE71T374nfmfNV0qSNRo0zBp1p4+J1ugNf/g7TxFQmJU1QOMabd9R&#10;pWpUkKG2z+Fx4PTDrqWrieA56pq9sTUBLw3oHU9DUuMIc8H3HCHMCds56ls8Ts5Lf6+ZF4f9NL0s&#10;yuNbszYNVZvJAy+M1uacn7+8SS4q/PrXB4a4No2yGlWb8k9CPS9bO0497DadLlYXiuRqwCiVp6sf&#10;/N8P5V2Zp/Rg5FjHVlkbyZWaTJ7C4XiUMnSJeGe4Wr5aZQtDl++MtWxN1+XBGx/AcTimWc0sPOFf&#10;mfx7rKTKvURVMgCgi+32N3ON2smqUU3Wa6RGSUyyWll0GWWk6/LNGGq0x6iRWUszN9Q3ev42bxnR&#10;ghfsdNOK2+n7v741JDOUrSIcvsRqDj2A88PB+clbTio/ZtxmRHJkNT05skY5VI3K0G0ddWq16MQc&#10;x8X1yXXKAV8C2eOJssbTlbYKmirzw1G9z1D5KS+32kDPyvq6ytHljiqVn9p9msoPD2Q+MTFZ1WnY&#10;qlHBc6iZNbr93+6jJn7fI6OM9lbr0Rrdw4ugyxQ9fjcVPrZQRfuVcvc4dwbVHHJcJWRl2rTQQasZ&#10;dLOixxdF8xKalKPyUhGwTeO8OLTDp2VSdocQ07g2dc2qTerYf+6rPnDUz6iUIV+ba8LmazMuB9Bt&#10;DDJmR491wqRyRcKm8nS4PvkYFwCoklFG+2vbzVztwymH0EXEqMVt7jF3FY34r/wiP/mL/r5/bdFd&#10;Y9wqFo5N4t7WTnhO1FYyjKDqoA22mUsBoOuI3FUa12i/CYtVjW5ofbejRn3uY1wYwBwjompUBnQ/&#10;NTLLJrINEllb5bHX9r2CBl2QTgPPH2TMdruLOOakpJymiwbA58H54YMyzg8H50flaFQ6RXJkNT0p&#10;XKMcXKMc91g1ymE16cSsUWvAiAr4Ekh2E7k81IeClCLzwxHJD/qzviRcVo5ESOWnTR6Hqvrhkcwn&#10;4PYt9HONvtu6QdXo4gmDojW6KvfoSeUj+1Ej+jfQaK6ALtKwp5SarDB6e4j6p9Jfy+NLxsjXYmFo&#10;7VYz6GaNFZ3y4nWpvKzf49nEeSFDOy3vBJPGLvyQa3Pt/r+r2sz/rxHR2nz6quFc4Z3wXVmbbWZt&#10;8qAh6B5e391bIsc6r1a9a+ZqxiiVp8WXiWNkghd15CrUjA6ts1NqunzhGKDCkdqHMqiM+mnm6Ki9&#10;3OnJauRhlnU+a7imTrbIoH32gTSgP9HAc6w2AADQpd64daiTR/xw1Dd6/zaP58x6YSjlr3+KFr/x&#10;ixB/gkUaRmX1tEiOOD95ywer/Cxd96QR+TRYt+H0PwCA7hIIFKyVsWHzB0nef6wh4njjgVm0ZuEk&#10;+s0MzxuyyYZL5/7SO2neMtrQ+BptozX001nfooWTJqn48x/3rs0rCGy47s+Nvc0twunQ0LCK587a&#10;sKXInRbNy+K5Ki+/u8bzqmyyYcJ3nk7jvHxw8C8qLxxL505XeSlYUfoq52XuS7WY4wqi0KF1Nopz&#10;yohTIZyxlECt5IyMjor0V3c6n9Voa5MtEqhNxKmHxcoAAICud563XY3K6hiZlUDb9yXQsHHn0jDf&#10;CIM/wVqUhVFZPa1jZFYCba2MN/MjI/JpMI+sspoCAECXM8YK+Zrc3OSIbagj4qjbtYXqSv1kaOGx&#10;skH2h5/si/VvraTG8AFqoTravWUzlfr9KnTdfLwtbI8xtweng2EYPEdVdkuzwxnNy+6PVF70cIjn&#10;UM7esqPayXlpaDfzwlH20YdWXmg0P94ZnxRrbhFAHoNZt3AW2bnzSWffvmkX8felb717TslvX/5z&#10;Q2wqPT18OZ/HWlb18DeHvHlnaoaNYnlCDqptc9ONO28lR4x933Mvzpxu6Hpojtd71GmDR6p9aW6/&#10;GKdj9Z4DRBfdQtRnoJeWbbnPXGkY1ble7/TDW58Y1Cb0itoDGv3g5lpypbrotj/8NzeomJjmyTAb&#10;Q3c7tGVpqha21dTXhWnO5bsooW8vumXnErVON4ya2R4PPhXpQYFN97uFERc41KTRzEtL1TKnK55+&#10;WPEQHygEcj0er1p4AvsLZsmjgYT1jS1EGdcTJSTH04tyG4oQzblu92R955PJTe1aY8thg67JqyFn&#10;opPuev0O2cBolDXqNhtDV9j5xq3OlNS090Mh3fbD2a+rGcCFw0HeB5bznjt06bfSLzHa2w2cYtiz&#10;Av6lPDE7LZj2FzWnVe8Hfy2/Gsal385QI7JO9RTDowUK8tT2PbnqLq2sf1yWp3noJmtd/YzA1sd0&#10;uUh8O7da/mii+99ZxDWs2kxMc+M4rws1rJr/vnzdVZMHp84lamsn+l3NIxTjlO+B9+69JHfUqDaZ&#10;n1aZjrirr6khWbLqcXf/9U5yxDpIpLriLxPHOqUCTpeGgnnrDRJJ6fOImuT/NO/neH8XdLkmzbPZ&#10;5B5Q1VCDzJHrmvn7qaVFpztf+38UlxRHWqzLPcUrjntWoKxRvuRor4z5RI2HiV4oy6dEd4Ja1xQO&#10;T/l+SsqhwLbH6mUhejq2/2O5/XjVJiaOvP/hdp/EyY1wKgKBVWOE0GPuGfIDaqpvUst+L4Nn7Y14&#10;8/kFb8Q4bL3v+eFeamqUx1QFN1C8N1GtqzqUMbW5rU9dXINr03MLBE5NPE0CgYLRQhixi0fdRAer&#10;6tWyVTL4ZNyIN55f8Gqsw9bvgR/vo/qDZsamvfw9SkpLpuqW9GmNwZTqVuHavCpXHPfUxPqCeavl&#10;rrEfvw/l96NPf3gvpQ4yB9zZY2Kmz0xKqm7Y+thueUw1+Ae31FJtrUY/+v0t5E5zkzCMwZf18+Cs&#10;8G4QWJX3R3nsot73Z/6IqFQeyjxRuJD6D0+lNsOYfa3XWyFfoz+Wr9HncptbbjtAVXvDdMuLC6jP&#10;oD4k7LbzMELrLDR8+I9CbvfsIo5drz+72ZPSQgmuZqrc30RVNeZ+O1izn5r2V6poDMgdcIqHGl1J&#10;ITVHywk6s1hSvDOWe9DlC4k8yOdJ+DqCbLbRqlHkSojtYWpN8lJboovccURuXFcCoMv1JY89WpNc&#10;p51r1DDGma3kwQaP1ORRmrJGg4keVaMu1GiXG3aeV6bCxq+hmeWVRBwVR82Zhc6snsc54vqJ5OiL&#10;zJd1LEfU6NH70gjrSk6tiV5Vpy7ej1oBXcswKCuaEytHkTwljRxpdiZG8+NR+emcI3xy1/UMEuNU&#10;vfAoyk756SPf01pNOnKU4Fb5SY4TKj8ej7X+OGTeze1z8Pblrfp7kNE7cgVD63g3mGhuv5fTFq1R&#10;l2oAp5vHM2sTv8/5ZX1T0W+JVIRlyFXRyBmd3j7ugkHkcqRQEqXQ1y4aQ8PGjVNx6ZS0kt/Odheh&#10;M+v08nhyN3NeHq+qj+altVNOOC4ek97GeXHHmHnhGHLhaJWXCVPO2cx5OVFnFrORTY3mitQmv0ZH&#10;ajN6FcPIlRDjXao2k+I6ahO6iSH4aoXR3HR+HY2x281MWHkyc5WscpUYZ1d56iUziU/uznLlm5cM&#10;FsK+u676EN137SoKauHgO4HyDx22RGeG91LV8dQrrTfN+t0S/uC37O6L0oeoB0ovzaV+Tgetbozp&#10;R88NXmMuFFRdvMg33SiYFdtoxI+uqGnqt/mTwKuNbTo9tfmwahJubw+Vb9my2RmbHDtq+DVjEnsn&#10;08yHvyePNUT1N0b0ndZmGG3ZHs9m1Ri6HUZofbmdygitglnyOCCB1ofsSfTU1943Fwo6JGt0iqxR&#10;u6xRX92hUK9/+GvWBzWDHvGrD6tJ17Tw7s2b/Xab0z565PXjYuNjac7Tt/Cq5kvOTZ2kE2k+97Em&#10;jofT5f/uT49rC+qtbWGD5vzC/PBe7tzJc/4IMnRdr9q+6ZidWbaYWLrud/u5bejFWe4J1mLoIm/d&#10;OVDuGg2a8bCZI++oc3lfaVRt9fOB+THlFZhtV+SaI6wK8kiNwmKPDDfLqvhun1rXsHJeFt/+5b2K&#10;Qr59sKiZt6+U+v1qmW/UAtlGiHm/vo1vaPx5aTkO+WLA69QEu9BlDvxxbmaMMK8x/9p75X8zSDgf&#10;2thMYfkiuaukpEimwRgz8geZNpvdNnf5rWSPcajH+YZ4LkmMjQ2NdrmKZa1GUgpdoKEgzyd3jnaZ&#10;n3d4pBbv53h/J/dxG+W+Tk3aPvq87/nsMjlznrqZYhOcdMEA12RPUtyhf7tc/lwhNFmjahQWt316&#10;2HsUFL2opc05efviUc3R7b9fsU5WXfKjJS3UKl+3WeRnjD7vu3L7sY45T95EsYlxdOEA1xR3Upwa&#10;NiT/Bvzyb+CoyeOhOwT8+dXy/z5t9pRSChzU6OYdP6XE1GS1znA4+uUmJeFadz0gUJJfLkikX3vV&#10;LqqtMUdo3bDlPnIN8pKIjc24OiEheuW7gnm0Wh7X9nv2a69Tk72/WqYZ+vSSezKrm1+5/qJwWHO+&#10;/veK1bpG/Z/+8DA18DWhpfKtWzeHQ6HQBSOuvSg2JiluxkPfpaQUFw1NTZre35O4r7q29sOrhh89&#10;cTx0hfrfz7vQZifVcbXm73tWapqRsfyjw1TXqtOe7ds/bGttDY4aPvdCZ2wvNaz120vyyNXPSxl9&#10;k2cP8saXu12uLejQOssFAisHC2HbfbBiPy256L+Jry/8ilqTJONq9V1f+QLyK/lCIl8Cyma73dEO&#10;rT99l9INncobHf3oua+tVcvksVu5fLM8WN2R/EvGpAtHTPm+QIj+8+dHD+ziYb2zqM9ADy3/6H5+&#10;bIV8M44PLHsYOrS+3E6pQ+sGcok2agjakuRB+N/UMtmmQdZo9HPnjT/zuWyGveFQa5gm/LTEWhrB&#10;U0fMpYTkOFqx52f82Ea5fZxq2A3+L4/i6gS1huSx3LUvWwtPgj3GSdf9fj8nOvhirsc8pwW6zKr5&#10;XBZEuSusBSdh/qoGdfviLPN0QN6GWiA9MsKswaKFY484Pit5KEu1GbvwWP1TeTIEFQTM0xFnuXGa&#10;YU/w52e2yv//uJx7i4k7ojtcJ8OuTkWMjTOn40lMTo67ymbDm6VuJPPTIPPjuuQBPzWHju4/ukZG&#10;rDodMVHuTw2Xy50rOk41LJhPAVlUat/31ND3KWTvRZrQ3f67xkXbyO3Xy+17Jiz206Hg0dv/jgwn&#10;vVCeT0nuBHIYhme6x2O+EECPQYfWl9MpdWjNpzJZmxnPDllDTTFmh1Z72MjYdK8v2kbW5m6Z58H/&#10;+fPNtC9w9MCumTJ60S/5dMT03lybg2Vt4lTDHiJz9bHM1bkzHttC5QeC1lI2XYY5nvXxwrtowIg0&#10;EjbbeVcnJ3/Cy3DKIQAAAAAAAAAAnFHQoXWWO3CgZh+Rnk26nq0TZWsy5GIZmgy5XEZYN9Q6Q9e5&#10;ezRKP0TVui6XG3q2JoQKIcQ0a7XiDIeqhdCyjeh2O4e5fd0gtX257IjHQs/Y0VZRTzKXhk3mVOZH&#10;C5v555AvGFdZzaCHuP+9/ZDKj+B6lfnhOpI1qGpIiClWM1OAmrlGbbIGIzWqCZpsrVV2+/3NXKPE&#10;YdZhpzBk6LJ+zb8Buf1Jcjl0g0tXUIhzJ7Sjc3L80Awtmx/Xrocvkfehi5n7wGPn4rOCH8Mhv1ci&#10;9zkidWqtiuIaVXV6jO1F61Q+ztqXQg/QyLiEc6TLfaa82ynCMvh12swPx5XixPO/wGkmtEmcH037&#10;7H0dyf2qVUPNMjoYNLlT3aoa9ft3H9lGaFN4++HwZ9Wprq5Wy9tvd7v5hAjoaXZxlTqekq/h6lhK&#10;5iZSo4HExINmI+h27fo0My9G9DjXsFnvReLjq61Wil3QNFWbmmwrH8MRCjuPaCPfm043a9/M8ZHB&#10;9SqPoXkb8v6eAweOeCx0MyM8W72Oarzf7Jwn6zWac2W9jh7q1Qsj6QAAAAAAAAAAAAAAAAAAAAAA&#10;AAAAAAAAAAAAAAAAAAAAAAAAAAAAAAAAAAAAAAAAAAAAAAAAAAAAAAAAAAAAAAAAAAAAAAAAAAAA&#10;AAAAAAAAAAAAAAAAAAAAAAAAAAAAAAAAAAAAAAAAAAAAAAAAAAAAAAAAAAAAAAAAAAAAAAAAAAC6&#10;lbBuAQAAAOAUBPxLNxjy9grf3ep+sfp6fJlL/eq2+G5fjvqmE94e317u26nu/0/gCXWb6/F8qm1P&#10;aGgo+IdhkP323rPJ0A1aYS0f92ARCWGn4rbXxtPixbq1uEv48zM/IIMcWfcWk6Z+0nUybPSH2kfJ&#10;HuPgBZTidn/jMiHC6g4AAAB8ZdmsWwAAAAA4BULYsgUJGZQt755UCJtsL0N+/ylqe9FtyhBmWKt7&#10;nGEY5nOyfufI762Wqd/pAbNh18pS/4fyOcjvZfCtyDY6/X/1wge2AAAAZwV0aAEAAAB8IVNJyMhf&#10;v56WrlvHg7aszpZo5Kxfn08cGcvmqchc6t/AIdd14M4rGRrpKnT5WA5r7ecWKHnonzz6K0vkbcik&#10;vA0rD9ZvKAgENhiG8Tk7fs6TMZJufOFtumnFevm89fEaP/fFoktHZzFBxteF0LLffOHG8PoVN9EF&#10;dpt8JujBAgAAOBth/w8AAADwOTSUPGRIdEXkFMGGJ3gUk5Hr8XzqA8OGhlXc0UW3uWep+9sfKlG3&#10;RQvHdvmxWMCfrwkhbFf4dsjnR3RH/WMkbDa62uWyyeXqeZ2MQGBlWG7Gfrv3UXXK4fDiN0nY7RQc&#10;47IvFl3fmdWZ/J3a5HOPuTJrB2lhoh/zKYex5imHg12u2HFCtKs7AAAA8JWFEVoAAAAAAAAAAHBG&#10;QYcWAAAAQJezZXHcnj+VOLb9aqWKlYFAYSSshgAAAABwEtChBQAAANDF3O6ZxRzpw1KIo6Vqvwqb&#10;EFmRsJoCAAAAwEnAHFoAAAAAn8OpzKEV0VDxazVn1dz0l9T9SdteU7fs+uCyIr693LdD3b8j8IS6&#10;ne3xqInhAwV5G8gwj908s1fwTSeZ6mv+xrfk0Z15eHfTkPXyq06P/8cdmfKJice2BeXDidLGflNu&#10;RND1zz1ZJKy2i8a6c+Tjjjuf1onm0GpoKPmn/PXt3PaZb8ofqeu0c9oSMoSdPr77bv6/oWK1Jem6&#10;PxDZzP+mA7fuIod8Gt/MvJt0ud1jtaHDYjytytXMO5hDCwAAADBCCwAAAKD7uNwqUiioIhSiaAgh&#10;slSQGccYuZUlbHKdDP7+0yGXR7ZhPk7e2rIqt1WJPduqqJnqqEXGrpIdVCrDXG+2PemZ4Y/DMIzo&#10;9swwnxN/r55X5+eqltlUqN838hh+TtE2HGYbqk0xe94AAAAALDg4AAAAAPgcPtcIrYZ/qr6jx8ZP&#10;Ufdrf7ZX3bKfDViubi8fa47Q4u2xycZbauTW45nLMokMdexWd9998qugZfMm8egtY31+bqEgIeZv&#10;nhIZxEV/fXayXEIUfv3n3NtE1+RV8A1du+4eIptckTw0h+wOdXXCRWPd0YFRn+VEI7QCAb9cLzqN&#10;0NLocfeDpMtFy+/IJJv8mW7iX8WgJ77zghqNxWouu17+VjZa9INMEtxm32rZRKfb/mcvaZrZ5po1&#10;vym2xdiNoWPd43OF0DBCCwAAADBCCwAAAKDbxKmIT2pREQxRND4Lj7Li2FPaKvaUBoljwPk+GjjK&#10;x6u5h6jYNzSefMPiqbK8lqqsCFGyDBcNOn8ApY8aSEmUomKobwQN851LC8f1LuKOrJPpzPq86hpk&#10;BIjSx46lwT4fjfUNI5+MlIO7KKWuVEVJuSGDaFCkzfkDycfP92ANJdWZIQRl8giubfgwFgAAACzo&#10;0AIAAAA4I2yXsU3FniqiChkRQhfZ8qgui3QOQwV3AMlVWWTIpT3kqmtm0NRrZ1DIsF8s78rnc05Y&#10;Bg0aKWSQiqlzj2rTPzNM/XNowsiPZWxTUbnPMH/f93irAAAAAOjQAgAAADhDNMtoUXH0qC73nBeL&#10;3TNfLKaNi6Ix1u1Wwaf49ZQ+/fpSSr9UeurdZPO5GLFyaRzFJRLFJ5nxqTZOl0FxLvIkHiZvUouK&#10;yO+L/iwAAACIQIcWAAAAAAAAAACcUdChBQAAANBt+Ly5KqrYNlLFoHMoGp/NlsVx+/p84/Z38omD&#10;Fk0iWjiRVxZ2jryV9TICKnglAAAAwFcVOrQAAAAAug2fJxiiYEuSivg4isZncbtnFnMM8g2ldN8w&#10;FVRaYoaal6pTCJElbGbwSgAAAICvKnRoAQAAAHSXwg9UrKHBKgb0p2iciBB6dmS0lrx7RKzPn2q8&#10;kz+V1i56nNYsfEzFyvpA4coAj9QSuDIgAAAAfOWgQwsAAACguzQ1qqijeBVxcRSNE3G756iRWhwv&#10;EqmQi1X4hvYh37AUqivdEw0hKMvGVzoU8h8AAADAVww6tAAAAAC6WCCwspDjsYVriGPkzbkq5IFY&#10;ViSspp8S8OcXcmRRZmGmFfkb6wvz/ac6T1aZjN1UuZdUAAAAAJzJ0KEFAAAA0MWEsGVx7CmtI46k&#10;gWkqZrrdxZGwmn6K4HmxeKQVyVsr5EJr2alolRGkUIhUAAAAAJzJ0KEFAAAA8IWsIUPGwokTaeGk&#10;SbwgetXBSEycuJA4KP8dFbpBWRxy3UkwZDsj66n8DOOp/MHEsXzeJPrVdR1XOZy0sIwmLtxNN//2&#10;9mgYQmSrkV/9s3Xqn0MTzt9OE0Zuo+V5k9Vj5xcENkSviGgYOC0RAAAAzijo0AIAAAD4QupUlJaU&#10;0K6SEu4Y4o6qI6KkpJQ4aJhPxcZFY4s55LoTco9dVMwxYmg8nTvMjMptJVQlQzK3v6tVlJQGacD5&#10;g2jgqHQVs93uIjXyy+kiinORJ7GFvEkt6nGRx+KKiAAAAHCmQocWAAAAwOdiZPHE6zpRlmF1LJ0w&#10;bFYckzkSi7fHwaOr1Agri9BFdqfHHxX8WF2disjPxXo+ihAiR95kGZqRZegdz1UYto7nI4Rc/MUI&#10;oV0sb9S2daGpn0WGfF5y+6tyhWa2IdUmsv4z2oznNhqFO9rwdmWb9y8z2wAAAABgeDkAAAAAnFAg&#10;sDIshM1+u/dRMnSDhhe/ScJup+AYl32xELrVrFsE/PltQoiYK7N2kBYm+nHto2SPdah1g12u2HFC&#10;tKs7AAAA8JWFEVoAAAAAAAAAAHBGQYcWAAAAAAAAAACcUdChBQAAAAAAAAAAZxTMoQUAAAAAJ9Qx&#10;h9Z3ydB1emfkCDLkkWS/a54r4pnci0OvXUyLF3fpXFr+/Mx/yBvHgt9Xj9MNsu3cNpHkDf1v7aPk&#10;wBxaAAAAZxGi/w+q67Fj6aMhwgAAAABJRU5ErkJgglBLAwQKAAAAAAAAACEAHC6wyetWBADrVgQA&#10;FAAAAGRycy9tZWRpYS9pbWFnZTIucG5niVBORw0KGgoAAAANSUhEUgAAAeQAAAIxCAYAAACctcv4&#10;AAAAAXNSR0IArs4c6QAAAARnQU1BAACxjwv8YQUAAAAJcEhZcwAAGdYAABnWARjRyu0AAP+lSURB&#10;VHhe7P1neJzneeaNX6gzGGDQeyUKQYIEwSKSokhKFNUsq0tukltsZ9Pt7Cb7bqqd0CV1kziJk02y&#10;2WS9jp1mx0W2rF4oiaQoir2i997LYAb9f/6ukfZ4j//xfmQ+ZR4JB0hwMPM8d7nO87zabYkrcSWu&#10;xJW4ElfiSlyJK3ElrsSVuBJX4kpciStxJa7ElbgSV+JKXIkrcSWuxJW4ElfiSlyJK3ElrsSVuBJX&#10;4kpciStxJa7ElbgSV+JKXIkrcSWuxJW4ElfiSlyJK3ElrsSVuBJX4kpciStxJa7ElbgSV+JKXIkr&#10;cSWu/48r6d3viesmXr/6q7++MTY2ZsvLy9bX12c1NTVWVVVlsVjMsrKybHh42NbW1iwjI8OSklNt&#10;dmHe8vPzLRqN2uLioi0tLdmuXbvsv/yX/+Lv92d/9md29epVW11dtVAoZPfff7899thjNj8/be0d&#10;1627t9tiizHLyc23YHqmZjXFUvW+lpxiGYGgLcaithRdtNNnTlthQZ6NjA1bfl6OzS8s6Ofrtrlx&#10;i9XX1tnYxLg98djj/vqccIb9t1/9Tfvvf/A79rM//4u2uBCxzHCWVZZX2ODwkK0sLVtubq596ctf&#10;tM9+9rOWnJxsn/jEJ6ywsNCOHz9uPT09/kw8L3+ura21iYkJH4dwOGzf/OY3raS41LZta/FxmJoa&#10;s/GJMUtLS9F7mUUW5/Xk6z4eyXqWtdUNS08P6v2ybWV5VT9fttSkZCsvKbS0FP2CvmZnZy0pKcmK&#10;ior0XhM2MzNjOTk5tmXLFssryPfxP3HihI9/WWWF9XT3avzTra6uzvbt3635WtLfN/QeG3b27Bmb&#10;mZ3ye0tJTrPy8kpbWFi06alZ27lzl/X3DVt5VaWtbWhOMoN25MgdPravvvqqdXW1WSAQsLmZSSst&#10;K7Tt25usSp8XDKbbwGCP9fb26FnSLSU1yTrbr/uY7L/lVisoKNa/9dnQ8IgePcVW1zbs4vnLtrae&#10;bFMTU5rONItGlm1F66CirNKiWiesldV1s02bNtnKyorPw3/6Tz+p9zf767/+3/azP/tprZ0Oe/nl&#10;l30sedaGhgYfl7GxEX1+mz9vktbM0lJUY7SsdbbsY85cLC2t2NzcjL4WtGZX9LOA5i/Tx6O8otiu&#10;XD1vZSXFFgzo3rR+83LCvkaWozHr6O6xifEpratJm5ictyXN4cqGTI7GPDsvz4oKCq2+utIKcrKt&#10;vr7epqen7eSpU9bb121LepaU1GS75557bFHvu6D1G9HX8nLM90RKSorPdX44zzY31PmzTU6O+3tM&#10;TU/4+IdCQRsdHfW9xroZG53w362trffnYQ6W9Lzj4+OWpWeqqqqwiooy27a90X//+vXres9JO3To&#10;disrrdBnplp3V7/mqF9rP9821pM0TUnW3d1t165ds4GBAR/D1NRUfSX7/aUHUrVu5vW+FXbn0Tvs&#10;lltuse9//7uak+s2PzNrpQVFPofrusfUtDRLTw0YQ7SuSV23DUtJSrWHH3nMLl24aBcvX7HC/ALb&#10;vqPZerp6rKunQ/eZZmkZqRbUvIzp+Vf0PEuav/KSMsvICtmS7EIktmjrK2uWpvWXoT20sr5qsYhs&#10;wvKC5WWHrCAvrHWeqc9L1txv2GJEYyzbkZtX4OtkSvtgYWFO97WuOdHYa91m6b2zs3OtorTG3nj9&#10;hM/Hjh07fP8fOnjIx3lezx3OCvufuTb0H3PBGk3W3tWu1b5e9fHiwj5o7/6HxqSUd78nrpt43XPP&#10;vccAAy424vz8vIxtfHG3tbU5ULAoFyIRLeAim5yekrEOOoDzGjYy3+/SBl7fMDt48KAbbX720z/9&#10;07Zv3x7b0M8zQxn22huvyPB1OKhnavGnZ4RksNdtWRtwTYbaBCYY8i6B4pgMz8z8nH6+YfP67Mmp&#10;GSsurtD3WYF6nzVta7Yf/fg56+sfFKYHZGyva5OmahslyxjG/D0XY4BWqoVz8pw07NrZbP/6r9+2&#10;yspK3dOGGxxA6T2C0dvba2VlZb4R2awYXoBzampKxnNG398dC5GDBY0ThnBjY01jM6/vMkrrMkt6&#10;1mUBg95CDDJZ47Rqc7MRi+iZZRIFmEkyLstujPlKk2EbHhlxY8yfL1++7H+HFHAv/ll6/hQZggyN&#10;WXXtJssvLLA13kuvj8QWrHegzxYWFyw5NcWqBXa9MrbBUNhm5uY0NmkWCuf4e6QF0m1BBObFF16w&#10;b/3TPwlwByxTRg7QKiwpspU1AZxAe2Jq3OYic7asv2tmbEPWaHZ2Uu+ZLILTa/393TY8PqRnW7Si&#10;0iI3eP1DA/68q+trNqr7jwmklkSEYssrMqBBGcoZGb2oj7UbdY3Vvn379JzlevYZu3LlioBn0QGD&#10;udm5c6cDN2PEvPT19dvU5ITGdV3vF9Lvm+Ys5iAc0bPx8zk978yMnlkGFAOclpau12lFyGAzMalp&#10;GyJqARG0JZGGMQHcoqWlp4o0xWx2ZtrnaFygNqt1xzpMBQRlhCOLUf0bgBB2w1xdXa3JTXJQ4/kC&#10;IpLBUKbF9LxzIoO8fkNIBUFiT0xPz4oczdj4yJgDQFZWpkDxqj9baWmJ5rnEn5m1BfByz+taV2ur&#10;ZnkiA/kCNojJ9ubtIj7Leu5FgWeyfp4jcEkWKeiyC+cvCKzHfHwBjTTAUveQlhbU3gtb/+CgvXny&#10;Le2tXu2tCd235kD3tqqFyjPwd18fixFb1jOvaoALtN/ZV5NT0xbVuuH+IIqrK6taE0kO+nzXpnOA&#10;LCostocfe8hu3b/TXj1+SveQZp/6yU/ZnUf2aa++LEK4rvWYos9Y9HsLirCnpqZrnAO+zzc0b6uy&#10;B+J2eu80vVbvr9dhGvRPptvTPabovjc0dysidVqvenGyXhfQeyVpLKIiGasaOIA/oHWXqtenZ6S7&#10;OGAOssO59hM/8RMi19uss7PTgnpNbClmebl5/nvIPsAYwsgXtoCfsYaS3p0jLub2i7r8L/9BrwQg&#10;/ztce/fuOwYYYBAwbBgZwBZQRZ0BuHzP0IIelhrK04YHqFjMgBjAu3nzZmuRAU0TG2VD1VRXWFV1&#10;jW8CFjI/b+1os2ttV9zYp2ijFkupZGbmuFFIErPGcMB42Xl8TlRgurq6JsMTEHhniZUnW4/YfsPm&#10;RsvOybWi4hKps2F74803bVaG+L73vc/+VOr8I08+aW+eOGllKB9tqLr6BqvZVGt33XWXNmPQTp16&#10;y5VEc3Oz1OB2u/eeo/bMM886QOAdYCxQxRi22267zcH7tdde09gs2vxcVIY+xw0eQBwMBnSPYvky&#10;6PwZgH4PBLSFLV1/1rC6klvTsyzMz+hnUtD6LEAJsEeVA5bvjfOhQ4ds957d7mVgjNn4GEkA58Ch&#10;O2xTbZ0bRww2hqS7u1MEJCJjIkWYnmaDQ0MOSBjdubl5vdcegdmAZeXmuAoJh7PsffffZ3fdfZcM&#10;ochKdpaVCIwnNS8PPvR+q5QKlM0UUVqWYY7J2CVpzvP0ugwZSsjBlJ530ZJS1y0nN9sqqsr19yW7&#10;dOWygCjihj0aXfJ5jMp448Hgz/PzC1IzUT3zvANqMJihP89prESgNLadnV0ai7DfO+O3KFC7dOmy&#10;nTx5SkAz4T/rFxFbERiEw9ka0yURnXmNaURqZVLju+4/4z3TZOTDUpn8DuQIGbeyEtPYVeieQ5ah&#10;uWJNpqclWwAvh1R3soDF71/3vKJ1CHAs6feXNG9pAtxcjd99WkPlAKgUN/c5ODgkRT0hYJ0RSRm0&#10;Ou0DvZHfT29/v1TulMgn4BmyqsoqGbAkB/7+/j6t/ZDvubPn3tFaiPlaGxRosp94RvYfpIO9yJrD&#10;kzIg4rW8sqj1A8lJt0AwVXPbbT093a6wGzY3iCzUuHdmcnLa2tu6rL9vSP/ea2+8ccpudHTZtNaE&#10;bl6/G9I+TNe6EZHU+CRrTUOKc/PynYx0dnX5Grpw8aLPH0QhJFKdrN8FRIOaw0BAf9fv4aFI0bpm&#10;/sLZeTY0NOnrAVL8+hsn7fkXjvt+jq4s6d+zRcy0njW2C5r3KY0df8YmaNT1O6v/9wuCw/2la/yz&#10;tU4zQ/oc4eGCfn9Gc4/3BfBe1z0lyc6w32fmZ31fCD0dWJc070Bsqt5/aXHZujt73PME0cUjyB7E&#10;frF3AVv2IV/8mS/UNMSCK0V/x0PBz7AXX/nKVxKAnLhu7rV9e/MxNj2GH5DI1oZh0QG2QzLuqGHc&#10;vX/8J39iH/vkJ91woNxQMii69wC5tLTMDd2adkiqdk1IzDNdBh9Dh18nOyfb3j73lhQE6iPFFUxK&#10;SrqMjxTYRqo2FK6zgBtVNhvAMiUFsbgYsz1SsqX6zP37D9oHP/SYHRAD/+qf/g99ltmi1MIdR47a&#10;rt27rHFLkxOK8fG4+/anfvpn/d4mJqbFiJssmJ7k78drUPIoHe0xe9/ddyU9/oEPHcN1j5egtLTU&#10;HnjgAcvPy7aXX8at2yUwWdRYZPrzoqrQBKurqLN5GQKpCxkkGDUgwDPwXLID+r6uzb9oMY3nugxI&#10;UDRf9s9BHWPA+GIcAGZUED8bHRv17xADjAOq8847j2oHpFt6ZoYrpJCULeDRJXW0qvfF9YdXIV+G&#10;e2ZmVqo424F/VR9WWVVj4Zyw/rxmFZUCpbwc21Rfa3uaW2x5fdmuXr9q6cF0zcGGwEdkQ8ZsfnHO&#10;BgcEKuPDmq9kPfOGfrdA7x/W3GVKmUc1rmNS0gv+bLik+0SYVvX8gEdABntZBnVdz8r8p6dnWG1d&#10;vf36r/26u+XfFJHC7cc8Me6sOUgI3wkb9AvQGBfWI3MCIBDaQI1i+EdGRl01A/Qo5TwBCT+fnJxy&#10;IgKgMw6A/yYRssrKcpGOQYFw3FuTwfPqxlDH3CcubshjqkgUjCQmIJ+eW9BYpDi5bNmxw5j1TVoz&#10;paWs3YBIZrvduHHD13OSjPaylCZrUkNgWSKNlZUCx7SAjQugmZs1KboaER6egbGD/AHGeFd4Znej&#10;SxFD6iCL0UUp+akp3d+q3lMaNGVNnwu5WNLSWtP3qPX197h6r63d5KBCyAJFvbK8pvkY0Ofg3Zm1&#10;hajmQot9IxVvgYBPayqmccO9zppN0vqdF7HNFvmCLOFJAYiiIlgBATyes8xQphNBPCEo43WBJf/O&#10;cy+LEAU0x6yLST3viOZUt2y/94e/affde4edu3hdSr7XyTUgHBbJCGVmac0JBDXugDF/TtM84z1D&#10;APCzmNYVwLwsYC0vzRdAa0z0+9gI7luMwFY06EsCcOYB+xKTSiY8w36M6fdS9MxZ+qy5uYgND4xY&#10;S0uL7d692wEXO0YIITcvV5+Z4XuJr///C7f1mhT0hj4zMzPT929CISeum37V1zUegz0S68SQFRbg&#10;ggy7ysDlyObDgHz6M5900EFhlUjdTs/MaVPMevxz/623ysjW+/vNzC5oY6Rp42zYj5993trbO52N&#10;r2ys2NkLZ6QYcPumWXauNn5GljZLUF8BN2IhqZq8ggLLEpgUFZfayOiYFRQW2qOPPSbluFcbOF+s&#10;WMZdyqCza0AMO2q/+J//s+3c1SRjkSIDWCxm3q7XP+Hs+fChnR5Lzi8oc+DNCKYICE5pE/bo/Ysd&#10;pKOxFfvyV750jHsAOjDwt912UKBSrE2XbCWlFXb8+OsCfpRfPCbKxg/IoMedW2u6LylPAE8bFtUA&#10;28flFszIlNGHuYvJy2ikA2zayLI8UutSChpvAAMl6SCGN0CGA68ARg4XLGx8y5at1ti0zRVbVOSJ&#10;a25hXka8y6ZmplwdFRQXWmlJqaUL4ESyLBXgysy2WoF8moAc9bZ79x4rLisSudHrdI+tXW12+sxb&#10;7uZD6aLApvV+o2NDusd1PXuxK+ZcGenI4rSM3oyMX0TPn6Rx1TNnh308AJxZPQueimhs2Qo1dqij&#10;JT0Dc8n3jFCWPfbo41aseS0uydPP1jwkwvOVlZe7EkR1lIgMBURSeF8MJT8DtBm/deKgWicZAgZi&#10;14NDwz62fOFe5TvuVVyYGHu+Y/j5ii5HNMaZArwsAU5ABGtB4zsj4ysypTmBZKGwUHhFJWV6v2LL&#10;yS+03MIC/b1UhDLHpsfGbVfLDn1+uvZCsl291mGn33rb1wNKblYEYEYKfUDKmWcuK6vQuogr3lSB&#10;TlRzFotGnGx5/F+gtiZgTNY6iywu+DpiXUJua+vqfH0HdK88V3aunid1Q4p8RM845sC0JnBMS0/R&#10;eJZYoeb/3nvfp/mbFiAX+TN7jFWg3t3dF1eoGtO5SMQJDIo2JGAJaGwhAMSEcd8Kq30P4CHA45KW&#10;HtAchgVEIgSoTtzOehb9Re+PuxtPFjFk833V0LjZamo22YTmYV5E9LaDd4hMmfZ1hX32Fz5p25r3&#10;2FunT4uEjTugpuv9sT94krY3N/taqKyq0tiVi4xBfhlrKfJAiuXlsA6WXSGzXkJaU6wr5pl1wVqC&#10;HDOugcyAj01KGh6eXNmsEsvKyNYOT7GPf+IT7vUB7LFhAPHOlp16ApEd7WHmhBBRqvawhztQzVhC&#10;5kvPDEnGu/HlL385AciJ6+Ze5eXlx9h4qNF8geGkGLnWnjb8mn+x2TfV1tre/Qe0CaUEBGxTMzFP&#10;aCEmCGAekXrDSK6uwFhT7J2z5+z6jVZnuGzo8xcuely4f2TIZrTZkwV++QWllptTIGMb1kIXy5Wx&#10;QBHgDkcZ7tq1zV564QWx7lQrzM8X4GZbsdQZiSohbax/+853bGZ6yp78yBOWoQ2/LIsgkaj7S5My&#10;mnal8f0fPG9vvXXW7rtnv34WlQ1JsYMH9tg775zT32cE8odlDLRp9UzE8oplDCulILdva3RAtI0U&#10;B8fLl6+6mxurgasa1x2uXph0TIrAmbhANUXPjpLzFBC9lr+jlCPzi56wglHbkOHGeKNiIlJEmVKb&#10;GM5yAR/uP1y8kBw+FyOJgW7ets3dh0kyTHNSQwUaj8mpCeuUQkM9rEjNBaRqsKYTkzM2PjrppGDb&#10;1m1WLyCulMJMlQF+Lx8ApdLT2yMjtuEAMj01KeWf6/PNfJE8tCZljzLzWF1sTUoNb8W8G6q0VBEN&#10;6UW8DTERFcICDx590HbcslPjVyWCdpu7Tpu377K7jr5P62ez3XLLfhGgLVLguAJFKOZmrbe320Ex&#10;IlUDuViYF6BpHY6PjWplxt2MjK2GXGuDGH+fxzYrKit9bLnwMPAavDgYSZQcnhvmAeAhHkpIoLur&#10;S4CpcdGHo/iYC+YoKFWHoeU5Mf5rAv1FzWVEz7YmwxtwwEjXPaxablbIdu7c4cQAXrWkcenu6RXR&#10;y7TZqXmBRZKAQ8pO/47bOFv3RKgBxZYlsM3RXAMYM1J4vAfrHgJWXAwZS9dnzmne0wQW2QLwZBsc&#10;GLCccK7ue87XJl4Z1jYEpUCKjjHKFuFkPeCl2LNjt0Cx06oqq31cOrs6raOjwxOddt+yyx5+/FEp&#10;97DGJaJnXHCFi2sXDwiKD/BnP6BOq6ur3A6wrt/7t43VFYHUu0Ct9cTv8qKUNBFUjRNhpO6uHg8p&#10;DQ+N+u+SUJZfUCKb8I79wzf/2YhzDw0OWoley++saJ9BTjcJxDO0holP441yciNyiDeI+cFFz/1A&#10;9CKyE6sav6zsXFfT5Emwrj3+LYKQqvuBRPjzaM8A7IWFJRZbXLP6hkZr3LxFz6Tf0XN19/baNpFd&#10;XOkodEQIRINxgERx4Z1gbeFxCoro4rFijSUUcuK66deevXuOsZDTcTFnyBhvSOVpQ65psyfLQC1L&#10;6Too7NztQHrq7fP24ouvWlVVjcC8WsD8ln3s4x/SRkCBAsApUlsVAthkqZhRbYwcz5yMapHPLi7b&#10;pMCpvmG7Tc/iJir0bOvR8UkHBxRp09Z6AW/Qvv7337B+MlhjEXf1td645jG561eu2o3WawKICQED&#10;THXNtm5pEKGYE1AHZJBnbUnGaVKgVi+VUV5aLgOZLkAXk9bG7u7ps1dfe033GrB77j7iYLyGStLq&#10;yg5nCii1MWWIyczOlBKam4vaKy+/5rHIQDBZxh8DYTIaERGKPHejRqQEsjLDliEQjernOVKOZGTW&#10;bqqzibEpN/oBjWWKAHNZSiWeFJNsRWVltiQjt6Rnx/UXk9FP0kbHzYYCrhLwNG/f7r9LKAA3IUaj&#10;r6db6rLd5qZJFBMJSM1wcJidWpDBDNi6xrpcCiNPgIB7eQElqDFc13vMz0f07xtOOLq6u2UgJwTG&#10;BTJYpRqDoFWUVtr2rbs0KFIkWZr3rXtscW7NJscWrL2tX+O6KMOWbKMj01J6EX9uPCiWZiINY9bY&#10;uMVyg1KWeUUCHZGAqUXNQZ3GtVDjJ4WbtGYdXR328isvyuiO6343rKykUMZ+yecvJyvTavTc+TKi&#10;sUjMovNRWxbokxyXkha0SRlqjHJU6hn3JPNcWJQv9bmgucS9v6r5SZF6FCFKSXfDjdJ0d6vGZU6/&#10;H10AFGctV2p4dn5B60O2XgaY9yXJ0JO49DsAXpYIY1DgqhvUWluy4eFBT0ICEMvLiqz1Wq9NjUv5&#10;Lq5YKJit90r2eDYqkpAN2dd4FDb0+6m6P0I1sahUVnJQCn+cD3ZcQ/nV1QoEbUXkb8hGBvs0r1oz&#10;7k2RmosANPEQEIC1qvkryM2xXO2vVK3XLO3fkdFB2960RYQx3do7b9iFi+/YtdYr2sMRS9Pafeih&#10;99nff/1v9b4b2qNlNjk+6rFsss4JV9XUVGlfBAVOYf+5x4y1L4jJropIBHU/7I3ikgKBbURjJZW+&#10;vmz5efnuzWFN4QG5drXVSdKKjEJRYb7WyZQ9/9wzuk+paBEEDHlJYbGGdM0K9buixLam+R0bHrae&#10;zi6bF1mbFTGLzIugsMfXVpzERqIrFl1JFqko0Nhmyi6V63NWndQAmJmyW3iuAHhc0tgXkkBTta4j&#10;CyJ27A3Iv893ughtt/ZWyBoatlh2puZYawU3PXvdiZsAe3Bo0Do720SF1q1fBIl9miuyDzv4UgKQ&#10;E9fNvqprqo6RNFFSUWrJAgNcc6gkWDOKGVcg1+j4uGdpAp6UDODeq5OaHR4ZtdNvnZMS2m+zc7jI&#10;VuzNE6fteanbYrFgWGWagAr1NS8VUlRMFrO5MRzoG7CqiiqbkvoMSSEUFRZYSVGRnT97wU68cdwW&#10;Ba7LAvOADFFFaZk9+MBDdvvhPXb27EUZ5AWPU3/iEx+TMEyynExKfrRIZFhRkyiozs4OIwFqeGjE&#10;2Xrj5lLLlOJ4+/QZiy1LUezaaaHMgAAft2WKXrOId0rARKwSF7ZZ241uEYB2vQ8xZLFmGVhArUms&#10;mgQiXG8NtbXaxDGRihW9Jl1AHX435pyhZ5sWEArASWRxtyyuymRLFyFIkdKICbiXBJYr2vBkSZPV&#10;zL+T5U1iDwaS312ILFhPX5/UbZ/HwMnyJgMVQPbYp1SCbJI/d6run7ACSkrmzOOQPNusSAv3lC31&#10;ACjiMSDGXVZe5j/HsIak9vJzC622psE2SWll6u8lhZW2Y1uL5n5KQDwuBWGu8HMEmowTXhM+6803&#10;T8g4ZtugiBjiq7KkTt9TPJaJgZ+en7SJ6THNe6+Njg4JkKcdhJn7qqpKS9IvoVzXZWQx7ktRQiZS&#10;m7g09X1RhnJTXb2ej4SxqBUW5Pu4rGst4tomDs9Yoko9rqtxQO2gdnHZZukeca+Ojo6JOC26kuPz&#10;iKkDNOQxkJCF2zc+pum2KJWNimN9zMxMGAl8A/2DIpKF9vqrp/Ve49bfg5IVuM/K+MuIA5zBUFDP&#10;TJb1is3MQl5mXR2y1nHXh0JhyxOwoOgmJ0alSgNStzcsnJNhtdWVnjC3MBfxUqxoZMWkYX1tkYuR&#10;qeeA8OVoHiGdkIMFgdc9d9+j54+5d2B8csJWBGRDY0MiJiJx/X02I2I2wWdp7fE87l3A5azx3ibi&#10;t3fvXvcU5QtwQuwngSFlZuIAGot4IlOulCREA1f/6OhIXClrdvCm4B7/9Kd/yj7x8UfsG9/4V93b&#10;JvvIRz5kVdUVVlFW4uV0u1u0jmQzIIg8Q0AKFgI9ozUKYYpKHOCixhtAFvyS5pnPwjW9INsyMoGH&#10;ICyAjdj42ITmVmJC+4iE1GIRu3TZsJDGJ0VzuSDyH9MaSk4S4dAcxvScZOUD7rieWQMQterySice&#10;Ts7JAdB6gtzxbPgAcjTmJUUlli6CEtBXhogh15cTgJy4bvZVWlF5LFULmtpX4m4YFFw5W7ZuEWOv&#10;lcGOZxGTYJOTK6MjY/XJjz9uWxo3WUlxrtXWNUo5tVpRSbmUUNjdVzDtu48etIrKTdbSXG9bG+vs&#10;xMkzWvxZVinltihVEtSm62lvtyKSSLTZUUYpkipb6ytsViDW2XrDywyCer8NbSSYq2ypAL1SO2bd&#10;zp19x+M/i1FtYN0vmbeLUrUXLlzwRJYJEQfiskNDwwKjJU8cShJTBrXOnzunjRm1o0fucFCH/WME&#10;+AzcU2zmJRkYwH1Bqv7hh++3Rx+93x56//vt6R88I8DNtX6BDPWYZO+mynAtLXMfG9q8xCmlaGRI&#10;iHGhbHFjAiwxqTphraULgAIywElpyR6zW5XxWV0XmAuccIMTAyOrF8ZP4hNlPxMy5JOzMzY0MuTu&#10;Y+JlxJ/d5S7gwQhj3FEKGChc77jVmD/AAGOKwSwQkM7OzNj1a1f13CsylpW2dcsWdxkWaA00VFc7&#10;cBHvXtG9kxXtLrskXO0xGfUpKaNlgdakAHrEPw/Aa2/vcCVHuU1HB/XLA1IrAnkpY+rLh0cHbHxi&#10;RO+xYtevXrW3Tp30eXvqyae8XpXniUqVEr+kdInM6yXNG+U0sCTiqMTFKW3BmJPLUFxU6C5c1gkx&#10;ZhLAPAaohYL7GaLpwKp5BcQ3BI5FRQWuAItEWEgWIybKPL8Xw/aEMIx4siS/1GtM6yBeXrXkMXYy&#10;pCmdoS68Q0Strb3Nfz9DxI41palwUOQLQMMFTWwWoz4zPWGVFeVSY9m+Dh9//FERykc99n/5ynmN&#10;gT5/ftqGBwd0HwuWmZWt+SrR86V5iRSu2GURSTwxRXr2HNysGhtCN5A0Sq+qKjZp/aZrHNYF3nka&#10;9wnPBicmi+ub2mzqfCEtgCxkDfcwa4VxJXQEUKOOIYMoxSV34S+QVqC1jat83YGaPQUJIuM8PU3k&#10;T+NFRndJ8Sb9fsh+/uc/oTVKFv2SNdRVWF1dtdXWVtk7Z875nlyHqeqivJFQjVbZuwAYT5zE20Fe&#10;Bvshv6DQHn/ig15TXlle7smU7JUU7Z9FyKnmPxYVAGueuCfmkz/jfmdeeS5ULfHnKRH2Bc0zCp69&#10;DFnQh2vN8woSLtNENGULICN6fsgJ+5e4upd/acwRLF/54pcSgJy4bu519733HsM1TWIEmzIsw0HG&#10;KtnJbNihoUE39tROzkmxYlgat26XUUi1yZlFKyvJ8TjNX/zF12xTbYMbspxsGacVMmuTZUi11rXL&#10;env6tAEo8pdSE6AM9vbY/PSsTWpT11RIHWlzrktlFuYV2AvPPmtXL1+yhdkpy9KGyg1nupppvdFm&#10;W5qaHPDOCpA/9JEPev3qm2++YW+//barR8qZbj90q50+c9YGBwY99psjcLt2nTjwuFT8rLWJQMxL&#10;LTz55Idl7pPcMACUZFKiOEnEgkUDxsePv2H19Vt8o8o+2ANS6UeO3CmAftTeeustV0H5BWEB8oLX&#10;5+Iyn5bhHR4ekiFbEaBOywjIoMkQ4HrjczDQhAjWedMUGSF9x+OAJ2FZYLcsQ0JiCd/Hx0c9aWpB&#10;agGyBDDJlvtc4SrmZ5iROODKIMl4Eo9EcfJZ/Hx9Y9VdyzlZYQf5M2+fdqAfGOgVqBXblN6feyDj&#10;N6cgHtuekcFqb2uzV1592c6dP29vnzltJ0+/YecvnXcjiWrCEBO6AHSJJd+6/4C1NO2x6k01Uujl&#10;Ao1iyxYpkXjXM4y5YWNOhrWmNgT2LTua3bV+9swZzzhGakfmIxo3Sq5IGJKKcqMdzzTPEJCOjAzL&#10;KJf6s5GYVS7jvLWx0Y0zKgmDzjrDYHqWuX6Ogc7SZ1MPnZufawWFBfpZyJPWaJQyIqUXXVq0K5cu&#10;27zGcEWfjfs6XUoov6BIaz7Xx7mqusoz8+88clREc4eU3rCTVdQ+pUiS+O4yJZGIRiVuyGW8AXlq&#10;qPPzpewEHiMjI/pznt1191HNB5UKYTv11htWWkZCo0gWhl8kYHY6ot+N6DlFikU2iUXjGvb4ty6I&#10;FZUQ/b39XntObLypabvGIEXPJ9I4OGyrWixT2mdN2jd4dFCghFsgQMSdGaN8PR+Ee3JC+0Okj3ul&#10;Ic/s9KSDYpoGG+WJ14clu6Y1ynNRZQBgQXpYX8tLa+6NmheZeOihhzTeUr+EsjJEbLQ+yAehdPDC&#10;hfM+nnwWru1JfQ5laoBoODvTyUayyAzeKMgln5WhsWzY3OS25P33H7bqqlq7IVLJ3i3QWJIBzfuV&#10;idw8/OBDdvSuo7Z//3735hHywQOUK4LCetvauMUO3Xab7dyxXa8v8RwUiCfJfhAV7Bb7ARAG8SFt&#10;MT0znjjGifI17v93v5woe0pcN/n67S9/+RjlPLj+UB+NMm5sCNQWiT90sCmUkWbzFRXlawOsakOd&#10;tfqGzVaQl23HX39Dr+u2XP2ZmmB+Z2JiRhswZh3tndZYX2lj47M20N8vBppuY1Ks81I102KpJK5M&#10;jI3Yjm1bBYwCRdHUk68ft9On3hTTLxM4S0nocyfHx6S4emxNBvuyNuG582c9hkyizro2Ig0AMFR9&#10;+gwA+syZ89qkhVIoUidi+dNSEKg/NnZEz4nrcERK8xMffTKukEAXbTJiwRgIlBXKE3Vz/Xq77dzd&#10;qNfgttOrZBAygqkyTisymvMyiP16LXXF8zIY1IDqKTb0LLrXcDhHxhOXcrqUeMjBek0qjVg9zQqW&#10;9WywcDY/cbp44wRKpWR8KUfx99EH6v5QYZRpo+RR8AAN7m8MKwCNggOMAWUMC4CMscJdCUjkyegS&#10;yx6RWrp06aK7kEnQwuWMUQf8+Qy/dB8VxcWWKQC8fPmi13unB1KsUipncLjfwY4yEeL+xFxXBYBJ&#10;uAWjq1YvUoZi9/vS57/86vN25vQJjzviLiYLGpfpnMAhLCOOB6NL6yQjCBClO6BS40pSFO5mDDDz&#10;AfmY15gUlxTZE48/4fOGu3Xr1q1iHWtefuSEUqoRhYMy4r0Ym6JichVy3bXOM+PqzszOsmYRArw5&#10;kDlqgAuLijxJiPundnx+flEkNGLTAj4S4kgua21ts8My5ngwNm+u11ied9DIyEizrdsbrbAw3wkI&#10;C4VERzKZCSEA0BHNfwrZ6/qcRx5+wBob4rXGyclr9vrrr+jekmzTpmrbsnmLe1XGxya1Tie1FpZ9&#10;HudmKZMLuKelre2GZzUzRiwaKgBItKORR2/foE1Jdb7w0iseciouLtdre32vcC8p2gcAKXFo5ims&#10;e2QHMF+oUfb6ohQx+Q6AP0sQb1CyFiqeC3TsuvYruRI+LsyR5mt+JuLAKpS3u+86wtbV37VvNO7/&#10;/C/fdrC7evmyAy+f0dHd6fNBHTfeITwxJInmaN/TlAYvB4lZ8WStZe37ywLXgPV2D9iZd87E71e/&#10;M6y5IwkNO0XIjYYyjDsPFdBaILkO0tbUUGebakQgc/ItL5xu2qruLQD4M/X5PAf3pUHRetZ4MCb6&#10;D+LJmkiV2EgSQGfjSdQe/I/ustbwJa6bfd162yHbtWe3142WVVRpMcYL4nG/sSllcv0rQ0w+tkRp&#10;hpTx1Kh993v/aq/JiIxPiEnPTbmxy8vLsdOnT9nJk296S0rcx1zlpTm++UMyXKuizItSDMTBNgQ8&#10;mRiYaMSNRWN9nTZx1JNV1sVIRwQUsWg8VpymjUDGJcqGOkzcWriFaabx3ucQjwKQcO/xmoJCMeJy&#10;AbsUEeoIdY/Ro+lHSIrfNxybjY2mHUh2NyBKZvTKCo1Slt91jdGggUxf3Fna59qs4XDAG3eUlhbq&#10;+Sftwx/5gO3dt1tEBWMgwA2kOnmhsxLKDZccNaQoVkpOuB9An8/FA0F8kHsGVCARxJKXV2UQAWP9&#10;Hi5ZjBJzw+v5zntx8WdMB+8lE+PxMFyKgDYXRpc621S9T3vrdU9Yw9hWV1SKhCx48hfvMdDX5+DM&#10;mHb290hZTVi2gJemDCHKnMKZXpYG4FHSsroiCEjJ0FxpbUTXpX7H7cLlK17q1tHRZmfPnbaZ2XEr&#10;Kcu2YCjJSRAEgDpv3Ms8K1+oTm+HqOfBpUrrSOaHUArPxP2nihzxDNwDzwjJiDfPWJe6mfXsfMaN&#10;GlFezxduT+KdubnZ/nuEZAqLiyxVaikixUaSzoAUHTXCHrPW+KLUiZMz1tS3oogwPWVlFZ4xjMr6&#10;wQ9+6P9+5sxprfmwTc8OW3Fptn3q00/ZI4+9z3a0bHXSNj87JcI5anMz87YocC/My/O5xC29KDJH&#10;y80NA2zN75F/Y26JxzMGJIDxPPH9SBw8Ygtz8c5xxGzj5WCs4hSrq2+Uus7Vs0zZ1MyCtbV2WWXl&#10;Js1tkQBKJCkp1WOmJHAxTusCHlrSZmucJ4k3L0cFcFovUvraIu4WD2r8qQqgBpi1RF4D98Mcck9k&#10;tqMUWYYk3XHv1JGz/2iUkp1DCdW6Pff8q9YnQn365AkRp2u674CrWdzgEBXmaG5+XnMUtmBmUGte&#10;MCh0hHxQF4+HB/K6uaHe49yQgLGRUcsNs4ZS3HPH3vFLDA5iGpY9C2qdsiNCel6eKbbkARA9V6p/&#10;59+gFitS9jSzYRuxD33viDgvyN5Naa4iy9r4716+9xJQ5Ne79D1x3czrt7/8O8eC2tjEwihxopct&#10;JTfanVLNc57hjBoBQAryc62vr0ebMG746RmLMo3XiJKIsySjkGVbtjTaFRnmz/78z2uBx5OtTp+k&#10;I9GSlG6ffwbX/Ny0u+gKBZzLIgA3rl+RAuuzzY0Neu2iPn/ewYAkJ1yJxaXl1i4Q9M0spcsmZuPS&#10;jxh1iaEYo+uY7o16apJIAGheS3IORhTVSwwII7N39y1GZjXbC7VH4hAAACPmGckYH5uYliGoEfAI&#10;jPU6xPTlS13213/9N1JVdFxKty984dekQlCMGiuLu85w762tp+odAVq9vwwbQTiSyQCjXCkpHzf9&#10;jLHFGpCQRJITmbQYoTRZau6KTljERqltZi54ZsCcmDcYjPLg4uf8e2FRgYxwjYMV7mskDgCsJ7dr&#10;V6+66lmRgWOcSDIipopxxNiS0IPxx60PkUhNkzITCCSlbFj/UJ8rBJL1qCGnFC07mwzbiFT0uMdu&#10;kfvENrkXXLnVNeW2s2WbgG9Q9x+SMdXcC0N2tuyyhvoGAfmSjY+O6+dzHnMm6Qb3PTFGrzfFParx&#10;oJtTMDPD75uyGcIPGFoSbyrebXdKrSlreWCw3+d86V0jXVxarGfe8DwJkpf6Bnq13lvtxrXLDhCz&#10;8zP63SJXVSQfAsA0uUhOibsw+Xsy8WTdE2PE6r969Yr19LZ7bLygUIRG6+PKlUu+P2jswtjhQnZy&#10;ERQZ0LyS/SwWqvErtIO33WpFBXke3njmxz+w7p4OB2zUOwRxSEShq7NHzznlgIeKo/QKoor3hATI&#10;TZvqtW8gEmsiJJttYnzGQZnOYKOjEx6D7ujs8i5oXtOu+Wb9osCZI8rlCDfh7g0IfPHq0H+btUuJ&#10;27KAjckizEHuwcYGZJAETQG3r8F4QhdZ+7j3k9aTrbioxD0fkLrr1zrs+ed/bBfOv2PFetaJyXj9&#10;9IqULeEl+h3wRd4JeRW5Iggk42FHAGDqspl/StkgAz/zM79gFeUFtr2p2W699Va7cumS75ODB2+T&#10;Op+xahE0lDZhDtZFisBTy9HSmBxdZGxr+WLaRG7iJVxB7XHGFkGBl5DYsV/aWPQjpxKBZ0kRMaBe&#10;GQ9aQPsQV/7v0Bz/P/CVAOR/h+vXfuu3j+UJ9AYGh71nNK7B0rISGclR79SEa5PaSUokBvv7tJhX&#10;LEtGaWp6yl15GHRUJ9mOAC4s9+3Tb7vb+7nnnrXt23Zo4afbQD/N7FdkwEbc3cd7BjPSPKbXIFWJ&#10;C4xWjcMjg1IjxZ4RClICtDS/SJNxm5WBxmgCGKFQpjYdcdSAs3KSTzCdv/d7v2cfe+ojVlldZd/7&#10;7vc9CWVR94YlwkjTqIE6TMpe8mX8aGnoG1K/q33sYBjTZpWO9c1M28nKymonFWzmr3z5z+zll18S&#10;MCzbPfcctTuOHNR4Fetekmx0fNCZ+viEVIKAZ526VIEWGbJs8FiM1pMLliUAzOG+VuI1zLjmHHhF&#10;QjBIsnD6nbhawl0ISSCBi7pVxhhXNSoHpYoaiCfI6I51g7yWulY6N+GyDmbQypPYfcQGevpsbHjU&#10;3YDFRUUiKfHe0oAwIDhPHFFqCQVGshSEhNDA5UsXNR6rUjyZMmQxn0/IAWFT3KkA895b9ou8rdmu&#10;Xbs9U5fHoCRtTQY4MxyUIa2yzo5+jVOGzxeJQtMCm3IpT8pUqNXGFQ+Q4RbFGFLnvIr11LiTlBPK&#10;EnnTugpL1WGgw1K8JO7RAe2JJ+5P+va3/+UYpS4kOKF202TkSf6qrtH8aY4B1917dwvQIVJBHxvC&#10;CHgOSNYhyYdnYw8kC6jIhCaGnBEkSWjV6mrr7Sf/06f1rLQj7XUwxVVdVFzgwE4pEOPPZ9PSc1Xj&#10;AZCnJus9pcoqKkvs0UcfsnqRpX/6l3+0b/3TP1h3N56EM3qOAncLk9SGuqRTGfslU+CGS5xs45Qk&#10;qVStWTxDrGk8GwAq7UcpH7x85YqNjE16f4A1DVpbR6fRNYvQDXtue9NWjVnIPv7RT/iYvPzyK15e&#10;RLY2oYH5eZFrjSVgxh5n/ZFh7t2ytMaIzZOsRdY4LWPjHquwkyrv0qU5RNWThc7eJAt7XuQ0TWMP&#10;gSQBEiI/NDLsiWT0k8YLwXsWiTSRH4F7mr7sEGQy1ef1Z7p/0Wzk9oP7fR/+7//9TffEkRdAaAYv&#10;WFVFhYfNKEnCDU7dNq5qaonZ25PTM37ISlY4z2PozDukEc9dX3+vHT/+qo/pe32v8TsskYDYekNk&#10;qUd/M6utrHVCir5eFnn+va/8TgKQE9fNvY596YvH+P7GiZO+UGsEZFMTE96cgU2EK5lsWGI1uHRw&#10;EeGSmtWCxihi1F2ZuYpZ91gl7JnawO3acKi8b37jG24ch0bHvAGJbJTAlwzaNXvq40/ZfffeYwMj&#10;/XZFiiVVTBQXIp29GrZsEciNSVXKEGmDYRgALxLMuMicBTgo/AegAK9HHn1U95niiWA0NCEbG/cm&#10;hp4kI0gEpUA0Z+joaLdHH35Ahg/XMiaMWJFYtJ6ReCcgS6ON0gqa/5v9zV/+g1H/+vjjj7nb7aoU&#10;/Yc+/IRFlxYc1OlCNrcwK/XV7jWTGaEc+6//z6/LmFH6MuvqOFnvDTngOTA4AA1xej4fRQ9Ar8qg&#10;o1YAykWBJGqGOK2LbP0cwMLwwxgAZEgTKgc3La789xpNAEYMColQVy9fsQncfPr3GTwMIiUk8hEP&#10;Jr6KAl+UgUVpkvAVFXmAgFA/i4sPBRGN4mKkC5nmIDPbjtxxVPdWoHtJFdGIOjgAlhGN0aXLF21Q&#10;ihp1P6dxQVFPjC/qDVMFJPmavSQpqOvW2yM1K6KlN7HDhw77mmLOUSVk3dKNikx6ErMy9d7ZOWGp&#10;y9v8xKr6ulop80E3xr/xG791jDmD4EGYAA0UFsM0OjbiY4Bl7uvttmmaqnS16TP6Nc9ahyTb8Vka&#10;YNpsTs8uWFdXj0hEjR2+/Yjdfvud9uCDd9vmhm1+8tCI7m10jK8hra00Sw1S6pRi9VpvxLBrqms9&#10;E5uSpfTUoNVJybIvCgtyrE0G/vy5d3wswyIqrMVMrYOIgJhkRdpn0u2NJjm0B4WAolCTkzekAiet&#10;rKTA9u3do7VcIvXWpXuAFMSby8SklIlb434lIQ4gZn3QaIZErKYtm71ue3BwwH749NNOUAH3CRFI&#10;Mu4ZX/YT2e2Md0hkAHLi1QdCbEraqNvmxDJKCtkUgCHkg8/cEAFNE1ErKy61DK0/bMfY6JDGsUxj&#10;PaD9GycsZEzTQIZ7JIGPvYUXjKYvdP5CLReWFPvaJMGQf+f7kduPaj9S/7xiPXr2jvY290ZBogPa&#10;jxMik4gDPHDE3DmEhTLACYmHF19+2a5duyHSctXXArXOfQM9GsNO6+3vkl0ScdEcFpXQ9pUWpCle&#10;0UDC37Ds1ubGRistKhMIka0vW6HnSCjkxHXTr1/+lc8fm5eR6ent9c1ENuXQ4JDAeV6gNW3pMvIZ&#10;6QFPxIFpUvc4LQXFRkUlEVuMSslQu0n9JSoLACmSYS0Sm2/e3mw7d+20a9ev2ZRAaUmbdFVKGIVM&#10;C8zVjSW7duOqvXXmlDbkivdGJnGnVyw7VRtzVAyfpLMREYQMN7Co8QUrKy2z63rPkpJSgRnqUAax&#10;vt4OHzwkoBZ4CGQBDzbrsDYghrlXih9FNqdNjJHarNefOHVaSvp79vCD73elJFHjxu1GW6u7MTk1&#10;ieMTn/7+j/Q8BfaTn/mYWHmp7dq9XYqn2mh0QbwYcFtLWrEz75zV/WBAYjKU2XbpynUZgVZvJUi7&#10;RZQsrr6gnsXLq7yX8pIbN0+O0r9znB1x84XZOd1Tigwy8VXqQVO8PWWBDBrqhSQ0AAyyASnycg+p&#10;EOKRNVJAuMjpgEVcNF2fmZudpXkMStHF3bO4iHFXe2cijRWGH69BvJF/hmZbxEXgRegChcepT4At&#10;tckZgZA1NTXbLTvIqq63pq3bnOS8c/as3RDocJoRmdUYV2pnD+65wxZjqzLayQKqcQF3js1Nz+oj&#10;krRWiuzhhx92gCVGTXbs9dZWJ3HEh8mUHRaobhagQDJQZtRdA4wcJTg8gDs8xZU3JzUR94V0QDTG&#10;xkek0DNFgMj0jSujEYE44ZJMPDTZmR4rZU7I2AYgaPuK0r/vvgesppZaahR6kg1qTZJAtKl2k3uR&#10;2tpvOFlAteMSvuvoXVr7ea5qV5fo0Ba18uIK27tnv+1s2WFXrl7yemFcshoIV4yLMU6nMoGh1oPW&#10;UHX1Jj1bunFs4laNqStlvZ7QyJa6as1rhXe5Qk2Pj09qbmJaVwFv4pOTW2CTIpxaQiIm+Q5KhDAg&#10;CcTQ6fj2zpl3vDQJUGZ/4OInHgyBo1YbYov3ifFENUPQICpUHhB+gkCmC7gYRwe9/DyB+YbsRJpV&#10;VlTr+XNsW9N299AQWuBzr1297HNrIhWr+n3AFZuBV4Zser5Hl6jj1+dpzdEHAVBkYDh+kb1F+909&#10;u/dbV0eHtWrcpwWgeKnW9LuU5NF8BdLC+uS5Nm/d4qd1vX32jLfq7OrqFlEt1Rhlu+dnmmY5a8ua&#10;32qt40Yrqyi15pZm2ahpkYKYbej9SBbd0rTNDuw9KDAutbMXzvo6ClM5IMBO1CEnrpt+/foXjh3D&#10;rYUBoDMQsTZaGmKFCqVkamtrrKaq0mprasTMb7F9t+yz9o5Oz2Yk5kryzXu9cQEEyjO8Y9UizelR&#10;2OtWLQXz5okTNiImTqkP6ovSH7oFxZYXZSC63V1N67yIlEOH1AmKOD09ZL/w2c9p5rWBBGhkbkMQ&#10;hAvu8oRpc4jA5s2N9oXPf94bXJChjNEm6eOYxP+sDC9NO2hqPy9lCbBRb0liSK2UTHPzDquT0aUF&#10;YllZtQxzkp5hTRs3z7761T/3mOOXvvRl7+f8+CMPCWBSZPCXtVl1HzJClFxgMGYXZ/3v5y5edFDH&#10;dTg7F7WBAZpkyNLorulfjBfBe2HLAEIuiAHiCnzPE7EgBTIxPOYJK7nZufbIgw/bvUfvsQaRhzdP&#10;vSWmLpUjJQAoxRNs0j1TGdet3t0BHyOJ2pqYHLdWgSOgRrIKKpAGJ5y0RZ5AUKCLyxEvBy507oem&#10;CvTGpqxN9tbduKgrPCOAdkhKt7GBpKVM/Ru9p8ulfDTmGemWV1hsr7/xhkAiIuPKaVQr7pHo6R2w&#10;vKJiAZSI29Scbd2yzd3iJYUlNiaFVypDiWd6dm7R75s45d33HrF/+Oa3vNUj2f/7D9zq6xV10ymj&#10;jLJ77dVX7J13zlgfrvix+GENnFJEQuKaDHm2jC+eA9yLEZGKKGA9N2VL0XnNW9i2bal3jxCNXFD2&#10;ECT6SldpXXCONIqQjOWu7l5vQhFdiIlEzNjk1KTGvN9JwpzeE6ZCwldHZ49AaERrnzivyOWMxmGF&#10;el8RL1z0+l08T7SE1FRr7siWjzfIwMAXyuhzxOnFi1fcXf+F3/5tEZRcP0O8RnulrqbMsrMy3OMD&#10;SHNUJEcZpqRlOIgR0qBOlxwFmvrcccfttnXbVs8kv+22A3b+nXN2XQSG8h1Peksj9MA9aA2ui0Bo&#10;f3jSkn6WLpWO54n9wkEVdNybpwRLezAgQPMsbCcKIX9+yDyJZg31m43zzimtIyGTtQMRRG0WFhf4&#10;/uc9Ub0ALluDNUsrUYiQV0aIGFLzy77xvgD6Ge068/MK3HPC+PPZ1LSTF0I8l1gzPRKmpXxn9EXI&#10;g174A8ND+nPEgT5doA6x7xJJHZukiyAu7wrfl+QVPP3Dp/WZ8d709MDPy8q3qEgTrmtO5cLNDvFd&#10;Ih9Fa+pP/vsfJQA5cd3c68tf+eIxNhqZsbSy48hA6kQxEB984jE7cvh2a2lutgYp47KSMimnLDtz&#10;5ox39cLNOjE57WfdEstls+BOpkkHoEl5x6Xz5+zUiZNSwde1KaQ+tfkwQhmZQRnfuMFcWhYgSKnN&#10;zc/IUKU7YHAkXF1tg4zKUaut2+zlLbhyKXUh0QUQr5IKRNm0tOyyPXt2eZs+jnbD0PzBH/yBDHLY&#10;y0Nw4dKwfk3vKbvvm5wSCW/gITDCWKIa+vv6de+5XouNWx6VxklPqI2tWxplvMTe9dzZuRle2vXq&#10;8TcEzBkyxnlSx+ZAdL213Q8XwN3X0zMoQMkT+6eUIh7DJK6Le444F3WOuKgxKpRfzFMLqffPFxBz&#10;iPvczJwri4O3HhBZKLc3T57y2DilNxwL6cdU6v5Rp9wvaoiaVp6Lvsg0FCEuiBseRUbsnWeNNybJ&#10;cKPLeNC1COWs4TFK0Wi0kS4yxXm7hRAO/S6hBpJr6BFcWVbpRxASV6URiBOydLpgrdnx1457mdSG&#10;1k+ySFo4J99Vxh233yVA2ez3StIQte6rMvSU2RGbJVGMc7hPSs1wLCQ12fe87z43jBy0QM/rrq5O&#10;T6YiTk9XMUgXz3r7odt9PNrb221MpM/rqXNzNAYRK5fygbwAuqvLET0XJS5pVlFWbJXlpZYdDnkc&#10;mPdDEdE8g3KjbpGI1o4ujz2iQvsFzO+cflvg3+NrAgIAoBDHp1wsW8p4RESK/TAzOWczU7M2PzOv&#10;sUy2sIAdskl8eFp7BTc58xTMAKjj5W2EeLJCrJl+7YUC+8qXvuJhhK997c993R28ba9JJGvxxjOe&#10;OV2LE48iUa0dTRx7a/+BQ962dv/+W73GmvOtCaVApt4WQEJlIcwcHEMuA3XJeD0c8DRX7JtUrTti&#10;1zwXBHtudkHkif0dslTNCaqYvtw0KCGuzevSpJ75vq2p2fK1Fzzk5V6QTE90C0v9V1SLfGteyJxH&#10;aRPeiHuj1pzIcsQlypk5ADiJIXtfaRA7CSqZ5K5xLWQfb7xknF+NpmYeAF08dIwZoS0AmYNY+Dte&#10;u9HxCesbHBaJGvV1EdX9T4yPWq+AeEzfF7RfyivKRWTybFjkgRBcSWGpl18xHl2dXX6WNX3hs0Vi&#10;8SQk6pAT102/fuGzvySFPGVjYpOHbjts9fW1YsLzHrv80Ac/KMYsBh1bchYPsyVhhXpfiv/ZoByz&#10;hurj55yVHNTP2CgjYqYkEo3KOKNotm7dYvPacGwQWmHSRCEiAOa1ZHaSXFJTXePu2egiaclJdvDA&#10;7dZY1yhDkWEFUiAXz56xFakfABMQHJYyvP9999uTT35E70ct7qoMa7azeFx9MGZc7RhBjF6GjB4M&#10;FzAmI/P8uYt29co1qaYFj9ehEKjt3LKlyf7mb/6nZ1UCQrjjKXH50dPfFQkodyVEstfQyIi1d3Z7&#10;8khefqFnxra108x/zvbs2+8GE1fbpBQqxhZRANGJ1zQSl6cMas1WUckyPnQvW43hYaA1ooy0QC5J&#10;qmFOBv7b3/mubWpssPsfeL/usduVjIOa5mV+YU6qVkZOIA8h4jsuPZqikAeQLbJDrTVuawwehydw&#10;ChOuURQs8ep5GakQ8ULct9ppyUnrlp2pcc/PlfKJOgHKyyuUMQ578ta+vfs9NsqZugDNtWvXXbHj&#10;Mp3VeFJLTGyZNoctu/ZZgdRwMCVoAT17UGOCimusr9bcksGbb6+88pqdOXvOk3QgaXhQbogQ4VJv&#10;bb2uOZzS+A5iezWnIV9/ayt00YpavkgPxAbVB0nEQ8JYE1PERUmct6G22qIC9dysgCc2BQN0/NK6&#10;k1rF7QnIoNow/NQ9LyxSETCk9yBxcc4NMl6Lmalpd8Hj1p2QUissLLambTuYWXvwgUesvKzaO3GR&#10;zIXnA4CnfK+nq0dAEPN9BBHNzcm0xaV5geK0xk1KTWsflYib+0MfespJGyGEuvoae/Gl523P7mbL&#10;CgrAVoihUtGwLCUYMcJNnLBFGRrnheNKx/sxNjHq6g8i0y1FiKcDrxaHk3geh94fDwJjRZwZokxn&#10;OUgR+5zQCK56enIzX3mFhd7ZzNuxan2Qb4JSBKAzfT5ztMbS3Mu2X2v/8cfutcOHD9iB/QfsmR99&#10;X+Nh7n5mfmhjCYnDg8JnsXn5Rs03YRTUPq8jxkxjk/cAmWdgngFfwk6ECyhRYu8TV96xo1njMef7&#10;YVFrlnj0gl7DucvpEE5UvF5Hg5WFxXl93rTgnNAW1Qx0o0Mp9/tn33X0bs2o7JSeDw/QG6+/4aQN&#10;D1JWMF5bnnBZJ66bfm3fvuPYlACZOM7oyJiAccY6BSrUKd519A69gjZxNMmnoQDnldIHN+CKF8NO&#10;fS0bnTimGwkZZHoP0y6RHsz5AqsFbW6AQ//75sH4IdrYVLKhXryP4UCtlpWUa7Gn2a6de2zr5iZP&#10;AMJIhUMBu3zpgivkPG//OOvsGrV419332sJC1FmrZxoL7M5fOCs1dVmgNG4FRQXWK/WbIvZP/JX4&#10;Nq6ri+cueKlXmdQZqofYJlnHHD7hdc5i9AAfrnAUZuOWGo3RkJ9oA+NeWtnQ81OPek5q+bifcNXW&#10;2Sn1suyuxCGBfEzjStINLv1gevxQd8YQoAQ4URfEjCkvI/GHcQvJKE2OjVuMrHIZu3uO3mW3HrjV&#10;/tc3vm6vvfG6xjjeChOFzNnUeCd4L75IaCFZhxg98wHEoH4oa6F8iGxjjC1157wH7uwU3Q/zB1jg&#10;2eAQBHqI0wkraV0GTM9CzJ34O8lZKJX6unrNbYGfJnTt+nV7/fXXHZTjGepJ7n4Nh/MsIBJUXiEw&#10;jCzJcAetMJSR9KWvfPkYcUg+i/GFnw0Pj7tLvKZ6k8YuYiMTI97xq6qmwhUNyUacBsWRmRhDEs82&#10;6bVknVMXCpDwZwgG5ATVk5Wd6WqaWCFVArG5KcsOpVuuQD6T7PNVAdnctKstYrIV5RWWV1Bsmzdv&#10;FbBVyZAvaZ4nBQBLWq+pXlpD32W6vUHeOMyfOC/PF9IcH3/tDRuUkp6bJcadLmAOe8nNvAgah3jM&#10;zS36PktOBukAVQ7qXxE54PCRDLt8+bpIwIB1dnXbrl27nIwc++Jvedy4rDhX5Ex7LAqBJVEuojmZ&#10;9u/kULAWCYX09PZ5NjphB6oJKO9iDEZGh/W7fCbHes6LIBV4y076pwOOFZXl7qnYsVOfK+IBuaR9&#10;Z74IR5nGJVOEkhwGSp5GRgZ9fD3RU/stU89OuVNRHjXPtVZdUaa1RKkWWfhLNjjQ5+o1noMQcy8C&#10;nbF0x9oL9IVOtoj2EYd6UKqEigaAOakrXi5IfDjJidvY2IiI+JCHuKhTJtmQ5jlkzNMZjcNaAOKB&#10;wUEvlSTrGpBP0drK1T73/vGyWZRUZmVzRvcmJ6GcksVhGYS89OEO7ukp+j2B8rTWCM9OOIl4OwSO&#10;rPyEyzpx3fSrvLzyGAkbZLqiAnADkmR04NZb/UAHkrzWtaGhsBzCzuagtvKd8+fEJgedxeLyohyG&#10;2CUslt+n1pW2mBhd3KEYEQwbJ+fgDl0jcULqkGxMWtuh3ojheSKIDNnUxIzdd8/9dvniNWuoq5SR&#10;i0hJpHtm9PSUQF+/80u/9Mv22mvH7eFHHnWXJPeGEfnL//E1V8gorZaWHTau+6Cz2KTUSm1tnU1L&#10;9bz99hmvXyWW2dXRbdVSKCSqEXcCwEjS4cxdQI9M3srKUhmbMmttuyawztfGX5dRjkkZiHDIyNC4&#10;fkSExs+XFUDiOicjuri0RJu+wRNriMWhNjjCjWfGjRkCoDV+FGfki3wkCRgiMuAB3HgCHkhNe1u7&#10;vfjyS5aSqd/LjJ+ZjPubAx4A476+Ph8PDC+ua1y0GDBiwrixUZUQCkIFqCFEB257Db/mND7uvA+Z&#10;tswdryOpj3gnIOiJM5rPwUGtDVQppyHpi0zgK1evOghwaDyGPazxwH2LoeXQ+sjiioCSjkr0HJ61&#10;z/zUTx0jGenUqTNaa1MiZ/HSHZQoCXp4JIh9o3T27d3t5A7Q4BmovaWchbg7z0CbTa/TlWJHOXnr&#10;UN0/FpUYH/XH/B5x3r7uDssQQOCuDmrN0TcadycufJq/kCWOEjp7/pKdOPGWnbtw2Xr7h3Q/vCfu&#10;fgG/CGCeVCVnY1MGRGcv+qa/9NIrep63tYeiWluzXgs/IQDmlCpITvyABI0/kQuNd1KS/rxOZ7Q1&#10;AR0dqjacZI0MTwp8a0Uq5o0DMELhDDv99gmNj1lVRbGtLc3o0VY09xs2pbU8NDIu8rdm6VK2EB9I&#10;IPkA5BgQPiopLfK6aK/ZlqKn/G7Xrj0ebyXzHA8Ce4Qynz237LVNAmQnoprHURGeWGzVwRmyME9G&#10;tggq8Wbq74khQ7YZa5IRCWURt2FNVlUWOhgvR9ftf/zF15wM5eTn2romA3VP8hjrF/c4e465pEkK&#10;yhTXNT+DnKGaAWX+HTGA943zugFGXPF4ECgJi5+olexxakgpiY78fkVVlTU0NGiPT9v5S5ellkkk&#10;DYh05bnKj0olk7uBtw6iQUiMPQPhxH1fW91gi2tRV8d4EFt2tLiXwLveyaYlsqwT102/9rTccoys&#10;TU5gGR3GAM9bVXm5feqTH3cQTk2XMRQw4OJC3WLsceVSfzw+OSaVtebAmi4QI5mDmtIUrfayonKB&#10;ZL7ed9yBaDHKhhObFpiz4XGbsbkx4qgNGPSCQBdwQIFj2K5cvmYvv/yaHdx/xPKLMi2sjeCbTuBz&#10;/wMP2pbGrfbj556zO+88qo0pNqsV8od/9Ieu0sO5YXePk2FNC0hUKcchXtTGpFSiXyBCswPqplE6&#10;HV2drmIxCiSJEA92VSvmTSwN9tzX22G33rrfN/iSjBDNEAAjFDeucWqzISbEMUnyof8yzzY4MuLP&#10;HD+GMeDH2AHCIW3qLBlKOgqlasww4MSVaSuZR622DASECFYezs+xqciMjMqij1leTjxOT2iB+YtI&#10;teFCXBFwUHtJ/2HqP0NBKQ6BMzWyQRLW9J0OSwAYtc/0CGecyEiOdz/Te+hZ+WzCCMwpn8+8jIxO&#10;6rXMd5IfS4fx4vxs3L4YQowc7ntqXHHDkqQGcE0JNAGy2Wm8CtSvCsx0z7lS2Hgqzl24ZNSLk1CD&#10;glzS56NSyEQHUSEB3A8qnhjyrBReeVmpl52hmvbcskcqKOBtOcmUFtXw91taiVh+AY1llvWdxK2A&#10;DG2SzUYmPalnTqC/IACbW8CjsSo1PKfPIs8g2QkW4LGOBINNQGD0d4haKJzpmdt4DbivPDrBaS7J&#10;IsbzERNZATQcUYQmy8RCBcipqUGBZJkVlXCYBod3iBRoXDc2NE7aI6la9/0iPcTpR0Uir7VedQ8B&#10;JKmMPtdiFHS4I14/OT1rg8PjfjxqOCdP+yqsPVIcj1Fr/XI0JSSQ5iheey+wpq/4Bx57WGovySsU&#10;mBf2MhnOhHImNY9nzpx1koVbGc8XrSzZP8T1GVfuDRvBfqdTGmuOGDNhj6gICeGY+k2bnURA+Pbv&#10;32sXL1/S+3HgRkTPSJ9vgaiemzJDTizjWFBc15AVPDnMJQ06KC9aFpmhIQohl+kpEXyNMd4VvDv8&#10;DHVO3gNdyPBiTIxN+vNVVFTaHql9Yr6sY0jMqMZrfnbBlhcjIg9ax3pfuKrvQ+1xXNIcX7pz5y0e&#10;asG9f+7iZa/lJuZ+XWuPfV6sMaEr4JcTh0skrpt9Hd576NhAd7+DQkwLsLigwLs6USKRW5Qjirpu&#10;qzLSlFXEFue89GhmetKeffYZj3lyHBvAEJIiStWGKMovspSNdAHFktVUb5ZqgHnKoKcDisTdpLjI&#10;QEGVazMXSRVhwJdXtNmzMl11zs1LrcQECFK7uNh+/OPn7MzZi5Yvxv/WmXfEokN2//sflL5Jsh/9&#10;8Ef2kQ9/GK+Xb64fPfOMwDhHBnbBk5QKS0tt7l3lQEcvVPuEvlCf27Ztl+EWW9aGxq0MmHrcWMyZ&#10;pJD9t+6z02ffFrvPccWZpq/1FRldqVcMHGU0ARkH3J4LkVlbWJh19y7s3O9GN4CSpJMSbumywiJp&#10;FBkLPXNOZqZtrHLebqZdeOe8BQTSsndS2SOekEQyCXW4gVDQCoqLrKOvyzYEsBgijNYv/NwvWEdr&#10;m7Biw8aHhn1zcCZwNiC2JhW1IrWq3yU6tkT70TQpCpGronwpHt0zccwijSefo7tzAkPcjcQacIRG&#10;KxywQKZwZC7mapjxxqWI25G5wusxMzslzNwAVzSGARnCUispKpAyXLKenk4ZwUE9Y0D/luZNFwBA&#10;vAuzMqDEYHk/DpoflKIjq5YaZHoGQxQgA+QJjA6OOIEhR2BMIDgwQIMRMvwDfpzjocMHnajwGtzx&#10;Lbt32vTchFWU5+k9BaCZa1ZSkWez0XmbXZq3opp8S8/U+luN2cx8zAqK6qX+glZbt8ump3GbilzN&#10;Tup5RXwE5JyI1d8/oLURsiyBVLpIzlqyYJvTupIhEYu2urEstTymMdH4aYF78p6AAS8JpUOctIU3&#10;4tM/+Wm76577bEZr+8jRe+2e+x62rLwSm4ks2cTMgq1ofnG7lkgRkxE/MQXoL1l9bZ0UIq0gk/13&#10;x6dFJrRHFkVgVrQGiJGuCsDQ/d6GUvsyV3uZLHjK80jO3KM9PSUC1NnRqrUm5amvMd0z3a2ojw/n&#10;hL1XfHlVue0VkPI9vyjP1fyiiBz7lX2FJ6F60yYHdNTz6PCY7ktEkti0nnleczA5OW3dvV128eJF&#10;J5AzC5rrVJK6pMg1fpyDTNgpMyNLt6LxEYFZ03MHAym2uaFaTyECNsdZ4iLJGlNCJwFtkTTc/Rpb&#10;Pz5SCpswF61J8YdTapYmQC3ML7Zf+uxnrb6qVus+zQ7svcUO7b/NnvvB87Y0u2hJsineikeAzFGL&#10;Tzz6Abt1/0Frb+vR/WVrfTNfa9rTy9rGtO6k2iCm+4jZ+9//Pn1Gsp2/eN7+7n/+XQKQE9fNvfbs&#10;2HOMBCNqN0l0on8xmb237JXqEPAkaYNwOlOGFAFNOzh96EfPPO2Z2LBFwJhEJZKS6HoVmYtadhY9&#10;cvOkWGQAZdBpQZicku6dtlBiNMKgTjS/IEdMON3dhnQSotkIm50N6i5CvS9MFBZNosqWpi0IJ7/X&#10;+Hm1aXbyzZP20IMPyCiu2KXLl91V19PX7S6w0opyZ/+UUKBkCrLJql7Un1FcS95cAWZMghPGllgS&#10;8cEUGQHKTbY2Nemz5jwmtQFAipyg+nDvEr/iPjHC1GvD5gFhDsZ3qaj7A2A4EpKGFVjKydFR29nc&#10;rOeNK19qMU+eOCECtGw54fjzk3wGkGMIcYkKnWxkfMSKRSzWUGoiBXy75567Zbwy7Pgrr4rZ53qP&#10;cM51xtjh/uewDmJ8+nUZMt2zFE1qUrzJh5/Xi3LWM0RlZMgFkOj1C4XFoe8o+Y0VmUXd2wZePQE0&#10;h/gHNE4AjMfABfC62bjbUPdFzJYTfoj7oZox2CROoR4hOpRZAeoSKw5aJAzRIAXQgjyhBMPZOTY5&#10;Pu5lbowvsVnq2jmchNd7so/AYWpaamdhWmBZYbfffru7q6dn530+6+rqpF6HNQ0rGs+I1sKMSNaM&#10;N5tIExDnFqIyNbSag0BASmguSfMYs/HRea2XFeMgEmq4yVSnSxxKD1DhhCqP1WsM48dRxlulooyJ&#10;pfqRgSJDlNWh0rhYd8RRSXwkaep9999vuflZ+qKTVKEVlFB6U26bapvs5eOvaAw5AjVZYzfuqhKS&#10;w2EQlKEFNVbE19MFYkla+6NjU5q/FUsLUi4I0Vn1uCnkUxvEFW5RcYmPKQ8RZr5Wl3X/afE2k5lB&#10;GxUBXNaYZmmM/RQy7UdKDonb49bODIe8/C4qsoaLmGRB9kBPd6cVCFQBRL4vzs9pHeCO39Azi1TP&#10;zbhLfGoGb5L2chr0kgNs1jxsxZ6mjl5L1Dhdi9BIMEgfhCTLzs7QGEY9j4HafRg82fFpKdTia/Ho&#10;f1zY6amyK9prtOxMSUqz8uJyT9gszM2Tym1xLxHjlop6132++OyrnhxK7gDkmfdC6d+yb68EyG67&#10;fOWG5lB2gDKy90rJZDtIGPNDJzS3k5OjTqTZ/3/9l3+TAOTEdXOv22697RhGLCZjTrbhQ488Yvfe&#10;e4/9yZ991Q3k5qZGB+PVJY72W7TzF87bG2++7oCJGsE9TO0kMSpqd9loO3bulqHcJHZ8ycGIulK6&#10;CoWyiStGpc5oSRjWe4itSmGwAZeXtTm14HELEtch7gYo5OjeMPIounvuu8cOHdjvtY4cKl6Un2sn&#10;BMj33HOXNisH4fdZaxsNJdIEqPlukLR3BfJL1t/X50k2xEIBSph8gdQ8z467D4AhPklMGdczJ1jF&#10;zxHGXZbsLtc1jJ9eR6Yprm6MCeUdGEPeBzcfgEFCCsBJ71+9xD8LRU7WebyOlcM4BJkiBiSSEfNi&#10;PIljkenJ0Y7NO5vt5KlT7tokSYmDEABkXL6okiee+IBxlFzrjRvuykVthmRQAQVi1Nw34QXAMjdH&#10;xlaGp0DPkKnXEKMLaL5Qp5zWhMvQG5voz3RpwqVOxvUyxn1u3hUBddzoL56TRCSeiVgsn0XdJpd3&#10;dNN3lDUGkLImfkbWMs/LfaPwyVeAVAHcuHP5TGpoM2SoeVZ6FFPCRDcmMsXpBgXPmZ6fcRWfLsMN&#10;E2R+tzZts2yRmQtaa/QnJimvuqbKJgXYgQzuO2jCLo2vVJYsSJItaa45gH7df6+4qMJG+qdk/PWa&#10;RVSjHkD/xnGM3D+1tRtraZorflekQ3uBuceQO3nSbLN2cMPSypL1RboartR0KThipTAoYo6bt261&#10;+x+60925+cUZDuz8+Xprn+c9xIjLap3nCJQpjWrcXG+VenbeH0BFfZMPkZwa1BwkWd/QsEBYYK11&#10;PTtP3kA87kriIlnbrGfyOsiyT9I/FOh9KYOjec2JUydFXPu8/G2rlPMmkXDc0YA5x5wSkuru6vb8&#10;BFy55IaQU5CdQ0MbsxqRiDHvkqb7g5BozOjqxgEYc7PTnsFMGWMkOq+1IjISFgMSIcTtHcrIFsld&#10;1dhAYiAARU48giHWikBURGFda2xVtoDMedYGDXIyQpRd4eIHo1k75Ccs+b7jK6AxJgMesCwuLdL8&#10;xjv60X6TPguvH3/TicUak6n7pf6Yuv6tTVvt5FuntGWJR79LEDEcek4SIT0ZUn9OF+nigBQOCmF9&#10;/8s//msCkBPXzb3+5Z/+9dhDDz1iT3zoUdu374Cz5+v05RWrxfD84z9+y2prqu2ZZ5+xH/74R3by&#10;5EkZg1VXrBhXFAAlD6gXymI+9ROf9vKLEydOSWmhZmLeLAElMyeVQpvJ8vISd21y4H2GjGtBoYBT&#10;rNVLrPR+JBzRsQpyTGtBYqKlpcVWIRAuLSm0sIwIqk/73F568SW7/dAhN5BhAetzL77gG4n7w7jw&#10;XvHdpfeS/WSD8zcaaRB7jbsU1x202WQcdkGSDQcq0I3Im2zk58TdaVLr2pt6/bvuSH0QBgEADkr9&#10;xBNVqKkM+DiS7IYh8Z8JmAgH4Or+k69+1e6663YbHsLFGc/qZCzp+PTAA++3x564X4olxwnGpMgB&#10;ZR4FtBKUYSauySffc889/nsVVZV27uw5jYeUse6Pn0EaOBmJsccYkwxF3K1MRgpyRE6AJkzPieEh&#10;dpcuYxaSAVzT+wS9R/SajB1KdUVgmRPOFtjk2YreMztXY6H55+JQDBKCUMCoCBKyuHA5E38no5xk&#10;M2YR0CXhjbGn3po4JGyFeDIeAzwhqK0J4nUCa47Jy9b6w4XvmeMiaBCtiRkpNO94tuo/Z9zogjY+&#10;Nq5nNicHYQHP3OykDHiaxhGSkuxqNhhMFUDr2Y2jClFdUsgpmXbxXJvI0oblhjVOeAYELGTb4gkB&#10;PFKSONFK4yqrHC9Z4hAEKTuRWMaEGDvKmTl2QNackxjIz/wSIENIfvXXfsOeff5le/Gl47Zz9x6T&#10;wLNv/tN37emnvy/wmtJ6jQhkOAJU6nApZi3NTV6ixXMSIyXpjvImMvvnpdg9J0PrJCun0DOJc7T/&#10;QtoDtbX1nswESeYZyBnI1ViuCoyoDfbEPO1vLU5PcoKg9g8OWEVlhR06fNhOnXrLVSUnPfH9AyJ/&#10;J998QwR8WsQk6m1pk0RGqKFeXopYhfYmk7kkArgkYk0GtCdapWqUBcLJUr2BjDS8v04Ag+mZNrcg&#10;YqU5D4skbt++1ft8m9RzIJCkn9PJfd09DXgl0og3A4y+ZrVetb4g/uSmkMdBYiW2CgFRon2Cx4hj&#10;MMkj0G618YlR70ddXV1nt+zfq3sR+S4tsPKqUi8Ju37jun532WgEw1ggIvASkdPgoSrNJd29ghov&#10;6sfp2c1Jb8dfPp4A5MR1c68//dOvHqOzUEDGiyzGwtJ8L3/4wQ9/KJXSJkO46CUnDz/2iJcCjE9O&#10;aIPnefYxbmMEBUasRgb04MHD3tHq1Vdf17+PeuIWHYcAmoiYc1IKZxcnu9tnbn5SGydHG2zZpifG&#10;Xd0BnCQnaR+7Oxy1xSHsawItknU4nQa0JQEqS6BMQxNcm/v27XbwJ5GI06SmpBZh/CjI9s4OBz3Z&#10;RBn9gBtPmv7TnYtSDcoXAGIM8OTUhKtV1AFSCWMbz9oUkEqFYtzImiWTm9pGSlt4dlzgNB8gM5NW&#10;hHQawjjLguh2+UrR58uQyKATX/v4Ux9yYHrxhVesR4ZicHDIn7W0vFTjQY3vLhnWoJROkd1ou+Gu&#10;P8p5aFaA1wCF+9jDD8lIpOnzg/baK6/KyMbPj+W7I50emHvA/cr9Q2BCAjSMOkYHbUdiGqCcjntO&#10;4ERMjo5La1KaZArPTExZpgw9LkDIAHFGjmNkDJgrVE0ccE2ql0YNGgPdE2f58tkk7vCc5AHgUiau&#10;SckSWbmrMniMHcaWkAnAjkHF0NH9afcejrKs1z0ui9ANeIJckozimlhYhdYCrSapDydUwftnZub4&#10;a0jeWVmDXM2LFFHfumpLKwAHsX1K7lIFChFL1vxi2IWp1t81IUVbIMCSApbapBsbc4VbPRjM0nrL&#10;0DRq3bmqDvlahXwBoIRbAAlCFjy/LzTNJs9HPJiJxd1JlvIbJ0/ZjfZW93K88MrLUqrntP7mtWbS&#10;bFKgESLjej3e/GZxYcY415dOcHiNoot0PyOnADCL6RnNqmrqtbfKRX5QmRoT3XtOTp6XgEEKIU6c&#10;vsZBEVGpxA4BT7x3eZ5Va7+yVie01gG6ktJSJ47f+fa33+2cFg/PoLJffuGl+AEUqzQD0TzPzViB&#10;9m40Mqf5ExnVOiCkQzIgRJDSw2AmIRFcEhoDbWj6RLMVIAPpaSGNR/x5MkJBq6wq03uwX5b0uyht&#10;SI5eK5BkTdDIhPGPh1PwuHGwCpnyNBEqtc0iHxUVVTY0PGSc052Xn2uZ4QzLCFPOt+BZ+xC95p0t&#10;HjaBpG1urNN6zPS2mZu3NFpnR5erbNrmUnWCEodUsA6YU8YDd39xUYEVF5a4ev/h93+UAOTEdXOv&#10;z33ul4997/s/sCtXb9ibb570zfrNb37TPv9bv2Znz51zgMXdhiuVE5hOnUL50oN2xRk1SpEM7cam&#10;bXbwtsMCpqj98OkfauOtCUQrHEw4MSYoY/Nzv/BTWty4MyPaVBhuAYrUBOpN1kPgOuV10LhC84hp&#10;pWdIoXEkYYZt29rkZVDVVTViwxkC3Vn78TPPODjs2rnTDTPZt3fefjjp0SceP0aTCtxydIJCnWHw&#10;CV6ysehQxBm8uEdRa8TqKA/CtQqYXbhwXhuZAx9W3SXPBs/OynaQxp1OHScgHuLMVY0NfycW55nZ&#10;Ai5Ak1OqiI2hQCEuYDNNT8hI7+0ftrNnL3jvZ+6bMeR+MSi46m87eIfHrmDur594wxplMEimQy37&#10;STSy+bv27PEY9DMaA9zZ1LriNkVZ4RVgzIi9UiKFYaVPd0xGnRpMCILuyomEx+lp4qH/MgIy9jOz&#10;NjQwaGMiXBsynsQHMeh4EFAztErlPTBIHKjAzfBn1DHKEBc2QMzrSczzUip9p2SGeDCAgP6hKQou&#10;XZ7H49V6H9z3hAzwdgCyrAdcrIwjTf8jSwuuvAF9BpR4LeBBL2dKafjceOb+gmZR8yllRozXS79k&#10;V6OaU2KKSxwGontNtjQbH56x6HySAKdY95Qed9sLvIkRQ564R8qFWDcc38dBEJAXXMo8E7FhXJ/M&#10;Ic8KQcEzghcFBII8oY5pvAEI1YlkHDx8UAR13vcCLnUUf2QxHkMtKsyzspJCJzvlAkkOrCAnYE7r&#10;dEbrLDOcqzVDO0kBWXWtiFLAZqWag1pb1OJTdkRWNZ4D1jdJi2QJnz1zxkEUhce8jIu0cvIaBHtD&#10;98f9d4gMQXxp/ELXPsBwXWsA4jo82K+xSLYtjfVWrdd89KknnSgQp50YH/FxJ1yCosRSQ940xbYu&#10;u6El5vsCFzUyGS8MNgRSC2Eic3p2jr7nWhskLOgryFqOLgn8I/pzhs/tQpTx5szikIaWA2A2pI6z&#10;RexpZrIuoi9bI7KDF4DqCFTtjFQ988J9NG3b7s//2vGXbGCwx+rqRXhEWHt6aXk67GPMWqLUi9JO&#10;vE4QKnpmsy/XlmgHnGy37b/N7cof/X6iDjlx3eQrJy//2OuvHxf7nLYDB2612vo6u/POIx5vu+PI&#10;7fb2mXe8J+72HU2ecMJCHxYAswGcuWrjjGnDHzx40EpLK+zv//fXtcB7tclTvIUkvaZp2l7fUOcl&#10;HBfOn/+/xptEHVRFlkADVy4uMo5DozkGYIxaI/u4uLDImrc1e1tBkjlQABjx11877qUnuNFfO/6a&#10;H+f24KOPHsMNNbcwrw1XZ9euXrPc7BwrIT6s+wykBLRJZ93wAEYwaJQEm444Ly4uEloACNzVGCVU&#10;He4vzDtlP3Ozs+6qfi82yrm9fqCBDDhuL2pxSSTDYIAEgCuAjJpH2XF4B4yf2C2/h8sW4MH1C/DQ&#10;9/v1N46LCORbX78U/8yUH7pRKMOIW5nOWH19/Xbp8iV74803PCENtUPCD65cbCKtSDFMEIcZAfmq&#10;pCAxSsqkAHSUyhylOTKQxNABGW/ioPcdHRrxchbi8nhN+GJsAiJVPO+cSArz5K5xrQPGihgjr8Oj&#10;gLeCzyX+igriOVGFXuqiheU90/k57kuNYbIsN+UqN260ymDKEIqQoagpraJvMc8nVPSDTIjQ9/b3&#10;ujeDGmAOyaBcCCUdr0kl8YvEJdRNkkhDsghHvBELBDA/F7BatsxAhp5h3c6duaZnTXGXdXFhmY9L&#10;bm5I67XGa7GZZ4gLRA2FTdkOAM96IXwAwQCAWUt8Z6I95KLvEAf3GGRyiEe2HbrjDlemaxvx8Mya&#10;7mN4pN+mpkddKefkZFqhQJODQXC7zmudAey4470l6IrGIDvPsnJyPaRBo5sIfbN1f6hFxpye5Lhv&#10;IXiZIlqQmqtXLll72w1v+8nBCdNap2Ryc7oT4M29++EtmgtIyNjwqH4WJ06EEegLUFZcZNtEDLeL&#10;eD/6/kcsI00qU+TiuWef1VrL8bwAGnMk4xnRF/2yIfEQKI6yJEzCmieMQRtOEqbovhYIYNY5aUx7&#10;J4MxjI9xdhY2gZI5EfTUDI1pku89yJk3UmGt6ZnJA8kMZXkyJl3HKGmkERAhKQgOSZfME+uN8qvX&#10;jr+qfTJnH3nyQ5qDZHv++Wftogj4ht6bsinc33k5Bb6u2LfMO/aBNYPLGoW8tY5e7hn25S8m6pAT&#10;102+brll37H3P/CA/df/+otWs6lOC5KD2bUMxUTJLN29Z6crxLA2CAk9JNgQY9KOddcsjQxo6s/v&#10;fvvb37VXX39dGyHTNwbqh1guiRZ33Hm71NwPXZ0S+wFQKX3AzVuUXyhAv90ZKgkcKUnpUlVitd6Y&#10;P903fHVljfV099mg1NuAQIN60LPnznocsH+g32imPzg4aDeuX/eTZlBtxFDpSIRxIe4TkYIg/kds&#10;mQJ/3FKuZARQuK6py/WNLoOCKxl2zPuwmeklzWtxHZJVjfHDkEFMAFQ3yLrXcr2vu//ErumgBCDp&#10;bRy4+Ox5lLeMCq5AapQ5lxhGzlgDGpUV5X7a0ac+80k34q+++oo3uOezUY0odkIGQ0ND3k+ZZCvG&#10;glIXnKXcB/dPLBy3/zhHGQrYUDokBkGAAExikZNTnNiT6m5OlMHEyLir42gk6id86cFdXVD7SsZ3&#10;zF2S655pi5FDEfFszAFqCBAiu3hV8wZA0j7S49rr8baHAVzjuj86keEOxiUJ8SJmx9wBItXVNQKF&#10;eX1OPBOeWF5lZYXmTIRN65KSMAwwvashezTpwNATz4YQZGZyShCKVURBz4txByhxIZODRSOWVYEs&#10;CijZ0u3SxRuWm1WhZ5VKX2cswiKkB+3e++6ysfFh65N64gQhvAQrKGe9CaEMno/6bQCY+CZrhDmC&#10;bEIm+DljwZqCdNAPHZYLYbh245oVl2hdplBNEBHhSLdQRpptbWzQfWWIGBS4Z+PShYsegoHAceZx&#10;tpRgODdfa7dGf86Xwow3pAnptZTtEUeON9VI8TwA7oOjHtva2pyckUsA8e3XWEMEKSEjeY6+2JBc&#10;mvKwrik3w1PCnofklhQWi0wl2098/KO2qbLa1S37Y6B30E6fPq39meufy/OliUwROtnQnDAu7AO6&#10;ZGG+iffS8QubwL1yyAa2gWYthAlQ4JQ9BbX2yEtZnIuKqE2LDKY7IM9GIrYYW9Lrs0SWizROxX4s&#10;YmV5pY83RGBQSh579R6ZvnHjug0PDxlnMOOZaNqxVTZoUj/rt2vXL1t/X69IR8xDFVmZOSLvedp3&#10;tAGFbK75/oXg0syIc+N37NjuhIAqkT/6gz9OAHLiurnXq68eP7Z9+xZsr39p32nDkTkqI6rNjiEC&#10;KDAuS1IFMEN6OFNOBAgQ5yRR46yMx9g4nX/Wrb6+wQ30jdbr2ihmn/7Mp9yAvvHGCauuqLK7j94T&#10;P6DC0uypJz8udbLkdZ7vu+8BO33qHTH1kD3y8Afc4JheU1xUJqU4KHW36JsZoMfd1tHZoQ2ywwaH&#10;B+PKTcCE8sYQwP5pGkFtMaUQPEtMgHz9+g135dLMY1n/BrPGzYXbLOPddpJsYDYz74mRxRNQVFTo&#10;A4R3ANd4hsYlIz3koArJAPxRV5wOxZm0fB5GVbzG/8z4cZIQ5UG5ACBkQOMGIHNEJW5/+nrTl/uO&#10;O/bZwOCwfm/F60IHhwZ0bxka+7irjng1ABCUEU6TqkbBY/gBNNyUqwIyzvylxAvVyPzRYIGOW+Oj&#10;Y0YPYbwaKFiIFMZxZHjE+y1jNBlDSo4oc8FtxyHzjDEg1CuAohGDd5ziM1GvuheIDH9m3nlfwgRr&#10;q/EQAdnKPAtlP2SEkwuQK5VH9i7dtkakyAhrlJaV+pr0gw/mZ3VfAZ9vPBY04/BWmFJ2zMnMjFSe&#10;3gcwh9zR1IT+2xw/SS5BckqcCJEVzbhlBsOWJtBl/HDnQ/QyAvpZcpZVl2/Wv+fbQD8nAy3odwK2&#10;d3+L/Z9/+Ls4ORUIE098ryEF80w2PXPLGuFgBfq6Q7pwnRMjh2yQRc6cQIx4Jmrs+0WOqNH2DOSF&#10;+BGAKclrUmUkBRIzFcjqeQe1H8jTYJ5rauqstLzKygnX5OR7uEZvrbEJ6t6kOjV/xIJx33J/kDrA&#10;GIC9fOGC5p7EvLCvL1pG0qyF9/VzkqXm8bhs3rzZa74ZW0gUGeOMKW1tKVOi2uHHz/xY+/Ntu3Du&#10;ktVuqrUsAePVazd83Kqqq0VaK+zBhx61o0fvttffPCHCOCUCxd5bd8JQpWegAQgZ6DtadvgZ3ZCH&#10;4kLqxTn1LOb7kvAPJGA5tqb1KhWtNZkGmOv5RsfHRahWhb/JAshcL+tCyXNR+02iJjaKPARCGvkC&#10;56yskIfODh0+ZPnhXKvfXGO9fV127eolzRVx4WIn/du2NmtNZHgoyhMbRbi4J7wstFrNyQ7puWtc&#10;sccVcuJwicR1k68vfOG3j/lpQLpwzZHE4EpHwIwRoq6Qv6NW2KgY/qKSYjHrDje8k2LS9KZdkqLF&#10;dVsqBY2huPPOO7UZ8j2ZgzKpw7ffoc0dsO3bWuy2Azulll+xluYW+8DjD3qnpZbmPXbh/CUZwxzb&#10;umW7Xbp8Ve+/hoK3F154yf7oz/7ISopK7K233nKjzrm3Y1J/JDrRqOH/3U97UgoOICEumqXNhft1&#10;oG/Aj1jEyKB6cesB7HNz0zKsMqRSBoAlm5CYMACLywoDhcLhBCraIZIwxr8RKyRJjPdCuWLgZGvc&#10;vUqsVPpMABZPZsI4U4dL1igH7JNsxou5v8aGzfb+++/zRDrY+vT0lGYi1S5cPGfPPvuss3Tc6ngn&#10;mB8+j59pUoxGE6h//7OQgw5NgC9ZoTQcwagSK+XACo7Bi+p99EKNcbYrGIwcmc+4BQdFAEiWYa6x&#10;9qhsj4fq/XEhE4tE7UB2KCvhYAd9sucYuCdEawP1xXihRAEq3g+g5txsGjdAQAAJ1Hq5jDNEh7gl&#10;wMPriCETU/dsdZEMEpLcDa0/ZwhkOb3IWxyKLBAHRSEDfvwuvZupXcWwb9iKG2dUMsqNchYNjW2s&#10;iELo3nCRAgz0SL9xrdvGRxZscGBchCLby2IWYzR6mbGBoR7NK+Abvx9Umie3sS70KSSR8TPdoN8j&#10;5AwPBYTjPQ9RU1OTQKbIyevMjNYVLnB9RmyRPARaN9LBjYz0+MlPkEPUPCDJ+2VJsdHcg+xpunLF&#10;BG7MYb6Ai1pk1i2HeOCxYI/WCBiZL5R9Z1u75nbCy39y3i0BWhTYQyAA7njOQ6r2aYGVlpY6KPFz&#10;xpQ/04mLTHfWfVtrm3szert6fX2fPXPWdrbsFqhK7ReWGIezkFTGaUpXr163s+cvvLsmyYpO9ZAR&#10;hMUJnogz7VdRpmR/Q+jwWlRXVWgdpdnwAOexL9nYCMcsQlbyZVcqjbOyIeXscTrSQfAqSit8btj7&#10;uLlxaU+MjbhS59Svc+fO+t4kxPDiSy9YZ0+bN6wZk2KmiQ/1zWERCzrmTYpA4J3x88hF6CF2hBVY&#10;SyEBMqdWVVXo8yQS2LsJl3XiuunXF77wBQEyplVaVEwQe0wpCgscJcEhBfwZoAFkhifEXqVY27s7&#10;7Z2z59ylhrsVtxcuVpJy6Ms7QGtFqU5KNujqdOrUaYFE2B56/xH7/ndfcncTmc6c7iOS7m67ysoG&#10;GxmdsA984DHb2rTDk5V+4jNP2d33PmDPP/+yHbzjVi8XOfq+o1KO16ynv8/LcFCFKMkibXrKjShZ&#10;AnjZiPTbxcXMmbkYCA4Q6BPwAR4kmqHc6E2bJoPo8WQZfI/rajPL/Ore4s0gcN/R5ADXqeyKx8Bw&#10;EeP+plUiYJkhA4FB4EzaZBk9jCoqCpAi+xM3GifN4OJGtfDeAB6nbb3w/AsCqwGP9/7cz33Ktjdv&#10;9zaGJPSQTMd7UHcJIHMqEICHIeaZAANAGEJBXBcFC2hyLjVGmgxxbhZ3bE5ejl6b7vFjSkeI9c1I&#10;4WNgOKEJg0wsnwu3MvdIswhi1CwOjB+uYXfxa+JQNBhRgNRLwPR6d1XL8IaCmSIt8UYhgBSnao2N&#10;jMngbbiXAoPc3d0n5RYR+Ib9OVhzrowBYj0TZIlxpoSGblEkDxHygADGFpeRRf75qNcNGU93UUMm&#10;ZS0oUyMpi5g13phYVOoWciLQ0y/qc6Nav8O2ME84gJKpbJGomMZj3PoHuzWfAQE/CWx6P70PGdwb&#10;emPGnUx1PB+c4Utc3MMX+jPNahgDD2no53Syo3QIVcvBG6zJpagI5eyU7mdB45OiZ0eVaZw0hjwP&#10;nii6oRECKauokvKsFHHK0lwRHydZKzO+16hplzJm3BgkwJzkR0hPq/ZHb3ePUapVoLWH+x5iCBhC&#10;yCBehDsgC5VV1U64qiorfd7IemddekWBiAS9nfFMpOm5SRDkWNDFCAQ21Zvn+P1oD7EulzQm9AVf&#10;ZW2IQC9qTUB+eG5NjdRooc/35MS05WuPki1NyIF4NwQGT8lSlJ7SeGBS9R6llp2Z50cjcr/YIvq7&#10;0+WLxMCC/EL3NrFGWGd+f7Oz/jyNDQ362arddusBPWOlnTjxhi2vkvxHFUeaJWtMonq2Za1D8hjW&#10;tK5wXdP4g7VM+CArE0LHHK8J8MNWVlIqICIpciOhkN/9nrhu4vWFL/zWMQw4C5okF3RbRjBVwBbf&#10;lA7WkhWtbTfsz/7ia94yjpKol158xbMdCwSso2MTzqaJaQKKJESgIo8evdOGRkfcsMKMaVGXRQLG&#10;dMSbDuBiLiws0xcZoiYjI1UVyLYLl67YswKoHG3yvPwSKynLtrfePmebGxqlTvQa3V9pWYW9evw1&#10;b5MJODRu3eLgCFhgnfzkJxmdOCCs+QYe6B90g4Zxwb0HSOoRBZxzNkQ7Rv0uG3FBf0f1YugwJFx8&#10;o8MYAMdgYdA8DqrXUUYFkOE6xFVbV1/vRpmyL9ypqGHuB+WSqvv3uLmADGOwdcsWu/3gYXvkoTut&#10;7Ua3u6efeOJh/b7ZhfMXbUAgjWvYjZwMZDzJCBUokNL9oVhRa8wbxtXLuvj3Nb4EDJAM3R8KMjc/&#10;x7Po1/XaaRnVZIyhjCpKnhiiJyVx6X7jnxMvpSJWzBjz+bizPekKkNc7cZoOz055GiojPlrxgwBw&#10;qTN+eBxIaJuZnnWjSbY7oYJxKRI+h5gyTR3ciyBCwzhPTE8KxKb1OqkpkSDaSNJ8guz+dRlO3OH6&#10;eH9e/kDW88oqLT2lyGX50zXOzB/vl5aaIZAR+RLokuG/ui6w07h52EVr0dYDIlw0Z4nHhFNSSUKL&#10;6jnTjGMY6W1tyfEmKmSnk7SF8kPxccY2gMwzAy58Hm5PCAckZGJ0TCCy6GGYeGIT7VQ5vWpCxGTJ&#10;aLRBMhdeKkgEJDAen163cDhHa79KACqw4198vlPcW4A3qr2j3ceW+nvCBayTfO2Z06dPeXtY3LHE&#10;/1lzlPLhB4NcVQrkAbhHHn7YDt9+u+3etdu2bd7m7noy9SFnhEUG+gc8to9ixqNEgiUel1Awyxvn&#10;sN9JzLx67br1iuTipeLgBmrBWY9xO0CuRapNTo07jNGYBg/InAgKHhoObaDlLuSN5DXOXwZoNzYI&#10;m0i96tlpjck6DOjeyKHA40VdNl4PYr2QRMIfrddv+NpC5XLaU1Vlhbu06zfV+v47d/GcPpsQgVlm&#10;UHOltTc5MeYEtEAqvLig2E8bo/Kivb1VezfNKqsrdZ/JnuBHTT8uca0sfcya/c4Xf+c/NCCz8xLX&#10;Tb7YpP5d9o2sQxa7W1UZnMnxCf934iX/9m//5q9jE9JpqgCmK0NJ4wY2KxnVJHVwbNv169ctQ6r4&#10;pVdfsQ9+8ANejkD2L2qVcuMRgU6m2GdJSYk999xz9syzr3ssa2wianUNpXbo9gMC5Yv2xtsnbT0t&#10;yVZ0Ewduv81eef0Vy8wJelOBquqypKA+Y1U3my4DNToxbjMCUjpWARwzukcyslGi2QIKjD6JXAAA&#10;9Z3EZInT8e8Y9OKSQikU3KCoYw55oBEEhiLDQQjVTOcumjL4maoiHBygDjDzXriU4z8jESn+76gk&#10;1DUuW+LMnMQEyC3oz4X5BV67fe+994qQUG4lhSajikHt7xnzv5Mpyuv9MwTsKC0SpnhvnhGw44vP&#10;c5e7DEiSrA2u1EWBDWqCf8PIMkfUT4OHgF+O1Do11xgqV8WaO+6T5K5UGW2sFqoUEOf8aXcT6r1o&#10;kYpy8t/h8/Vdf3BgdPe0Ro5/4wJ8eG1EahzPCUcXktTF2prS2uIIRVdqMtyME2PH60gSpAMa/x53&#10;ycZXKV4C3N0kmrFeATnCBiQAclzlpB8JuOY1xt5YQkRjViRgUesFVc44UJZDSZMgPT42elbqsZlT&#10;wFaPIkNM/kGpyAAnMmVIYefoM/SsuncSuVCBKyhjKVg8Jax73iMmZYerFaApKS6XSiuQKtXPFymX&#10;kbrU6zFj3NdqLD5/rFEfM72nPx8uco0Z40nTD7wWSwJ5ktdo5sHZzoD3oIjaQF+f3ntBio6mNVLJ&#10;mtz2tjbrbuuwdN1rjtQeZ5lHRL7WNG8xgRiAynywzyHR+eF8H19GWDjoz4e6RSmzrvWPNi3yNDAw&#10;4N4dyOuadh2ZzIRHlpajmjeOQky3zq52kcpr1tneJqDuFQkY17uu+16nDh4PBu7kZI1xjoA2aSPV&#10;ZicjUszUvc8KCJdF2jhFDIK3KEJLsmLEpmY5SYwe4RqjFalZvWduNm7moOdKDMv2oHLpo0/iZE1V&#10;jY2PjNv1K62yA5DtUX0N+3phbfJa8hoQGql66JDWUIH2XVYwYBuyAdPjY7JR/TY9OWYrIimpemIS&#10;zlg/qOP4aCWuBCD/O1wYNv8e/yZgkYGWsSFGWFCU767d5wWaEzJ49IlmY2I8yRLeunWrG/D8gkI3&#10;JhhtNnJNXa2Ae0SGdcR+8zd/037+sz9nJaXF9gd/8Lum/eT9sDGaZET2a+O++uqr9vu//3v++ktX&#10;u+xfvvM9K6ks9TjO1/7qa/bUJz9jAd1Xa2eHXbvR6UX/P3r+pQ0MFOUaYzLeKCk2DAftE18GjLgX&#10;7UA3gIAgR0uyIffu3Wu7d+90Fy74MD0z6WBJgs2KjA6ZtPQTpo4RkMQwufGUMeM9+Ry0kmfZ6vp/&#10;AwaGlM/mc2iqgTuV1y/JKAM0uFHpfIV6QWVS2yrxJ8OxYteuXHGAvHHjhoy3GafKlJeV+Vww5oA+&#10;9+Nf4SwHSk5EAmBJfsJ9yWcDbIQdmA/c0tw3KoVzojG2Qhn9Tsi7NPEVysp2Fx8XIMWz8nnvGWUA&#10;Ey8HP+M9IQSepKZn5Tl5HYrfAUV/54s/8168li/ajuKtwOvCMxJ3LKHlqsaI9+VngAQxVu6X+CBN&#10;HN57VsCe5B0AjIQsT6Ryd2eqxxNRTp7Up3/Hxch7cAHGKNX4+pQhFuDxT/ThTtHXe89NiQ2JR0vL&#10;Um/zMYETiVirmgfWCD8H4vVZ2i8cK4nLGiBOIj6tISW5bGGB51zTXGtu9bk0PSmS6iJ3glPPPAdA&#10;/568Efcg8OycNMT6SA/EvTHu7dByCpADkF/oNeJr7E69F+CGp8PX7PSkxpU2kGs+7zw/oZm269ec&#10;IJGUpCXsdf14wGqr453PSNKiNz3JfV0dnQK7Cc+YnpzDIzHlpJP1k6Z1QftZ9jk5I35ueIX2pD5/&#10;SmpXbymSwOEvdOWin7nUv+6d/cx+og1vdnbIQXN9bcn7DeCynmC/isSzNjg2k8z26MKa9fUOSyHP&#10;+dfoyLSU8qLWclT3Q9Z61NcQRISExVU9N5nYEHzgcVrPPz0x6YQVcsY53Xk5edbfO2DnzpyzH/3w&#10;x3by5Fu+xiBwkKN07QHKvLyuXPfFQTHzM7PW2dqqMZv0Mq8CvG+ROfMT0kQAqEF+78LN/h/9iu+w&#10;xHVTr2Of/61jxCO1lzzbGeOICuKUoTUtfuoMv//d77qCRTk1bN0s5jstdVVkX/ni71rDlkZ78YUX&#10;tflyPcGqs7tLmy2exYlaoxb4u9/9N7vzjjtsd/NO+/rffd22bmuSEZPh0vsDUsQM6RH76BOPSZFl&#10;2ze+9X9seX1JyoAD56cE+HnW3LxdwJBl39F7vfDSyzavDYTrjw5IHJaAuwz3FYCBEiuQoc0R0AAA&#10;uKs5JpEkGMq2ApLp165dtW7dKy5o4uQ8N/eMoRByyaDEe9oSG4QR4+am+T6xVECWi88jKQYLStYt&#10;rjhUJoadGB/feS+SsIilZwpgCAFQJkLmN+0oaZLw9Peftr/7X3/ntaeR+XlrvdHqSv/tt9/2+l3u&#10;kXugsxU4wFnD1KGSSc7nk2QEKM5LyWgKpAYx/MvetIEDCeI9pwOWm0ftaoq7VYlve/KUDHRISsqP&#10;0hNoevtLLQdchMRrUUh4ZMlIx51K2RTPAIi4YWOc9KEAJ2RgFXWH2tZnoxox8PNSOWv6TIwYR3NS&#10;pkPpFtno8EGPMeq+AVTGkQxZSAbzQkMHlBjZriH6Heu+yARHV6J6yUpeXICAzepWV62urlrzGE9u&#10;I5FsfnreMtJlTPV7saWI3nNB4yXAoYuXCFVmZp4MOnXnIlqpmSJJeDb0dz33yjKOV5KDUiymsUEZ&#10;AuhaJvpOUpfUFupawALokwzEPxKvpdsWHebIAWAcSYwiJgy5AnY1hAKEFK0JstO1rqR8WSeMh4bQ&#10;SG4sKqnQfImoCMS5fwAJ4KM8sKebsrx4n3O6hWWLtExPTPh+KsovcDLo9eLay9ubmmyH9g8JV3Q3&#10;myUGLFCjxn18YtxGRbZRoJTy+BzqefzSvDC31MPT+jZVz0ZYgfeiRSa9BSJS6PQtKKso0aNrjvVg&#10;LTt3WE1NlWfN83cyzOnAxeEnG3q4ifFpqeGoxIDWSVK6niHLx4acAj+uU4DIyEdjxNIFytq/EEBi&#10;4ShijnlkoAgHsZZXRKK4R0ql6OfNmmYeKLVzO6T/IA6jY0Mi61MezuFUNE5DC2jv0O8AskdtNXkC&#10;xcUl1rKrRc9ALoh+W1+sSUIWBcVUWyT5XP3ul373P7TLOgHI/w7XF75w7Jh319FF3JhYJc3dhwcH&#10;7Jd/+T/bxUvnZazLtTdpNchZvQu2ZXOjffSjH/PkkOxwrp068barAw7+L8gr9CxR3HMkvWDAiVFN&#10;jk1Yy/YWqcMsr13EaLbs2iFjtijj0iGVFrQfP/9DGe8ZsewebQxa5skACUAoxofFf+gDH3I1itEg&#10;wxoFFQeBNYFfyONeZPKSgVspgJGecsDC9TUtYEBpNUrVkwHbKbVNbSEduFBTdL0i6xfvgJ+WhEHG&#10;PavnBjAgD6kymiQbUb4EuEAEcOeTOMR9EdfDWYsRI5ZOQwhIA0oGw0USFC9oqKtzw0yZ0euvvmat&#10;uPgFmrgSef8dLdt9vIdojDE9JWMd8LnBYHG4PNY8XeCkG5eRWPV7pL6VRgzEErn31dWYPx9JKWHd&#10;R6a+B2g9+W6mMu/Fc/Hs9Ih+L1uahDjICaqYsinIDc8qu+auYjwRgSDlVSH9LocZYOyWZXhRz7j/&#10;aewgNa7fwc2K8SeZCTclMXM6MAGqGHvaLBK/A8wA7aA+k7gzGcR4R6KQCoFQWD/nWbh/CAyn/KBK&#10;ASKeg85cGFxcojTV4D4gBZwCxFm9kBUAMDl1Xc8O+HKfqz6/5DRMjs8ITAkH0MgEMBLQ61mZV5Ka&#10;PMFKn7+0uhifQ60s8gdQ5twDhp/mEVQkAMS4VNO1Bvx4P61NvVj3JkWp12LIfbvRWB1U0e/EG4ik&#10;+nygvJljkrjyBKwkjS1G454n9+Dos0alblkbkD4ODgEIN1VXGU0wpkXkqivK/T7wClG2uG/vAa/X&#10;3bFtuytL9ijPff7cef2O1KWUMYdW0MlrkTyJpajR2U3T6OuFvUipVr4+66knP2zNWp+H7zho165e&#10;0L6jrzSHdZh/JiVGtx24Vfsi4Psknhy2ZAW610w9Z3VZpfZs1JajKyL1xVZVWeNlktubm7UGC/R+&#10;dL6jBSuEUHPkcxJvdINCpUYewsCpcIAnJBLSTE93SCJx8GvXr/mJbxAOQmXhnCwbGh3Se2ufaqyo&#10;RS8UycerA8lnfRPKKa+sshKRiOaWFtuybaufA61/csDmoJiF+UWNQaHec11zu2G//7t/kADkxHVz&#10;r9/67WPHtN59QeIKSxLD/PVf/w176eXnbMuWBoFuuozqpDaajHowZEuLS9awqcHuu+teKYANqbtn&#10;BC4bNjgwausryVrgOTJUONlklvS9qbHJRgaG7YH7HrDdLbts9+4m++EPf+zursGBHtu8uUb2Sow3&#10;hQPxR/VZY1ZcyGEGYRsa6JW6Sfej3WYnp+zShSv25FNPee3xCy++KKM0bC07WrSR851Rk6hEC8EZ&#10;AVtsadWad+4xzra90dEtY7rioEYHJ04Rwr31XpvH3/iV37BXXnhFjFkKaWHRk0dw73V2tVljY50t&#10;6/6WV6Iys6iiFY1JllRT1A02Bg2DoI93AwrYk8k8NDpsd91z1E6cPikVP+OKL08MfkGEhiYjRUXF&#10;3kEJg7oqAzw+Rg2oDHEw1Q+TmJBycbUpIMCb4CC6yolFIgMiAsIaPzJxg/aQAlVc0ZQ9cXRkJDJn&#10;nMATXZy1mqpSqRBN7poUZhACkmEzJNjIuNF7mM5Nc4tzlpNPS0aSieg1nCqy0GWlRaWOGSS7oDow&#10;foITqSQZx3Rqgk3EaFIkZ5uePU/vRdkRZ9LGy8WmJmY8IYdYIYk7mXoW8qZTuE/uXW+wLLAjgYlW&#10;kNm5RRaAIKVn+LGVtLAMiajk6p6DMuaVMuYkMQXTQ55gc+rEm1K0dHoLyejTgjRFhjvf3fUFumdq&#10;xsnMJsSBeo4t0pZVREogiMKGTJFsRvmLG269jp7PZD/jck2WquPUIdsQ2Ccv6x61TPUMnnXLc2ja&#10;yWrfoIZWn0MtcSBN46M5yJLyBcC4f5QyCp/wAAbeXdMy6oAN74SngCzzGZHRJanIdN0XAATJc9Ut&#10;RCLhDM8IC42yPhIYS4oLPOyyHFuQ4pzWs4xbnkgyPwNgN9dvsY98+Cn9ToqNDI56HgFHKZJFDZHh&#10;dC3O0Baj071n+/1CkpJElldEXFa13paX5620vNCeeOwRC2kvsmZPvvmKvfzyMzY60idgImlrTcQt&#10;IrCcdwLAyVJDJFAuxfyLU8ayNA7hlICVaY+EtCcJgVEbzJ4kCSwlmG41tXW2c89u+8BHPihhsGj9&#10;fQM+BlQl4EXIz8m3ispKL5WDIC5r3dCwZmZu2t3qydrbk9MT3gFsTms/IzPdCksLLE1EWlTJlkTe&#10;C/T5hIJImCMHJCMryxY1P5ybfvDI7ZYq0F5ciXncurikTOM4LXBu1r4psMrSGvfw5MjG0fb2j/8o&#10;0Rgkcd3kSwL5mNaYuymf+fEr9rW//Aurri63Bx98v3V2t/kmxzDS5J5yk5xwnt1x+1EZ6Axrbe2w&#10;rs4ea2vvsaqKatDcqquq7Rc/9589aWPfLXvsiccfsx1N2+0vvvYX9ulPfViKJX6QQ35Bru3ctU1G&#10;c8CamhqsoX6TGOisDKvUloz1gpRaVXml1MuYlWjTyQba57/w2+56pfnC1WtXZQjXLSc332j9SI0x&#10;8VIys2G9hcWlnmEZ0WtRFBynh4qhOYIrPYE3DSOO3H7EDh04ZHcfvcvefuuMxzlh55QR4QL2gzEE&#10;cBzkT1yNsihip5SQoO5QjKhywDMoQ0pMEgODkaBEiqMciUfzOzBtsrA5yYiYWPv1G+4qJCkHpQrI&#10;w77pkUz9MjFyXOiLsUUpyFm/L0Dhve5HKJB3WZS+k4VLlywBh8avID9bxpwkrKgrpmq8HHrfWd0P&#10;8WbeE7csJANXvjdcoYWmgI/GDSTHXL1y1UpLSuyzP/vz9nd///eWxLjoi1g02xH3IIpuW9NWEaUP&#10;uzeFOmDadFLaQvyP+D11wGILlo5LUwY/Wc9IyYkYnMZOCkh/FCZofEP+bJAQSEowNcnKivKttDBH&#10;ZJAMeK2b/EKbljF87dVXZVQzNTcCUD0LXgTGv6JCSknkgfHE/c6YxtuechxlRGCUJAJJ+9MZ/1Dc&#10;mfQB52e41WktGhGge3Ke7mFVqpsmI2TaosggK2Quky1M/BcPDoqYh4joPQG1Yu0VDhNZxAWveWZ7&#10;ESpgj2mJ6qVQYH22xp8QSHZ2lpMGFnm8AQkx/oC+U3LD+8c9PQA4mfA8LycrkePA/LJHafzCfJMB&#10;D1pBSug6BekcHBhx4jg80G8Rqc9Fgd3ifMTX55Jeh+ueDG08ERoUfU78xKYMEbiQdz6jnn7eRgdH&#10;bGyU07emxREI86wLgClvI7xDyRFhjDSRkUy7VSq5vr7W9u3ba1s2N1hPZ7uV5ua4C51GMOR+TMxM&#10;2YTU+aLWOesKormjZbPWlVnz9m32/LMv6LMWNA70aF/SPJDtTF3/qi3o3vMLinRfhBdEsgTsNPSp&#10;qKpwQosHoaqmyhq2NrjHgVAQZIQmNyMjsgf6fWLT7BnyI7Zs3eJx8qL8Yrt046pduXrNvvOd73q+&#10;QFFhqZUWV/j+5QhRTaH1yt781V/9VQKQE9fNvRqbth97/Y2TMrhfF0vPtC98/ldtz55dMmJhP2f4&#10;R8/8yAoLCgUSK1ZSUilGSQ1jmg0Ojdjo2KSAZ8G6u3s9xkYTBpK+nvrIh+2WPS126/6tzvTrNpVq&#10;EafY5z//Rfv0p5+0V145rg3QaMXFRbalcbPNSQEX0K1HAEd2La4njOmkVDGuUwzwE0980EqlkHCF&#10;4fr7/g++768j2Yf4LgbWS2dkKAFTFBo1lwA6sTTcmJxaRR0q8WFAJ1tqguSP61dvyADHPP4GoONf&#10;3ZCRJauUOC11wFwYfJQNqpq6RVg6JRLULRJP3t68wwGUY+pwJ+L2xMhyL6gRSqGw3U16dpT08MCg&#10;x1gpzwJAAHsuVCbArIH2v6NccXvj/uNHftKNDJ8Dsb5Q6F6Lqt/jJCLgkq5cywL7dP1O845m6+xo&#10;F7EplhGmnWixCIoIRGa2CAsx6nWbk+Hj9mjmMS5lyWlP1VWVUlJRu3D+nJ8ZiyuaMca1DwBCiLIy&#10;MxyQiO8ODfaJcEgpyUhyvKIfuaixxogJ7Uzwjd9bynhJ96pnxS2DWmS09V54CHDVo1Ajs5OWIqMf&#10;zkgjlcqziSOxFZuW4iaBiQxs3Pv8HvE9xpnQS3Z2poy71L9Ujp/0pDlkbRHXJd6tEdP9pLvbEzcw&#10;wzw5Pq15L9T7CrCl4qgnp50pc0/MlPUEGBAKII8gJOJAI490rQM8LckaOAC4TmR0144d1iCllyLQ&#10;JXmK2Lvw3IE/EOJgEFEgfSgzS7IV9e+c9pSWJvJRVixSRMa+FLNIJadm0V+ZWCuhAdYAna28AYvW&#10;BG5lyA9kMJ0kNd0f9zvv2fSQ5xwbFxC3trV5kuW5d97xODEkEMJB6Q7rjueEINO0htOZIEM8H+cy&#10;c5ITOQgkQfV29Qn8J31+1je0tvGXaFx4HtqLjk9wMIhUqUgspJQ67sysgL3w0rOa2xVfl2Pjo17K&#10;F5MqDWmMIXfU4ff293mZVWQhanV1m53kvvjc81ZXu8m6tHZpyAEJ4kqTnWEtklDqISuNNSGl8fFJ&#10;X7/002acSRAcH43HyFnH9KuGSEP4uL8lrRFsCE1Rbtt3m3sOVvUfYHz58jWRgajnytxyy17ZnUwJ&#10;EioWCMckWW9vr/3t3/5tApAT18297rzryDEO6+Zg8aEhMWgx4T0tu5J+7/d/5xit544fP24jWtTN&#10;O3bJGGdZWXm1QGRBCzosljupjdTvGaEYONrv4U7es3u7NrImTNYPI4+Q27JVBl2b+qWXXrXqmkpv&#10;znHHHYetqKjA6mvrHUjpkV1eUeb9ddlwgAyZkd50QQYvN6/AFdvk5LS9/c5pf29ciKNjY852qYF0&#10;xqvfw4U5N83xjxHhFHHlqJeBIFNIiikUOJUUl8lQUOOLkp12lUSjEQ7BJ+kFNzfKlgQolBuKMmkj&#10;WSBDPDZd6mIlrq5kPCAGpSVlrpgxtmVlZTIU8eMbAVIAY2NdBl3GbWdLi/8ehgwXKZnBKGbUHu5M&#10;jBybnjgl51ITp/REG9Slfk4SF/fljT00BoIEN6w0Dgnh1tQPUUw0hSgpLLSPf/TjUn4RgXKnl37M&#10;R3Atm+XkF+jZ9f4yjiQmAZz79u71uD91nYAyRuj+++6zPs3ziMYZtYH7GlJDslLTls0ObJNToxpX&#10;TmeacTVP/TOuduaPf9/Qc2RpIeCuRhn78Yc8C+4QATJlSIz3yjKlNdMaWykjDrRfjdrC7LhI26zu&#10;ccOGRyd8rDZvrvfMeFzLXAAHZVxkK/MzPps1xZiS+MR6SF6TGhZRQOnwmcwLcUFO+sngmMVUMpjT&#10;42sCD4WMOKECUJw4LVm5NFthXIX4DoZkj+tFlqq5XZOxH+4bsPbrrbYwN281ZRXW0rRN6qrY52dV&#10;70EiGPfGIuFt3nN/o0hzcohnosJFNJ34BPVvImoifDScYc759zkpS1zgAOK61kTcOyByIWBmHU4I&#10;mEhqo23lsOaQRiGQVn72XkIiRAaih9eA2uTi4gLPP6Delq/MsMiA5iai+cwTUHM6Gr3k2U/UhK8s&#10;05VtRfsvfswnAAih/vmf/3n33AwM9Fq/vi5cvmDdve329ulTUuAhrwluatnuIQ7mmxOsqHEnfk7z&#10;HUoRL1284LHskJ5rQWS4RsQwO4vqgvihEvQSz8vN174f1T3Gm9yQS0EuCZUguLErK6sE/hNOVugv&#10;T7/1gd4+XzuQmvr6ervtwAG79957HJBpD8qk4I1o7+yyS5cui6jSUa5C9myv9jxlW+RcJGvMYtbT&#10;02Vf//r/SQBy4rq51+69LcemZiZsNjJtSaLylDTcdmj/MQxYVXWVvfjiK1rQVTIWedq4YW/dNy1A&#10;C+vvvTI+k9PxAwpg2z/90z9ld965S6DDhteEacawlzEBF8avZWeTffOb/ywQLrSmdxUXqpAEIZI0&#10;DmiD1NfVC6iPaAOf+b/GnNpHzju9dOWKfe9737c3T55wBev10IX5um8ZQxkDDAuGD9cbxhgFwnc+&#10;GxfwSmzVwRgW725tPykm0zN+SQgjA5WmC8SHMNxrnlFLiYvASvdCBihJRbgBU0USZqZm4ypI945R&#10;GpZhx2BsEqsH5DilCfCkQxeEAcDD6DSKuOD6o+E/JIXfpewCdY1HgKYSKB0uYrqMb1aGQEUGFKWC&#10;6sR0MMYYMkw6IEypi6yGsyBAOioQprTqyQ8/5QDb1dlte/fus/7+IU8aoi0jyW4LC4u6zzQve3ny&#10;yY86cF+6eNm9G/T5JdmHXtZc25q2OynA9Y/qFKYY7UcLCnI0Dgt6znn926wAleQbgYDGnkSaNQFI&#10;kRRbQL+LSx0XZ0oybtt4tjLgjvHEyNPkIzNEyVC2VKgAUUoGFbywyCHyYT1/3C0KYSFznRahO7Zv&#10;85wH3hPQImkLI0pHLMpxACAi2GvLWif6uX4kgpbtzwexoa0lmb+UPTGmzBtrh2RDP0SD99XPKd/h&#10;DGD2x5oU2LqMttDAkgFNrbGwmGixwCJDADApIjvY06fXrRh1+5NSp9Q7Q+BI/IOQQNR4r5UVTuWa&#10;cILG+EJ40iEI3LPem4SzgIPuigjpuGYccNBnCsxQxyRUEW4AtElEY33TZx7vE2sbRcj6IIud/u4k&#10;AuI1IvufMFCliHBGhoiTr/lVy8sj2RGHxrL2a57RQW18hLpwERXd4/IyjWFosJMlYlvoYYG9UpK4&#10;mKmimJqSTZmbMrjP7MKUr4F57a/c3Gyp8XwLQJK0ZzlTGiAkREK7zwURWuLRfC+l0Y3GvKay0seI&#10;Z8FVzTphT9BhjrHxLnGaBw6uoM84MXkqEsgpoPcAjVN6e/utsrzcD35hPkmOY01tadjsYKxZ97lh&#10;fH7w/af1jNqvUuCf+dRnPIeC9cM+ZeHQLIX+C9/61j8mADlx3dzrwx/7wDE2DC4odEqKt8/csCtX&#10;r9ojDz+hjbdsFy5c1iIPa1Pn2vikDFxyqifddIkx01hhbGzc1fFDDx2WQcYlGAdjJoyMSk7gea9f&#10;9sFDh+2P//iPvekFzQ04TYbyBQc57V6O2/vGN/7Bs31Ri9TkUjf8yCOPWFt7h4MjYMn5wHFjUeg9&#10;kGXFZKCJ78rQCSy5b8941d+xe6iHyfEpK5GKvXUfWaCZAuQCP10IFUjDExSXZ25LBfD7GE0u4nlk&#10;p9LOj0MRKI+ASZM5TgyO3wdYifGR7Uu9MBmxPBNqiAQx1HBIf6eVIiVZra2t/nc6hmW863rli7pf&#10;SAguTlg/WbocHE/iEqkp9D2mDpfYoqDXgRhA8d8VafADKAQ2KBlKn2gFeOjgQbtw/oLuc9UaZIA6&#10;NW/UzUZjxNLn3TVHuAE3/hUpA46pBMwBPjLcaZDC4fA0eIFsUJZFbHifwB2jPi9A3tHcpPECWGNu&#10;fOPzHX8mLx/TPeXLMNKwgoM8eA3kQXTHDSHJTJwXjAuX2CiAUF5a4KVBJKjREWxBxI50wbr6Wn++&#10;uNKp9eYzKB5AnXOsOUDBa471d0rwWAOATtIaBC3Tx5YQBWDe0rLTSksq7Pq1disv49QgupJRCrfs&#10;iXK4Ned4T4FBqhZSUJ9JLbmEodBK4LUiUoJ6FXBUCNxXIjGLaEx53jCubciT/oz7dG5p0WJkLev3&#10;WFqQR8aIhDNcxbiiAQvWD8SNjlip75Iv1o8G01bIAxBxCkvBhlg3+g/lyf1y/CAljMRxcUNniwCx&#10;jtlTBK9R7fEyNE4cg/wQV9dnap4BSv2q1g/rfEMkOeglShCcLBFmDn8RVvneWFycs5gUMkcSkuxJ&#10;opR/tsYnv7DAQT49kGZ5hbl+vGTNpkp/rsMHbjNOKXvjzTft2vWrAmyNk0CuvqHB7jhyxB5/9BE7&#10;8eYbThxqa6ptWJ+J25z1RwkclRUkbbFnpmZoj5nvggD3PgTYj2XUHsBlDzCXlnKiWtTaWtuN84w5&#10;TIPXQuZR0vQ9oCUwiZr83muvHbdr165rfBbsvnvvt8cee8Iqyio0R6wXSjnJGZl1tzvP+9d//T8T&#10;gJy4bu71mZ/+xLGZ+SmNrjZnDFdlrsBk3Q87oFcuyikvjyzbDJuPLlvzzt2WB/Oei1h3T7d+hxKN&#10;NPvZn/uZd8FEb6WNPb+AYYa9LmqjxA9sp/zoH/7xW0YCxfkLF+ynf/ZnfWGj8GY43UdGE/X79I+e&#10;lqKQMdZmoQaZTGDOaX75hZeMJBgYPuoTsMO9y1nOlBnhliZrmfdxJi8DTyyVGkOMDhjw6U//pMfE&#10;iTXRw/e2Q4f8WVHXHV2dUrP5MkzSJfo7MUrdnO4xrM+KlxRRQ8z7AMLTE1MCxxT9Pe7+9FrQmRmB&#10;wLKMRthJB2+Aux3ji1oslMFCoZ07f9ZjWqhnfs4FwSDWhfucOCn1mxgCT7ySMSbLFVCQ1fUxA+j4&#10;klVzY4ih5x75fBKKuO+dO1qsqanZXj/+unWK0NAfPLK45K5f5gMwx33NObW44ogPQ4Y4DIB7A8zu&#10;vfseu3DxvJWWlXg/3+GhEan8Brv3nntd0dICsqP9up4tVwBAD/Sg1FmuiBYH/pO0BWAJVvRZ8dRw&#10;KT5PmKIJiUBcf1/R85FzXLWp2nJRUFoz2WRH6/GiUt1keHtzJb3HJhlr1AqQX1ZaZvV1dVIsg7qH&#10;Nlfo8UMu9Hqtm3wBOXE/EqTmZyNSpQJc1gbJfiPDWrMhP8ebAxF+7Tc+rzHL9RAGBy9AiPj8YCjd&#10;iZQJfMmaprkGB/ivarw2dF8pWhupGsPkFaloPUuayBJgFpuPWASXrF4XXY5aSkj7QIsn3u8bWgBO&#10;6s8CPXpwk/xHohqeiVBGlshXvKSOe8bjQcIjJHNWa598Dw5G4Bk5xhRi44lKIlLU5EPqmFNKegBB&#10;kqFQ3ZBE1D9Eic8mZg/Y03GLZQgY45LGgzFF97vpSb8nstspv0IBLwuMV9foW05tPnXsIjm8p559&#10;166d2rPFduLk61pjQ1ZbWyPQpCWmyK5AGZKEt6Bp+3arrqnz/aMP87j5nl0Hkr76J394jBabtMHk&#10;7Gpc14QdcLUPjo14whYkhbAK5Fqjp7Va4jkbqGLK7yAdkFiqGSAihHtoFcoehPAxrySRQWbYay88&#10;/5y98OILnpeAS/uQbMLOll0a10L7wQ++73sTQodngsNfsDPNzTvsK19O1CEnrpt8/fnffFWATGvL&#10;+KlCJH2wqIkbt3d0azEniT0XaDFSRpBtR+++18688442OUfDmceBSkuK7b777tbvcW6oDOjSqgwK&#10;3ZRSpHDSXLWwoP/wv/+JFPakt4ykvSYsFQaL6xoX0d/+3d+yN218fELqmwYjlL7E7JM/8QlX4Ciz&#10;G9da3XUHsBE74tg5Nh8gR6JTbW2tVWjzhfR5JGnEL9yU6Xb54lX71V/9b3b2nXMyVgLkykrdS56e&#10;K8Wu3+iRAZqwAgERjUPisWtc4TLCMjicEZuBktdXdEEGXapySoqbv/tZuxoMFDan5GAsASPidq40&#10;ZPRoYEGsmEQ2FPyFs+ccqIoKCvSdEhgZKpEBDALv47EuzQOua2KXftiCXs9ryWzW/7o/gbye2ZWW&#10;jCkHdpDIRHN9EqsAd9yClMH0dve6cSbDtFmqkNgd9bUkqnGMIWUwJJpxT7jHR4YHbRNnE0sZtrfe&#10;MA7tYMJJkMFdT1ihZWezVVZU2m0H9tuZM2/pfchcpbdyyDs84VbEcMberR1dXhQ4C5ABD4DaQwJS&#10;0jSUIc83X2OzfWeL5qDIXfXUeQMYhFEmpqYF4Gbbd+xwkuLJVRob1uu//dt3/NxbAInWkpAv4siA&#10;cllZqa/tjRUp0fW4dwHJyry0t7aJ+MxqbTXq+5wNDo1rbZ/zk8yWCKVo3iml8WxrKbAcPRdrADpE&#10;CQ3rYJ0kQf0kkCy1uqx71p9px0grTNYfJDVVAL0gkMsuyrE1gS+AzN5hzejmPFTEszJ2ZG3HXc8p&#10;WidkLROGIYuZEivc11K8E5MikCm+RuY119k5WQLqZevs6JAaJnzAGeCpDsi4ZTla048T1cehmiGs&#10;XIAgTTAg4dTo5kgle7mX5iJPYEj/a5p00G+9ob7Re8xTRuaeNPZ6GieHhdwDxJhDdK9cuWaXr1zW&#10;52Zapwgu2fzUAUMYOXGNgyrgZAWFhb6nWT9k+KPkP/TBx4+1SqESMqIMC1WLTcrVnqJRUWtHq4gA&#10;zWbm3KuWkRn2XI38wiLt+zrP4YDkkGBGAxHY1ObGeq3/bPe04ZJnvXhyJ8TGwzULmo812yGArSiv&#10;tIrKchscGLa+vj7r6emVGMmzbdua/BknJsckNDj2UwJhU6198T/44RIyOYnrZl8LkTl7/JHHvY4P&#10;1yGGl169bBJa95FFHZOhCefmiSnnyLCuW29Pv82KuVZtqvGGEqXl5UYiLTaby7Octchxa3GxOWcX&#10;ZqWCVixdBhNWWqqNRDbjn3/tL+yLX/qK/dVf/y/7pV/+FfvkJ37S2TPlTO7KlPqamZvW+3Ek3bwb&#10;RwwK8U6yODEgGAMYP9m+NJL44KNPuMKc12cS+6O70aoAALfmopQ7RGFBGwulIKEjA2OuxksF5Ig4&#10;SkyypFLYoBCGmSm6PWVYVihsMxMzNitlSVN9GohQAoMLc0NjRFyT7GKUOUqyXOMCWAIgqG7uI09G&#10;T0gho5kv4zBtO3Y0u+ueRvaAP0BGvM7d1jJi/MyPXpSiw83MGNA7jFZ+xJ1R5Uh2kqRQORhsYpxc&#10;jAndr559/kWPvUnIu3cDQ40Cg5AQa6wXiaH9YHqK7kGKj98hrt/V1aXnjzhBGBsb9XF7r8XjtWvX&#10;9KxRgZZUrEADQENFUeq0IvDl3vliDCjTYTxXUSi635jua1H3m681UFha4j24aY0qtLQ0KdYbHZ2W&#10;IhLixTgat7kI61KGPzdsXR03bGxkwNZWorrfZFsS8aDrEjWwzD81sDTsWBRZq6mstkcefMTmpuZ0&#10;L/FEOOK22XpmnrO6qkoKu1RA0e8kkYY1NKCJq8v40ZqsLZ4DjwlNc2hmkZOd5++Hi5+61MW5RUvW&#10;4ALE9I5eJadAgApwkx2OAYeYMv8hqW1IA3XPEAbO2iVrnrmCBAJMeDYAW7L+IavvfbGWWF94Lwhl&#10;0AqW2CuEzd9Lr6FPM6EQkphI+KqQSiQpkGdnTnW7GkvCHRDwiD8nTTWKiksF6vFjLanlH5ugIQ31&#10;0AV6ilTZhHhGdjynQ/tBa5RxYS0x3+Qh+IlnwbiabuW4xmBI48ehHqvGqXB0n8N9xr0AhoSJxkW2&#10;2KeEOpYF9nRQi8a0xlOTvFqBvZ8mAj4itc3vEUYIaT8kaa0QFnLPF4R3Oebrv7KqXK8jmiA7Idsw&#10;OjRopVLk5BQwpihjbNzo+Jg/O7/Ps6VqzDgqc0tjk23fts29BjRIKS8rcQ8fpB7CRLIaZI6//0e/&#10;Egr53+HatKXmGJ136hvq7dy5cwLYQttYTbJlAW9j43YZ4zl36d0tZXzrrdvt0qUObaIpGYB1W5Cx&#10;oUSqrLxUbJQza7UBBYjap+7CxeiQlfilLx/TYo66OxejBksnsxFQ/f3f/0P76FMf8hIrzj6l6UFf&#10;L+cCT2rDxA0XTTJeP37cJsYoT8mVMSbBJehA4ckxUgMczcYGO3HihD314Y9aW0ebXb1yxRkwRguX&#10;I0lcZ86c8fIO1CKx4aLiMicSrxw/5Z+Zm5vr70OsCYVJYhLuao896f6m6Js9NesGPyAAo0Wht03U&#10;BvZ6Sb2eZ8ZlHRQjR5YAZMSAKbPCJU48kqScuelZu+Pw7Z4Fi4GCuLjRERBgmPked+nhIo+3YiTG&#10;N6/7QiECsLhAywWsjANxQBJ6ZqUAiA+isFEzzAfqqry0zHbu3Kl5vM0VwLTUIXMQLy2bdkAAbEmg&#10;gaYQkybzlyQzYpL9Ig6PPfaYPf7EB+0fv/UvduSOO+3G9TZ79kc/0v1PeSJPc/M2e/v0W+61wL2P&#10;Edy5+xY7RY13RtjjxLhKC4vzZDzLrFYKpqS8zGtQ81kTuv/B0TErF0gsCGzpfkZJFuNBF61MqVSS&#10;tlA43GdAY0zTCLwRHKPJa1AzxFRR52V6b7wDKHSAk+ci1o2yIu5NhjLenmnNxfSkxk2gyolKlMbc&#10;fc89lpWbJXAadU9BOCvbaqprNOjr8YzdyKIFU4NOkGhyAkDT/WtFoEbSFIAF2WOOYhvLllWYbfOx&#10;BQcsPCJ4achZAFBws5PMxtnerEHA0wmYgC41NeAHsfC8uHx5X/IliOfyuxBg9hvtOfGcuKdEi4Nk&#10;QzrR9YtweBcy/QxA5YIk8j7xMBOkg1PUyO7OcAVJJzs8MdT433rggMBu1cunyGT2xC+tK8oC80Wc&#10;sQWxKIl4lE7lG6d4ZWnul/SM/VrbEJix0XFPqmQxE3Yg34J5hcgxx3jDRodHvWcAa7mlpdkTp3Rb&#10;7uGZ0NpaFsEgdIFXCCJJBrSTXj0/AQCy4tl3jVsaPEbNfuZMY6odbj982I9ohaATSsLDxj5k7LiX&#10;tvZW45QozznRXbIvCEsVFOS5wsbLcur0Cd3TsOYmU+uqwn7nK3+YcFknrpt7textPga7vXT5irPE&#10;azKweXmFWug1thhdsV/+L//N42rUCxJ3feP1t6xvoN/8HNbUZGsQkNN1a25uxnr6uqy9s9MmJsct&#10;nBOSgQp5EsYbJ9+0N9844S5mXECHtTk4FJ8s0CN3HPD7mJ0lASnNnnnmOSnnyzKAszKWcXe3u0IF&#10;5LPTuJekgD/4QbveekObKWh/8Zf/w2uSAY/r11v12mW797577Nvf/rZNTUwLJAMCMhmT1lbb3NBg&#10;n/joU3rWizLYS3bkyBHxCJKIkuy73/+RM3+Ue0FhkccmKTkhmWh+RgZUm3NBhILmCItzkf/r/iMm&#10;R/9jXMlx13Q8iQiVExJ4cPQdSpyOThhaNjexS35+4dx5EZMST0ojEYZaZYwBLnOywj1jVAaT2mcM&#10;prsd9e85ebkec3UyIhUAoNLBq0BGZlxKluQrSACEA48CIIUblGzkRx99xAkJMbW33xY5EdjS8Qzj&#10;jAsKd6oDsp4FYoJBQ4FRXkZG+8OPPiqbmqJ1cMKOv/6mDFm7uwHxekASyJrlcAEMGrHY2VkOuxA5&#10;EHCtrCVJqUcEQmnuPnxPCdHBanphzrJFVjp7BJ4iBduaMcijNi6QBGTgJRtrMd2TlJGMN2NMDB5Q&#10;IB4LQJOEBjHiaD6UT0dbp73vfffbiJ6Pox+JNebq2QGziooSu/POOzyEwFF9E1ornNa07Fm7AlfN&#10;3+d+8RdsSxPHegoUZbghjDS8IRGO04NWYiuWniwwI36sdUnSlOy9KzoMvZc56StF6ziUk2kLa1o3&#10;ATpTZbkHSoOuNUPTEchsUPNFiELqSxPBSVHEZCnBoXacvcScAgyQHJQjawaAxktTIoUbbwEJuEf1&#10;PCJIk7NOAn3viHxRjQBZJAYKYaO6gHgzIEmXNxTujIgh5IwwBrFavEUHDh528Lty7Ya7rCGNcVKZ&#10;ZHUNda6Kc3IK9J76+YKUamzNCotKRT6LtSbixIKuaYRFCNdwVjmlkouLMU/Agqzj0covKHB3M8l6&#10;nJV+8fIlHwu6yEW1r5d1z/MCb4gCSregoNDvn+MtaU1bVVXtxOmRh99vlZUV1t7Wqtfkegy8p7fL&#10;JkU0Gpu2ajyjGltNmr4ok2T9bNpU7V4oetwPDw1YhewAe3NgsN+uXLrkto2JhjgUFhRbdXWVfeXL&#10;CUBOXDf5+uBHP3xsTRt/XhshOYVsZ85aJVM4xxobttnrb56QsZ2VURux4eEpGx8f8+POaJNIb9m4&#10;aol3+CG7laPWJsVmYaezAunamjr7u6//b0/k4AD0wYFBqagW6+3pE/j+2J577jWrrW3UhiiWETB7&#10;7vnn/GzVtfVlbTppD23IurpNYt9kW9IZiYQtekMvOnuvqqm2k6dOulsXZYOx6u7udncrJVQoAdr5&#10;AWx52Vl2371321Wx56ZtTVa5qUo/l4FaNim+f3ZVh9IuLSkVkElR6TOIPaM8KG+aF8jQwB+DBODm&#10;CZAxqBh7FJonOEk9ELfLL8rzhCKSxXBvcSQiBpBGEm03WmVcU92AA4Q0MOG+UTQoJ1QTihnDCsjx&#10;czowkSRHF6+Dhw95xqjJmOQIZPuHOc4yKEMf1NiP677piS0CJeMPc0iWIfGYqoDm7qNHXbWFZBBP&#10;S8mSCBOv+5axF6nw8h4GnVfp9/SRDmA8H56QPVK7WEnAuKyswmtT46U0i54Z3NHRLhIjwoDXQABM&#10;udqMiNTDjz5unZoTwhiRhWkZ0Xi3J3ptp+o+UT9dvT02pefOk6GllrSrW38X8dMQaUyDFhaQm5Qm&#10;t9fY2CAykeX5BjwD5UvkD6CKyU0gzsrYPqbP9YxyKXMSlCgRggiwPpeWY541izu1r5+wQabHqVFM&#10;GgmBcZMNjgw6QZyendO4Luv1i17nG1tcshR3UWvxrNAYRcCjtYY7FCKjQbSYxiwqQkQSUWx9ycrq&#10;KqyolPr3UgF+pl4iZSsw9ozoPLwQNLyg//a0ZYm4AWb9/YPajySh0cSCErk0j5Vz31qGrvAp3SMB&#10;j+eFIEJaiZkviDjmZOWKUMVLjAh/MFesa/ZDdVWNAAsg1fwtLwuM57R+ptyFS19xErW272ixus1b&#10;LCuUY6+8+rKNjo14FjTJlPl5OZ44xRGHkQUS+/psaHDMauu32tDwuP4uEJPZ7hchKi+l/ChLi0lr&#10;WO9Psx/KhygBA1ghqiR44mEiI31ea7hLIEpJHOGONc0Ia52YEol45A+ghoklYw8gGJxhTEyb/d/e&#10;fkMCYEr3O+Su7+6eLtu6bbvVb653lUvP7XztR8IJnJJFHTtlhdmaF54PgKfOmcYyhIXI+of8Me6c&#10;R06Y4a/+x98lADlx3dzryU98TAo5qsU3KYXZZsWl5WLFuFrTHDQ/8Ymf8JZyW7ZstY4b7dbd1aPN&#10;x+k92jgyaNRpFhcX2uKSlJBU5/DosBuMcankoZEh38Qf//jHxWznPbO6vmGzXRXTbu/osJKSCm3s&#10;VLtw8ZK9dfq8Pf2jZ1yNFJcVySjnSK1IedqKlZQWie122OjQuGVn5TlrR8VwViqnwQCkJQLRJSmW&#10;Balw3GeFUt8wd5Jj/KB+vW+y3uuVV16yTQL4sIw5TUAwYF/80u8KBCkdEagKOOvrN1tnR5fd0H2i&#10;NiltQhHPU3Oszc+xeWQze09gGUq6dVFuEncTJ/tZ0JyshPpME5A6CxfQkZwCg78qA49K3bfnlncN&#10;wpTNib2DgbwHRoYGI9Q9o64xoJ4hKmNPfK+peZsNyzDSTAOFPDYxJnWFu3zJ1Q9NLMiWRUW6EdcX&#10;yIrCPnjooLtKX3vjVeNQAToOoRRInuHeGQ9i4pAI5hhFjtEnuSycG7aGLVt0fyH7q7/+W2uVAq2s&#10;rHYDSsgDN3CR1kKX1ggHj2SK1JGHkJtbKEJWZLffeVivL9IzU0K0Ys1N9VZZVao5nPNchl6BIs39&#10;eS3z5d3XBG6cpVtMtv0i9ayUDG1YQ32dhwhoXoKLlngwBw+03rih11NelmtH7jjindg6tHY42Yt2&#10;ooVFuVYnNcQpS/393VK6g76WqCaYnJwRAODWDbq7leSks+dJ8mr3v0/NLHhTFT6Hk6biWePCXs0b&#10;WdDEbcl+xyuxojFNkeLlgJF0fdaGuERVY41+vhoPFQiQUKTubtU80XAlIzPgShVQxEtCXgP1+ZAy&#10;5oXPwusCkWAdkWtARzFULx6Uvu5eJ6ysn0Bahp/KRrMYTkOCZLGfSKZjvwDEBSIxeCcIfeCFQGlC&#10;XvRoeu2qrQngf/Knf0ZEKM+m52e8TAhlDECxTj1/IhByQBaWaS6mNQpBkaUduu81rb90zfcm95LQ&#10;k9uVtWwH+5PMc3pUc0pcsZQo/eEhV7j3UbAdAtBM8iS0Bjdk+enstRTl9CftBe1/3aITVRS235fs&#10;S672c33DJq2/Do8nZwQ54CZmNB+iv/z9DzzohI+WsOxrcgdIEK3dtEnbY10KOeakAPKLZ46mKOtr&#10;ejDZBMQG+w+7NqA1Q27J0z94LgHIievmXofvuutYa3unVGOrjIPUUpuMlNQwyRq0Pjxx4qTdeusB&#10;u3jhog32DXnxPsYSFXbXXUdsW/N2GfUebZB1j8vQjJ+SEQzL8NCgM/sLly7J2DN9SWLVBe6eosyE&#10;UpQ7br/TfvM3/7M+45A98vDd2lRFdl5GcCEy4+5MFDfgMjoyIiOeYXt23eKgmQmbfjdWd8/dd/vJ&#10;LoA23ZqIt5GYhDHCPca5r1u3btYGTbMcGeUL589bTmGujEGO/emf/7m7wHDT4ZYmXvzIw49o40fs&#10;kp4ZtUKDAIzPou57XYYZgwfA4R4nzgxwYjBRr7gFMXjJabiqZbBTKInSk8vo0l0INt/f3+8AWy31&#10;iLHnVB5USq7AA6MVV6U0lCRWGFc1/Jyf0KyF+s3puRkfB85/pquSHx4vo0Rsj8/1QxGkcInDk4GO&#10;+xPw/8BjH9C7btjbZ057LfGqDC+ATJvS9zwJtE3E9YvR5e+4dTGaVTU1Vl2zSXOZrjEul8HnAPkF&#10;qyirtE9/+tO2c1eLK1uPP8rK8zU3o/sLZfuhAOcvvWUTE8M21N9lK7E5qxTxys0NaSw2BNy51iZ1&#10;nZNHE5WYxytxcRIfXpIRTtWzJCUtWbl+B/cxMVbi5TR6wVUJcJOjgNuZxKvPfe4XpRoLfI5Pnjit&#10;7zxbqi0sTruhJjOZ05HwpNBeEvWbLhBb0Genar6pj6XuFYDgCEhCNiMT01JGGVKpAd0/TUGk3rRP&#10;0pKlWjUOzBXzDLOiD/l8VORQyl83byn67GWREPo3j4n80ubR3bNaS9m52Q4meJu8DErzh8sdpc4Y&#10;8gw8C54AMvWpLKDFLAsFzwZuYL7TRQ7PxLjenwzwyPyigFBAK9Di9CwsKJnthE5oCUk8FmDRTXum&#10;OzHdOf0eJBlSxPq79bbDvrZR2Z2drdojS9oLmW4DuEf2dWoSWdsksQUFaHka1zntXaoYNllxUbm7&#10;569fu+ZqE5c78V+ep6ioxPsIkM2uyfV9ky7ygcduRESLc9Vjqxpn7QcqKCAbeKw8Mzw/X4qb7G6S&#10;DDmuUqpZ5IcESUCY9qn0+A5r3inRmpGyHRoZ0/jGu+URZmOqCHXgaWCfUNIGMONdooa5qrJcSjpT&#10;7ycioNdXVlW6p2icVpwioa++cjIByInr5l5H7r33WEZG2Fpadhk9rYu1STLFurt7etxdBvCdv3je&#10;s1fpREWkEcVWUVlhn/vFn/bMZA4lp7k7cZnRsWHfXIBzWUWFJ6tskaqi9SJHDMZLcpa0qUrtsUef&#10;8FKFrCxOX0m1ixfb7fqNa0ZNaUVFmYNyX3+PzcxO2uOPPm6/8ku/bv/0T9/WBg9qk62LqQ5JVWQK&#10;3K9pk4ed3ROPIiaKMaMMY0ZAQxLGr//Gr9qhg/usp6/Tjd/g8IgM9UkZ9TkpwJCNTozLAGlnanM/&#10;9ZGHrLikyt45/Y5vdtQP7RLnpyZtQ5uToyVXpW7IHgXMcYsDsGxWDATKDbfqe8acTQ544pbDAKCI&#10;if1NSRH0i0ikp1LzTHJSpisYXIcYu/hBAhgXyStZDzJLC6VAB4eGXFGlyohkyeDgbuPwDOK3GBeU&#10;MXIK5UTCDvcEueFh7r7vHmttv/FuG00pXwEuLvl4rWcg3vRCqhtA5r75d1yDGPS2rk4nUIsiQj/z&#10;s7/gCXErK+v2n37qpwSG01ZbXyFCImNWUmo3cMvTQCUpTb+fZ7cd3G9Xr53VWG9YgUA4O1OqfZ1a&#10;9RVvbJGjOcEg00ea5ibEQmk4UVZcbJnBoOYyrHlft21Nm3188XxQHoOqozUi2cGUw3BoCHN/y559&#10;9k//+M/uXrx27YbeFw+CAHxmQuM7pddwktGSwGPCSQUhGnInZgVelBnROjNN40pCEF4bEhnXk2le&#10;Qzldsis+MusDet40rXfq3bkvzxnQ+KWLSGRL1ecV5XlXqlURiuUkrZdk4pap/hXICDlJKy4pEgCK&#10;qOq+vPd2Qb4nuaGkaeHKGBPP5YLMsmb9lCSBF2SKjGBqjIsFoiQmTYwKMCJapyIONIahE9XRo0ct&#10;urLoJCbu8s10IkITDG1Yjd2CCILUv0hmbl6+J+Kxjyl/JOmOk7GeeeZprY9Uj0ujSFlnHIWZr3GL&#10;LoqIL0jFxtZFcgasp2fA2to6fd+zr0iOhJP7meAiN7ie8dRArphLQJnnjoo04l1gDPMK9Xc9Pylk&#10;eFyWZTcgXPw+HgFIKvdIqAhCBhhTPdHb0+E2iTVPrkJvX5fAtMoatmy1Xbv32N59t7j3gYYkZK1T&#10;GveTP/kZO3zwNk+y3Lq1Uc/QqT3SpvvDaxTwTPBwTtjHita9hBFOnTiXAOTEdXOvX/mNLxzD9QOw&#10;7WhutnNSjyRrkJWLMqKfbKnAE6Mtci0QWpb6nLZDtx+0XTu3usuwRGyyq6tdm0wgKIVKnIsYDGqw&#10;uqbarglkyXKekQEoyhXTl1Ej+/PkibfsA098UKqKM11NjLrARmUAOjvbXeER94LNT4xPaaPcZVsb&#10;mu173/2Bx/w2Nza5QVldppMVm04bX2qC5BXKPACF1eWYHy6xe9dObdBuO3DrftvRstP+7Xs/sKHh&#10;MQvrXmjHOKr3ISmFTR6RKnvkkQf03MSzXxZocdLMooTums3gJtZYMTZ+Qo6Dtbn7jfpI3H+4q4Ni&#10;66n6c9wdKfWxnuRKlCxdDCbAkSWVwZ9x2fGMZNNSe4tKIQGGk6VwzRFLIzkL1UBslrOLASvUa1jK&#10;iVj4jLfoTDJOAAKKsVPuqk6la5O+0mT8BPicThQKBTTub9rJk29Yc0uzH0UJmJMoRZYvx1NyKLs+&#10;wQkWD4jqJwauv9mbJ09Lha1Z6/U2bKGXiOxq2W7f+fY/a/1ssyIZ0aqqMnvuuWc9IQzFzoEJvb3t&#10;mqc1qV2RDYEWapI4L0o0nJOvcV/WGCyJjE1qzKS49GH0Fl+V4vMyIhnoyMKU1leeq2Ji7ZRieTxQ&#10;iosSMp5xWmNx9M47Ze+T3VU9pbHGoJ4/f9YmpkZFXihfilj/wLDRGIUDEQIpIduxY7d1d/XK6Eth&#10;az6mpYJyRRRmKPdC1QEeAh+AmhOrMvWeySJVS5ofHCHEwmlPSRY1noydu1vs45/+lD36qZ+wW/fu&#10;tYLSEuvo6/b4LODFWsuWmiQhj6SrweEBT1JD5XM4A3toTuQCty4EjdIiyu0AaYjdDnIgRIrppw0I&#10;0ZylS/sGYuRHNmptQkYoUyTx6eOf+qSNjo961jO9A4iB8vzkSmh5iuQNe/ybFpgcwk83NCahre2G&#10;hwPOnj1tFeUltqm62tf65YuXjbOmiwrL7I4jd9mmmi3au9P6DLL1w75e09MzLFP7ni5fs3quhQje&#10;CbK6OQBGaleqm6z70bEJm52PSB2TfNXvYQPyE7ixyELU69j9QJP0kCt69h4EF6JKqAb+yalUSUlr&#10;Ihw0CSqyrU2N1tp23QEdcTAh8paleT1z9rwr3dKScpGDLOtob3cRskuCBPXO877y4ot6vgvumaFL&#10;WEAEjba3C1Gpaa0BmiJFtV7fOnk2AciJ6+Zeh++49xgdbzBmuPD6pUg537S2ttpLBWh8QWvMVRlh&#10;kpdQcesby/a5z/2MAINzVKlVDNpeAd3lSxcEgsueuBXTRqPtIl20YksLek2WJUWWbD26YrftPWj7&#10;btlvP/OffsqPVLz77vtk9ONA8i/f+VePr+7es1sGp0bGa91ii0k2PRGx/bcetK9/4xtiw9qYxHVp&#10;w5CULkNGVnOeNhDZzms2OjxkleXFAr4pMepZgVfUPvfZn7PMjBxra++zp5950XILSm1qTmx8XUoj&#10;u8Amp6UUUqQmNQ6bNzf5mcx1dXX2wvM/lCJateXonE3KmGVLMSaRIKPnDIjZY/kAWw6kCGSFLapN&#10;XVG3yWppJfrIY1IYYwLKFT/LNScrS2owbJ/9uV8QMxcoyFChzmlsQAxzTGotVaCJh6JvaNAVcTIu&#10;ZxkqAHhNapLjE0mgQkFzhi4ECUOCUiRLFMCNzM3pc8guj1pIQJYiQ5UtwMD1HwxI4UhVc9bvnlt2&#10;CaTGNfacsjXC41tKepKIQcwBnuDoytqywI3TfERuxub1DIXW0dphfT1dlivi0dJMU41hKyvNtV27&#10;mjQeMc3NrOZ91Lp72mQEpbD1tWVrrY2NDHrcmozsaRm1DRGz6HKK/iwQLKKjU1RGfsFGhyZsfUVQ&#10;vrQuYIR0rXsGdXIq9zmmdZJktM4sryr32GBufpaVV5bqfteNsqgPfugDUp9S/pMT1tndrfubl9oq&#10;sDkBAnXYaTLss5r72ZmIyAU+n4CtL4uG6nPKpFjDMsKFxHCXlqxYwJsL8dI4pwSk9LSWsgIpAu5Z&#10;TT1AAfAtWElZkd4fox+2zLyw/crnf9Oyi4phRg5AlTW1AoOLWo+cy7zkSVKAJi1GSSoiZEI1QG1t&#10;vVVVbHJli8eCFqkZul+asQDghJF279wh5RewttarWu9kl2vOvHvWskh0oXHy0YzWACWMEO05rY3X&#10;T5y0S1eu2pqIwIaebyEiEinCRdIU9f6QJlTpOudGR2YFTFesTySKs8onJwa1d9Jtj4gtDT26unut&#10;v2/E7rrrfvvoxz5tQ0NTVt/YbPsPHLSDh4866BGXx3tEyAqFTCvN4nzK4BY1HgHNW4FduXrd1gV2&#10;oawcgd2qjY3PaP3miMCm2lDviKUlpVl/p4j2sllt5Sb3zAyPjMj+rOp3ghq3cRGQCYZYAEntfJrv&#10;+ZXVmOY516pEHqbmZkUSpry+fV3PniSi097e5Yl54XC+vXP6vA30DNmVS1fstZdetquXLtmI9qWW&#10;kmWIqE2PzVhsFlCvEDkmIY0pzRRJigiQTycAOXHd3GtHyy3HiNfg1qFd3sTkiLvzOE2GmCoMk3gU&#10;rhrAZFSGu6go1+6+5w7r6WqVYZsQSONOW9MCPanFCptMd9cbKjnAgfD6mpuUEhGABpJS7YSU8Z1H&#10;jlpObqE99uh99udf+ysRg32uwEiyePTRRwXGVdayfYddvHjd0lMz7be/8CsyfimehZ2dmydDRmej&#10;qCe3cG8AMZ2mOLu2dlOVlM+QyEKm2HCJPfXkB2zL5kYZBikoAW//gJTumkntrAiAgs70cctF5iEO&#10;MghSQDQJKC/Ksb//X38jdZ9hnTeuW0gsfZUdKXCkiQYdftzgCLvoJDQ6PWmllWW2rWWHve/Bh6y0&#10;tMymJ2dssA+DFhKwLNn+ffukdAts+/Zme+GFF2U8l6XOdtqIgAbjSKw1I0yWpwBWn4NKxr1JYxTU&#10;LvFfTZT+9z+569tj+iJA3upToxjQ6/Lzs92VSjtLGiTgDiVhhd7MZI+SLUu5x7XrV9wtmx5MFfiu&#10;uOrAfZgtYOFz5iPzUtBaD2T6rOItkGqVmiZJjYYc6WkaVQFCXV2lvfrKi/bW2yft6ae/J8UzHXeT&#10;y7Ldde9ddmj/bVKNO0X6pkTYRmXcOE83UyCXqWcA6JKkXsN6Vto70h+5UIqszOOFxEc57YkM8KCI&#10;hR8koGdhvku8cUNAxCbdwZhyvAopupKiUisqKfEkRNQg40cZHd6AyQmyvGOWKjLHaUF08IJIBmCF&#10;WhhERDm7OV1/zhHwFWndE1dfEOAtAXpSkX4spAgOJyFRVoOCJyFteGJEYLRmD330o94pZ1nzmCKS&#10;RFw8v7BYqq3DP59EOfIG8AJRZ9+0tcndrklaTORLULJH0pbXv2tdEEiNzMc8gW2T1jcZwWTPRzgZ&#10;SyDHfjtw4FaBUkjvJ4CXqqbUbEkKmMxwEhaXtV7xRAGU5F7wnXWUxLrSoxOimJub0r0u6HmSPfdh&#10;fo6GMclSwFV+kltQ8/XmGyf9M65ea/X2ly+9dNwO337QXdKBYIrUabNdFDknr2GK4xplQ+hnXVaS&#10;7Q1cIL10i3vg4Ufs7vvu1zpJFzjf0JwsWU9PvyVpreFRa6irt3GNRWFOnjU2NopcdbpNwTbh/cKL&#10;FhaRYF6Xta7pWoZHh5azlMzhmt+ydZsnQnZ2desear3hUFd7p8hMp/V1DXqeCWSZGv2269dF0ESs&#10;8dqIBGtDarA2rLKsxrY177T2/iEbHpvy9ZmVlW0vvfBCApAT1829qms3HcNdRiec7FwtQvzSMnx0&#10;ulnQAqcTkTdr1wbg8PaCgmyBzJidOnXcLpx/286fP2MnT7whVRSREiF7dNrjWyRTLZOQYatutCgx&#10;yA3S4m/NGjZv1WekWNO2OhkFs0OH99nv/sGfCgA2tMGr4oYoSP2t2XZtbs7nrareJOOxZt/93r8I&#10;eKhFxaDL4OsTCsS8UXxLUuLp6ckyVhzoL2UlpbddCo7DLU6eOmWNDVutsKDE3jr1lsfIiV2RAIa6&#10;pJypUptS2GKf+thHrTBbJEPYe6+Iw/f/7d8sKKCg9SONEXCfUbZEEpcfz6eVuST1GsjMsJz8HKnu&#10;VU8Ga712wzo7Oz07tKyk1I02XoD6hjr7r//1lz0znLrP69ev+fgR16NpAa5ruihhRONtEAW+Msqo&#10;WzeUAiiMJwCK65Zsd9QR8TLmDZcw4IXxA4Qx/txnmpQJ80O8mMQa1BelJzwLn0v5CUYsS0qf2DFE&#10;B/VPG8ZwWIpuLX5MJESE92f8ObyB5i00byBpDMXK/XpS1Ni4AP+a3bjRbi++8rJVltdaQ32T3XP3&#10;/bqXDD9zdmo6fjIR3ZcghhBAEmZWtQ7J6ibjPiOstSDlNivlti4aEj8tKcVDBagg7psEJJQYvboJ&#10;wdC4gYNARkekqDWnQ1rjK1qP1MsTY+YgE+gNiWxlpSV+VnSaFJSmx3uGE3+nHzVJZWTVL2pcVwFM&#10;gWyFgLcov8AyZZjJ/ibrmCxmsqM5phAltkZC5Jtv2suvvGJ19ZstvzjPk5jOnDmt+4tprOLleBXl&#10;pfbVP/mqh1pGhoe19kOuIhl3GrIw77h7AU5U8513HvEYp1ij5nFOwHLDAQ+PCRnXNDiZoM1tMGxl&#10;FdUiOSJhS1q3gDrrSCBObgMuXwiXz5WQVLesdRL3orCrWDN0jwPoqSigpOzi+cvWer3VY/s0NyGW&#10;+9ijj9mWLZs11tna2xv2p1/9c/vLv/yaE8KsrIDdcstOu/vu26Vmh7V/ZsQrlkT4tL+zw7ZZIIun&#10;gHwIP0JR88L+oOManp+pSRG3OdrILkgIDMc/U/OCV4FYPZ8JcHOP42MitJp39gy19LjEQ6Gw1hmn&#10;vaX4uNIKmLj6yNCY5Uodry6txxub6LPoHz4hkkrLU7xMhHfo/01ew66de+zg7bfbpdbr1tPf5wSQ&#10;ffnMD3/4HxqQ2SuJ6yZfKMwFGbq19SX9ecaTGKhnJTuRpBfczXRggulOTdPf+oYUntTeWlQGtN8W&#10;o3P63RW7duWyK8BlGZN5KRfaOnKiD6UEbPBKqZ2nPvaktexqsdKKUu/6JKFjE9NRV5jEnv/pX/7Z&#10;2xf+3M/9jH3rn79llOSEpHxIZMnLCWkjpFhRca6MTIo+MyZgIgN5QUp30oZHevVvOWLoAo2lef05&#10;X8BfbaVl/z/23vtPzvu67z3bd3Zne++9YtE7QJBgE7u6qGZJLiq+Ksl1bhI7dhzDyXWNncT3ZTvX&#10;TXKTZMnqEkmJFSAIEL0D23uvs31m+/28z5Cv+w/AP3mHWu1id+Z5vs+3nPP5nEr3mVlH/jAR/Km0&#10;dysvLRbDk1K4fs0CCfHWWFtj0+Njlp4SsIvnztvmqldytDyx+HEx6tGRSWcbMDjKOm7qkBOxSaWo&#10;2Pgtv35WttiS2DRBY309XZozsY3FsOWIEa9JKPJvor/ffPNNze2qXblyxRUfh5uoUX5HkBFVtAiq&#10;gu3wewQlP8OgMFXymXdLWKJkEKb8DqHNe3kfgXcwMJgxOc1UHOL9mEYpgEK+Kz8TGENAGr5MhBX3&#10;RclT4YyfPb9b1wUgYCpEGHK/sOYQQYhFg1iBO3fueP4n5R4bGpq8AExaMEPKqMEDYMLhNfv+D1+0&#10;e/d6BNjSrLCw0rJyiyWYs21ZrPtOa5vNE7EukEHw08Lqko1Mj9jA+IBNzk9KIYph5heaLiPgI8Wz&#10;sGSxErbDo5M2q7G1dXTaa2+87oqJdDNAB4E9xSV52i/UsBZu0rh5FvyClBhFOQMwMPlTo5jgOHLf&#10;yYvG1xwv5oWFAvaIguQrRe8hwJH1qBB45Dn5mdQ8/r3/0EExsmQBkFfsXttd3+urAkv6iBTFut29&#10;e1dAaVmKu1R7Y8E+9rGPGWUwifJF+bKOAADGye9ZR6LhyXsvzMeHW6H9lG07xKhpKpEhJUxOOV2s&#10;SEcjxSkSWbMlAQKYMU1eYKCYiNkbXoJTJ5IzSQwE9yG/nbUmN5u/M4dYXKg6lkL+v/5N/272Z7VY&#10;6/jIqF+L5haMmzNPvMH83KS7KQry0+3osb32b77yOTt4uMUefeSI9gAR63RhWhBwGRNAGtC16ZpG&#10;VDPRzVHXDznARDXHxG7YQH+P5eZlaE02bWJsQM8WNt1S90XBJunZqU0Q5+VCYbKkIVIljTK35D1L&#10;/Ij1ttnM5LTYdp3lab5yBCxL8oudha8uhwWcVt16lSEQmkZQJdkJemHCTxe4pKJgWUWpmWTigYP7&#10;rFZgmhd94/+1v7YZ8r/Aq7Km8lQ4IuUpxkMe5JKUc0T/RoKQb0n5xfAShULYtBz6OAmeYh2asA4y&#10;9WLjJTiiEaaUKCwuLnUBBXsheR9ES0EGil+UFBaLMbXZG6fP2DPPvteyxFap2vTqq2/ZwNCA/ZdT&#10;vykkXoHksts3btrtW7fsjddet2NHj1m6FENodtju3L7mwnVVhxPGjPLn/bES4jRWD4UmJIC2bGJy&#10;2Hbuarb+gW5LkCLPFQN6+9xV70Tz+muvOdom8Km4SIpZzzXYP2DPPfOMVZYU2/z0tHXea7czr7yh&#10;MRfYl77wRTujMa9ziN3MiCk5zuKk3AU5TKLaYpLENDQ3aVnpVik2kS/2SyDIXGhWG5ea1xLkcZpj&#10;Pe+ZN8948AxCkAhbCqng9yNwCt8oDQIQzARzIawwSaOINdESpHBEBOiGM2m+g+Ix25GfiyJB8cCy&#10;CvPxTdOPOiLFWO0BZAQ0wc68oMnsvN+HFBhyiBfw6+r3pNkQ6Qyjo/ADEcy4B5b4u/6jAUJkhYAX&#10;ulfhPpDCXiaIb1kKclSgYtqLgIyOjtsygEwavKKq1oKBHLt1q906e3o9vQYWQ8ARjJK81xgxbuaA&#10;ghTJFMnQM0XEwEPLc7ao66yKgeFnTJQyIBo7g05Z2p+kGo2OjUpQJ2gvSAi3t3sbPyqhNdTX2eBA&#10;vy1J4bI/2JemexDZTiWmvXv2WJ3AWLLmeUDvw/LCPIof60vKWwqHiy5qvy1qvjMyszwSHnN9WWmZ&#10;B2Jxz6rqavv45z9vQkh24/ZtT03SxNgvf/GLUspFfta+993vWS6lGKVISFtiv+0/uN/N5L/zu7/j&#10;rJvqd0TfA0IZE+vB93Ip4n0aa3mZlIM0Dab7zrY2t2LBJsmV7+0flEIctKmZeR1fbQJ849p9qV6q&#10;tsjjBFA47BnWkYBDwJV0sivoiJQ/KT88N7+HIRPUSftFFPPK8qqAd6v+Hmu//Mu/7G06f/azF+30&#10;G6/Zn/zJH9vZN0+78gwIMGdmpdrIcLe1tNTZ66+/pPUSo4rVHvcUJAD7itVISQYFXgkum5kRs58E&#10;sM76fQsEqNOCCZrvZIFF6njHCHhT71oKU7IpU/KAoEHADamHWBuIdPdWpBvRUp4R7VnPhJCypshO&#10;VZlAYHqWwHeT1xjI0VoSkV5VXi59S9rchC2KlCQlxnr8S0ZmmoPl/MJ8MWoxfu23FQFGumcBrN96&#10;861tk/X26/6+KqqrTmGKhmkVCuVTXYs0DwQwpsFoU/0MCYRK271rp33+C78kBlRjN25edeGFSXRh&#10;jm5OAaHQek/jGBNrIfVI+sYPP1WEjhw6Yt/+1rc8FYm0imwpSCoy/f4f/g+7dOWyfeUrXxZzirOx&#10;sRGjCfzjjz9qH3jv++3MmbOWLIVz9OgB+4ev/5Wzcl6YSWEUKDLSPxC8BKVxiGA55BE2NjZIqQnB&#10;6z1E8gaS0u3b3/mehebn7Nd+/dfs05/6hNXU1Vt7e5vV19XZsYMH7cTxPVLCFTYv9sh1CUL62le/&#10;JiWQIhBOladVtypgMsNfNif2vS5gUlpZavnFBd4PlmIQTY07bLB3QAJk3bKlCJ9+8im9P8brIo9P&#10;TDhb/uIXv2TtHe3ONsgTJt8YJU1UM2ZclD5MFRZHIYv1tYi+1rRW0fxhzNDMA8IT4IOPnaIUMB7Y&#10;TkFentZH7EmMi5aX1IbGNAgr4vMmoQ3zIsgG5TgggT4xMeVCDGWN4kaYUfkKAbel/QBLAhxg2sSN&#10;gekcPzZaiYIKlBpFYJGWhvmbgivVEryLiyti9ak2Q+1iCdGJ6Sn3kwcz013J5Qo8ODNn70n5xWnN&#10;Y6QcwmKXEQStlEcoROu9FM9Vrampd0UPmJgX0+Sz1DimZjMMi3rWpQJXe/bstGvXruh5Qj4vMEAU&#10;DmZjTL34HQf6+lyJAyyxHPCdFDLygmHSC0tS5mKLm7p+spjTgpTllp6PaHtqr7NmlCW9dvGC/eyV&#10;lz2KOZ1IbYG+j37ik2Kry/bDH/zAI9Kffuope+Xll+3//m+/bQ3NTa6MKd/6w+99T/uASOKolQJ2&#10;jFmZYi7sj5LiYnvg+HFvxIEgnBgf8RriVGzDnVBZWW1DQ6NcTmuZIiCRonkJC6hQoCdapId2iTSc&#10;0KL5HnCFzHdXwOy5FD8rmN9JRdM29LX1VC4pumCKlJKnpSV7rekCrdnLL//McrIzrKg4XwoxIsCb&#10;7nEFQ8M9eo6wdffe0xwu6dwwZ9SaJu4gwZakRKemQ9bVM6AzPSXgmOBBo1hdcnIybHpCLDwQa+HF&#10;Gc0t0dU06cCUrblOT/NiHpiOqaBHjAu+d/zBpEUt699YZZb0xdnxegGSZwu6Pk1fFmbn7POf/ZwN&#10;9vV7P+2b167qfFRp/wLDUOorOoOY+AXKwDWaBwqUhHQWSY/s7enWNSN2cTuoa/t1v1+79u47hdkS&#10;JpCdg9k0LCWcJDYREfsNSECkCI3mGJWPEHp0J6qprNHG3bSrV65KWadaaXGZp2aQc4qZjM9VVlV7&#10;YA0eKaolwRqfffop++u/+Rv9Lt4FxekzMGOq5QTsfe9/TgozzstNkquIeQ7zdUBjuX3zlr355ms2&#10;LtaLn5R0DgQJaU4cwsX5Rc+LpuAGCB/f7qFDh9yknCWEO0jU98q63WnvttGJaT3zbjvx0IPOArOk&#10;wGdCMxp7jO5zU6BjvwRTkncBonIQZQ95BiKfYXJ0SMLESxBJktiuRIQzX1jQPIJb80dUL/61e3db&#10;bUvyLzczz3bsaBIY+IbnQQ+PDluz/j0q0HLz1k179tlnPGCF+UXBkZuJECCNBgGpoel6+M0QkGLk&#10;Eqq8DzMhDIr38h58u5JM1lBX65+DMSDkKVkI87p7757Y97TYTrSJBYKcecSETXETAvKwHKDACTaK&#10;tmWMsmMYWrzG4D5qzTHAgGAimAusC0XNi7KfCEKChigNiSKFYd++c0+Ai+A/2hmueZoPioCgLEzr&#10;k1LQwYxM9xPESmATCbyk+88KQCzp8wR95eWWWoX2nndbkpKglSdKlQAeShou6TnSxJRoJkKzBdr3&#10;9XR3eeRtU2O9DQlwoMSJ2MY/yxdzHhEIwHyan5frpmfmkcphdIYiCIyqaYxJkMR9sVGQJIUilst8&#10;0FEJ5dkqxkowFc8MO04RWH3k0Uf1NwpdjNnRI0f1/Ft24thRB41bAlQ8Bxaeb/zjP1i1zgj+WoIi&#10;GX+0IcSm1i/NFX5xcZGflWWxuB//6MfeUpBgRmp006Wota1T88V4w3rmJf0sUBETZ+RYY60i44DG&#10;GqwfYI9Nwzlmz/CTtpDn5VJ8RP+TDFj0XPVMKUCyAijDSXxBb1en1xb42l//jVXXVPrz0ChkUHu7&#10;oDBHCnHaDh/dr/kZdDdXRVm+bkV6Fn2Ko7aH9Mxo7WtAQ3t7n3V29Pg+jFaZEyjVwSE7IiAQm5QU&#10;IzCXaOsrMc7SWbciPfPmqtZJ+wM5wGMQF4CLCGsBLB7LwYLGzfNkaU8kaa/iljohYEMWSH1trd28&#10;flUAIGhUcMPdFUgh7Q8/O9Hh65Ib0QqEGBzGBdKHBE5pbYof/bWXX99WyNuv+/s6fuLkKa/LLBaL&#10;oES6Z4vBkpqRnBQUSCRxX0pwhQjNLTsgFgkrxjxJgYtxseGU5KD93Cc+YwMDY0L2OnAbcV4tqFcM&#10;kQYMe3fvdaH1m7/161ZYVOgKKyJhQ+H80AxdjoL2ta99zYOUmluaHYUjIIZHBu3kQw/ZpUuX/KBO&#10;h8a85CWmLQKykig8oe/TUzMSSoWuyGBypWXlYuCw/Xm7dfueM5X5pbDNL69ZSXmZrYp9jIyN2r3W&#10;VqtrbHSfLwE4+EXfOP26lGez+6q3tOXeviRQICF5684dK62o9M431FCeEtPFTAwjj02UwAgkWKp+&#10;llzQFMa6uVbk1YoLi+3Q/kNWXFJor7/xstdybmxq9GhgzNOPPPKod9mikhCs0lmpBDQIvIAgMykC&#10;fMKR8KLmPSABDDOWspPAJhgnerso4+EzVLz60Afer7ElefoXQp0SmDSBQOLCxDFD41YoKipxcEGP&#10;4syMbCnjRa3HrFhnvpsoCcDDz4ySroSRCBzBPlEq+FxhUCWlRc7gMOEVFORbe2eH1krAQUISdo0C&#10;Y42ZZxoTUD2MKkqY1klNoQjJ7IIEdXyi9fX363mTLUf3T5Vy3pIUXNfY4sX2UlMzbYPKWKnpmo9k&#10;Xw/2IMFzATFmGBIVyTDvhukeJKZFlDYlEkk3c5Om5g32D1vKy8/3tDaE/4LmHsDCupeT26t9SOlE&#10;ggv1qPr3umWQGwyQwS3B9YICS1qrZrHeJ558wsHTufPn3UKyoHEtSJlhCfj+D79vX//GNzQ/c1aQ&#10;nW05WelaO9CT1BIARd8nxsa8neUR7S388fjh8dmz7sRW0JIT9lonNkcxmDmtyXe+85133B5S9gK3&#10;nCUAVFhfotwCP+T6BgS0o6UxyVUPSLEFpIypVOWFRgB1+rz3Z9aqwszxyWazLtpPgMA9e3Zbi+aF&#10;fZSRlmXZUmy0TWR++vp6rVnr2rKzyQMrR0YHdTYCmtssu3LlnM5GUPei4cWqzlCiWO+Yzt6awMKi&#10;r+vI8JTmBWAz65Hz7EXBFN1rxT784fdqXPTrjtW+6BQJqNY9NyVXZjx4CwsFJnPGXqj5yZaC52dA&#10;BUF9WF9okQmQwc8eo2fNE3vft2+3NTc1OVDr7+/ROibrvlsC+4P6TMiCaQKweobUYKLH0pD2x57H&#10;MpEqIDgjdk0QH0Fu3/rGP28r5O3X/X394R//yalPferTYmg9UrAhR9yYqjPTxIhXtiwYSLepiTlt&#10;7Bw3MQ2NjLjQ/sH3vy8BiHnNrKqyzh5++DF76SevSrCKXa2LSUkKwErxWz7++BMSQmY3bl3WYR7z&#10;33EAu7r7xKyorZvoPkhqPH/6k5/QIYg4G7t3745Qb5yY+BVnfJgQqUWLko/ztKMYZ+V84f8kcpdt&#10;AosIR9ZtZGJSAmrDzc3rW/p9KsozwaOgac/IoR0Y6rdXXn1ZSH7a6zHfuHXda9X+6IUX7eLlSy4A&#10;KfDwoxdflADMEZrOlmAQC4Ibr0d0/SXLL8y1OL1vTXOHQiaamWjXjbVNO3bkmARhsv3v//1n+tuK&#10;B8vhEsAUSPBRNMhqXgpuQYI0ajakrSUpTMVSDgAQBHh1VaUAT6/712gtCEOGefGiCQHKCcULyz15&#10;4kGty7qXDMWsDMMiFYR61Hwi2u6OdKkVZ7YoKiLpUaT42viO+ZcqTghsAoY6OtrFOaIuiKNHj7oS&#10;hIGzLgA1DV1Cf07PFtEc5bmv2usVr214ChunNy5BymNySEyXghhJbh6mGQQmUGqbJwvYCStJ2NUK&#10;WBTouYICBlmaI/zTawI4W0bBDMAI90evoYR9wJoPBAQMk7rgNNin8EiuFAXvoQAEQWvk0dPHGhMo&#10;LBQQRgoYudk11ZVG68rBoUEpDSKCN32uvZWigANtLwP6PGAKIQ2IHRJoPPf2Oe3lHu2nJaMF6bTO&#10;B1YIcnGZGOq3E8U9NjIk8HXVI9uvXLlsr7/6qvu3v/3tb3vwHoF1uAcI7EM58m9cGx0dHfrdpN24&#10;fs0uXzhvl7UvWW/MsqT/SXUK0C34dwrMUAaUA0d0PIAIxV5UJJAl5Zidk+HmaVw9WMJQYGwj0qvw&#10;naMUJQTc2kAzEaqkPffsM3bo0GF78Scv2b07dx3M3b59K7q30lI9gh2lixuDLAdqqmdlp3Nlm5wa&#10;9blkH48ODbn/Pz09VyD7hpaMinb0gN40CrlQix43EXvj2tUL9vOf+YTdvXNd11m3hTntk8RMgZcp&#10;SxfjB4ghfygLmqf9RpEP2kwCnsmcIHXPz4SeBesAZXPzctIcINyjWQgNcAiyFGvPyc3Umd2SHMJd&#10;tGqLYdx2nEftqaQ4t4LQKWpdoK+ypkb7a86tca+9fHpbIW+/7u/rD//wf53CZFMhxPfMM0/ZH/zB&#10;79vO5hZXcOGlVSsrhhnRKm3V8vIKdeCXpMBeE2PDB7ciQRhj7e3dUtA/0flD0EV04LKssbFZCnnN&#10;zbYnHjyhw7ppZ86+ItlJSk9EwgvTZ8CFCIIbExkC+uQjJ3UgAxIOsfbt73zbrkkIEXA0Nj5q+fRd&#10;lvBAaHNAV8TgSEHCNJospYFpFCW1RbSlxgUgiOg9G1IlMTq8iVJcEzqEpFnQrQb/7fxcyH3jv/Ef&#10;fs3qmmp00Kf1fqlVCS1KHnZLYPYPD3hwEkIfn+PU1JgzVlKNOLRJASp0BSVspPAkCGElAIYEfSGY&#10;I5oz2IPEu75QpNHIUip0oSRJpSJAK5prTNR21Hc8SdMIKfNGsZBmseq7d266EiJ3GeZMaU2UIUyZ&#10;a8DoEOBDGvONGzfcF8rcIbi6urs1XtiTGOc7n4ONY1Hg3/Quxte2qjnDrIyNjjQUAJczFwn+iBQO&#10;9yXQBUWyIgVFfAACGgXCi5QlFD6hZ4wpIyvb74XgC68s2I6dDc5IUYiYbMm55T5YEsZHJ7QniBIP&#10;6n6Yt+M9Snh2ZtGj1LM0RoqeAFaaG5uc6WDepZMTACdVwEvowhUFeaVS1S6UqYjGs83THMKL21Cq&#10;k9ziRGfqgCBqFh8+fEgKjIYFc5rjNfdRohR5f5zukyil5eVK9f4MMV33t2pu6GLmrTY1NxSIoeY3&#10;gAeW3Kgxvu+97/Uc4drqKneFwHqJzmZdARdkE+zfv9+BC7XNsVihRLE6EHRHKhVmfcABY+P36+v4&#10;ynWWFsO6hlitADMFZqhyRUMKXlTeYkwwXVIAs9JTHLQ5I9ZeJiCK/YCLwgMKpYRhlICSmppqL7RD&#10;v2HADEGPpUWl7t6h3SZzTCwBMRrRqOgtfY+CZiq+EfgIuGdfUMwEVs885gloUVhjTaA9EMAKFa/9&#10;EhGAwzydorGtaw9GtDdWJHPmBSo7KQWuYVIdjyJFKOIEf2+CnhvrTUTjJEgOgJuVmaW1zfRYBvYp&#10;KVY0YAEo9Pe1+jkE3LAvGC+BmTqmOt8LNr8wZZPT43q+Sbd6FZcWWUlxiWeBjE/NWIbGXl1d63PC&#10;efnHv/vmtkLeft3f18Dg2Km0jHTbt3uXNm28feTDH7SfvviSBH+cWHKWm56fffq99uQTT9uFK1c9&#10;+IJ606DqZ595xt7//g/YzNSsDuGm7dt7UMIF32CCM4ZDhw/bv/23/9Y++9nPSvDFiemMSXnFuwlz&#10;TQy6qKhMh2JTypZuRYle/OErX/yi0P60Xb95zVp2tuiQpQmZbnilpdyCQkvPzBbDynf/Z35uoVFP&#10;mTZ/3jmHkotSaGFP+6DCVJwr5lix9mBGtqXowI6IgeCro2tNZUW5s6njx45ZjX5HyUh8rIxjXix1&#10;QkwoUcJ3Uu/Bx75X4xke7JeCoHqUhJDUDooVBQsjCUgoYzLEHI96wryMX4zqWrB+iSoJIFK1MM+J&#10;SUigU3XL28dJIKbpWVFUsQImPDcmeIKQqBt8+/YNC0q5k47i3YCkqOmkRO5pdk6uK5SK8kpX8ON6&#10;RkyMVRXkbse6n21CAou616RpkZfppFJfsGPMxVgdEO4oUYAWpl0eCysEvjlyYDEDY5aG7fUP9Bk+&#10;1ty8HFe40TSpaHMEfqY1JtcvEIgiEpoCIWXlhZqHFTdJEieAjw9m9t6nn/VUH/r3FuQW2IZAlJZc&#10;cyQGJGEdL2GcIVYUmhr3z+HOWJRiIqq6srzMcrIybU2AiXaIsF5ujFmRTYriYg5SxbYzdQ3KcRJB&#10;y14fEzPGzE86FyUX9x/YZxPjY97RBx85RVKyyTPW+dAWc+vKVlyMgGmuR3iHxNJoIlJG0wEpkojW&#10;k/iGickpXx+A2ec/9wXvrU2ed4L2F13AsMZgJEZ54Vu+dPmyHX/gAZ2rVo8Wp2gM607OOOMHuMHW&#10;8f+iAJnbxKSAWww8nkKikWpgoncCESn6e6r761GGTEdySpKlpSY7Qyb63k3mmhPWGTBJahtrgaJj&#10;L7L3NnVfQA2Ba/iSSZ0jsAx3FdYQiocAJjCbw+4B0Ch/npsofUAa1hrqEaSmpDnQyxRQLy6q1F6P&#10;09wEdY11o3Tt1la81pK2kZt+NgikI7obszJR7Mwf+coUkBkbnfI1xBytreZWGfang1rtedaawEaQ&#10;K24bmkgAIjYFtNIzk3QepzWuJC+6g4UMJp2ZmS45ku2phMG0gLuXmnY02a6de0RUKh3gdHf3O9Cn&#10;Zj5uE/bZ3/zl320r5O3X/X39z//1J6cefeykvXH6Vfv+D75jg0OUxev3g4R/uLioxI4ffUDCqs7u&#10;tA36Yf/qV/+nffpTH7fc/EIbEHK+cPGiZWVk2qc/80t24cJFHSopKjdNpWljN4p5P23/+PWv6d+Y&#10;GyWIJN2KC0ttZ8s+KxBjoPZsS0uL/fmf/Yn97NWXpYyvSrH32fUb0e8EZ5EPevPWHR2uWR1gTNUo&#10;rSzLFQrmIKKQCcAKi6GNjk9ZSCwiJj5JgpRygPFiMGmuHCnA3y3Ej3luaW7eWpqbPRf55Vdf1N/n&#10;PLAnUeDgc7/4BRubGbdPfubTNjpBSdFBa66vtYmRERduBAbBAhCcmCZhUPESkkuRsM1K2WMShIkQ&#10;HERaGf4oDjsKnOhWPjcmdohQQCkiGDzSGgXijDROwoQAsZCEyZYLQgpHYP5DIjY2NFtdQ737b2Gk&#10;XOsrX/6KlINYVlub5mPVczqHhobc7E9aDvV+KdqCIOaa0eIg8S7MEGT4IAFIKGYEvVexYu4l8BCy&#10;ROOjjIiUHx0ZdXZKwQV84USz8oXJFsZGLi7PQKN/agln5WZIGYc1b3FGRTRMos9/6Hlrqmu0orxC&#10;S05IthPHHrD01Ey7cuW6mxOpSkWnIQAE7JwAvLWVZR8HAVtzUmyTE+OWqDWurqz0DkwUeCAiGEZG&#10;gBJggeI2CNAMCVJtPl1TTDa85OPGj11aVhzNC9a/e/t6tQ/mpYx5tmQJ6ywvWoI7Yk0KFAuIt9qU&#10;EndBL8XK3KDIonMoACGAMzwybKf+y29ZqdhtssAGxSdgZaR20diDSHHmge/8u1n7/5LOUVCgkXQq&#10;KrehJCcF/ggeI/qccRcWFRiNWaBtKArtJK0fOcRYHcg5xmWDOZ91w1evfRcMaK1iBT6n9Tkqra1r&#10;/iJ+hrxzmb57xoLODsr/wePH7ZFHHtZUbYq10yBmyfdBd1e75iVOezus+826L5nCKyhR9ht16CfF&#10;PgkA4+8jw7RrjDbHWJhb1q21Buk5mt+IxpiuPSu2HSIAkuYq7ONoC9AYjQVwMDctVq39xD6Ii5ES&#10;XTHtuwmBhGTfs+zfqYkpKy2p0PWwZgS13+jNjvk5XgpYYH5zTSRiS+tAGiL5w0uWKQABaB8bHRc4&#10;2HKwTTez0fERyYpN38N0/KLO90pE6zytZ5EsxCmCRYQgMuJW/vmfvr+tkLdf9/d14qEHTmFGrKou&#10;E6Pda3/7d38jwZdu0zpssArMl6+/9rp97W+/ZVOheWvauUMbPU/M91fsJy/80EJz0eCkI0ePem1a&#10;KiVRdSozi+CbBHvwof32D//49zqowxZI2pCCkVCQEsj2msJRny9+HxTLa6dft5nZGesf7LW7d+7o&#10;70KsEobdPV02J+GKkIM14MND0bzr48RvCQhAMXtTeAlmAnDyi0ssTUwGUzLRoZI6Vl5UbENS8mQ1&#10;NNbU2IG9uy0g5lNRUuKM9l7rXWtvb7V//t53/J7f/d53LUVKZWp83NbFCiILs1am6wYkABBq3v1H&#10;hxdBCjNe1T0wb2OaTg4AQPS4tiaBQTANlZBc/rmgQdnCaGETdJJ53/vebxUVFd4gAAVLji5/o34z&#10;lYj0Mffvo/CoTkU1LBpV6NFd0e/ft9+/n3/rvLO3tJSgm6QxWWO6oz61dJMEbERXivE54XqYcwPJ&#10;QRfAABv+jiKjBSfKhe+Md0xgxJWsfqaxA8KTXG6eB0EOi2ItYX80DUARUUUMhYyJdGhowM2Xcc54&#10;M21HfbPVV9VaX2evzc/MWVV5lfuluzs6PJ4BHyQlEvE511ZR13xe7IRex0E3Y1LdagrFJSUYq/Gy&#10;h7gPJk9qFXtwj/YIZSsBJZuwfglZlPG4PodyKS4pciVX31Dr/Y/JCcckjlk5RQKe5yNUKIy/XEo5&#10;Xqx3Y2NVW1iKTz9TdpLSnlg48NNT5nQ1vObM/9lnn7NNsTkKc6zqnnfb72lv97lJmuDFKrGvOYHA&#10;2xRV6e/VXua4xTjrm5BiSw5QBzxDY8l3IIVvFsWDX5j3ELRI0wn+jfIQTI0+89KCvxdFnEXlNM0j&#10;+bXxAsP8G/M3biLPN/d9Eav1yxDYytfzJtgv/PxnPFKduQKkVmtP0lCGQhm8ly+yJnLz8z06ni5R&#10;lKRMSk7RHlgwcsxJc5ufX9a5ZMMLvK7RBpJUStN+htVS5nRen41o7OauMC2hnxHWD1BEm0cN3V0/&#10;EbFp6XybosxtfhFH2crLym18YtJ2NO9wkIR1C6sDoJXuTCtrYZsOTQooLnmAGe4I3D3p6dkCVMQv&#10;RPSd4jqsa7I989wzHhDKtcbHJkU2Rm1kfNrHuby85il8sH72cHd3j73xytlthbz9ur+vxh21p67d&#10;uGSXr5yzb3zzH4RWN210eMCVBQEwMzpwa0KTZWIgKzoE5y9esLuttzyyEjPP9MyEHwDyOCnkASrH&#10;rzgo4Tu/OGt/+dW/0WaPsc9//tNeyQelkp9HjeJiCVudt81oGzZ8jxSgJ/1kdHTIcvOyRQI2vRsR&#10;qDROAol8VUkdVxz40SizyCGGLSHIuAbm42SxzUIxxRKxkzQxdyprwRzWl8I2JAYUgwSQZHj+gx+0&#10;oZ4eKeNiq6+tlmJOFFPfYeffviDhkqj7SqESzCOhXi7BXSrFIrEu4YBfcl4/Y+KibaAEroDBkoQh&#10;Ea0oY3KJA9Q7lsCmBicMBCYLswG9Y4EAWOD34pAzfoLBDhw44MFcFIagTjbCE3ZCOpg3l9dckK8M&#10;kw7Nzmsutmznrp124sSD9tKLP3Vh2d3RpbmIWLS7U4qvM92Q9DhuvmQSUerkHxPYxc8VUoYoZgKF&#10;UOL4cPFnszbkE+NDhnVyX9JOGB8sDKUEaII5syawMwLVpiQcsaagmBHy5MHC5BbFlOj0VV5UZlcu&#10;XLXGuiabm5q1xNh4Md8lW5FwDwv4wMrw71NlLSM9Vayx0K5fvaLPpjgYotAHFopsrW+S5mRCTA1f&#10;8ujQiJglKVwJXogGXy4paDDxLa17kvaRNKyUFiw43stzwhoR5JiLsWzgUyVanX0H4CFaGisN1g8Y&#10;GFYd6jrTm9qj29c0b7o3ghpF19ra6sVsAI21VdWuxENa68ycLI+FoAUg88hcES3tsRh6eVUwXY99&#10;TIUoykDia969e4+WbMtdKjTKJ/eYntgwYmI5CHSjvzBnIZpWpBdsnugJKWF2JBahGLF6/Lh0g0Jh&#10;Y2LGF4uVg9rgsE6qXt27e8ddEy++8KI9cOK4mPWsnmXQ8gtyNVb6f4fdolNBQQ0BD5jxhBTX+973&#10;Af1b+1kMlij9PJ3zwoJSrV+27hHU+UrVHlmyaSnkebHk+QV6LyfpK95BNGASqwtNUujwVFJUpOeI&#10;c8sGJnqCRakTnikgwTlHMdPe9eiRI7pvqkDipCXiktGZZa5A3fiz4wS8gukpOlfFrlRtUyxfrD0+&#10;Nlo4hQBUrFIAH/Yu5W4HB4alwGONOvpJiXqW/AJ3ZdCwpK+3z4aHR+zmtdZthbz9ur+vfYd2nCIJ&#10;PiaWOrKbYrZpOkS5nuZC4MKjjzxi46Pj1tXTZ8liQQ07mq2kOF8INKSDF2OkDhA0woGGKaMAEDqN&#10;TXUSOHHa6BtiH9VWUpJnF8+fcWEbE5Mo4SDEL71IahF1ifGRURiE9BOLoeRjSAd23oMzKiorbGhw&#10;2NEsigZzL/ck4hjTInCZ4BdMiCsSdGlS3DlC7zFSfDBmqkAhrPPT0m1NB31JwuzJRx61ZCmvJd1j&#10;anxEfyf/kv6u8V5lCTNyoZgwJlckXFBM9uCeFmn/NYGPDjfL4RNDiYoDOdJHGVPJBw+yzrcEJD5V&#10;qpiR+xpvgaRUq6uttbr6Ohd4HR2djsZhYQQFHTh4wH2WMA5M5Bx+/MzRYJ55CSqYLIw66KZUmD8B&#10;WcwRrI68cNgqSgnhiq+WCNMUCd20DLGN2A034/Fs/B0liwJ2hVxR5cKdxvkoaf6G9QGWS2AaCoT2&#10;jihBxu7mV00MpnTuQcAY5tqMrEw3ZWLKhbF6hLJk43RoVkx206oqaywsZjI3vWDJ8UlWWlCsn2fd&#10;r78uANLb2y12MqL9NeuVwIiOnRwftM7Odj3bls8LFoMg0bi679LigsYd9khyeksTG0CDEBh7Q22D&#10;gw7mi+YiKHsKTwAgAH+ANHzcPAN7DcZJ1DWKECDCwKentadW17zyGsUstPG80cHefXv8fdTfZn3Y&#10;M8wZpvzsrBwHMVXllVIqJZagOeyUkp7Wniboq6mh0U2juAJOnz7t6417gnvs2r3bASD57gQqMZeo&#10;1OGRIT1LvJ8LxkT9dcAdyhgLCPuA4CoAEqAWBU4GAOwQpUxhGSLaUaY5ApYU58GihCIvKi7W2kYs&#10;L4dxR83d+IVZE4AH1eoAK9o12nPaxzrjgMWSkjLtGwqSjNjI6Jjl5ORrrKTfkTYW0X01x9SAX8UK&#10;IzAgpTo7u6hzm+pgMhyWAMCdIOAHmiB3GDM67gUKeLCmuCvycgp0z1RdQ/tS713T9XleTaI+L6Zc&#10;XqE5FBiT3CHSm9x49jqgg72XIDmE5QSrUnoGUfsUyGH+EjQO6vRHfdLEY1DUZWKC+SXfOUfgziw0&#10;Q1W/JB39Fa0T2QybXijp9Ze3GfL26z6/6hsqTmXnZtr0FCXkSv3wEvGKKawgr8D9lkSpSqzamgQ5&#10;BTi+8PnPWnv7XTd/0uaNJglzEmigSKoqoSx6+/vcXEkt3hUdlnPn3jLyHz0gRQfSpJRJc9mSgItI&#10;4CGgCAoiYIzoV5RRET1R9cLXU1hc5AqPE0YAE6ZTfHYcNA4KvYeJiqYPcZ7YRY4Y2yoRmzBMIWbq&#10;D69ICMxJmJPKUVZUaJTdZFOB9Mm7xm918fJVF1Q68QIIyQ4WMCcjIJbfidYdFSPAJJkmlstzk0aS&#10;oGvGiHxRSIKKSPqYBAdVs2KkuNM1JznW0rxbAOc9dvjQMZ8r97dLMWZKEFaJSdH4fGR41BkwoIO0&#10;HZpPEPAEo6ZwC/7MdT0XmhcFiK9uWowJkLAqoT4jIT6jtSwvK7E8CV6EM+/DXJ2aliKQFHCWgrkO&#10;/zGFE2gKkJuT5yZTkD+pTzC1zfVVrVm8hLmuIUGO3wyAgJKhdCasn968WEWmxR4IIkK4E0AWLYkp&#10;YRigPnSiK/0kMafpiWnvrpMg1ppHe0DNMVWXrl2/amfeeMM6u9tdWRIBSxW0LYGzjS2a5md4fjH9&#10;qePe8f9jqSA9jjGNjeLbT7EsjQc/OutKkQ/QFM9PYw9qLo8MD7uPcEN/mdD8BjXO+MSAdwPa0nzM&#10;6x4wYoAWbA1Gip8VJRwWKJmTsswXIMnV2C9fvmLtbVRaCxiNCNrbOt3NA9Oi93VZablV1TVY6627&#10;Xrt9TPNCytPres4ffP+Hnn8e0hjWpGgAlwHt+4MH9nlpVy/fqS/AB5H/q9T2HhuwhWUxYylW/K0E&#10;XAHGWCvOC4qMs7Cic+e5BZobFJaDJc1RcVGOxcdt2eGjh7xHeJyAYkNjne3Zs8uBLgGGlZXlAkPz&#10;DgBxRwEmsfiw57DWYDXKyszVtePF3nPcQnPnzj1nt5xdwBn3pUbBqsAHoHRzPaI9si5Q3S7FGbLq&#10;uiqtL2OK+tWpdw9QStTYbCvaTpLSmYAtTP6B5FS9hwIurD/AYsktRqTqcVZh13fu3fZ5wGe8KWJB&#10;qlJYz0ykOVUE13UdQE9hPqVg9XuBBSwUM4BvjREgs6RxrK9RmW5c4J4iJjRjoV3ojGVmZ1i55gYz&#10;+d69e+2JR5+wP/rD/2dbIW+/7u/rgQeOnhoR+6SsYIaECC3pqM4EKl0VUyKNgOCYYQk8CrbDNM+c&#10;fs0Fcb6U2oAEOIXsU9MyhUrFBHUgn//Yx6V8Wmx8eNxmp0L2O7/9e5afX2IDQtFrW3ESFQnus4mV&#10;oONgY1KCJWJmJOCEgKIEIWsQMxGNHHaiG1FIklLO8GDL+O1go5gCKayxJgFWLfaZJARPAE4Elqj3&#10;0llmQwqlt/WuJUlAEyVNUNFgf78L0rLSSuvq6rWu7n4p22kJ5gSbFXMkEIy+uvEaiwd46LBuCaHT&#10;bD5JihEQkSgGtyEWHIksSEduSKjE6LDHiuQLCOhZKZoiLm+/+qu/abta9mv8BLCkSOCn2CuvvGGT&#10;EsgNDc1SwEk+p6Rq9Eo5XL54ySOqmROK+NO0Po5uT/qCVcN0MMXmSjDRQH1NDCdWCrFCoOq//fZv&#10;2RuvvSzB0SKFOythu6Bn2tS1kt1ftxohFWVDgm3FzYCx+NMWwvbQgw95jib1lumclSlWvbA4LSGM&#10;X3neLQIEtJArC1slv5froyQIhGNcMPCxqQnLLcgTQElwhTwlRpcopZcuZbUsIQpbJWXF/c9SGGfO&#10;nBYD0srohA8OD1iuFOnkzJTYa75WN1p9jJZ7QV1rheheBKhAAFYNvlDS5BujdMtLi2xudsbKygXm&#10;9Mz4DktLC41iLhQJIRKaRgtTM/NSSAHtlUyBgAHLzC20Zc3J2LjGqt+z3wiawjROykxeYZHNao5i&#10;BCrGBSquXb3pfnpyYumrfO9WqwAQVce2LCVA9bd5u3n7rt24edP6+gdseIzORVKiWiuixgPa+1Nj&#10;Y5ahvZqgPVlXVWE7GuoFNPD1alevicnrefMElgNJsdbd3Sawu6CzgWVC+05jwpxN9y9iNogIx3dM&#10;AQvMtpjYV6SUiGsgMpz0noyMBAHBNH1l2s5dO6y9s9X2H9gr1hkjpT/pvnX849S8Di1MW15BrqVl&#10;B62zt9PlwNHDD1h2Zr4UZqq7mq5fv2Vvnj2nPbCgs0jBmlXr1DWPHN6rvSKWvrVsk2M9VlGWq32Z&#10;ackZy3b11hv267/xH8Sq+62/r9/BalpqQPOyJjCzZTnZiTqPWfo51oPqdjTt0F7dlFJOsjWdsaX5&#10;ac8IQKEDYFGqKQB0PffKetgmZ+nvrb0hkEOtg+zsPIGBgNZo0XsbT09MWmGegNoWaW1maRrnwGC/&#10;9i5yJcbPBKl2BCU2tzTYe548aTv21rilz3uvr8VaUV6J5Us+/t7v/fG2Qt5+3d/X//7zPz1VXV1h&#10;F95+25FnaVmppUsJEqBRXVljly5dtls3b0u47xezIveWFJF5Ca+wKysCqogO9lScAP7KWPvQBz5g&#10;e3c2Ce0ftiYxhJqKaq+KdO3OLa0izFMCLy1NQpj+t7GOvDGJfu4Xft5q6xvshRde9MAmzEjXr193&#10;X/YPf/RjD7rp7OhwMx4mavIcMU26n5DriOFh9iOyFH8cQgnWRoRuX1enrUtgbUlIzYt1AjJmxS5h&#10;hZRwHBKw4OdJKY8YKUEsApTLJHoarYEghwKv61lXHN2vSLmtSV1IeAoYbEoYBaSUqBWMsAVxLyws&#10;698E4Cy58Lhx466bgwvFMNfWN+3tC2+74K+rq9N7Fz1iHd893Z5gRvjFyAvFIgDjZM4J4CHtA8sA&#10;Co3erd6th0Aj/Q5mSR/ogf4+3QPhQrtBxrouVoVvFR8saRt6RtopCnxBuDHJwWTxA8OGMUcTmFda&#10;WiymE32OlEC6vkuW6X74JSkxCRPB3QATJWKcgC7AUYYYZJLWgaAwlMKGAE2qQEd9TZ0tit2ydsMD&#10;gz5PBw7tk2I4oH2R6E1GCGZa0djxr3u0uv7DIhLt7COlIcDG/ckTpnQrwpo1YJ42QBxS4AQUFlGW&#10;U4yJyN/u7i4rJhhP852cKpAksLCiNaDPc6JAE128GCumUQAfe3xyYlSKe1JztCygNma37rXb8MiY&#10;A0RSrmD56breDe3RpAR9VkwZMyumUUl4jSlaqQz/MvuQgD2YLWPGNaIbuZ+8SIz7kOaAZ+LfAArM&#10;6LC9nu5ON1fDWtMyaVtINzGB4fwCjwzHnYBpGx8vrJ4XQJUzgbuANWA8+WKcBXmp2soreq8Aghg7&#10;hW8GBvrs5q1bNq7no580lpmFMPEZy1Lwi1rLkJF3jL+8416PlBJxEQnW09trV65e9/gReonjVtq7&#10;Z6eA3LKNjAzoOUM6dxRoSbXc3AzLykm26YVeKyrN8TTJjo5egVUKdaQIvNLlKdmamiqtpITexNlS&#10;pJlSvJnuJ54NLWpeiKyf0zUXtf9iBNDWBUTWPLBsz/79tnvvLhseH9ZOAawDnleMfH5K65JOlyaQ&#10;tDA7b83NDZrbgPZBghRuk8eqhGbnBEhmbW4+4mccs3hNfb0+vylgMmn32q/reRY0f+U6KzECpwQN&#10;ztjf/u3XtxXy9uv+vv6fP/3jUwWF+fbjF34sJYypeEYot0cIUUz3+Y/rYAr1dvXogNNVKNn9bKSk&#10;hFfEWCQ08ClSNhAfJibfB44dsYN7drufJSiUWZBPbeB1C4WmbFzMiablRE1iAiZl4u3z551B4G8k&#10;AAvT7DPPPWsvvfSiXbhwwasFEV1NZGqGkDFVnbYk3MnJTUnUzxKeBM6Ik+qwbFl+Xr7ek+LsmvQJ&#10;AkSmJ6akkLssHgUSieiQrjj7RKCTH0pf1fyCAlc01EdOlIAn4CVVig3mxxemZcx1OvGuTKiEhUUQ&#10;kymMGGChfzqweDd9aVSsiGui7IiarqqsdkFZUlLic/jiCz+xlh0t9sR7HpdQvyHhRrN5DvukB6sg&#10;3FMlqLAaoIwlhwSIMOtREYlG/lKiYpoxAgVe/EFKLBxe9LxRDUnCdNaBCuBFIzWaO6ysbnoADoX8&#10;4yVcU1MoA5nhwGCwT+xUwtsL8wvEEDuA6ZWI5bSgGE6SAJTuR/6pBwxpPLBSgmhguhQlQfGjjMjB&#10;xUQ4JxDHHxMFAJZDC3qATQ9M8zQpPeNjjz0mRZ9qVdWV/lxXr111BYa7g/vMCzih/pl46Vm/NmMg&#10;qAdw40Vl9DsUKcFxKA/eRtQyEfsUf8G/yf20MO57JTIXs/3g8LCU2ZT2cbqDCUAQpn0ACdHIxToX&#10;hUX51ijmmpaOyyDfSopLPeq4vLTUaiqjlb3G6SmteR4eGnYzMrWTFzX3gFcUMb8j7WxBgJBIbFw6&#10;I1Iei8tilmJqVLvi3uMT2i+xgh+ay1kpgEHt+5CeJ1X7E8VB44ayshLLyczxsxYjlspeBqD5mdL5&#10;gCljqQDkMkfRGAXAhthgKnWtKXO64ArI8+d1TohCz8rK9rnlHCfEam/p7LKH8cnTj7kor1jvI20t&#10;2c881cw4l1m52fbwww/bU08/YXU1NTrHiXb1yiWdEUptBu2hB09YieaKLIOxyRGrb2jUPE1LHoRt&#10;bSVW8qGElZWCTNZn49zFAvhiz2ys0QM6U0SBdDxS9dbcRcYWSxaYJ1qauWT/hWanpYTD2g9Ltizw&#10;gszhXAOcOEeHDx60B08+4AB6MbxgGTmZ7s9vpPTpM8/a3dYO7R2sXAlal2UvCgKghXV39XRZeGnF&#10;ersHbWpixmsZDAhMnn5ju9vT9us+v5pbGk4RhAX7zJBC5FAS9MLmPH36rJ0797YrFAI28G/OCWXm&#10;SXnt3LXL6CBE4j1CgYAoKhh96uc+aSkIAElrIpJJSdlcW7VXXnvVWjvb3LcL2zovRn758lVbXYWh&#10;bVinGMx3v/tdu337tv3pn/2po3MCyyi5RwSvV+KR4kgUw66rrXsnEKjSBSMVh2DRsLqgWDrvQbij&#10;jBclfGYFMpYlWOgSw1gR7vi29bCuRPFVFQnlB3WAiXx2X3RStEcwJjFyRYnCJa0ENogyxo8JY4Mt&#10;oAz5QqgjAFDeABgCXxAu5EoTXPTgiRNeuxo/29WrV/yZEPywptY22HM0n5e6xyhyGCos0RUgLFSM&#10;DJMxipC60phqqYBGMB4BdgT9pKWlSNlPe7QtvmiUFUE/Kyv4pQMaF8Uk1t0sSwP/rc1YsaMJD5oj&#10;yKi0pMzZCT5lfMmkxlC1Kzk51ajeRsEYL26yvqafo/2XGRCBVQh/FDKRt4AicjypnublLsU8ksVC&#10;CagD0GD2xnfY1NQkIEJDfVJmZjUv1/2+Ee0Z/IP4Q2HMBEwR4ENaD4CH4BzmlQC+irIK271vn9VU&#10;17wzb5mewrNXvyOAjmhpxtRQ36D5iPNYCGIdYEa6sGVkRXtF42tGIbG+O3fusIa6GilasWApTIT0&#10;cjgaNEXEdJzmPVX74uLb56ystNhmpFBLi4u1/nFigFMOPGtraq0wP9dBAgqSWu2kL1FMg4hdOquR&#10;F58qJdkrpgqoITZ6QfthYHDQFfKaQCTBRvj/G5tqnU0TfEeLRoK75gWsOE/kvANYGR97DlBCVL77&#10;aTV2GjtgFqaTEnuRfU4QCC4R9ghAEcDDGrLVkgV2UXTMG2ldJUWl9ujJx73yW75ANmlbZDE4UMjO&#10;EuhL0hyua13SvQQuDLu4qMBr0VM8ZnpmUs9uWpsc27PrqGVnFUnBDXvXLqxc+OvnpFQJyAKEAQLH&#10;Rib1bLhn1nXtGLdWcMbSM3Kk2HdYbV2D16yPpoGF3ORO1ke8rgEZYO1QGviQKbpT3VAt2ZVn1+/e&#10;8Gp9VP4DjBXllXoQ6Pnzl7yJCHIhoM9TMRAwHhGQwpKE6wm/OfNFPMXFt69uK+Tt1/19pWYGTlEM&#10;AfOWK1wJAzZwMD3TBgdGnD1RMpPUhEQpWiJKidJEqNCBhZqwmIQxLU5NjtnE2IhdvPiWtUvBvPjj&#10;H9pPX3rB+nq7PJeYaGfMY3du3XH0nZaa7goOcyaMN1sCFkGBckRp4qN+3/vfZ2+df8tys/MsKKXw&#10;qU9+2l575XUh63xbkSIGiWPCnBALIqVDD+JClQAXmgiQq0pVJwK5JsfHXZiihInmxC+WKvABQzl2&#10;7JhNTOrvYlX4rhBMaVKGCFCEG+ONfl/z8eJzgulxLYKbOMSY0WCGK1JCMKPszGxXHhxgBNzJkw+7&#10;skOhtrW1uzkeIYw5/938ST6HcEQJE/GKgOUleY601PvgNLq3FLBImQtB8pxjYzYkbDO9AcFMaMpN&#10;bOTRLi2FtWabYkSUXAyLJYrh6joxUrI8ByVIvWOOHoGOXl6EYkEsQ3NLr1iUI8qSgixeO1lCGuVF&#10;RL1+8Lkm3YdoY8ALDDQxSWxHrBczMM+PCThewr84v0BKq8QBCGCHGt8EOdFvlxKapBiNaw0wm/K4&#10;HgmunzM1j+zJ8vIKjSPkEc1BMXf2C8CRQDTSgMgNJciOexIB3dre7g0r6PZVUFTsCuyuV8MatzHY&#10;qOayTNekhSP1jwlGyhIIYu/ARGFYWC1giHSrwurCmoc1/hSty2B/j/cjbqqrcyUAK/NAuuQkoJuD&#10;GawVw2KTVF8jyIhI61Boxq87Mjyoe6T52mNm5mz16poTUu6b0o4U1+FZ+C89QyxarHpmasJLWQJk&#10;qWpWmFegfSZAoY3BWhF/wf7h74AAHpI60fQLX18nWjjGFXwU7ESbyZCShOuJdWIvE0nM/vEmHJi7&#10;BW4aG5u0VwGd+Kuj4Ihe1VTsIuCL7meccVw2FPOhjSo51BmZOkNaQ1xQdOQigLC2pkXzVGKdHQMC&#10;ZqRCxup+81ZYkm9UkpsW2MA9NjMTZcML2rdYdLDOYaXLzy/zGgNJyUEBQM5etJgHpTZx0dTUlGs9&#10;cz3AEWsHgWMEnPUPD9mGwCuWiZ17dlmlAD1VAuMk1zA8vfTSqzp/prFhZUty6x7BacwhpTvzi0os&#10;v7DY9z976vqVW9sKeft1f1979u8+BUPB5EoXoGIxTrrsUGN2XBuadJ5lKZgysZC83FyPvkSA3713&#10;xwYlUKhERSI/VZNIU5mUQC3TdaiqFNbGJ8J6eGhA7GDdTYQEWSEIQe/4jwhiohgAjBUfJocXAYRy&#10;amiMVvlqkxANTYesuKDIXn3lNSkq8mLjbGqC/Mdx+/M//zP7wQ9+oIMjIS6BQEEBBBzCg8hczJqw&#10;GUr/0XQA9kQAFewTFI2CxHTd3dOtA77mFgIiS3PEbgAhjJ1DSPQ3whPfKUIb5oCQ4vMoUJQrbIT2&#10;bwS64N8j0po0DZTUnj17LSc7265cvWY//OEPnYnBFAcG+5xpwtAwByJICZriGZkPjx6VcooVxYBp&#10;EtRDHeitTSo1SWJJKeMIxndcWhrtcEQAUXpGtjNUFHl4WQgfdijmznoTPYwShhZhAub+u3fv9Htj&#10;kaBQhG4jwTjvbf/0aG7iJF0GMzWVqYgMxj8JeycinCYXPDPdwgggI+gJwU8BksOHD9vqOyln/nx6&#10;JqwJXB8QQM6u55VLMpLDzf5wkyssjufW7xg3pVyJmCXthBafKBFYOR2RysTYsG6wl/hOZyGKpxCQ&#10;R5R2jd6PACdYi5mKUwsAAP/0SURBVD0NWyO9h/xwonyXCE7TM1Ehi7V5d52xNNCBKVEAg25SWIJQ&#10;vm+fe8uKCUAbH7NCKWJS4yrKirXXUjz6fRkTtZQ3ZVZxU2BpIa2PSmNEhiclxtmB/Xv9PtNStCNi&#10;xORuA9CCacRXxDtgBLxQe5tc7IL8HO3BTS8lit8atw8Apb9vwPcqLg/PbFiJVmPDtYFLICWVcWOy&#10;TvKYBaxbQQEGAAZACtcP7BM/uPvktd9ZGz4PKIQVE9RH5yR3JSzNWVt7q+81bS8dvU2to8YSmtTv&#10;Jp2x0pN6ScqQcQFuAZh1tU0WF5Oi/VWo6+XatWs3NS6BsxR6ctPsIxwFMLH0rZY80JzTCpaGHeyv&#10;pJSgrpMuWUGL0Bhb0JhR9FjqaJwhmGk7mhsF4LMcfKNU6XVOpkTvUL91CDQQiLn/wH4HrJRIxZbX&#10;2d5lSwvLbl2KtnPckLwosjGBPW1EAe1kL3jCmrDn2NvXLt3cVsjbr/v72rmv5RRKDBMeHVSWI2tG&#10;SgwJ814nWls8RLtEKTUKBPT39Xm6E34+WCOChUhbCrY3NdVbmg5WogQ2xUWIgCUXlkINSPfNTQkj&#10;XYc0kgKxXw4bzfox08J2SF0C3aMUKW5fpa+f/vQlT4lJlFAOERkrAeJ5kDqIKNwPffCD9lu//Vsa&#10;Kx2GFv3vmIRhdJgkYT2Mk5xTgtZIY+J3CCtSKMhZdQErAURAEQIR/xmCNEcAhNQQWDHXJIgNvyAC&#10;GwWFsMZsS2lGzLLrYsiwS0yoHFpSqWDNKH38eNeuXLMzp894ARVYF0VDuE52ZqYzRCK/MVdz/QSN&#10;l3QnGFSGBBtRyuRs4zskenhtlZzgFTdVU8yFWr1uutbf8eWSA0qUKcKGNnxE/zJG/JtoYqwAlDvF&#10;1L4wPysBOmNVFeWai2hfYEyjKFyCfdbEpAhyQkmg2GBjAA4EKY0PUML4FzH/0dYwXdfFp0vKVqLm&#10;OCDg9dCJB6xdLJOWkBxk1o9GHbQypLkCgh+GR0BeBIUomUiQEvONcsFUjv8QPz6/J7dY2lpMZUSg&#10;ZszfT7oS7Q9RaOViPyjSzq5OV8iplNTU2qPMiFlAUaPUPbJf64sioIY50eseYyDmhxmeusjsM6wJ&#10;+E+JfQCQhKSIsrQ2NIygmhhpRLQpJJiMKmb4hGkkQZs+cmMBRpjOYaSU0ZzSe8hNZw5ntV60YCwU&#10;S98n5rZz5y6fX84j+5Fn9wDGtIDeH9A8CWBqbzCm6clpjwMgxoK4DcAOxTMAMygPqqyhkJOTKSUZ&#10;L8Bd6KA7T8yaPY8lgTWmvjaBcZiOAVREcHNu18XaaWjBHqYTGgFyIFCAI35+6oCznwh8Qyli8QBw&#10;UNzk3SYZ7EUYLEV0ysqqtS/odhZjI0Nj1tXVI1ZLZbGIzsCo/8y5xV9PRLqG5HIDk3WCmHxaJrnE&#10;UVdFRlaenivg4IFxwP4T9UXKX4IDH7FuAe3du3Z7jv/w+Kg/M1Y9apYTMEl52b6eft97aexj4hc0&#10;fihJju5BoZQYnR3hcA8EJGMDiwHpmy//5JVthbz9ur+vpp2Npwim4tCSGwsjSUqWkBCTgSkTOAMy&#10;RTisiOFQ5xqhTGchyTf9nUT/RKFJfVbXQ7n093ZrA1MUvlCHblDCEwYsFi2EidBGUKCQpLMkhAod&#10;PdP/lUOPv5C8YHw4ORIMr7z2iiv98opKXV2YWQcQBU5Jv9raOuvs6XQ/1zyBHBoAwWiY+obE3gko&#10;QhCTIiVO6YcRIcFAYRKMN0XKHdY72N/njAoGDQMYmxwVqoYNYC5e958pkwjbRpmArDHv4b/DEw0Q&#10;AKRI3dszTz3timZyYsrfhxKF/WL6JViM61MPmO+YLhmDt66TMEegck8UBYIfRYUZm7Z6mBaTpZgl&#10;DsXCBS7E0sgTllzX50D6+IdXNLcLes5MKasxPasWaYvuUdHazdyH3NANCVp8wYliaYVieTsEpjB5&#10;Mxc3b90QSxnSZ+ac6fD85C9jUmX8WEhoEUiAHQoZdg2A8VKOUt6Yhgk4083EZgLW2dHuDKyjtdUO&#10;SzAi0B57/BGtN8pw3Z+fteELVoVCRJET4AeQwB3Ce7AyMB+4BJjv7GzyYfExRmxLSoIgMpQuC4sy&#10;Zj90dXdJuGc7iPO8XTHiru5evzYMG4sPY8Cfz54DEMGScWOQN+/+Wf2Hb52uQlQpQ5h3SdE/+9QT&#10;UtZiZtob+QU5AluntTeWNIcAphXf6wh9QKAXI0mMtqzMzkyXUqaj0YZ1tbX5WSL4CYAEIFjAdC+g&#10;qk3rrhyUKwCKQDH8pCODQ5qPVIGDdO3BGK0bionYAdZKyEQPHsNZEnDh7OIzjk8gp3nAiorz3JxN&#10;bjNrxrx6HW7tOeI22D9E7zNuggkBRKQ6EoHN3I9PSGkKnFGbPYU0NAHu8BJZF1RJGxIQH/az7FaK&#10;BNo+FmmOADuL3gEuPTVbc5Fhd++229kzZ/08kjWByZr785zsfWro046RQiLEbhAdnyi5VFFZZ6Wl&#10;FWKsAiaSTVEz+Ir2WaKuM+zAg+Yh6zpfkxOTXmtACyKglmvUI795+4blaN9QUvX61et6zixL1F5q&#10;u3PXgUWmABD57GmaN84yXuh1jcNbaer8s//xeSfr2X7wnR9vK+Tt1/19HTh84BRt/PD9TU7NSDih&#10;GAJu2nPGoc1LfWoEK6a3B44ddaENa/H0DQmtdAme//f//XO7eeOGd92prKxwZcWBX5TAQ6EQDJGs&#10;Q4WpEAHB9QJC9hw+TI5scoQwCpn2Zvhaf4gZWsIQxgYiBWET3CM57woSRm2xoHxaOUqZIbg0pmkd&#10;wniNK0XjWtPvsMxidobRohwxefJeoqM1OFdUOnvOOshhxHQJwiagg/7F3pNY9+UeMAQC2Mi7BEDA&#10;9kHXQT0LzJGCA0tiyQ8ce8A+8pGP2DxMnQIUYkKZ2TlC/6RXhNz8Cgv5whc+74Luy1/+kv3RH/+R&#10;KzcEIiZYvqMoyO+k1i8mOpgowVzJifESWNGIUqljfV/QnKbYnt37rKOjW0ITa0CCFRSUOMhC6aD8&#10;M9KJuBZjTKFxxIadPPmAVVWW2TNPP2GHjx+x733nW7pvrGXquVlD1phIW/Sctob7QmFv+OsJpkP5&#10;dnV2sUweFIQiAVBRHhRljuKjyhN5rn/9l39h1VUVrgQBaS07duh9cdbV0aE9FNRzRvsrE3hDFC9W&#10;DWotYzVB6TLfRKfD1D2YTKK6p6dHSkGsUECAykzspaDWC6WDSZUuTIwFtgsrDoXIP44WACGVjH03&#10;NEhj/XTtuSwvnfrBD3zALl58W0BO84qC1HuJhsf9gL+8va1VYLDGqirKXGEtzM2I5feKmZW5QieQ&#10;rKSk1COrjzz+hBXn5kmJE6BE/rQAhZTV5MioLc7OW5U+s6dlp+1sbvaSjERLx0rUUXAjLACM6R6m&#10;iFKcpjWg5hQTcGFhsVt80nQmeFZ+t6EFwpfO2aSbGnuFkpAAmcWlWbHVDYHuLDfTA/xIfSKFCkCA&#10;hQSwgAkbczzgLjsLMKFF1b85E1FAR+yF5k3njzz0ivIynz8vJKK1GRRYACSh5FFeBD1iKeH87t93&#10;0C1kyYn4zbc0Tw26frTiHm4Ryu3CkInsR0Z0i7kCwEnBXBQYKimrkjKu1GcENlJQ0Mla8zXtHQDt&#10;htYwoD0+rWsVWIGU8pDGQnxCtJ57vKcZUpI0R8CnuqLKJofHbLCvz2ZccWtf6XorAgUE6K0x/ph4&#10;b1jSXNvkcQob2uAJkgkEi05qPU+/tl2pa/t1n1+79+0+hSClIQL+RUxrE5PTfuARChyuGSF26iLT&#10;VAF/MZGvvDjwHGaUGT8TWV1dXSUWdFgHp9TN2GxczMNj2vQUVRDO9O4tMFeiej2AB6WpL5QUQhoz&#10;Ksrv2uUrtmvXzqg5TNeH7Xn+czIF9onmjZqQgxxIKVJ8YURcwkZWxWzoxZug98ZJ0ROIhtBGIQMC&#10;YGxpUpLQEMyMPAcsE9sUypb0DdK6eC8vWBORs/hE8SVvrPIkBMTo+VFUElQVJRVuws6Q8CGv+803&#10;TruJOFHaDFNnVk6O9Q0MuGkUJQxTJbDr8uWLdubN0/bpT39aCizNTc6MBRaI4AQALc7j55TA1LWS&#10;pKjox0wgUbJYyqrmBJ8swpISmEODoxLIJpZR5sCqr39YijhNAjZo4Yg+J0CDP4+BHzq8T2OGna7b&#10;//of/92frUAAqLyiwkiHQ0BTktItGxJqCEAYMsAEgzuKkj3C/alvHRSTQvHk5GZpbWPsxo1rulaZ&#10;/Y8/+gMpFikHrYcQkSsDSmQSVU+PXo+SldLBVzw8MiImVOlR4DAt1gFzb19fv/v6UaLcy1vvaf8Q&#10;YIQfFZaHIoBlMocUF8FnS3MLeuTGS8hPADoBGlLqsOheCWSAx8mTJ+zJJ98jxl9mf/EXf+Gf5950&#10;LMMHTrEWapd3dnT6WKiONiagoa3qQAc2jUJByZMjPDw66hXmZnWWLly4JODQK4U15xaAWY2B5g3v&#10;ffYZq9F5gdnO64xNjtPQJdXNvDBKKuTBqjFJsydxtWBFIBVxbWXD2zxyRnUEfP7r6xv1Q2wUhIol&#10;k4cfbZCRrDmB5VK9LMfnDKWNgiVWgL1O8xFM0+sblGqNupiw0KQFA36+eD6CwwgkxL8OO2b/8e+p&#10;qQkBQmp5R3xdOA/4vhk7ecsEiL7/Ax+yrGCWlC/nbNMBFXNAGVbaLdKwhHXjefC/A7xxabGnie5P&#10;SkqxktJqjRemq1voHrR0hFUTU0G+OYFvj7/nUbt25aKvOaDC3UCa27b2NgdinpImsBrQnDz5xJNi&#10;9cM2MNArRkwHNzJMBMr1fIB3qoQR50A+NCw+JjHO580zN2Zm7fKl6/+qFbKWfvt1v19sasxeyUnR&#10;zk4cAgQs7JbUk6nQjCsGzJFErI5LEBPYGIdig9HqIKXosJDDura6aU899ZwYbbEY4kl76slnxTIw&#10;N6ULLZOML2GtQ0K06aKEAV8cEoQjig9BPqB7EKyyLIG0f+8+L1dZlJdvOTrUqRLmCLRk/T1FqH9G&#10;zJNCECjzaDCYRVsf6sDT7zQGFqmfF4Voaf6AMgCZowwBAdwbtsfneeZ3I5p5XsaUKmWLOYzULfJM&#10;8XmS7kQELb7xdf1NF3JhGF6K2PDgiHW1d4llft/a7rZ5F6Puti5Ll5DluUaGhvSMax65Sk9hgFDr&#10;3Xu2b+9eb7j/9JNPWXVllStd/Mgod4qN4EvOzaXcpKS/hAV+TZQF4ClO/y3OkWMLa06zseEpKdug&#10;BB59azFVLwuIUDqS4KZVm54cj/rXluasqDDXKspKbe/uFjc7JkjATk+OigGlW2F+nitmfNmYPr2y&#10;luaYF2wSUycdkZg7zPK4ILSRxPozNKd0qxpyJU/+aUlRrp1764zWa8zu3bhuP/7RD62/r9dGR4Yl&#10;bGcl9GIFwARaMoL2nvc8JoZTKFY1IwC0rGehKT1+7FWP0IadjEiIMhbS5TCPEpBVVV3h5tFoilmi&#10;j5M9xVoSWERQUE9vv/YcrDHevG+1FEhDQ4M9++zTHnTGM1GW8tatW26hIEo4ovcRMY5lJ6L9jRsE&#10;CxLWnZGxCS8osyHlR6QuRTjwYRMZjkkhCT+6lFy3WDylMxkPQUITY+O2a+dOzfseKYs5dw/g3ohG&#10;52/5F6lpqys6LTqbrCN+VFLXtHt1/zRdn2CtdMvMyrM8KTXSwChewzng+bGIEJSFhQWrDBYiItCZ&#10;Lyw0BGNGC8eENKeLWussXYuSthu676LuxbkQIElL0nkmziJZe3fFFTBV0wCF1BPf0D05lzECjZyL&#10;2soKZ7wESM2G5rUPU7SGqW4ho6AOQZ2AOqLmN2Ok+BKlNglg1PpjTeFrWYyWuBUAO0GMKEHOpscN&#10;AAMlf7bWiXyOunTwk2fo+YkJ6O+PBoTx/IADfNqc7crKanez4F5LYP11fthT5EkgS4qL8rVfNb7V&#10;RQGpPpsYH9IenHSASbAq/uUErYWxLmLr6yurvsf+Nb+2GfK/wOuBEw+eApWy+SnjyIEl7B8WSr1e&#10;KnDh/wSSInxJ/kdZwRQxR6G4YSgtLbvs/e9/vwQidXyDHslK43x6t7ZKOf3O7/2B3WptE9vGDxZx&#10;AY4PCDaL3w8Fgxm7T4zl1g0iL1PcBE7ayLzGQEqMm4R1OKjZTN3fzo42/W7dmQW5m14QQUqOcRIN&#10;nJGdIxER675EhCF+H/eH6nBTDQnFjpKEkestzhRRXlwTUyqHlqpGRHzTMxW25cJS918JozClSDQH&#10;5OliWkRQkPNMJaqghERpUbEOb9iI1qR4f6oEPA0KKBIyOjrsz1tbV22/8iv/pz326GNuFuzt7bWx&#10;caqGSXBpLFgNYMnUzob9EMGKQEFI4A5A4DF6yjZmZeZIAI2KbaRLWCXYyAgN+FctKzvbny8cXrCC&#10;/FwxBIGcokIXdMeOH3XWgOmXe9LtBj8wDASG097eLjYwL+UzKoBG3XAC2ki7ollGNDoeZkSkNYqU&#10;AD/YMcq5q7vdWnY22ic+8by9+OKPvb8tIOb111+xouICN9HC0ujAtHfPLo+S3rt3j33okx+3VK3R&#10;ufPnPMCOIC7YE/eiEATVsVCYxA7gw2aw7EMUNfmvBAVi5sedgfUDawvsEgsLbJdofq7FPn7ggePW&#10;2NRoM1q3e2LrL7/ysi63ZRUV5Zq3HLcO8CJIrbu7z/c1IAcmjc+fYKjCwgLts00rF5gitW9mdl5s&#10;ecRGxifdMjQuRoz4gulN6YxRa/ujH/uYz/fpM2ekPDbcPE7xERQ5QW0L2jcr+n0C6yuQTJAU1dx4&#10;DtaF2gAUcyFzgEwFItFhnqM6C6TkACCoe46peFUIenZhWvt1WYxUgIW9LKACkKHgBq4Pct6xyoRm&#10;p6SQmeeg5xhnZEoRaa+taN+y92nogUUD0EZQIi4TKtPh/snJytIeKJVCG3NAkZuXZzskF5APtdU1&#10;WotkvY+YB6xOm3pOirGMac8O6JwLNGlukAnsWUrmUugHZaqFE4NP056p1DNQlQ3orV2og+2up3hS&#10;uVK1lofsxs2rHo0OQybaGlccJWbZ1/jTAQK4dog/ab3XKoC2KMCRZQUCp7t2N1l+YY7mft61zfJS&#10;2M9SsgBuSlowGv0tkIwZm+Iqt++2b5ust1/395WTV3CKDQ66/MjzH3WzL7nAFLUgf48oywmhbAQU&#10;h4rDFU0TASFyENLs0ccetw99+CMehMXvQLFEOdN2jW4wbW2dduzEQ/bKm697Oz6CXFyB6TvBNlBb&#10;Dl53Z5criywJJop+jAwMScltuj+ZrkykMHmJSikDfk/zg4gOHIplnUhgKS86G8FiiCKlOLwuLGSd&#10;JkUuhSy2ySHGn0RkK0qFBvcodxgXwgaB5x2n9B0lPzk1IWEp5icBlC2Wij9zUdfnfQRYASYS45O8&#10;GAnmr7zsfPvoh5+3y29f8mha6uV3t3e4IhseH9cuhonTZhK/V4xQeMhu3rzhVcmuXLlsly5d8nui&#10;FKLBRRK6JcXu2yQaeGxk1M2HpBt1tLULWMxLONAsImzlZZWai3UJnDQPpJmeCkn40tAj1VlNsp6b&#10;1J1NganZGQkoCfYrly+5ReLK5StiCcX2K7/66/bj7/zIhdi6GCEdvzATwi41iQImia6wGT8RqAh2&#10;0r9wUQBcSLvCGjAzO2mf/fwvWmFxvt26fdWKCwttfnbOmpua7PatmxKq1NJe9ABBzOn4EIm05xlH&#10;hwftRz/5sfbQjMAbsQ2TEvArVphHY/5NN5lr6txiAeun4EZWdpa9973PeQnOquoqN8FuOcBakYKh&#10;5+66gzP66RIxzj7mWihz9vi4lMjQwICvgbs89DnmDh85AT1TAhMz0wJa2tMEbeHH5p6w+lyBHJT+&#10;0MiIm4gffvgx27V3v/UPjtjtO/ixpaxy8hwQ0EKUz9NH+PyFix75W685ydS18JdO6ZmmtKbCPhan&#10;f8frPG7pc1RoIzeZGtLS01KEmnspNpQybJ0GC9PTs67Mt7TnE7S2KKsZ5mh1Q2MNSvEEraKqWKxX&#10;CkZAJyLwQnAh85MaDFhqIFGskmYXYQE8KdeiArfQePqXzkS69gJRzXQdI7J8XkqO8wMgIL0oX6AQ&#10;kHHz1h0PYCwprXRXAUGG1VU1Hncwtzhno2PD1j/QrbVd1PdeN83jssBXDJigUhgBYB5hT6aAnoeu&#10;UeUVdVovOG2MW7qIBeEZaOiSrLGXlBRofAnW29MpsN7q+5kCI7kaGxYCrBdUbgPcNDU3eTlU8t63&#10;4jZsMTJnldWllq55SkpJtICYMU1kprUWcQIcDfWN9vRTT9mxw0d8n+LfP/3WhW2FvP26v6/HH3vi&#10;1Hsef4998Utfssb6Gke0t2/ddnPkoYOH7A9/7/fsE5/8pH3yox/1Eo9DUghzUra8yM2EpTzxxJOO&#10;OmlQAAqe1SamQAKv5eVVZ3F/9bW/sTEJIa9WJLYK6yM4AxMSVbZqa2s98IYgKEzXC/pOwQM6F5G6&#10;QFF4GilQyxgFOiHGVl1R6eY/TGco1/AyfWTJNRYj1LVhDBiYOcw0sEdxEKNC8JAn/OvvIHxySwlk&#10;whZPcAhRtUTA4pciqCUnJ9uKpRTxOSKoMcfBskiDIa0oRYqZpvsJsQn28IkHrUZM6a5YforeAzOm&#10;Xy/mw4gEMVdHmbt5VIyYcWNObm5u9nrE+EBRxACUd8teMld8NTTUO9On082uHTsFDJbdxYCJmsIF&#10;RGETgRoKzUnREzgVjeqmKINuKYBAahtVpuLFYumEZN73dWdLiwOs3bv22e/+199xnyUFHD7xiU9Z&#10;V2evtbZ2WJ0E0tzSggdZYanAj0s7Q16w43xXSnFuUYisLApANNrJk8cFjqbt6tVLnkebJYFOucx7&#10;d+85Y6H4BsAsKyNDYw3YwcOHvLjETe0/lCY+5Nr6eu2799gdsVcEMTnelZrfh0+e9Nxe0sUwRaJE&#10;iex+N1ecuaXbEAF/mC5gR2EpJvrhElmbrvfjyyeVD4BDl7OrUsaYQGHb9LiGlRNkyDz29PTpe6Yr&#10;OhTQkFidlsjq6mqjwHVz3QqlANoEvjq7em1iYloKedgiUho078esXVNbb6Vix/QzpjAJLh+soASY&#10;zS0J5GkfDOp8oZQ1AIvXvWMFKjeFPqSDtdba0+umM0PUNNHE+QJsdNuK17qGfJ3xGwfT06WECixR&#10;nycgjT1QXV1uJWXZGnu6GC9WA3LJl31/b20RtU7GARXd8AXrjOlnYghQcPhoAWbxcUn6LG6joBYd&#10;QLXgCpk4CnzRRKTjI+7W809pPJiS+TdFPvAFpwSjFpXlJQp4zEl2RC1WjY11Vl/X4Kyz9V6H9meC&#10;7d9/0JkwvnxcC/iQS0soPRtN3wPEOzjR/gF4wXBbW2/Z5ctva11DOhO4OiY0fskjyZIZrfOcxjut&#10;7/jCaQdKrevJmUmjNemGrdjymvbDcshW1yO2rj1DDQYUMjWzAfWbAiJ0jcMKRvzCK2e2S2duv+7z&#10;q7am4RQ+Jg70iJQbiJYSlkS4Hj162FvjJelAz0ihUJ3o7LnzRv1fmDQCguCfZ59+Vhs21TLTU8Re&#10;ViwrKwjxsNAcuanJYhpBu3jlik2INW2h96T4OEhBbXICashxxgT5/Ec+YocOHLS33jrrgpuAopqq&#10;KgnIBWeggUTP73H/DY3pD+zdp4O56QeOBgv5YiHUi37fBz7g5ve0dLEOsVeYKMVH8HMRrEGQGIIY&#10;UyuCJV4HlJJ9MHA3pYkxYLqHyVDfOyBlgQl7Ss+NIqaGMMCD3GiiqjGDrq+saUxZli+G/A9/+7c2&#10;MTIWZfH6/fHDh61fyjanME/sZyZqPmP+NMcoFaJ7ER4EwTEvpN9gSsS0DjBCGaOoqdBEpG9PZ3f0&#10;nqJRdBZKS0nXXGZI+Wy6u4Ha41FWQTYlTR8WXICtSbDgv4ZV/dqv/Sd74Scv2K//p98QkyjR9dLt&#10;v//BH1muxj83t2g//5lfsi0JvxPHHxIwyrU7d1stvE7Az5r7jBmTJsiFZXIyNcFztTb0ERbICiRI&#10;2dIMPl57akjPO2UH9+23Xo2ru6vLP0vzBHx4VFijkxWg59v/9E+uaIZGpMikDIm2p5NRb2+P/i0g&#10;pHGRFsO+6OjscECIeZrofBQ41gv2bViKmIprUVcLsQL4J7MkeLOtZecuKysplaIlBWlVa0hpzDTt&#10;23lX+lTs8ipt/juqUr0TWLQU0Wf3umKoqq2yPAGQnJwsa2pscIbMml0XCNObNR9BW5Lw7u0bkMCf&#10;lRKutD16/qefe9aDDCm4Q2xGglhdmhQZBUNoZAJgnWffaS8mpaZ4Y5MEnld7hesSbU2zBFd0YqoF&#10;hYX+vDB46ivzbxSeHsB27d5rR48d01nMFojUvEiH5eQQsS5GqbmlIhY+/kwBpVgpH9KpaPHIWqKQ&#10;aRpSqDNJ3jNWC5jx3Gy0BzOR1ews5peiKOxJzhfZBcgPumHRIzlD5y9bwI8GHuRm9/WzjjDaJT1v&#10;QOAnVnth1QPAcAlcePuSW3WwzuTn4f5Y1N7ROdV9crLFwAtKPJiN50e+ELjGxqaPekVlqQDgUTt/&#10;/qzWjfoDWw7W6gToEDqt9DDXviD9iSY441RD03uSgwGraay0rFzNQ+KmrWxQtnXZZhcW9L5UrfuK&#10;lPKiW6IS1gUJBTqWFqN15r/74k+3FfL26/6+Hjn5nlP0AOUgP/PMsxLI2fbaa69KaBXZxz/xMbty&#10;/YoVuOkqYK++fMb6evvdPEyaT5GEFyxm165dlpaKn4uOOzrouq5ktYQGTNj0uyTr7O6x4bFhD6hB&#10;IGPupYgEgRd379w1SiISmfyFz3/O9u3bp9/dlhBItOHhQff10j4PRUraAqzyk2Ltx088YDU1NXbr&#10;9h2PfOWeGVkZ9gu/8IsCAJeceSGQqZiUJKFM8FCKFAalD2HGmFzJQcRLlSghUITZVM+P8gW5Y7LE&#10;lw0TIrgrNDNhBbmZlkIR/CSaw0sh6mdqZNO8f0mMdWUxYjeu3bCcrByP4n7oweNWWVVmN+7ctLnw&#10;okWkcKmNnKovWPiOliZ733ufMxq/37pxQ4yCqM5096nBOKhmRmcZcirpm1spANQu4YJCJn+bdCqe&#10;HSaH9QETJJ2NaJ03PjEidhPtgkSxBuYRv9zzz3/Eaurq7cKli/ahj3/c0gUIXnzxRTEOrKqx9kuf&#10;+5z2wOse9AbweuGlF8XuKsUCowU0YLVhgSTP701K8Ej4g/v34v6UIO4X0wnZnr27xLSTXTj29fXa&#10;vTv3BAYKbWYaC4i5FWNCz1RTWyswF7R7rW1i6LtsVEKU6msUZaG0YVZ2pg0M9Nujj5yUgE8X+KJB&#10;/7RHBFNpC1BILjtV3PCV02QfFk0JV3KCMXBmpGqvFhVp3roFJtYl9AUMNVfsB74TVUulLGIfhCrc&#10;n/putDZpOBT5gJXiOx4XWFhfi9iunU3aNxsax4yVl5eINU1Hg+8ECmnQQk/drU1M1Nlip3VigY1u&#10;JSFADTBAsNe0QHBD8w4rLi2znv4BW5QSj9c10qVEk7Wu0dS9NE/lw3cZ1Bjm9RlqnpNmBODCfcQX&#10;xVFQYFSwqte9Dh8+4hHfrZpXagdk6PzE2brHTrCXs3VOMFEX0TNa606A5Oz0nJudI5E133/4xoNS&#10;nMvLc9obWvvlFc8uwL1AyVDWYnRkXPJgy4O2RoapGjZrHe1d/nk6xzHu2ZDWa442oEvai9HmFM1N&#10;9e6uoGDOyPCYN7R55dU3vF59XHy0OAyR895lTQc7v7DUCvLLtMelRKWQ8dXjqmK/Y50oKs4XIMm2&#10;svJi90uHVyMOUFYEUhubWuz1N886QF/SM2BBouPa+LQYdArNYxK072NsboH4Fq65ZUN6lriYgOY0&#10;oh0kOSCQtaqzTU3raT03KZXff2lbIW+/7vOruXHfKRoNHDpwSF977NbNmzY2OmT/7v/6N3b27BtC&#10;+T0u9H73d37PRvsnbG5qzn2PzQ2N9pUvozz3e+lDyvvFxcPHJG3d17XirJPqUdMcSG32DrEjqghh&#10;oqaJO0KPxuqJgSRt8FRH4peuXNTBmDMKD5AG43mRGifF4SMSCkEJ6GUxm4vXrnrFpceffNJ2aQz3&#10;2tpsgchtKcZ9eo6+vi5nBWOj/RL4MOsVy83QNaScRwcHbFkCLVMsLRnzlw48whhTMkyNwCDGhsLB&#10;1zkuIcrzbG0u21xoyB5//JDV1uZJuU3ra86S4vSe4RGb1dyE9BVZlLCQUCNC+ejxg1ZeXWSvnH7Z&#10;AhI2NLAILy26CZfiELv37LRDh/ZbVVWFXXr7vASmGIGEAkwoIU6Ce2ZezL9U96W2sJgFglqAxGuJ&#10;J8ZLqIxbRXWFEH6GXbl2wSx2Q6ySsp1UDosGqGXq2TxSXISirLzUPvqJj5su7vmjTTuapUi5zpSl&#10;Zadb8+4Wi9Ebx2fGxdZmbX2L3F4xJjGZIgnoqbEJ25IwpLhFNNo8Ima1rOuTkzwq0DKl8cXaAw8c&#10;szfPnPG5LSsut4K8IgmzTbEWGggQpCXWFiuGmJapq0RbN2LuJVYB5ptHcQfth431iA2IWeGbhoVS&#10;XpL0s8oKAQQp1/XVDYGjFDHtcdtcFcNZCltzXZNHwi5iiRDQ2tuyy06eeNAK8/KtrfWeTYwMubVl&#10;cU7KtBSAR49nAovEghJiHVCwdrBEekMT9IZ1paKsSER1Tcpfe3AhZLlZ2jO2ZmMEBurvuVKk7JsF&#10;AbN5rdeShDm+aoruUOp0fGRQyuquDfT1eVQ1MQ4pwXSbmdP7F8PauyueIkSGAGC1srpKyiFaAStN&#10;yjOs8a7p503NCwAVAIo5eFHsHf9uUHOJXxkGCSvuwnze3q7xm5VKOWHSB4AKZ9m61qsoP1v7bdoS&#10;Ymj6EdaZ2NIcVeisJOnzm1qDbIEDGvdP6D6TthHRvtb8FhXkuSl6eoLezQEp7jKrr2+x+bmw1qla&#10;4KvV12prDQBZYhkC6Yvz0wICYWfcZDaQ6lVWUiklv2Zvv31F89In8BbRuWqwJoGU8fEpZ8eJWluC&#10;2PILivWzgElskp6RyOtVrf+G750YyRisMbBkmnBcuHTBMzhQmsQN0NViayvBFmbXBAyIe0jUGOal&#10;iBOl6PPd6jM3J9mxIEAbjrXJsWULJGRq/EnaUwLrMfECQqR+ZuisJFlhSZlkzYq9+Op2pa7t131+&#10;PfXE+0/hFzlx/LgObIL99n875T6lB08ct04pUNjIlITH2PCkNvSiDmCifebTn7ann3pIyDnanq2k&#10;JN8VF4oYNom/UjIselj0H0oaX97bFy+7wPDcXb2HAxeS8MNfR+1ZlC79YMnvpLQg0aA5UsCYNlHS&#10;sfr3pq47pwO97n7LQh2+y/bG6dNulm6Ucunp7bK2jjbPcSXyskLsZV1CjcjRZLHPdaJ1xSTwewZ1&#10;2PkcCgaf7bu5uTANKhNR4AF2SeBVODxvv33qP0jwlEqR01BBKDlAYFeMFM2KBHyKve/Z5yWYxWil&#10;lCn1h2DvHeixb333G246i5Fgqayo9shcTZhYYKaeL0sseYeUwZyPBXcAJrtkXY8avmnBTGtq3GEt&#10;LS3Wdve2hrdhZVJamHNhXCjYiqpyz2N+9LFH7OixIxJmUoyzIaPzFcoRgVxSXGKHD+hvY+N24qGT&#10;7nv/5j//sz333PvEgF+yIc0XUePLAiMEGOErJ5gKhQ6DoOraJvluer2bf9vb0+WBNFguwhFKPU57&#10;Sg1Whv379rrApLlHW2uHBC8pPaSj0I6SVBUJbF0LczO+b1wEDY1NDtDw79fU1tjNG9fcrdCgdTj/&#10;9jnfi0kS6KS6EUyHL5hoXjrvUKaU1pFYEoicH+zvdz9xVWW51ZRXaj02BIwq7caNq1I62ZqHIc1x&#10;rBRIobW13RUgiLbso4Qj7gQKbQB+sBzB6NgX9Q21YrijOgMSRpJGwdQknweUOP5IWOGiFBa+R6Kx&#10;1zfFrbTH0jNz9JVmYYFSnmlerBsT9MTUrPbakgdw8QVYdZ91aopOzJZXjxsfGzZS5WYECrci0RQj&#10;TOz0jg5I8RaI+eObxlJEABQmauaGvZyfm+drMzczI2USBbj4jan4tSGAWSJlhD84Xgp5sH9UZyNW&#10;eztP5zGgcSf6/kzVXl/bwlS9YUlSvsHkNPfxUoCEAKuyihqB2EKt87L2SaoVFBSJ7XYJEPd4wBv7&#10;IyMY0N6Y8Hkk6Aufd2F+kZ4wxs69ddEuvH1Z8xzWXOp8ShZt6guAxrnn5w3JFny4WVkFYsjIFzp2&#10;afdoDpE7yJfMrDSrrCoVM16202de9/vgX2/VWK5euab7L1jMhsZNOpXAKF20AmLrVHibm1vQnp6y&#10;tTXBq5VYAWYtxkai5AYlXqOpjaSHBoPZAj1ZBMJKtpn96KUXthXy9uv+vn73t3//1FkJ8zt3b9mr&#10;r/3UGdbnf/mzzgq/8c1vuj8VszOFKTLTs+3//m+/Y5WVuTrYWxIcQv86bAhFTD46H+98UTJCm1sf&#10;RNERVEJg1+tSnBwGmCjFRRB2+LGoJ8vhJbiGQByiXikNqT9K+MVI6YsdruhgxNEflwpX0Whu0qeI&#10;lCTqMUXCc2Jy7P/3/epafqD1M8I0XeyYcnn4pvFZe8AUfmWNlyIhKEOCqejEA8shghazWUeHWFtl&#10;pf2n//TvJaBj9RVns7MTui5pHeThxkrItmm8MXZw/0n7xje+awMDYpcLyx4Uh48ToJEnBdrQ2OIF&#10;Szo623V9etrGu7J/8KEH7e/+9u9sUIwV0yNFJwiWK9JniA7HT/upT33SlhbnjCYMCDIKdeBXxVyN&#10;8CIgDLMoAUcUsaCud5LADxWPAEW0YNzaiNc16Lc8bQeOHbe/+5u/dbPptWvXvYgF6WOYAYl6JZob&#10;oIJ5l3uWFpdqndK9ZCQNBaj1XFNb7RYF8pKprLV//35P60lNCWp+qaFNtGyj3hvRmPqlfEhBkYCX&#10;QsXnSHAYwrlAAo77okgIVMKkmJmVZUeOHrVuPQvPOjg47IoKHyCBerAa4T/396LcuR8ggn0V1tj4&#10;TjlFr7Ucu2Xtna126851mwqNSzklSsAnOlhbXl7Q+2FHmi+BA9wpFPbgGTA3T2quCJijaX15ZZnd&#10;E8N+SOtFpyNiL9DIN24JKOk52I89A0PW3Tdgc1LMSalplpqRYTod7prp7e0UMKv1VKSBoRH/npWX&#10;J2Ux635vUus4L+7SSAmIRVJUR8xbLH1da50nAFJWUu6Ah5xelBiKf3x80u7eu6d/U0krCpjoXCbc&#10;4BHNA1LsXBfmTKriKmbejVV36ZBGFkzJ1POvaH+IXScGNacJmmMU46qAxqYDMspgzk4uu9VmWUqK&#10;iOjMjFyxaBqPxFtv/5B+zvdgvwntGcrIlpaViCkHfD4rKqulxOnWlOQ+Y2JORrXHiMjG5E5jG+In&#10;CBjFVUN8BRYSIvp5JnK/8/LLBfw4z6L4IH59eeOXmE1P0aJCF5YPrHEEnOE7JghyRoAtMSHZlavX&#10;ZJesIdob9xltNTHzY7WZFOMn15yuaBqKgwPqg5NiRgBZMJBmBLcR70IE+Pd//KNthbz9ur+vr37t&#10;L09dvXxVAgOEuKzNlu3RkPfu3tWhgUGSGiQlpc2MP/PEiQekXEnIl6JcigbRwBCooYspFQUIgkVh&#10;bmgTwxQRwgShvPzaK85USJsgaIlKQKTkkFoh6azzpcOva9BMQSdAynnF38f7E5PiLTFFAlO/RwDD&#10;xlBCKH6YDAUAMDUTlYwChAlg1iNohAhQAr9gWygvcioZHznN6GsCwlAGmLFA1Qh2/JYeqaxrUymK&#10;HN74+DV9EdQxq2eMdWUXF5tkI8PTEqL5miPaKvbr2knWtKPFDhw6aKfPvunRw5/90petqXmnFFST&#10;/fjHP3LgQH4yVZ6OHjniplhKIKKIKc9IGUTG0qT3k7dMVTJKNjI2Isjxc6N8BwaH7NKlKxJ4FRIi&#10;G1rHkCsXrkNpSwotkE+O/zM0OWs11fVWVloh5VJtX/+Hf7CDAg28SEkqFLsZGRmxAjHN0lIJSAnD&#10;zPQMj5gnTQzFfunSRU3YppWLpRM7QKoTc07FJNoN9vR0u2KGvTKeUikQmDLMfzlMM36qbxGNT7BU&#10;FJwVFRb72hA49Myzz9qZM2/63948c9aqq2o11/Eekdwt1jUw0BcFIlIwE2I1fCfFbUzAzNN3pLQx&#10;5VOzm6pTRGDrJyn2DpucHtN8SDCH53XNDaMxx7wEMwFNVHBjX1HEIjsr15KlMACigAOC50jRIzIX&#10;PyPKlYpx9O1dkdI4+fAjlldQ6D7gRSnlZSlJlHFuYaGl5+RZjIAJCpA6y488fNJKysqltKYFJPOs&#10;sanJ9x4KmZrd7zI+WjjCwrEvJet80VN8anTa/fcUECHPGAVLrj3KizreRIejpwiCJF8dMEX3NfKG&#10;qThGxS6UudfpFljBhsXaxMcCTAX8lnRvAUxStyiIIZWs9yVI8dITOUn7iY5hiUZd9eKSMlda/UMo&#10;/xmdibA1NTVbocDrrJ6NPQsQpnQnDJTUyS2tI2eGwh0Az9bWdlvQ34j7IEqedo/4jJE7pGVhlkZe&#10;UL2OTIKsHO2TsOSLPs+cEdhFf2zykEvLivS7DcmTJI8BwALWI/CY7vnMdCOb1L0pmLJqBUX5kl0L&#10;HnEP0yfIdHJqVp/N8H23qGfhd9EXKWQQhQ1LI4BS6wpYhCBsK+Tt131/nfrNU6d6OjqtsqbMpiSw&#10;VtfCVi3hjp8OP+id23cleML27DPvtUcfeSzax/fmHbG9egkECdR3VsU700gYYmLisCBK6LnLfxTe&#10;ICLyJy/8yAODyLGVLvQAJi9SwNHfoHpPkhBxRD8TsIEJy95R1nq/FPXqppiVhP/Q0LDusyn0neLC&#10;tKOzy5Uwyh22hmlsTQIMhUtEsPdJ5vCuoZAXjahQxoAvDnNYrMbGZ2DxsGQQOwqTrkXUm6b7zK2b&#10;V/W7afelEVBCqsXs/KKE+7qU0JhYyoIU5qCVl9fZl7/yf9mJh07YH/7R/7TismL75Gc+6QyVakTk&#10;hN64flMCRwxIyjNfgvzRxx611197zcuM4ltDsWEyFLGzr/y7f2fV5aX23e/8s4+LTkAIkkuXLzsb&#10;1XRrTlLs6aef9n7AvKhxjNKivB/mV7ot4YdLD+aICU95xTXcBlevXHFLAAFpWAxIO8sV4yXvNKJr&#10;UNaQjkQjwyNSostixx3OLBjb4+953OijTRAWignQQq7v7Tt3/ZnSydsWYIh2XOqSwM3SPdM1nzma&#10;x2UXjghW1oHcXPLeAUAwKgQx+b+1dY02jq9VymDP3r3aO6sOSDyaWooY36m2mVgL9Zyjv0OZecSw&#10;1prUF0z22WKYC0uzYlipkq+016Qi27oEfao9cPyo+5Vrq2vdqkDvZdFC7ZcYgZNxnQPKM1L4JMYe&#10;OPmg9k/YzcTMPa4Kit/M6Xk6BUQ6NP8hCfgVgVO+ZheWbHpuTkp73YX6vl07rLO70y1GmOq7KMai&#10;EWdqzmcFbHCPNDU1aJ4ohyrmxgHQnqc+PBXK8gEKUsLa+l59jHmk8pjn4eNawCqkudE0uOKhPzlH&#10;MS83W3OjZxIwztQ1OKcAPALjJsdpMkFxl00bG5l0IJgj1o7lg7nka13jn54OCUBWaC8F3dKRnVuo&#10;tZmx9vYu7alJB4kU9SgRqLtx46aY7009Z6J94EMf9iDFXt9zlFUlj3zZBgeGdI5HtD7xXlaWjlx0&#10;1aJ1JQFnWCsAGQC3srJSjVvAIyHTVtYwRiRo3cWONS6aWyQKsJRXFEuZbtgrP31B+yHVmjWP3Z2d&#10;eq6wm+UJZPuPv/rvrba22sErTSmorMbeotlEgr4XFZX6OWFeGSfP5PnqOhuA29wM5j/JQTqR6j98&#10;8Sf/qhUyFpjt131+UYKuprbCykoKvITi/Ny0H0Ly/4bFvkqLyzx/FLN0g9D8e556SCyv3qbEHEDj&#10;+F4mdDAJwvHroejeAZeYgQns4sVhdWEhCYovF8WH4o0sR1s0xsdJketAUS3LhdDKsq1K6MAaN7bW&#10;XbCgJPGbcohLdEhhxiB+6hsjYPg7YwL5V1SU+b95DqpfgZr5PXV4EVjUTGY8VMNC4GCmhm1NTZEu&#10;s+JBZ5iqxsYw4655pGx7W5fdvtVuE+MhC00T4LVsM6EltwQsiBlNS6HM6KBn5QVtUIoqpzDXiqRM&#10;+wQgElMSxOhmNM5kO3z4qIRIir33vR+w/+OXv2RhCUSEALncAAq+KEGJQoGNUnUIlu/lHKV8aOnX&#10;3LTDGS2+QyKIb968LeYmhZZMcBxmt3lnxxwbWG9mRrZQ/rqzaljgW2+edV8sdbdL9fkkrAVSYlNj&#10;w2JMGMU3pLAv2NBgv6WJLfVIkQwN92k8685CYC6YrXkxXu6JlYS+2Qj4oUE9f3aB2G+J1lejkHCj&#10;OIaXZhVT4r3MN+Pzam9xCb5fqDQWreCW6Z8JJJN+FHGLA+vOurLWmKiLSwodePX0dGndyWsnT5yc&#10;1QSfOywwzN+S2BAKeGpqxFKStsQEp6UEKKG45cI8XYqQz5CPzj1wEZA/Pz0TZcdbW3EWlxCwgf5h&#10;7QPyjlc0jiorKC62jq5eAZgYKaB7Ni/FTVQvUcKY2fE1EkGNy6OiusoGRoetraPd2js69F7NneaZ&#10;OtBkEqyvS7kLHNF+sVnnC1fNuhh/stgvefcBKTfmCSDKvmcNAUn002aPM5fsY65HJzTyixMS47Vv&#10;onuJaGTWHiBEvu/s3KJYuvax9uxsCLP9ike+s8ei7xNDDa/Z9MS8TYzSIGXJQtrrYfz3ej7WixrP&#10;FeVVOkvv1sZe9kp7UzPTFp+U7GCBPRersZeUVAgcBrVHF43ylpjpWW/GjVmZTIUtbRQir6Ndz6hX&#10;YFJ+iQI9Asa5WbaO+0Gf4XO4FpA1vGDyq1qzksICGx4ZsOGhfq1bWECPBilixPk5VlyU68F4Bw40&#10;2p7dDZablWoTIxrHxIRtCAAShZ7CPIsAAEIJUNX0uSUhytij2RbMPzKJuf7X/oJ2bb/u8+vUb/zn&#10;U1U1lZ4y0N5+17p7u3XAYh2xk48qoKgNHyt2UWj79u4z6Sj3f2JawsSXlq7NKgHJ4eNg8V66IXFW&#10;MPnpUv5aDq/aFQl4BCTmJP8utowgImCEqFaEKRwHYQoTwmRNkQdylZP0O+pnY9rDZBT191IOL9l9&#10;uQQDkQaEkgUN83eCXwISQJhV6WQDw8LPhlncfZg83DtMHoUMA4VRMnZM4iJFHoXJwe9obxWjj/ei&#10;ILPzS2KL/QIis9Y/iD850RoaduvzureeeUfLHvv7v/97i5FAaWiut2MPHJGgjxauZ04o1nD69Bnv&#10;DrT/gOZUY+wTW6JMKH7X6ckJjS1akIQuQCkSqi2NjRKqazY+NimhM+oWDISZN9TQRUdHR/zZUdj4&#10;vWCaORKwMHN8wrCAiEe0XrDamipnkcvheQngXLt794Z97KMfsR/84DsuxOizTKQ9HYAATLOhKZuZ&#10;njC668BIMS+WlJY468rIyLRKKRyADEF6pGPt2rXb/YlYS8ijxmRJuhwN7slVZV2jxSniXcAhXFEy&#10;cwuLboLfqc9TbY15YoUqBUC+9e1/0rqnuh+XLkG7du/W/JW7YqbMKwwdkzVrXMiaCVDgZybmAH9y&#10;bNy6gEyeNTdXG8UssJ6QPkTMwNTEtPb7gsYjVqY5CmuvRsICi6T/SDETrISyJLJ9TnsuW2xtYnRC&#10;jHLM05dQcICNDT0v4I0vCohgYcFPjKmfXNr2e3d0dkjr0d4Vc8asT1oTbgYsJhRuAUTQuYsvYgZo&#10;vEAmAK0f8eEDcDDRw6wBXQsCG1h38Gli5UCR8ez8TBtB3Dba7roOgU95RnvSmdCkno3c2pCzRw8S&#10;kxIqyCuUgi33qmqk0NFqcVHrT+EaXCD9fcOaz2gN9YKCUq19lpWVV3rwIWMiuI6UPNYQiwIKGr86&#10;+5OiKffutXl9gGhJyqCYu4C0xxuQQhjthU6Qo8d5SOnxkihxawvBcatr8dGOY3o2LG3eStTIi1/S&#10;GDesuDhb8mFee5AWoSHtB3L326KWgMlh7e0E3S/OMwRI5eL3pDUGknRdAbutDVpiruj+81ox3FMA&#10;tjiNlVrdZkmxVPQT2JNyxqLz4ss/2zZZb7/u72tuKnTq9VdfttffeNVu3bph1bUUaO/zlCICGegW&#10;lJdX7Ch4/8FDrlikM6ytvcsmpDho0UhEp9e4lUByVoylTZIUHyLv50WRfmobo1DpfQpbxdeXiMZG&#10;QUvxElxDri3CEslPZCi+L506If4YCUais6MtCFHGtXX1fj8CVchPdv+q/p2fn+fNCwqlqD0XVZ9F&#10;2cOOiSIOJAZcIFBGkwA0GjSgkAk04QX6lT50pM77YKfeSEHPQy5jbg4CUag+O1+KaF4MMtdOPvyE&#10;Xbx0zcd45+4di0uKs//8m//RmppqdC0JD82fbu9m+FwJvlc150ePHo36fvXMO3bssFdfecWFK9Gz&#10;ObnZbuLbubNFpHTdvvrVr9rFi1e8jR/+OHxYCEqEHYEqzAfsjkhkEEUwNc0VO2geUzSR47B9wM7Q&#10;cL+UCikh61qLkABEg5186KgDslyxkcqyYrHvHM3blgRpvjegCEfEjjSHmKGZ52effdZ6e/qsvLxC&#10;MxZr1ENHEb/11jlfLwLvEM5UpoJBX7hw0aoqat2UzjiJCaDcJDEC+PspFAL4ATy9/vobbi7PFvAj&#10;L5o60ycePG6PPf6QFRUViG2V+rqRtz4wMOBWEvpUU4IzFJp2Vwh+3mjTesqUBvQ8WfbII0e0nvFG&#10;+c4MMdgdO3barp277frVm25GTRALnhib1vpviVVHBBqSPKgLk2uOxoIJGYUMSgAkAurmQ/Pu06Uk&#10;6doqUcR6+A2dm1UizOe9mQQ1tseGh/Uh0m7mXZliEfGyligCfcStBbrm0EC/kRZHzXFOAXXTCf6L&#10;LC3p3+SFY9KPeBEf1pxccdhbvJg+QJcSmFwTsAHLZt0YM9W+5sWwWQt86klelCMiIEH6nICulODw&#10;0IDmJ9UB9sJcyIZGKOoiYKpxEYyF6worzNLSqgOQ5ETSFwtcwe7atceL0gBqOaMEdeGfnRR7D+kz&#10;g0MjNiNGjkugurraK9PhcyYIjLoAIa0xAAK3EzWtAdXuu5WSZp/ExQkM6guTuo6QAw98x+SCh8mT&#10;togNDnZpf8doH6QIqMdaS3ODXb12SQBsTM8dsJKiDClercn4sN2WrAtNT3rr0VSx4nB4TvKAOBnB&#10;mfUlV86b68t69lVf97WwxhODQhZj1hxx/l569eVthbz9ur+v/+MLXzqFwEIekMdH6zuULL7aQqFx&#10;pj0xMcU6u7ttXmj80KE9UqpbdubNNz0V6bvf+64E6GtWKmSdJ6WF8kMgc73h4TG7d7fDykuL3c97&#10;r/W2mwZRjASa0E2JYBoOn46Ys+SgxoJCJvcTpQyDijaNEPcmklYHFKFElx4YWZLe7zhZ10N4c713&#10;g1gwYyFMdHrdPI6fzRsNiBGjQGivhll7bmbOBTf3iwZ+rDsChk3vFhPDh/WZz/yCXbxwTQILplQg&#10;hZelcZs9/vjT9uwz77O3zl1wcytjIW/0ox/7kBhEMOqOFDsDGGxtaC6lqMNiXn//D39vFLhvbm6S&#10;IBZwSUqyXS3NUvCTrvhhXZUV5da8d48L5mEJNPpBw0Cpiw2jAQjR6Yd+w1T8Yh09qE3v4RlmxfIR&#10;wDBSQAwt/GDElVUVWrtpCf1sKTiiltfs3Nk3rLGxRgJSwl2IivziCxfO2cjIoN6Tbz29PbYmgU+U&#10;Mz70sYkJO//2Rfdht3d0ak+s2MjouLNayjeOSQgS+JSXX2A/+OEPvM75ogS6Rwbj19P64IYgeGhB&#10;LAyfPJqOvVFcWqRnpbTokgQ6UdtSEmnJ3iBhWMwdv97Vq9c0pl6BmzwpxIiz5EkJWPatm3WlmJgD&#10;TKmlYvOUjmxqrhQoGXRTP8o+SSx2cjLkfXfn5pdtYiIk9iNGG4v5PEFjJcAIpZNnlQIeZcXFNjo4&#10;bKHJGa/0Rj3jqH9S7DSGwjMJlhSf7FXk5gkGW5GCXlu3AgK7NFGYQwl4owjOiPaKt4QUOEnQ/qbv&#10;tFuWXNtH62sTyEVBF+5FBzACi4ZHhn2PMMeAmIzsTN8HsEvAKJYPnplDqONkVN7CLxsv8Jum/QPr&#10;nZgYtPm5GQG+BHdH0EgiPz9HZyXqGoKxApR6e7t07jaktKrcWoAcmCSlT0MUp9WeFjAYGpMizXBF&#10;RVAeNbWxcPCM9GEG0ACWUJ3HjhzXnq7yz+N/p8hKQOOjRSKFTgCjBK1RWMUtJ5oz4gvYGUEB4ZUI&#10;AJ/gOyxxGxpjROOiQMq65ean+XPV15fr7zECFDMeGzBDXrzmZWNjSWAarLDqZXnra6ptRfurob7K&#10;8nOkqFcE8KvYF6Rgak/OjQsoUPxEe0pyB/AeSEzXngm4POKcbyvk7dd9fx3ad/jUgycftI/+3M95&#10;p51/+va3PdCH0nvSC5Yi4R4ndJyqw3/zzh0P6Dp95rTdu3fb01+oSUtjcvrevvbqa44cSbtxxaGf&#10;Ka5BY/3evm6vETswSPrLvJfjXFoS2p6f0yh0uMS+WGAUDYcOwYRfkoMJe0AZw9JJc4jWxU2VEiDS&#10;NFoa0wWbrolZGUYB8wYcEDBGsA9mrmBGtEsVAorAs48//zE3t/ZLIGP6xMxK0QJMqDAU2MeDJ09I&#10;MC9bY0Ozvfyz150R02+Y8oD4mB8++ZgHu9TU1VpIzzIqhYHy+MAHn3Of1OLKnMBIq1XoPZhEpyYX&#10;da9Yu3PntoOFPZpzIqZhyZjtCE5rb213c/WwmNWxB447wHn91Vc8eIao3wdPPuTzzljpxrV7z27N&#10;nNisWwkI5pmyhsY6271zl7W1tXlQG12NUHqABWr9km42Pjls+/a1SFligi50AY0Pf0TMKCMj3Tsa&#10;sVZUqiICeO+BA1J4qVZTU+usDrYzMz3nwAK22dc74Eyc8qXO2qQRGCN1yt/zxBMeUUt6C0VRiKIN&#10;zU3rO72txRIFCmj9l52X6Uo6JIFKAwZaBMLyhoYHBRSZ31HtlVUHY6w7ZmTmh4CocinNrq4uKUba&#10;FYrBJif7OKiyVSmwubg46UoRH+aklO/PfvaGXbl0XWOEDcVqnjL1OYFA7VdiJmDNBKzNac5HNSdL&#10;+k5tdSpyuRla7JVgMtwLpMOsrUgpSoksSVEDDAkWTNW9aXaPv75Q7L6gsMAZNmbPgvx839cAJoAh&#10;88U+ZM8S4c7+pRIbAIvrofCi1dOSvPkBwVlJAiDsV9YVoMNkaLtbnNgjCj7qo8WqleRNNyiZibso&#10;srKg80lBl2jHJ0paUocgW8oJn7OXFtVZA2QANvoHhq1Ye3hjkwCnNbHLWQHedQsmp7rlh9ajNDvh&#10;/NbXNbrJGXM1qWHFpaX6bJmAYLXPG01geF40M/XQUd6weuYQFwugGN82cQbUnU6XMk6QcicHmGvS&#10;aIagNSqtITuID0iM37LMDDIsNG7tp8GBXqPmO2AlWtVs0w4c2OGdnYi8D4mtA3hR1lubEZ2dDIHj&#10;cq3tls5NvTULnHrGgsZKwN98SAo9NVvyJlXzH82hf/GVbZP19us+v/76L//+VPPORgmMLUsASUtR&#10;tXf2WA7mJzHlnr4BsbwEm5kLuXkUpjo0PORmLkobwh6JaKVtAgcJpYKZq7Kywv/d2dnuDKaxqUHX&#10;ibGO9jY/iOVidDBZInozJfyR8KBjfDTRIvr0/cXfTOoESpoexutS6jQLiHGBwaHw3E1X1mLR+jvK&#10;GlOdJKvn0fo93FcsZSTBhx+WIh4IzV/+7C9704jzZ89LIGACw4QaDfRCoFN6cEwKYFaH8ic/eUFI&#10;f8MqKmustCyayoNCPnLsAffBYT7GHF5eUSom/bZ94P3PCTxELKD30NuXLlCwCsqLEmlLTeb+vj57&#10;9NFHJCziNUbNn4RujhjlD7/3XU/9wtR8YM9ezYcEIlGqYm8UPSGXm+hmwERhcaHVN9Qb7RMRNATc&#10;IUhphYilgdKTMIU4AZWz587ak08/5eMJhSakgJLErKngFC+GOGMT42Ou/DAhlmpeiBXwIJ2pGc13&#10;ih0+etwGR0bceoA1oFJzgTBFiXV29UgJxHtNZQqqwICrqiv17xEHZVQgS9Ia0sh+bHxIwKxP7Dnb&#10;KOiQEkzy+6eJnaelBXw/jeo9uDbSMlJcgccniBEGSWMTUNMXOa1sAIBYciDJmnc02aOPPOJCFJM+&#10;43q31R71q7N0n1s3rmjO++3Nsxe0J6W4YhLtoQcft+qaBsvNKZbiph/ySpTZSrFihkaol4oZE4uA&#10;8gLMUaqTWtcoF8ZDChzsE+ZHVa4NscQ0vc/NzTpPgC16Sy/q31SQIgUMwysxGLQj9ABH7Tf2EACT&#10;ql4UGWH98KkSEb8iBedBTNr7PDgMmWfHB4IlB+AAGEOhcz2CFhkQb4eFcl4IJMNNhFKi/y+gk+Im&#10;WG9Ij6J4B+d3XdeZn5vV17zuFO2RvrS4KhABWMrSHOCvj6ZfAXmx6GD5IGeYz09Oh+z27Vs2Njau&#10;M7Dh5mwCDEW2/ZrkGq8I5OZkZ2tOea4NBx0wcfLOibjWdIjVpwhICHCsA3hyMCTpOtmWI9ZMtDPz&#10;gTUHk3OsFO4TTzziQWB0rOrSGQOgMy9ExlN6df/BFn1m00aGxwUgRq20tNz6erokC2bEgCmLOa3z&#10;kC0FPiV5uCLwWGizAh4EYAYDgLUk3yOY0mHI2z7k7dd9f/3xH/3xKfSXH2Bt+JKyCjv95hk3F0aE&#10;6mfnZy0+OcG7t6AYh6WMYSYZWener5j6tCBrfHbSgN7Ll05MKOUDB/YbjfXrxR4JkiJZ/5YOKgU6&#10;aGeIMkZh6pRI2S2LUUhMaTDUW+ZQYrKCyZJ+ILLhPkxaIVIsg4pNtHjDBI2/l/xkrkXtXPKKN1HG&#10;Uq58p8SjJJnGTMWkTEtOwBe16TmhoHDqLBOoxHsIqiFqGZYwNTNlH/7wB/1ww/YRTIAEmMiylFKh&#10;3rdn9243B96+c9PN4m5S1ZXOvHXadrfskkJI9Y5KWVn5+tymo/iXXnrFdu3eZffu3bXHH3vYFUus&#10;7stYmePzZ94UQ86x4sJiD2qblGDDTI31gTxqAoJy83I8sAp/Fibrea0TOawUeDl86KBdvnzZysVM&#10;Ll58232we/bttUBa0LsMEfTE+0gt+7X/8pv2V3/x595qDwHOvCAcqS5F6tHs7IIrNXJrZ8UYATQe&#10;OSvmRQ42AIj3YJpsaGjUz3Ne/pICIvg6Pc9Y10ZRipiJke+xqpoqa2u/o+8VEpgzFhSroVjFtEBC&#10;cjDRssTS4pNipbzm3KpSUVXmfZtZK/zq0eIWYpC6N+PAv3/s2DGNO93XjkImgMFMMS4ippuamuyF&#10;n/xEoEDPI4VQVlqjvQPrTLW9ew7pd8sWTOGz5dqb2ocxVBSjnId5RgCmYWoxU60M8zmBUTDvRCk6&#10;lCC7i/3DOHDDkE9LxzIKs6TDYuOTfE5he1TTWo0IFPL5hETtbdNYpRS1/7k2ef1bWgP2MsU4YPkw&#10;b5plANAw1WKxmRNLxJdPgRDYJmk4PDNKGgsM4AB/AtcjJgFAhZWDClWYegkCw0oFyybnmWhzrACF&#10;UkIoO3zc01OzYsIErVG1bVYAq9EVE93CKFkaWdQ5WBRwEIMGuPAFi8eVQGoiexn/e/OOFg9Ao0EE&#10;QASFz1oQ1IYypkBJPq4Q7W8+f/KhhyVHpqWc+0QMCvScxG5kAw2stqrOg/kyMwAqyd5zvKy8RPvA&#10;rKa6XONLtalpYicA9JqrxYj2/7xVVldrT2fY3dYOySfqam9oX6dpLhd1HnIFHKhiNisA2euxLswp&#10;rDg2LsWaG/bY9ettkg0EoCXpd3Eub7ZN1tuv+/6aDcWc2lxP0sYnBy9Gwn5B7GLWBiTU8FcFxFgG&#10;pYSJuo6PT7ZqKVciSynEgALgYFEJqKq6wgU6Agq/GsE5Y2JHly5d0OYPS/nccX9jj5gUUa688BmT&#10;6kB0LMqTfxMNSvUhOtgg7Ik6lljxwwVDBzjAfOiQQ7QrrAw/F6wQdu/maV0bL08sCl1Slfq9KNNl&#10;CfHp0JxQb0iHsFjvibFLF6/Y7Zs3dRhpAI/5nAhrcnV7PMAEEzvmX6poUR6ROs8Eqo2NjbhARDFS&#10;8/euno/KULQKhPliejt6+LjuHfBOTPjZaMtH5xtMaE3NjXb+3Dk7ceKEMyzYFhOEHzxe6INSmSOa&#10;9zGtQX9vn4TKtJTThpu3yWGtrqn0+ccvToGU4ZFBn2cE0yMPP2zXrl11BQ94wOwJwOqSgNu1e4/R&#10;Vg83Az7Dwb5e+9Vf/Y/2w+//0NkdipXexwP9Q14QZkWCi4CaGLFbzKPMCQqZhhD4NDUEzduy1jzD&#10;Rkbwi2Z4JavOzg5PR6qvr3UlEiIVRsDq8cce0xpSQWrQ8gqyNOYFtySkZ9IwYNkWlsWeVik8UWBH&#10;jhz0JhW5pLzoWbjv1lasKzSCwwAHRO0COGBoWDTI8b1+7aaDCUQGTf+PHT3mZncC9DIyc625eY8U&#10;2KZAQliKTvPS0W9Tk2LWY1PW0d7p/k1YJ4oJxpceTBGzC7kCZq/NLUkZbmjfaj9yFtiDefl5Uq6U&#10;fFz0c0AT+0L9Dpwr6W3j4xP4Y7Svo0w4Lyffma9HiUuRElQFOyYWgn2AssE0jjVgXgCWPFiiij1o&#10;S++ZmZtxa45nCmsdMUkDEgDLnAX+xjkgkp3GMMzLlvYvLoTJ8Wh5UtxEbonS+QM8MdSaqmork8Ij&#10;mps+2MlJGRpPvNZvSUCrwcfPPOEWide+pTwp8QGAFXL+AQW4FwDonCl6OGMqB0Dt33fA3RwJmpRp&#10;fZ578xnPhkhK9spdWGOwxFBudRVQYRq31jw3t1CrqfmLrOveM7a+sqn9rbOtOaXpCEFsMGaYOKV0&#10;QTqkZG5p7BSkAQwPjo5bV/+YtbcPisUva4yLWi89u0Df3EJI75vVHgxL9g16sZPYmKCVljRYU8NB&#10;Ae4ezRMGCggC1rgNe/n117YV8vbr/r5O/Zc/OpWeluP1Z3/2s9fFRipsSuz29r3b2qgrEkKJYjBB&#10;KygukiBNdCFNVSZoHaX9QNpEZeKDIp2GDkP4han0hHKgtjEma3y3FAqgohafx5eHDwilgq/MTVD6&#10;D2ZBkMw6Jjwx4bhEeg4TTUzQVowjfpSdPuQBRpvoMf9ktHhInAQAfjzsY3T6wUeEUob9IpDwbe3d&#10;vc9+8Rd/0cqKy3Rox5wVwUTy8nIdMfPChzoipQvDv3L1kqVnpXn9bIKcsqUgYG10u3n77bfs6rXL&#10;zkpoxVeYmyfWvNe+/vV/surKOg0zWYIRv1iy5jWka11xMzXVh17+6ctu9ifQyn3lEi7UK8Z3m1VY&#10;ZD/+znelfBPdt4b7ACaOCS4zK1NCWXOkL4pe4A7ANYA/FYbU3dVtO3e1+DzgV4a5YwqMSyS4h0L7&#10;JqB0yWjQgD/vxPEH7Bv/+A378Ic+7LWIEVShmQVLSKJN3YzuuWy79+yzHI2TMpgoYKKIqRRFEwAC&#10;XYiaxawelNIjkIyKWuyL3/jPvybmXGfVes75WSKSI/a9H3xbz5AuhbroxWjml2bsoYePS7mOismU&#10;W2lFsRQf1hZM2712r/2eXbtx0xpqdujeYe3BaIlPTJI8r7dx1O9u3Lhhra2tAhPk9Wq/af8Q5DY0&#10;IGAjhVhOTeuNGI1t1BbnI1rlBD1/WAw4S8ByQc+OD17sVZ/BjEvOOKAlKIW2pP1N96XM7BwBuxWP&#10;WKZV4oK+sLrka56Je4D1HT961F0HKGTG5mZnKcuIlEhistZA54ixs/dh+ER8A7JgpW6J0TNR7ITf&#10;MQ4yALAckX6TR/CVFpD7o8ypYIbvmehoXB/4kwFhPD/QFBaODx2Xzryuj1sFSwUxHg4AsLosCRTp&#10;mSbGR72oDM0xOHO2RXBbopQmuexTAu1FYqa5fi5xBwUSND8CmKFpKeipSb83kd8wZOI71tCYQl8U&#10;TyGwC9MvY8ZaAGAmzW9D9+f8YyFgb5H/39DIXhq2rVjJGwGr3PwiSxWoTfSqeBPW1zWgeVr1de7q&#10;7PbnAKgCKgaHBuyVV1613TqDxFx0dvZpneOtsLhc2jtF57ZRoFxAZJPo+wx3/xBTkZGRot+PWXUt&#10;AWxhyQX9LqtU80BePw0xIB8LWi+qy6GQN+3V029sK+Tt1/191dbsP3X16k0hQuonp9rDjx31EoE9&#10;/b06TJtiVV3akORzLkqpbjlLgz2gVGn8QAAFfhzyNEnIhxEdO3rE69jiI+KgkX6CEmAJu8SQQf6l&#10;JSWeZ4kZO1XKEFaBuVnk0Jn0JiIBwaXDRoEIFGpcgpiklDzKeUlCijq8KCaUMYcEHyzX2dIYPWJU&#10;14ElSFL4Z0DcyVIYz3/4o1ZZViVBlSzlM+dCic/DeDGxIsxgIg1N9V4kP78gT2PSgVyYsV17d1hd&#10;fY0NSTEjgJ//6PN288Z1MbJJV7LVVTUS+INuJrt17a411LY4I11bNY8IH5kccQENa33tlVdc+Dc3&#10;NTqz4RljNFYNzCRdxNzaja45zBUWCiwVMFBAE2MlYAWFfOLBBwQm8tyPzFphnXj77bfd10be6/69&#10;e61LQrKxeZd1i/1SRhTBAgM/KYb+za9/097z+Hvs3FvnveY0gmxVyiMe0/4G9aVLxFqO2dXrV/2Z&#10;YZr0YaZbE0yUHGeKnVApzH3p2h9EwubmZdmePbvtzJk37NVXX7GGunoJtZD7j4nu7uhqlfDukKLP&#10;MNo7JgekWNKSJcwxwS675aFpR5PPPwpiYzVOTHdWrJZqYUk+L5TvbNmxQ3sh01kdY4EBAtrYcyg3&#10;qn3B5GiKQIDh6uqW3p/ngUlED9PcoqioxFsLrnhEMFYMgUqBUKKQy0r1XfOeqGs07dzpbhP66YZF&#10;mZIFOvKkjOlzjKUCU2dpSZEVFhR4gBlr6Hn0UsQ5UiwEN+FmWdVnKXG5rPOBQgU0EpXO/gvoPABQ&#10;YY9ErVNKFXZMaUgKfWCGD2mNXdlqD/CclPYE9EZjIOhXjULWrDmATdBndYaksHG5xG5Jkev3uCc4&#10;IwQ3HT54QEw3anLGpZMezHZmnBiXJsCSp2uaQNkha6hvFPBsFtvdZ7tbWjhdntJFNDhVsagHgGuF&#10;YijFJaVuocD6Q+T05FRIrHZT61RkJUWFNjk26oDDXVeae1of/tKX/41NiCnTueqNs+cEWmIlS6o4&#10;wpaZlq3xxgtQxLkvm4ImK+FVAb56Z8nM6eXLVzRXsfaRj3xEjxuwru5+7dMkS03XvpiL2HpMsk3P&#10;UMs+4CZ1CMVWDBUAY62wJFdybsbKK6olz4qtvXXIRseWtf9rbHpKe3I57PuJLz2SvXL69W2FvP26&#10;v6+W5qOnMDNRBailpdn+9u//UWxswRaX5/V9yQ825k7JKCm6GBsZGrVcojATo00WaAJRLwWFcsAH&#10;RhOKeB0AhMKhA4ft4qWLjjjLxPpidJi6pZBrqiuEYHfZzNSUUPKS5UjwcjA2JVk8pUBaVLdzVE8R&#10;BVAsUaMxcGEpW4Tm0tyCZaVnmRCCeA7eJWHZQIo+hf9N0kPXIn8QQUa/W0zeqxIGWVm59tijj9pl&#10;jeuaFAxmdZQdUapEzQIeABtRxkoxD3IOaaKeKpacYT0D/V6Yg2CVuQVynGPt9377f8V84UufO3X2&#10;9Fv20ks/EyMbkRAM2N079yS8WixBQgAUH0ynTF+OvfjCi1ZVXmHnzp1zYX1w/0E3W/tDS6FtSuBi&#10;sdixo8V6+volCFbszr02Z8dNYqLkvxKNTd/oIjFaAqgINOrp7nYfP0o+WddhTtvb261/YEAKr1bC&#10;O82vd/DQAbty5aIEbIt96ctf9OCpc+fflhJcsc7uPs07bQEz9XxhKY+AlCx+wW6xa82x5oEI59SU&#10;NA1VCkFjae/sFHDj7yjUgK2sLYlJpmkdSEeKcSFH4f+ZiWmPqk1IinMGTVEY/H90hvrmP33DHn3s&#10;cZ/rGQlawB+MLDdHrFVkdnpq0Yb7J8RoYZFE2JJmk2x5OdnOPmnZSER4cXGJXbp4SUwrz5UgPktJ&#10;Xl/72po6D0Qi4LC6ukr3iDgQCM1OWWNTrdEhjIhjloKUMSwOmNoXxOz7BwettmmHVwzDH97d1ysl&#10;JyEupY3bArZHytXIMK6DFbHtAu31Tl8zbUKLT060bgG1uKR4i+iBFskw0N5HIaNQ8XlifqXMKZYH&#10;9h+N8DExU695Y42+3ota2xSjMM2UlBsggPzgsJ6JeA/A6cYaAVFCnm7u1XaKTdA6UVQn0RaWozEA&#10;WHPoDw54w0q1o7nJjp84aeHFsNGAJBBIl+IvEJj2DSnlJECq67FHrl+7Zv3aCwUFuZZVVmorAtU9&#10;Aq1E8OPSmNUaEF9BPWysXAQ/vmvlIZ0MMFeuz8H07965o7WesXgBpUBqij8LAXE7jhyJ+bV//6un&#10;2ju6/Pzj4qmqqNJ8wLIFVHT2yKcnl72qmprqzbrOpO3bu8tTtQry86ykpEznKcYBBlafsYlJW9f9&#10;B0cmfH5xMRDEtrwU0plMtYmJYe3XZU9votlGbAxR7PSGjhcgrLOHTj5mt2/ccCCD+Z9t9fIb2ybr&#10;7dd9fp049uipZAkL/HQwEhoYpAn1E4xBsAW+K3rzUkYvImGYJOESFJpMTti0wrwMfSZDB6xEh1no&#10;czXG0lPypDDS7cHjj9oLP37JhTbMl2pR5I92d3faTrEMlPTsfEhsKGIjEqbzYgKpGRSr0MmXIo2V&#10;cI9LkAqOofLQmoTflge/JIL0RXWXZ+YsZmnV0sSi68srharHhOSp2ZxoUzpoksE6vHGeIhHQASJ1&#10;Iz4xTcp30d549TVnkbdv35RQnMOqpnEs6pBtehAbAhP/OSk2RBDTVCMjM8cy8gosIMEyNj4jIbgh&#10;OZtgbW3d1Ko+9Z4nntMcFtn1G7fd14kPzVO+tlbF6oatRcovRuwsEJ9sX/3Lv7Ynn3zK/ekIrONH&#10;jnG+fYevSbjGC9x885vftkf0HvylXHNycsaFC+ZClC8BeHU19c6kYEDnzp61N998U4yO5hQRKaZo&#10;o4ih4QErKS32JgiDUjjZuRnW3nHHwqsL9l//63/xIKRvff/b3oUKX1u6hO/4BN2HNiTP4ixDrGlt&#10;Y1UKLeLRrPgv8VeCmnr7+6LRzlovFPDi0qzmflQAK10K+q4ATJKY3IQYxYZlSJEXZOVbZjBDLHnW&#10;Pvj+9zqIg+3B2D/4gY/o/utiOLess2NI+yZD4GLOzp+7Y/19M7Y4t2k7GvbamuYWZjgzOWn1UrC4&#10;RgAyFAOhKxi+9rb2TnvssSesVwpwWe8vK6+WYlz2RhnRALNJjXNYin3W3veBxz3ndHZ2XGt5U/MZ&#10;LwC07D7gjLQM7VspQa1/vvfjDdjVq9fdNI7JtUKgKk4KbdQjz5d0DSkXAn4EhEbE/rDizGp+aLQ/&#10;KcWzuBYWS5u0RYE/FBh5ut6KVEqAqO7U1Aw7cvCoUea0v7ffpsXgifjGX4oiIgK/sKjMrly7rbOR&#10;rP1MhTwCtaQ2sQhoF1EhizQsivJsbQhZaP9ipodlY0sC5EYJngAnzRik2GipyD16OgdteIiiHIna&#10;P1U612KGAr6sLz7WsZF+XW/VBoa6tW4C6ZtrFq/5WtRZrhTgG5mYsB4BFywGNM8AGIamo21AMZ9P&#10;zBCtHzDKYwLMqamOKZvKZlN6VqLhcQN8+fNfPHXrtvao/oYpnYBFumTR7StFgC82Dl81vnMBaJPc&#10;SMGmERaIvedr2yelTPcxqtXxecBPXWO9jYkA0PqSHu3LyzNWWVEgObFio8PdOofLlqz9nizwGYjL&#10;sK7OEXvg+JOWW1hlFdXNbpUZ6O2xbIE08senBdRef/PMv2qF7NbH7df9fdFMYk3Clrw+AlIOHz7o&#10;pQRr6bKjg5wghZeflWfrYQkoMRGEMi3O6AO8trJgu1sajObpudqoaWLIHKKrl27Ylcs3rLdnQNeF&#10;cS5JwIU9HWlxTghahyItPRpAxN8owbgqQY//jO/emJ4mFCjiOGoDS3jECfnzHl2/pCDfYlaFvKVE&#10;0sXm+tu7rKq42FaXwkLR8+5fm5ub8+vBTJ0xik3BZnVho4oVFgECQCjJCSsmKGRiatwVMzmyfA6/&#10;L0FqKE1YGUJ5fGxKLAOBO25LUib4FNs7esREu+3Q4eO2Z+9BO3T0mJRL2JJ1nbb2uxbMTJUElAbV&#10;7QlKoyrRhbPnpH9J2Qi4/xOWtDi3JNaTaJGlFauta7AVfd/YEpBITpVShPlv6flXbWRoxCNwSRmh&#10;EX6M1qins8cWBXrqpKTq6uo8BQrmSMEQ+kcTFQ/wogoUfvIYgY+1rRXN8bqlCQjhn592MLJuyfgX&#10;NS4C69Y3N/RzglsKeOHPZAz4HfmZvNZASpKntFHon1Z4c4sh27W7WcJxSn8jKG/NhSJ9nXeIZT7/&#10;oeelFPBN4lqIEwsuEoPKtTffuGCT4/MChPliemJ0UsKb6wEpjTyxuAOWk5NvVZU1NjlG8ZQtu3bl&#10;ijPuiJ6no63NmSF+TFKSegf6jbreVPEqKik1emf3iP3PzkhBBInOj9UeTLbevjY9+6rWlL7eBVIW&#10;QZuXYiVqekFMFP/4phQbzzwp4BjWc1P3m/rSKyhhCeYVKdgEnQdqaW9pn65rXgExWxL8CSkCg5q/&#10;dc1Ldm6m1peqcAtivnM6dyvaENEa1FTAShbQ4TwQcIc/NUbKlLNB7AUV4Orrmq2uoVmsvtFSg6QK&#10;0tUqzpXwgvY+cwoTps40keL4mrm2Rxwz1/o3KX3Ee2AJ4DhgfmXeKIc5M72gZ9Lv4lJsemreBofH&#10;ovt/k/ey/yhBuinFKCC1FrE79+5az8CApQm0bQkUhjQGaWjb0L3rG5oEXKcEFBK9yQkAldKgnEWv&#10;FvbO2A4dOiLgmqc1iNXc5+hExHn+OWPDbbSsfUNpS/K/sWRsxlIYfd1iEzaknOkuF7ZWAanQ7ISU&#10;fKueY1FnNWx379722A7WIVpnH0vZhmVrr4cFwukEBqtG7jEm3DvFBWVWVlRtmWm5lpqUaRPjsxpP&#10;vFVWV7oif9dcjdyoqKBC3b/u1zZD/hd47dp98BQHmGR3agbTu1Rnww/u5cvntY/XLV0H4/iRw94F&#10;ivzFHTvqrLGZfNdVDygixYEUpNnQnNBqikdcTk6OSJlvSPjMiUkU6ZoxXjqPyk0wo5++9KJlgTRD&#10;U37oCZQiR5D2jRxWFAT+L0xEfGEejJPiIYVklkb1OhhEd0+KKR154KgNitHGCChsiHnMSbHgY02W&#10;kEiRYvWAMbGGyJoUmoQCQnpyasLRLhWSYDSAAAQEvlUqYsFq8LHhk8NMSITtplj6pctXoukoYjcr&#10;Epq8nxKJ+GNv37rp48Qv/pTY7fUb193PffatszrcE7Zrxy4JzHj3p2JOxm08Pz/nQXTkV2MOprDG&#10;H/33P3SzKn5rzOqSCh7VzgHA50aFNHrKYp7GV0y07NWrV2xHyw4fL7nV5KJSRhPfeZaeNzePZvRZ&#10;HkGO6RMfexM5ywI+d27dlVIReJHyIVKdSHfywfFnFhcVChDR2GNRa5sshpMs9lTqe4fKXFTKqq6u&#10;sX3794lhtrp5lRKWsMf29jYjFYhrLswu25ETT5h2msWmBt2v/9Zb541Wftev3/TSih1d3Xo+IrjT&#10;tX4S/GJumRk5Nj+n8UoB02xhfHTUmpvEdsT2AV/MYWvbPevr69X4k8RcQm4yBkxQ85zvRNSTkhMn&#10;UNPe2mqDg32ap4gdf+CIp5dhDh4cHLJHH33CHnnkSe37m/bkk8/aZ770FTH6oJ1+44wdEFAdGR8S&#10;CFvQ/hSzFFOLl1Kn1jOmdyrMactqzjAXaz9p3ulgFqP3Un7Ra7br7wQeUrSGQDsAlS4WNVXr/NHZ&#10;iM9RknZa68T6r2+t+d6gjKl3aUpL8R7gtI30jkTaFAR8UdkL/z3zQVYB+cbvpgDSdxrf/5ZAE99R&#10;dgn6HOeKXuQlxSXeZ7myvEpgQPMnNu1panoPlinYMQ0wJid0VsXYKaCTk5sn0LuoOc52dk7QHUVi&#10;iP3YtXufnldsXDuW7l51dU16FgwBcb7v0yQjOOO0RKyrrfZrE38Be+e5aX1aWFhgMxoDljRK2GJN&#10;KCorFbBbtsqaKs+9Zx1Jl6OnOHn5BNItCliv6gwgT8gjThH4wqdMb+PFpVWdWyl5gfFM7VHAKBXp&#10;NkRK8GkX5GRbifZKdXmN5pmuX1qTQKYHhPHsGwLgrBtKOV2K/evf+qdtk/X26/6+WvYcPkUVnIBY&#10;Y4YOF3WRUYTTE+NWVlwgpSMmBHPSJp4Vs6NIQ1UVeYBpEpQzUuB5juoxl3k0qIQA5Q+/9Mufs5/7&#10;1Mfs6eeeFLMYtDtCrAQKURQBny3+OZghDeJJe0L4k/6B2RgHGCY1gEFCvP5PShr/GEX/M4Wu9Rvr&#10;6+3T3+Ldv33r3h2rrq8Xk4x3vxrRqygV8iyThdApX0gbPe/HqmclEIr+w177NzXVhRDjBs1jOoRZ&#10;wrBJA+LwETmcIGFJGUcE3qgASLTmdrwOtxi+DjzPhakTJUgLwx4pCPxf5GqjtFC05CMjYChOwXOm&#10;pgQ9Cp3AHa8xresODQ3Y2OiYPf6eR/2aoxOjgHsjgM7TRTQGzNEwX4pSYDa+du26C3uYLn7UoeFh&#10;Byo0mgDsBDVnMEv8vTR5wNyIKY+qXJjNUWbJ8cmWm53P1Evo6HK6HvODr4+CGIsCAQTuzc7Na85p&#10;+YcVY9ODdyRbjSb55LlieWhqpG3ihAdwAQYSBaLoMdt5u8++/90fCxyt27177R7k1trWrvkp0B4g&#10;3W1dz4SCCmj+l5wRF+hvBJpNTUxaRMKW1npUeENhaMvYzVvXooJXa4YiIagI1hjUs5NiQ5EQQFND&#10;Xa3VV9V4fnye1n9+geCwKWsXs6YAx8EDR+xnP33VvvH1b+n9SfYLX/iSnXvtDW83WlVTY2OT4xYn&#10;Fry0PK89Qo/tdLcMwLDwHyRp76UKrLzbkpTGKXExRHpvCUjqdEixEcdAkB4pPsRLkPbDM7DvUKBM&#10;PuwO6wMgUThZc0LBikX9ZVOKa8BzkUcFRoi9wFxOGhZxErzI7wX4esqUvnAXEYDGBtrS/fGNx9Lh&#10;ioOl66HE6WxUXFRi5eXl2jtLHiOCSZa0rmUxeQBcaG7SzyM5vbhwnnzmGSsT4CJjoUbnDh/2lavU&#10;JFjRc8d62lRyIGjNzTsFVNK0jnkewV7f1Kjfv1PKU3t5ZHBALHXKujo7HUAPDvY7QI1IydbW1di9&#10;truamzhfQ9Kn0gRu6aZG5gAKvLunS3/Xs+hvBC9eFiOuqq62w0cOav3TfA9iLQOUTUxydpEHAe2X&#10;Iu1/KWfNeYYATqzkVXZG0OJ09ilcEl5a0blttctXbmlfh6ygkCYmAgU6FMNDgwLH424O/+cffG9b&#10;IW+/7u9r54Gjpzg8RDVmC/USPUlE6o7mRnvo2BHrbL1nudrcm2vRpH0OSnYWm50+uHNC0XHOILs6&#10;uyTIxULDy3bi+DGvi50uFvHVv/pTMecpZyh9/QROCKOLHZG6QiGABQlXlPqm2DYMDLSPhPeUECkt&#10;0DzCCUHE9WFgRCjDSDBPBqWEKI5Bxa5NfdardulDVA1iw8BaImHyLTckwKR09Iwwc5gmQp2iDxMC&#10;H94vVmIHxYkMQzHTIIFaxnESbIyLylj4vwlqIuWC9A1CzWDKAAVYFtG+5MTSFALlDJOg0teCkH1X&#10;R4cEejRgjIhxglNgWPjWCVqD4V2/cdWZHUIJQXRIwoWAJZRorZgo/kqK8mfnZkvwHPZypy+99JLV&#10;1tfZoUMHpSDWvFoW0e3RQhEJ1lDfYD3dPVLQWR5ohDDE347/cl5zAKAoLiwSY5nROm84Y4NLUZyC&#10;Ai7rYuBp6UG/HgUtKDIBSwLc8DUxPuU9j72IhYR8U0OzdbZ3aP7jbFfLTg+kio0J2FA/zfKpcz1l&#10;KWnpdvv2HZ8XCnoQ6TwvhUATfca5LAVOmULA0OzMnPZYolg8fZ6XnOFTbQxAQUnQ3u5u26V18YhZ&#10;rSLmV1LiomlAW1qPZVfsSfr3vVu3tHeSJdBTrbGhxgMZyZ+m3Ov6FoU7yPulpCRm9rA1aq75miLF&#10;bz16/6TEODEkrb32KcoSJUcJUCENzUGCGCBmdgn/pHhLktJMSIgW6MBVAnBFcaJEUZpYMjgH5PPT&#10;tQyG7JkL+hxMnH2ASyVR1w3rXlilXPFJQVIiFsVMlTcPNNK+AlxwTXzZRGmzHihp7wqm63LONsW6&#10;Yc+8j3OUobMPc7x1846U/YT2bLalillWVpZbdV251p5KYStGKhJ5yJ/4+Cd1HmJtdHTc9/eAgOS4&#10;9mqlAE+eFO/c/KIdOXzYamsbLKi1pdb54aNHvOhIWWmJ5EKqFHBEMmDMu5ShVEmhJOYDl8HJhx8S&#10;aMZPSy65QLyYNFHkG/oqKCrWWATuujt1xsMOrMgEoc8xTV26e2nFGWs7tB/Yq5jVxwXmCOyK20q0&#10;0NSs9meD9mun9r1YvOaO3tNJABnt5XX26la8Xbt+R0AkbFk5hXq2WcnEdFsSkcDCAhtnPl96Zbsw&#10;yPbrPr92HzhxKkkoNiWVwukptmNHk/uD88XIlmfFjMXgpsS4HnrwhBTXlN3Wpm/VJodh4tsimZ/e&#10;r/ix3o1gRXjm5+V4w4IpMYuhoR59dlLCPyK0WexVu6jVjICHYVD/tqKyTKMRetfhRJjAKAISGPhy&#10;pVMlXNYlGDJc2W1K0NBuj8CNT3/60/Zv/92v2Ff/7u9cGFNiEMSMAsdti98YhUk7vJVVWtBluz8U&#10;RUUaA0ICdo7ihanQjo9UqHd9XPjlYJlpesajEioc2uc//LwHB/UIhKCQYb08O9fAZOy+cAECfk9D&#10;Bk/B0dgw52NmZHxcG7bGe2E6MHJADkFOKFXyNTF5k1cblADDlH/n9m23Ijz88MPe4P2u1gKf/b32&#10;VvvdP/zvXtKTFCpMweSFvu9977eenm6x0VZnkNOTMzYilo65Lk8CLzuTlBTKPUrJaoxjI0QqR9sj&#10;Eg1bX1sjltPoz4FFgxzyAs0Xa8D8wUAG+gf8WTGKeicnsRAUBUF0RNA++vBj+tyYhGG8Bwzhf6fS&#10;FZHfNMLHOrF7124J1gVPjcH3SaEI5jInM8coaoHfFnAwOTVudfXVAngzDtIo78ncAdDwmReIOWH6&#10;pUEK5nc3WwsgeTSzlPhgV4/N6BqkVy2L6SYkxdihwxSriPaNpq81gHFJYIAI3x4p6RkJYdKTQgKV&#10;i0shrc1KdHwCM5SAxNqDqZj5wp+MoksRC0QpJ0pxe9zDyrJbaUg5IkASxY21AiXNfsESQZpYloAY&#10;DBm2SIewlbWorxd/N+Uv07QPtIEYqv+eJhCwafYK8QEJul80Wh9XCxalZc2BmKAUP7nrjIOAP5Qc&#10;3b4qSsusqLjEg9c4vxTl4ExgeUFh1tRXWtOenZafm2Z01RroGxHjXLKdu3a5n3dD18HNcvPObf17&#10;2j73+S/YsWMPOMAENNTX1goYiW1H1qyyVixTv6cEqo6bgyLY8EB/r+VobCmpSXr+DK/S9sRzz9nk&#10;+IhbEwaHB/TIGxajOd4UoErQ+rJ/sJIAjgikw6ROAZ/NTVL+dI4EDjizNF7BkqQJ8r3/mU/+gnW2&#10;dVqd9jX7BKvTsD6XrrOxu2WHZWgNc3Ny3WJAI4vdew/Zo489I+X9Tt6zztLI0JBb66gn/q89qGtb&#10;If8LvHYdeOhUQiDNTUwF+eRPFllOeqwEIh1WgtbYssveevFFN/fVSdjfvXdPm51IVxpOpEsxj+lw&#10;RCR8UlxQIwSWFhft6tVLNjo0oMO3aZU6+MMS9glxKWJovUZ3lz//8z+1n7zwgjMFfLxFhfmuRL3T&#10;k5So/iehmuCCj38jJAj4IGAHIXDt6jX9nGEf/+QnpZDarZc0Gh1cug6h/bgWn8Nsh2AGNBAoIxni&#10;ShSlwz8o5JBfUCCBhJBbd5Mv+ZD4uqmSlCJWA1sGaMBaiOJ96PhDnu5y6zpR2mFXGtwU3zSsOxkz&#10;uAQ17NELOEh5Ya50NiRBQWQyQsaDovTsXhdZghwmDBBAqFAKkt/1Dw4IiKR5kwjmguAYhCEVokJz&#10;ITd9UozhqWee1oPF2A++/31ve8hYqJ5FqdI4uhdJio+NTAjpixk21mnOEzWGNbcUELmMMsZKQCAT&#10;FgXKE1LApGVnswtNABK9j3PE4s6ff1vPkuSmeFgoVgea9MdKCZNSQ7Bec2OztQkIHNx3wMsvEiW+&#10;siZWKOaFQCOfGvdIIDXgPlN8+4AC6o4TNV4gxl4gUIcywcqBDzs/nw5bq55XPTw4qHvin6W4hu6t&#10;tcaFwB4YGh4Rg6VLkJipBDlWFYrVhMZHrSg/x7Lz0rQ2Wn0xxhihNhQhOcQAhJu37rirAH8mLDFd&#10;ymJqelxzPibluuqKCmHOnGL5oACGAy4pNOIUsH6wbtGceFoDLjsYAFCuiV3C3lFIBBJp6/vzBFLx&#10;yxd7QOPiIuVC2ZsEYUkRxcdICVEOkxUUMNUY8P0uLNIwQUpK/0VBq9ie7stG5htjwGKgPzh4JeKf&#10;tD6C+ThXFGbBUsQ4qKBGNayhoRHdIcbBHz7qickRGxvu13sowBKrc4TVhH27qL+NW5HY7qqU4EB/&#10;v/62IqB40vcqD3brzk1vvUm8iM+lAJawlrNXBDkm+tZ7d2xE14fxBtMAKLRYjffAq47OdjH6dbsn&#10;QApAcSeWnndQBICWoCjr8PKC76MD+/fZ5SuXfO/Na14oIwropuY0IJJzUloo8JFbbDev3JKypefx&#10;so2LnQ9KbtD5iYBT4lIWxe7nZjFzb1ppea1V1TTY9Zv3BLZCNqtzRwc5rss+e+vi29sKeft1f18t&#10;Bx48lZAghpScogmOs+OHa03nw1Kw4PJaiNiVM28665nF7NrTr4OcIwE1I0G+qYOdKwGLYNmQQETx&#10;rEtgJdrxI0ddWBJYhZ91LjQvJBuWEM+3gwcP2gsv/kT/nvUAjk984uNe6xZ/FS/YD0wS/y2CjaAU&#10;DuX84rIrBQ4cvZAxd7786mt27Tr+q1UXrDAOjjz+MXJVYeEEeVD5iEhTqiGhFGFUBM2gAInApc/w&#10;qMAFQSsw8UOHDjvroeAGLzoa4Q+GTV66dFHAostZHGyN3+0/cABZKIW+oOuaK1WUprMzgAAsiPFo&#10;HjGh8lyw5GiwWtTMvkCREj37Y4895oy2o6PDSkpL3fSdmZGhOQy5MMjXmJ5//nmhdJp3dPo9Duzb&#10;Jw2zZd/73vfctUAlqBkJEdLNCKyZGJuw6ooqe0CK/pGTJ511IVjxJRP0ghke4IGJNzk51Ts0YQIn&#10;ovQKwk5rQY3odAGYCxcuSeHnSGFhph/U52IcFBDdvS6wNjk+YYcOHLQ7t26LhZW7D7m7s9vSdC0a&#10;y1cJ3ABgImJsfB5liysARceaIMBzc7L8GTBjlpQUSelnigUN+jzl5WZrbIeicy+2xIv7s/b05iV/&#10;t6Ki0teeOaBLGHm36SmJVl1ZbJsxEvBb+JtHraOrzXbtbhFYWLXO7h5fP8bp66Fx0UJzcHhQ+wLg&#10;lWhEdSOKUMgAU4qjkHe/qHsS7MZcsA5u5dE+APAQXYxfOy+v0Pc5MQMEBWKO51lxEVARDyBEPjzK&#10;FYVDnm2SK0NSqVakUGmgH41UpvkDNeRRyihomlZwX/6DfdN2ESuGV8YS4MPnDftmTqnPTdEQZ/7T&#10;5OBrPgjC0jPNhGjcv+CR1HQEGxntF2DN0uezNLcEp23Y7bu3rLu/W++h8Eanp3FRBIjKdtMzEzon&#10;17ReOX4GWc/LFy/6M+CvJicZST4xMmhn33zdCgt1vgSKYPj4gXP0OY/vEABhrjBbR3SdgJ4hX2x+&#10;S/sQ9wCWN9wD2WLVu3bu8Ep1WLc4r6wdsQzU8Aa8k+u/sbppvW193hpTU2RdvV3WK8Z74OBe+5jO&#10;0s3r17xQyYgUOLKsacceq6iqs/ikVLtM4STt6aDABTINxINF5/KNa9sKeft1f1/Nu4+eioRXvXxf&#10;ggRzeUmNlRVpqiVXDNkTiLfJzj434wYzs629p9e80X1Khm3pAKdn5Ail5miDLrlAKhHSP3r4iIRo&#10;sfvKRoW6EZZUSFpYDFuRmBfMIiQmCRulXGXU70mQVZQtkxaB0FkILXgHGLgBkbYELTEOAizoyUtQ&#10;CQ0odALd1MbvH3/kce+5SmoRPqTnnntWKBnGlO4HrVKovV7KHB82tXbb2zqk4CPuR4QZtbTsdIaF&#10;+bqyukaKK8nLLhYW5Ftudq6EX4I9eOJBoz/x2TfPuukKhYYf++jxoxJ+Qc+vBFRoZPpbjFc2wkw2&#10;LRAgie0pNUwvz4sJnCpDXstX9y2VAsaPTxOJNP0eFokQXZCAwZxNsArK/O69uxJWlPzL9LKYn/j0&#10;p8RyR3wefu7nPmXf+c53pMhn7ICAAoyVwgyFuQViKjS3+IkURox+PyFWFStBG7HQzKzGELRFrSPB&#10;VB45rXGwdjDYQQmqA4cP25tnz3l+NqCmSu+5cuWK1nNBwjFZCijGo5ZJ2+F+MKfDh45Yn0AcPs7M&#10;nDRLyxKDEvsjuptqXAh1j4CWYsIsTUAgjDcaQxD1yS4IuFESEYCDwgVEAFaoCFZaWmbkZtPUPiCA&#10;RMtEmGG65oU5TA2mObCCTZUU50hQT+r3IZuZFeONkYLZiDg7rhGYYL/cvHnTLS8oK8yn+IdX1sLu&#10;S09KSLaaqhpb1HxNjE8bJWcn6Kfc1WdZGXmWl1OosSRZSnJQz7IJQfaOQlgbMFUDZrC6wNAowoLV&#10;xxUkc6c9jMuCuAj80+mZaR6hXlNVJUWVqf2vMyR2jVWD97COmLo9FQemrH3lgE8KDzNteXmFVdfU&#10;+lnC50mBk3Tt0ajlKMbN/d7MQnOXLKUzPjEjBbisPau9rLMHSyY1iAYfPT2dmhvS8yZ9z1I0iMhm&#10;ao6vrEb8PXQ5Ky4pdLcC69gpoAPbH58Ytq6uds3/vEDhqA10d9tQf49NTYwLQK1YDiVUV5akvCNW&#10;VFLgVdywHHGmPWtD6zel/SS84MVPaCpDjXbcYgTF4T9/5eWXrKiwQM8XdL90isgF4C5aIS1J+0WA&#10;SGuRGpcilhtyEtDY0OD14EuKC62ysszTAW/fuqW1CGitNvQsZQJJQYGPTmvr6BEILLBYLeiCZBdz&#10;gLvh7cuXthXy9uv+vp546oOnEAb4Jmuqyq0oL8diNxIsRb8zgVm0yt23L3ihjnUpl3sIQinw5BQ6&#10;nwQsRuyH6FgETL02OTmOBFqMDg+JFXVJMU5L+bB0cV66kj6uUAcQJuyBNCsEK8IJ0xpRz/hVCeDC&#10;PJYtBo45lEo7VFtCsHNI46XA+PcK9FyKgDKYGcEMu3Pztv3mf/5Nu3HthrMjSizCnhsam3TolpyV&#10;wAZRNBxagkUQ5h4ItUywzJbt2rXXK0/BeEHaCEDMnoHEgD380En7y7/6a2trbbcaKVmQc4vY3XEx&#10;T0AE5mjaGOJfz8rMcLaN6RNBuCWGDpuJ2YqmvZDKQ7S2t3KUYuT3KOB8CpAIjbe2djgDzC8o0pxE&#10;XJAjeKlqxBe+U0yd1KV+//veb28KIDz44An79V//dWdJVAVjTCiD6qpq6+nqtob6Ot0jZLQ4xOyJ&#10;5QHAQmtH2B6mXnIvqe5EuhD+fo9SbmqU8r3mAu6DH/yQmwIJlnnkkUcklFclXKPN5RGWqxonQGNq&#10;fMoef+xx27Vjh1GIJT07RUpwzXbv2unNMLAiECFN32c3Gw/2u9UA4IGwXpif1X6gatWGhCp5stGm&#10;97t2ttgbb7xhe/fss4rySu2xkMabaNkCjC07d/vcs66AC8YUBVS5VltdqPtlSxCXWWl5keY1x3IL&#10;tb/0H2k2585dEFuPWImUPK4JWhzC2shbLqaPsxQ1zUKoOb64QD4v6xmQMigXSApqPTJ83pubWhxA&#10;oggwJxfkFlpZWYXdudfuFg6Kqizo70Sp5+bkOYujQxQsHQULKGX9sbwwtpnpKSkzaq7PexwCldk4&#10;mIti2rBQ2DoMFMsAEcxUc9u//4DVCXi6hUhzR8wGQWikT7GHWFNAZ3ZWns5gsfajGLOeiXPqgYqw&#10;aZ15ABGiAAY7rXk+cuSIB8LhmiEDgEIx7PPGxgYfEyZn9j9maPY4fbuJjOc6idpf7Le5EOdt0IYG&#10;erQP6cccFjPO1PylaG9iVdLvJA8AzAAY6qULnmlo8b7/CIbDvBxeJqd+wZkt8Sb42aeIyNZ5wjqB&#10;ZaCksMgtJ+NDY7a2HDHqu+Pzp8IXLoHRcQjDjM7QBRGA2egcSr7U1e+w8MqWDYt8TE0vuCUjJTHe&#10;Td0wcFjytsl6+3XfX/WNO09RanJThyK8OGv1VSTH51pc8jtvECq/cem8p0HEBZK8+hFVnWg8EBsv&#10;hYZ/VAorUcqNFAYOIv4uagHj5+NQ0Vd2XQo2QcKEFoB0TSL/GJ8XJQanpiednWAWw2c7KUGP6ZRS&#10;ekR/U3KPVCEEIWXvaBuBMt6QIl7R4aODUnKihKYUV6aYEW0LH3/sUc9jvHHzhj33/vfZG6+/Lna1&#10;ZFliDCg22JOXW5TCJZCJKEwiQkG+e/fut5KyUuvTPakbjZJFuJWXVtprr73hkaGwmsGhIRfA+LRo&#10;N9jY3OjKCYVCwREUcbS385qzVVKwiMxGIGNeBECA6gslsBvq6yUGY61Egp962Phn3zjzpl9vTgwU&#10;pg2bpWsQgWlTAhFEW9c3NBpVjbJyspz1v/zyK2J8w25i99Z4eh7a5f28GPTS/IIYhViG2AXpVhli&#10;fUSYa4JdgY2MTEgZpFlFRbUdOHjEBTslEBMFRCjzuRRe9jSm9s5ugbKIGLbWTQq/RkwZlkkf5crK&#10;Kg/0qhRDAwA8cPSYAxuL23CGTFAPfnBMiwCiWzejrIRCC4AePaYrZRjzUnhJSkGCVuPF1z8yMu5B&#10;N+RMAzKSBcKwdmCFKSgqcgvHwMCQrylJtL29vZ5yAyhbiSza7t31RvlSrrcsVjY+KeAkpdPb2+/7&#10;qqeb/NcSKZcdYovvpOP5vG85y6XqFak/5KmHlwm8S7KGhp128uTjlhxItzt3Wh2csr6NWhdYMpYH&#10;9ltWbp72PD5nKQfN25yuj3WDfYebB1BElD3MlP0DGOXeABlMuDAzLCnlZWVWoLmjRCbrCwvERYNy&#10;B2zyPVraMdbXiD0e0r0wKeNxdheSzgEtUPGTBoOZUnKUQyWCnEwETN30HictL8nZOqwcxVtSVObn&#10;lLUmSplAv3oBPG1coz0kypJ0JIAVFhii86lX39hQ68+4IdBG7MRqZEnPNWNzs9MCqtTFnxdwpSlJ&#10;mlHEhuBRUqnc/K91nJ6ZE2MWSUhLFeAggl2gSGuyqPONX3dZz0dmSLLGTbQ6SpfucZw9zhNtMKmP&#10;LcGl/bXpFpZ07f0FsfZuAe9lH8OSromLYdktRCVllFRdssnQvMaA1UNEQs+wvLTgYhGgdPbC+W2F&#10;vP26vy+h/1Npqfg2xTaXZu3kiUOWV5jjzQ30C71jzbraWt2cFoPw6heL0YbnMG9K8AQlKFHGmblZ&#10;QqvzYq4xYn5iXUN9njuam5NjhXmFrsS34oUy08SShEzHpQjoT4qPi1QQ0goQijCdocEh7Xj9DkYi&#10;oZsgxd/fN6Br5Qup0nR8yebFKGgJiMl6XYIPNhHUofnwBz5k+RLaGRKA1ZXldvatc97UP1vjSECB&#10;v8O+8UuTS0vKDTWPMXeCqDGn7xLzIqqUlC5YHEwCYUeO5o1rtyS0EaLRAhwtLTvcfIzpkYIN1MbG&#10;3OkCVbNHHW58Z1RhMsnq/FyqUG3aNKAjsu5IHlNongRmrtgKOZIIJPeF6VnpotQqNo6ZbFrCB8bz&#10;3ve+165fv+7P0NfX5wIc9qiJtO9977v201des//9Z38q5Zri7ODpp5+1OimIJgnPixfOC8RE9Az5&#10;LoiwbOCHpPdtUWGpzc4vSjDmSoDnu/JPFkCiicNf/NVfeSoR98rOzXGzKHOJfxvfM00esALUVle7&#10;+W9crKW8uNQ6NPdhMR5y12MTNMA4KTcx0OvXrrtJkvxULBPM/aqEMKlX0kkOJBCoKCTGh1JNTSXP&#10;WuNLQzFVuM/64sWLVlZaIeYSkWJPsd6ePincoK6Xrmcnqj5LSiZR4xnW+8t0XROQW3fgSAAiQAvr&#10;TFPTTnvhJz/ze2Rk5DoI4l5EmPP32poaXWNSymHW9+OSlF0wmGOV1XX67G4xv037xc9+0qoqGuz2&#10;rdv2nNaot7fHc2wpE4myahazROFElleNmtvV+ixgJKJ9AOuCtZKqNKM5oDIUfZHnBV7msPRIqeTn&#10;5XonMKK8FzU2In+drWlfA2aipustPX+qzqQAM/tXLNrbp2qdluYpxYnlYd73PlFWZFakpeGKSZEy&#10;W2bHCiilOgDEfx+fQNOVsPZfjM9zf9+g3bl9V3OzoDWo9PkFYLEvQF5YgAB5ifpO9D2/K68o9/S6&#10;mE2NVXPJkDGHE9DJd1gzBXqysrMEppYETmDeVAxLskQ9SyRMtkOC9mKK9kKMd3DbkLLnmgsh8tG3&#10;HNhSQY0iNEGNP7K0rOeZ88InaSlBW9Z4YwQsdPg9yAtSAMAkZ58AszztaXLtmdMVgSraMs7MCzgs&#10;iq0LGCCnVrWvcR1gYQA4/WtnyMi37dd9fqWlgoRXLSFm3vbuKhPDlNBcpcdsjw7CtFnCmmUXSrjF&#10;aYPOjdnswpQY8YrNU5xBjDpWyoaOM7E6uJliabGJsRLqIW3kef833XpIP8BEvCRkTHQi7BTmh4+U&#10;RuvF5CaK9dEEf1GCjl61+lHsKOjfN9ZjpVzSJaw4T3E6DAm6Dux4E9ArwZPoygcTa19XX1T56TGC&#10;UrIoSuoKIzBgXiExS5QdJlIOGS8ikumGAyCoKK+y9vZOO3v2nHXj7xILDontX7t+067fuGM1tQ1G&#10;s3YanJcUl7nZkN7AMMVFKY9oGkqMBBPdpyQc9PtkKVGEKHnMmDNrxYCTxTqXBCwIqhmWkLt5/ZYH&#10;Xk2PT3m7QJp04BuFRSMk5mcXJKQ2fa4xVxcJDBB0BAjYsbNF3GfL7ra22rEHHrTh/iH35/NM2dko&#10;UU2ifqZIBIVTCJZxxS9GiYLHFInpHz9iaG7JayTDEErLagRUpCjXNNerBNatO0DCktAjxUdwGvNK&#10;1SzMfwUFeZ4/OiehRYrO1NSEm52vX73syo/qYMQqEBgFq10Nr3o6VCAZq8icLWvd+UpISrVFMdDk&#10;lAzTLfW1JYA35mwyKzNbTDFTLLbZqqtqBYAmvD8u6VIootraegn3DO3dVYGEPVpd7UcJZoLQJqXY&#10;iMJnHlHSPBsdrYQ0xYYIpiKqP92o/RyzhWshzv3BdIkiF5q0nBztae1C7RXYYDRdinShGM3v9CR9&#10;vDctJ69Ie1WKUc/VKEUfqz24uLRiM9xDSqaistaad+y2HIGzKBPEZF6i/ZouBpvqjJca1uwPWoPC&#10;zFMFMlAy8dJm7AvYs/f/FhPmC78vpmlegDAPLhSwYa4AuYwxUZ+j0xpuIEAl+5Z62fjDGVd8YqrO&#10;Vbx2EnnMKWL2WwJL61LaaQK5Yppxqba6TGR7vOY4W3MgwIcfSuNL0c+s59jwmJTlhpvs19ekaFMC&#10;AhTTYvNLAhhimAIaMG7pToHwFCnSFMsUO6akLGeVL1xc7F0iv+PjyBmPVgPj+WHD5ANHdB0N1nue&#10;p+i8L+uMouy9w5n2GL/bENCb0njm9ezrDhi0mUwgJg6Fugr5JprBpkLse31ev0jTfM0J7Ny6c1eA&#10;dUXvTdDeX4+6xySAkCEo5O3XNkP+F3m9ff7FUx/50DP29BMP2q6dtTrkazbU12mD/R02OT0qVLvq&#10;vX8PHT3k/pbW9jZnxBsSApI9lltY6H2TQwvTEnZzEjCk9NDjlJSidCstKuZ42ahQ87oOAkEZmNKI&#10;fM6VkER4VFfWiAEFJFinXXlgTqNMZm5OgYQM/ZLxY8V5fqnIrQhBnK0JeS8s0Vh8yU29RFQuSLgU&#10;5xfauTfP2t6dO8Wil+yNN0/b4jtAoLa80pU1hR5gPQRz0Q6vsWmHl+KDGWAqfus8bd+2JKRpUxhN&#10;pcBcnJWeLSYioaLrYm4cHhmyyclxZ8r9/X3uR1sXK0A5EtRFcBJMA3TO72uqGtycHkgISGitWqqE&#10;Pcw4Q6wMZhFZFOqXYEGxYMrHZ7suRYfCpCIZ+cgEQsFICAyDFcEsPQBO9xgWg//93/8DyxcAuvj2&#10;xSjbkhI6fPiwjQ4O2I3rV/8/9v77MdLzvO7Gr8FggAGmovfetvfCZW+iWNQtxy2SLFtpr3sk23Gc&#10;xCsn8ZtYrnHe2LFjJ3G3eqNIiqTYub0XLBa9945BHQDf87mG+v4F65+EkeFdYoGZ57mf+77OOVeV&#10;gWPYe4EI05ye/rY3M9nWEwLEIvECGduQl31E9ffjJ45afjSsewgKwCv1LJatorJcYJmy27dvyyAz&#10;lKRYhp1WiPT7XpEivCvQjXnMs1KgT3yeEqu7XR1WVlEqpRjSnjsvkmUiP01261aHgKlMajklolTu&#10;zx0AGRsb92eeiYUzFi/l3gWAkNIs1DnPnRrnsZExe/jhR9xwLkjZUuPM8y4UycMDgLpcSM0LrOs9&#10;JsyEJSYSMVKUmGF/37AI6KLXye/edcCikaSAflLrsGh1NQ1as0wbUuKwQRHO1dUNB2BaaeUIiAjH&#10;oDTphc0eIoHvq1/7il27fkW/k9RzWLdikZW7Injsb9Q+rmEym/HukEOAC549ljH4mRImvCKgaqa1&#10;JjOUg9bQUO/eIPbAsgBqTddC5nNE4Mq64cBeFhAxcpJyP5CPmCzKsLWhzoqTSfck0MWM4RNMP0ot&#10;EirIceCFdEEWN0WeSMokhk/NMrkeUyJs8z7yMNMfG0DHi7WlzyfWSyUA5xrA4p5Rpri1vcRQxBmv&#10;ETkZdHzjXiCtqGTdqpTxouxAo/YWbTsXRZYSvkeYUAYok9BHVj5vRMc69yyJUAPuCYE6XgQmwREB&#10;X9Fe4ZpQx8TUQ8Fsqd9F7UMqGgLeAjcvEtHaUC+9KvWd7aEqHYT3PBYMU9m2huZdFhARSOHB4JN1&#10;9lZ0neTc6GN2Ysjv/bnzuoev3/7tXzstyLDNDVpjjsqo98jI59muYwdlYEq176SgBQShnGyp2Ki9&#10;/vab3tGIOcU4ZYtk/DcE2vOpWW3sTSloOnBlYpXUfnr2s4wXiStA1RZZq+sykjLS3rhBSpUsZdzW&#10;JFt5iZDB0unaU+wsFYNIXTBDFVDXywK3ZdyltLnDMG9Lwen3mqRur12+LH4fsIOHDtoXfu93bHpO&#10;6onSERn3mNTl+Oi43bxx0zOTAVXm+NIOks+ljKlLRnNajBmDz1i9jq67Ar+Ifh+DFXEw4MUgBTKK&#10;acNJxmmZ1oGs8ZHRId2/CIe+vEaWkytlSpZmSXGFG9AlqQcaRQDMTGdCXWCMmSqEK5KQAEl2xNAb&#10;m5o8no7XASPJ/F3ABitGwtXM7KxduXzNjTIG8caNG3bm7XdduTY1tvgIR9zAt2/dEHgNSuHKKIVE&#10;MqRccQvjzmSOMJm2WVlSiyI/c/PL7pKtlwJdWlqzvv5BKYUsO3/+XRmjgMfVMWIQE5LKRkeHfU1I&#10;hCJ3wImIwITWpWTd07MYF39NfZUuW2pPynRxYdWVokmFLs6vaq+seLY+YEJ5GyoclyvAwZ98Hv2x&#10;F+YWXKUze/nQwcP24vPfcbd3rf4tJmJDQtedjg4BQZFU8ppUNhPAQtbR2SEyJ7KXWvBa+gERFBqR&#10;0H1qfmFZQJOSwl3QGmo/S6UzRATwaW5o1LPI1c9SmyyLHWCAhe5NpLS3d9BV3JKI1GIqZb39Q07e&#10;SGx8h3Miorq6lomR8vuAI8mI3A9EU+8mwMkzplcBwh4bJ7FLawQgr+l9QqyB9inx9orKUq13hQMb&#10;Xg5c1JASPCh+hrg8/TeAT7jF62X1vgsLS9q/WvdcAY8+FXdstghBlvb0PPt5m1GWcfc8sT8JoWyk&#10;9Z7atxAKGpykpHCvXLjuzyuZpNRxy136EAo+lbg6k5y4F2LneIbIgMdLRdczmoJQ706f99pqqe0Q&#10;dZWZ2nymP0E4eY5zUsB0SIuJEC4uMr5T50P7hVh4MJtcEUrhsp3gAghZAv8S2RA8XwywgdhSM8wz&#10;o6cC1+MNSYSh5C+IKgts0+4RYkpVlogBrnKS5QgJ4cnTwoiIxixZWCJSvujeMIjSxrLU+eK8PzfO&#10;3zvnz+64rHde9/a1lpqw1UWaHsxYSU2xDAF1nBP6FwFjOGjRAhmQAhmMbBno5hpbWU8JBKR2mfzC&#10;YG8Zd9rvFWoDw1DnxaLXZKAKEwWelUqiUfvNW3ZXRjIq9plOrdmWGGd+dtimpEIiUhaDMmyToxN6&#10;wEHb1KFlQHqQeJOUw5b+e1vGqyxZarVltZa9nm2LMpypKbHg1IaFpeiy0gGbHp+2D3zogz6Fpk/A&#10;8z/+9E/eq3Fd0efGdW1ZUml92kXZrqqJSVF/XFNT48lJxD9JzEIV5MjQNdXXCbzHrEWsPUcHelUG&#10;g6QsgI4e3JRqARK4CVE4aV0j9baAQkVZpZVJ3UcEciSUFMYKvLHKXqnwsAzG+uqS1nfL1rdQxHM2&#10;Mz8p0JoQEE55jW2e1nRooN+Nz+z0pECjVz++7W7vmJg91zM+PGL7BbaHDx7y6wD4SYzi71W1NQK/&#10;Otuzb7fud9vbBw4INGk8MTo+Yc9/5wUZ91q7fOWGjFa1bEtQJGvLS2SYE/zAA6f8Xs++866+ztql&#10;S1ft3NlLUrg19v5nPmDtdzrt1P0P2pGjJ628osp+/uf/tYMUQEuDmVx99QjEy6vrLC+WtNKKOnvu&#10;Ax+WQt0jkkfZ0Ib/91NPPycQG3ZVh5t8eopyuAU3+s8990F78IFHRSgOOlmoqWmyQhGa8opagdaW&#10;ffBDHxEISNGJ+EEOr16/aecvXbSWljYBAvkBAkOBG+s8OTPlxCEowpEdiuvPqNa2yJLxSj27kMAh&#10;aRvrWSIwu6WOCwRoURHACqN73fpmQF9SYoGQxfVMSysbrHHXbmvYtctSIl0Ly/M2Pj1idztxcc7q&#10;GU7al7/yd1ZUWmi79u7yda1vbrOKqjoRAnxFgpEtVNySDfUPePcnEptKBQrSx3pcUsS5ZE1n2n7m&#10;6N4L9blJ7f9kgtnQAe0/iC4NTcqtUmsbySecQ/a0IE6/Q1UCeRKEPaYnp9wL5aqUqolshlXo99dm&#10;tDeoS97Uv8/b3OyYQG3YlpfmRCZTXmIFwuMeX5xP2Y3r7QI3RnuSXoIbO6pzn/D72VjddELMPGWG&#10;v2QHsq1IZLqqotrd2mTvY74ZGbmm62JNlwX8K/QxEAHav++oHT14n9bB3CUesFzL0/vLnPg9kVm/&#10;JdKdqxsgWYzksCURvyWdHc4fYRc8WRA1SC2fxZQ6ErFIfuNsRiIxnVmUvNZH70W4Z2ZmxvMM2P/r&#10;+reccMzmZLvCeQnPnM8KMHlt/f+fSEab26VViYD1JfcK/qC/dhTyP8LrF3/hg6fjMR2WYFq7f9WK&#10;dXC/+KUv2bHDh83EKCU3bXtDijdrS2x7y/7if/8f/SxjyHQI9Ejqa+stLTWVK5Dovdtt5TqIj556&#10;0BJ5YtwrmwL7VSsrLjFhtx07eMxmRmcsihrbMCuKC3x0gMVfbVVKLJYXsRkBK2BQVlRq62SRigkn&#10;ZRib6+rtRz74Q9Z5o92CG1m2Or8ivhDWz6xboYDkq1/5sv33//EHMr5i0lLEC/SMdhdURGpUjFdM&#10;O6nPAwSCUp5kvDIejg5RlFrhcqa2k1IsEjwAxEIpTtxjgGqRFBf1nNk52Zaj919bWbaGhgaByJSU&#10;4YxnvDIuEWMUlOGNRxLWUFVvCf1JkgnxrS0d4qJCHfqFKYFWUGpTBi9Xxn5Lyk2GkKb/oeyA7p8Y&#10;GvWvqzY+kYnPTs9OWBExSz2DrfV0JmtWRqj91i0puVlrbml2d7eXR0m9y6rpvUNWW1/rQzGOnzju&#10;IBXRWjHJaum9OD6hAhry0zCFNpyDA4N2p71dxojdQSlMygIy9iSQRfT55y9e0vUE7ZVXXpNyWHeX&#10;8PXr12XswzKwxH2j1nG3VwDU4MlOz3zgIzanddl78Kj/+8DQqHV29Qsms32qEm7qoaExqeNCv+ZV&#10;XXtjc5NV11ZZTV2NuxSHR0dcqdTX77K+wVG7ePWqHTp8xNXonBQLpWGUDN2nfXe3q9vn3m5sbYoM&#10;5OtPKb4wDS+mpfgoV1r3xjdrKwELBvIsnl8ssiYVtS1Dvs0gkYQUkC5ECnNOam4DT8Tioi0IoPpG&#10;pq1neMIuXb1lY5MzHsuneYfEmB07ccD27W8R0WGwyF0BzpKe3aTXs+47cMgVV4EIapowg/YbI0xL&#10;ChNSdwlbnp+27c1VY6pad89dKeiADemeo1LGxeWVlpUTEcBXWkLgtZnOFvj3WWN9i85quU1NzYnk&#10;COz1fIi7oibxIqFSaRtakCjUz5VYeUlShEvkJcyIzBU9t1mpwXEH4tycgLU26xyvrViSTGatV1lp&#10;kdVUVIqILhk198s6nzk5IlwiKxuAqs6Nt7SUFWDaGOqSEAaJerixWxpbXRHTEIgQzJpU5sDYlPZf&#10;Uj+n869zbyLd8Qj7WM9vZdt6uwZEIBatIFnmoBjSZxWWlFpQILug8xEMbNrc1Lg+k/amIm6Q1HhE&#10;JCtkYzqbWjitA94FGgrRE71Q7xMT0NMffNtWBOQ5Oous6fJyJt7PDGoy43P1WWOjU3rsuKzxDJTr&#10;LObp3Oo8SjzM6/ytby6IK27YxnZaf1+3y5ev77isd1739vXZz378tISYjNWmbcrQ47IaktGsrWvQ&#10;hk9btgAjQBKE/k550R/90R+Llde6KiT7sbGuyd1qHe13rDheYPt379HBkbETC4Vl11TLqIo58/Mk&#10;qDCoHMNEqczE+LjHoeiOQ9tFalj5OVxxaRlvL+ngIMnArIuBX3r3nDXVNuqwt+h3J61IRry8tNT+&#10;03/8TwKCHHv1tZcsTAs+7ZRNGWTijzRqEN6JxTOSrcQTtehIhMol1sWfFaVltjAvpTM2YrU11VqD&#10;FSnHMneBlckgJGNxHdYxo1sVQJXDn7i1xJqpbabmFsAm0zfinxmyYv13nkCKmB0uaUY9orK9kT1l&#10;N6tkOOv9y0q8mcGKVFKJyFBMRp7YYVtbS6Y0TIabkXSU/xDfwsVNtyES4i6cP+8uZBQCa0QbTRKt&#10;cB2mVpasX+DafueWVNOm14OiuhIFBdZ5t9PBlKSun/in/1TrsK3vdVu7niED/7O2sxyYuY/yMlTZ&#10;hhRvr4zQhp05f9aJzslTJ62liUk/Ik080/dCD719/TKESf8Zurr1SgUyY3lEBhOlRs/joWHdr94T&#10;1UNZUpauKyijStMTRgxS80ov7vFx1oV+zGv6mRy7dq1dxDAog7niPY6ZkYuhvnnzhruB+/qHbGBw&#10;yKfxsAmIU5LRHwgyaWlL9wEpoonMuisfS+vfRdZIviWRKKn9i7rCeFPutaH9wXURFiGmmCv1nCdy&#10;GPaM/ITHV2GaxDFDIq/nL5wVCI/qo6nfpf59zfMl5qRUaStL20XCF0yFiuRJSWZBDOizvSD1BuAJ&#10;0OZmHbxJNsuLxqXGyFmA+KT1jPqsR2uKQqUUjSYodPxiDelsR4khLVohmbhUGYnKXqBGn3BSKCTl&#10;u0VJmBRjNKy9lKvv0ZBFZ3Mp5fkX1ZXVVi0SkdQzZB9C8nAP80zzIrTajLorXP+ovSfSp/WhFz2d&#10;yQhVEGop1N4ncZJ9x1pzHUGxll49m1WpVWLYeQLlDdkHZoBPjE76rOpiKX5c+ZaV6W0wJaLJ897W&#10;WaOxyfraks7Qoq8TQzOydSaoXU4k6AG+4eSS0jAGlGBPsqWS2dvE6jm7+oZt6hqTySJLas2S+j28&#10;M7R1TYk0ZiJBEhr6ysuP2wbrrucW0fnl1/cdbLKq2lL3zDAk5uyZnU5dO697/Pp3//anTwMsAR2S&#10;rNyYBDER2GwZAEpRtLlzxWT1IuZCduVbb52RkkzIcCy5CxJG3t/f70BQUVFq+/bt1qHNlZHbsKWF&#10;BY910SeZ+b3TOmBk+aIsYtQrSgUAnAAOPYfpSESyEo3w+XlvgCAAJH7ZXN8o1X5Ih968zzE1sjNz&#10;M9bY0igDPCKjvWJvvfOGGzziVCQvxaNJV6wYL5K5iMkdOLDXGqS2oySXpZZ04FICxHHbv2+vE4GO&#10;Ox1uYIgZHT123K+DtWA8HV4BWhA26O91NTVSspSN5HgZT311te1qbfXOPwEZ8u30hjdIQNFiPIgJ&#10;EjOjixU1ng6iel+aMDBSkcQdal29MYqUa2plxZVheXWVLQuQhkaGdc979Tsr/rsM+aDNIm0nW6SO&#10;GU/H+hH7I/kIQ0s9NyP7IEXDQ5SSbXu5FUoGoIvK8JMURmwetz2ZyJmY7oLIRsR7EdOQY35uzopL&#10;i21J64dLnXg8oxV7enq8Bht3MCMcqQGdnpwWIBGjJpO7XGRrxNeSrmA9PV26/kz7U3phA1LUTNMB&#10;ing4MXi6NFEGM6J7Z94zZU/Mt16VwZ2V+uK9IxHi69tSY1NWqusicYhQAmoeMMwVcQHcaWzB/qEf&#10;NnXjlBvxuZke5yEPAdBSlU5hJNER12dgBglc3vpST4yuaPQqLxUxC2tNSBQjZslISggbdbBkOVPm&#10;Q9jBS230nqznqEjcvNYSkMdlzDhDvBrUwXrTDClvyBjPhReEaF2owJnChcq4UC2drjnfk/O4f9an&#10;sqpaKpIe21P+jPEUkGjEdDDq3Skd8jwDfS6uWh+BKQwNGCVXWkM9P0rHeA5JKWhiyFOTc7oMQjCA&#10;8LInhdEsB3JDUlZuPt2vpOwBeZ1h1jHzZ2YSGuSWv/N8aCpDIl5eOOpuYjwvTJFKaF+STMmUpZCu&#10;d5PYN14s2Ri8Ylw3yV3rIuVLus8FkV3KEfkiLj8nlUpiFzFySARzyYn9FgpcCUExOANAJucEUsJn&#10;fb8BSsazRTOhDRcdCzo3kOqY1oB1KBFZ9wRCvVemoU6+d/ujKx3zzqdmR0WQAtpT7IqAzvGsvfvO&#10;xR1A3nnd29dT7zt8emxk1MaHxew3A9p8dBjatNffeNsOHzshhSxADlCOoM0so9hxp8tGR6Y8blVd&#10;Uy9jOuWtNElwImuyp7vTy2BmpqasoqzUs0EBHW9YEJbakBEDcAZkbMnIXBLTRP1t6mTGBHZ0RyIr&#10;l8xhkpjoI4zxOnXfCcsV6yXDlPKdcCTsU2cKSwqk1o7rfRakwoZ07Ss6rHQPKvS6R9RdLJLQ37et&#10;srzE9u5qM/oBo8ZrBCR7d+2x69eueQY3rJ6vMqluFCgvyjf27tknIC6QEYtIOcT0e9VWLPBjzfJ1&#10;rW3NzVZfVyNFnKN1KLB6KQxaE1bofSoryqy8pMxLPB55/Amrrapy0OVzSCLDrYjBo2a7orzcM7tJ&#10;grl1p90mZwXeWCytK1OHPvThj7gKRtWPiITQTGROIAZjB5jo7oTrEAXpowhFdhjpV19X68aKOB9K&#10;ghpiAArDg8HxSVoy0BhOuoTRIhRARdFynbgmmQOLCxjDNjGuvSIAoqSJZxSUjaLvMf3BcbcyQhAQ&#10;pvUmzWJoosBIQZ/qJMX1fUOJIaRsjBaQgDDGmw5dZG3TTYkOXRAHvmhIQekL8dWZ6Qmrr63Wda3r&#10;OszrpGkC4rF0FJX+h7eChDeGJNDeUUIZribDjzINep4A7UqZqe1/13pALMjORU3hiSBmSWw+pJ/H&#10;4M/NklCWY7SgnNU6b2hNZdPt8MEDure9Nqa1hGCSXMdzxNuDp4BnjIqmhpV1mp2jdlug44A84cBA&#10;AhrNTfbuO6h1KfJRpXPaewVFpbZL+4+aYbp6/dt/9+t27Phx7cyAk0QfBKH3qRT5Yd42na6Ik3Lm&#10;aMZB1ymesx6bwI/a5QX3YPET8ID8cNxV4ezMoq6HenYR6DGRo6UlgSuuMz1PFk8/v5JiuEban63+&#10;M0Na9O+QWsgFa4PHi71Ecw08JpSkMaYR0k73La41JNBm7b1rltYWcHXwGxu3JYHwpi4MUKbhECEW&#10;hncQv52ZHtOarmvvYhsyBIDnHdd6k33PfzMO0m2ErlEf5+QzE4/n/Wi5ScLapicg8v4kzPEelH8R&#10;eoKsYDsiIl/Eqr1NJte4vWbL61P6kzO0pmczL4V8ZQeQd1739vVffutXT7c0NVt1fbNFC8s97gLY&#10;fvPbz9v7n3nOs2YZ+kCJCG6mO+1d1t3dL3W8y3r7hqQK5jw5CgOTTESlCGakvBhukKUDvOxGmkxH&#10;4lrZYtTr21I6qB6xelQdX9kysrgcMS5k427re8QEUX9jXkO84uCZlxWyOilGVCuj/SKxqJfSMC0n&#10;GsuTUe6U2pxwVUOWJw0n6N7VqHvDDb20MGOD/X0C5nJ3NTPBCWNeVVlhQ4MDro5RE7Q5bG1pc4OC&#10;MfkXP/svAn/+p//r9MkTJ7x0hO4/uByvX70moI1IMdcIxApl7KWmdC815ZUiAXkCcDJEc/3naXM5&#10;2NfnzJqGKHQRIzuW3tVkRmPMUcnDUsKo0zy974qM+KzWKVtG5Mixo/YP//D3MgRz1tXdZc0tLdZx&#10;t0PGcd2NzsmTJ3xoB/HSZZEcmpOspADriPXp52kpODU16+Ur9O0GcEdFKFAUqBueU01llT47bAf3&#10;H9C6VDtR0GORGkV15lhVTaWrTcYOoijzZAQdYPXMKsj+lYHDEQCYQrLIaJ0SeOJFoAyMUXkoPGpg&#10;+W+UKI1N8ITgFQEUyebHaHJfgDMGHxmFYmFgAc9sZYWaYEblCehECFClPrLSa1e1p7bJUNbva/2I&#10;L+Lx4L3nZXS30ltuUGlVyVQyAJG1J/mJ/57Sn6Aoapl66bmZGc/gZf41OQTE61f1c4MDvbZANv5K&#10;yuOuAAVDNQAKSqlQyCn9Ph3QGOZPJ6sJqWHIClOXoiIYuHjxCuBuBsBHRya8U10+cU0BXyJZYvUN&#10;LV6WR/OaXu3ds+fP6z227MknH/fa2e+9/porfLqUATRobdYKgILgEFdlHy8tzVpBnLg5CVnvDWzB&#10;9S01CyCvLKd1ziknoxQr4H23qeunh3VaawqZiTOgRcqTZ85145Vwz4TOEhnXAGtFRZVIXYV7k5gE&#10;x+SxmRlIGGeaNrF6Tnq/Fa3RovYy2fjss3E9A8rpnEroenHVQ9xCAm7ask7PsJ6LGRIh0IdweBa5&#10;njseDAbJDA0OOXkk85tcCoQFajpbP4cyRn0HRBghntgj3ZLIF/s0oPVhKteyUe1Aj29AGi6Mh4Hz&#10;mBMOWFll1ELhbSeqNFc5e+baDiDvvO7t61c/9y9P0xBD1M9jh+xSDtPV6zfs/kcekyGA8SYELoU6&#10;zLh/wtbV1acDH3EmnRPK8w2MUf/QB5+zBx+83w4dOuBdhW5euy7WGhZQ6f1l2cdnxrWpy41EnSop&#10;HOJrMYHTqtQRbmxGumFQAmLQ1LQy6zYe1+FDdenQ3rp6xS5fuOiDyGnfd/HKZf38tn35q1+00vJi&#10;B2TmlcLAmYxDO83jUvlJKQ4a22+sp2zfnjY7tP+gDnWeDQgMYO7EiYiBcvAALkawoS7eevMdd9v+&#10;/M/8gkhLi83Suxcj5LHgFTt/5oyAWMpZYMt/0w2JdpF32m/bmbffsq986Uv2HRGbt9960958/XXr&#10;6+mzzu5ue/zJJ6R8Ct24EAe7evWqffJTn7T7T91vhw8dstr6emtobrL5lFRHftguXbvqLrajR4/q&#10;HtYddOobarVetNFMiFBUCpzbZSjWZRjnbUmGmrGXACMzX4m1MvyCfsVVAlrCArhSeUbE2lDqHrMV&#10;4GDIISi0Rrx67bLAjDGEYRnmsPcThzDNyyATb2eeM60IaYbC9CuAFwULGeCLASNcA4NE6AfNDWNc&#10;AU4vL5EhzMymDtrt27ecaG26uqbV6KTvKVeXInuAAL8zONgnEsH1T9utm9cETuv67Lv690xvaGpY&#10;ARqMLnuDLkwQOpKQ8DyI7TnYooQx3t7cRMYYMoFyBBzycnL1s7hT9Q76OcCc0YokK+ESzxPBhJBF&#10;RbYAVv2QQH3YGEBCDJwQEAMtOBdNzc3exYy9TGiFzlS0qsXFzH0R4wSAiNezNow4hBQHdWZo1jEy&#10;KlC726P1ueMNLB546EE7f/GCvfDSi17CByBCZnl21NUDtChuXoAg+4Ua7jmdvYWFYZ2LOf+clRQN&#10;eOiSpbWVMqZN5NLCmv7N+20IyAVU4kKrAKgUZkFRsZ06ccrJNc+W/UOpElnOABRrTbYy8VxCEbR2&#10;peEIHjQ+j/vFq8WlkV8C+WEMK3XCkFXyRVyVCyB1C+5J4zIYz0mmOsofTwdA+f155jyXZZEb6q/Z&#10;d3jjCDsRN+dF5QTZ5u6NEEkFQVwp63pwUeO2p+aYJFUID2V1nAUIDZ4bmpnwbADqxdS0DmtKRIGw&#10;gcBbZP/82Rs7gLzzurev//Qff+10TiTu3YRwi/EKyChv4hrKZfB6WBgNa94QI416YlZXZ5+UBY3+&#10;iamVeIZuLB7RJi/QQZ21S5cEmjfoPDXu7qu5mTkbEIBu6e0bWhr0e2EfK4hKwgXK3FOYOJnOHG6S&#10;eiQe/JBh4Da3N21NLPyYlNvJY8f8Z2ukSg8K+OcWZu3pZ9+vAy41KKOPInM3pA7pwQNHbFfrbmu/&#10;1eGAXBDLt91tzbrGeR/OD/kAzIh38/OolLNnzrq7urd3wJUcRpVaWFTmJBOptC4bMva4qpnO9NAD&#10;p6ytpdlKBLA0+SgUgFAi0dLcKPAYcPc7Sh81hJEnqWrfvn1WWFIiA7noNbHE/n7ox37ccnT4AUtq&#10;WsnwpXnB7oP7bUCqmQShsfFRGa5Nv2+MMNcLMXnk4Yc9Rnn5wnmBg1SSjA6fCwDi3eDgYCT1qzIu&#10;q9bU2Gj9IiNMdCL2i2+PWu7q6ipXrYwBpIECSUsAI67pxx9/VM9hy65du+Ku+7bWJhmwGqlUajgz&#10;JSEAn7iQPnfLY8a7d7f6M6GfMfFkemQzO5kJX6siXD6hSWqYZhcMd8C1SHIb78PLwwflmeQg9gXX&#10;i2v7+InD1trWZAvzM9ZQV2uNUs1lpSWufkkwo184Sh5vh89q1joAJAERElykWHxAC7c9n0lSHsCP&#10;mzoz4lDATk28ngPXKKntYJdpJkMbSUqOYtqj2/q9uICBml7U7qIxdIMYdkIKE3VcWlbuHonb7SIc&#10;5C0IGAAfjDpJTcwi5lqSfq0VHrsVEtsczS22RBD47BWpwFjU9u7fY3v2o5ZzvfkLw02I36LaqaUn&#10;Ps2+ILuZaw0LWAAuWrVaQPtnpFukY1P/xnne9H9jEP/4OMNWUjpvMYGwlPUWTX8CIsoieCIstJks&#10;KCyyYp0D3Ozfj/XzGTgwcG1DvEmigrBwv8S8AWgAlC9CG+QYeB/pWExqPeYDInB7sx40A4IEc82s&#10;G25rasgTei4ZBUs9sIiMfgelTh04pGd5aUXPNujntLS81PcMoR9i3RBHGpFQ280ZBKjxqhUVF1pb&#10;2y6R2QIp71mj3zhJouQJUAtOfgH9x3UJbn8gHqll7Ye1Sa1FWjsz86wvnr+zA8g7r3v7+s3f+NXT&#10;KFJZYU6WjJWstg5gZVmJ9cpol0vlZOmQerOHQI79/d/+ncB4RqpyQ+yUGcS00MPtFdAhIDt2wuON&#10;PQKw+ppaP/g0GqD/8WbWllVUMcRBB1+7PZqIC5QWXL1hlDjkxBNLiot9WIIrFh0myEBMh2lDxhrj&#10;syQCcOTYEesd6NclS13oQEIISkuLPNEIFyAJUh/9yA9ZdVWdXThzQcBRaD/9qU/I6OZbS1OTJymV&#10;iPWT1EQHqL/667+0QwcP2ud++VdcKTOWkeQm4pCVFVVSFIt24tBBqyor0/WQkblp7TdvCuDbPDMa&#10;9xbxRvr+DohY0FbxtVde9VaFJLeRrY1heUDgCTmhWxSJcnMiEs0CGuLtxOj7BgaktsbtjlRfQiBL&#10;7PhO511PSJmXQsIFC9Gpqq60vfv2ulIu0s/BLoaG+h3QAUTiaZRsYUBPnjzuKoKkGRLkUAZkMJOU&#10;0yhwJlaG6xwgBBhx+ZMtTJJePJ6vNb2r57BmP/3TP2XvvntGv5fthngJEiQDVywDN6n3KymiNGzE&#10;9uzZLYCY8c/Y0Fo1NNS58aTzVV/fgCtdnjdGGkAmJsjP0bcbFUliEglZGE6yeNkX5BSQwa2bs4GB&#10;XhnzLAE97vtOdyuzR3BVUn7GMBLcp/wuhhsPCA8IlYsqRjkB8FjcNPFQ/Ym61y15tj3gTVw5rn2K&#10;ixUFh3IDIHCTMpyiWIDLTOKoCCsEBW8D5I5hBZwF1D1gBvHs6e7OxNKDTDlbcAB3d7JePCfuLz+P&#10;SWdxkax5K6+oFiaHPFmJhhuTIgXTc7M2MNxvZy+cs9vadwycGNPX1NS4E9C9e3e72mQ/4ykBTAq1&#10;5z0xU6Q3kYjoLCS9vIlnTKOd2tp6y48mpTw3tS9ybVngvG1izVkkQeX6fmX/e5mc9vBAT58N9g9I&#10;iWb6OQO+JFDR3IP7IBTA56FA+fyMXcBLkSswzHVyBoEgy5z1hvywvmSKA5asCUMmSPwE5Mk2z4ck&#10;ibj4CEYReNQ67VchXIAwRJBOXKjmu3c7vL4Y0oUnh3wKSgd5PpH31gUvDM+evQfJItSQiCW1PwLe&#10;dIaBJqyhZ8rrmuhhz/1Oz4/bsRNtVltP2CbP6CR34dwPNiBn/DA7r3v64uD70spwGZ2IcgXKq9rk&#10;Mrr9Az2y80RaTEADMzS7evW6b2iMSFIq8/sHU/ZVRnvVhoYHdBg3BY6lrj4AXL6EEd4ogF7DDL/n&#10;9znEGK/KSmr+mH86bU1NDX5wUWh0RcLlSr/bkpJM/DAsY4hqyrhEK2RITIZ+1muFacVZoq+oDFNT&#10;fYMUyJoNDwxakYCX7ljEBAFmyrE2UjLyMgQMpPiLP/9z+8Azz9r7n3rKXZQJHcJij2nS5CBgA309&#10;3qSDoeiMjuOzsqVm6X5ENyPYPcaFeOKcwIR/x8VOzJNuVhgfmDoHnRdJWSmBH3oO1zXZ5ndFYL78&#10;1a/Yrfbb1idlPTk15T2+6VDEOmHcSHZCWVFT29HRrmey6rXQrDPrCMnhC7VHf27WeNeuXXpe9Jku&#10;k8phzu+8QGFW6iDm91VXXeM/z7QbWg0SFw/JJre1NsqQMXaw1CqriqSMz4mIjcg4LohgSUGtLYtE&#10;FIlEpNx9TbY1E6SIC9KvmC5tADXhC66T7G9IDNeKq5vv8YwJTVDLSxbtnY7bTuiC2UDjlsheQj8P&#10;4RJB0DrgYQBQGfhPjJa9x+8Ta6Y7kz8HrTv7kXsnhwCXKvcWF9jxPnw5WdGfqEnWjS8nhPrdHD1z&#10;nku+iIYbZZ0Lnh0xbdQtdbl8/sjwoCs+vCRk01Nehouf0Afufdz4hE7wNGXc75t+z+F8vb/2DbO9&#10;cZPSu50pZpAzOocVl5RZt4iHEzEBzLvvvutqDPLj8XJ9nzXk+fLcaAbDmUHJMZmJeD8zuaN6dpzD&#10;Qp2f+vpav49EvNDj0xEmPOVGjCNNtzwAlH7fkBPWgXaorBFrx++xDnhocAkTUuBn+DfWmv0Gh8d1&#10;TmMZ1prnzHPhvhniwXUAzKyfT3QS6eEe4gX6+ZUlmZ9t29hc19rnaOXNnzXPgkxxPDZcFzYnNyfP&#10;CYCH2LazfF1wLxN24MUZ8XCJ1p7BKRDMpqZGXT+TrxbddlABwkQq3i+i58SUqEYRRvJAGur4qrOk&#10;/h2Szc+ybyFz2CSerZ8TnWPu9wf9taOQ/xFen/qxD58OppctN5Zra9Ojtr2+KPa4JoO2YH/9N39t&#10;DzzwoJc+DQ8M25/8f38sll0vAzylg1Wgg53QgS/yQ8mhwIVHxiVuKdxIZDmTFEH/ZtyrmwJY2kyS&#10;1bxn7x575OFH3Pi9/6mn7bsvveiu0j27d1tSBxtVQpyPTMwiqfD9e/daa329T91pFKAXSpHAxpni&#10;ROs75q2SyLFv/z6fhHTi5Cmrq220Cxeu2LWrN72/clN9tUUryywgw97X22u/9zu/Z7R9/PSnf0qA&#10;UiFwWXeDtnvvPnv9e6/5gUc9T8v4k4jy+MMP+iYkeQSXFoycIQ0jI0x4WvLyk9fffMOeeOxx7IV9&#10;98WX3LgBHCi8j378417KQY/txtYWq9d90OP7bleXGw9GEZLpSckGRq+otMSuSw3RyhMjAvG478Qx&#10;EYxCj30zpJ9uYriluQYSslwh6fdx3TGmsbauXs8ly13lKKP2djpKyTgJeGgageeDMZHEOBu0vnc7&#10;79hDD53S97etsanOBgZ7pCRS+pk8++bXv2n/5td+1UEJBUzS2mOPPWK1NVW+DrsF/vFEVGThjv88&#10;MW6UL0ABKaKOlhIU3IcZo72m/2ai06yA+5C73zPEAzd2gxt9gHNYoIfRhzgCFHRrogXo9hahBvpw&#10;Rz2RKk29aSAow01skU5KZOyHXVnhGqWZComGxIl5H4DGXwJk3PF0bsI9S4Yua+41qHpv34vap9TD&#10;4moHbFFW+ZE8gWLM15A6cJ9IlZ/niYC0uMQTAfmEPMyJlE7NMdeXyWR57k6vKKvwDOhAgF7Ly7pG&#10;MssDuvZV29YzIyN+UcDCGsCZSZIDlAOBTRFESu5CetYr3hcdQktbR4Ab7wDXxH1BbNhL2dn67fSq&#10;h4Ey06DytM/SNqJrnZ2VqhRAz89Ty57tzTMg4FRDONHT29DMpFBg6iSWNdEX+xpw5TnxvtgAYv08&#10;TxKw1kTaMvHWBVeyeL+4Js/XiIT1dAIiL4woDeqeqTcX6Oq/yQyP6LNQwYTSVnSuyc4GoAkH4PIG&#10;8D3+r/XB3uCpIBeBfgorAnkINPkF7FXyUApF7iilglAwyW1oaMCBny88aqwUSpt1w+7QOxsFnUmQ&#10;1HskIzY+3WejY4OyHQN6XjqvV7t3XNY7r3v7+r3f/g+ns7OkImZHbHC4Q8d31RLFMcuJ5NqL337e&#10;PvCRj9nMxLR997uvauNvSRmMiWkX6EAmbNfufQLQvfb00+/3OOA3v/E1KbFST4yisIKxi8R76FNM&#10;DJNJRUxPYtQiE42YZUsizFmpgLNnzjnIPSgCUCE1F8+PemwT45iUmkjokLYJjBNS5bifMCiwY4DG&#10;v5cfsURNjeWjJnNy7cCRE/aNr37TvvXNF3TgiLNJWWRt2rJA4o/+8L+70fuZn/kZgU6jxx5JrimR&#10;OiEpLDW/KBC/Yh/8wHP2qU98QoZuwdpv3fAkItQGbkhIwLQMeKmu9d0z79obAuILFy7KMOV4DS0K&#10;l+xTlAU1sTrpOvwTNjE1bdV1tRYQ8PcLRK9ev+ZuTJJHUDzU/OKyBhwwXmRju/LFHEsJNujz6ZON&#10;4QMUyN5dmKcXN523SK6RQRfoYMwwcJlEJwZWaO2H+2z/vjYbHRl1tzTAmNDa3r55213b1CpTSoQx&#10;bb9z025ev6Tvz0gll8jwLbvH4Nz5s1KbecY4Tupuh0eYVHXVzp07I2Jx1w04ZVgoNtYHEoCqePut&#10;d/UcS7TOeIi39P1yB637H7jP3a/UGg9JdZKFzLXybPk9lAwxSTpPESZBzaUFQpAvN7xab5LEfF/F&#10;CrQmm1pzGmNgLgKurphNTTY5GdTsA3ezi9CxPvRVR60ST8Q9S5MSytJiCdR5ZkQfGbq4UWmMQva7&#10;DyIQONLbGqPPVCNvQiLAIMQCiDPvmDr2GX1ehQgp09HS+p1gbrbuIdOIYzWF5yDtpXlk/aIwcbt7&#10;FzXdJ88HYOAetkQ+0lur2qsodYGT7n9TXxNjQ560ly0ChRqGtBFeQN3hHnbvhEBK209rhVcAb0BI&#10;y5PtSVS0Lp2k3CdbxEXLFsqJOCDqVvzaIC2sA0pym/VaBbT1jyLfJFox3B9ChxLleVDexrpQXYAi&#10;DWQRZ9705ECe5+DQsN573UMDE7rujY1VmxKhnNUe3pQ8DkmRl2hv0JBlS3uJc8E+4ixxLZAqiCB7&#10;nHOJV86JmQAYkgIxydV9kr9QV1PpJXooXvrxM/WN8BxnS2/txIyRi/SPd2KotSNxjEQxyEi+SCU5&#10;AyPjY7r+LSutIHYdtMHBEe2RpF04d2sHkHde9/b1+f/8udOA8Y0b56Ra67VRV3Vwt2UsFuyaFNv9&#10;J++3rq5eAdQtVyA07V+WYZycnBbozLoa2Cv1+hun/73VCqgWF2a1WcNWXVkjYzGhv0ctJ0j8csl+&#10;/ud+xmjC8bnP/rI2eLYrpLbmVvvLv/wroxXlvj177SMf+rB/D6Cuq6315v5tLS3uhsYIU6bCZ68I&#10;fHC3Ybw84UyHMCglBABVN7fYBkMK5lOeYU17vOcErpfOvWM0tX/yySczg8t1+DNgtiIlXGwben8U&#10;PRmro8OUH+U7OTh0YL898fhj9g9//3ceHyZxB/cxKoHYHp2vikqLrby0zEtE9u/bLwVf5M07dmtt&#10;aurqnIzghmM4PaVM12/f8i/UMgYPF9j8LE0l4u5RANhozMDoRxQKgIghKikp9FgXseCCxHuTdPTC&#10;Bcg1McdXVlBrw1QckROpIQZbEDPDqNy+ddVVKOCBml6SUWOYPlOcaJQyONQnw5qyI8cOeCbx088+&#10;KWMXtEOHD1hdXY0ng50/f8b+9E//xDo7OqSGO5wMnDhx0mP/jNr88R//UbsmojEzPekZ5bjuGRww&#10;OkISV74dP37ME8i++/KL1tvb7aSAHtok+aEDG/TMAWYmTGGQ+QJEAFzUL8BTUlQgkMi3Eq07taS8&#10;YtGk9t+SLUptJkUEGbGIccV1DgHIGOBFXydc0swcXte6FOuai0tLrJzSLZGFqZlpB0hAGKDmmRDD&#10;J7GqUkaefAXAjtgssRhAjtIjngFkZHxs3MHn9u1237N0otvWzxdXlTsw0ICCZiJ4Mli7TKMOKW0R&#10;COrKuS6AgTgovdlZF9RxaolEKQG49oLYmUgVWeEiugI73K61tVXuLeEzM14PEQqpVBQkpYSQEtrf&#10;Lut3AByIy4LOJUljtA3NyqarF/s6oc+kNnxd60ESGJ8VtCXtdcp9vh+GAtg4e2TTt7Y2e0IlE8Eg&#10;KSjybAn7XBGQktJCnxjX0ESoas0WU4yGpMSRn8t2L1dMpJX4L9nYST1fpnFxfXiaJsnUFjmgHWZZ&#10;abmTzRUpV1QyRASPiXBY6yjaKnAu056orarw9p8jI0Pa+7p+ETeIPOEEgBevAfsd0obXpq2tzW0U&#10;CX8ry7ijt6xI+5ZGNv2DA/p5kZCsNV33pk8Ho/nJlUs7SV07r3v8+pefePb00uKIVKbYZ3XCttPz&#10;2mzb7pJMbzDRZdkHC4yOMlBh065evSGjEJIiRQWk3H169eo1HcgW/cyQVFRY7yqqq/+jtWU0EheA&#10;LNn7nnyf7du3xx577HHLKyqx6uIS23fshK0KXP7wD/6bALzKPvtLn7Xm3btlLOMW0+9SalFUUmJx&#10;/T1bB5hM2nB+noxewhNeEgWFnlFLJ5+gjKxOv9T8uOXHk17Kwmi/5dW0tbd3iz3n2E/8yMdlnFZt&#10;zwMPWJ4MAaUbGEeumcYZuKxxCVK2hAolSYmkLYwE2dWn7r9f6zJv12/c9C/qQZkaNDiEstuyf/mv&#10;/pUVyvgT96oUOcG99vAjj8oglToQP/3Mc1LG2bapnVxWU+UqjMQtwJc41+rqmiu42WlKgsTgZeww&#10;9JAMhr7XVJd7J7QsgT4Gnwb71FbihUBFj49nRgY++shj9sCDD9kHP/gRa25ts3A4al/56pdEcmJ2&#10;331HRDaGXJVyj088/oS1374tQIgLVI/bCy8876Vh/X3dtmt3kzU1N7jbGqNMW0XiggXJhP3DF//e&#10;fvmXP2d/83d/awf2H3AvxYsvvSjFf9UJGl4CSql26fNxGT/6qJ57OCGDjLHbdkDmnr1VpJ7d4CAt&#10;NxkAABBX+FqQDIRCppMX2eGphXWbmyabOKC1BQwzcVkyr6mnJXmQqV2oO8pXyLgmTpxIZpq8HDl8&#10;WGpy2uOzXueuZ06SFsmFHs+XAb7v1Ck7ePiQrjkzUYkEHgbjo5RzowJS7RuUK72qARvi3+5C159l&#10;5aUeCoDwkF1NNcG+/futp6fXtrlXKch5/S5d4yrcpZ3wuDhZ3bhuAUm61gHSuKghjKh71DelZxUi&#10;Y8TtmTFMp7kCEYRsAW1EarS6ssyV4JwU65a0OKSYcMFiingt5UiUF25ozSHC1OQSNtjy5K1sqeMg&#10;feHXtwRquZ5gBqED2CFuqFjuMSjwogMe+5XngqcDbwKZ5iTh5efnOEkJ52WJ7OWJzERFcopE9Fvt&#10;8JFDdvDgEalMMskntA9WHJBxx7MWlHSRrfL9dqUkblKLnRYAzkFAybzW9aKQ9cEiTIAnrnpGdFJX&#10;zb2Z56FE9AxmpmkysuCzmCEt5Lts+nXTnndDpCPTPETLLLG/7QKAZj75UWZCp50g0z2Qz0GdV1WX&#10;idxlSsZonsSkrGtXdwB553WPX//mFz9xOpnItuIKGcPlMW3qDcuKyBCupqRmYvbG629LKd8WW922&#10;MRn8REKgGI54qQBZ1hwU1M+dO+06zAFn0DU11VKL5d6ScXFRKjWeAZ0qgW5Uh08U1I0tbsVlAVyH&#10;lARu1Kb6Rnv3jTdsRgojJPCPSQ1tyjjRzxpDsK4DjOHy0gj9Lm43fUMHc8uWZGTpwBWXqpqVamf6&#10;TVfPgA7/tBRShddIx2S4ymTUVogPySCUC2w3ddhQAsS1KHdAMRMj7pUR5WDv2bPLhBJak4jXH5OE&#10;RbvFfgEIrQsxEtx/sxQCyriiqsq+8fVvimjDsIttRp+Fqu+hqcO58zY8Nmq373a4EiKmhcs04wIN&#10;2EBvv0+boktQbQ3tLunWNC/jHLDmpkYphEwsj4xXwIs1Zb2ZqkWrRZJeeB4MZ6CHMCRhbnbRAerW&#10;rSsChmtSt28aDU4eeeQhO3z4iAPzzNScg0ymLjat+++Toc11tzXqmDgaioT6Zsqubt28qf2wapcu&#10;XrL//J/+s5dn0Z0KNUlJFUBCXPdOR7t3BcNFfOzICamQ/bZ79y5jEMDt9hsy+GTlRqXsKIEDXGlt&#10;maNnoTUWSK5qfxGDZ2Yzw/7XljOhBYAnmYzqM0jukULV2jU1NfleowyG+dk0XVkWqKM8eRZ4NQqS&#10;Bd6RjQYUjCdkXQNae9YfIKDcrFp7t1HvhSLm+faLbE3S/UzPSZ/u7lo6V+FGpuuWJ1HpWRTp3uvr&#10;6z0mKfuudZ+zurp6L8EZHRn3Mral9Yz7E5VOvHI7veWuW9zstIAk1DKv5+nNchzYBHBhki63dB8R&#10;gXGhzlLEcwUYREEjHu+JLbDc2ibLfN1BCFBkxKaX/UiNRrVehFZGRyd1XKK+Huw/9h6lT5hWJmRt&#10;bkIMQwLWmBNqPBN+DbrHhJ5njtYMbwShFbxDnBm8FSRWkqhHrsHm5prsg9RoNMcV8kZ6WaA2L6Ix&#10;ra9F7au49tyI9s+aVYmUHjpy2I4dPSr9v21DsheMRuQZg650paMyAEDkmulJzWdCwNZFbuh+xoSs&#10;PF8j6ttNe1QEj+EyizrjWvMcevFr/cg3GRdBJIsdAkHnPR0Q34PYAuLIdBskns2QDgjbpp6vu+21&#10;lrVMUKvL5JlAXKAnly/d3AHknde9ff2Hf/NTp0M5UhXpGQslQ/R1N1tb8mShpdS6vfnmWR30oBh5&#10;QoaZ8WVmjz36hBu/xqZWZ5J00yJ5g1jvww895IYdgE3pZ/r7Bjx5iLhZV8ddKeNi25CKuXr5qoBx&#10;UYD/up15510f8v/zP/uzMqhLXn6Ee5as6K11EruIJW94FiYxPllQGdIc0zforKELpgWf2DutN3V4&#10;QzJsnZ3dUmyvyhBP2K//+q/LKEk9CWxDpZTS5OgWUzY9PKJDHLRSXGnTM/4Z7hLXF6r5YanMHB1G&#10;akUXxeCTqHUBT8ZoN7tL8ubtmzJaYfvkT37a1cKFyxelUB+xAQHA93RvQ/oM4q37Dx6wn9TPNAq4&#10;b0qRYhyaRAgYEUgiEfFbukfhykxE43bs2DEZaBk2GWrKTkgkwgjT+GNKRt+7KHm5ECq6yOtliVcC&#10;YBAmYtU0cOEa797tErBPWWtLhf2Tj3/An/uEiMq5cxf0N4YLbDmgDQz0C7S77Zmnn7LW1ib7+A9/&#10;1L7+jS/b0+9/UiSrSmshwycjSclVQ2OTd2Hq6eu1U/c/4EatT6QjKsNHRykSYYgJk5xF0xeUWSxS&#10;KEOdSQaiaxeeBNydJLR1dt2V0smRKl10kHB36XsGuK+vX3+n7WXcDTpJOihkVBiAjHpvaW7Tv8Vs&#10;gHGOklp0rZKNdbc8iVgAPsqI60Q1o4xRuyjhDUBd3yOm/Pa779r3XnvNxicndKvbnlCEhyIuEIpr&#10;f6FY49rnEBXq14mrU1dNb/bdu9ucaN7Ae6LP77jb6Q0oprTWpeVllpuIWFCsCsJFaR0AQ4tPOrSx&#10;r4hjkhuAO5wWnH7N+pNM5Vg8XyC0qN8hpBTylqxtzY16po16/nHfu0we416RfZkmMSJjIg8QJBKo&#10;6FHNjG28Dww3IdGQ58UwDZLgGF0Y8kY/tNPMDIrAzc0epMaehSVm7/Fa3TelRnkiuRAB9ieqPBLF&#10;zS+yFM/T51J+tKz9O24Dg4M2M0cL1Jg+i9yKVQd1lPadjjt2/cYN90R53+ncXO/XTXiDBiM0dWEt&#10;GG1aKSWLZ4T78/i41iZfpAHXtRMkoUQslm+12lcQFcgLKppyJqZn0U8fDw/7i8x89gPlYvTTZl/y&#10;37oQd+1n9knI15ABJWT/k0xJTgok/I3Xz/xAAzLehZ3XPX4tCaTmBUY5QSnNRVm9zRzbWsm2/LCU&#10;cE6RDl+RDGWhDY1IgVqu/e7v/3dr273XlcVGekUHd0vseMp27W52w4griDaMfVKYJNqQdfqZf/aT&#10;9tSTD+uzpm24v9czHk89/T5L6me/8sUvWl1tlf3Ixz9iqaUZW07N6WAs27Wr5+zlV76tz6Wuc0Mg&#10;rAOig0ZvYvoIM66OOXrL4yO2pkMWEDhtzy9bQMQhOydm/+N//KnUSZUbk5yI2erCmuVXltiiFM8q&#10;h7Kh3qql1pKFRaY3tWhZhcVkPGkkQaMT4rOUljz//PP4tIy+xijTYCDbXZJt+/ZZTXW197nGsHGQ&#10;BwXCjH5jtCMZ0Lt37fV/q6mtt2c/9FEfBTg8OmRDo/1uuE7dd0QGeU6GYUyGZUnru2oVlcVWXl0i&#10;wx+SKhNAi+Hj0iXhB8MUy6dLUbaNDA04eOYKJImZLWhtI/odXJdzcxNSB3O63ikRnBnr7rqt3xch&#10;0fcWpBBwkWaymTMdu0hqunz1ktSJ1MK6iFVxgWXlZNlXv/pVB7o//Z9/blev3BQxCrqaDgXDYsdB&#10;O3nypGesfuELX/C+4uQXEMNeWVqT4Rq0kmSpQEsqcHrO+rv7XLl1dXbq55L28MMP26pU+ey0VIue&#10;Z7GM5PHDh3w6Fn9f078119dZeXGRNUqdMFy/UKSqopgEv5Bt40bV/kVpAtysyeEjR3C6aB+mPc6L&#10;ig7KkFJy0yzwoiFLA54GAY27hfXi99YFUIAXBpruTDzL5aUFgfGyAIKmGAkrKS1yBYW7d3piSutI&#10;IxRIA2V3i95J6wu//Xv23e++IkuVmbkd1x569fU3bE3nghGYW1J29QKK+44f8XutranQMwg74BJ/&#10;dU+EgIMYLG5WQI5SOgaV5AsYqiuqdf/l1ljTYPt0Bg8dOmJHjx+zppZmd6/idl/Tz3pnLhptSGhm&#10;5+RLuVLfPugEg6RB6rwDWznaNwxJafAa+bjITZ7WOKRzhtoUJmltsgSgOQJtgW9CRCQZ0foSWsm0&#10;zGTAxvoKIQKStoIiXmHPd5iZ0znXPh+fpO0tSWBS75srNjo2YP0Dd7UueSJ89bZnT7N7OQh14fVg&#10;Vji94ul+19RYr2urFaDiQs8Vacl2slmg85kvwsrEKF7Emrlv7h9i6+EH3Xd5TY3P4pa+9TWYmlnw&#10;Z0eWPYQOlRwrjFqIMjS99/jMnOVF9XzTIVtMpfXsyT7k/sMCng0bGx00ev6TgNdY32iPS5T8oL92&#10;FPI/wut3futXT0dk1NfmU2KmBaLWuIOLpCaSNjm+bRcuSe2s5YphZtmhw/dL+azZH//JH7taDWZv&#10;6+D1WaGMJGqFzk0f+fBH7C//z197mdGKjCqxricee8gSOqwnDu+1Shm2VRmagAxNvDBut25ckWHZ&#10;Zc8984Tl5G3a8y98yc6e/Z5U1h3r7r1tnT3t9vJ3X7Ann37SbnW024vffcmuXbts58+8bWffft0z&#10;r8M6UAw/D2TJICyl7aUXXxWzL3Lwef/7nrRaAbNtrQosaVLCAZWqFsNeW0IthSxLgKeb1gEM2N2O&#10;Tim7YTt65Ji7hRk/ODI07LEvxtDRj5eyEjqH3RSrx3hTHlNWSgwvKYU2YLdv3bZ9+w8Y3Yr4t2ef&#10;edbjtisiMH/0x38oRR2y+04dE+kJSo0PCgjowCVmLsNVU19pjz/xiH35a1+WkZiyBx56WNcz5K67&#10;5qYGO3nfSc9GJ9ZKQ5AigQWtI1dXGQ4wYx947n0OwiND3TJsIiPZaamKhC3MjEhdLVtTQ5OUdoGr&#10;5/U1/JIh69f90Wi/qbXRlQTqeGFhzpXCjZt3tHbZlhJZ29N80Ib7JmRYIWB7RMgA9rCtS8X95V/9&#10;jX32s7+mfaODmpVjucE8Ae20DyypKCkRsDCxaszJCW5y1uO6nmNS+2R2clKEMEs/u+UjuKM5Ulp6&#10;RmVFxZal9x4RuBeIvJXpfoqSAOisjAEjAfNFmgpc6aJoAYszZ84YJTiNAqlsKRoykvmTZ+kxWoER&#10;pTqUMjE9qTAp1S7jziB7WmLStSsqI+zZuiIQGO8iKVDG/K0LgLeFcvPTsyKPS1ZWXOauzgWRkJBA&#10;eGZuwT1I5A7QhzxHyuvQ8RMy/AVOrqinf/zBU7ZH19YsQnj00AFrv33LRgRIzMaenJrU72sB9SK2&#10;TlyT+CbNZcLZuRYUQMxOL1hb6y7toYiTG+LhjCmkr/W0rmN5LW3z2tdLAo7NLdpf5opoSfGJtGyJ&#10;xKxrv+5q2mdPPvqU7mPRFqYgIXOWXqNTV9Dd7lEp5HmRVEqN1jZESnQuw/lS8SJL5AAwGQ3SM6vf&#10;ndY1a6O4og9ozSBy85BqQ8Uu6/tr2ofxTCxWn7O6Rlnlssi+ad1ztM4iUGtreq4JPd8S73BHQub0&#10;+KSt4FZP6YxuMn85bY2Nu3QfbEvuZ926erpEHkXQkjFP/mIGNnsAEI6RACg1Pjgi8rSks65lHR+f&#10;cpJNWRY5ABuyByt6YOubIjPBiEhXq5QxnQHzpbghFxIBEgM5oTVbE3GendR9CahDOhd4Eb70la/v&#10;uKx3Xvf29S9/7AOn06vMat2wPG3KuYllMXPTgS+zP/+/X7W+IToMRSxRQJlKjXfvmp2fsYKihI2I&#10;8eIiC+sg46Lsutsppp20vt5+GZIsAcCGve/JxwVuh2XcArauQ8k8YFxdIX29++brduHCOSssStrE&#10;1IiMy6QM65AAPmFzCzNitLjSBSjVVfb6m2/bN7/zgseaUlJ1izJASRm8Rz/6MRly3QgJurlRu3X1&#10;psCJ2M+mDMaUPfbwAxYrKrSsaNh0ut21xysgEpJNDFsMG0MrEeXs+crVKz5C8Olnn7VsXFsysoP9&#10;/R7ThH3LAos1C+hkFC5dvGjzAl08AjQtAdPx49A2kraLxKPKyss9gzMu4Lx6/Ypdv3VLxiJiu1pb&#10;dNCDUiQS6IuzRpcz3IB19bXu1qUEx4NzMnaU0HiHKT0nFBXNKHCvkqwDMFPawVAPJv48cP9JjzWP&#10;DPcLcJftvpNHBZIrAp9Jzwtg0AYlG++8e8mGhsZljMyGh0c9OzqiZ0L9La1JaSPIUlFzHpJx2t22&#10;X6SqyPtxd3X1uKvXS4MEYjm5eR53vEEmPomAInfdXd22OEtDGBlmGXEmEG3oCNMbeVCqmvm2Q329&#10;rvA3ZJCjYRlAPTPAEFCkKxmqiMEn7bduWlQqqaqsQMRgxl2glNiwHpQF4XKlbhV3N6U0lDTRphJ3&#10;PrXCnsWuz7ir/YlnZ0v/8z7quNKzApYlInbk4AGrKi23uO49pmspFxmoqSwXKZBhJ0YrMpav/ZVP&#10;XoOuMy5AjPg1C5ClOukhjSt4W++F+zmqr0hcfxLD1nPkWdeUl1pM98c9bwvQGGjR3d0p46/nKLJA&#10;gqIux79o15iJ72amRSXIfBYYMJeYjTY1PWmLOk90o8Klz5xpEh5JJMvRtZFhvrmZJSDCdU8WMln5&#10;Itu6zvwcEej8pEgQjVIow1rS/pnWGcCtT3w8KMBEDTMadELqfljrtaj1ShoNZugJsCKgnBwZ8RJH&#10;PDdelqXTyZal9InkScqdcCeTi0FJ0lp6VfeEx5nQwbK76vP0+ZvahAwqGR+bcI+Hd1bTdepIul3B&#10;80b4IVFY6i5v/aP+bUvPNEMidFOuZPHw4P2AHNy6fccGh0a0/gnd07aTL5IBSWSMaR04p4QDKPnK&#10;zWPKHB3BAPocPcuQu9U3BNqRfMqodG8iM3iG1mVbyBQn9vy9N97eAeSd1719PXhk92kSMmbE+pnc&#10;tCoDMzYxZ8MyxJevt9umQIu5rE8++T5PdBodHRF7n5aBJUOSbMqINnrIampqbaB3UEpowxNaaO8I&#10;iPyzz/y0NviWT1kqF2DQ+SelQxGW8fnNz/9HyxG4JWT0+gb77MLl8x6DI4nj//mZn9UhDwg0xnRQ&#10;tixfjDdRWCyDF7SRwQFXNcN9g9Z745adOPWgmRjr6y+8ZGUVVbakw46RaqivsRNPPGSbMtpZMhKy&#10;/J70hIuSZBoMiS7ODRyGCQBl8hJgf9999wnApaplFQDx8tpq34FB/X1L78MwCWbZ9oml72prlWpp&#10;tv6BXi8PYmYwrjpiXNtbaVtMienrd945c06AMePxpzopRSbMEPdsp03nAuUvUiHxAm/KD6mgWURv&#10;d78MwLorE9aRPsZLqSUBYbblSzWS6EZ3K8CpTuqGmcjnzp21yqoqbw4CIEAO6BhWK2LTIIX8zjsX&#10;7OKl626w01KwubnUDDNBie5PBV6vyyAGrgOPiDBUCmHdB9iTREYpEfXmtCFlHYulbB68/2F77ZXX&#10;ZOhjVlZSpnUVwcGdqfunhWO8oMBmdD8kzGCMcZ3S0YvuYIQ18nJzjMQwfpeOawxFoPyEdeq8e9ca&#10;Guv0MyJRuCXjma5bTKCKSsESo56V6iHuSS00MV/6PDOekvguzR6oYc3X+2cAPNM2EeCOSn0ybILe&#10;5HkCAwCiOBa3opjeV7+TtbZuWQKMHD38HAicVBuuZ20Ka9CeoCaaxhwAEF3gKDGiFzOeE+rOGU1K&#10;sxdtXCngCRsY6NPzkIJdSnkS06bWuZLpV1rksMAeYsgeJYMZ1ysA45O1dJ1kkjc2NHrtOf3PtamN&#10;CVI0YIFkUItPDTeNR9jTlMpRPUBSU1hndS0174MdImERTe0vxppSmraUmtEzXXoPzMhEpsyMfI2Q&#10;J35tbK74epOkSV7HqvbTmP5OsxyS9wBTb4mp50DOhfSyzeheqZMO6/srUtvc1969+6WyE34vkOp1&#10;SqCkwue19yhJS4ps0LsaIkJZHwlVhI/S+hMblCgAkKO6njWp2HVvCkIbV+xQMp75bFq4ck64zu/n&#10;YLBHqaPmehEJIYE4BJs9YLrfUAgvSLlIX1LXzvXjTdB9rzHJjGTHTGkl8+AZxqG3EWFatnOXru7E&#10;kHde9/YVFuuNRKWO4sWWnUtsJilsK5LBvqbDU6CNuOlxW1pi8kVnK7IoaWuIIiQuhbFrb2+3eRnY&#10;rp5uZ/GoPOJziYKk12CiLts77pgwwNUMtZrzOtj5Mq6UN+VRAiJwmJIi7RLQnr14xT7yY5+0ytoG&#10;y43Qz3dWB2vZ5nR49+877AeppaXNfuiHflhvKNasg/3CCy+IIMTceBD/I47Yfv6CAGvMNgWQNDWQ&#10;VXMFsjg3L5aPOzPbE6lou+gt/XR9ZP0uinSsiJ3nJqmRrReY6/BuSEmHQ26QKbM4dviQQHTbDh3Y&#10;J+OwJBUT0Wek3EiOjg25kUsUxT0Ri5jy0vKaFRaUWXVVo8A/IgPCcI4yC+fG/KBTawswkw0LGKG2&#10;UAgYJK4TtzJMH7WJchbB93+HrVNXST9q2huS2cz3iblBLHA9QoSY4HP+wmUZ+Cor1ZdZtpWXVAgg&#10;6NecsKLCcmtp3muppXUbGZsV6OdbQbJU70ddsMApmOukDQNaUVZp+eGIJaNJyxJgbwi4v/Cf/6sw&#10;ImA3r9/Ss6IsKFfKu8yq6uq8rGVmZs5SAumQgMc7azGvep1+1hE9s0y5Dd4GWosCrvy9/fZNV5e0&#10;JuXeyNCl8xVZ03zxMyTjEMdkxjaJQtQdswcYgkDjCmqQn3z/kx7jHJ4c1p6Lat/neA30gIhgjHIm&#10;AWC2DHGBiF6liEl1QZGVa1+VCACqE4XWIKIQE2CH9UwqBBpR/b1cJCOkzy4TEKOut6UuGewBuK7q&#10;WTOIhRnUKGDOBOSIjHTinSQzrQps+Dd+D6AEnLUo7qKlX3O29iXniw1Lq1XKryLRuIcKeOapJRru&#10;UDsfEbGJ+H6GGOgidC9bAsENiUftDZp1BNIONHTIYq/QW5s1431YP0CcpD0SnHC/r4kE4kEqKykX&#10;WIkI65pwuS8tzNqVy5dsamxU+yVprY0NVl5WYgW6t/rqGovTkzs7z4J6ttFQnshNsf93YbTQIjl6&#10;b5nxpNYVD0OWrnFJ+xnCEBUpa2iotfLSYqsoL5O9iOq7Uuu6hw1dP39nD5OM9f3nDekh6YyxoeR4&#10;cIZntB/mpqb1/agPsEiRta57TLB2+n2AeXl+0dV5TPfa2tzif9I6k9/hPIdzdJaqyqy2ptrDFp5n&#10;MzOrvTTrz42cDvbXD/prRyH/I7w+/RM/epoazykZ2qqqBikuRp4lYH8yypNSs2tilHmuOCnXePD+&#10;U56h2dPTacmCuHdiotQnM8w95IkxKGYOd0Iqg3gTk5iIH6FmkoUFNjQybl/4/d+zfrHsLLHY+07d&#10;b7v37/Oyky0ZC1ygvQLlXB3kr3/jebF5wU8QF5x5ecmlCxcFfjH7d7/zexYtrbDzL7xsv/8H/82+&#10;8Lu/78B95do1qYu0ffC5Z6VWCyxeU2lbIhUMDUC5BQRwZNlCGsiShVGjbDA0g4ODnuUdE7gSNwTI&#10;SfS5ce2qlEypMCzoAB4S5adMZXh40MYEINeuX3VXZaIoISIQt2COSIpAeHpeakZGgg5F/UMTukc8&#10;Czm6TqlPKSXAlTIrxgbS+AKAYlg9yoG/U3qCWqRmF3JEMxQMtNdNi8UDTiimLDEJVHG+rvnixQuu&#10;bFCA129c9/gzAHf/yftkxNZsaGBM95602RlcngtSk7s8ttrQ2Chjt223bt6WsohZXXWj3n9OBKVJ&#10;hrLKhgf6bWJsTKQnas89/bQ/60oZ7PycPFuYnrfttW27KMBfX8NNui3gWPeEJjKMxShseHRaz5CB&#10;DlvucqUlKYMhyKinDn1d94R3BcJE+1RmcdONrKG+zoeVUNcMwGZm9Ar89IN4Q8hwpjHM2Pi4VVZX&#10;+lqxpozzJEuWTOc8qfny2ipvVYpRR+WhyJhjndReSgvwGyqrBSTaZPr3kIAwgktVcKHF1L+jakXg&#10;UEciWAGpyymtBeEMZvmiTIlRE8+mZSkqGdKEWz8vEvXryIuSGJUQkdrOeKQYTygFPUiIJy0gECkh&#10;fEJzE2LzgDBxUWqhGbAQEiHCdYs3AHVHG1oyi+kFr23pYQttZneHr+uM0mxnU/sgC1eyII0OawER&#10;pmURLkaMlpeW6BrTUoGU/ay7p4N65K00WcvUU+cLgNY98Y7JWngvcN2nV9esSs8UjwnVCEw3qyjT&#10;PtAaLGgvEoIIatnqKqpsT3OrVWvvUA5HGRaEKiSgR/5HRXbY60GdedQsyhhXPR4Oysw8hq0/17SP&#10;trezrKycWdi06YQ6pXX2+gTi1VZXWymCIZLW36vrKHlvLnmu/szRPUdFFGr1eVvuDic0QGkfoTDG&#10;LRYVlWm9sqy0uFL3mJLNybEyEdm66gprbqi0xvoKgTh9vUVcUBO6dsI0ZGC/ffbCjst653VvX6eO&#10;nzjdfqtdgHLLFVE1LkIZiFt37tqUFE2lNjOdfYhv0dFpcKBPhnXQjhw9bG27Wqyz866AvNo+/NGP&#10;Gl2xZqVw83IjAoaIs1edNRmUXG+aQBckGut/+4WX9Bl9DvSU/ty+c8fukJUs8MbAFhSVyNgs2dUr&#10;12XUAx43IlOU2tqUvt+oa/yP/+HzFiBxRQz7y1/+qv3Gf/ltHZaQQPCOl6qQ4d3c0iS1smrz46NS&#10;EAINGbC7t27p34b9QGLUOPTeLED/7T2HBTLHdW+UbtHVi5pZFAfuMXfF8pKxxg2Ja72xpcW++/LL&#10;Ap60D4kgJjUm4KD9H4BRJeZN9uetO50CaSmZaCbuSlIMcWCyVTHkuPFg/bQEJLGHcg86EdFjmnnC&#10;ACUKAXXABBoaVQBW9C4mi5isUbKAGX1JmQcqiOYhuEV5ffyHftgJxfPfflHXhZpY0xqnrLau0dVQ&#10;lowVf5KQNDgw6MC5KdXWPzBsBYliAcKaz38m2/vI4UN29NAh6+vusUb9fqVU9uTYlPX2DArkCvTZ&#10;OTag9W9pa7VCKZ6t4LYtCvCYwrQo8sdUK3pO44FY0POrKK+w+44ft+67nTKA9XZQ5Izkm66uLicm&#10;bS2tXtNMWVZ9U6O/L+qYdWNtAcGb7e0e7gCseY64GCGLxBZ5jz7t23wppqbWJm+swrrlCQSmBdoB&#10;PWu8HUcOMM2r1Kql6ku1lgm9F3sAYkZmeGNDk+/j/p5eO3xovye+7drdpmc+adV11d5YJBelGY7Y&#10;LElRy9Tb65lpHVfWV6T6YrregC1qD6PmGFKBIg7JtD146gFP3gKcJianMrFnPdd17RNyFkIiPVvr&#10;giGpaaY7AZQ0ESFGTu4A+E/tLVBlAum0AITOc9sCWmLDJIfxZdvEq6EK9PzO0flaE5hvWXFR0sNO&#10;szMLNjmhPWW5+lmuha5jmdrdLJ1f3pMSw6MHD/k0twqBcnV5pfczd8AdGvR7y9ezyBfBICRQFEs4&#10;MGaLNPHcYBVry2sCuriTMC4Zsg8pHNYZohaZckDIJ2VixLKztY6xaInOBjkclHFt2sT4sPZ0iexO&#10;1GZ0nQw2qdQzJzegyTP0yz1eD9HwddYiTYk8V4u40mWsWfsqVzYvIbvFIJIlnQfK0cgrWNY9kxBZ&#10;W12uz83V9S1JeNTrs6M6l+tOON86c34HkHde9/Z19MCh00tLK9r8uKZX7NiJ++zVN972pvN0lapt&#10;bPCRgKVinhNSIHMz0/bcB5/1Nn0kpGD09u3bb6997w0Z2ZAPSIhLYeNOokzo5o1rAqCg7T+4Txw9&#10;7arxa9/8luXmRzzponX3HuvtH/ChC70ymsSQnn32A/bSSy9bf/+wG3Fc1Lg78wXgxI4fe/gRNy4F&#10;iQL7zreftw996KPeRGNmdsFo4k98DTA7sH+vQCoudd/tbsQZGTqMPHEpWDitKgG6DSlR2l+206BE&#10;aocB/fxJBimATGIS6vrOnQ5PZrl5/aa9+trrXlaSm5dv75w7b7MyKHEZ8YbWVluRQQnI2F28ft0m&#10;ZgWmgKPAjkYqVVU1DrwlUidcMyEAwB3WT7IbAAxA0PQAV21WQIpnS4AtUhOVgiYGC/ACKAA34+X4&#10;t+LSIhmSoBRDvXeJ2qtn0iPAROl+8hOfkvEN2X/7oz+UAp0VsEesvr5JakiANEPGMVOCQlJYc1aq&#10;62IoPt3PaF0IUOeEGDc3alvaI0zIKdS606gFlVOS1OfKyF+7fM3qpaTf9/7nrEqG+p0zZ21Sqmp6&#10;YdZy9DtkHGtR3MjjkaBbFY1W8DaUSFHSNKavp9uH+RNTJfnm3Xfe9qShLT07wIdSqYMiAiSfEeun&#10;5SIJf+wZ+hSjniurKlwN0zEN9+Tw8JB+d0aXKlU+Nw0S2fdefdUT/gqTBVJNwUz8Wiq9tq5Oai/X&#10;svR7ZOuiMInNE1uN6TNChSJTUlcdnXespbXZExorBUQjInxFpWWWHc71fTC3lPKsZ3Rpob5PSCZR&#10;XGArelaMtRwbGbPlxZQU9oSt6E+yp08cPe6d0FCJkEn2R0jrRjIaXb7Iqha26jnmeWtJ1Pri4pzW&#10;AtIQFHgIpNcFlmQ66x7J3yAZCsXM1Cm+D3Gh1C2SF9dzLvczREJmeWmh7d2/W9YgYBMTczY2PGvL&#10;NJbRBqdhDLHZqqoyEdISy9M+iYp0HNyzz0E2QyJIMptyBTqq84KaxPOwPKdr1P4qL9Ta6N+ycrKN&#10;kZyQsclxkQn9Lq7y6uoa9wLgMWI+Mf3YaTO7rLWnpwBZ1dnag7k5CQ9vkNOxurqk503PfFqJEpLJ&#10;lrrNEuCOuzo+oP1fKgI9K2K7vLjsbm0xTCdrlL/RkYuWudUSHMUilL09JBrOi3gvO7EhzDU1Mazz&#10;Mq4zOuT9FMI6SzyHFZFTmpa8/vYPdh3yDiD/I7wqK6pPb28FPD44MydWKNC7cOmyKw8m09Q21usw&#10;ZGkTLntbx4MCVoYljI2N2FNPPenq8ubNW/aJT/yk1dc12LkzF51lctBOnTypT9gS0GemvXT39djz&#10;L33HWaYFsnXg6NW7YYeOHrVqMdqxiTFvbvHWO+/oUNCJJ2BFxaV2Swo+W2CfLzD+uX/5Mz5WsUjG&#10;9Ctf/LI38Bf5tWldO0Pdu/v6bHB4xB565CE/tCR5JOIRGRcZiYIiKy0usf1SQjU1NQK4uE+Owggy&#10;5o4YMnHYZz/4AauVUsPY1zc1u8u1WCpgemLa9h0/4XWnQyOj9sGP/JAtC3zjet/R6WkZ0Kg17dpl&#10;gzK0JsM1NjXj7fooaaQhPa78g/ps1vPIkUP6Xp9R3kK2KMlHlL7gUUil5lzx0Jh/cUmqRzhGPDYn&#10;Jyr7mpUZbKHPW9H9AQoAN52IiL2RdEcS0H333W8vfue7Tj4SAtA7tzv03hmlFCKJiwQ+rb/PYJax&#10;AVxpGUjCFU0aMFo0ZsiRKl9L83sBAWeBjHeZTzDCwJKlOySyFtKzEU7JUDJVSKpLJvXqjevuNcgV&#10;YJA/cOX6DV0/fZzzHWCZjkS8D4KlB21LcwtSW6Ve6kT7x0Xtmd6uHlf7YwI8JimdOnXK+vr7RQR7&#10;XR0fk6omzEFZ2LAIFF3UDh486IYc1yiJRMTe8UaMS0ExSYhM287bd7QniNuv67rTxjQxvAkHD+53&#10;rwV1v0wuyw7n+PWHcPVK3a2SiKR/I9OPntRMYhqdGnclXFlXawMiBX26lnkB8qrIS0AKMVegpb9p&#10;H+gZ5ufY8Miwl/XQ431lIeMiLdbnnzp+0juJcU2d3V3eXzskokCvdOK8zLNeX930rmy0OYUgpXCh&#10;C4ToR06yn7aOACw7E5cWEAPIxI2/78IlSYsBMbis8WaRvlQokkENMm1pR0akhpdWpRRJqKNjFoMo&#10;aClCB7cNPTuyw3U3Uri0xR3qG/RniLKluQdJhTSoQcHXCehWBISba2mR/qNWIpLL3l7V/eElGugf&#10;1GPfdvXf2NAggMStH/aKAj02m9f5nxe5EWvUmmOJglqzAi8tJKmU1r6phTlbWNCfS3PWWF/rKn1U&#10;Cp0+5vTSj+k8bujzyaI/ceyEN2iBdO7evdva2vbYm2+9Yw889JATlHaRbc4DlR0QuerKUn30lnet&#10;65Pd4h5v37lr+XpuhI5M5/q1N9/ZAeSd1719PfXkM6dhphTNe4azlC0GkJpD4qy4pImP9fb0yGAk&#10;3X13/uwZW04tuCuVpJrW1jYBRcDefO1tMUyM/LrViPUycpFDDBiWSWG/+MoLUnKlVlxcJoO6aVNS&#10;qLt0OAIyFGQhj8GeZYDpqETDCoY7oOICUmC4QpkA9cOf+rRVC5B+67d+y/75Zz7jahGATwgUGWie&#10;0vX3Dwzaj/34j7pRJTOXP4mrFcSSAqeEqz6SZRiMH5QSBODHxKxxuaGS2lqabWRw0GiYodNnQjzS&#10;XS1LYMh9fulr37QsKeaK2nrx84DU/aoDMrWfWzIg2wzTkBHtH5KqBBBEPjyrV4CRmyO1khOUii3W&#10;2soIrC0LjIvcsNIEorq6zAc8UKtcXJSwvXsZtFGk7w3JKIbE+itEDOgkluNxPVyIDBbAkHj2stbt&#10;pe+8aEyMwu0dzmVwe7eeUbO1tNRbd2+33bh+S+BpUjUMAhHI6x6YtuSd0GQ0W9uabP/h/fb2O+9K&#10;VNAydVzqZVmIq+VYT0vZD/pgiV4p8NGxcTt//qKd1df8wrJNzszZ333xi1qLVVvbTltI75kWWtMh&#10;iSEGWxvUdgo4BBr5obA3lsCFjFoijEApEPXddETiepiERTY5JAAC1X7njr366mvuYamWEid4iosX&#10;ZQU56ejqdBc1QEy+AtmwzDh2UKMtZK4UvsAEFzwx26D2nslgl1VW2rXrN207FPDQw7defsG+9vy3&#10;7btvvmZnrlyyjp5O3d+CiNigjUsNvvHu2zY5N2OkG80S95QKvd5+G0TUV65fV0DniRDNhsgO19HT&#10;1+XPKVf/vql1lGa0yrIKO3LoiIPs7fY77kEKC6Rw1zqI63rJASD2v+0EtUT/pk/VmnG2ZmamdV7S&#10;xoxwPCzUR+P+pXSIWC493OM6FyhNzsbs7KI+lYztcCZXggS3fMhxSkC8KOW/zxbmGPoQ1nqTlT7r&#10;XqaKinJXyyhh+oEz9Y0KBAgYXg+U96rO/Zsi0zTVgUCgSJsaGh0QIQneRlb2YkZENRaNuxcKYlUo&#10;QrK8ui5AbxBZ1dnRWmGHSELEQ7C4tCy7w4S5Qp3bgOd9rKwu2IpsEH22aS4CGWVATJnW547WkYY2&#10;7bfueHJh1jaTnBbs9s12i0rltsleQfwLCovtO8+/ZCVl5dYrUropYkh4raa6QvaqyKoqy3wwyNjo&#10;sIen8iMiAyLtlFQSQ37znbM7gLzzurevhx957DTxRrKTZwSgSTFmkpKWBRRf+MJv2/dee8Woq332&#10;mWfswN69Uifd2piZdnlTM5MCzGwbliKdmpyz0eFxdwHhEiXZiRKZ8vJSAcO4VO4N2amgDteiMWot&#10;qgMZ04EvlCLq1Hv29fe6a3Ban4WbEEYflSHJKLdNVxF5oXz72z//X3bh3Hn7pZ//ObsrxoqrK4Hr&#10;UX/2DZE4NeRs++DBA64OqGtl0H5cxgrDQK/eoA50UAbEjbGUDE0lent7xbDrvQl+rKTUQQLXMipl&#10;Sep7UgA3PjlvN251WFVtna1KJQRlWFv37PU4+OsCr2ypyaLyCndbjk1O255DB62uodm69N6w6mQk&#10;bN1dHQKSKq1Rrr3z9psysAUiHrRjjLlhISN7YmJUgF1odXUkKNEUQWAo4xcOJYzm/+PjI/oe7ryg&#10;Z4bST3hOzB+XLSU8JE2hhPLCUa1ByJYXV91VmJcfspMnj8vIjMvAJbR2tC7EfZznCWBkIRPjBLxQ&#10;KfR9JheA8hMITMRH88Xd8PN9Zhw3yIi27torYiVFLVApEcAsra/5GgPEmRhgpiViUUGJuE2m61JS&#10;P1sockSpGd2G8wQYxOZxtRIWYOAAYQ8I33PPPWctWuNb7R02KRJBrW1Yz5XnNysi0S+VnhXKluph&#10;HjNtLXN8cD/Zx8QKM13J8q28uFTKrtjBnyx9yrJIaGSYQUwgki/VzIzgWRl6iBWqeJGMQu2Biupq&#10;ARmJapt2p7PT4sSLY1GbE3hEtTev3QaMRfR0b9Qdi3YIp4joMnkrLWBhetGyK8xcBmHgitX/KD3i&#10;GnwEpfYNOQW5UuSA8bzICOM3GQThnalECAsLij1Bj5AFiYiAM41QKBWD0EyMT9ms7pkXao4BFjpC&#10;RitVADOd5gzQ+CRXoFMuArYt1bqo8zuu74X0XlGdwSX9jK5Rn8kZKinVHs3Pdc8M8WFAjvBRdVWd&#10;VVZU+nqviUR76En3gA3geRNnLUoU60oC+gz9+9CADeo+x8cmtV+ZsrbmE70am1szBEOfh0eMhLio&#10;yDPXnBJQE4MvKiq1ZLLUiRbnYZ7e2cuLWgvi3wUOovR/Z9+ODU9YSXG5Z7rPTs/rnOTb3OyC9XT1&#10;elnfkaPH3BPICNfh8Qn3xumGdY6KrKAoqf2SI+JB57SUE1U8LIzDhHQQ2oHIQ3Bef+vdHUDeed3b&#10;10MPPnjaR/kVxByMZ+empYhGdDhCUpMxu3jxvBvQT/zTf2pHjx61XW0t9qlPf8oeefghu3DxgtXL&#10;IP/Qx/+Jff3r35QKWLW+nn6Pjcoiuepj3uiYACZRGJOBEWCIhRYU0p5y1Q+dj3GUuoTZj0h9UB94&#10;8vhRa9T7Ev/CmtTLuD760CP2vkcft9amFu+re/CxR+yL//v/eOeqcFmppXVwO3TgBkQODhw4ZHRY&#10;Cuj36T8blAEjkYTRfSSzmA6jTp3uXsZSvzc6OmajUp2U5JB5PSyFTV3y6BhzeNNuPIhll8kAnTl/&#10;yd3Ys1ITZeWV2pUyEFICswuLIha9ti6LQFnKgkBl1779IhNkLbe70QwGNvR+6+5qJCmnvKLUY6YY&#10;UNaFzmLTMgS4oItkGKoryoxyKpLRNnT9VG3RnIDuUwAyvXoZvUf5yabeT3cp9VdkERkO3P00d8jW&#10;zwe2mEqUayNjfVbfWGfDg+N6zxUp8k0tMdNywg7IZCqjmChjo8SKfr5MA2LUJUadpBfi1GR+M1Ae&#10;EjAxM2XDUsmECXr6B21U6mdMinVFymdRqovuTSQnEc9bnFu0sIw+5T5TMoSrArM8PZNcfS+tdWYW&#10;tqu6fOKJmX7HlHDRB5yYNHFNrpUuYZTOrazhSRGB0ecRpw3ruaJEmazVKnAGuMf0OVn6nzfBCJLJ&#10;m+1JPqwRbT5Tek55kbjeL+7u1DEpwPHpGVvTem9oQQHktAgrn7e6tGKdPd0Wwcsi8sXAiC2975Su&#10;YVJkNipjHxAQBQTExBzoAiecEXBu6DkK+PW8vE5ZitKJiNYR1z9eCKZA+ShEXQNehQ2BALN4aTZC&#10;ln2u7g2vBvdJBQPATVIfncJ4JjwnYqIoaeqY8SzxzLStBNpkLad1JAWvgWz9W8RDHxAqGmysLKNc&#10;xwXyy7awQH39nN5D54Pr014sKBIp21gz+rLzMyj8UgEnORzU8o+Mjfm56+zptbBIEF3tcDnT754h&#10;MENDo05KAWPq8KkoQPUyv5tZ0c2tre5x6unt96YmwwLssMjEkFR4Ss+c/tt4wOggBuKSyU3vBEoM&#10;AWSSumi5SW37zPScdd7p1Dko1pEPCPynRCCTEggMnNlwj1AsXmjTUszr6W2P9/cPDlldY4OrchqC&#10;0Ged1p+MwIQkkeAIseLevP5d+wrv4as7jUF2Xvf6deLksdPEmkgqAjwZTg8Yo6TefOt1bfxZN5Z0&#10;4fr6179qr776sv3u7/62vfnmm66AOPwYCw7Z2ooYug5cnpguKiozGm/VD00oh7KdZSmoEtvVutfO&#10;nD0nRh62O6hcMVISNSibOHhgr2ewbqPAZVgBxDUZWQz489/4tuXI2MWkhlulMumbXSuFqg8QLmbb&#10;zVvtHgd/4sn3udpKFojtJuNSa3RrkpHMpUOPthHxcRmLVRlj4n3dGIvhYbHnInvgoQc9KaqwtESg&#10;Ne/JH9VV1Zaoqzdb27bOzi7PzqQLFHHrl1/5rpTBoMX0OWSY0wSjXD/vQwjiKNdZgf6GmPqE1VaV&#10;2fueeFQKUJ9NYogsJt2lSDjCejJrmMb9jIHjOQC4voYbK54Zu7EW1HNCKZFFu6rrZfQkypNkL9QW&#10;0UpKojb0Mww/gHJka/02jPGIwgejUUUyXmSL8wKILCn6gjJ3OwLklNaQCYvhxhDXNjTKEEoVCUwo&#10;CaFHNc9Mv6hr2vCynJTuY1EAS1bxlkjLpq4jOy/f4lp7ADE/JiCR4QXwxwZH3ShSG4pbdUsgwXMK&#10;CfDID0AR03a0taXFx1oGdQ3Mk2Y4AqVjZIwD1sTLeY6ERChjWpHyQy1nyVhSJ0ockpnLdLgiJpul&#10;/QExolnN+sq6gwmjO6dn5hw0uE4tnZeiMSEKxcQ+XvKkorDWhPm7qzY7MeUErnnXLt1nlk3NzrnL&#10;elkkogYCKXB1MN4WIOpP8h7wytCJiqRCumURswZQKfkhoz1H+4S9S/tR1nRBwIzapKQN5UmLz02p&#10;M4azELqkXzjZ0bi+WUu8OPwez457pLFFXl5Uy0OpDn3ttGekEAHsoL5E6fQzjEhlBjPNMZZcIXP+&#10;8A6kUmt6z2yLiCxzfbEELSVFVrQHabFKtjeT3EhOpH0kwDqqszmu5zOqr0RRiYMpnowVXRPvyXMb&#10;Gh3VPhK5EMnbFtAD1Khmwk1VUtQQ4dsCUkIb10VgAeFAIEckZVnKNOYEgeRDEsIAY9p9UqqlJXXP&#10;EiQSbwrue8I1h4+c0F7N0x5Z0npQQrdkNGQhORRPS5fOGgp8XftvcGREpDHgHr++oT69z6R3FaOk&#10;i0lfxNUpd6IRDZ+DOma/vfLamzuAvPO6t68HH7rvtPfPFWgODmdil2RvEjtek4GkDOOHpYDp+oQy&#10;y8kRIIqN4tIpLSuzXbt22w0doM7Oble8xGqo70uKPWeU3brRjABFNzE5ImOU7e4yJhDlh2U4tNGj&#10;+fTP3rYHHrjPPvkTP2YPPvqwjPWqmG67J2Hw4BMyTGXF5Z4pTb0l9bB0Phru6/e+0t29fdZxt1uf&#10;t63DeMxjVfTRlkbxcY8k5Mhcuosa8PM+0zIYJHIAyKh02lwyHB+gZPhAWXmZRaXQTEa5/fxF73P9&#10;9ttve+kGLSyZRNTa1uJJKYMD/dbV3S3VUeBMnThpgZTU4FC/K6GpiVErLqJuW+osGnfj2dvd5wY0&#10;mSi0u3e6rCBZ6OU+1OWSDUpCE0qKjGSGVgQDUVdJ3gBiY9VaWxt9cg2Gg+xQSmLWl9f0vSJLLTLF&#10;Ji41E7VwCEVEu8FNT4qK5QuQF9alTuptZHjCO3Lhul7VmpPdiqeDft+79uyXYU44cDEdamVpQz9H&#10;r+QFm5KKWKIV6jaxziz/WhVirGl5SdQTDul9Up4tzfQswKO2otKBaVugVFpYbGWlhAbA92wrKS6y&#10;hx562K+PMhfU2dHjR2Xc86yzq8u6u3sEdLQxzLdRKgC0NrS/nNJzLKPTlQCN5DxvSCPmQU9mylPm&#10;RJr4OTwwM5P0Ut7Q/i1wYPGxiCKSKClAHO8J6jUtIFuQAU/zs9GYRXHtC0y21tJ2/MRJ/+zyykqP&#10;O6/pXtp277aamjrPHPZwgdYo0yREWw1lqr8zsQyXNy5PXKNkgePOXxegLuqczSzMicSFPVEMNzQ5&#10;HcRKca9DHKnXTWtRcZfyotMXXgTCCXhkAGxcvcRYAbOc3IiHJGIiX5QXopB5JiRSBgL691CewDCi&#10;Zz/q8Vg8ScD5qh5gVhYZzfl+LxDprOCme0LSm1n6HPHSFUY9ZkI6EMvZpcVMiZfOaFKADDFC9ROW&#10;wm0OaWfSEnFi6okD2ss8J0z6tp51gfZ8Di55PXPAfWRkUr8Xt8rqOhGzUQ+BAbQQARLU8CKtaJ1w&#10;t+fmBnWuij3Dmz0eyYtpv87LljziYbSpqXmtFb2sNz2ezj3O6pkzuU0LJWXcZFl6DoOjw9q3q76n&#10;RZ88zEL4w3sFaF9zPzRKQaIT5waQX94B5J3XvX4999xTpzlwNBgIhTgcSU+AwoVKKz5ciPukQknk&#10;KWGqkMD6Qx/6kP2H3/j3wrVte+GFF6UCF10Vp6SgYKCMcCN7mG5AgDJJVajuwLbUSYkYvlQW5QuL&#10;Cyl3IcFcqS382Ec/ZM1Ntd4l69133hQLXnT3NCVMKRnIPS37rFDGlMEVWUEyksnqJUYZtN6BQamL&#10;dasToOIyA7CXBVwDPT3WceuW3bh+3QG1u6fP3ZzMdsZAMBu3VyAgjepZu99vGEImeRb1jQMDdvPq&#10;VS+zmRqbtBqpXxrly3Z4HKu3t8eHO9AVilhuaVmpDP2QHT96xLN233n7LYHjvB0/dsTmpid1kIMy&#10;shEfXYhyrqtrtPHRCf3+kncNIrEO9yYxTwCLloSA75oM5caaDKYU3qZIDsDWUF+rv9NHOC2DLy0k&#10;w8d4wlMnH/AxhOsr2xaLFNgRqYUSGcqpWZGoUto0yiDmF9iDDzxunXd7RZa2PCbMmMfQe+444qqy&#10;xzYiVTkmwMaQxqNJf14+NF/EDNcqcVbZaI+xxaQ6aWsJ0YHICY50HzL8+lkMaV1ttdf3ZmnxaE9K&#10;UlWVQJr2mbhb3333jIwvXbyWkPbuhbh5+7bUdYlfX0lxmXtjqCOnTheXOm5e2oGiBckoz8llPGCu&#10;ex66u0g6G9H36WG+LV625oCMKxmAw1vAxCb6PtPMBIJIwwxGIkLamFSlrStDLCqntWDYPR6Imdl5&#10;D1HQ8CNbxhxQZw8v6nsbeqao8DTNUfR3QinUD2fp96OxfF1fSHs93w065TOpVREprRMKDXCiJzah&#10;A691XadF55aIEHOGdYdaN+KptJnknrx8T8TOE6sEFsSqUbbEhinRQSETbiA7e1HXl1oDxOkOlqlr&#10;Jp4/MjqotSckowvUe7O/bJukKUI183quq1rjGQ/fTE4v2ryIHmVEhCsmdYbYH4R0yKifEvmZ1TkY&#10;9J/V2dd64NmgnwFdxfKlcEnmxKOA+5fYPmeXbH5c9NmQJJEt3bK+F7Oikgrr6OzStdEVK+ANXuic&#10;RTIYM5bplU0YoEg2AkLGM4CQTE3P6Ww0293Ofv0cJVLrIgcxJ2f0IWe/RiUYZnTdZTVV2keb1tXb&#10;pdvfEknK8vfk/vBGEWsOa19Asrw/t/YZ+wuvxo5C3nnd89eP/JMPncbLhoLd2lr3+DExTeo5Ga1H&#10;KQZ1pyQFdXS024FDB1whkt1J1umVK1e1QfPclTY2OmmVFVXuWqJ0BQMczsdNtmnVNWUC3OfsuFRP&#10;S8suKcBZr/3DxUi7Q+pb6Th0+MhBGYS0vfX6azrEi9ZQV+OZkw21DRbPT7hiQUE21NVJnba6a1wM&#10;QAd6y2bmluzRxx53VxsKj3gliR8YNmqJ52RIMWJ5AkQ3bPpsYoyAeanUMX/3uGV1tVhwtk2OjNnF&#10;S5ewBfbUk08aCMX1jMvgkG2+Z1ebDEHaxkaGfUawDw3Qf6M6GhrrZfCCdre9XcpswtV6TADf2Ngs&#10;o5JnXZ29XiqUFZBKkvHeKzUajyZkpEJi9RMC0CIBRNjWVpnluyWFIGTY1P2QhCSDsZVet6bGOt1f&#10;yhOFXEkJZPB+k7i0KkN053aXHdh3yJob26ysotwGhkU89DaTk4t6JjlS8EwrytI6L0tFkshFP+KI&#10;g/K2AIIY3vDomNZs1bPcSZARB/O4MECUBcnSPeIo39A/1OnemOaUEoDQLWtbEjFPP0coAgVPQJM5&#10;vlwrGb3MmaaMCtXHHGzUXlNTozd2IXGJkAiqsbW1VWsyrTXMuB55/0RhgSvfOSlLOqRl6Tq49i19&#10;Jr+Dy3teBhhvB4mHZGinBMgQC+4TNzwTjXAx50tNUgIUFlGcm54V8dmwMIpLqiprM2A5AmRUfWEy&#10;KaBcswopY8qteC78nWlP1KmTxIgaps0kAG4CdNphZuk5467O1R7H+AN8GyJSC1J5xOoJE5A8SP0u&#10;bTXztP6rUs3eNEOfwZ8QAZLE+P1MjDgoxar3EkiT8asF0++nPcGRkiZUM14NyDIxZFzg6wJX1B4K&#10;GIJCbsj8/JTWhGe/5WSI9q25OXH3tnglAi71kAifiOTaBiGTqHtsIAI0OAG08YigKLeIh+u2IWeE&#10;PYjJkzjHWSNerDfRe2b+DtHkmgnXkE2fCTUs2aTsRjBbhE8gjV0BXFdFKDJkk7nFIe8hj+eFUBiE&#10;lBp79gcZ2bjuuV9i6EPDdGpjfCJ9z/P9LKH682RD/Nr08806wzzLbRESElk3ZXvIj8DDxt7AcwT0&#10;4OFZ1/NiX2eSunJ2FPJ7f+687uHrR3/0Y6dRWIAfxpb4CfWoKDA2OIlZuKrnluZcDU1KFU4LjK9c&#10;umIdt++4W5sSEmJKuCjpoZyTF7KPfOxD9tlf/teeMcwghn//737d2vbu8s4+FWW19qUvfVNGhxGC&#10;ZfbBD3xIyrlEKvSaPfLA/dr86/baa6+5i+pHfvTH7MTx+6y5Zbe1tO2zqtpaazt61EscYjW1VlRX&#10;bzEx/T/+kz/TARy1U6ful3Ff1u8W+/g6pvbUC7hbpPIP3P+gHdq91xqOHBKwNsjAR2xWTJhyp4OH&#10;DtoHP/ZRr0vGVXz31k0Z5ynv3LSp65+XukW5Dw31uSHAbU9zEf63rMNNRjK9lMkyZfgCqhYvw0el&#10;+umFffnSeSmtbamLBfc6HDqw34f8+/ScAwesf6Df2z5CbGjHiJub/rlkTVM/nYgW6jOLvZMS7kqQ&#10;lXWhE9S2jCvlWMQux0anbGhg1A4dPGZ37vbYj/7YTzhwYUhwszKpKSeULyOVban5lD1w6gFbmJ2z&#10;KZGG4uLMUAdidIAY2aWoFzYGZSw0R0XpBnUfxO/0AxaSUY1I6SToTyzlV1dVJYCaFugKiGUoC91N&#10;L+CH7A2P+O/Xaq/s2bPbPQAAM2Bdqr9jDIn5hgWogPEdkRkStiB+qNBwKGyTWpNYPGElek9UFcBG&#10;32MaozCKkTaigN9AX7/lAsS6JogU9b64vMN4AKSQKd+iPA83JDOuN0SKGIxBAhaJVq7wtZ7uspYS&#10;JvN/I73qn8Fz39Ya0P1rfGLCJ30t6PzgVhWyaZW0unpfQJkJVoRlSBJcWqUVJOGAbCeMtMVcTUu1&#10;C4iXaMCh8+VtWUUkyZvQgnjSG8AOsYB4buu98J7gxQEEUYbe+lVnhv7M5BEQbiFsAnkgmQ8vEuAD&#10;iJNIwLOnLAovxyadujL5W04O6HZH4iDhB+qWaUtKnDsSK/QWqhBIlC+Z8OxvEvzSIg3LAkjqvyFV&#10;aX35sP9lckjoyoYNWdY10o867z3vR9qWICTkjkTz9WgCtrC85GCNMkVNc624t1G2fE40P8fi8YhU&#10;umxR1rZXBGCjqFIe0vnbwAuCa15QAeEfHhnXM067C5vyPPbW6MSk1jHXRvTnptajSbbhTk+n3o9w&#10;SI7bQYgV3hQqGmiUQrtbiESW7onscc5EUM/lle+9vgPIO697+/rPv/kbp/fs2mvnL1BHumjTUzNW&#10;XlFhnT13tW+DFi+IWGpjwcJJsdOCQkvrNJEcMzc5bQUyYElcY2Lw1CVvbG3Ymtj2L3z2Z23fob1i&#10;6jH7gz/8Pfv0T/6kKyFixzLt9ou/9Ks2NTEvIN+S0Y569uv5c2elLGCjAfv93/8Dd03+6E98ysqq&#10;68ykYDZlTLfE4POkUgJhWRAZJ5OBXhyZsOvXb3v/ZdOB/NQnP2lD3d32F3/2Z9ba3GiJokJ9X4Zb&#10;Rp8G/iiPhelpHapcmxYY377TruO87W74LBlEJOaLX/qS1QqIW2qqLSWCkhSwlCRjVllVYkVlCR38&#10;dSnCTa9B3hKL7ujuFWFZ8QEZm2LyG3oPpgrRX/f6zWs2IBAv0jpmrS9ZmIb/2+vuQfCGKaspm5qd&#10;ku0JeiYq04AocylKFNra0qptpGRUt7Kleku1vjnW3Tsgw5orpVlnVRU1AoGAjOOmrSxS45slZZy2&#10;cgGel9vI2I1OjgvEJuztM297LfMS7ykjRf3rgu7/8rlzNqd7ZEzlEmEGqXNMdlDvQOyXnt4bMrS5&#10;MqIVBQVWmJ9ncYFJebLQ9jY02tG23bY0MWW7auosKuWeXpy3wli+SERU1yeQLEoSqnPyI+li85Nz&#10;3kWJRKXr167KAC54WKNCynlgaMDuv/+krnPQ+vp73KijfnFXU67CvGsMbo0A8LW3XnOSWFiatO6e&#10;DltaxugOeLMIWnLO657KC0stLINeGE1YdWmlJ78xVJ+kOsCOcqugwEmQ7KBBqIA8ApQiQ0/2Hzxk&#10;/ZTvCUxqaqstLyRlu7Zkce2FwsKYFG9IQJUHhunW1l2Zo65IyioRYcSFmp8v1S5ATS0v6BkH3G2t&#10;jxV4SY0J0Mi6Z8/R7pFpTivaRySCxUlkAt+FkWSPo/pIbMp07cqzZImUcFGBzgsALKBfSxkdu5ws&#10;kQugNSCkVKpzB3nhOmYoARLYerMYPR9mE2eFqAiY173kCZhzdd7JQJ7XuSk2Zi3vO3DUkgUVNjY2&#10;4254kvEg4QApQAwpEko7UGnLeAZ2rpQ3a5ujswC5pUQSly9rDHngmnGFYy/wtqzrzxWtX37RUbEG&#10;AAD/9ElEQVQi7uqV1pmJwhIcKlL/2SKIcwJTkcoAbUTJME/ZnPYZGelM+loXWVnQPeGGpvoBV/dT&#10;zz1n5y5cEmiLfOh50MEPl3+W1P2cfjYoklVUWWVhfeaM9l8kFhNhHLXykjIRemrF82WDdJ43IUF5&#10;Amk9SwG2EzsRhWRRqb340ks7gLzzurevz//7f3eahgTEV2moUd9Qbw88eMpjb5PT41ZTVyWDGtCB&#10;laoK5XmdY0SH7sje/TLKBba8sGTb2vCw4seefExsf8V6ZExfl8Ek9ltSUOy9jom9Zuk9xkfG7M3X&#10;z9iolFxVZZ0M0pbdkdIm2Yvs0cXUoteQwuhpS0lrTTJbc6WKyHZNCfy/nxU7MzbpST39fUOe2PHk&#10;E09I5eTb7/zOb/sM5pdf/q69+srLnrVc2tSoHSRlEovYnRs3rFeKdED3S9wUV+fhB046c3/+H/7e&#10;9u+Wki8psh5dVyhrywp0eIP6c3iiXyCc6UGN63BQB5ghGEsy5Lv3HfShAjB8Yk2Jgrg1NNRZU1OD&#10;1HyRjJPZypxYOR3PZBwWpYjIOKV+FiNLDJT4Jq7VbBmOY0eOeu1zTXml5Ymw0B96TYZ62OtM5+z4&#10;sZMChVJLxAsE7ouexDUjJfDoo49nevfqPfr6+6QwGWhB4hIuyTyB4QEnKJMiVa1ak/c/+bg998z7&#10;PSlmTCrjNz//mz7q0FuG6qr4fYCjXs8vX+SjrZ7JV2ntgaA1V9dYQu8ZlTEuEXDWCcxKknEZLhlk&#10;z0kgPpijtSPTeE33Um0f/fCHrO2+U3b+jddscHBICj/b+nWdJOjhxhwcHjKapvBcnnz/U74XiCFP&#10;Tkx74g/zjolhr2ysYBcFdAzlT1kiSVcmqT4BAHFqGo8weYi1KxIgeytHrTntXPE6AHiRvIiUMm7V&#10;NTDSS6xwi+LWpR0njTBoXMH+SEjFxQQGuWGp5rg+SyDCDOnJmWmp5HEbHhv27GxivShYurJpCTyT&#10;2cmIVjM3TyZMyo71JCue733fPV9IprzULy5uGtUI7bwcLILLVWQUQCNxDpBl7wHo5GjQsYpe1XSX&#10;ouY+COAJoAA+SnRImOILRU1dbsabkhZhSFplZamuL5NQyfnL9MkOeYyU6y4pKhdBgzhrX0qxbgiI&#10;Lb2q99hyLwTtU32msQhrRGSEs1cgIlMYF2HRfigqYHhHgSceFib4uwiaSLq7wQl7ZJvONN4CnQGt&#10;R1yASl6IuJL3KMAtDhFBIcNMsrP1XBJR9zJQ3ubrqPdhXwDceIJoDoRHgDwFYs2Mh2SlaWpEn3g+&#10;JyRyQq13XNdD0xg8WpGoyL0+h9ADPd3pm69HrM8S6UhnyuYK9TvuKpf9g+i/9NKLO4C887q3r1/+&#10;5c+e/ta3vu2NCbyTlNTBQH+/3bx5w+OzdTW1XleMgYE5hraCUkZN9gv/4l/ZY/c/YI21dfYBsVGK&#10;8r/+jW/okEuJaKOnxKRpDRgWo7x97aY9+tT77MqFc/bVb3zdY8euwbZocLBsLS2NVqTP/uVf/dd2&#10;/PgR+8pXv2iFxQXe8OHYsSOWr4NNu8WApAiuK9ypHJ7ZaSmrygqfJzwjxYkR/fM//3OBdsr+7ec/&#10;b48+85TFBRh/9Vd/abeuXLX6ynKLChzD7xk2AIo+xyiuBilxlDVTncj4HSOTWv9On+NpyilkxPLj&#10;UhEyXDRCGRFYDg6NvmeEt33oQndXp7eSBICYPVyjaysplGGRwhzo67ZsGUliXrSihBxQcwnJoPyD&#10;xBhaFWLgMI4MWaDfcpWuubSk2KK6t249h3mBK4lL9913UoYGFTsugJ4WqPVaeWmp1lSGXP8+MjKk&#10;dW2WqgjYwuysPfXEk7ZP5Kbn7l2p1wKrFcDWV1fbC88/b//nL7RmMnB0aHv7nbfttTdet5QAdEGG&#10;qmX3bnvm2efsd3/nC/aL/8/PWOet27qvSj29LVvXv5P9jiqLyKjevn5dazXhMb5ZASrJR7j3N0Si&#10;Uospgc26td++bd/5ylfsM5/5KR9JydzoMqljBu1TErd3/1772le/Ya1tbd6ohiljxEzJaCfOSu4C&#10;cWI6S61tyCiLIDU01lq11ptYInW5NIHJw2gKREgYo5UjrTopq2KMIy5lEoGSek8Al2cIKJaICORJ&#10;fVJqh2IdHx22mICGMX5M98oWmPIsSJrybmACvKvXr3ppIKCN54HaXvpyk6FNYww6VBGrJekvLlUq&#10;DNOjD3r5FmEE6omZBMV8aUIEzFZG3eIeLdM5YmIaZWMAPa4G4t/sReKhhFogvezRIgEeORMbIq8A&#10;JsBKNjCZ1CTA+V7WdWwsrwhcAlYm0rJ3d6uHFmiCwxfrlSAzOkeqM7XuwxluX79l0xOTtqzzVl9V&#10;op/PduBNitgmRVKYIFWsvV+s/RkVoS4QABbpPZJa9wKBI4Ml+JN9wnhSZmjn50tp5tJDnEYklImJ&#10;42m/xXWdKG2Svbx3t+4DDwFuacJY6+spKynNVCLgiidHYSm1oOeTsEqRwXnZgFrt6RytrxZM16Xv&#10;l5b59TbW1Viu1pvKh2rZKrq4FepZsv6E7GhExOQxb5uqNV6FMGst9bh0DZsiGVG9V6HWfNpJNO10&#10;X3jhhR1A3nnd29c/++lPn37nnXecgWNkyEzu7uzyqSlkVzdKMaM2YNbxvLg9/sAjNiOV+8ip+20j&#10;tWovv/iilZeU2l//zd/YY1Ko9BCm3yw9k/s7++yQlDTTYFZkPH73D37P+gakirJzdSjqdACTPszg&#10;//0v/0VAfFiGQ6y1olisfFRKacBdgzdu3bJTAv4NGXM6FWVn5+mE6MDIsFC7SovPru4e6+nttXGp&#10;J6YM/a8//18eE7px4aJ9+9vfFsOetfc/9ZR9Q2RgTGSD/tfFdSIa/QPW2dlpTz39foHIqKurh6QW&#10;S3T9TLRhcMC8gAIQTRQQSyOuumlnz12wmzduuSGncxIJJ3NSrbjuc/S5Lc1Ntqu1yaK4wGXcGfU3&#10;IeM+L0VDdiwJVKsyNp4MJaO9pHshLkf/aMCUpK3FhTlXbySQYfhl2W1FhgOL3tjYZHv37bHW5lZX&#10;Gvt273W378TohL3vyScEytvWfuumd1O6cP6srmHLLp0/b3MTU/bxD3/YDu0/IGMv4yJwu3zxgoMG&#10;PbAp+cADsbCcknpIWrK40EqrKuwnPvnD9tijWr+/+zt77MEHrULgQSy4KBG3Ua13gVQPiWuQCP7O&#10;bNtcGdpNGdJJgXx/T4/19/aJsHRrOTZE+nIEtL32+OOP2ltvv+WduG7cvuXxfBKU4lr/PBnvpqYm&#10;7yDHrG2mPI3qveYWZ7zkZXZhypVSXIpp/4G9vmZxgQRgSmvMQim8fKlLlBpJSNmSSdtSWwysR03S&#10;chV3LiqSGlwsL3umRsDuzUtWFi0gElghdV4iQpgluUt7RqZskZ2NO1dYYWSEZ2KvAS/1Ky+vsCrt&#10;d75PRi/xSB0F/d7Se0CUaz6qVJ9FHBVCwH8zGQ0XL2CSlpJlfRkbWKzrp3c0cW0S7QBkXL4kYQX0&#10;xZsDpoBGNE9AKtJBshxJhxARXmTMU+udyItaalZrLNIWlUqtr6l04OE5sU9j+nfWTJrVy7V2t+yy&#10;WpGLfbv2OeEqTIQtIiCN5efq90OWL2DK1brnhfTMtG8j2u8Q4Dy+r/MT1l7N0/1EdB05+jvrSlll&#10;RM+f6WtxER1GN+q2df26I5EQRAC91yHrW9q3JGPxd7wBWSJfoVCWexy8B7d+Fk9PWHutsCBhzC1m&#10;OAh5DeQ7VJWV+Wfl6/OZ3AVpQMnz3BlTSkc/8mEg+dm6zkURQIg/4BvE/a41T4pQkKxZU1Eim1js&#10;vRGCel5lItvPP//8DiDvvO7t675TJ08PDw7LyC27mvqJH/9xO/Puu1IkSfuPv/F5a2lqtr7OXm1O&#10;Nna+DfcO2NE9+2TcJ211Ycmzna9eueyNHzKJGxs+vWhe6vW5Zz5gpWL577z+lv2FVFggJ2jFUhfU&#10;ktK6kOxZymhOnDxqucmoDuCKWOmSVVWX2Usvv+AHlGzeV777kj35xFM6uPq9DVlODJQUe74ODrOP&#10;6RK1IoZ9p/OuHTl2zE49er8O14L99//+R3ZbgE5CGUPr6YeMO/F//tn/tFtSwiekMg8dOuhJRDRr&#10;kA2xbKmUXgFHaWmxTYhcMPkFQ8y0IYwqjT7Onj0nAJuQEdmSghF4yIh59yWMpa4Zg7Qktt4uxdh5&#10;55aN9vXZoAgD82epPSWLNCtbxlnGJlYgYBC7pzWju9pkOJkTPC8SgentG+j1ZglM3grLaK8IhKg/&#10;RTpQf4zLl0Ee77z1hqvBsP47IUUiO2lvvPa6A9GW1Nov/dzP2bGDBx2UZwWeSwIUgKlVa8IwiU29&#10;HzFnYm60viSeXqTr6hkctJFJgY++p9W3F77xVRnmuBu+pfkZJy6BLSm4jTWbl6KfmZm0dQE7RpHy&#10;OQw+YIE6ova2sKjA4+sMhKAX+s/94s9rPaQg9XOUo5Hk9uijj7kqWhCYodynpsi8DXpceYYOTesr&#10;2gIb+l7A8xwKCkQMxoa9DzafxxSicDDkox0pB8OlWqJ9uDAz6yTOBy3ouik9guws6noZM8gZaGlq&#10;EJCuWZeUfKnOQEF+WCCTqz2HZyOt/UB7yzWjvWyvniuhAMIDPDv2Fi1RCb0wrg9vBeVdJHSRjJQj&#10;8gRh8QSvJbqELblKpssUbl3cvYx7BJBZ14qiEv183PcXM6g9YUqfR3iIWm2UNWQKECYxr5QcD5E9&#10;yslQ7BABVHpYoMRw/rBM6KL25SbxWEE6z4R9gJok7sswBtQ1bvN4JC5VG7f9e/bb3v37LSbQW5we&#10;teDWmocjAlqPtFQ6z3pLz2pLz7+iqFAgLfDHm6B7F410QM4XycoFmHUd7E+S/fIdlCFHxGql5LXf&#10;aHNKDT0hF9zrdNJC4ZNQRW/zeCzXSw1xuRcXlziZHxzsd2BI6JmXCJQDHo4Q6IrIoOB9rrWeN3Ou&#10;Q3hr9Iz18J1AbQWCXp5FAxZdstYFl3xaZLXACkTu8IyUl0DuYhIVAnft+THtM7xrJbJjz3/nOzuA&#10;vPO6t6/6urrTxEUWxS7pbHT7xk0Zrjn7yU98yicTReMJa6tvsHffeNe2xZqZRRwJhXVQ93qsDlc3&#10;bqYpMU2GQ4xIabHBc5geNTVt3/r6NzwjMyKQ+MVf+Zx3QKJdXqGMzf59B6ylpcnLSbKpKYxIyeRn&#10;26987he9pywzZDGSJGNQulMQK9ZhksFaWTf6/KIWLly+bF1SW3wR0/vwRz/irS87O+4KkF6zA3v3&#10;2NNPvU8KhL7ZRe6u2rt3r93/wAP26//21627p9vjSzQ+SVRU2Ehvj62vrXitM81RMNxkoxI3pHc0&#10;IHL54hUZUjH9/Jil1zLZugS+GOHHgcZQLYiUTFEvKYO3IiO+JBDyedC66qDWb1tGQfZG6mor06VJ&#10;v8cEKUCY5CY+jwQ04pm4c1HGFXU1lpTRW8PNKQM2prXGBYerrZshIDI8dQJ2XHRf/od/cIKwoOv9&#10;pV/4BVuVYkuJJBXJ8DMRp8wzqsm8zbL77z9lx04ct8PHjtqaDG2O1Mu2jOitzk6bFihGZegw+s1S&#10;y7LA9vJLL3psGDI2JIOICi0WeFHelC9AisXyHUgiUiU0t2AtMZ6bMoiDI4NOgpiv2zfYZxcvX/IG&#10;Mw8+/LC98+47Njw25uSgvqHRXcGMIqytrfO9FdZnrqxJuUr4kQTH9CTm+QJwKBtc5a5MV6V4BVzr&#10;Ak7UJ606cQFXlJRqDwn4BFyQMEpXYloPMqbpZ04deVtrs7stZycm7NDe3VYlYlam/QHpuS6QzhPQ&#10;QaDIWL9x/aarY9RrVM8eMsWL5DCSu8i6phUjsXTq74tQ0NpnqHLIBlm/lPwRdiHHIqR9Thx8eX5R&#10;oLgq4NLa6VkyUxiVTxIVcVOG9rNP8DQQ4sCdS+MS3PRp7UUSq/g+uQ5kXdPZDLdujn4JNZzWuWLs&#10;JJ4MRjOiAOORmM5hge9jaqkZwtDf0+eJf5tax2Uym7dTOqe4cXVWtY+zSFDU++M9wDOEmpeA9Tg2&#10;I0RDukrIKSMbUcj0GmCcKP8W0O9ki1BRVxwWQEOIyVegXzRtMpeXV+EJUvm5TiqGBvoF3LoB7Q0G&#10;XVA+h6u+/eZNnd+47Wpu9H2oi7ci4t94NbxsLW1RnQvtEKlm4udUIUu96/6ojvBWoCJpeEmyBdJp&#10;rX9U55w4eELnIKk1KkBNh+mhTVnohIjZuq4xKdHwyg4g77zu7ev48WOnib1hTIpkeIQ/dt+JE/aY&#10;DGSWDkS7jA5j1tpv3bbiuFRmfaPtF6CVNjTY8tyMTUsx8ks3pURJxCJehf8P9UY9J/N7afr/kz/9&#10;0z5b+fU339RhDFq5QLmirMJjzgXlpTojNECYsf/6W78plb3qypSpN4A9Lt7HH3/CcjZypPz0vjIQ&#10;lDFQAjM9N2f9Usi4kYh1AqBf+/rX7PyZs/aQQPcDzz6j6+93JREV66U8hO5BOYWFdvatt13p9Enp&#10;vPLKK/bqd77jBujQ4YMW13VVCUQ8G1tkI0+Hc0sGiAEO16TKGQ5AJjjlI6s61Etziw5auKfXBApr&#10;y1Kx+iwS3jZkoHF1o/Yj8Qz4x2T8MqUv294ogZIx1BYlZ4zOo6EGo+xo+UkDjjEZq3GpT5JgKLsg&#10;Nkvva4ARNUa2LlnkKI1ZkZ7Dhw7Y8lLK/vlnfkpqfV4KMWm5esYYNkAZdyfgRYvMNYFaQso1LYPE&#10;UIhLUvbjAsOECIzQxntVk8QT2lixyrISe0oEh45jxKnr66rdXcjkKSZQeSMQ3IaoIBmygsKEA3Va&#10;hjQYDtm+A/uk8jZc2eyXYr+uz+od6LGh0WH7xc/+a1frqOLX33zDa2p9yo4MJqo4GqdRg9SmDDDj&#10;QHNkJCF/fCbgTxkOE5Sw5Ez2olwMN+XU+KTvmYSMMLHtNMRI6053LBKkSHpjHjZKnrKXwb4ejzdW&#10;CIwjuo91Xc+MSNEqblWtA80uWDtyGcoFzjTxwN3OBCO6hNELmTIp4tYMj6AGmGx1kgMdWEW+CF3g&#10;ciffICnywvhDiDGKlf2CZ4OELrwRhB54L7pGMdyC+mOaWOBi/35vcZLyaJ5DAhjgi1uX2lmkH7HZ&#10;uJ5FVM82IHXJtfOsuCaSyahx9vfR/yLsLa0hGdHkTuB1EIrpGqX+c9ICXGqCRQYAUu01J2Bae2LJ&#10;qOBs/R7vxO+g8vEKEPJihCNnnERBesyzf3NECvgiqUz/4J4QSrV85vEWox+19rpfcke8Be0ya8y4&#10;xnp3yetBe2iGRLGS4kIbGx6UItc1aU+w11dkQ7JEMDdFYIO675gIQZ7IjQ6VJQqLvN0rWfshATa9&#10;4Fnr9PKiCH9KoB4VMIcsW/uWoTDE6vH+0YhmVc8zIsL86mtv7ADyzuvevh544P7TGA2OzP69+3x6&#10;CzGrqxcvW1lJme1ubZMRrrR9u/ba3TsdUlaltqutzUHn3fPnpDTyrEjsv/1uh8Qr7QwzpR70n719&#10;+4597nOfsw9/4hOuHrP1fdoGUn5Bks6u1j2e7IKriTTkkMDlf/6PP/IShwaBN4YPA1ckNX1gzyGL&#10;ZhMDS7lBWpX6IFN6VmBEkf9P/bPP2LKM3Ftvv+nNHRalDH/lX3/WGzdUtLRYtLjYAgIGXMZZMozj&#10;3V1eS03961Pve8qefv/77Jkf/piV61ouXjhv//DX/9eGpVTpMEZccXJyzC5fueTJNHc7ujzmTgtB&#10;+hQTEycrlmEJuGrTUjDUkVLLjQrN0noCTusC3ByRDBqXUC25InXtTRSIAepZ0ESBUYdJMf0FFLVY&#10;OwTnxLFjHh+nbzPEqZZyLN03NbEkKZHUNTo0LGW2bLtaWj3x6O7tds8qxmXbVF/vLkXKNoJZ2x6v&#10;hJiQEEWWb4kU6qDAtaax0ZJSzuekWllXmmc4GAtE7jtxzGI5JsDPtnEp0QMCVlQvrUypW4Y4QFoY&#10;DkJilOypAzPtB6lRJXs6kiA7mX7nEwLVhNet/sIv/ZJdu3ndOrR/GHv46c/8tL3++hueNY/3hUb+&#10;ADqZ1f2DXZYslNoWgZuYGndlh1KBhPFc6BwFMIVEAhkBSELh9obU1eCgf//A7t1eow7QF4tY0CWK&#10;Wc0QvxmBKO9D7H5NipoBJ/VVFVZVVq413BAYLtuI9hVlbnSt6u8f9GdKwtmyDD4qmfpmmlzMCfTJ&#10;eWBaUE446MlteC/IucDrQa0+HeIYLTknQolvmfcCwCBR7CHc7kk9+zLtfVzuNOuhrSQlVWmpS8gb&#10;JI8/9Uj1XLPcbU0cuaqiwr1dvC+gHQEsifEKPFF5rD8eFmYoF4iIATLUQeOlKdPvast4kiHvDVHM&#10;1bksLkmIlGnPpFf071K3el+UP3FqngP13cTxvd2rvtinZGGzL4h80wBkPQ0B2Xa3daYtaDjj3UD1&#10;S83iCaLkil7clGBlh8Ja2zWRu7BIjfb57Ji4f9rL0iDtkI6h4X73aJCESU5EQ1W1r1uEcITuI6qf&#10;3dYZpEae8wFRJKkymii0Ia3nuj6X66X+vr66QqR60YUGZY5R7XW8AbiveS5E7SHPVFJERGZefWOn&#10;McjO6x6/9u3be5pYFwaL+kISI+YEhDkyZhDXlpY2C+bmW56MzcF9+9yNWF1Xa6s6BK+++bqVVJbZ&#10;uxfO2hwuZBkSDACJViMjo/bP/9W/sgOHDlpAhxK3Nc3t6xpbrK15t73wwncFyG0yHlWWo83Nhz3/&#10;1S9KaZBkQbnDhoxUzONHKO6cLB3OuTWrqWyw/JKkvfHaWzYhw4d6ppcxM04XBWLnz5yxlO6BxhuP&#10;PPJoJl4kQFwZGbGOG9dsbGjIXnvhBSnil9112NzcZHv37PaWj7B6Dvc+Kbfdba2ulu6037bvvfY9&#10;V4MRsXMMC8lcQbF31DGqglaCJJlRtrKlw05WMbWurCtgwvAMjB3MPChDAxAFtJ4cbmpcaSNIXBXl&#10;jouRuDDzpHH/o+woDyLeCLDxb89J9S/IkDPEHycp6nBWxgzX9cMPPmhvv/WmdXV1Wkzve1j3Ailg&#10;CH+WDCZGkGxeVHdOvoyejE6fiMfrIjK1DXV2s6PD+vR5tEIMaE/UCMxP3HdK17Fse1vqdQvbUrHX&#10;bZqsdhEHxkcSh6VrWpikIhkr3jssgKGtYmVNjZ57jt3uvCNDuGLDuqcBqWOaomSFsjyZ68iJEz4H&#10;mOYo75x51z7/+c/bN77xTQdIgAWXbGd3pyf9HTi431Vdp+6PcYDU+9KYhvgtjSgYPsBQ/IW5RTu4&#10;/6D+XLCHH3rYrl+9ZquLGVXKtbHu1H33vBfqYC0Z2EC50P2nTnmiIuvHWEhA4+yFi7YhMM5BQWod&#10;GWzxyKOP+TWQLZ4BoGz3sJAlj4EndktsOBziLG1bbXm1ALbMLl2+6Eow04Y0z93bNAepq61xhUq5&#10;EIBHYxgy04n1U1JXqT1Be03qZhnLSH0tmhOCSrMZyrk4x8ePHpXanHJiCwBRUkYyHZndeAPGJiac&#10;REBKIGSzxLm1RxmdyaCOShG+KZGsJV1Xoda3qbVZ+057J5+mJDlOgpK6L7L9OUOQ7BqymwFZ3RP5&#10;J3gOSvX+1JEnRHLJManR/eXpGiDBpeUlDt6sEaV+ZLnT5Ka7u1eWXqRZX4FgjghYkU8Po+pielrn&#10;YWNFZGFOey7L4/C4sMlVIETRoPdvrK8TmBZYWveHYk+SwKc9xEz38ooyPfcVy4vGdX8LNiOFzCx2&#10;SqSIaVeXF1tLbbXdvnpFv5dnrQ21XkoGmeX6YkladG7Z3Z5uD6l8Z8dlvfO6168D+/ecBohpwUh3&#10;I0pYsraYyR9ycD5+6gEBSY5liQF7kobYNrGXgspym1+ct04ZNcaq4cIhRkrHrkcfeVxA3mKHDx22&#10;oA6gTq27FrPzBLzpLR9m0HG7wwcqXL54yV797kv29huvSeGMeMwtX0aJUiLiR8wyHRoYsyuXb9jF&#10;s9etsaFJ/z1il69f8/g2sWSMA63zqiur/B4WBEzEDMMyzu2XL9vbL3/Xvv61r3iJE+VVTVKC/f1S&#10;vzIAZPjGi0ssrftfIstSCo6JPExSwqDU19fa0WOHrbml2ZUGapzRhtNSS/w+/YuJ6ZLZnCMDQrtB&#10;FAFxKtyA+sMVMKqjYVer1eqzi0vK3d05LUWz6AokzxssoLoBfECTF1mfxCN5f7pzYegOimg8KNCl&#10;y9W41DTqaF7vQ4yclqbU8kIKcDf+8Mc/rvvZ8qYsaHCakQCWtGosr67Uo0i7KzlXROPdc2dtQuvT&#10;1dttKRl3VCN10gzH9xaJM1P28P3HrKf7bmYSkwCD2C9xyIKCYjeOxNVRiLjiB6RKr16/bvUiPDSd&#10;INba0XWHZlkCNaboTOrvQauWAVwV4K47AQj4Pbz40kv2wz/ycVdCY2MjIhsz9sz7n5Kdpu416DO5&#10;G2R4KesBqDpEIgriBV4eRI12RWmFwExqMT/mYRE8NitSxmTw0iCiRASOMYYzAiJGCnJ9xJRryY/Q&#10;3wEvlKHQTkRq3YGJ5hPtAos1rRl1vXyPpERaLNLljBAGYRGS0VDDfFHuhEsaUIR47mpq85p6ZnZv&#10;SGUCOijVdRFGunRxrcRHK0rKfA9yP+Q3ODmQ6qOlaUxkhBzrcREwErxKSunzLTIiBc9zxz3N+YHQ&#10;Njc1+rQyCCC1v+zhNa01+R6Zhh5Zfv0oPiYuMXMacCaJkC9CUShounXRACUeEYmTKg5r31MeiXLF&#10;TnhvZ0IHIrV5AsBcXUNQZ4XvkXdBD4OcRNyyBG7hoFS19nuWwJu4M01f8gWQKGyeC4RncmpWIF6i&#10;tRfdEFjittaPWsfdG/p+3DPk2Qt4kUgEJOcDAnRI5JOSPFz2DGWBTDF72o8jB1FvAhHODufbvMhb&#10;SuQDEknIpVnnfGVB5y01Z9OjQ7JTqyL1+9wlT5kV5DMvktR7BPX8Bqy+pcm+9q0f7KQuxMDO6x6/&#10;MD641nDVkVVIreaEGDQxLoYgWGqVSemmH/KfRw1lSaVhgAdkLKeJ9QqMg7iG9IhgzBVixwf277eQ&#10;NjJJInytSckuCcTGhiZsRABbJlCa0X8zho1pOvU19VZbVW+BTRmJiRkdsC1Lr5lNjEzb3PSijE3Q&#10;SnXYXnr1e/41PDwqNaLrktGkzGVmYtL6unqwoJYNodDBmZlA6YcsIQZeW1vr7nfqg5vEbucE4KMC&#10;FuJqnNhsMXvUCR2hvMRKjDgiY1hQXGQlMpIYsrCMTbHArUoKoq6pQYC16a5H1qxEAInKoa4R9xu1&#10;imTxbkrhb5n+rvWZl2pbkEqjhSB9h3E5et2lfi4SzhMBIQs37kaVmCFGGCIDMMWp5dQXBmZqfMpS&#10;UuVE62STRUySrmLxKOAxCOh3mOlLP+Bc3RdTeHqHBy0m47qp65pZWbINvBCBTQuEtf4ycpNzkzKg&#10;AS99wkMBqSCOmifisIgnQsaPkrayikorEmAwerBcIFNVU6f/LvUmCwX6s0hGNV8GcUzr2yvg4fPp&#10;+rRr714PPVRUVLC0/jl5EakP/X1yekKGPM9+/BM/bp/9lc9ZojAuwjNpvSIHuEUTyYjHorXzPHRC&#10;1v/6MmGWkN24dpMEaJElKbZQxL/CeTGRngo36IXFpQLtEr8GDHBQhKFEZJLwCq0nqUfNdOrKFqkK&#10;6HvZAu0lGfywZWv96Q6XEhhXCcwSJYW6HymtqnKBiIipgI7MYJSd14/ri1aZACPJZBmv06q7OwFX&#10;zsfc4qIViQCS1EhrSiYz8YLIMc7S65P1jMh2r2uo97aqlVVVIlG0bJTCFQFNEeOU4qwVKSEpLVdE&#10;t0D7j3tkwMeYFLGTYynGZGFSKjXmYBQToQvqfUjYw1PDF00uojo/tY3N3i5zVGr0yo2bUo9SzSIp&#10;hWVFtp0NidLv8bC0M9470vqrCGdWjsgFDVpkJwA9vbdYSOZPCKnWQezEZEz0FbEAiY+cOa0/oKyb&#10;4uF5nT0lYTU1Nb6muNZZE85YTGeCumMaBUGIIROQmRzODPejzwnpOYX1/qRsrYjYArx5Og9hnRkm&#10;TRVqb27redQ1NWuflriHg2S/XBEG4uqrqQUrK05aTPfZ1lSvZ0bfdhIws/W5em+tcbHWki9IiI7I&#10;D/xLT3fnda9f+/a0nE6L1TORaUmHva6q2mOg9OKlF/SUQK2vp9futt+xrs5OT4gZnRizb734gg1P&#10;jIutb9nVa1fs6JEjlpuV7Q0ndje3acNm2aoAkyYHzEfFSOUli6Va4l4vuzi3JBU34/WWxF4ZLjE5&#10;NuptI32IeEwgy+i0xTV79umP2G/99u/ZU089bbUNUqoCxpvtt622ptaWpFBvX7/pGabn33nXhwKQ&#10;yBPWIb1++Yp1dtyW8h5313FcxAFXMoDbefeux2qpyU0LUIO6PuwIhoLaSm/Pqb+ThUw8uv1Ou7Xt&#10;wrWdsJs3b1tzc6srx4gO/YwYPS5p3NeuPHgbGVuMoA8DkHFCFSZlFGjSj6JAFWNkMTSAAyUtGCSf&#10;ZCXEGhsdFUjQCpNytExHJOpLcaMTPyYZCqCGKODWhRCQpTo0OGRdXV12nKzpw4d1CYDAgrXs2mXL&#10;eq4JGZR8GWhU6eUbV61roE+GOVuGOSjjXWijWquF1KKNDo9JfSyIJIQ8A58ktbvt12WolpwEQaCo&#10;U6erEQltNO0nu5euV2TI3unotMGRUXv0sSekYBgRuG7vnHvb/+zovGuVIkbMWr7RflOfjfHM8+tH&#10;IePWZKhHng8m2XLPAI1N6PG9f+9BgVLKtoQIp+67zy6cv6j1SDk5IMxCR6lFXQ/XcePaDa3fqj38&#10;2JPW2NJinSh0rWVL2y7tWz0brllGnsTDVV0jc26ZSsSwfDrEbQpfyDLv1TUtSBFTd4xHAbBrv93u&#10;pJS4P+5nSqFQbJQcQf6I05NcRriEuG5tdY319gzaLZ0jxhPmCjxytAfyYxGvbSYcUV1V4zkP62sb&#10;Wv9hX088OsScmXA1IVU8qjWiLC0HgNOzgRCy95gg5V4oATmx0gSJTjq/JCRuZ23rXC0a9beZzmKT&#10;vu8YBFIgIlVUXGZ19fU+T3xyatI9SWST+2xvkdGl5UXPlCaLOpJDchcNcvK03iQ2UnoX9tI1bpdk&#10;ObwyNGghQRHPB202twWkQd0PmO2MjB8G1ABtvqcXHo8NLfqg9h7dtKIixyTRQWCpuEinV2xRwMnZ&#10;KRKoUoPPcAshp5c0HpRCZgAJoSO+WD9GUgZFGpi7LCS1vFiBzYkgTUzOaO1FcHWGYHS1laVWmoxZ&#10;XIAcyQvJ1t3RMxSY67wz1IOSN+6XvBbCLEGJkpdef2vHZb3zurevlqaa0yQkkTFZICX5oQ9+wAGs&#10;rbXVjh09rs0Z8WJ4GmgQ07srY7rFGSI2NTftdbEkCKHw6M6zp6XVyqpqbVEqjiSwBRnzMh2e7GCu&#10;9fcOWCgr127duGPtAjWSb/hsGuFzJmmiwBhHVGBUiqe1ZY/df/8jUrRtIgY0YgjamK6loanJY4PE&#10;mzalNBkgMTM+YQkdupAO+aLUGQlMlIvQxIJ4Wi8zdXu67eqVK3bu7FkbGR7SQQ16Us2tGzfsjMD8&#10;zJl3rKer0xmwyYgEdF+4vq/duGY3bt2w3Xv2iZHn2dv6WQzZpMgKYwMxMDB6xuARY2LyLeqLeN+W&#10;/iRBJUfKCmKC8Q3JUNCwn9gfgIp7kcb/lHEQCyWOOS+jGNXarwtYMFy4aqlvJd6Fm3xKCjghZQww&#10;MVh/cJD+zwO6DmK4YfvUpz4tY1opdZCwK1evybBJ9Qp4O/t77GZHu127fdPm6YG8tW7d/b1uPPP1&#10;/CE7TOxi6hWEg5aBTDDK0l1tCQh6tA9o9vIzP/NzWqMtzzCnlMg7YElKUT+KK5++6Ezvqamts4GB&#10;IW9/OD076YCMm3LX7t0Cuzm7fuumGzd6GuNCn9DzLSkpMupOCwXE7AltOzt18j47KDCmzKxGwMX9&#10;N9Y3udehrLzamhtbDS7E2Mlx7b0Ckb+83IjV1jX6pLDVNRn04LaNTo1bXEQgpnUBlHDZjg6Pez7A&#10;wMCwXbt5S3ca8AS3Ua0r3oRNPcO0yNqM9js9qwG5UZEN8KSttcVDDeQQFEqdHjty2B5+6CFjIhk1&#10;yCTmUZvMzGuGfgyNjHlSWUwkqri8zCpqqi0iw8+1lJSUeXwV0tXR3u5JbWTMj+mzRkSCxwTIESli&#10;ntPU/KzH+lGyhANwlRM2oRcACVN0P2N/AeL0vJ6ZndUZZJjEpkgsc6rXHVj5HUgVbTNHhkattJjY&#10;edTzHtiPhGmmBdI5OqslIsn8SdyBcaCm9aamPjuYoxULeqgCDxqNSJi25HX1+kxAmmQ0yrr4bwgd&#10;DVwg7WAzNiCtn+kfGrGOrm5bE5iP6mzhcaF5zpJIFWJ8YYms+DUvO8vRHmcQDuVweOX2HzpoJUVl&#10;fo7EuhzcGeHImeRa8BZlybYAxqMTMyKnZKAHrKenx5YXZ+3U8aMW2FyxZDTXwjprIyJEhMPqRbw5&#10;T/QNYC71gNac+emLOh9nLl3dAeSd1719tTZUe1JXvgwC7RgP7N1n/X399pEPf8hqKqr9wDDp54gM&#10;DfWqh48csu+9+bq9JfBiOgvZp61NzXZAaqmurNIOtu2zgFRwUIaaZBtiQzBV6veWU+sWFUO9c6vD&#10;bkrVoiaYVUq9KBmauIhw09IyLzcUtrq6Vjt88Jg1N+z2ONv//pu/lvEOeUMGMlfzZVCoOaYWMrBB&#10;2dSS1xySTUoXH1Q5taUVUga7d+/y+cSNDQ3uIqYL1D4BLIM0iNlRikK5EbFX1MnLr7xo7777roBk&#10;2ktv6B719tlzHjvGLU2y230nT0kh5Pn93ZJiJ2sXRYCSIn5G7CyWjFtUAIDRnRLIEgsmXkl2NXFU&#10;Dj0JNiTI+Pg+PYt1gRvJXZT7kP3ufYllyJiIVV5WZnPEjBOMIlxwQ04MdUSKmrIMXHi40LtlaC5c&#10;vOjqCaM1IRBBDfcODTopGNVnM4t3dmHWBkcHraKqyvdDk55la2ubE4HBvkEZq5QMdMy9DpXlpd7c&#10;pKy43IpEBno6egTSG7Yp4zw2Mm4Xz12wiTERo3iBk45kokDr3WzFWt+m1kYZaubMTluj1h7vA+tB&#10;tjVxS4ADtZMl8Gu/c9sJImSpUKqFv9Mco7SwVEQNErJltKm8cvW6jHTKfvazv2Iruk4+86Xvvmyz&#10;s/Ou0stKy+2Rhx+1WDRhMSm9vp67IiEL2mvZThhmZxdsUCA8IeNP1nSxlOLYxLTFi4utUHumf2zM&#10;BsbGbWJ+zuvcCT6QY+F1wDoY9Njev2+/zc7MeikR3pamxiZ/TsuLSx77p2Ul+RljAuIZEZzccEQg&#10;XGObYhmrAkW8wIz7rBYw40ad0Xt1iMj2CJgoZxOGCcC23YMCuZpbmreRyXGb0s8urC3bop71kkAY&#10;9zlVBrSsLSos8Ax8yDJJbCRQzYoQEb/mfDHRanx80j074+PTNjaqa5uZ070FPc5MiGd2fsbj37pp&#10;7/9N5nKumHg6taF9l3IvBCBOgx4Alj7SkENICgmPzqL0jHG9A5IoVQ+nSPGyP0kK5HdIKiNPgQS1&#10;K1euS33etnztm14RTEIxeBIA5XhBXMq5Tz+/7Ap5Xs+EZDh6bjNgoqCIcaV5fLrII4vG/w96fHxB&#10;tmhBhGlOX+FY0tICbJoJTU5P69rTVllaZMcO77dAWs9Le02XLGKdth7tf5Iag3pmkApK5mhVS/x+&#10;Set94cbtHUDeed3b14E9Ladxy+ZLsekIuYuvpbnF9uzabcODI3ZbBwRXWtWhQ2Y68Hfvdtjtu3fc&#10;xUYNMq0I62Vgrl28YjcvXbOFSW3ajm5bf08xeImNgHFEBvvK1VsCPpNSGHJVQZwNFUimbLEOVIPA&#10;srKywgfOP/X+Z2z/0ftsaX7V3nn7vH3xK1+3gfERKaobNi9Durttl7urIwL8g3v2W6E+p0lqjG5H&#10;FPiTMELNJ3WLMGjUPS557pFSIIxpYUGRG1biQbQNpRsSIwiTBQljjjOGhMxkEr1x+ZWImY+JlY+P&#10;Tgi4Zz1xrU3AjCpYkLGdk2pHFVATjfsTJROXyiOO5TWj+jkGpZMV7v2ItYbEBalTxUj5zFUpbe4L&#10;lU7WLMCMy5LYJCVnTJuhExpKFpcyjAkPAEobo4FLDZIBMDC5iNaMng8Qk9reFgkQIJKMty1FGqW0&#10;IxHzDFT6QwOAqFvmDU9LRczqWeImp/acwQDE5ffu2uX/dlHkZGlWoCYwG+odtBkB2YzUHO5jvZWA&#10;blAkgRnad+1uZ5fdvHld5CXLhkb17EUwUPXrmxtWVlXprmES35gpvSJDh8fk8UcfdWAjuQmSMq/3&#10;7rjRYQmpHuqwS0vK9b6ddut2uz2tvXLx/EUnaiTrMbaTWci9XSIl5y/YN7/5Lbtw7h3bYHySsIIk&#10;Ia4Pt/ysgIUwCrH9oNZ2QoCIRd4gbCFyk5LC3RSAU3uaXkvpWuipTg/qNalwEQ/9W29Pr8B33Uu1&#10;qD8mGW90ZMT3Gu52AHlycsYHqsS154h9Do+N2IiI0ujEqD+DNb0/07jI6h8cILkyM3CiSD9PljU5&#10;CTE9ry7dY5+UM/XiuSKd1P7jnqeTGcQWYkl4hsx0vkeyGM+X61rQuUH90mebVq3ZAe0x7Rkmb5HL&#10;gGu9prbWqB0mKY/RlUxqIoRVVlBsoY2ApVfT7jlBVePuTYioEqpZFHkA9NmvaQEzJXcQDLw5kHbK&#10;IVGZADN7lOdEmRMEBBc5yY14VOifXl1b7wNbGDVJSIFEOgZQLKbmROImfK+ktXcAYTK3+W/Oy8TE&#10;pH8eBIM2rZ13uz20cPXaDbt247ZdbW+3We1t+ha8e/as74FwTtCiYanpUJYx+GV4uFfruOIhgNt3&#10;Oz0HIjeW8Oc9OjDgZ2lydtY9X2ev3tgB5J3XvX3dd+TAabr25Enplejww/R/5Id+2JaXVqykrs4a&#10;a2ot3thok3du6YBs2Be/+g/W3nXH5pdmPSmnUAqQLklVJaV26vBRe/jUg1YjI0tWKYbr1q1b9uZb&#10;b9kbb75tM4vLApKEu6V37WpzlzG1kK7q1lYsIkDct++g7dq735N0zp+9aH/791+2S5ev2ZDUSl48&#10;4j9DvAiVevf2HWf8ZP1urKfF9sek/nAhb3mse03GdFYHdHpu1qbEyDFqNFdYEbMn2WpO9zo+OaV7&#10;Wda9BXyEG4ks8wJf2uoRN1oXuJSWlZvMsJ25cFkHP1+EocUNCy54lMnLr7wiQz4pRi+wiOVbtu6J&#10;gfmh/Dz9XcZQxmNWKgOmzmjGiICaxC+6lzVqbclYBgSJycYjmWH5ACAAncOUJwyugJGa12kZMO4V&#10;1x81yrMiRXgZaLVJDBFAx7Xt8VgZHFyxGRUuNbVM32XuJOBxa/59Tu9XViaCsLGl389zN+LC3JLA&#10;pcT27N5rR48ct4cefNhzAygPK5JhZuDIvr0H7Iiet7DVavTfzS2tVqv9UiJlWSwiQKtPwBY1Q5tD&#10;arDnZVCZkkPyG3HUdRla6n9JAiwqKtVuzLKezh6pngIb7B/y+PyqDD/vjwKvLquSCr9oR44ddWVF&#10;t64zIgbXrlzxDmwoVep8IVcQxX179zrJu//++628stw9AZ54t0wYgPpgEQMpxToRjpq6JoGXnpXW&#10;nHgxg/LZb/x9fVPXK0JHW0vYGTX2KOxCEsW0hwifMJgFICTkQJbz/HxGgacWV0WY6L+9YdkiEzH9&#10;HB4KXM0RkSSy4sns7uq8qzMnIiSwoqc0cehIbr6HQABWkszG9TlZeu+IzimzfFMkBup5UScO2dMO&#10;MXpW0/6S50r2MB3GIFuQpElix3qf1VVdi8CxurpOJK9MpDVppfqTTPGqykqPqQ8P4TEock8UQE/i&#10;5MqClKYIDHsQkAUseUYo37GxCU9aC2VD7gLea2BwaNiGBY6TInbTMwtWr3XGO4E67+sTIAuw57SO&#10;8yJD1APfvNPhzTpInlzVvXFmyCAnJk2HL21/Afi00UiFLoHFECKdW7rglXi9dtgbwuCxyg7QrjTp&#10;g0CIy1eJrAdE/hd1rdRdk5eBJ21lft5SeGr07Hv1DC6ePW8pnZmIiD1jVbe0rmUSJOItdleATmb7&#10;uJQy5/qdiz/YLmsI587rHr9+4mMf3F4XO21papQSYlRgiT328CNSVEmTxbA5MfKYGOKL3/2Wnbt5&#10;RkC3YpeuXpERrXJ3Kr2cK0srLFuHsFKH+v2PP2VxGR5Xi8GQJzGtiZEPS0GFEkX2f//6Hzx5iVhX&#10;sRQfyUi4fRmL9uxzdNrK8pgYnbO++OWvCnQSdvLk/e6qDueHXWniwh2TSqARAqBFwhHTe2gDmK33&#10;4QCnpThwgevH/cWACGLZKFGSoVCmxD1JyMnS4WXgOXWUxboeknZGxketQWtCu83Onm7/nRdffMkN&#10;bpUAhPe37Q2ph1WxaoGHrg1AZLA51x+WMaWEA+PEWEViuzB+yid40VHrvpMn7NChA9Zx57Z95Stf&#10;sieeeMIVCTFXEnJQ6BAZ2ixWVFdZoQwkSTt8kYlKUtT8AgC9aSspGUq6KukVy4/4epDYg/rnHond&#10;ZmVt+VQqXJDE4MgVIHmH2CU9pO/cuav7ymSA88w8GQvysrnlXoXNNb0HYK5F5doo8+FacmRk+Z5n&#10;peJVkEHHK4F3gJIRnvem1ionGrS+gR6ra6yRIp11LwQdpyBAFeU1dv78JS91e+KJp9zjcOXqJa+/&#10;XlqY86SiQinLKkpjtM5FpSWuNG+3d/jeqa9rdLVISdSAwBxiwgs3NjWxNbUVIlyzxrjClMhmQbzI&#10;SopFHKQSc0IioyIlQ9pTA/qamJ+S+swTeCYsKzdg67p2bSmpwy0rLSwxBhTQEnV2ZkpbYN37ZhMf&#10;pbFOYVJESuvW2z1gI8OjWpuw9o6Upm2aYEfkDEWbqVhgVnQRHdK0l2b0Xqwjdcw8P2r0UZvUIsej&#10;cc+AXt7OtnmRr7SAKRSVckwLCEW8yIDn87MFxCmBhWiVd50ir4O2kh/7+MecuH7pK1/Vp0oJrm9b&#10;bU2992MnUYn4L4qZEh9amq5ozZnlHYvn6nwW6ryl3QW/KXVMT/tMU5CQ1D+u8ULtjSwnQTwXyN3Y&#10;xLivP6QX4sRnQ0I8HKV74mfpfMVeQRlPTU1YSj83JsKQL1JbU1frCWtXr1+zppY27fOkZ6BvbG3Y&#10;5SsXve6YQSI8h7KSYq+UIKxRKoJE+888qX1sQEf7XfeAYaey86PWMTJhBdrrGyIT6zoDUN+NpQVL&#10;ap0O791tnR3tIve9ti01vpWdZbmJqM1rTxWWl/n5z9YZoBHK5WtX3cX+h3/xtz/QmLQDyP8Ir2/8&#10;/V9tf0PAByjTH3bv7j32yZ/9BRu4ds0PKyUHv/1ff0esXEbIZq2j65Y11NV7m777j5+y9z3+Pvvb&#10;//s3lpYC+MxPfcZiUlAkfRhZjVIIHe23LSxWXtXYbFP6mb/4q7/xuliUbmVltR2UyoqXSgktbtGK&#10;Tl/fE5Of9nKOqAwRjUVOnrjPgbC3t9cVDj2cScaYnBx3lyHgRAE/qjn43i7xZgF6eacgHcotATJG&#10;goNK4/2ojB4x1zWxYb7P3yEP3C/JMLgTAUA6OdE9y42KFD4eAeKoyyuUYq06KM+ijmUgqcPl+igP&#10;yREgB7R+KzKgGDsSU7alYSACfDbTbiixEJbofRdsUUqXf6PkCLKyZ/8+S0iVvHv2jHcvguUDQhg4&#10;FAv36gRgJSXDG/GpR/TvTkvV50npkBxULGMPSNLMhdF0sUhYqpz+0pGMMZQy4T1wV9I/mL6+XjMt&#10;8OGLWD5Z4gzR4L9nBfgAfKZZi74hg8aflK5x3QAPBIh/50/UE5ntqDGSccb0vOIFeca4zabmGimR&#10;Ja8rvXPnjl27elNgtCpVvt/u3u3x9aLGlPnDVVUV1nHrht13eJ9n5fN9vAO4W3EzF+ja87WfIFbE&#10;U0ky4rlxHV5CI4DMzUf19epZzOn3adqS5d4O2jOWl1Vb2+5dXl50Q+QID9BKekUKOWzB3KBIqIiX&#10;1mB+bt3joxWlRbah55AZrrDovcPJhm+ppy97keVm5+t8LNtyKq1rCuk6gra8kdKCZAmQ9Tv6PYgX&#10;xj0QoF2nSIeAmClhY8Mjfn94SHguKLkkZX16NstbWkc9LwZ/0FSFYS308qZfeUrPOE/nboxYtxRw&#10;WA+A/tmA1P0P3e/7mj7yjCpFoR47csKBmNIxVC0Ai3eBxjMLc9MC5AmLar8UFMRcmRI6oAMe7m2S&#10;JPDqcK4IgnOmAvoTsC0RKfe68vSG7j3o5BbPFP9GCIY8jSV9Ds1pIMCcu8VUSm+Zds8S1xkK42bP&#10;sxs3b3odNaVQVCSs6H0vXjrvZ9Zbd+qa6aGeG9J96FIqRCrzpHTZ89gOPrOqssYJwJDAfnhByjdR&#10;4GC8KsEQ0XWv62wx/GJvc4vWXedkaV7gHbYV7deArmFGzzcQxoO3allaA+q5+6Xus3TGfv9P/897&#10;1uYH8/UDffP/WK+Nuantz/7iL1lfV6clpaieeOxxZ7m4Ul/6zkvC1Hk34F297ZbOSkndVLoyCgts&#10;nnrsfdZU2yhDHJEsk6Kmqb++ZkfGLD8vYrli0EIoP7RrMuRDs0v291//hhuvmro6e+6DH7Kqugpb&#10;nFvFrNsXv/hlb7G4Z98Be+rpZ8gJsfaObi/xuXHjhoMroLStg4FqnJYa4JoZQJCtEwmLpek9BoLS&#10;JjcUDhD6nowB6phD6sr5+9tJf/c/9IXKw30OMDN9iKxRjAa/xxCApcV5V1v0gp6X0drcWLFQju5N&#10;/54v40UyEzGmlRV9tsCA+mPU8mY6IEDSBhZ48O9cK0MhZOtlnJdl3Og3HPH67xUB7fLKkgCrWeqj&#10;2CdYcc31jQ26lsyAfgw2pIJmEKhfXHOtrc3W09nlAEsfcTewei/WievPkiEM6XMYSLBr1y7/PZJw&#10;yG4lUxkD6EArI4pr3I2tVgkXHT2eIRm4gb8Pzt5ARX8yk/b7AA2g8980deFPzyaX4UQxp0VecmRo&#10;gznbUsczVldfafR8PnT0sH522xN6gllhO37slA0OjPq1E9Pe2Fx3VUvnpDwyxfW+eASqq6sdWOq0&#10;Lgz56BsYcOAlPEFMlVIzrg+Dz/ow63h1Zc5W15YFgKuZZyJsWRIpIRuXcaCEFpa09qsb+vesLX3p&#10;3rIAczpQxWxtddvLABm6z0CFtIx0QMBCeeDK4pItzsxr/+XofvRgN7MESJQFiWRlCUgFvOuBFSEZ&#10;ndhC2qu0MaWkJ5M7wMCFXbvbvMkL+zpfwEJ5HACDh2oSV/HyhoW0b4j/rwiIc/IZYRh1Mj05PCxw&#10;WXRAzhcxYcpRc1ODq21amOrDLJBLVvmMJ7FR8x8OR0XSKBOC5CxaZVm5Pze8FyjYSJTGPDpAuraQ&#10;9mxIe4ORoAA5YZG0zhgklRcACGmO61qppcbrsZnWudPJWuAsaT/2ikRzLewHCJw+WM941vc0OSn5&#10;AkLK4QLZOh+yHRBw4ssVlWWe80Es+eKVy969jpyXhM5kdUW5e5t4O+Y282K/Q2JQ7wcOHPJ+Bzfu&#10;dlkwXujZ1hsiyBvkVWjb8vewfpnZ4MTKUfLrWoOxmQnTQbJlEafcSL5I+6pPSeP80HwmLxb/gQdk&#10;7fKd171+/cav/erpN994w5MkyMykcUNff78Nj4x4GQ3GgXjsRz72IftRuieJ7Q72DlpQbPzDH/m4&#10;ZYsRy4o5EG/NL1kgUegN3tf0vVVtdmKSNCAgLjM+v2C3OzvtoUcetn/yyX8itRSzqclFu3jxsn3r&#10;+W+LEd/yOCu1ov0ysK+/8bZdvXFdgDHn8WCUK0PlKdEZlYLt7u0RuGV7QgztOl1R6PqI7zLBhwNP&#10;5jOlQoh2DAP3AujRaYnSC94TMCZbGYzmczAiZIeCMzB96ijJcqWFIlnbDGQgSYZG+SSmEeMD+ckq&#10;J4ZNSQj1lIDZpoxzQAaIvrwr61Lk+iIblt7BXBfKG6Dzz9S98F4oPybKoBwyXZYE9rpvsrHpzkWS&#10;V3FRqcBdxgNXuIwvahqlSjIZdIMEmdGxCRuX8V17L+YMCAPuDU3NMrpaCwHWwkLKhkbH9VkrNjk9&#10;44k4KPLp2czXDADBl74/MTFtk1LJZKfys1P6k3+npIY/iXeSOctwCPpgk8hDrHFepGBen0cSICMs&#10;6QOsi/UhEQxlIAlnZHTCDu4/IuCL29tvvSNiNuw/A8nq7OqQwWed9Ht6KEUl5Xb46DH97qKMdZVA&#10;np/ptUWp6kWUpPbihm6O+2aiFu+J2xOg5fl6/2IBZX4eIw1xmS/b3NKCDWnPk4CYG6FzF4M/9Kxk&#10;pPESQFAoAUxpT6PGyHJfmBVwishEZLD1oG15mRpsZlsv6RrWPA66JEK6qmfEnqXxCnsGYklv6bQT&#10;S+1t3Ld67uNjY14ClymBKhGw5bsyo6wwJSDMEvHN1rVR+7/IEARUZi69u7XHtQdWtcZr2jNMKqKS&#10;oFrgBnlm9jRtTPE6ECfHg8B+JrbN9+mMRUKZn/mBQRufnHRPD/H0oeFRkfEeG9Uzmpqc8WRG35fa&#10;L4sCY7LcV0WAvMezft7PmPYVOR9k9s+KxHb19bvngp+hfS75AxAESLj39Nb7cS+00CwpLfZ9gdcK&#10;UkYXLlCP9SBBkYleJPkR06f3dzQS1Z7InGn2HQl77LmNjS0ROQGvnsvk9JxNzi54GA4SShWDDo27&#10;3iHtvBeDX6jXX1oXadcnkutBgxs6teEi4JmtkoPB/tHzpKnLuSvXd5K6dl739vXPP/2p09Q5kpVJ&#10;UgqNAWDmlM3QIpOyFEp4nn3uWatgso+MYlqAk7WVZW2NLbY1s2jz01LRRWWW0oFdfi87F/fhokB5&#10;eHjEy49w8QyLWR49ecr27T8gcAtZX8+IPf/Cd+yVV14VK6bJgQ6KrB3xSwYNAMqLAh+MFHNoSeYq&#10;LCnWodqSoRgWIEy58VqX+qVchkYNHFq6+WBQiH0ClCRsbQmg6cvLIAVKmOhdTbYuRoQMSmqFAVAG&#10;9OMV2NSBzdIhpQ+3N/HQ3zn4jEUk0QX3nvetlLXAnQnhmJ9bEAAExKKjFhHQ5uZEdIBlKHU/q1oz&#10;/mS8HF1/6JBGrS9eX5QjapxZv2RD0x3MRCS4BoZ3MCYQckAm64yMC0aFQfiMZuT++Rli7Wl91oxI&#10;z9j4tNZrWbfOQPioSEquK3ZaOGLkGxpbBZJS8gIMDOo076lbWcdYyZqurwNmmfm/lE3pY+hvoZ+R&#10;Ytb7UJXMl1BEXxhX1imUMWR6I36GpDh+JvPzAiI9n4KChCfx0X3qwsVzVllVKUAY87hxVU29J0Ed&#10;OHzUvvmNbwu4M/XKuNCLpXRw45OMhtsVr2lE93vm3CWB8pLudcV6+wa8e9iSnoM4hwiY1BwKWf8P&#10;gkJBjg8W0N5Y1M/TFCRLwISxBSTYEzRGIZvX3fQy0jwLejHj/SA0QqY7vc6p0W2sq3V1x6xsJgiR&#10;cczUpyzdC7kDeSIBdGeDjLGHqLVGzTLliLaOkLu01nZlhdnWWx5np3SNSVhZUsC8L275ee1FQJk9&#10;TOvZLZ0P7kUQ7yCW3sQDRZmgnoEeEuMVKf1zFSmlSn20Zx8LKDnHa1ocyFlCxJnn2dnVrfVLaW3C&#10;tsrz5t91bYz5ZIA/Pb/ZUxAVwlQ8A84UwMdYRKGZkxbIW09fXwbgRdB6dHbHp6ZsRud2VJ/P+0Li&#10;5nWeiRUzKIXWpcSQkbe4pumaRjMSShbpYTA9JZWqz+C8sXb0G4cE+vo5SAaNlrEM9eBMcBgJG+GZ&#10;YaraYoqyqrT/uaX1y8qSMBBYZzxL6/rKzBan8xkx7HU9m2mt9zyEQ/dEi09K87S87hpP6fM5s6wB&#10;5/Xs5Ws7gLzzurevf/PZXzqN+3ZUAEjTA1QJWZThKCUPOuA6/J/4yZ8U41y1MGpDDJs6ROoPadwR&#10;1IHYFJBmo0bESnEjUtJCiQNA5fWTMp6yOJYoq7CSmiqLFWR6NX/7+RedkTMTGAIAiKH+AEVeuB1R&#10;f65iMcy4BgWENNanxMXn2ep3MspsRe8jM6W/e2xYgLIuY0XnLFQuTfOZlgNQ8+/8boEOP4Znz969&#10;9syzz9qJkyetqaVZd6yXACST/c10l3XPUqbhQiSCC3vZr4kEM94LY0DHJpQYdab0xw0Ec/V7GRBO&#10;U9ejeyHeSeZ5RiHl6SMynb0wwBgkVAQgRH9mmDn1rtQns4YkWuFaxuUdBgC0nqgIOhDR7hN1zLpD&#10;avh5GvPD4gEcWVg3wnTd4v0BM7Jb5wRmy1JwKEr/WQcuCAy/g+uaWCUZvDkyQGFXBthgbB9kwf/U&#10;egP2rPv3/+T7rA3vAaC6G1z3iGuSZLKDhw/Y2fNnPKGP+dKe+KZreOONd9ztPCWCwKD6mJQez3ty&#10;YsLLUKhnRnUCpPlSzN29/a5E2WsAxLZMxJbWl8xjCARgjEIme5yacByoTJvKfB93vcif0J1rJacB&#10;lYUHBfKQlS3jLoOfTS9m7RUULfXuZDGzSiTxEZcnH4J4L12waBrhylzPPKXr4r1ZAww7KnplRest&#10;ZQsBBIRQ3dTfU5aEu5f4visxXQcxcYaZEG9l72cDrvp8cQ3vqhaSMuY9UM8MrqBUiWQlEu8iIhgk&#10;MvG+5BvgFcG7guqjIQrZ4cUlpd6pixaUdNsCjHm2rAseKl8vrcPM3JxnO7MvGC3qk5xEtgFjPFF4&#10;oFDLU7IZNGuBxKOS50SOIXcQXmZsc82+pyAiuh5aYuLFglx/3wMBwaEvPZ6QCRE13NrZuhb9kHuU&#10;aH5C0xTKsVD++hcPJUGWtO38DPIZzDdOFhTJJmQ8JZA79nQkKuWt/cWeZZ3pG89nQ9lo/IJHjWul&#10;NTA9uXGTz4qMEJJhSMjiogifrgMiTzLkW+cu7gDyzuvevk7/+q+dZrRbd2+3gDMzLB1AJAZU39jo&#10;ipSGBFX009WGzdLmrDt02KqLSyyYLBTQ5ttf/9lfSN0tWF1Dg5XV1FllY5MOVVSbed6yZMjq9N//&#10;P/b++zvS/DrzBC9sAAgEAi5gAt67TCC9KccyrCoWrVRNSWSLImVaUqslrdRmZ870OXMmx26vxvT2&#10;tjSjs7Ot1hyZodhiiyJHZJHF8pVVlZXewnsXAAIuAAQ8MM/nRkEzf0DyJyKKIBJAxPt+36+5z32u&#10;zSsstFBFmed4vvPWVfvOd7/vOaT4bMinBZAAK3yuOpv+BTPGNMzBgd188UtfkrCl4cGadxzK1OGG&#10;BXvOsA68hiYBkfIOc+hTDd0pqpBq6g6IUV/6yJRKzuKcQBpTd3t7h4RjpgRxpo2NjduqNPsCKRte&#10;fF4Cl1zpjPQDP5g0iedaCGmuTRoXpkAUD/KQDw8yJNx33Xy6LbaJxSEkjR0lAQYH48F/SJMHhKoo&#10;kv4zF0YUJIBF8t5NCVPwjLEiVEl3orA/ecZ7EqCAPWULGSfMkTxQwA+fPmZBTOekpAB45Bdva64D&#10;Wi9Mqmu65pJYTapqtWSeJhzznuSaXppLjY+6zrAhB1e9D+HLlybJ5zkF3ORpA76pz6NgYIrkZ6Js&#10;+Znvfg3dCEFIkweKOtDAAcBGOZqfX9LvC73kJv2ysaAAciWlJZ7CRdlSmBxCdkcoyzVJlwGQ6Z2L&#10;eTJbSg4VmoJSjPAb03kIEz5zRD45kfQoKwAic0K5R/YYZmYCkfB9ElSEokbwDuZJTPAoPsQgUFKV&#10;VqUEEyXEAknbAwyY/xSgMJ8CLoEiawM4UEe5SHsnXFigsyMQEgOmOlYmSpiAmn7WKCvsKQCUpgmr&#10;mLFRHKWUYdIHdGGiWJlg22l6j4OZzoJWzk2vANem5oAG+7qi5xQTx8EYK6uqfY0ztUfp1FYkhY80&#10;uoqqqO9v2DFnlSYcKKFZenYsSPyNM8TeKAiGLF3r6xW8dF2U51y9H+ZO9a8D3ZNSlIUlJb7+AFqe&#10;FCoNTv8Oug85S/uautCsNxYn4gtQaAFZ8pap093Z3uatM6MV5VZfW+sR6DRSmZLiHiqiK9Sh5jsk&#10;RWPLFhbE/DXnsdi8TYiRM9+MjVrmmigbn5xxd0RCDBn3RVNTi5uovVaA5tFdAZIFW5rno7oKBJZR&#10;axyFpaqmVuNKan9g4ubMIzs2fL2xmr31/ofHgHz8eryvf/67v33l0YOHNj0zZbW1Ne4vQpsu04GY&#10;EzMBmNAGp2emdeQExs0ttr4Qt9zKKlGQA7t39QPXICmWz4GEZVCL1+s060CTk5pZWWE66c7Irt24&#10;Ze+9/76bIDEHcSAR9oAQBwSBCiPg77QN9BxMCX6E01NPP6PrJ8UGsm1sfNQrSK1vJPw5YBXOVnXg&#10;ELp8Ad4aWgpw9H+YuPkdvmMEBCCBQkABhp5Tp/wzAEH/0KD7ahGysHGCqDCHpwmQ+TtRsWjZlB/0&#10;es+YbDVG9+cKHA4lDBDMaO3cFzMmAO7gLe0+JLZEMRYwin7LMBSwjRKLVKvCZ8z7CTLjebg/182X&#10;kkOnG6qNuUVAgMtzYAankAPRzPiJCSrjXgRnkZ+qEbjAp3NUQIIwHl/W9fCppzpNwTj1Zz2f3g+T&#10;luBHSQGQsVLo4XwOU8CrL37WF6CrD/k88p3cZgcOmCWfZ/z6IN/x7WPapc4y1aNOnOzyXFdiAFA6&#10;xsYm3fJSFql0IIGF4CuENZGTiw8Zi8Oh2C8uCvzABAehUGAu5pkBkB29h/2LP9GrR2kAAHJeMFeA&#10;LSAV26OWM7nbNGVg/pyxae9gMuWeCF0AkcfCFIwlg0DCjYQUHn0nP5f63lEpRkTwsl9JVZuLLfh9&#10;8Z8TL+Dzp/mGpdFgf3tjTc+4aqRyMYeYlKnXzbTu7VHFCrAp0JwJbD/Zx7yXXGVcKoB7hitxBwJ8&#10;7XexOe+mpHUnaI+x0WKSL9LUqIlOgB8uAt9T2nuepRCbkzK2ZAdSbHr7+jW2FZ9L2B8FezgjzAug&#10;xXnmbKFAZgiUtJF8T+Db57kJvFvVuUZhhMGyj4kzwFcOm19aXfK9Ri481h0sYJidIQHshc3kupuk&#10;2QSYos+dPaN7UB41auFwvtfRr4pW2aPeh1qfsM8bNehZL7rR8cJ1w77HChQpq7RQqEBAvGH3H/Tq&#10;/CacpbO/T53QGcdiJaUXRR/5Rm76TGzWpmPTXiKTZ5icnvQIb3zmtJHlVVIsxUpKVVLjpdY+ivsb&#10;7149BuTj1+N9fe7FF6689c7brm1PTE3Y//sP/sDu33/gQR7V9fU2IaAmp/jSpUtu7uRg4mvb0YYf&#10;HRq22LzAWRuU31GBqbq+wU1WaxJKZdU1lilmLCkpYRWzb377P0prnfRD6ZHLuh7CBn8qIp+G5hx+&#10;/Nkk/+9I6MAdYSe0QCSydkqH5fbNmxIiS64lkztJ6U/ey0FDoALBpFdwUI9AGnATLkn47jrIU8hh&#10;CYDW4X/qySc8AIboVz5XU1dj1659JAG15lYDumHRS5VcRwQHpmuAGXaUI1ZGlCwKRHFRqb5vOfOE&#10;1QIGgCISl3FsSFvH5Levf5P2kkodAbGISE4FdAFyzhh0PfzUCDGKOYTEODDvkS/M3HnZTCk5vOh6&#10;RZUx2L+bPqWoeHs8gSKpNV6+VAoSvjmuDyNyINPv9TgOtK6ggAz6PSZq/o6QQymBNbEO+OcAV8AZ&#10;0EAI829+x/wivPFnO+vUGGHDCFCUF4JvSJ3xVoECPHJwAUfcJJgoBTlWVlqhORGY6z40zKAfMc02&#10;aGU4J5aMj5l5xQ9IeUzSyfAFYknAV8t3gnlIt4EBpkkbAwyo4oTZeUegRyQ7n2H9YH+ACvntWGBS&#10;ft0dL3kJWNB0Bb8x/a0x1+aLOWIChuG2tbRoD5U46C1QFlbvwVoDOwYYNAA3o7Meubo+60VvXgKR&#10;YLVEruuhnSXSF9i3pxh4WVmpfo0LBPcFEdqUpdxwkMG0yv7J0meQhiipKK2AL3UAkjqnsGQ6n5E3&#10;TNcwKm+xDrg+CMwjaI8SmoAt7qVpAQ5M091VehGroY3r68Q5wofNXmS8WwJVFCT2O8/Fi6BPKm4x&#10;Rm+2IYUZ64nHV+hFND5KL2ebGBUYJ3O2rfeT/ofVhvoB7HkC0cpKS/1cco/5uZhtSs5Q05z9RpnX&#10;DZ1JKp/x1dne7mef8btlREobxUdQ2voHB91KgZLpCoTOaXNjs6cA4n4ikIve0PMLBLuhYKeUeGQA&#10;64jMcAVDz8BnqbhWXVWucyVFU//hlnn9nfePAfn49XhfbQ11VwBIbUHvLPOor9f9uS3tbW6Cu/zE&#10;E9bY3GwvvviSBEuulUaj/rneviH3b8EIlvS+S5cve3AMAh9mXNLYIHqRbfv6+717d+3b3/mOgzeC&#10;EAHJgUNI0WgfwU6kMaYvJCigygHl0EQ0JoKBMBnPSGGgdOeE2HGSvwvMnL3oMxhbYc4cIAqH8Bs2&#10;DIAvQuFAjOBzgNeBYwywsxpp311dXTp0AnYdetKa7t+957nHMCDGSyWpYR3wutpqCXmAnsL4Iv0C&#10;Dhd2/kywtFSnIwQegAYYA3heTlAHHsFJ2g7PuC9w2JdARQjnC8QCuVn+TKRroaDA4vk3ucCUrKQM&#10;KAyXZ/PqSZo/rgcTZq5g6gAJVb08pUnXIEUJoerfGYPeyxwjXAFJckcZJ/8BnEfFPQDxVPN5ml3k&#10;OqDzHhrvA1rZ+r3Xl9Y6k34CoJKywnfyQwFV/k7FKsx8+K4BHNga9w/qMwBfoYTc9s6mmPKMp8vg&#10;5gjmFdjFi5fsU0897fWdAaBVCVEi7RPrmwLcT55Dz4BlBiUipUiwHqmCECg/fPk66bmYO0zQ+G+Z&#10;IxQhT4tiXvT3FEun2xcALoaI2R2/p67lscBgi+5XoHVixlAkS4qK9awBAYPYMICltcACgDKEn5YX&#10;0cicBwAZywRFREgbYk8Atjw/88Y+B6QBLeY+sbrqDV1QvIjc56xwfZRmzgZ+ZyxKmLjZg4xND2u7&#10;uCfEzPe1/5gfv6qeEaUOIJ4VM2ZONomo1/5eXl7R58WwtffZL+4ewiSv5wpJeTtSdunwlRCj1uCl&#10;Nh26haCmqsotOhs6wzxTUHNTUxu1hrpaZ5OsG72yo5UV1tRYLwWm2fs6s8cz9BzFUrgadJ5I/2uX&#10;cnOmp9uKpEA01Ndqf+75niW/GgBlXnAv5Rfki2mveo49vaifevJJO3nypJuQUQoohYtriDPI+zGd&#10;o6SRzVAtckAZUs4GZndcJrhCYLwscCgU9Hn2WAHNG+eMPeLWNhEC5gc3OAWGWGcsT3/3+ps/1YDM&#10;PB2/HvPryn/6zw6pboSm3tTU4E0S3BQoIQGTwrdCCk292DJCjupWX//a16y+tt77iUZKSo3uMfiw&#10;6hsaXNinBaQ9S9CNPHpkA0ODNjo6bj9+822rb2rxXFpYMMIGsOOFwMBPh2kRbZzcX352850OBu/H&#10;p7W5teHmLnygfBafHwIXIZMCErEghClgg3CToMV8immO6NUsQJdjKuFGvi6CtqGuzk73nHJzPNeh&#10;LjT1u0mpIo+RoA/emxeSklEYFoNY8chVv7YE+64O+NZGKnCGXEyCx6h2hXICWGO6dtO5xpcuFQFG&#10;gLJA/jLaeCgs1pQpgbORkCDUmABGfTFG2BjCgIhSnhchh68ToOTZCWzBRshcUeTDU8YAD70I1qH4&#10;By+C83g2N4Hr3pLsbsrn+d3nrvuBmIyRueZ9mJjJJ0b4w4yP2LK/9GHHwKOLfPIzrgpXjMTcj35G&#10;4eBnro3iggk2mJshBWnTGhtqbW5+Vsw9JIG6bKdPnrGJiRnrPtnj7QrxpcbjMSlD/bYohWP3kCAx&#10;KTkS1qwx1zx6MTbmg3U4evEevqiAlZkjVqmxoezwfKzrlpgSPk1yuhG0sL6MTD2TPkPBDeaJ/Fuf&#10;R/27MhpxNsbeJb8Xsy2BjFwvoPXIwhLhZnAY/YINj49pfrOsIlpp4WC+rcVXvcIXYwwX5nsKXXYA&#10;iwP7NwW0mVnpAiHqXs/68+GioLob5m8CjOg9TP5xOBKx3FC+m2Opfb4HcCfE0lEQltedWWboP2fo&#10;KBI8gzRTQMatOEsrfn3aVQJcKOV6UvfzEqXMM/M5Yju0faUYaM9rjIeaJ5pPRDQu5oEMDYLKAEly&#10;h/ENHxymAqfI52e/4S+natvK4oqNjY35dWuqqi0q5Z5x8sxsI1IIsRgtau5YD9aZvY2FZFVsdmR6&#10;zE3g3d0nfF05e1hSKsqjnqp3+9Y9B+T4UirNjiwDSAB9kp95+lNSioLuYiB4bnJy3Eak2O8f0DZT&#10;ikl2yspDnjTPyH2Rg2SI8AoHc6xJCkdZeYk3LdnRfviHv/7bnxyIn85XSrocvx7r64/+7b++0tff&#10;74X8s3NSDIOAHnKRid6djcU8KpPm9CuJVQe44aER+/jaNW3sfOvq7HRfLiZBatASdEIf5L4HD+zO&#10;nTtemxcWBxOrqIiKxWY68yMqFFBvFpMuFtABRouYJaXp0hAiLI21oqzUf0fpxByppzPTExIcqy4w&#10;qXTl7EIH2PsFS9jXilEhLNw3p0PsgKWDg6kUQUzQCEEiMGXYwIKejTKSMMwY7daWlmxkaMjNcjAH&#10;UjAwnROE1NzY5IcYNsR1MaUSlMP1wQXAl1q6MHAYF8yQHsYAEsNA2BL9WqBxV1WVW5XYN00swtL6&#10;AWRMcJ7OoevkSDAB+FwvGKDvrMBVz0juKzWvkQJBKTapLlASuhKijAkmmiOBSDEJfketXuov06EI&#10;Zo+1ADKGKZeyJfpJV+I7V0x9h7U7U9TP2wIsj+LVvyWlMDPobQhlGEzqa99Zn1i5hDPfEc4Ua+G+&#10;qytLLjQpccj4UgF73INaygKxABG3u/Ybv/7rdv2jj12RoTAGRWlwRwwO9PmazM/HXKk5ONB4D6Us&#10;6JldUZAy4iZ/PY8HTGFH1Hdycnkyf2Z9cT/SgFLslOcUwOykYg6ytK9QdMh39ZKQ+jft97L0JtRF&#10;vmsGNSfEJ2U6MKVLKcDPjWIEuGLN0GXdWoRFg2vT1curO/F53YN7kqFwFPUMa4bhMn7dVqwtU4pB&#10;rl+L8acYWborjLDL4nChHm3fGTOlLTmn9APWQjlDxmS9rftjDcrQv9kvWCoAGW7AvNPCk7NAW0Wu&#10;29XRbk0N9Q6M1VVRKUj1dkpg1yJGS031ooKQtTU1Wk9Xp3W10+OcIiilrpj6HtH6M+bqyjLt53LN&#10;j3nFMW0KncUqr2i3JaDfliJNbnSulJOQnrlSsobSnrkaT6H2f5iMDu2dkM4tzB3LGc+FQsyXuxD0&#10;d2qxr0gWcA54uaWDL+0DP8OzMVeeqd+OFQULzp6el0yM7pPdboLGpI5yi9UFK1WJlAjTHsYHH5HS&#10;QNEerApYcoi7YHo1eX4GsqU4YHYny4GCOt/5u9eOTdbHr8f7+vrXvnqFHsEIaxqsU2qQlBbMWEND&#10;w9Lk0eJznBngc/SISn29+jM/a//g1VcdFBDGCMhbH16zR3fv2QfvvWeDAnlAAf2f3qIAGW0DASzK&#10;72EqQrhQAQczGSa9l154wYVPd1eXDn2hlyRcXxUA6++YlDAhk2JC/doSHR7MpwgFDpBub7PTU55G&#10;Qz1gmi14yciVFR3WdRfw6WkE7CQFdATBHEpjF9vWe7gHZsL7d+/YCQkfngdTOUwVAdYkpWF4cEAs&#10;UUIbANS4AGNq+KbMyhKiCDzGg2TWYdWPIIKOsUBMv6MI/qbmt5R2kBURVygMJkFqloACYAMMeI6D&#10;HQkDgQUgRqMB2kwiXPETY+pFkGMO5nOY2RBM3BODPD5KTGu52Zma/yxvJxcA/DQ2Iq2Z55S5HlOt&#10;7kd6jz4P4KxoLvD5pRSabAcw7qE/+biYawc83YfPI+CzdTOvIa6fwxof98FUyc8AOgoT79uRQJV8&#10;c8BGuKWnw85y9Lsde+LSRe/KdO3Dj6y9ud2++gtfFYjn2YAAeUEMOr4w5wKahhyeW+6gijlZWKM/&#10;MNVcnDXgfvyO9yAwCMpCOeMLxSpXShH7EvM5AFBaWuTKFYyewg/Zmo+AlCLmMuOTOc3ULcF9ooMR&#10;9JTPxCdOdL2L6k8YOwUniH+gJCjrlK81zhcbS8U4bFv6vhSvDawYh26ypqmEm6k1h7laF9bG4yZ0&#10;PXzD9KGm/CnxDvw7nB/ytCbaZmK+9oBH1k7PyTg2VwXU2zoPHvymedBDuVVDgMW+pAsa46ITGkBE&#10;r3BMx2RQUXmsTPepiIiRUwZWz52nPVSoc5eph08KCNtam9y8XEV0tuYiIIBiDtMEwCjO28k129d5&#10;Zu8AuFSG43M52mc1FRW2L2UmoP1ZprNbpnNAlTpdwgKfmN0BWsAX9xFuATrF8Z3UQ3z8dCejFzVK&#10;Fi6ss6fP+HtoOEEHNFwpTQ2NYrAR9/mWRWjXGRToh/zfpHCRGsXnUWp2t5Ne6ChDa4sii7xhrdhP&#10;7E/8ygAyNQxYF/FlfvIYBoJd37r60TEgH78e7ystbf8KpicYGmk3RE3SHhAApksPkaeUimvWQYT5&#10;0Y+3prraLl24aKRWHOzsWVi/I6+27+59m5+d82pGFHkn8AVT8PzMnF+b4AhSiIIShs5cBCYedav7&#10;w3pv37ihQ8K/D21qYsw71mAyTIFJhoNPOqdHfyeIZE3AC2P0usICC4QOgSH0dkY7hplRyCMi4VMq&#10;QVMQDjowk7qE7wrBTOAQaSz4cT/z8ssOJnGEC4JBQqeursbHNz4x7koKwU+wfJQK2tgh+GCw+BMR&#10;figo8EsUFKKyKQSRYlewuAP3rRJpuyamj9+cKGv/WQecmr2wKM49ZnHblaDQtcn5Jsp3W+CF4oSJ&#10;NU9zCABhYSXKNo/KUhqzbvv3X5kaG8rMoeYNQUMlJMyRAQlyWAJsnAChHH0eRs96AFqVmB+JaNXH&#10;if51tqXTR5yOA5SUA8oVEpRDDXHAMy+HhvaMHX+bhJqA28s+Cnh4P+BOLjPARQ7vzl7SIloTFLKJ&#10;8XFX9Koqquyzn3nFTp44Yb2PHgqkr7nChD8XdwYQ61YEfbnfXkIUfyfWGdYahYj2mwRbATSkx5BW&#10;RFN9FEGEN+uCyTQUynNLDFXDuCaWgV3AhGsyNzobGLndxwrT1OfIMyfCm2eAiXFf2Dosje8pRYdy&#10;qVIwhXLsubxgwMfPXGKy3Rew8ln2JbnJztC1VigRKI6cHYT//s6uW3OwlmDKZY9n6hqkbMHAPXeX&#10;PaV7c81d7VHYMSz6YCdlBRB3dAjBXA3wF2hv52m+GAvuJt6bpZvD+tnzAV0Lhjs/O2NL8TldZ8cL&#10;oawsxm1a+394eMjm5qZtanLcxkeGbU1rw57mrKwsLtiS2G1jbbW1iGmzxzYxpe+m5jSoucF3vCMg&#10;hC031NZ4Uww+m6kxoGwAyASvAZ7koPse1RcFUigiky4ZMKOxeSCb9j5Bax7lLUUfxs760t2rtrbO&#10;90BJScTKBM5YzZiHFZ0xzidKCTMDe19dXtRaa09rwrI1Rwf6G35k4iYOmER9YXghhzwP7UHvJZgQ&#10;JeH6cfvF49fjfjXW11yBeVKujo1O6cwXX3rZuru77Vd/7R+5mefunXsedY1f5Q//8A/t8xKaBCqV&#10;VVYZvWLe/D++b3/9539hnW1tOnzZEqzlLmDokeupCRIe9IotKi61XAloer06kxLLgOkQNEIeIgK1&#10;VgcaE9P6OhGd0q4l+PkbPiWED0yZgwjzATxJiWhpahKLbfTrIoRhHoBnSkBKWAKUEgYhPSOmaqI2&#10;CUKB9aAV8z7AcW56xupqa+2//i//S/v8Fz7v7JCUkHfffccPONG5gAB9ZDmpsORK2rvpq0SKBuZ5&#10;okExQzp70RdCkxQnwK8sXCTmX+CKBGa8mpoq73VLn2YUEhrLk9pE+zgiy6lqAZghaLl3TGwRAcHc&#10;o1ggXGCtADOmNPzTup3GJ2VA4ziUcOHvzmz1QXycfEesMCaACHMqSgzAHEEBEwsh0pWuP6ngrkxn&#10;U9RvzpdCBYjh88XUjqAD2GgMT3AX8wnYevS5FA2UMv4OaGJpKQiLfUkZ4rM0LUAhArhgjVVV1faZ&#10;lz7jjURWpABeffc9m56e9OuWSDkgP5j8ai9sIiDjCyaPIsXawUbJ0ablIOwIpY/9xPW9sIe+YK+Y&#10;MPk3+wSLBEoewV608MtDEOszWDPYvxiaUYjy9H7M00nAWH8Jh8JSSmusWvs/TyyZQDriGtwcrj2K&#10;kkEwkP5p9HcmSh+g3tul8hpjDWpcRLWz7HtSBvBZbrlVB7Mzv0NhTTFfvdhTUkJp7sAZ9VKu2gNc&#10;IJX3LgYnBY6Wg6J1AkksHrBj7UGtMfnYuF4oactZQEnM1u/zNYeFArFiKadlpcXeU9wtDjqvMEb8&#10;3lg9MF1HSkuknBe6j5gIbixPSQFTckNfiYRtrq+5Itze1mI1kiH7Uia29Nzcj57D7Mt6ndUdlG/t&#10;R57v0aNeV8g5A+yVdV2X88qzcfaI2setQPEbrzmg/27evply76BMav1SSmmaGPqiNTc1eoGXPO0T&#10;ZAVxLYA0+5uqYOSvk/lA9gI5zijqu5pvot/3URgBZD071idcCswvcSe52vNcD0sTcgMrCUrOjbsP&#10;jgH5+PV4X09eOn8lPh9zTRXWiGZI5OTzz78gcMiznp5u+5kvfNH9S7/zW7+jAxz2Q1AocNWJsR9/&#10;/zXrffDAzp0+Lc240f2+jXV1tjA768E4mMDqBbKkCiHs8S9GJDTxO9VUVeqeQWnH+Xpfsb30/LMC&#10;9Vb3s6KxbgqUMYllSIDUVlfpkAQcLBDkmBfJmyQAA58cP7uPUAcKVo5AAbgRNpisaN6AcIO5VZWV&#10;S+hKcOowAuwwIsx0CHb6NJNyMjw8aFfff88WxBwwhZEWEios9oIHCLldMRjd3DVzgoMw2SGc8P0B&#10;eGj9/A22DFIhNJLS0CmJSFEHgtcAw1WB8+JS3C0Iq8urAossN6tKXrki46lQeu3sp/xoMAeYDVYN&#10;Z90SFIArZlfa2AHsupWPgXF6nqrWFDM7RTSoKuZmdcBD88o1MC/DBGm+jxCF1cCWAXieAfMj5Ssx&#10;B6NIublb92WesRAgzAj64jtFHYhixYrBs8P0uVaRAJkcZ3I5mXd86FNTE5ablWOd7V16pkPfg/we&#10;ljYzM+XCHEHMMyKYS4ojrgRhfvZ1Q2EQayG+ALM4TEz/9HuuLsd9PWDy5dozVVWkVJnvrepKrDxR&#10;7Yt8ARPPAhPWlOge+tHnHQuIF/DQvDAGqlZRTMRTq/SsgCTP78Ch+zE+1jX3k3Qhcpv57q4SbQFy&#10;3XOziI0IuZKJgrkrsGbO3AfP2qCE6Z40cSD1S9vLTd17znjTbW0loe/sh3StERHk+LL1DOmpPPJd&#10;KlLtYJ3gXam9h/UkDKBKocKSAwvHV08vZp6NuAqehTr2KFS4MMhZplyokFPgv+V7qLCkwIanxy22&#10;ENN+XRB73rZszRUxyfQSLtX+ra+qslI9J9YqykxiVsc3jhJWXl7mgMucEpBIwBRlOwky29PaT85M&#10;uwVHA/C8+22dN/YWld/YN/GVRVtNrtr1mx/7z+yVqfFJ34etzS2unLU0N/vaYVlAyeOMEVfB9WNz&#10;Ohs68+5HlvLw1MUL1tPZqTXJtAopGzva6ygKfB53BmZzzhKKH2tXIIDeS265kqLB23Et62NA/om8&#10;/vjf/OsrvQ8e2m+KDcempnW8zBIrqzoUy9Z98oRPOv7I8tIyHbaIhFOOpe8e2OTwkH3/e/+HhFul&#10;PXHxvANxSIA5PjZs0+PDFq0otqcun9XnwtbcUmuri7Pu962OlllShyvzcM9KCoLW2lhr+9s6ODr8&#10;1ZURq2uotfLGOsva3tCBG7aF2JS1NzfaJd1jRwdtPi6BICYK8Ho0JP40gSCmUv69LzABzPNzxYqQ&#10;wGKJ+MDomSrV1vIErjCgQgnmIsDVxJjwhUkAIdwXJXAoIzozO+0MHW28RAKdJvBJacblVTV+0MvL&#10;S5ydPXp4x7Y2EhakTd/uhgCAvF+YSco3S+Q3Jl+v7kUOYxZ5ufuevkGgnHduEliiPACSmGjJNZ7X&#10;OCIVERubGLW8gjxbXF60nPyA+7U2tyXIXRmAz6TYOAyOHFjqXYPIgDAsDaGGICIgj4If+HUxUwKu&#10;mEHJTcYnDxDRVxrlBF8oShl+PXzo3rRAoEPZSMz4qefiORkPACDBpesUCbgBgcX4ogtMrzesrxBp&#10;IhrTcnxWICqWobHheQjliJ1pT02OT2n+8933T34qIICCheUEgRsU6ORm57rQrJMSl645oPUhjMW7&#10;WOnaB3vbDrZrq0sp/6Cu01RfJxDCR5mhPbZlc9NTVicgDkm45gmBM6SA5Op7R1OT1VVWaK/NSqls&#10;sAopTQAvFeEoFkGwIgJYy6+5qpBCse3KE5YHgrSIj9gUQFEekk5B1FIHjDAlJyhDK+baVNNgVdFK&#10;fz6+YJMEj8E2yXFmjxx6DrWYoIOq5i0/rL2Jn117iehyMd/tzT0pewEpEKTZYUXBZH1g8diSQKNA&#10;f9/RnkZZkmKytmFFmpOzJ06477dADHdsetLoLZ6tvQuwBKWUUJc5KNA+kOawnFixlXXqOSdseX3J&#10;pGrZYeaBre6uW2JPCloue1u7TsBWqP10RsrUCQFiQXaOpxDiSgnpXBdLwQ5ong8opqN9zxxS1jVa&#10;U28Z2g/zmpexyWlb077a0jwWlpR5uhgBpdS9ntBa4eKgjC/NSxLJhN1+dNuvmVhNuBXgKz//FWsW&#10;CUgXcFbojOYG0v38ucK+Q/OLNT2jlOfdQ8mNRckPKRjaB0Xaq610CdM8VGrv72vtSMFqrK1zUC7U&#10;XqypqPR9i3UkX8+JzAthudqTEqtxUaP92q3bx4B8/Hq8r//0n/7elY+ufugMaW4mZvH5Off9EjSB&#10;L7AsWm7rOhBhMZ/tLXqWSugtLtn1G9JUJXy7OjskOMX8JCgR6pmZ0rbFhDFLHgp0dwS2gCLm7qbW&#10;Fuu9f8/mYzNivFEHBqKtkzr8MxIU7737tn2gr4HbNz3nGFZLTmNLU4NFJcxgfGj1CGuiJLkfJfZg&#10;TNS+PdRhKfyEFQMetMfDhMe/UTSyxToIeoKtpgtIAHHYCwwJUCHQhjAs2A1FA7xIgu4HqCbESM9f&#10;fsroXFReJo1awDY2iuJRZk06zDh8D6TV44vElIyf2bV/B0UKQGRrbgQMui9VoDBtYip3HzTMUfOL&#10;+RT/JsFqfCF8YF2bmkO+iO5kHkkT43MAOdflBQDAfnQrB0sKPxx9YTbnlVwX4Ir9YKI7gH7pOfFl&#10;ItDwzWGp4PeYFQF68kKxbBwBM75GTOEp5pryncIWMaHiQ2fsrBGM2PNmdV0Ka1BvmF7bm5pTUte8&#10;HrQYkri9hCeRxQdaUyKUycs+1H5YtfjivCtDpFzBCAmeK5CgJIgM1uljQOHSc4dyBW6ah8G+R9rH&#10;6VIyiK7dtXwpiKgsRLHjHybmoTwScUWNyHPGjjCGJfPM5MSXSUBTS5zob1KxqJxGo4oc3RvWSm45&#10;rBi/LvEHzCxxBSExzBWqxmlcBEXy/CB4QAAbyg26HxumjtLBfZhP8ssBYoIaYeSwORYQawH3opQl&#10;AWTpByh3mZA3f1EvHZZItbEUyOxqzra0HzQe3dv9shrYvr5jKcKEzBrBMpcSBO6lGjbA5st1ftgv&#10;/J38a/zTwjpnxbq176vk7qYti53mFYd1/rM8WhqvfI4YeljPVpgX8jgCgg6JLCcaGuN+Vq6AX/sn&#10;FRQlpVkXpNHDzLzWVvensQnFWeg8xufo+Y0yQ4cz0u+w6HAGqSW/J1mS0Bgmpya1xlJw6hutvanF&#10;XU6FYtZEgHOOsfLwIu2KFDnAU9vRA7qIK2EPo3iWFBW4T70oHNJ+TLladsSqAWwsPFidUPS9CJD2&#10;6Up8ySP+cUkFdB0dZrt6/biW9fHrMb86mpuvTIyN2crykljoRfvs517xwIjzFy6ILS64+S9S14DU&#10;cbbz7ttv2be//dcCy3xrEXDj8y0WKE2MjXpeptfo1UHHzOdt0CRFZufmyEyxv/rmXzmTI3gJYEnl&#10;P2d7/iLBG0R44xuCgdLZiTxk8jBJn3rnnfc8snFCB9LZl66P0MWnVigww4fMdai4VVRYlGJxeg9A&#10;h7kU8zuBIPgPAUIEOn8HRDiACFUOPgc5VUd6S9p9urf3o2YvprOnnvmUzc3FrFbKx8LcrBdLuHj+&#10;jASugFOgVV0Zdf9gqCBVwJ8oXHJ5eWaKF9AsYFcsf0/X532YkVOVyVJAzPwRsEX1I14ITRSQhcVU&#10;QZWigkJfA3zIqBgIJj6LyZRIb4CQ58OEjwmZ93jqi4Q+4N3a0uxCFzCgHy+ARv4rc1MtBalZc4jS&#10;sKF5xqQK4JBahtkaTMePyHfmXDLMzcbcHwWDF+Z9fPS8ifUHtPG5l5aVWktbi5hO3GiaQfEMuuzA&#10;Qr3tXn6u5kyKntjZjphNYmXJo95hQcwRaS0wUYJtuD7+VC+fKPBgj8JQiaj3+AGN2RUtjZPiEU1i&#10;vygGIyMjWvdsd7ngwqDyGXPrQVB6/5qUGYy8pNmEtX8AKRp6MI+AYY7WknrPFNNgfvy5tZYANrn6&#10;dNFaF/PleYiLYI75QuEISYAfpTuRfiV8Aul0/S2fS/Yla8naMQbM3/wO5YZzwtgAKZQk3BZ83xUw&#10;4JumFrMXrtA6Mt/umpCCjKJLaVc9nMeFxOZjUirXPT6DwEysO+5aEOC68qL5AJT39qmfLhaofZCe&#10;ncqhx4WzLgU0oXlmTOUlEWuuq7dopELKTaqJDOe7oKRIYJ5mh1Jw9tNoibhp6wCqvuMqKSgo8t9t&#10;iLkTEIiyiQZCLXE9NrqMZi7l5+X53TolRSfgiuiW5nvTu9E11tbb2e7TAlQsXGbFWlPS1lDQUXhh&#10;xXzRPGRTikB8OaHPxfUzFjW6ge1IUcHfrn2CWV7rR+Ad/ntM9hRqIb2KZi2+lyX7qDxHsRTynovL&#10;yqSY5Njrb79zDMjHr8f7qi4vv1IeKbM/+J/+J2s/fdaydLgqyitpo+IpRkEJid7bd2y4t9du37pj&#10;I6Oj9qu/+it25onLkswwPbPVxQVvKJHOBheIcWg5YDR2oI8vXWAo7NHW3Grnzl/wYvEIBooJUJAg&#10;JnYL8ML8Ojo6/IugLIQhAA0wF+lgtra1OcAgVJukNEQrKjwfN5XWkuMaLWBHVDTMiJrR/B3wQLAh&#10;fGGWsGQHYQSyRAD38GpUEgL4t6gAtaEDzoGOlJdJIG542UFKafY9eug+0DWBRlNdlZ3t6ZGA3bc6&#10;KQIe6RmWEiGhjgmXueCaqajeoAdOIcgBCARnqiDFvoMpc8ac8IV/mJ8BYf5OPW2uQQARoO3R3hqz&#10;BupzxD0QqA319W7u5r4wLu7h0cB6f6nYWbWUC0AaHxmVpgAoikpQ1Yh5g+XC2PCZkXfd2dEpRlnm&#10;jJ8xFnrATCrHmSpNAA9mffK2YbcEbiFgaZbgqUASuLAtiowUlRSKOa1KwOnnzICnp0Xw5es5EYIU&#10;ZJidndIeSEg5XNS+WPPngjXu76TAh/fhZ6U3bnt7qz8X+8fXEWavNXYWHYDJpvuc8B7mgvGvUWI0&#10;SFP/ArdgoBzxGUARRQVFjXsCcPgaPR9Vz74uAInFZi1N80WbTd6DUkSOtoOsPpsZyPBCGAhuFL1Q&#10;fsjyxM4ImirKL3ATvfdS1vOzVz1zQM/Gvwl64xkAZeaKsXvQkv7N9bGysBd4Fu5F9zKYGiyUf/Pl&#10;cQFaEQIWMdnDjAFCALeuvs7iSwsC9XU9e76DHBHg5BATw8Bn6/UeAs3Ibea5cBsQBYACRFTxlgBx&#10;U+Ngv7nVQ0pGOC+scei+7L/CsDviNRKNCyvQln9uTQoL1cPYq+trmxqDgFWKAnNIFgXKBlXmmGsU&#10;AoDaMyR0fjgDPTpfKLfkD6+uLXsg2om2DqurklIvhZ9nZA/tMT4pDhI5XkUrOyAFPJ0mLQdaM7F/&#10;rWN8IebKX3lpsQNyytK2KOVP4xAAo2yjmFPEBGbPfGLOx/3D+qCIoRDRq5zObO9e+/gYkI9fj/f1&#10;r/7r/+rKL3/9G7a+krB1ASe+vHQxBKGP/ppu0yOjdu/OXZsYn7BoTbV96YtfdDPOoQArVFIs1KVy&#10;T8hIjcA06mYvCTQ0ejRf6stS7hCgSKyseZSig42ES56YcsknPwM47e3tzhgRQoODg9YmAEZgIowo&#10;XkJpTCJnAVrYB9puSqCJOemA0A5vU6BOoBKVhPBpYnb3tCoJL/xxBKRR+g6fLSyIyFtACvaKkIPp&#10;JHXPJQkqGsvTEYd0CZ7rTM8pNzdirqutLLdoecRNngSfZeizAD7R1kQkI1zx5GHG82hjCRjAw/2+&#10;Eg58x8yHMOYFSCNwAQsAB7BmzgA8Z4d6RsokMmYYLz/DYGF6WABgPQSyINiIIuWZeMZUBHLQC7+s&#10;aH0BYuaM4gu8B5BG8ZL+ZB2a/3BIYKX5RgDxnfdwr4jYD6ksddoDsM7a6mqPjk3NZ47GXOpCnT1A&#10;2U2EYrEEHzXA8VOWV5bZ1MyE+77X11PtK596+mkP+KHgy8pqXEoD0e+kcAU8EKm0OOLBRiFMolKU&#10;GCMma/JMsYjgw0YpqJJixnPAqgE8LAYoGzw3XxqSBLGUHylD7G/mhDrVRO9zTfZzmdg/42fusWgA&#10;IMHcoCsnCHya62MMTWrfw/ph+rg7WC/M26kKamJSEvJE9uLbZH+UOCBL0dL+Zr5wl5DChq8+qjUj&#10;w4E9QH6sW0QAYn15Kp3G4WuNAqX9nBXQzpOSs6c55HcEQVGrmepnjIv3FxeH3bqTKnZCS9AcO3Pm&#10;tFtEAGW+k/aDGZ8z54Ffen7mB2UQBRuTM2mFnMPE2qpbPugAB/CvSzHa2dC51hmiRSbtKukctqN1&#10;AJBpu4gPGqsJzwAT9yj1NP1tjUBGmsc4D/a6BywAZx5rA8wfxSuha7Cv+D059zSioLlNMpnwtQ4H&#10;Qx4Psru1Y9ka8K7mDobLuWKv0umMwh2JzW2v1DVLtofOXk5OpvZOsWeBEH+A7EpqrAQypooG0Xc9&#10;4R22SC/TFnAFiWYSJdr/xCvA8CmJuqbv1+4c90M+fj3m1+/85j++QtlFAmhKBByBUjEi0isk1Oan&#10;Z+3b3/oPdrLrpH3+q1+x+rYWO9wSU5GAnR4ZFjOmfmyxl78LCRTIhWQT84Wpe31jSwc8XUIrbLlF&#10;pRaUYOPQoGVf++gju/Huu37oW06c8HQpDg1CASF36tQpP5CwA0x4VASDIcKAABA0dHyiVNrCdEoJ&#10;zzoBPAU9ouUV7q9jwwDa+BTr6+p0qEodqPEj0tzAC0VI+AOW+ZgxMSvr/mjxK7ouzQHqGhsckAGd&#10;Ex3tNjY0IAGT6dWLKIKwJWFYTdEDjZOxIoxJv0GR2NG4vY6zUALWxQsfLiDA+xG+fPFeWLH3dtWz&#10;IHw9QlT/pq2cA7XGxfhRXgB+oo2xMGBixSyKIELAAqCAKYAOC8H8vRCb89rIgDdCZT1BwNSazyeR&#10;xpj1KRJBkwTYPoKUvGJ/Ds0fQX4oOpiIk1I+ZqamLTYzo3HTYSfFFmFEi4sLEvqLGjctAtOcFROQ&#10;Rjed+EpcSs6i3q/n1bPzbLVaE6yLc/Mx3S9LDGRZ15RCJsA4Ynwoc9QG514wO9gjc7MmoJifnfVe&#10;ybwIUgO8UWwIlGNNmUf2Eu+H1aGIYDUgEpg5xVRfJqYIiGHWXdVzcl9YIc0rAEmUEhgSfsM1jS2O&#10;QqZBU6DEr1VW4s0TABGCDokOptRlfU2tlev+ASlR5DHnC9wBZ1gx+xLQxbLDPBAVzZqR++/WDY2V&#10;vcM5wWpEcF6m9hzKzPbetgfv0bqTYEOq663p+XhGlF0yEcg2IPWOaONSKUWnBcjFpUW6/qzV1tc6&#10;M6YzGamFdIzC1B0XU6TwDUVHVlaWfL6xrgDM3lDiQPtCShEKDdak/GCBzkuB79s5rfmaPpuusQDM&#10;Hh+g58Gfj+IRElvl/ZSTpWMVex4LAooxdbF5fhhsgRToec0BQYFANudifHzc+vsHxF5npGwdWqnk&#10;DPJmU0od+fPEPcBcHZD1KRSVA8339j79pjI1X4daEylyGlt+XqZlpOFKoNHLquRG6iyx31ZXFl2x&#10;nZ+f036dcRmGtQvljEqDKOQVOm9bes5N7YNt/fzh7WNAPn495tc/+Y3fuNJ97ryFdZgxWUoSeML8&#10;n/67f2fjo2P2a7/6K1ZNOoE2MfQjNjpqAR2eIoFeWEKKpugBafpbOkiAFj4wrpMX+L+aEuQLtDfi&#10;S85k+3ofuaChiQOMGBOsdrubrREqCFT+jYmVmtKAMa0QEa5UUBoc6HcwIEWrppryfGVih2VWFY16&#10;ShSCmDxe2BBKBsIJwYswB4BIG4Jl8/cUiyTKNEtCOGklAmqY3ZI0dxhyUnNRqmcbHB4WKCQtWhqx&#10;HQFBpRgaUeWkrexIu8ZsBphhBicdBcViTaDnjR6kaWN+hb0FyaeUoNqTQOW5CLji5CN8ee4jEzZg&#10;ATPG/wbgkAMdkRJCeUMPOBHQAsgUOEGwYy1A0aEiGkF5pE6RpkaKFVWemCfYH2k9gCr3IlgOQKFR&#10;x9DgoO616goFQAcwYMYD0HMlyFAGYJAwCgpF0LlrWUAPeyEICoaH75S5xY/f2tGquSy1kgqxTY2l&#10;d7Dfu3RJxrmPj+dEAWJ9YK/UUY9WlEoAr/v9wkTpStEoCRcJZPIFMuQcS3nSXkGhmNVzzn9SYhFQ&#10;ATxQzmA4mGTxJZPmgw8SRQKBnfp8LgP4ZJ9iOg5oLAT6kNN9aBSYYD0oyYkgZr+gJJGfXVldY4ca&#10;Z0xKKPnK3IOo6WhVle9bwBhzJsoROdhEmOcIjDUxliFwwI8MU8R6g7mcwDbyj93nrr8zJtaFdSWg&#10;CLbo86X9ILxyqwM+3b00WOua5+qiQNLwn+pzdH6iJzjPBeBhqcD6w/6mpzQxAQsLnKtCn3+UN8zQ&#10;2xoDLDCmfYN/Fnad8JSlfbcu8Fyk63H/jhMnXYnKENDRNSsu4CRaekt7Pqx9BjveS0v5k6k8R2T+&#10;nq6XpjlHueI8scd47lA45CweEznpi5i+UWa15VwR8CIvOuMwdLqCsUZkSgDAuoXlC+QJ4sTiwHnj&#10;Rc0AJmBD8mVb8x4KF1tIRCA3v1D7qdDisUlbis/aqhQITNWhfKrlEdwpJVUAjfl8QwoIjLi5pdXa&#10;2iSf8nK8fj7V4gjq4ozxvh195tq94zzk49djfv3eb//ulRIJ3Iz8Ahceb//gh/bGj35kL77wop05&#10;c8rNxPiGNwVS6xLURChSoar3zl0vmsChlVTxIIekQAc2tbedihjFpEiKgqSFF3rIkwDHPEjwVl9f&#10;n4MujICGDoDw1atXnRGcO3fOAYuaxoADjS1gN4diSwg8WK4LLp0+vuPXRBhvrNLPdVfMlQIQ0vx1&#10;WAkE4jtmXLpXwWzwXU2MjQqEEmIaBJ+t24h+nhLQT8/GbFSsdHFZrEDXrxWwTUxO+TViYyMWjZR5&#10;lSH8qV3trW4qJagIVk5AGxGv5CjjL6bAAMIlUwIeIKUhP6YwWtAhfAFeaoNjRTgCY0AQVnfEnPkq&#10;lUJDMQ6AEVMs5nD/rvegACDkjtKRYCwwXiwCzA0AQ/Uv5o88XYKhADXGIX6gP+NTx98a8mIa7k6Q&#10;MOfnCoEq48cKQHSwbuTKD4oP3ZOojpUrxQsAQYB66z19p4gH/W9hizCJUYH+5g6+1QyPUufvVZVR&#10;BxYUqqBXs6INY8BCoVw3E2Oux+qBXzo/n2Iiha78YAkgnYVcaAL4joqy5IeCmtN9KxDApmtfs7fw&#10;5VOnGZDSRFixAB6fKUAeEwsitY92fjNa3+XFJTeToiwi1QFqrBmgC92kAhpbppS9PikvXOvItcCa&#10;kJsLSwZUi3RPzMBUwsKkjdE/R+tVqPkM65pEdnuUuH7HXna2Tf1r/b5a4J7qACXFUcBTpHXnZ54j&#10;UlEmxTZktMIkKpmWgVn6/JHFgH3PWuJ24ZyxF3F1YJ3BRA3Yzs/PePrclhTFaHVUSlOZM8dsKVQL&#10;sFydPXyo+NR5RvYvfln8wOzHQq0LY0ThXl5csbjO0bzOLl3f6H+eEJgRCBWbi2mN1gXb6W6qZv/M&#10;zy1Y0i0IFPjBpVQq0JbyqntyDnnmqclJKQpSXHQW2CcoZcR9MWdLSwvae1K4sZAVFltFaZktzsfd&#10;XL8nBdej77XfKNixsLhsM1KQE+tbWptF6x8YsaGhAe3fpCWWF1xJpyIXRWRQZHFJYLFCadzexset&#10;52fToDxLJuKXJjNhcT7mY8FSkCWgfuf6rWNAPn493te/+m/+2yuYeab6B+zP/v2fuG/oZ770RSuv&#10;rLRNaYJsdgq380V6yGBfrwenlAkURySc7t+5Iy14x0I6pItzcSuW4BweGLT+R70CklIJlRLLrqqx&#10;EgnSwf4+D7hB6CNwEazuG5MQ4EAS3X1krgWYACjMfx6YpC9yUQnMoZAC/AHTFcwsUwKTCGnYx9Dw&#10;oJsy8QmT60ljePI8MTvCZqYkfL1ikwBgZmbaOjs73VRFs3KAGHPqnoQaUdUIPKK6ifokgjMdJray&#10;ZFPjY/7VJi2aOaooK3fmqyFJMGS56XNSwgULAQwIwYLQhcXTro9nQwg6G9ZzZaO4aC74mZ7PKCWw&#10;AlLPqHSGH5zuP7gBACsAEaClWhL1p2EPCC4C3pyJa9woKLwXgcMXjIjqTFSDwsyPz4zr1Uq5ONnV&#10;pTEW2XxsToJ9xxUcql3BHKgTvCHhStAUQonKV5OTEzY00K+/w9Io9E/075abHGncPj41YYkNjVuI&#10;9ODhQ6+QRtoJ0cyr2jswVcyuNDAA1JcFFmtrSwKhPIHFuubn0KIC7EUxVsjV1taubkVDEYL0UqUy&#10;8eM2NTXaAQJe80mlLYCD1C/2F20gXcEQMHkqnNaYHF8+CxCiWNDUhDxnwC8s4Ux2ACBMnvvsTMyb&#10;08+JOSbXNmxkYtzGBDTBwpDPOc0e6jV3ACMCHHYGO8cXytog5Jlvt+CIYRPYtKP3kuuMG8DrVms/&#10;ESiIa4YAs5j2IMoZP8MYS/Q5otVRuPKkcOylH9jG1oaAR0AmoNxMbmvchb6X2B+cASxObkkAUPR/&#10;tEytb6izM+fO2sT0mJVVlAuwlmxWzxUUw8YlU6Qz5xHR2ndYNAjYo7JXWH/nDHEtUr0AKJTnZQEe&#10;5vxTp07b5SefsID2Vr7WGLae0DMGpKzhykr3vac9rj3B+oFy7BGsKpi0UeTcRytFJ9XuM9PaO9ut&#10;rrbO62Vj7YKpL+vMsf/ICijXWcPEzV4luwLWCikoEOOGdetPVqjnKa2IWnJ7Xwx+VfOlO2tN0g82&#10;7NknL7rCMT83a1NTU3bu7FmrrKyw+w/u+zlCCaKyGUrYkvYffm6UM9xiI/29+j1xBFpjKQDv3rhz&#10;DMjHr8f7+o1f+ZUrb7/+Y7v63rvW093tTAjNtlQCinq6Q8MDfgirBSYwK+oc10SrJaTW7cH9+zYt&#10;gCOeA9AoLaaKVq6zNYJRluNLNjYyYmkClQ8+uCqwLZKQkbYvZkH6gJsuJQyP0n2OomIBaPeV6hAh&#10;7GB99ALelQACJMiJJno1ZdrKcoGFjxQzGsFLXAtGzIu/YxItkPDFj4sWTYEOgob4N4BLKgvR1Pcf&#10;PbLW9nYJBxL/D8VotxxwllfWbFuaeEisplwCEPMt5rU6gaenKOm9MNkUwFLhSL86SPPPAhYF+ang&#10;m+HhEbGBlHkNBQTfOuOiBSCgjPLBsyAoCPAZ7Ov3+cDsT/QzQoXnoqAIgI81AkGHAAYgEFKY4fEt&#10;I4+ZH5g4X5gQZ6WAeFN45lRgDPg31De4ggDLRxFgvMw9DJzPo1Tg16fZB+bPFQlA1oIe0TBT6nCv&#10;aH1pvAAbI7Ka9DQYF4FOK2ur7tfj7zSGR8jzVV5Gg42QGHaW56RHxX4ydcJRFGg/iKK1LYEaiVT4&#10;F/7z9H26M1E4g45U6a4IUYAFRsgzYLok8Mz9xxKsKCEbut7oyLD1Perz5yKFhUhkildgrmRuAB/q&#10;s+NCwIJQoK86gW1tTa0UFbHvvHzb0XNtHOzaiu5BYB/FU1JR83ueotemfUOtZxgq6wWtog51dVmF&#10;9kmNN26YGB11tog5GaWEnGb2OvXFaYPJvvZWi3o2WCjzzp5CuaJ8o2Wn2/xKXOoPe4te0lJCNWY+&#10;h4uD88Mz4o9lDEXFUhrq66xWa8y/WQsAkPStPSlwsFo9tAdrzS3AKNd8bwI6KDAEnGHROlL8UFDo&#10;Ob0rBYk2rJTD9SA4zqEYI2ZrrsM6sHdgwpiVOd8Fuh4KD5YXziRKHOiJguSBh9pbzCVMdVLKz8TE&#10;lCsBPD9ZABACrCCUyo0KbAk+pL8x80SNAuaKHGYKueTqb/t6/sVl7aVEUvNBeOWBFeRk2LnTJ/1+&#10;C/F5f4a6ulpLat9Tme/C+Qu+lhHtTRRiekjjusDahhKLJRHgp0UllqAff3j9GJCPX4/3dfZk95Xr&#10;H35krU1Nlp+TZ5965hmr6u6xlekpNyERJcxBF8JIaOPzI6Bl34W3RLeEa8qkhunOfXoSxkR7ogmj&#10;iQJ+dQ31Omzbnn4BIGeL4WUCEjp8ABpghskNxsxh5gsQBji4F0IH8zfaMU0sJLFcmwcIPOBCwo/v&#10;aMgI/1RP1lS3liwJfATX2Ni4hFWWVUnwwmYwmRPh29jc4MA5LYYBe7v4xBNuVlsUk4RJlAl4qFNM&#10;VZ+L3SesranBKxKRelVWWuYmeQQrwgQzcCgkViHQozcygIXAKAxL65YQwLxNE3UELCY5ntkjuzVm&#10;CjQwp5joMUWjsCDU6V6DkgNwUHIRcxssGMCmXCQMhHrAmEEBJtYLdouPl2Ar2DEgHpeywpgro+US&#10;hZjLs629o821/9nYjJv+wmI5ME/+jk+S6GGEM/SbMfNPIncJ/mMe8Rczd+R9w8RIFcLkSWoQpRA9&#10;0l7vp/pSUONKrK75PkGJKAoVum+R3M+aqgp/NmGSWy5IHSJlZiEuJgYblGLEPJOCF9R+ooYxQAHw&#10;MibGQ81litRgCscykC8AIzIbgGPeyYOuqa7T/shl++h7wPcoCgpKCFYZLAzsFawVmIJ5I/59LZGb&#10;3h+Njdic5pVgJUqJ8lm3YAjYl6REsGasI8pKKqJaDFCf3ZDSgkWFNBvOBNYdn1fdAnaIUoavEsUM&#10;pQYrDfOYI4WC+5PLDkPeMilrYtj0l25sadYZSPoZCGqvzS/EtQfEYnVtQA5Td6WACtYOy791+5bf&#10;j+jjA92DACsAjEpZmKqpFUBAI3sGpQhTNYFw+I8pwkNOM8Gd1O+mohigxrpj+aGKXabOJxyYfOdF&#10;KW1EWaMEohwQKIeiyT5EPsTjCzpv094uEVM6ChimdEziKFa8l/mAubLGsNT44oLvTVqilkfK/bqJ&#10;lYT7d6lUxzPOSxlAycjXmu/um83HV/RsmpM0CIL2SSjXyorDHhOAtYoSv1gDqIcAIz595ozPOed3&#10;enrGFnRNFh8fPVaj1gbJLxQ9zdOhAPlvf/z2MSAfvx7v61RX55Xmhgb7pV/8xVSUpjb9Jv6muZhV&#10;VJRZpTYh9V4xNePPE99yAUGEZ72AtriEjjZ5/p3UGzR+okIBEHymgCp+mWkBfHtHu5vp9As3sQG8&#10;fOcA8j4P8NILEAaQ0VIBKf4ubJVgSLiwpBYv+YEU3gBwPYhMBxfNeVhsCLaH1s5Bp7ABDBKwvX3v&#10;rgAEwMyzQh1MTJ6AN8Ls7oN7HmjU3NrmpfrmFpb8kIbDRS6ko3rep8+dtQoJDQCTg4pWjjLBuJmT&#10;8fEJB32AGcGCiXR3J1W+clvCclHXhB24SVUCLB+lBQEo7R9/KwA9KhYFuwCYKTSCaZ+8bRo8eFSu&#10;Pgs7hKHjJ2W+adfH/Wpraz3Aiudl3jD/V4nlYJJHmNFEgQhkimhwDxQdolhJMeP9RBofzT+AhJ+U&#10;a6CQOfgfahEEMAhjGDvzhIAFPMcnJ3wPACoIeAoxbAnQKQxD+hisj89SheoAeqY5SSxLYGo8kvyu&#10;VNAeE2UChh/Q2iJUqba0r6Pv/litJeZnmC/Rygh4cm6pY4zSwrzk5Aq0BcYohTAsUpvYWwRtjUgp&#10;w4dMtTBY0ZJAgJ9hQKwp70PRA1DYc1hUCNiDVeoNNiLFJa73U6qzUazzaB8ABFSQWtO9UoqT1kBj&#10;wm/M2gHOmlQbk+BHmWJfY0Fg/7N+pNppAfU8Wx4whBUFwGG+OAeU4MzIybL1XSlWYm34SZsbW3Sv&#10;Q7HWmO9BGHJOdq6vKSZdQJD9C6BPi9n2Dw44aKZpH2Cq3tG6wCC3Na4D7q09S1clgJR1WcGnLLCH&#10;GaI4pRTQiEfox6ZmBWxlFsrLd2sO5wPWPy0wXtczYMZnj6GgkdtMmhaKd0Rnicho5gc/MQy7qqpK&#10;ilKNfwfRsU6w/rBz/MyCc7cI0W2tyC1sRZIzUVcQZqdn/brIgAntP4p5YDovKasw1Mf44oolNjD/&#10;p6qhVZeGtf92fNyQCM4WlrU7t++4yZzzRAAp1r3FxbieIZWjjXXr1IkuKwvj38+xrNyA7Wek2f/+&#10;vdeOAfn49Xhfn33hhSvPP/usp7+EIqW2vbbqEaxb20k3I5GutyVADWkD4/cJ6CDlSNBkSChyWNYk&#10;SHlR+AO/FpV6OBikScC+YAAcVtiozr2RVoDwABgQrAgQmAWgBqjwOwATQcXPbj4VeFC+kmpJKZOg&#10;xoGZV0KXSkUeoJSd6YJuSwII0AtIIMJ4SAlB0OUC2FXVYrxlzkIAP4QuDB4hhI8TjT+gMeO7hBUX&#10;ieFy/VVp4lTjaigvEyik0nBgErqQ5CzpL0EdXI1d31MATgN+cnlT4AuD9pcE6FHFML3dlQZn8jr0&#10;aOa4BgBGABHG1tHW7oCI0If1uT9PTw+4ELCFQCMCm+Id9XX1miOaK2Q4C8X6wHcA2udD9wLsMPGS&#10;Mwz7YD3w49GijuL/5IAefZHmwd9ABdgzQU8N9XUOZGkZmQ4iO3Q5EngAsPgxCySwEF7TYuMJvY95&#10;2BWw4A9lvhGEgEeFBGbaQZotSfGjPvXW5oYUDIGBgNLBVXuMCkvbes4tekMDMGJrxVqbUEBKm/YW&#10;vl/AFrbNPsAC46lSmiueN9WOUXuIJ9AYyHuOC2ipk3xUB5xANHz/MGQsArBcnjeVqlcgMMnR5agV&#10;nmU7unavGPKaxpqnvXj61Cn3Z1P3GtMmJvZy7S3SkbAm4E6AEbMeRMEvScATFERaF64Sr0euceVp&#10;jbypgsaAX5YoZ3zE7A/2Fooc4yeIYUOKy7rOIoVq3PQrEJmdnbPlJYKudF8pO+wp7ySlM8e+wxSO&#10;ggzDLywtsUzNL3WYZ6WEbmqchTrX2VJm9GY/B0ftUGl7GtY98MOz7yhPmZWeaVvrGrfWBnM+5wWr&#10;FooB5wTLBuee1CkUC9Y9m+A/yRb2aZH2LAVLiK5mfJx9FH0PvNT5pfsbZ1NTnhqzAJ0oeQ9IW4hZ&#10;RiDTQpIj1VW1eh/R5VQvo4JcqfZhQnIkbBXRSivWedjePRRrXrbVdVqzav9ozs90tnrrx9xAnuaN&#10;wLOEAzqKeyFnX3ODEoE1h/Q9TPUwaHzUbS1N3tmOtdCKWEKK2jEgH78e++ts94krFAnwJvDajGV1&#10;1VYk5pulDYxZlF7HOZhPnSVkmWghFEnSYs8DQWB6HDgOPsASlmCnYAV9lBFqbG5MWZGKUn2E6Ge6&#10;1KSA18sUSiPm3wCXa6cSDFwTgMYXzN/5cqGlAyExIyG9reukoh8BLgKEAKOkBBrBIBPS2h89euiM&#10;HhZLZGrP6VM65PsO9tyDMewe7Hp6Dr7dhcUFu3Dhkh4x22ISVjMxyn2m24rAeWNj0wPaOjUvJWK1&#10;9GyFNR7qGjCi3NwgGOHCgXFhHgdYCTACgHyMpIdl6bkEFAhTIo0xr5HzzOGPiWUBWtn6O1Hg5WIj&#10;gDAmsgXNC7nB9PpFUWH8zBkmY+YIxsF8ealGPR++YeaQyGyEHu/1nEoJPYQWIA/zmp6eZgv8PdOn&#10;FCrX5O+wBeYdZQhQYn1jmKH1HAAHShVBMAREYXXwcWmPUJOYSGTeTzWj3QMpBroOtYs98E1A3FTf&#10;5CBIlCz9r+nW1NJKqdRUcA+pOIBOYXFE1y72xgOFUnQCTLKeEVbN8zIPPk7tP8bPczLvXiBGz8ee&#10;4nfkmmOqJhOcPeNVucQ4yYUFABD2YyOjPg/MJ004uD7WDoARsFvX+IemxlN+SoGB+68FKhR3oYoX&#10;QYBYhCiluRQnTSYuYCbljgb/6Rrzipt/CVgjcIoGD/iO8zV2FFfYbI7uzboRVJRKfyLgT4xfv8/Q&#10;75N6gkUpu0vxJc0PFoUMHdldMeqk1qzU1wklAuae2uOkVsHyBbQaS0VNjZScA1tOrInNJ/3ncgEY&#10;2Qfk3eM/RzkiTQxFrrIUV1Q+uoBlupUCxUhLICXJuylJGUM5ROlaWIpbpLJcYCwFVkq9VApXIrZ1&#10;/xIpfOfOnLFy3DghnXcBH6hLRgIMHncP4Ms+4sxwJlBK2VPsQarnAeDzSwvui0YZYK0w3TNfuAnI&#10;p6byW0D7H3mzKCV6hoIgSSnrmVLOPP4j35uSoOhgRcNyF9PZghCcPHnC78F+4pqUWiUf2t0yOu+4&#10;Hmhf6QqVFDpiCb71gx8fA/Lx6/G+nrlw7srDe/ettqrKA6K2pDWGpFmjtTq7DaVqA0t9FhDn2o4E&#10;pS+ENj4CPkvChGAYWAL1buFUNN2neAh5uhlhHRwBPgUkkIYIGkACIYMAQeAjTAFqhAhClMMJiAFQ&#10;vIfvVP3KyaaWbLEzFvw6CF18VkTy3r5z2yOlEbD43zjc1bXVHqABs+e9sGEqDeGvwo+HuY0KQDdv&#10;3rKfefVnJYT1LPrs2PikzUiDBlAqK6MChhIrE5Cd6Wi3iL7T5AFBjxCGGdOID/MtJQF3JawWJIwL&#10;JHgI2opIW6fi01EhBIJjAEKidkfGxzwACrM50ckoCfhdCZQDgBGkmM+YM4Ssm6zFLgA2QJhcWFgs&#10;ZkUYGEFFACVlMGOzs1IWSKPSgki4kZYDENHTFrbIc8f1mRQj0zzrP1g6ecKpOtQp1wMgw5ym0qXS&#10;raq6xkGfNcrPC/nzsf4wCxodwIwHBMjl0QqvfYzFIioFAR9wmj5Py0CC/ggcZNy0SIyUFHmQVzye&#10;8gMy97MLCxprqdYjR0BV4AVhNjXefT0H1hWEJjEN+InZQ6nxpOYJZQkhS4nPlA99S8+/5cARqay0&#10;xsYGj/RNAVeaWw7q6uvd6uKdvTT3vhf1HUDk54Tueyg2hyWF/Gnyw8ltRxGEnWHepiEJDBHfO52g&#10;SDcjZY0mEmv+OSJ+BTba0yhy+F/Zm1wflokPF0UAAHCFgMIX2kMei5AvoMnJsOn4vO83GCgGgWIp&#10;LZwZshkIeGLN8St7tS5YpwDVi95o/fI1z0lM0iiHUiQ6O7scHEfHxtySwDx4IJX2MRW2Ivo5DwuL&#10;5oL9FgwAzhmeSeHR6Xn5HgRVVlFppfh1dRHKeW5J0cVSxl5KbKxbps5dbTRqWZu7bl1gPxPEiIzh&#10;/iioWEWwqDAvuMCIhSAFCgbv7hrJntHpCSuKlFgFnZj0mfxgygJExDzrhKzgfLtStLpmy6uSIRpU&#10;luSG97nWmqyJESOHmBPuTyAocRVYjNjn7G3cRfiVAWysSTBw1jNT54Z5onPVljSTP//uD44B+fj1&#10;eF+/+1u/eeXOnVt24fxZa21tkVaa6cJuSmyAjk4T/X02K/AYn5q0B/fv2fsfvC+hv2SlhQXOAFaW&#10;4w5cye0N7/hEPVqESVpOvq2IZVJcgYL60xPTHrWNCQ/mzc4+EqxowwhVSUGPbManyxfMN10sAQGE&#10;sH/zzbcEPMs2NDRkg4NDOoAHFq2sclZcI60ZLRftl9QFzKw/+uHrNi8B1tjU6IdtRwKwpq7ONjWO&#10;FTGMAr3v9MVLtFGzkooKGxFAZ0qITkzPOAsXmbHnnn/WezFHpFhEdIip8gNrhnFgKseATgDMOOAu&#10;IKWSD8UMiPzEFMxBBzTyiJLVu9c2192nRo3njW1xHgkRfHBzEgK8FgFzMWHK+xHpS0nOtuYmTw2C&#10;VTJXpMXwHeHBXCNEASQYLoyCrj+Y7wElvmBJc7EZ9+uSBsQ9FsXKAX3cEeSDNgik8LsCxnxHmMbn&#10;FwTcMx6NyvrAhrkXZkr81IUSzOSUowghYEnpSopBTE5MWLPGQkEUGCuMButHthQTjjGMDGFLcRZS&#10;qirKpTRpbgAv8nLTDzPtcEc/F1fY9obGtyXg0nwnpcyka1woVwDmhBQa/o1Cx17i+ZhLgBbBjj+Y&#10;tRBdd4GfJwChdCP+RCwZFFghityrqem+KFRBvQdwxPqBr1aE3vf3iJ5pY4/KURMOAuTgv/rFn/Xg&#10;LnyuVFQDWFGWyDtHAaVkKrn0mFEBOGovZ0qBg3ljcsUfFNBaAToAprfO1AvmhysDxMUyxJpmZKdb&#10;UHsQRYqiJ5jFAZampgbfAyjBBIwRVY6KWCv2e6q725pbW10JwxwbFuMlYJF9i0JJmiGKBAy/ScCK&#10;+RalELCrFOjhCkGJ5HkJRtzU3GLpqJSyVVJS/ElEekFKadN+RkEitgGgIx0N5cNbYepz6ZrvynCR&#10;hTW/1LdnPVD6WEfOBeeI583RviCynfNK+iD7nIpx1An/6PZtzYPYrsZzVBQEeYM7jHl3di5FJSFW&#10;TGGQrR2CE/Glay1FKnraGyUnyn0+cN1gjsZiRSlYgjjZk+siHAMDg9rXy25VKSktkxJa5z70VZ1R&#10;lNZinU2hvP3/vvnXx4B8/Hq8r5LC0BU2NfmoQzAsCbasQKYE8q5R1u7UhXMCsVo32bKp42KkuZj7&#10;CgioyvByiB/f/NjWkms2ODwg1rNm66sb9vD6TVtfkkCOJ2ysb0yaccCDQzh6G9r0tGOjKg4aKkKC&#10;WtX0nL2uz8Ul4Gbn5q2svMpmY4DHml3/+JY986ln3BdF2gpjQ3MlYAkBTIAPPigivWEPUbGFC5cu&#10;SUmokkBO98jLg7RMe9Q3ZA914HbTM62kptriAtMFfTZP1xqdi9mKhMumhP8U2rgEYH1VuZUXFVh5&#10;sRQQCSOJSTepAkBo9wgKGl9USMuGjZCPS+AbDRbcJ633wdIo7L++k7SymjLLkzITLin0wJpRgcqs&#10;5pT8Ve+XrDtQKa2yvNy6OzvcRE5ruTIPaCl18yaCCP8pOcUeyS6GTYQ10agwPgp90JmJQvxURSJK&#10;lshy/KYoOVQ66u3TfAMOmnPBh4RakRQmMQiBAoVfPLVMLB8fcXxuwX2EsCL8jCgkPBesfHBwQM9H&#10;YFoqAG90bMSZO32Wc/NyfM5i07PaK2JaAnDigDEJ836iWLlmoZhOkVhwtv5rb2y3urJa29/Yt6T2&#10;Tl1J1CpDRbYl4UzP7M3NNSkZYe2NiM8HioMXhNB1ADH8ighVOknxrEQiE9BHP2h6GNPk30uHrm0Y&#10;9c8JDtLySGijEqTremKvWmRYLJHI7B2APiZhPDo2qXnfssaaOnvx+efF2mFoNIoIeG7xst6Hf5VW&#10;kYAx1oNIeYUFtC88+GlhyZK6P/73HM0P1oR03SNCMGQgV/O55EF9KAuZAmyUJawUmGOJOg7pXJaG&#10;gjamOSeCOS8oJUl7lFz7xYU5oxcwKV4UIKFSWHVN1AhKq5TSSjoarRNX1pb97HjvamEgLLCqqkYK&#10;TcIa29qsWABEGdz8kM6Vno2Wq+naIXlau0M+n1y12w/ueaGSgnCe9iv+fLHitRUr0nkozA1Yqda/&#10;o7nR6nXfRZ1vUuWimotzPafcVZOenWG7UkrTs+hOpTOEaVuKLFYxAH1d7BYgRjFwvWRP67qzb9cf&#10;PLIDMWy60928cd0e3Lut5x301qv5AsyAwD47t0DPGbT+oXGtZ5rWV/s248Cqo1KO6st0BshsEDGQ&#10;7CJDoKKqwhU21v5A5+HggEJFlHA91D4rtbq6FikuLTpflFyVcqv/ltk3eu+f/If/eAzIx6/H+zp9&#10;uucKkaCXn3jCXvrZV61BmnKBNFgEPj5Z+gR7tLOAilzA2ZlJFwB379+1Dz66mjJ7iulRg5ZoZ4S9&#10;9qzlZEhQid3urAsw0gNWX1uPbHMhQ1QuqSIIS0xsLdLiW072uFZdVVvr0Y+Y6yjOMBub17FKCds6&#10;MS1MtvjuOLAwbZhhmiQqJjUisGEqCOgGseLyqASS/g5LXkts6OBlWl19oz35zLMSMCFb1fN989vf&#10;tlyBT0tXl6eSIJApzUg7SpqYXzp7VkIwJPA6dPMhkagEzqApI9FgxzQaAMjwZZFugtIAaLipWYyT&#10;PGgAjEpLBKZg4qUn7IIYyayUgAuXLtoLL7xgI0PDXnSFMddVVXsh/TTND4ixJ8GMxs51iHLG5I9p&#10;FqaDqQ6myL9hS7AFnx8xE75j9mZ+MI9SsQvGRcRstxgUSg3X4TPMO1W+8CEXiLVxH8o84utvFosg&#10;xxNlwxmPADBV5CHi1wMQWSfmnnHgm4ddkZJCPWM+u6N1w7eISXdfCgilEOulFEW1/9J2D7zmczg3&#10;34IBAZZYJN2SMJfurCctIeVjaKhfQJv06/PFs/HszhD1fIwDvyPzi8JEKU9SaWBQPOOOwIVAL/e5&#10;6wtLAODrymFy04EQNwTBVkQecx3cK/jG8ev29g/4PqytrvHmGgQ/UUQEXyppZ8NDQ9on5ooZ84Uy&#10;mDLdSkGTMpqIiWFJAcqScN+QorQvFljdUOf1nccmJ+z+/fs+7q7OLq/4RcoY3Z2YM/ybVJkiDQg3&#10;zPrWhtiglJrFeTfnkoZGrAHKLueQyHFy66nrzHMsLMdtz60ym9pP5uBPsxHcM7iblumEpfnDGoBi&#10;xX7L0HmBrYelmJVqnbNDOVImQ3bn7m0PhKJMK66uTIE9zfyBtaDYcUBrx5rjauIskUeMr71R8+ZW&#10;EZ0ZXCuUq6RwDql0yIUcKSUolNQvT7Wx1D7W3K1IgZrTWG8+6tXP5tYiep3nB7J0DnK9WhvzlZ6V&#10;62lya1pnfOzu7tpDYc2wpoZqK4ZEZKe7eRsFmNRD2DOuAvYTbTZxqRwcpPl65waCRtGT8rIKV3Bz&#10;s6TB6P17jFHf/91fffsYkI9fj/d15tTpKxEJxEuXLovBSljuiFEtrQoI5yxHDAAtcWIq5sIIwdTZ&#10;fcJu3r3rQSGwUJjPF7/wJbtw/qI11TfogNZL0AalkVZbjTRvNEv632KWosnA+OSY+xhnpNVSCxcf&#10;KuahgUePxErFIja3bXR4RAc2YbNTMy4AYXwIvpMnO70TC2AJyGBCRQATNcvBPQp44sDBLKYEzpTE&#10;9DStErGpHao9FXggB4Lvzr17Njw85oE7sBrY0/TkpPv78iSsW+rqPHVlbGjE+iQMAEFszfjuYDne&#10;dEBfRGhiDt0Tw8RcTNQ1pRGR9ggFfLYIV3zXm7pPppSN3v5+jWPe5uYXBIynxFoibsql6AQm5vaW&#10;Vi8Rir+VaGkHIV3XAUfPyHUxIzMm5gHAQYjyO8CVfwPSgDuBN/gZyb3FlOvgrufnmghGTN/8HlM0&#10;IA5ToQIZQVt8nr/xeRQRzLrMPalnFPYgch0A4JlIOcIykK3vBHURkUznn6WVJZuVUoRlgBSVbAm0&#10;dK1ZucDy9MkT1tnabEUFQf1Oa6i/odExfSgzNMrHKlASoT2nlJ7Kcg9aC37yvCgCADLKhgtgCXzM&#10;1kd/44tnID0rV/uS+eOLeWIP8J09A+AB6H//OykSXIO5wGQPcMcWF5xpY65HkdENNV9SWrW3eRGQ&#10;hLLBPLIumGRjsRmP3paot8R8XDphuqXnZXtOMQ0O0zUfAGv/8IDHHKBINjW3uAn1ft8jm19aNNMc&#10;5IfzPZBpBz+oQGxSZymo+ZO6JsmYaXHdg2IasELuna71qKypsY0tnaeJSbslVkumAUVvKFSzJ9aJ&#10;VWBxcdnni2uQ/0xVLFwNXn5WsgALB+UiSWXa0LOifD/QuVnVmcXYTI53ppaMOcUSxPxhdSGQkjXx&#10;yGvtlaDAtkt7mnlAkSZ6GiXGmzvwJSCloQfKP01dUAroGkfKGQCN8jIucM/VXtgTOSgvLfKWpxQq&#10;atF1C4uK9QzZHoi5rzOK+RnESClV6dba0qjnoLoZhUI4k1jrJEM056w/qVW9vX129+4dIxWQGING&#10;ybPCorC7NuJzs1KOpUxoXEkpnZuaqz/96+8cA/Lx6/G+fu/3/vkVfGiv/ejH0hg3/PBuiTGkZ+Xo&#10;EG7bg74BD8555rnnrKOrk3BLa2lrswkB1+07d1wIEkH86GGvNdU1eqDH1vqWhLYAQEIBYMJESTnF&#10;fgFxbV2NnaJcXbTSf48QpJg7pjMCnqKVFQI4sUxpvAhRciExyWKaRZuloMe4QNb71UoA8JnJySkv&#10;50heJ8IQAUjBAA46gpsAF0Ae09fe3oHNzM6IESXtjTffsR0C1vQC5PABb25surZfKKEV0SHne5EY&#10;Qmd7h7MoUkT8MAs8trZ23DzqAT26LzHgLug/EfKwMMCOcWBGn5yaluASg5BAXxL4auqknRd4n2eA&#10;5O7tezY9NSVBn2ZnT592FussT4CPEHWDvz6EUOFZ8SXzM2PnfoDpEYMGbBmHAxACUt9htLzPn1fC&#10;klzRgYGBlADX70m74gUQMR5+d3RdgGllZc1zMzPFJDA5UyuZNcFNAPhgLYHZaEASqgImCc69Q4Sq&#10;WIcAb02szlOTKP4hoN7X+IsL861cwi+cnychW+Jme8zsMGGsD1u7n7gAdPqjVVHPV4XBs/Y8P894&#10;NH5/dhQUARdf7C1n/xLKzBPtN/kcAM3zOcMWmACnfMevDiAQiIQyg/DlZ+Yat8qmxsXe4QMV0TJP&#10;CeLauErIfa6prXH3CbmtjJfiJctLcQ9oO5AQj5QWS8nNs0h11GpbmixX65HUNaVBOZtFkcvWNQHZ&#10;ObFA7zimn5alBCwKKLFMefxBdqbtCXjywlLUCgq8VGRJccSefe55jyMoLCpxIKNWdUJrEE/QKGXH&#10;mXh5RYXV1DQYpS0rK6qluO57vjcdmgBdukBh2SBynQ5sVLiiRO2sFIDZ5XkbGhkxmnCghKCYwPhR&#10;GmG+bGgUGxRAUp7Y3+Th7+1KodO/m6rr7UDjAIiJrKbACvuSnHbWh0VgHVCcUtHa60Ye+6bOGbEW&#10;vUNDYuwZDox12ge0t+TexIxs7+xbJmZ/zdmjvkEbGB62kZFhga/XzbTGulorDAW9gExlZZXRY9mV&#10;CF2XqncffvihLUg5XpLcoFYCsRux2Wmb03p72qBAPRRMrXeuzmRAivof/vs/Owbk49fjfWVm5lyZ&#10;jy9JIFRK+MHkdm15TQdwQRuTAyJQXZAgJur149sfW9epk2K503b/0UMJ02IJHDEsHYRtgXddtMYC&#10;GQHbSm7ZBvV/R8esX4cInzDa7b4OBl1SSI8iGpVIT0y7gCqpR93dJz33kRq1pOxQHQefNAJ6UeP5&#10;3Bc+7wIFBtHe2m7VYmdEhmJyr5c2SztFukhVVFY6eyeatra+zgNIyFcl0IVORQDo9Zs3PP0DPxJm&#10;qjGxaQCVe2VLONEInxKBCYro66B6/eANCRKNH/O0C3UJAZ12CZA8Z80UdCA4iIAT/o1pHsDmO5Gv&#10;/I3iDOQ4E1hDNCdNLLYltPxnMSikGEULnnjysrPtA60JJj8ikgFyAJBgLMCHL4DVU1s0Hr58TfU7&#10;gIq/I3QIBuNz+H8RQDBKAAtA6xdT5zu+fMCZ6/HF744ACeAmaAo2P68vhCnPxLgAaEAKgJuRAMNk&#10;vSshuCSGF1uYEyhLyOt3sOU0AQnV02DHxCNQkxzhSrlLQbYUgnldW4qWQChdtCsswCEthxaHBMWx&#10;p3jxnDB7QBMA5ovnYqy8GP+R4gEA8zd+R7oOygWpWShpnnf7yXMSAMYcYclwVqx7MK+eb67PQweJ&#10;tOaZ2GcNDfW+P1Ew6HpFTjLBYlhrKCdKO0jSmwh0ousRfZJx+9CqkBKcWkRbTq7Z1NyMxywQ9Yty&#10;5kFyczGjzGixWHiJgJoyjUSA0wu5LBq1HIFlAUUzNG/5UtaovgXzHR7FsrTmzK8oErFSnQPuNzA6&#10;6uf5zPkLVl4etUhJuW5PWlwqRoC1REHVU4pRpjs7rCJwSwwcXzP7bX1zTdeKu/uHZhUoGzEpmDU6&#10;U2WYizV3ACtzxflCWSNLgDxqz9vXfKLo4vZiPjA5kAeOssi/iWMh2A2LWEZWwC0sB7oejNvTDzXG&#10;waFBn1OC2toaG3VOiPZO80C95Oa2zer8rIhUzGiPLmsv0DSGGAP86lNS2Bd09lEGCBxjfWMzMYvF&#10;5rzuAkAMKThyP7Duqbro6TqHubY4P2fD/b3eOGNZz7AiEvJnf/O9n2pAxpZ1/HrMr1//9d89DEoY&#10;kG8HyysXQ8VnSMQlm5Y0IARduoRkcUm2LS/G7ImLl2xmfNJWdcinxFaDOkCdLW02KM0Uc1QgM9f9&#10;kekCZzReglswoS3HKXOX5hWy8P3AgAmlCUtzpbUgxR9mZkj5SZlTSS8iRWh0eMz6Bgfsxc+84gcW&#10;wQkToVYwOaE0qUfwIij2JEQBfL1JV0a0I6wCRj1ixD4NI9L0uQ8/vmZ/89r3raSiUixCzFfjOapg&#10;1VzXYCfb2+xcz2k3qy4JrLinB/poPhCauzq8RHRTXxpmg5lvVOwBVkbeKWALyAEAXJO8U8ynmNz0&#10;KSvVfTHh33nwUIwv4kX633j9xz7nkon25Z/5GW/ZlyPBfSDAJkhqdn7WATY3OwXGfPm1dV3GB7gw&#10;D3TB4veAEkCJcIQNYm7lZwAM5s6/33nnHX8eQIl1Py1mTnct3n8ETH5NjT83J1+sJeFzzjPiy6dK&#10;2KbAFpA/TNOTIUhFhxbXVm1a46UlH26GiYWYpWueYD6koNCwn/KphRJ2NdorxVKM8BmT2sU1SXPL&#10;SNc9NV+MBSWmrqbe0g9SpRXZk8wtY4YFM1bWj2cGfBkzgM0zMk88M3WYSVPjxftSa3rg1yFQjz3H&#10;dWDEfJ7PMU/MOSk9c1ICfvTOmw5Qzz//vNVX1Wh3USgmVd0KpsXPfKcJBJ+DURE1D9hhOdje33Wf&#10;ML2DD7XQMG/2JWxze33LMrR1CzRPKBGB3KBl5gbc+tDQXJ/KaRYQTsZm7FBMcYPPBrLt7t17XvEu&#10;nFfgrhdcRNVi61GNb1Fzv6CxsXdb2zstpGuEQ4W2JUWR5xifAKyJZyBbYk1MdNcqxTypLR7SOSnM&#10;y7EDKaJDo0M2MD5M/JNtae6pujU9OGT//J/8jpUK2A+0rtIM/Awzx/t64AP2H8CmMeFvJ9iMmBQY&#10;K/PP2efFeuIrT0/L8upuVGdDGUnT+mMVIlr65r07Ni0AZT1OdbZbV3uL2HkqaIvCH3icLTNo0wtx&#10;u/Wg188W0e1nz+oMY95ubbXR2ze8MEiaFADma3J8QoAsgJXSwroDxt0nu+zEiRNe1OWNN97Q9017&#10;5plnpMQUSwGZclN8huTVjubumZ/7pZ9qTDpmyD+BV6Si8goRnJ964TnrPtXtJSRhtqGisBWIfdIy&#10;7VDMrk4CAbtTZXVU2uKiNQtUL52/aO+9+bbnJbY2Ntupk92eCtGug9918oS1dXRap1hvRAejSAfs&#10;yaeftlwx31Jp4ARHYQoiPYTUCNgIfmKYIsFT+O16Hz3yUoN0jiJH8fb9+za/uCS2vGBj0vrp14wp&#10;bUxKAb2TAUhaJcbmZsXKaESQCtrBXEy1H7rnBHWYhvV+mAYpEl2nemxFigH5kxRqgAnTIB5hXSih&#10;Qy9eD/jRtTGbAfQEuyFQEGzkKUaj1QLMfC8WAWsvL6/wAgOABWUAq2vrxNabPLWks6vL6hua3ERZ&#10;oOvff/jIwZvtTQ9W2AkFEygbSFlHalIPDQx64RIaxS/qO0xyUWyFnzEdE2GOmQ1fK7nG3tlGYKmh&#10;6nXojBkWRyoJv4fh8XtyPanKRYAOqSodHe1ebB+rBcyAtBA+x98IKEOW0gpRl0ilSImhcRMivF3x&#10;CGTZrt5EFC3RtEWlxRbUd1ovEqWM4uNBX1IWYEsw41xdh9Q4cnWZO9o5ugIVIpK6TEK12ntSRyLl&#10;2hekq4jpIuQxZ+uZEZBYDhgHnYwooUoxGr7zO96DL9PbhGr5eBaem+hkmhUEtPeJOaBD0aPeR1pr&#10;GL2UEDFdngsLDD14yaVFaevr7/N1IZ2NftPu1xXgzIrpxgVs+JTxdeNPRVHCBdOtNXdFt6zUCsTq&#10;tqQ4Lq8uO1jhl6dYCLm/j+4/FBCWW5uUW66LqZ7WhBTdwBVAgJjQ2aPzp3WvidkZGxsft3kpxpyP&#10;rSTjJjq4xCO396U0URpzTcrj8mpCTI9qaLtGqhc+W/Y5ShxxEDBUCnqwn3a1Xhv6vooLQgpZMpnQ&#10;fcZslTxrTObApD5/trvHnrh0yQIoxQJh0r2YY3fLuKJIC9JcK9K6kTaEAOdn9hRbkzgFyo0CyAT/&#10;oZgic4j5KNY5IFJ+Wox0S+O8efOm1inHC5e0NtZrTaS06HN0klpbS7rlKUcKycLSsi3rOTjbuL52&#10;dylis2h7Gns4v8BEmW14aNj9xcSiYPmBDUejFfYLv/BzdqKrwyoqIv7co6PDrnS2t7cavZk7pQiQ&#10;h1+osR1qHY5N1sevx/5qP9F5hfzJgIQNoIVpjoo7RD1ibiTnkHJ1i9rUyc01T2khGIS0imB2rhjy&#10;uHc9WhVQVgmI0OI7T3Q6u93SIafU5qKED+3e7tx76Kak0rKIMzhJTKO/KaUPCUwiJ5Ao4IJQgR9o&#10;KjK1t7XpYIy5WQ7B0t1zyk6fOeUCFjMbXabI6eTgwETofxuR4EPQzEgLxpeMD29V7PDGnVvuD19a&#10;W3F2siXBhin9UJo2nuSgPp8tEIJNZej+jAd2QhAIJtNdHWa0f8x8CBFAm/KcmOsw34JY3Bdwct8i&#10;zyRA51n5mWhWokExsaHBF0sA0cBDD+DXgmXiTwdQz5w5bY11jVZdg18yw+uEU48akARgYVDcC9Mt&#10;VaHI84WRo/nj44Md8ne+MNdzfcy0vBBUMF/uh98YKwTPfP78eWcgfJZn8EAyffFeKmcRyFeqMZPm&#10;hMuBtCH+RuQvAMneoTADZltcAQViJgTVTM1M2aP+fv07RwJZCpkAA0Df29zRPspyHz1FRnguekmn&#10;pUmQS3ErCGuuNHcavhir1gAWKSF9ZErn3swxHYew8MCkWRf382nczBHMx9mu1tJTlCS4WWMCFOFn&#10;qUIe+84gKZXIdVLVmeg/nSpIwtxRsIUmGf1Dg35f1gPQx1KD6RUFbXRkyK1MVLGC8WJyp4sU2QGM&#10;LVpb/Ul1tk03m7P/MfNSfIMGGW2NLXaivcMixRL4GjNV2lAyAFnGyX6hjjKm/6HREZ3JFY/OBthR&#10;aHEdYYUB5Pe0FwElLAwFYneA2dLCssdRoDgyPm/uIYbJecbMjj1pdzeV3qb/6e+7UjRzPdCOwDz8&#10;1bQkzJXiOilF4Nd++ZctXWsjNJdwJi1SigXnQmeEyXXLzK7ecJju5vx1nWeuy3khDuKotSf+bhR0&#10;Ss0WlZZoDQ+MSn+4umYkNyg64vENeqb15WVvCkFpz90tsXw96/JKwq0JG9pPI1OTbt5OOCAXSMmf&#10;02cXNBYxdL2HAESAmPNCShilQotEPp68fNHIKMBnTt32jY2E9UnJ53tNVaWUmCw9H/vlwHb1cBs6&#10;H3/0p39+DMjHr8f7eumVF68UFoU8n5gGENTBJZKS3QfAcWiKSgrF9sLW2FDnkcjR8kqvbVtTUWnj&#10;w8P6HnVgpLADADAi9kqz/6QO+6YYCma6XTTnXDE4bWbyZdG0UykOgFe6gw2CAH8whxXwgPESiYxP&#10;7PbdO1ZTX281YpulkTIHSgLHSDOiI1K72HipBA/3x4QMmzrZfcIuPfmkd9+pE6PfkLYc1LPuHO7Z&#10;grTocYrWi9lQp3hKQIZ5lejWImnABIYtLC25IIKZpOmw9vcP2m2BOoCF3w1f+Y3rN+zGjevO2DF9&#10;UfOZpgUIgSUpIvgNCXaizSMlMQESABTfVlKMhvSggcEhBy6uy7NjvkfxwY9N7W+qBBEsAxunIAMR&#10;voApoIN5Gd84/wZIaBBxlMqE+Zw1hEGTB4tPLeWjnPPvMHMA3V0Smns+D6ABZIAYL8AIkKFBAWlB&#10;y5ofGIWbgT8BbCq2YRHA2lFaUebCFLMsZlCC/0bGxrw+eHJ7T0yjxJU5IrSztX7F4SKtrpSpIIVm&#10;9qVMVYjxwvRJZctzy0QsJoVD85AgCldCHTM0igPPxrhZc0CSL8bL+HkOTMYEgPHFeHFboHhQ8hXW&#10;DLu+//ChBwjSepCSoOQ2A7J+fYEE4EHjClh7QACMaZV5Y37qBAyA+9DggA2PjPi6J6W4EOTVJkWy&#10;s6ND+5D89Z2UD1hrDuumpzflNcO6PhXKasqj1tPRZWdOdluxzlUQ0BAAYb0gaAkrTWtrq5fWxOR/&#10;7+EDV3AJkmSsGH9RsiipiYWKeaSSGArmovbxYQZBU2a9Dx4a+dekJBVLCcK8TKEe/N1UTKPTVnrG&#10;oZuBd8VEs7NYlzzLR1HWcxaVR9xSQgnQl59/3l0qRWKdWDyIu2BdYd4op2srq7pmUs+QKjzDWaeQ&#10;UA4KiRSqGSmB+NWZbxR09j/50FNi/UGdXdpNwpCpYjc3t+CRz+kC/Kz0Q7tw7qynWuGUYv+uaD4J&#10;AMuTUnP73n2dtWkvO5spRXt8fNT6NV/UTAdADkUSKIxD3ApKwgsvPG/dJ7q87OzOVvLvr0n50Nnp&#10;SSkYO9aldSTA0IMXtTYbkml72hd/9L/9xTEgH78e7+upZy5fwYyLUMUXuKGDSbWfVYFJkZgxrfmo&#10;VLUkATE7O209J7otKg2brjs3PvxYGn2bnTt1xk06+KQAhKa2Fs/ppXxiqDDf+4fiu5UK7D4z724k&#10;hoDpCnZF6gNghkYNgKH1pkpkSmCLLVTq/jfv3LUv/8JXMZZ5KgVCjwAvvvM+GFdIwoFUGdgNAorf&#10;IxjIT5bMspmlORubmbResZyZ+ZgfLNJOYMsbGs+hAAW2HZOwQwBTUYhcRQT3jZs39IxiMa1tGnfA&#10;o30B2MZ6TLyFnqdYqXmhQlelWDrmampp0wM6IkFGub+zZ8/4mCnCgSAXejhbpgwogAfwJTfXPaAN&#10;BSW+uGDb+huMD3/7IwkWqioBsAAOggNfPyAOCAGymOCI8iWNA/8YzAILAWBPFyPGClADUAAa9wRg&#10;MK27v1maP2Zh/s49UsX3lx0YSXlCySLYZVnXmpeytLAgoNQcwYwJcMIECQ0akSCk7jOWAEyYFB3M&#10;yy/SvzWv+YVWVVnlBxpTZl4g5TMtEXPGApCdBZMOpoo9iNnBmBibmyi1N1AcjnpqMzf8DTBmzhk/&#10;z8r1AFUAGJDmWUjBo8hHoZQaoZAH1Hkv4E8sCwA1JTSZCywwDjLaD0Stcw2sJrQ/ZF6ZOywSzA1K&#10;I+yNCGXShlAEOtrbPR0HEy334t5YcYhgZh0AhRLtmc62dmuqrbdKsd89KQQ7STHW/UPt5ZCVFpe4&#10;Tx7lBMASGrni+Kg35SNljdhP9OAmElparkdPE+VMuVBUKgrXYOIeHx+zHYFxKXu4qclN5AV5OZbA&#10;8qU9cJgmBisldW9vW+C0LcVixQI6M6Sj0ZiBvN0lKeNkTUR0NomviGh8h3rmxdiCt/ckDzo2PeP7&#10;gmAuaryT5YAywP7lbOLmYI2Zv2IpbuxFWDxuB0rXorgUFpX4nFHQBUsCAVvsUwLMUGIKwyHN9y5H&#10;mie0Cu2lXMmBW/ceSgmm/7Zkjs4PNQ4wvW9JpuXpDJPfDpNnvxBFjtuhqrJcwDtl96Ro43LAYkBK&#10;Fm6E6akJn+PW1iatW55bmrjPXpqm+hiQjwH5J/H6ylf+wRVq56aJsbYJRE+d6pYgKLIuAe39u7el&#10;SS4KMAk8QR5kWrkA8mxPj40ODNrWetK6uzosmZB2qgNVUFRgpLhQWQjWAQuGCcJgEsk1O5BgztAG&#10;R1s2iQsCeKgHTMASqU0AKf4tT/2QNMHvVV1X7+bO/qFhB2ZSOehyRFm9ITEEoqapCYyww+RIBPSC&#10;DhbARL7z7dt33Aeclp1um/tJGxobsriEEKydFJSwAJNozgwBczhc7ApBQ2OTA7GDiw4e7I7ITAKs&#10;6MeKCbJaoBuSFj8xOuZChapY5BDDGFNKQpqR+sHBphxldiBTwmHT2QFgga8aYbPD3EqRefjgvlXX&#10;VDmzbWqE9Va5EC8pElvQfBAFiu8S4VyqNaivaxAgwQKy/DuAzxf51lQII6eVGsFU3Koor7Da2jo7&#10;IQb2/vtXBT4xa2hoFLAVO8hiDsbFwLW8HrfGxhcRqLgLiBRHsFLhibrNcygFYhNEnxZqzT0tTcBG&#10;HmxcSsq8xoqVZGBkWExu3oFBs6BnBVhTDTCotgYLQflAuWP9CEjSlAmwyQfO0Tou2djouI1PTHpK&#10;2rQYC23xGAO5s15wQ8oDrgXSw6gCR641/6YOOwpZ6j2koOU4kyQ4jFKVi4s0aEg918NHvZ7+Q+5q&#10;c3OL1yE/IEBJ46ViFqZucnSxvpKqNx/T/hJbh8E9++ynXGiTV04kPYBbp7mtlaIGMG+IJWJGxuJB&#10;uctcfZ4KZzEpTAVi7LXRKvfBrmne9gVihxQp0bwAXChBPC+WlvHJcXvY99CZMfEC+LqxBJFahx+e&#10;tMCw9l1nS4sDOWtCGhd54cwV1a32dQ6KNC9NNTW2NBfzwLoVKX2AVn6ulCYxZD24zue+lLglKblS&#10;iDVuHTAPalpfT1mtNplD3YsUpkM9kzde0ByFBMAoMDryrjinymBiraHBC7nqWgGsYQJHXBrEMqD8&#10;ccY4I5sCXkztG/rO2eDzRJ97IB4WNZ0lZMaqzi8EAcWQ5hWlUoTpXHXj9j1vLlEkhYEIelg/z0Mk&#10;PzELWkSfJyx0FBPCMkOXMeQRlotqyRdiKFDGUBZmZ6ZdcaBWNkoPsQ65wZC3sEyTcvb/+f//6TEg&#10;H78e7+sXfuHnruDzWhJLmhgbt3ffftOmJybs3u3bNi9tXHq5V1LKzcy21fiyjQ4O2+TImC3r/Zcv&#10;nBeLSPmfCPbKRPDpYGNuCoYEYGKSlC7CVEpOZVJCb9ePKu3vOITpLvT4PGlNgwP9+muaC7H5uJiZ&#10;QJXcyf/2//Wv3PT94ssve8AOBTR6ex+5mRjg9whi/Q4hRgpDX18/Z9zBEzZFFaNDjaN3pNcGx4dc&#10;CNDMgXKCCNqYQAMfIv5mCnd8+vnnXWP39KJPwBAhR24wPnJUfvIh8S/evyfAl2BgvjjI+XruAmnw&#10;Ac0Dz8jzwxwJtiKIBh8xFgDvfyxhAYNFIIyMjniRjZwcTJSkJQUFDKn8bP42ONDnwAI7xoRKFDsM&#10;EQWAr5T/WaxO14aVuf9av+NZARXAAUtBZ2enM0nYnQMjPm3NBaZvTLvuO5UQ4juf4fOYoymfiuti&#10;d18MSkoEPj+qNJH2QpoWqWW1DQ3WKPaFT5Ao2bsPHujfOVqbhBhYmvtgSe3BT4d5kKpkZaXF7uoA&#10;lHGL9Os5CeZjT8AK6YYEoi/E5zTn9EBOusmdEpO9YopUtyKgj3/fvXvXI5xhrVgPeB/MF5bPsy/M&#10;LbpLAovA3YcP3KROwN8D7SX8rmQIwISZm8X5BfeRU04UCw5pUfv6G4VmHtx/6AyMhvYE+WDd8Eb7&#10;uid56ihY2uSuFHEuYIooiwQiFWs/o/jwLBTOaaxv8H1EdHWaGC4ACxtkLDSyoOAHbp5pKUGMF7cF&#10;NedRMFACCQDEVLyb3PIGDmdOnbHm+iZfQ3KG6Zy0u7fjIH+ovZQm9ltZFtGc7li2xkh+7f4+QYpi&#10;fTtbujd+Zt6/LKYucD7Ul75zz8TalsBX+0mf62zrsPrqWisXs8/RHtFR8nH4HswKaN+ilAuwJT94&#10;XgqtZEkpTVkSBLjax17lTqCOGwCFjlroKQsY3dz23DzMfkfxIdCwPBIRG5ZCLrBknqiIhjJKnfs5&#10;yaZNrVUgN9+VsNjsjJ5lRfLrUOC7L4YcsEop8421tdZKcGVHm5TVAqPtbB4Wr2il5iFVh391ZUnz&#10;kS6GPOnnjNakWB6yJQMpcWra3wDy//C//K/HgHz8eryvs6dPXZkRswF0DrWxaSBeVlhir7z4sq0u&#10;xO2XfuGrNi3hVy5AqiitsAMdtN57D+zZp5+yEjFDBGdekGCbDQeP7LxsSxeg7O5ue2Qw9ZYBx6De&#10;uywNnYjRVF7vjucQYh4fl/ZOjiGlFwEUCm4QQEQtXRjWsFhSvQR9Z1enp6Rg/oJteACQtOd6gcWl&#10;ixctWhG1js52McxGZ4D43vAL4ruaX5y36fkJm1+KOaMChIjEXmdMAkXAEiYIkOEb9shijSUuoU7F&#10;LAJBMGWdP3fOQZNxvvXGmw4QFaURq9NBDwmMqXdLAQ4qTBGpDCOAuSFwaM7P5yjwQOlCzH+Uz0xu&#10;pjpQoTgUSEAgjL1hv9ZndnZKiseIQJWApx09y54YWyrlCT/mUSATgU6Ybfl+lObE7xF8zBdmZQCD&#10;vwO+gC0t5gBlhI6ncmk+ACSu7Uxfc4Fgd7OvBiNZrPfnen4qjI8KaqwtSgsATgAWaTnkjQJM5KCj&#10;+HjlLM1BtK7GKqsqxL7Eoudm9BxZ1tXRYsWFUgCCUip0X4pttDQ3WktLs7OXPP2eAKoGjTlSUuRV&#10;umiKQAEMOg3RGAD/ant7u126dMl/xp1APjoKBvPNcxHcRRQyzTIAPBSiySkxeq19kRQ3orEJuMOE&#10;rkeSAM9x/yp58F6IRXticGTUZrUf5udTLJ3GDVgCMCET80A/6JPd3XbyRLebXlH0iB1YXFrRNdY9&#10;F3dba41y4Pt4fc1jDciHnY/NSdHZc98v7gbGODI5ZsPjox7jQNMOykASZ4Fyh5kdBZgAK4AeRk9Q&#10;JZYbrA4wzhGNl97kADKN+XO0BjtiwxWlJdbd0Wr7OhuVZSVGXez4Qkz339E+WRbLz/Zrwiw3BWoh&#10;AdaJji4pnjoX2bkehNbe1GIl2htSPYzuV5jasfwQpElDDKxcWDmoDkZjC2IgcvLIi8/0ADXvPgZQ&#10;am+xB/n7loAYhRsFBgV5anLarn18TeA65xXaMDPTCapBZw2FCP86JWxv3Lon5UMyKlrttQWoxIeV&#10;LKC5wvqWl53pnasyDg6NOvD4iTmrzDd0npoB+JCRE8gUPsuLqHOCKnEx5eosICPoOY3Jel/KxzEg&#10;H78e+6u5odkZclCHhyjC/Jw8+9xLrwiYM8VawpapTTw3PWsbq+sWLY96CtJnX3zJzapEKVaLASCk&#10;Z2JTdu36NRsYGrD7d+/YzZs37GHvQw8Uw0Q3LyAOaGNTXIHISgJHDsUQszOy3B/YKCGLKTike+bl&#10;60ALjOm89Dff/Ttr7ezwILELFy5KMKYAGdBobm6SQO80GkzwO1KlYKAAIkKVyGoACZ9VMKwDlbZl&#10;61vrEtA7DiRp6ZnOOgFGAK+yHC1534NRqNpDrV98fZjjyZ+qkaCn4hI+2gMJuQqNu6mhXl8Neo80&#10;dn3lSRkBgKk0BROgUlWKESTFmMUuJCQoBYhplVrHhQIZzMTk92ImC+aTn50wSi4uC6Q3kmsCiQI7&#10;IWUELT1aWemRu5jJEYB8MXZeaPX+OwE132G3znJ1X15EE8MOaS0HQBGUxPsAZt7HNRGOgBjX4jtA&#10;Czi76VOAkJGl30uock3cE7AGFI8DTShBX0S4UveY8oe5ErY5eUHr6jopxpyqv3yg+ZiZmpAQX5Wg&#10;y7dTJ7u0fvSpJYcalsTe2HITJYUwdgVEsMt5MeRoRaUrB0dKAmNmnOwFxs2zoKTw3PyOv/MMbiXR&#10;XFN4gk5h+Pi7TpzwQLF1rcvnv/gFd3Fg4ajW+4jUr6mq9nknIAlwpsQiHc/SdQ0YHd3IamrqvIIW&#10;1httD2f0xEcQRY2roFxrRZEbmpBQy7lAIE3EPGVWi6Qs4ENGGaqrrbcGKRJFAjJSqAC0aE21m2+T&#10;Ym2llRXW0NJoT1667KUqKV1KDWhM6VQ5qyyrcJBFocb/jPK4vrahsSRsQ/NKZPDB7pbl6IDvaH6L&#10;BVJPX7poSYEtZunV1UUb7OuTIjApBSHm1p+yMp3VpUWbmZyQHBATLSjW/Oq8HKQLpNe9Qhdm4/Xl&#10;hKcS0QMdOYIyvSpZ4bncWg984LgpvCjKvOTIBtX0iFFZdQWeFwoTlgoUcipzwa45t5MiClg9KKnp&#10;bLZEoJqOfz3P4y6I6KZ4zvDIuNcWSG7vuzsGiwwm+/raajFiasJHrFMKHtW6DrRWKD+Yz0lni1Zp&#10;T2nvuLWoolwATmW3DFdGiathfXhR7CcrM6CzvGsHeqZDrfV/fwzIx6/H/TrXc/5KXpa0WQkaqmxp&#10;v9v48IhNjU8avz/T3SOh2SMNudNqq2u1CGn2wnPPOxgjNHUa7ebtG14DtjRS4mZoBBAbvb29zSsa&#10;EbyVFEsaj827yRpmvA1gicmR5kRwCKUyN9aSfogx9VGdCKZ15/49B+b+vgExoAvepIIcaA+6kcCF&#10;0RBZSupUpYQonV/w/cAI8SViksUEvr6RsMLSkIBy3X2gsOPDQ9I70q1IwgZmiI8RFkXbOdosEkSE&#10;iY3cWFJQnnrysqDWXGizGWskHOlkQz4t85AvoQuzxjxOxCp2PCpOHZmsD3Zg4Sm/NAFPsK0ssREi&#10;SOnnTO4rjI3G6LQWxGRG5HhHW7s/L75N9HvyWwGaoxc/80KwAUrUIEag8TPPx6Cd/WreASyEDH+n&#10;EQfmaAAIEy9zcBQUxfzxBaOGaeMPzw0GJHv3jKIovAjIo2E8fkPyYKlENiegginHxCKXV6hjzTqE&#10;bUVsY2BswKZjEwKuNKusLHPTaK32SUlh2M2E+wJ8WBDrSlDh/HxMwnvV2XibGDCND4iuhxXBygFA&#10;Au4InisQMHl0tOaJ3Ocs7TlnxnoWQAHmNjMdswcPHjgTJs8V0+a8GOr5Cxe8RjSRt4A9aWdEIJPS&#10;g7mfvZmv30cqpJAODXuwUb32NRaNuNYfJkjvbVhpsYDWg/oEkMwnefXMR2lxoRS4Ep+3Pc0hQVLE&#10;OzDH8YVFm56Y9Gpsk1pzTPvzUsb6hgdtTYrrgeaLPUOUMZHX7Dn96Aw+KhDB5F9WUmYTYutEUVN+&#10;dXp22utmA1zsw+3tpBFal06nI52rjrZW29a1ZiYn3co1MzOhc6q51NwRv3Dm1Ekj3SmoeXzu6We0&#10;TjU2PhqT0q5xaH5osFEAkGkdAD9Srsh+SClzGW6dorEHKZM0agiKtdMlzs3MYqvUz6ceAcozKY98&#10;P5AygeUCEzRyYE3Pgh8cVgo4JtZX9G/Wackta5TVXdP+pHKg3mKz87gm1rUO2c6McYegTATF8AlE&#10;zZeS5hkLOhB0CwN8UYzZ+4nEikfVY4VCEYS9E4zI2N08pE+RWsXZwmSdoef+V3/4xz/VgAzpOX49&#10;5tc//c3fO9yX1ri8uODghukQH+EH71+1i+fOeRDSl770JaMt4+D4hFVJy/wf/sc/sC+KVQR0SGJi&#10;xiOjw7YkBoy5NU1glKkNDNC6H1OHAFPq8vqmlYnRlkpYhXU4vTey3ke1rXUJ7bnpGS844g3/9XtS&#10;HUL5YR3EPJsRcDWLhZKCsCEBfSCBhk+3sbZOAF3neYIU0kDo4jNEgFIkgwhdgJByjwUl+badtmaP&#10;hh/Z+x985MXhvfBlZo5Fq+tsLbkpli82rDEPDgw7E4UZxufm7Wv/8BcdqM6fPiNtOkcMIWUG3tnY&#10;tM7WNg8e2dvcdmaHQPJCD5pDnwuBNcUi1teTLrQoU5qfX2DTApt79x/aUxJ2S6sr9t7V9x0sAUDY&#10;HwFi+Flf/ZmftWeeftKGNab52IKDKNKHABQKkDBGGCGgSS9h7g/LB/gBBNbAgUHPh0+U6+MnSwgs&#10;MZnih8a8DnADYP93XzQ/c13YQyhMn+DUM1Gb+MjfChMlfxSBOCdgGafBgcZD151HAwMCwwwPulmS&#10;MO0d7RUwL9rlixfshAD2xgcfWI+Y//lTPRaTUCUegbaFmA+J0mVMBGHhA5Zm4xGusN2ySLmPcXc7&#10;1fyBOsyMmzHz3ERO82/2CVXCAHUitSdHJ+3evQdSFqs81aZWoPrjN1+35557zhUT5hFz7+zUtFeV&#10;yxYY070omJvvfs0iMfSrH12zJQEYFbRWkwmBccCodEcVtLNnz1oG2CnQYp5gxVTG4rUrZpqMSyGV&#10;QogZn8jiPMCJXGs9JxH7nAUUqogUyyHN3cDYiDV2tllhmZQHrSm9lDGfU/yGAiz4lPEvj4shkm5X&#10;VVHlUdXxhSVbFMBU1tXYvBQd1iOxtixA0jprDQH2L3328x4jcff2bZ/Luficg31+QdDLlV44e8aG&#10;hwZsbXnF/sEXf0b3T7N3P7htm5pzzuDZU6c82jpPCqU0DHeveE0A7QO3XGhfakL14AJXrQevNCkD&#10;nAVyrzP5O9YoAasexfcx557o6jTtJwIq72itbty6qbnfslIBaF5+rp0+0+OujiqtxebGls77nN26&#10;fc/i1FlfSfo1mFuANxjIsmBOpvvJG2trjGhxlEf2LUopZ5TzwYuAVM4PwWScQ4I62Q/MDfswS2Mi&#10;6n9NSps0QjvUV7it66cak44Z8k/gdbqr6wqAnKVNC/OpqoyKSejAw6i0ITkYb779lt3r77U+ge+g&#10;NO+ZlUV76vnnraKu3urb2uz1N9+WVpqn925ZW3OX1dQ02dd+8RsS1Dn2zltXbSVONG2hH9z5qRl7&#10;5uJli8/OuE+WaFj6ob7/0Uc2PhezDR2aKYFgsQ7MenLHFpZWrKSk3Mb1udhCzH2RlOKjbm15TY19&#10;+7vftR/8+E1745337Fvf+VsbFbC//va79urP/bzNLa1atYA8GCqy7772mhj6rIC5zB72Dtv6lp4v&#10;ELQzl560Wb1vVEL4QIcV0+uqgKqyRqxRwpyoNnxJVMeC/WLKJl1mQYD2zkfXbUIgJN5mErM2u7ph&#10;ExLka9v7NiTmQYOOobFxHfA0u3n3nl2TgElKGN4US0MhWBN7uX77DjFLYvBJsYFlryaGAOo80aUn&#10;TbOEfp+VI+EdDtvHN+9arxjawuqaDev6tx48sv7RMbt+975990c/0vd79oO337bvv/G2fazfPRoZ&#10;s3c/vmE/fOd9u3r9lp57yOYXlsWGFtwtEJcQJyKeesJE9GJWh2FWRgWgYmhErJKelZOfJ8DLsy1q&#10;eW/tW0EwLGYRlFKyriUVe5FwoiH8G2+9ZfkCTHr9VkhhwD+PKX56NtXZiwpMwdyQFRUU+TVam9ts&#10;RGPckZAv1hrnCPjStAaAL1HZ+dozxYWlPn+A0MwCueKr1tDY6EJf8lzXXdE+C1h+sNACWfl634zY&#10;+r7PGxXmHg0POKANaJ7mNL8rAmy6JRH5uyqG5dWqkltuWqbyFtdNaL03pAzlhPJsOblqfeMjtry5&#10;blsaJ1G967tbtriRsCWB7JwAb1HKGSVVyXOGYVVGKr1QTogAI+152jsWSZiXSKnZ1PgrpAwQ5QvD&#10;PJBiur2+YQntKdIMyffFz5ypM7Gm/Qe7y9e+yxMg5Og596So7LB3NZe4WMqKNT9SfuY0x1AWzhNR&#10;zIl1jU+ATTQ7LJFGDkSd72q9aMl49sJ5S5Miltzb8rrZxHagPNPEJBqpsHyNvaa02opzi20rIRA/&#10;lKKXRtrivoVDBVJgyhwQAVd8vORf43pB6cPv3v/ovm2sLIu1D7uyPz057n7frc1d7ZukN6GhOxq9&#10;08MFxSklT8+VLQWZdCUU4GBBrg0M9us8JITTZBeUuPuAkqrJjR2vuU+xmenYvK65qecXcErZIfK7&#10;panRYzvOnO6xEzpLpmeuqKy1cHHECnUdVIh1KdRzCwser0JNgOSGvqR4ZWfn2rrGuaHfbej7isZY&#10;VBTRWh343goEC4yq8X/wR390zJCPX4/39Wtf+drhrgQxgoT2ifhhqQ19VGyB6Ej8PlPxBavoaLES&#10;MVw2PVWd0vCrSID23b/n2j3aMMxCp8t/xhSNz7mpscFNsdnBgNXUVTurQCNfkuBLI9JaB6l/UIxg&#10;aExCQcCuA1sQEnNIy7JSHYTZqTmrreVz6V6Eg4AdmNE//2f/zP7gD/5ARyvNFmJzrs0+/dRT9o9+&#10;5Vd9/K3NLfbHf/zHXnqyvqVWwBuz9e01HcBNKxHg5xcXep3fNAGSTrnFlxY9WAjzFayX9I5wYYFH&#10;wk6MDFuuhGJEB5oUi7T0bNvaPRRzLLYRge6kGB4VskhrKS8pNAoQ1FWSr51nzY311t/fZ+XVtfqM&#10;lAmBP6ZKXjBxngezWVtLqzM1ooTx9Y5NjAt09j1gaWJ8ymanY7p+rpvhYa1YA+hMRCoKzJFOWAQX&#10;wcABFtgWhSHwAxdL6CWkPNTqXgRVkXJSVxWVAhCWAF31cqMU0Hf/aW2VszisFfhLqeQlcW7dHSc8&#10;khZWjO+VVoqnzp6y7Nwcrw1eIEApKok4aKVr/WHLA0MjzmJoNhGFpWhMmG8jkRK3NkxNjkmJa7E6&#10;re+ClLRcgQlpNJj/c/SsBLBNT0xLYRoT60qz8ZkJO9t9zl0Xa8vkjEpoJrasoaHJU5kwB1PYhv6/&#10;scU5S9eeiVZXeuepUe2vhJgUFhzcElx7d3vTmWx5RZl9+tOfllKyYXe1n9mf9dq3RMs/7O33lK7a&#10;sjrbEoCu6j1LAugVATJMFZZVLMBtqWuwYs39oUCzSmAJC2Ourl27JgDdsfXFGWuUooclh3x97kuE&#10;Pi4CWBhryP7gZ5gi+fDR6moPdNoi2ltrgJIDA06srUgJoAmD2YwU2JGxYSnFAdvRfVa1b4k9wMQa&#10;KSftqMD20vY9DQ3TPGD/+c9/Thh1YPfu3vZzS2DXIXldUlB++zf+sceM7CfFYPU9IiWWYL2V3W2j&#10;7CwxIJ9+4QU7lMxISMlBXhAlzrySWYA7CksFgZPEVGBlYb9XiPmzZ8sF+FhqCHLEWhbT73BBwJKp&#10;PEarzcTmmp5fCtjGqt0SS8Y10dne6V2tVhNJnZOIZEmDnq/CBvqHbXIGq4bYq8aCKbtZa0f0NGtA&#10;5S2C5AoIztI9qFlApD/vJTCOF2PEF855KgwXGQVJcqU0oBxOiQxgnSvQWhKBv4qP2/bt2Z//8k81&#10;Jh0D8k/g9Vtf/9XDHQkret9S+g5zzckTnS5IEAykgxAVvC1BKj5hIWn3mImDYkX4gOmVuqvDReT0&#10;nRs33bxFEXn8mpj/yNPFZ3vhwgVL7m7ayZ4T9lff+pYHO60I9PAJ0pGpRNddXBKbmhYwxJcEPvN2&#10;+fyT9sEHH0pJ2PM6sssrcSkJmw4QFHwfGxn1ggQccsb0L/7Fv/Cm+whzDlimAPpQz/Av/+W/lKDe&#10;tUh1mSV3Nr12NWU9KVaxJG2eNnaw7lSZzF0/0C0tEvBi7ItSRDCPFReFrVSAQwBUUswgUlZp+QK5&#10;k91nPJr1L//ym1YkcF5amHdrA8UXmpvqHPSIs37n3bfFPGtSTeg1p/gqCaJCoQGk+DfzjaJBus6r&#10;r77q3XtQihAmprXZXFm37hM9/l6ijVFySPsiSOjFF1/0973+5hvOWBCIWDkGhgadbQBEhXrfr/3y&#10;r0jghOxP/uTfWXdnh0a2K6aybT/8wfedTdTU1jrAALLshUqNf6B/yNNPzvWcsfGxSWtta7amlma7&#10;cfum3dPz0I2pQu+bmJn1GtaLq6sOCqIvNqX1dDeE9hpBSvhzCRqiUAPf1wUs9H6uKI9Yblamm9aT&#10;q2tWq+dbXlzxPQr7Algm5sbFbtft8rknBOIdNj4yqb2xa3/33ddsdHRc6xFyf3JC7JW880Mh+5PP&#10;PukR9ph366qbNL9SNHUPBCx+YtwzbkKV0GZeAcVZrTtgUF1XaxXRcjfFx6QMAf75YkcZEvTrAJ+A&#10;2fNtBSZEHjdLSSiCWZZVWG202q5/dM3XulGMPpSfY0V5mZZbUmSPtKdRkvCVM8eYUFGyUMQoGoLy&#10;QjEdiq1U1dT4PeKLywLmQs1Guj/D8qqUDwHoQboAaD0pZXJBStyiGLD2tbDm8FAsk3+kSwESoJZV&#10;RsTs8tzKsColjfKzVVWVdldrSP43SnSJ9vOFM2etprLKgtlSiAJB/f7Abn10Xcpwrs0llgXsh27K&#10;f+7Z521ieNBGpOyeP3vOgiXF1vfxdd/LKFVE7fNsNHxBOZzX/IeloFPys6o86vKBWvDM+ejQsM87&#10;qWu4Aegode7iOT3/mmXlETSYYfcfPLBLFy77uZ+NxXX9ZSkhE1pXYg+osZ7v7/O0JSnGNdqPjrU6&#10;N/tSJLBgoCQSTIaSWxAKejQ5fZ/dHSBigLxizlljlMoNzbO7FrSmBI7uSREB0Pcy9XxSyE6//OKx&#10;yfr49XhfT5y7cIWm6pjuCKSA/RKURTED0knyJWAfPHxo6dIYS6OVXpgD8xtgnOqDSu1aiVt9HpDp&#10;au/wnwF0Clvgl6ELUndPjw0LuDCBfnzzph8gAmaojoSaT8To8OCw1dfU2w0dbPI1CVAp0vcIzEEH&#10;BTZTLu25QZpxdbTCVpdWPKCEnEyikn9WykCR169dsrBYKoDw3ps/duYkVcOe/fRzHs3a1y/Gg59w&#10;JeGBYDqzSDCjKD8HGtNbgwCeXNSADjJChpzPra01sYpDT9ECmPPFUgnEeXjvvu1pPuhkgwyoqCi3&#10;F55/1iorqCZVIEDc9oCh4lCRm/Oi0urra2q9sheKEHMOkJDuAnMgLYn5IygN5YMxxWPz1lHfbJ1N&#10;zTan3+GvXltOeOARPkECv6jWtCi2VC0WTEQy/ktMos31jZ4z3Nbc6paNmuoqq9A6EmwXFwtDgLLW&#10;9K4l5xKhw/oSU4DFgIA5TK/4bolK9wL7xVoTKQPkCVOiMTYfE2tGgROTkuCCsVhaquoZ7S0BGNwf&#10;7tsVM6IzFGkmCEPS0JgHctEphIGUO3XqlMB6Q4A+7QpXpcAjsbXhQT1BAUUx1ZwO0rSHtD775rWL&#10;UVAoOJEtQbsjIMBsWyg2Pjkz5WwtMytHYLbpEb2UWkw1DdmXIM+UwM50MAS0sA4ktA7UXacsI4FC&#10;pEXNa3z4Y/ckida1F5O6hza4B5exBiifmxrz2PCI3b1xS8+36/nSpG3Vap8Fo1E70BiH9Pdpsa6x&#10;cQFKfFHgsiIFKukR6au676rWcU97cnGZErOHRsOEyZmYmDDtBdc1jxs+LnzZRCCTP0/xGtaDhg4U&#10;O8EkjwmXMppExJO1QLCZ8NTPLJH41BCnoYsHAAjUKE365Ve/bNPj05altaPLWGxixg4E/OxPIshh&#10;uhQx2d5I2uzUlF+vVgC+p5/3xBwTHuGc46lhzDlR1z09p62js8sIsOOsodzVSHnBGrOe2PBxEhjH&#10;vmLsH9+84YFwPCdV0aqlJJK+SDYBjVxofsOZpkLanM4FhW2I5Pbymto91K1GbuCcplLfuhR/rkuL&#10;1ZHxEbt3745dv/Gx57zTrIUiNyiwN8XE3//gA/vo44/twaMHNjo+JuVs3ibE2h/ef6h9F/C9eL+3&#10;z0amJ+z7b791HGV9/Hq8r1NdJ69sCuycmRAgI4FLlx0iUMkVnBPjI/KzsLTE5gUqBErNTs+48ONQ&#10;06+XfL4TOnBPP/203b1121N+rl/7WMxKwKdDgu+K/slTEtJDElAAJkKYaGrM1zBLBEiGjtOtm7e8&#10;yMHlC5eMetlj1HkWwwrmZltzQ70HgTQ3NNr66oqb/pYlwF95+TPW0dFq/Toon3r2GTcr/c9/9G/t&#10;zdd/ZK/98Ad24uQJKxfTQWghBP/u+z9wNlGpw03qE4UHWtvbra6mzv1oZQIrgoswP2PCR8Cki2nk&#10;5GfZ5u6GV3OKVpZ7n1XvRCUBsCZWQ8ci2rd1nzhh1QKQUbEB/OOYPs+JeYSleVNDmFrQBFUh5GAG&#10;1O8ekZAmKIYgOopQvPDCCz5/BPEQ4fz5Vz5raZhCNbb+R4/EApb9Cw2fov34EckLzpbQ6tH9G6W0&#10;YPrdkfAr1bPQQYvAFEoqXpPQIShsSIpFR0ebR0tjlodJ0yqzS2tZp5+feOJJi0hp0O0dOG/fvWv0&#10;C8Yv3D80IBaxa+cvXfQgIKqp4YcmwMmD5QDuKrE7AQrNC5hjgIu/o+AgXAEGrAkwRSwt1A8HQHh/&#10;rRQW0odSNcszrUxKBqlXAPSS1q6kuEx7It990K2t7d5L+xXNUaGYGt3LMgKZ3swhJz/VNIWe0zma&#10;/4TADuGOwZLqXBTOIKqZqm0FWgt8jUTAa1d7y0kAG18/z42/fB8Xzs6Wxdck6PV7D/jRGOl0FCkq&#10;tlHt16W5BZvSPvtYTBhQ/qWvfc0KtAc0CHtw844VFpXqDFHcZFIKmO5/KDafjtskS4qAzuHWrgdP&#10;jYxPas8mPHp4TmcGV8u69gDfUXqwQiSkAPAdPygBcPhF1wRydHUKSAEJ5uW7AoSyQaU3kXEpl1oD&#10;nV3aPq7ouh6wlBu0Gp0H/r2T3LaBvkHN85L1PerzvUsNcYq94Mop1DwSiJatMVOLnNQ31pJ5JTKZ&#10;PdR24qSU0VKB+KanJU1q3cicQHFCEUKZIl6BgDyPhNe808ecAjSvfuUX7OJzz4qtn5HisSoFZtjl&#10;TkV5pZ+XfrFyrAnEQBCpzp4md5gATuI8XEnQ/qEKIOeZphEEL1L2lf2HfBofG9U8JaxIChuursT6&#10;qhSaLY8fQDGmNgH7ZkaKPqA/KVAmw4Ta880iHeTU/69/cdxc4vj1mF8Xz567wg7G3IPwI1oUloS9&#10;52Fvrw5P0juw4ENKSmiS8D81Lcah95eWlLgvk65M5BKTNoDvlgYVRCniF6XNIJW7yEOUyuwmI9gx&#10;TIUuSgAOWi3mwzsC48mxCftP/tm/EEv+2Mt0dp88aU8/cdmWdUCWl+L2pS98wU73dHsk7qwO+Re/&#10;+CU7c/q0jQrQMK3TWu36x9f8sN++fcvZHsA4JPAcn5yUxj2ve6Kpp9nlJ592poSgwQScG8jTmJet&#10;TuyYqNfy0oiXHKT0ZIao6MLytEUqaOwQkEBKs672To8U3ZMCQftJqhY9K6WEfGX8aosrVOFKdxMo&#10;rB+Tc4mAsV1sFvMYeZRjuj7VvygBiZKDCY8oYNrNMVfML+khd6/ftIQEc7pAb1oKEcoC6ScAMJYI&#10;SV1bkgDBLwdjIJWFSN1NCWjGANOHqXubPgEJzIPfkUdeFCp03zxmWxg6BTUoTxrWOGIClnExC6KU&#10;m8Swg1pjgJcKUgjZgeEh6+3v07+nHNg2BRhUlSJ1pUDPkp0jxikG6t2ShAZUbaIONgFkBI5R6AT3&#10;AvuMkqMBsVt8lKS7YLrFfxmAsTvjpVylAEz0EaFOkwba6FGsQsvpY9yS0O042WFd3V3uBhkRy2Ff&#10;1zc1CtCzBaICVt0PnySfWdN9yZ8mVmJTIAajx+TOWAFIOinRwhAAJ3I8XZ/LCuZ6wQvaMQLGGbyX&#10;ewvsi6RE4ldFaXzmiac8pmFFiqAGbAca+ztvv+uBe0tSyKgKFxKTI5CNdcH6xL8xrWLdmZyeteQu&#10;lawwTWdqDnQPzSvgy+dhy0kpOm661gDJb6cOeKae81CAlyaRSTAev4MlU4SENxLtT7pSdobuoz0E&#10;Q97b2bfKskqP5E+uCZgoDap93VTf7PMM8wawSAfqECBhxSG325XL1YQrtrDfDN17WEpSTX2jlNkd&#10;AWy9+72b2lp9TefEOCnZOjk544VUOk92e0UxTMrUjr9+44b95V/+hX34/vseLU/eOBYrpnh6SqCu&#10;fxCMB6OFKVNTANlDxgENPTiz+IhpuEKRGRQPLG0oI/j72R/kHxOXQdwCrgtqeQPiWK+QG2mSSFTb&#10;o3JepZTNHsmbJy4/oefZNJqrTM8vuIXkb1577RiQj1+P9/XkxUtXKPRAPh69eimmARBQTUeSxvMp&#10;07Mz7UFfr+VL48SEhvDEHEUUNtot2ikBUeQYUt1qaGRIFAkNOM/auzq9Qw2g/t3vfc+ZMYUjnCE7&#10;KOHJTfdauJhg8efRwIKD9O6bb1pzY5MNSDEI69qffvZT9kAs7e6d22KYKwL/Tbt3545NS3udEouv&#10;qa0ReIwJUIr1fdzHVVJWag1iJwhuwKGgoNCr72DCc/YnqczPG+tJGxud8EAbomXff/ddD76iDCVm&#10;9HWBQVrOvp4zJiCEsec58Nbr0Ha1dbgZ/ys/92VrkAAaHhy0u/fvuAaOqZZKRTSdrwxHbHJ41E3Q&#10;KCX4uzFNL0nbp2oU/nr8voACQgZW2tPTk8qN1DxFAUkJDOrutjQ3ubmYspvRyqjP12pixQUlgTUU&#10;yv/o44+cPVC/lzxQcj8BUyJvSXFpa2mx+w/uuk8VcIS5YiUhd5Y9MCsFpq93wLsKAbRYTGCLMwLz&#10;ufi8gxLpKCgTAFe6lATScAg6QjhT3QrzrxbYg5JgOYA+bI3xAv4E3HhFM+0XLARYIwBt0p4AKZQL&#10;lDvKU1KYhPrNRADj1yay2Ot5SwADDjwDnZCIxK5vbrQSKYO0DWUNGM+2tvTSErnR2ju6NgohwJuu&#10;eactIjsxqbliX1N7mcjxDe1v6o5vaV1oRJJXWGAlFWXe1YoUOc4B6UMU1MFsXZIfttPav+2trd7l&#10;CQWL97DOWwL8eFyKXkXU6gRYKDhtUurwzxKpDkAzZxtaM3pHExC3LOXEf7e960FGKAYAFFYUzp6b&#10;3HV99s6s1oW1wBVEAQsAZkNKAs0mcDsQyEfhFSaDFo/k3WcTnCjgJH5kRPejXj0xEp1tnfbo4SM/&#10;i6Mjo9YjtrqxzbnP8PxygtGoU534xKSPkkh1LfpYY3Jnncj4pcrY4OioFIo0PSdjnNN4UzW+UTwD&#10;enYsVtQrB2DDkjGw5Gd01tn/d27fdisaShPPzRf/BpgpzUlxm1Lta9w+tTr/KBrpaRle7IMKaCgh&#10;WJ3WxOwxty9o3/K3k51dVlVRrudYkxJ7YPRDPnf2jLXqXBHXQROZT7/wotcc2Nb8L+hMluOy0X0i&#10;Om+VuteffvObx4B8/Hq8r57u7iswNQIwJsWE8MHpnDqgAiREfdIFCUDd0gGhDSE1oonWJBKYQKLi&#10;UkzO+V4ogZzaugYdEglqgmxiAgaaQhBFWV1dYz/35S97/WOEFAeFvqr4V70vrIRSQKwE/w+F6h/c&#10;u2chHR6EwNNPP+UsmMNE+gOghsChuhUdeji05Mbio6RAA+yc+4wLrIlorRdjobwgEckwKXJap2fn&#10;3LRKFOrqSsJNp1TpolTl9ua2t6uDZ5Ci0trWZNPxCQsXhnRgM2x9ZU3aeKkX+6BCUq6EzOs/et2r&#10;F2F6RUjSLxeTKIE5n/n0S9Z3+76zKMz7/WKvqW5MKSZIVCd+exgxxSUARgQSfjbGTzRqhQCZwgSY&#10;gWl4j9IEWFGQYXVj3dkjig6MA/8bwppSojQ9mBF4AZatbS2ak3FbWkx1hCJYBbZKmUqqS1URDCOB&#10;hL+XyG4RLTfvU40Khggw0bErR3sjJLA5YspEN0/qeppeF5QU4acWuZtzBbK8UDYgZPj/qFiFqZ9I&#10;Z96Dq8TLVkpwU1gCZYsGIvPaPwjbMleeiE3IkeCt1+/oDR20DgHHshjo5Sef9Drak7OT3vIxT8rK&#10;xPSEPezv9bnFJ9necUIzAFlNCuy3tc+ppy6Gq+sDzDsaX6rD0La/j6pc/F3y35+lqk6sKxSy3FDQ&#10;BTMMDnDAtUKTiKcvXvaSkic7urze8zNPP+NlXDGzRmvqpDwUOzve1jzqIY0iKgA+ZmaUVNK0GBNA&#10;BvDOiIl5DXBCqfX+XO1TrA2Y9HEp0X2IucJvz7zwIdbO+4trTDRZYE35N4Vl9Ckx3xW3qtCIBHM1&#10;sQI8bHW02mqr66TkzNnK0op1igV/8P4Hfq7z8kI2NDxo1Q01Vt/UINY6bO99cNUG9b1Xinqxxk7+&#10;M0pXQUmR9n3IRrUGRdqXRIBn6myWSjlCYaINKCy5UcB36sw5tx5dv3lDCt6CvfzKZ9xUTOEQythe&#10;v3HdFZmx8VE/t8iaA82H55HrnrB20gPrpASjbD64/8BlACZ6bVsb1BkjDqFY84A1LyMz3eVFluaT&#10;PuQU39nT+4kO39aeONXdY1U6b8gAGo1US9nelWxEBhAHwHfO7ZTOEsFt33v99eO0p+PX4339P/7x&#10;PzlcX0+kInm16amss7O75YCMXw2zHgCN2S5TYLGvX5D8T/QvQIqJmk4wBK08+cQTVifQJXUEUzTg&#10;Mi6t13v7Cki+8x++LW1805575lPu04GJLkkonT51KtWjVIIaUMYcjdkJlkawEmYm/Jv0YgakMKmu&#10;arxE9GJ6hPEA/h6lKY23+1SPfXTtmj8Tfj40bsyaDx48kgDcdoEIO8qQECutLJcSUuj+UMzbRIeO&#10;DA64Zkz0+cXz56VBk7O8bwOzD2xxNWbRSKVVlVVb5n6aTQ5NWk5mwDZWBWqhQjt79rzdvn/fAS1f&#10;cxkT8AEQJ9u67M5bV61W7MgjNyUgYQPN7W3WNzTgXXwAZICY54MBYMJG8cCcDiqUS7jiD0bTJ0qX&#10;5yPIhPZzvAg0o/RgWVmFfw4GCpNqFhPr6xuQoA64gG1va5XiIIar56fFXJtAmqpGXItrTk3OuB8e&#10;1lYmQUTLxITmIlusJy8kJU1rvq09ghI3Oz/rCkKLngNTJaZfAnqITAawK8qjboJl/Y6i+OnaFF/U&#10;9WFz2lvBvGxnKJRj5LmJ+mV/5QXy3FJArIA+7MoWe4pAwQExdwCcMosUkMEEWVxaZLUCjHfee9f2&#10;Mg415oQAesbywvnewWtinMCoeVeEGA9zxDUx6QP2RLnz/OwxsgKopUz1tKXFZSsTI87IybRgYb6F&#10;BRjzWhtSwmBTAR2Q8ydPWaaUs5KcfKsrq9R+SOi3aQ6EBJFRHGWL/Ghdn/xdono31glopBHCvEdz&#10;h7S2UhktNrdgfYN9FirSmszN6He6jhRl1pPUMkz6jJVylZhuKVlJy0jODk0kYMDMMzm77Gmeh+Iv&#10;idW49k3Qn9s7jQmM8Z8S4Q3w8Sz0uEY5Zr8RK3Lj2sd+v/auNpvUWCpro3bpwkUPAszzqG+9VWze&#10;51DamwfW6TlQMjhTqeA/KXC4sRZmjfQqlATmPzMj29cZhZjnofUr529+IabxZNvY2IhY85BRdYsC&#10;L+xt2k2y9/liL6BkroqlI7tgy7iaZiamfS7YP8RqENyIUnSQvuduD4qoYJmhChn3IoofpZdoeMYR&#10;Dqca0mBF6e0f0DPp/TkBd+tp0HZHZymu6/z7b//Hn2pMOgbkn8Drn/727x5SphAhzyHxKjcSQoAx&#10;/3aTWHam5YQkFJ05pYQWnXoIrABgqdBVJs3fe7uKpZzqOelCAM2T7jvU1IVFri3G7eo773mucllp&#10;ubTyqGvkRATTR7WlqVnsOOxRs42N9R4oAoujUhN9melJSn1hhA2MB+HfInCBhTJWDnefwJSIWEx4&#10;mFR5LwJ0eYl0BwRVqqIU/vBDPQ9+RtJDMKujaMDcSYkgdSJLOw5/U5XAYvswab3jdyy5u277W3se&#10;BPPUxSdtcWbBSsOlYh4Jsb1cCbiQDQwOWVgARy1nWjuSuzn4sNcOltctosOOgkDUZ1ZejlXWVHtv&#10;22Fp61gcXJBK0ABEsHw0fkzblRRiWEvY7Zu3XDAgSPk9ptr3rn7g0diY7vAf8ncXkBo/YMp7b1y/&#10;pec/8Lmur61xwUhgDilPtFBEGEOxYKtE/JJ+hik9Q2DKnGzrs0TawwpZW8qDur+7utIj8dk7N27e&#10;dJ9mQp9PlU/Md1bMnDOGIiKj9ZoTSCJs6S5UENbv9XnqEwPYoYKg+9S5JwIV8GAfAEYoKsxNhcCN&#10;sor4C7GyAARU3iIHl5iFB/0PbXx22tIDGbasOcvMyfJxxabn9R2TJ8wy3c27ADEvFAFAiT2EyRx/&#10;5MwUTfQpGiElSetJTiwVndgzKFx0CiNgKKy9cPnUWdtPJG2TyPftPWuoqfU5vX37tufY76AAZuXo&#10;OmVu5QEEEf4oN6T9ACw06y+rKPezOLMw55YIrwMgpVID9rEybuYU06zHYghM+Jnz5xXONH4Amfdy&#10;/vju1pa9bSlklPJMgTdACZjzd8zGvIe8ffYTVfMe3rvrygT7BVY9PjVuoUiRzQpUAflXXnpZDDXL&#10;ruLrFeCyLqlI8VzPf8YqQZENQJQ86ozDAysK5mIAEDjnenpReXml7zfOJuudk5vt5uPycp5l1x4+&#10;vC9mPuCxESgQrZ1dbrH57Gc/q/vgAtiyATFWFE6UONYP19HW2qbHuGQcpPs5xnyPxaWsnBx/Utik&#10;5BzseTAj7WVJM6Q6KfOS1HU4PwU6p1geyEumNjYyhWC/bJ3ZpPYzecj/1f/4r/Wpn97XT/XD/6Re&#10;v/fbv3NI2UuEPy98adkSYDA4fG/UlsWXjFmUFIYFaYtowTBgDjP+s6KiVP4mbBcg+eKXPp8SeFoy&#10;WC4NJvZ0IEolQKg0hP837TDdKz+tJ9Y9wpfqTeT/kmoUChZ4tSiEpC7jAU4Uz6A4BQeYw4/PGgFN&#10;FCYBO/s68B988IH7sTABV0QrbUHvATz4LONYmF+0ohIdSmnUdG8JhsLuD5yRUgDQcH8YExHUlMws&#10;F/MnrSoqATwbn7LE/optbK96sEpeTtAqSsotXcpDa2OLKxE8+8VzF+3d96/6XNGicBNfnkBDN7Bs&#10;WK5AaTmxahOaE5pm0JeZ9n9o3ghiWCpj/uzLn3Hz2dwMebyHrvFTPxihgyBFGeKZAKwGKTIUQGCt&#10;iEhGCeJvtBok5cj90mKFpKXANkl3OgLADMiQhB2HC0HE3MJcAHOYS0iCibVMaL2X11alXIz4vbGq&#10;IBCrpFBgxiU4zRsJiDUK73Qd8jyD7g/FxMJaEdUL46RGMswQoYi/mzSVpeV5jxQPS+GiHSECOkvj&#10;4Dvzwb1gKbA6yqQSwETxGeaM0pj+PoEaApMI68m5WcsvCtmaAIjoXp5/ayMlbLGWpOt3mPwBMD7H&#10;5zfEWJnrsJ6b8eKjJq2N34UEKvvpB1ZQEnarAUADiO1qPCEBzKn2LivJC9nMyJgN3H9kJ9o7/Ezc&#10;uks/7qSnMQUFFrXa62goKDNkNvjaaI0BeAq7oFBwXcqAkLvLvVB2AGb2JuPnBQAB6ERxswcwmzNO&#10;T2nSfPFe9grXhzUuLy9ZeVmxrrprXZ0n/UyMjk/4NerrG91ixXVolkL6HObeHSkCABsWL87Hx3dv&#10;2R0B9e///u/biy982t544017cPeerwFnlepdrNXg8LCvlbdP1NiJQwEYS8P5WoONlPuBdZfi4vOg&#10;teWFgkGAaIXOJPn/y/qi2cq2xuGWASkcWJWIk+C52jtaPa+f+YHVM36U4t2kWHh+SPsjR8RhXQxZ&#10;e0r3pqa8ZVCZDeX7wJVEAhynJsd9T7/00kv+HAR8EvUNC6f9K3EmHjejfbWxKyVDitaoFL7nP//F&#10;Y0A+fj3e1+/8499yQMb3ywsfMn1vkdQEscAftsVkwgWUJsyx+dlUezgYC4CLIEOz5fBj8tnToTnT&#10;0+2CA6GQ2uD4rpZsfXHBBdj4yKgE3Yb1nOixl55/yYb6B21kaFSCYDOlMetwIMzImWVsMEEE55//&#10;2Z95XqxOs5060+N1iSn6AFuC3mKOphJYIDdPgmHXhiQcGRvVfTDBIvDKK6PO8iNiIvi2SIehgQWt&#10;Hrk3hSICUjLypc3TXpIyh9Tcji/NWRplb7PMhR9RnTSi2BHgLMWX7WRXt336uef993/4//0jF6o9&#10;3addSCA8YFJLErzLUlryCkIelbwt8NrBGgGT10zjX0M4EdwE+yOgLCcjyy0SaO+8yPVmfphvwBaB&#10;iul+aXHF/f1U+kK5gpXij2N9YDS0KiRHdFEsnC47VMkCnAFjnhnrAOwc8KUrUo7YbSRS7tYFAqzw&#10;Fe8IQCk1yBqnS0nDFOumZD0jQhFhjMJDkBUlFgFi1o3G87xyMH2vEDme64IWIKUkYgl+x5xsL/QS&#10;kDJINTCulSkGBlAg6BGed+/dS5lEBfaAjysU2mdYdFAeieQmkrals9Uy9XwHGdoT+h2sijU43DnQ&#10;932/NvNNIBpdqbgW+31+Lu7zQKAYiiZpZShpzHW2FDM6XYUKQ+7mAHBQjAA7TNZVmqv41KztrSVt&#10;fnrWfY4AB40wYNR52jODuG80n/G5BaPXNSmDLBQBTkTA4/8l2p1xnb90wdN67ty/qznc8fKPjJn1&#10;Z2xYRFC8MEsDruwzBCTPsqXr8TPKFWsFi8Y0u5Ncc3DFLVVdVWvEUTB/RGLzjAAQpltcUG7dmhiz&#10;Rw/u+Z566ZWXrbq+znI17uH+Ad/f81Jk2bM0XkHhAVwZ0/sfXHVlkBaUWCEoXMN9j4KAmO5oNV2r&#10;SINa81gQ1od9inWqXvfRIZDSsWW5kkGMf1+K46bmpaah0cbHR135pNkM8oW6+7SA5Jm9Fvr2vivM&#10;2WlZvuczdR/et7qxYoXFYY9b8N7Hkk/UxUYh5Iwxt8yDBi1lDYtGluZE79d+dTmmMe1IETvUnC9o&#10;7/7L/+a/+6nGpKP1PH49xtcTly5f2YPe6YV5mjy7MgkcGGeODjSmwP20Qwdf29qzLIFhscC5Xmyt&#10;pbHJ0zvqxJKqBXSYtmgasSLQgemuSljxvUgbnVxZSSCBTMAPDX1fgzqoly5csr7ePjd7LYl9EwVN&#10;0E9EWvIbb75pX3r1VXvnvffEELKsWMKeiFEihT+49pGAZ81zFIlYxXeMYCG1Il2C3JmmQKlAgnBD&#10;ADwzM+0KQ6HYPL7a4uISD+JaWpXQ1YGnWAbMEQGWk53prRUBXmoAY24X9xBAldl8bF5jLLLVlQ0P&#10;LsL/nJWZbb/0jW9YkeYgJmF8X8CRL7a0IyaNv5P6wMt6NqKvI14kP+h+7+JIibMget1euHhRQnPB&#10;o9QZM4Ienzo5yvjhMV2T6kN7uXaxL8zPaO4E7Fy/fkMCcssD11paWv3ZCHhBq8d0DFiSakIkPRHU&#10;2A1pIQnIEwBH83fABROjJsd2RXHJNabnLgVUxienbGoaM/O4QOEgBbISYrgFvEOP/o1FxccjZYOg&#10;IoQuKVik05B6BbNFCcPvSTRsroQntZYJqinSfqB6GMpDkeYzmBvUh9P8s+QlE4lPcA17g/aaxeFi&#10;N3tSWARAwRzJ3wHzAwE87gxcLvh5MyRgN7c33bVC5ywi1okwJ2eVYEFAEIVxXwwQ6UrUekACm+I2&#10;MCkYKLm5ksc6IKkiOMIGX1fMq+SmoiBk6rebq2uuTFDwhXQgIrZXN9bs7oP71j8y6OOiLjpBaLlB&#10;ctvTtTZbPs9b20k9s1lbe4v1nOzRGNe9vOeTT162C+fOa304P1IkNIZDfafkY04g28IC0VIxUNYQ&#10;Ackzei9vffFMRNiTa4vveEvXPHfurHV0dkgJKnblG3MuUeT4Ztn7ANPMLHm482K+y9pDG85wOzs7&#10;/ZyOai92tLZZYmnFO1RR7rVAa4qraWpiwvPJKepDfACmeSr6UTugSIoI/ZyxNIzpGgSG4m6ifSUP&#10;npmV8UmGRImvA5kE5BDzDESHY3nJ1J5Zg01rjcjhZyFQeOixDLCPjY/ps2mSLXFPkSI4jYIhyAus&#10;ZbDbVT0PZ29Oij7FX3DHESuBRWJ2Yd5i8UWLaV8ura3bvJTQsclpG5ma9KBI0v/mFuZsWM+NS+FB&#10;38BxUNfx6/G+/rP/539ymJQwQHgDwmjzlCkklxShRoT01MyU7dKcfDfNCjLzXPNGmKAlE4Sxskpe&#10;6aazGMxO7oOWVkkRekxdJ3SYVxOLOnc7OjQjlrZnXnSg+8Qp++zLX7D//c//0pYXE95vGaEFmJI3&#10;TIRxWWWZN57HbM1n8L15UQ0dcO75zHPPuiDvG+h35k43pNq6OmeRgB2aNy+YVrEEEwKHvEgqMhUV&#10;l3qN40Jd80T3Kffh3r97W6wUP3LIuiQw5smp1fthtHNi4/iD/+o/fMsFWLaEy6auh/9akt2bBCzE&#10;FuzN139s02MTNjEiAHO2Wy7B1WwlpUXW2/9ISk/EDiRMxnVNgs6IYHfzmObu3XffdVC+fO6CBzkh&#10;6D94/31XJi5eftI+vnHTWRtmeZgJClR/36ALLCwJBIAhZAeGhnx+AF0AFBbNmlG4n9fdO7c0/52+&#10;RlTqun7tmm2K8cOwYNewSkonso74aPGhwWDKKiucnU1IeGKurtEXL4KUYNWwPSpaeUzC9oH7Ckld&#10;8qpfTa2usC3E57y2N9aPhvpq6+456WuDApcnoMI8DyMh+Il1xPzO2Ajkw/eJyRp2g2kWoFmQcMQE&#10;WlUTtX0xdzodiUZaXHPU1N4qQE56wJtt7brSyL5FCKNEINxJK4Jdk4cOe8bUCYuixjJsE9GTYlMI&#10;byK2s9zKwQtGRRMDOn/lSRFckUAvkgLGdTLE+mG1CPoqKSEEt6H48Gz4fCncQuEZzL6wuyM3EP/m&#10;XOHPJTsBBkxJTFqLjk6kLEmRioiAsMDiy3H/mZrRIFRdXY0rZwA9pUcpXdnZecL/nqFzidJCBTDW&#10;hMI4pFpNi9nzYo9hSSLfPywFiap3awIv/PqUx5ydmffxXfvwQ3eRkO43KCVzln2s58LCQjwJOcBE&#10;rCM/klsbdufOHVdC96XsTek84cOv1nxkiWliaXv55Zf9eb/xa79mq5qrv/n2X9v4mNZLsgOFDfdK&#10;XGe+QPMwrTMaxBctZer82TM2MUnzlgMPbHvh2edc0Rx8NOjWq8Tiqg0PDNnhXroHfc5viCAkpADo&#10;2YulwLAGpaXF2t8HNjfHuPb+3roULiz2dSbnm/OD1UzahjPrRa31QTbBXYM/1Zh0zJB/Aq+nn376&#10;ijME7ULyiBEgB+mHbu4k/xhNlGIh2WliBKubVpgbcv8M5kKEG0J0V1orJq5cmIV+T1oFAUPN9Q3a&#10;9KWWC2M6IMKRakHLOmQ7ziBhyCvLCZsSA8MMTcP3oaERCf4819rDApxzF85LQSj3vFAKHJCb6oEn&#10;YuEEXeCjojvSoA4e16N/KawRNkse4sbahlGWj2In4rp6lmUHcIQWz4YCQK/dMgEb+bkIFszqaPcl&#10;+pmUGw47jH4+Frem5hb7xV/+Ne+HSpUsAm8CYkizM7O6bpZHl1JmDzN8MCdo0bIK2xQzrK+rt6AE&#10;G/1342IF+OoRWAS8UAUKtuJzLQDCb/e5z7zipvIlsWT63V68cEkCm5ziffeLEQlaEAw5+6cKF2BO&#10;MY9lrcf+7qHAcMcqdG/YJv8mqjw3lOre5Gk+Ur4wRcKsAGkC5zyvNosUpMyUQqV7IMiovkRFJZg3&#10;wUQwYyLnW1ta7ILWhwCoAvJPBZgoQEQlk2tMwQpqFpMXS7AZnYlg+gAPPXAxTRZL6GswgrxDz22l&#10;fGea2DFFQgjQIRKc36EwAqBe/lH7lvaXsF6KtJATjT+4tKzUo+6pW42ipUHboZgkvsyYWN+GGCwC&#10;ns+zrsRGYCpmTJTkpD9uUM+dK7CmzjPvxzeJwPax6F4wQcYEEMOQmQ8sPskEHc1Cnpa2LoUJReso&#10;JUyHwaJSXAqKwlKcdq1QyhHBaJjE8aFT8S1XgNnW2uJV3hgDwEIBlT2BEoyY58zX72kMwT2ow4xi&#10;kp526CZdlOCQ7g8grmksenR/jqLisK9PvtZeyOSAw2wD+nQXI6eY8qOY7GGZBJDBrms13ojmk/Qw&#10;rCIowoX5Yet/1C+G3GGN9Y22IIWF3sy4YTjT2boG7BiLEiZnophpNME5yROIlkUrxUgzxNLP+XXp&#10;S02sR3tHu1tqmrq6bEnXfHD/vsed4OaBJWMB2ZfyUt3Y7G6T5OaGuyJapeRSqIO1A1ip9sfaFmic&#10;XR1dFq2Iaq9t6ncZlqc5J5ltaT3hZ55uZOESKrOZW4Nimm9SOg80cTm6TkCKHqp8UnOdwX4HwMXq&#10;sQyRhobVcHYhfpyHfPx6vK/Lly9cQQN036UED4IgubHuQVOYm8j5xQxVUlBo+WkSqkWUlMz2gzg+&#10;OuLasQdJ6NC2t7TrAKynhJ2E1emeU9ba1Ky/J70SDsUfKgUSlBmk1drQwIjdvn7Lo1Hx1VCfGAG5&#10;oQP3yiufcRCpqqly1nvzxg0PCMHMCbjWScOmbRxgQtI+xU0oloF5jp/5Nybok5TNFNhSpGN3dytl&#10;utTPaMNEeQNY9bW1XhyDwBMENsyIVIuhwX4ximw3UyGUmlrb7L//o3/rgnx1QcCZFfCc1Ad3Hzpr&#10;n5mM2Xtvv22z4zNe0zhdUuRcz2kX2JhCN8QWRsRwyKFslvAdHh2VQKGzVNIZ2owUE1gowXGkXa3q&#10;b6R/IZS/9Vffsnv37tu1j69bfUODmwRhKwRBTc/M6HmbHaQIxoHdfk71oAAA//RJREFUNNTVin3W&#10;if1M2ghsWQBFTd+piUmbHB91doY5kJQWzODbUkJgju7HE/iQF0xZQoLmAESKd1CjmxfFT7q7T2i9&#10;itycTOW2ax99ZLdv3fbxktMMWMCqXnr5RTurOYiK3czPxYQJe86Ge2DzFZWuQGByvHzpstVW1fp6&#10;AIKAOIoAbJ80FZr4nzjZY5USsstSaHhmzJERXRcpXF5Z7v7gfe0xLCD4/zBxI9hpDrCl9cjQcwQz&#10;AwLRPB/noT6/q32IGTo7g85PO66sZQugysvKXclC2JPfjX8UoAKkyCfG9IpbICzFoawoYutaqwIp&#10;mY319QLtYk+TonrVqgCgpqY+9bPmDhCHmVGKElAu0fmaEWhj7cCKQI1zzOFYCVzp0N7AIoJvlwDD&#10;2to6XyNqixNEWCslFsWKOuNYR0iPorY14ESjkBpdr1Z7gTOdLcUEZTFD56+qutZZrDDKzfYTY+O+&#10;ZnV6P+vMGdYypJ6fvbOybq997/s2PxWzNM1zNvtZChR1Asi15tUh4KdmPRW9yCMmSp91oiRne9cJ&#10;nZUCe/Gll52JP3zUa//Zf/6fW0NDvf3t3/6tW64+fOcdu3P7pmTRhisVXhue9dQ+pOJXUOdodn7B&#10;r096Vr/2NW4YFE+UDIrg0HwFpY3WjrgamiR/iDvBNJ2rudkSyyU2AxM6e5f7oPzrNi6DqqqqPX0K&#10;v/e65gwXD75lZMW+7kubzEh5hVu1Hg4MHpusj1+P9/U7v/2bh4AnpiMCMzBFEXiCqZCDjmacaop/&#10;YBWfRELDFmBUmJn4qtXBzw5kCdjqXZvlhSZ+FIiEgMEcjFmT4CKaKyRW1/26RFmTmoPGTgs9zKp3&#10;7951c2vPqTNenP/BgwcubOi2REALwSJE9Z48edLf/+GHH9rPf/Ur7n9677333HTOZ/gbBfcRpkur&#10;S5aeleaHi8Agav1SaYiiF5jpMAuSz4uJHOWERu2kenSd7LSGpkY7c/qcZUug8NrZ3BNQiOWH8ywt&#10;Iy1tvHdMnO7Q7t+9b6ODg1YgAMCEef70GTePwbDeeuct29jdtKKyYrc47Ol3XJcCK0MjqY5MzD/g&#10;TUOKYrHl/a0dN/8R7UvA0dLKmoBK2r3Gik8/O5Dp1gKikzER02ADkGRtyOmkKw+BdZjrKRlJmgrK&#10;Fy4HviPQz54/53NNtCrzRiEXPs98syatbR02PDzs+4JiEoA2VgRacmJ65Vq8nxxwxsI18etOfZIy&#10;RNOGVD1wzNAZ/t5KrT+fy80LuBKIDxaTIfPeJZbEQef3uC743byen4j4BfyNuifrCiNGISmOCMiK&#10;izSPu+7GmCXd6ZOIZPyGuxLAsPN17dPKgmJL1+dwzVA4hcAgQIL3E3kfEahTAIXuSaS7sHd4YflA&#10;aQCsy2HhmkfpJ1pjKbJilfmBoFjgtoCnRkCY59YXqopFBBS5BXnuk0/LTDNaJtKSlHlDgaMUI+yW&#10;L84X69DV2enni/1NHjDPwRdpPwQ04TIgcApTMdasjo4OD65j7xNERs14AJu5wxrC31m7m9dv2J2P&#10;P7Z8Af3lS086G+b15DNP+31/+MMf2tUPP/DzmZsb8FSg06d7/JkJwAvnBC19bccS8SWtRZ5nNODW&#10;gGGyd8t1bqp1/lkDztjA0LDmLGXyJXWKfV5aGbEprTOyhmI+fuboJjbQ79aC2wJjXAU725oXgTAA&#10;SNQ4LDksJSZHZ6NYn7n64VUfO+6w3/qt37KrV6/6PenljiWLbm80v8g4TPeIcRQdXDwP+vo9MA95&#10;wJjZxw8lJ1555RX9e81mpIAxh/jL25lXKQnf/e53fS4vX7pk16++b1/4wufso1t33N30x9/85k81&#10;Jh0D8k/g9fVf+qoDMocyIgDmsKQCZbY8QIV/I9Cf+9SzbvYjDccPKZteAosOKwjGXB0a3ougRZjC&#10;mtn0burS53n/jWvXnbVg7uOzmDcRTpKR/l7KRBJdTQ4swhwzLNekgQCpD3ViywgK7udVpvRefK/4&#10;NM+ePetmYAQ+9+TaCDWPqNX7yR/d3EmZPePzi/589GUlNxkB2yLtHl9l72CvtXa0W3F5if2jf/Kb&#10;+t2KhEGRxruja5LXiSad48ziQASDRhgoCAimqz98yz549z1LLC47wyXgB0bKGJtammxVjH5ToIzP&#10;HkChHSHPubWz6fPAGiBMycFk/PgtmySEcQfsSOMvLC6TIB72dpB87tbN6y6ISVXBN4t/EIXl7NnT&#10;9tYbb7hSBfvn2lQE2905TF1H64GFAL8zwn5d12KepFX4e/HHIrQYy+nTp40GI/x+I5F04cT8M/es&#10;s5v4YVp6cV3mkM9ROAJlirVByKH0jI1NuhDmOdlnxAaw9wB+zKo8CylAjx49cuWAted9MHxcFrPx&#10;eRfkmNPx5SNkqYJGVgD/XltLOPiwP9mHpSVFvl+GB4csTffJ1ByVFZU4UBEESDoaz5ohEBCd8uIn&#10;gBw5wxS1wCyKO4GAQ+ZKb/Ux5mfn+HXw8R+Q3hbQmunaR4oMiijjZT4BUq4hHcLnq6SIYibbrnwR&#10;6EbONWlenAkCznhx7oiAL9E+Zg6YcwKKVgUy0mq9CAqmZeaXZyU+gBcpQawHe5tGDQALpnvMybgI&#10;Pnz7PR8zc811qfZGXjKM8Ch1aWt3y91OeaF83xOkt7G+RWKM1YWl1nfvnivgAYF2mljnD157zb73&#10;g++5GyQqdv2LX/uaXb9508urblOrVK+nn/qUxxJ8cO0Dt96MTY46a6VICl29UObZE6FgnivLcwI7&#10;3ETkqWPBgdFWiyE/8ekXvczpX/zFX7hCyxyQJsazsPewyJE7rol2RbhObBdrS5YOJ3uYcZOJ4JH6&#10;OpPsDeomsC7IMUgDc4Eiwb5jLplj9nRU+wr3AClZsfiyTUn5/S/+zb85BuTj1+N9/dyXXz2kTjJC&#10;AmGOgOaQc0CIMkYw8zfSh6p0yDH5sqERpBxUDi1giv+MF4Kaz1JwH9CEZXNgSJsiqIezwvv5HAUJ&#10;EJyAAwcAPzKaLn9H6BONigDnQCDQaXc4ONTv40OA8YXg5iAhDBk7wh/GRMEAWATvBbwwz3Wf7naQ&#10;pysOz1QYSlUMwrRFxCf3+dQLz9uJc6clLLdsa2/LU5KyxEQdaHJCUjS2/PmIbiVgiwIpr//wR3Zb&#10;DISqYpg/ybWmSArl+YgyZ75aO9osKQQfkTAirQVQoactwpPew7A+UkOY7xQA71h9XY1r/SWaUwKr&#10;Njd33Y+O5o6QtsN9f/ZNsWEicWl4gSuB56XnLdcgj/Zzn/ucPbj/yIN8sEbQ45h1AVyYZ6KRAcVp&#10;KVysKWUQ+SzPiXIDo+eepI8BJAgsfs/v+Jk5RiAi0Pk3Qg1Q5tn4zpo6K5GAJvAMhvf666+7UMR/&#10;C7N+8sknfY0nx8adkbsSp7Vln+BKwIdH7jD1mwFHKGqemFthSbFta6wE3VEClJQe3A+8aqXA8VwA&#10;X6H2Z7mYUq/A/tq1a0Y6DuwQH+bD/gGv1b4nOAaI1/V+fNYEsvEzrhPYYJnmizEV5OR54Y+wQGpH&#10;bDqQkSk2t+uuGcbLfie2AN8k7JsUO6weg2JoAYEYew8AxBeNKRpA5nOFmiP2ATnwAARm64aGBv/b&#10;2MS4BzYltEfOnDnjc8u+IjKftWRN+OyLn3nZgYb9ytkBsDDFUwzj/p279uzTz3jDBs5Jf3+/rxVp&#10;R1TnYy/t7uvs6WwTdMX61tfXOjAtaR/33r5njTV1bsUYmxhzhYXKVyhHWBtglc3a92e1F3/wox/a&#10;yrLOmX5P1y8sKFTHInVodV1Krp6VErGA4dPPPOXpU9VaC547Hpv1Z6f5CX3WAcKa+gaLrSSspqnR&#10;9xxdo5gXXGs8P7KAPH3mFnN2UEoTzBqAztOeZ53Zz5TwZH24BnuDvYk1j73I7/kZRZb1cWuhfnal&#10;U/ONgoflqUDnYHx60rqfffYYkI9fj/f11a/8/CEmT4Q4pmU2JhsdgKQMJiYv/jY6Nuy+PPxLpHTw&#10;Pg4978PnyeFHGCMoMLEi6HnBGABK/IGJ1aQ2Pf2F0/5ecHEoKAbPwUSokCeKYD9i0XzH5MhBJsqV&#10;zyEU+b2DpA4f0diAOgCDUKJrDIDMGDGL8x1/GOYqOgdRkAT/I/dOrm/qmocOCjR4yA/nW2f3CWn7&#10;Uauqj4pFbdn+YUphWJiNex7v97//fRcoVDai9+3Z02e8zSTgC6Ndl+DEIkDQG+8DmLMFwFmhXJuM&#10;Tbmgpw0c87WzRylPaiLvOcgShENwHHPTc7JbrCHXfY4w27zcAgnRVOs5vsjTRMEICdARSpTVfPDg&#10;nlELnPSYLLE+fPc8J7mY5APn5qbmzlmP5gnqhjBk3oiERSiT08u8sibMN6DCmmDJ4MX1eDEnrDPX&#10;4728AFJ+z34A+BDq3/jGN3wdCBrLl2LGfWHBWFv4HOCO8oZ5kjlhbMyHN9XQ9XkPe4jAQ3zt3N+r&#10;sBk+Y3yg5I3uexoZ1yE3nDEQLcy18Y1SyjJb42NuEcYrAkvSefg8AAzgT8/H3F9MYwfWiGQ3gtzI&#10;VyfiljllfABwTUXUctIzHajS98SrtT7MNWcFsz3Pj2lcW93Hvr29aXO6L/vYUwj1YtzMV4nWjb0/&#10;DSjpvMCQGSNzTj12/N1YB/qGhl0pofY8jJk9y+e534kTJ/y93Oudd97xugLUYkeRqIlWOeh8+Wdf&#10;teGBQQdkotNxIRBkiVuE6liAP3nNKEYbyTUHR8bj+0Brc//2HT/fpEwxjszsDPcTowBQmY7Pf1oK&#10;wRtvvO3pSNu7hw5snjYnhaJETJ45Gp8asy984Qt289YtX0sYMmc0KtnC/sM3XVpU6FYCFErYLmx+&#10;cmFRSlNK6R8eHfnk/Oy5Ms48cCZIqztKR8M1Rl45LhP2MPsKawUkgM+yx1kvno995kq6rsNZ4L18&#10;53k5A6R2EZhK9HpJedQCOpdf//3fTy3kT+nrp/rhf1Kvb3z9a4eYtDg4mIdgRghYwA2gRqCygSmv&#10;iCmO4CS0VjYzh5wNSyQtJmP8kIAkjJtNjFBCsOIjm9WhzQsWW7Y0X6I6ETa8OBgALpufQwHwIKh4&#10;AWaMKysz4FGiMFLSNxC2vOfo4HCYeSF8HcD1+4cPH7rA4pDBQogAlpxz8/VRuUXKXKYUgywXakQP&#10;w0RIl1pdW/GcVk70yZ5uN6ffvn5TDKHBmTeCBAHNPWEgsAyiQglQY14QBKkCBFJuJGCC4aBtHOxY&#10;BmZ1sVd8jMwxZjci2vGnMk6fAwEEfYLJ8eb5qiVQqfxFnjBR1cw9kbbUgUaQT41N2PTMpDM2hNX+&#10;7rbPOUIUdg2TgmlvJ1Fwcn2uaJbAMxyZhunZjKBmvqlCxT1YI9gB8+wvCfCUcpXlggzGwd7g8zwz&#10;c89asIf4O3NDjAEC7x9+7RetrKLSy4S68gNL/uGP3CQIkCBUcXvw/NyXfeX+d/3Mi+vR7MHvl5nm&#10;44cpE7kbKsj3JhuYI3lfoX5mXy3FF/17thQTlKU87TPmnDnF/ky6G4xzcSlVC530pG0J3T0paJiy&#10;qfBF1DZBT+Suk/vLs2YKZcsF8mlSHhdmYpbB+/WMuC9YO56PwCWsIJjHmRdMw/jCKYZCCs3RnDG3&#10;sFTOCuuBojJKO0L9nbEyn1QkYyzjUjaef+lF95G+//77dv36dQcQgJBykmWf+O/xe6JcDms9cdFg&#10;8r1375790i/+Q3v7jTd9bFSuovId6WtYZMiDRnGqqUoBMDEC42NjzqLZw0RG3xfAo2RQWIY5RHkl&#10;5Q+/Pe0IKfQBMJ8/d8njI1YSSfvOd77j5UKphpWJwpWR5kpkR1envS3FAXlB21SfLz0/RTo4L5wf&#10;lNoMITj7LVxUYln6eVnrzOexkPB7XAIoIFwHefHCc8+7/Png6lWvj0+NfRQa3sccA8jM+zPPPGNv&#10;vfWWf4b7khbHd1cE9Wzsc/Ya+4+vHN1LKqnumWH9w2MC5Yj9yXe+cwzIx6/H+/qVX/76IWk+bGi0&#10;1yOtHGaMmevGjRu+UTHf0Ds0KgGI8EFQs3kR6KQ+oZ0C2GxmGBpCGWGBD5G/kf6xL45CWTpyILkP&#10;wuMIiHVJP2AELaVAOtP/jkIAgyXQBPMmmj1BM/xMBScKKNBggB7M1LRN00MsLgjwJCAAL37Gbw0z&#10;IccVlgXD4D60YAToeA40ejr3HOr9lLakcAP+NCKCvZcvQCH1nC447jeXkEL4U1cZEENZQJChDABm&#10;7h+U4ACQ0NbxUe6m7VtlbYqtEHDE3K2LiWByrRMgEsiytr6aEuoCUOZoPjbjFgDYLUE99Q1NrgAg&#10;LEvE6kiRwhQKeFFxiyjdtyR0uzraXCHAF8ccN9Y1SrilSkjyvAhZvjO/CCtMmPyNNSRdh2fh/kdK&#10;DwBJERS+szb8HkDmPUfgfbTmsBxMfcwZ64+yg+AO6HkBlnNS3rgfew6BjWWAiH6ue+R64HlYf+7N&#10;NXGBUGqROd871PqJsWJloAlAqZgx60rgEOOaEsi4SV/XQDE50PthiUSWM1au6b2ZtYfwY3pfYs0l&#10;zUBIV6L5P0wZhkxQGmlgXHcfK43OArnhZcUCCH1PriScMUs7sP6HjzyAiPODYoQyyBfgjzBva2yW&#10;0jPgFqZC/Z055hkBbMYEG8WSAJNm7+ArJqKeAja0vayqrUuZ7TUH1Mh+68dv2BNPPGEXL160+uZm&#10;W9G8s4bf+ta3/L7MOwVmWOPs7EwHp6npCQc/1v7enbtSAss9oAorCZae+rpaV3gx+zMu2CXn8szF&#10;89bzxGUb7uv1gMlMaYPsG9Z6anbK/dgEw33jV39F61Fuf/eD1/S3Rfulr/+yvfbaj3xvbi2vWELg&#10;i8JC3QCesbevz3YlV46en98RQ8FZRxHxGutivABwucbf0dWV8uvqzCFXGluaPVBufGrSm9ZwnXt3&#10;79og1cS0jliOCKAjxuD0ubPeNITxsw/Yb8gx9ilnmH3GeeV8Mx+sD+PhrKzq9ygT7e2tdudBrxVI&#10;Lvxv3/veTzUmHac9/QRep7pPXUmXhqw9qUNzIEFSLM2c1I4iD1wiBaatrd0o9QdPIv8U4UlKDgI/&#10;KlZHysb/yd5/AFhyVFfj+Hk5vzc5h53d2byrHFEgiPABNiZ8BBuMMTZRRJMkJEBkCaMAIoPJYAw2&#10;8DMGAwYkEKCcN6fJOb55Of/PqZ63jFbCf+uzUNo6uz39uru6urq66p57K9zSIuwNJGIthC6yUoQq&#10;reoXG6DwPeGEE1kJDxwV8rK0ZVnLCYamkGh0sY4lbDRiWa4Cjxw+RPJ3rG31wWmAlWm6liZdzBsN&#10;uExLU9Nwnvzk841P7MOHD7ICLuOM0081g2Lm52bM1KBNGzeQxIbM/EdVcD1D82HVDJ9kZdWUIAme&#10;0bFhM9dUrjO1AtG9rNyaMiVrWEJC/ez79u411leYGrtGhKtyy0OYPJ3lKMAkzLU+8xStQfV5Sqgv&#10;Mw45WJFXpnmme4Wkr/myZiUZn5QLkgqfoW+gvNeozjIJLrmUNJ6smHEYplU5TEtj/cA6s+Slmu34&#10;iYwysYeCUsvQ3X3PvWji99BoWVlOnSR2rTUr4a6pKJoSo/5TOZyQ1adNQkyb1q5Wa4CjBFXMXsJZ&#10;TZL6ZpqzKsEmr1gVfhcJRc3L1BxqTTW58667SH41M79Uv5UPmuJ1rwRglIoU816C88bf32is8QES&#10;g5qE1USq6VVSTLSFaJno2VqbW02itFEo3OeZFo0MrhkS1lQefcvZ+VlDHCKuxsY45L1KAwqVj3LD&#10;mCBRqD//qU+5wJC2+j31DhmSiZ5F/RABPk/PlFMchdG0KQ2GMs3WzAe9kwbg6ZqZ0keil6cxbbK+&#10;1BcsgltHS1eKhubUzjLPTJ8s8zVBohfRyfPa+Nio6cookXRURxSHSEEkoUFHIiWV7wMHnablKtOn&#10;MPLmNkHl7F++9y9mWUJN73vu856LJz77WUiEgti/d4+pSxEqPhU+c/eue0357mH9HGQ+S1HQqHy1&#10;zJywcwetxXYqRqeY76sBiBrVL8tcrRqywAc3DLB8B43HOi1TeNfdd5lBn+peOXL4MBUeLfYSxOln&#10;nGbiNspcawt++V+/xP4DB43b2+e/4P8iym+gqV1m2VQ+o4/P+unPfmYW0lDLjdZg13KhyluKBEfZ&#10;c0mFpWxgvZAdpnIkhzPqN96yeTN6mUeybKUQyiucllY0sovxq9yIYLVGuOqT8lIDAZ/4xCeadc/V&#10;CqX8FuG++K//2owLUCuEeW+SrwwR9dGr1UIKjQbAqXXgVJ7TSPuNVABa2jqMB8Of33CDnYds8dDi&#10;lJNPuUxCRhVBpCrLRtq9tEU5qZBQkVDSHFI5/Bg5fATRYAQbaNH1dPaY85Wilkv0YWxk1JCxfPR2&#10;0NLSfEdVVg2EklUgMmpsajRTR1pp1bSSVPr7epQGPOHss4xgXV5eNM3SL37RCymk7mU6ElQQGkmw&#10;p+EZz3gaK5ucwodMJdScUFk+qshah1gChIxthLIWNjfr7TJOzcf9xS/+i0TWT+HpNZVU7hFlXWqa&#10;iiwaVTR5JnoCiTCXT6Of5274za9J8n0YpgDSXEx5jpLrRpGxKr6EsOKS0NVvaf5yNSiyUn+szstq&#10;k1WpgVHhUARzFFzq45IzDwkRNYNqjq4UIc1H1qC5iBYroAIzNjRivDOpj1HrPc/zezRR6OnbaNCR&#10;FJ6I+lIpgKR0iNQkyuRWU0JGLQkz/D79tI5FfHLWoSZYWfWyZmUNKC4RgQSVmldlUaj5TuVAiob2&#10;ah35P896JvNxvZlnqulmCiflStdlcUmAyVpTWDXvq7lVLQESmsoj+S5WF7QWSzDvQsVAzaki77bW&#10;NkOIUiJ2MO6zaPFpEM52EsdZZ59tlueUQqIRyRKQGjwkkjPzh0lCGrA3QkVKCprIQmnq7ekyFrhW&#10;FpOVJ3LTu8sSMpYvy7u+mRbOlwIqMlaapBBqPrPySyQiZUe/9Xx1SaiMipBVrtTELkWFmhgVh0Uc&#10;0KAtNVHzfdXcqbnMyl/N6VYZXaLFKOtPcajbZJqkrXqnb6U6plkBSnu9WV1T0FT/pJRovvoErf5J&#10;bip7avKX45D/73vfw29vuMF8qx/+4Af48Y9/bJ6r0cOyckU8Ik5WRWONn0pFVXOO9e4a26BvF+F1&#10;QU3bplWKVqzI6JYbbzLp0GCsk045ySyveZBK8p5772HdymNyYsy4dZWfgu3btmPLJjmIiZr+YY2y&#10;N3OtaTV/59vfwc7tW81a0d38rj/7+c9NOVLceleNgFZzshyvKD9UBzTXWOVa3S6ai641oLfv2GHe&#10;W+W1m/Ve6ZUicOTQYdOyo3yR7JLvBJULtWxpKVbVJU0XU9z1sSXKn+mJCaOE6x6RsZQpfU+dk0xQ&#10;OVZ507npyUls3bKZz1gxCptGjf/qxhstIVs8tNi2ddtlqlwSrvqnim2amFnw1VSmgirhHQlHkVpY&#10;Mp6E5GpvigW0vbndNK8Vclpij5ZsoWIEYEd7J7Quq1b3GRkawtDhYQqPBRIoLZBamRXPb/pI5b+Y&#10;ssqQ3YH9e41vYrnJkzX77Gf9H2Ndp1aWeb5gVn9RZZd2v0JLWceNamJkBdFKNnJcIaceOQq6O2hB&#10;7KS1J4GpJuQYNf4mPisSDpipFXIXKQ9RchyigRoSlmo+1sovc3OaCxw3jkHctQq6O9tQzDsD3kIh&#10;rS7hMeSpBeHVt6jmTDkP0KA1NcXrvBbolw9pLbEoP7o6r/SpyXQ9rfjB9YPGs5U8K3WSoOQspZHH&#10;6eUVKjthhLXQhTxjJRwPUFNjk8bfthZ/l3cvWdj6ThJ4pkmcz9Jcz5lp5gnvkVewVFJ95l5aKDHs&#10;3XfACGUJngEqUuoXrPGdRYK6fsHTnmqagCWkNKdT5KAyIKEkwa1m5yzzhvLRzHlVk56ahCW4RCJq&#10;BhTk3lTKh6wNWV4Skvota0YEmC3kTEuC5nzKMUN9kxcqLd4gN5w33nSjIVU1uZ577jkkqBj20HpU&#10;HPKkJaLQAJ39B/YbcpUVq7V2VUY1tsF0UbCcyJ+0PJy5+H1VvuQRS8s/ShkQAcgql2BWU6usrwW+&#10;r0eD11helNdySKF3lW9u0yyvUb8U8kZ5JWnJW52m1Egp0nl1M4iIpXiKBKdnZ0z+PeWCCwyByKLU&#10;IDa1zNTrmNyennvuuSaPlJey2JVnGpgmotKx8lGk7mL6c8wTtRboqX/+Z3+22hJ0uulrNQ5aRseM&#10;ld5GBUNjDFR/603nwZAznuEekqnSL5LZUW/+ZVr03WTV63k1KpHKbw1U1P0nkZj0Li3tDqnt3LHd&#10;PFMDqM489TTmdauphy5qXBqzoCb9/Xv24SAt5Ttuvd3s/+9zn0cLfAg33fh7nE3FTVa+pj6pfMna&#10;FDkv0iAIMJ/lWU6e2jQtTaRcrbowQItd1qvyTaPwlX515ciTnZrilV+SX7vu3WUsYH0zjfUQcZpm&#10;dX4TlWPls+qMvom+g+KRElL/rTzSdbn7lDKpZ5npZQwj5yqykk89/Qycc965+PinP20J2eKhxbnn&#10;nHOZKq6sGDVdqxBK2KpQqxCqoqgSqB9mAy2kDQOD2LxxMzYNbjaeo+TKsaO1ncJggsKknYLPC0l7&#10;uU1Uc5Mm6MrzkUbu5otamN1rmr7kwELCQ8+WpNdAEQkjOZI/fOigaV7WiOWe7i786pe/QBc1XDVJ&#10;aQ1TCVy5F1RTs8hYK7bI65SsZJHsSSecYMj9yU96Es445RQ+qwF79jgDzjSvUhaTBJSEcjuJTAum&#10;S5AWmQYJXE2vklcvNXnqeIBWMg1vWlZusy6wplKoL0/N1xJ2sobqTWWqzOp70m8JVAkcCRUR9Wkn&#10;nULrV0qCM7pccWslJXkVUlOs1nqWhyo1/edJCurbl3ATActbVwMFOKWG6bNXc5y6DQQRgtIyfMiZ&#10;32lIg3kiwr7uuuudQUa0PtV3q5YFkU6R+aNmPVmxIrZf/vKX+OlPf2oEkKxlfXcJIhGdhLDGDbi5&#10;V1wS3rJMZFFI8NVHvYuc9b66JhJRk6QsaZUlkagseOaMsS6VZllCUuj0HdTXu5Jcwd0UhCIoTc/Z&#10;s3u3mUOsNOhd1U+vtKh7Q03kmkIlwS0SVqtDR3urGQch71aKW0t+lmlhqdVAglhzV33MF5Vrka8E&#10;sb6fcX/qDxgrVAJZZVjN8aoPik+D/US4Imm1Xqg1SCOh1Zev8OCzF6iIiqD1fhodruZi9d+rzIkQ&#10;RFgq6z6/4ydd9UF5I6JT3iktynMpO+pHV2uBaZ7t7zN9qZoipC6QRX57lTctVKJ8FclomU7lmb63&#10;vqW6VkyrDOutWi5UJvrX9ZvvIUteypm+nfLuAioMIjpZy6qtStPkxJTpUpESdSbJR029EZVN5p3q&#10;n1xb3nbLTaYcrlDBuuv2OzDNOjE/PWu+kd/rJ6HdiX2795m9HNSo/PuphKt8tLKeq26onijPNXVJ&#10;ZKhypHqk8qvWilgkTkUtYLpghodGmLZm04KhcLp3A5VbeXy74447jEMQka/yQ/mp8iaf9moSN60z&#10;NBj27tlrvpeMDCmPKu+6V/JN07KUd8pTfQtBrRXq09f3mGD+aFGSpiaWPSoAGoz5qX/6J0vIFg8t&#10;Tj3ltMsqJQ3w0aCkGgtkxlgMqggJWm2y9HRe3oq0apGsMfUrazDMXfKoxYq/VQuHMy4GM4JtRSOO&#10;udf8TZGyRk5L8IeiIWzZstmMopRQuoOVQoJZo7tPO+VUWrXbHScQfJZI65abbzICQM27au6WFqy5&#10;nXKRp0pnrF9WLlm8CxQ2EsqUh6bPUMJSK9FI+KvPV/2R6vukzDSWoyrb9PQMBkj6EhZqHlTlNX6Q&#10;Kdi0GlALhdyB/Y4rysWlpPEWdZgCUwJFg5T0dmrSNMscUtgqL2R1Kh6NRlXzopqBNYCnl0T25HPO&#10;o8CqMh1y8q9FG0ABO2/IxkzD8lFpocDRQJZDtCrUhC3lRQNzlPBSTeReNSO6lW+uSs1YKgFPgORT&#10;Mn29IhutFqWmSOWBmg+pD+BZz3yWaSbV/WoqVX6KpNR3p99KqyEKnhO0V1O58ldNwbIk9Y1ZALCe&#10;lrSOZdlogQkJbJUHNctPkWBltWrUchffWfNQlUcig+bWZmzevAnnnXOO6YLokH9xkpy6GNoobNVk&#10;qdYPH4WpysJ//udPMDY2ynRFmZYGCkUqQgyvlgUtnp+IRym451nCXGbqTqdGKjPdNSovbn6dMMug&#10;5rOKkEWSUrxUBjIs48oUP5+rjyjf2SIBKYnG6uUma1vPULO4ul40NzhKIlOeFrPOzAKtBCWlSU2n&#10;+h5SWkSEZo1inpNveEZtlCeNmVCTu5aeVBo0bUnWqJSfOK1RfQeRjYhGiqdIQ+SlZnONYRCZl6tS&#10;jheYrrCZDiR/07JiNeBNYWSFz8/PUdnzm+4cDULbuGmjGfQmxUmOQkRKchJzHhWen//s52asRpiE&#10;3szndXV1M1uc8qEypJaeZSriB6gU7dqzy5CfyqaWOpQXuhN37OQ7UTGmZat8Ul1TC40UPZXFgD9o&#10;FOSXv/SvcebZZ0NLmToD8CqM84BRxFQ3VFf0ruFIjOS3yLpEBYjHWulLIkS+6VdSSdx8682mhUd5&#10;28zyotYS/TZdZeZ7Bky57R9YZ1o/djK9mgOuLo2xUSoc/AZqSRDpimSl3CmcDAHljWSKFE5Zy/XB&#10;hTJQ9JzhI0dYt2SVdxpC1jS7a7/0JUvIFg8tTjrxpMtkBahAq6nMNG9R8KipSkJGx7oWoTCZX5B2&#10;HsW6DYMUNG6c/8QnY3hkDEskCC3Tp+ZZzdmcmaWlSu2bfEHBnECccWn5xLmFWTM/UhVkYnIKO3ae&#10;wEpfokx0GUf3c6wEzS3tpslQC0esmNGuJZ5jxaNgGhkfJxkMGreX0vT9/rARHnOzi8ZietlL/wbr&#10;WBmrVbdxiOCWfUnB+eOf/IzvUUTN42L6NO8xAJeXm8fPtDUZy0lemg7TwlSTqocCIaa+bxK/mgi7&#10;u3rR1tGFIhnp/AueYiqotGhZfBIMT3/GMyjwS3ja055m8k4avDR1VWgRogaJaNT05NgUpmR9ULiY&#10;AVUUkhpBHmTeam6n4pMSI6tuZnbaCLjeHlonvN7Y0oRCmaRC4aTvJWta02e0D1HwCfpWGmCn5vNf&#10;/epXZgrLi170IrPajxSSNuaJmvTVZK13qFsDIssnP/nJRgjLwpdVpX5ikZIIQ/1oWvhCfpJlhUho&#10;CSoXUmxkwapvTs2vsrA0mEznFf9NN91kBJwsE/W/yQe3CExEI5eZZqoTy42UtBSVHs2D1VxhDTTS&#10;4EFZo+q/U55q/Wz1j6r5WIJSbjHVHyolRvO1tfyfLGMWAGPBioxFysxU0yqSZ7mTf2IRpKxMCWMN&#10;yNJiJvqt8m76e8misjJVdmQ1Kh7TLKz7SVAaJ6F+/1goYr670izFRRa17qm3OIm0ZfWaebFUMtTE&#10;KpKWxScSkHWsTXmlsiBCVp7Kh7XIQuQszFFxHKViorRJeZWyKqVPjjCUTll4+o5SwpTP6lvWd5Rl&#10;rrnfOpalvnvXXmxS69amzfjOv/wz3zdkZlF4qTBLURg47TT0t7aZ61u2bcVhktCBw4fMaGoRo+qW&#10;Ri/v3bvbKH5DQ4eNMtRPxUBWsHxOp9JUxln+tCCMXFKqBUqK709/+mNcf/312L17l/mGIkuVKZVF&#10;KdnbqBg0N1GJYPpFhmphkZ9pvZfqoQYnqgVFLQxqGVGZHR4aMor+3XfeBXnXUzN73XWncexCZVBd&#10;B/sPHaTSPGccHalVQAMx9V1UB1QOpAzoe2ivsqxWCoXRM6RYqC9ZzkbkR18anOSaptx96VvfsoRs&#10;8dDiSU980mUS4hIgai4SicgSlWBVxVchVaXw+ShgZH3w3AStoFvvuAPtFJorLPhdciCyYwetpT50&#10;8neGQkKNsPMUBAVpuhQyuWIeL6am/IxnPpukuokC5QRWcgqvYBSpDCscSa9QqlL77MPM3IKZd/iE&#10;c89HU3M7SXcey6kMhcQOPvcuCrcAuijIjgyNoYOkc/6TnkqBNY6h4XHecx4FXx8reyNuv+MeY9mO&#10;DE8YBSHCChulBu8Paj5jBk1tHRgmSY6OkyRp9Swtp1jKfCSSPK2WRm4NePVrXkcrbRL/8ZP/REtn&#10;N/bQcj2Hlu4Tn/RkdFBISAk5MjQMrUOs9YpFtKfS2pdT+/X9A+qjJ7FqNG7A9NHJktaoXq0qkyF5&#10;pPMZo20rHpfIKkqLiOQkBymy3KlVmMFPsuYos2mRBJFLZY11LL/iImc1c6vlorurBzf+9nckBg9O&#10;PvFkfrsKLaCd+NIXv4zTzzidgtJrRsvu2rPbWLVaa1nCSyPBTz/jDEMAGmwjwpOgIzsYIacuDGdg&#10;UdJZ/pCCrN6toXASYvK0JaGmYzUDqo9OQlXzPeV+U0JUg2L6eV5EJeEt0tRgNBGWyF/PM85AmA41&#10;FWrwmUbKi6C0/rZaS1JULObnZhmeFj7vVxqSy4u0gEZNi4Kb1pZcP2qlpmW1djA9Wd6vvNaqX7LG&#10;RJzqYzVN/gzb39dvfEhrcKH6VUV0UqCkJCic0tRIYS6vXH4+U4Jd/ZZ15UjQaH0RoOqKZh+YPlmm&#10;0dQpWv4axWyUXlqxIlB9Uw0yU9On3lf3yfpXvZMC0UFCE+HcduutRmmQUmRWfGIeaMyH6qUUEP2W&#10;4qYFHszoef5Wc7v6X2V9Gk9dVPDkSrOtpQ333rsbv/71b4zylmGZV1nTgiVygbmeFnLX5q2I8d3i&#10;/M4JllOVSTUfK91SqFJUaDSeQN9Qio2eq1W/pLhuJpFHqHDM8Ftq5LTKuJSd20lumiGhFgF1Wam8&#10;3HjzTSa9Gqj15Kc8Fe3tnejp6UOM+aRFPZTmhoZmoxhLQe3p7eY7dJiull9ddx3JccF0M4k8ReYa&#10;iCjFT2lT68PoxDj2kYg1hW+GZKyV0DSuQAMGZQ2rDKsVQoqPBiNK4dPcbpVrdbkojYLKs8ruBiqZ&#10;GifT2qoVxagQUkn52ne/awnZ4qHFUy946mUSLNLOZSEIImUVUE3pkAapTVqhi4LBxXPJTA7L1IT3&#10;Hx6i1VhBMp3DkbERzC0um6UFlyhs87TmRG6RRByJZhZ+VjQJfk3ngNuHqZk5nHX2ORT0FIoUkHv2&#10;HKAAaTZW+Flnn0cybMJNN99GQTBDoVUgocZx6+13koB7EQyRxCkc5StX+0g4jhNJguWKi0LPhd/8&#10;5vf4NStXntebaF2fcMLJFDBNSFHT9pKMay4v5kjUzW2d2HvwCCttEh5amRs2bzNTGgrFCrRk3/Do&#10;GJ75rD+nwtGHZz77OfjO9/8NA4MbTF+TmmblfEHNkxKWstS3btliRvOOjtBSo6CUFSiokqsf+CCv&#10;yeGE/BxLGEkgN1IwdPZ2mVHFclkZpyIhoaO+TpF7knmpudHO6HWNePWaZlMNcJIlKAtSZC+/16V8&#10;kcrOetPEJ4tP3/F73/serfVJfO1rX6XWfyfP+YxXJ5GFrC0RhhnhSmGmlb7k3EWj7WWpaHEDNQHq&#10;uvr8ZCGL0GTpaTS1yFp9keqD1LQqOVqQhajWFVl8si6UH3qG4pf7QeP4n+Vg/969pr94+MiQeY76&#10;klX+5vi9RXYpkr88bMlbk4ffVMQjy1NWk6wz/VYTs5rZtcSnyqqasOXCVU4lRKZqDZBFbgbx0XLS&#10;9xeBKk51LdTnjstXtdKqpk95yxoaGoGmJWn6lKacyT+MlFMtI6jVndQyIdtZ96t/Wd00Etx6TxGi&#10;+miV9/VNeaLpYVI4NChIJCiLzSyRybxVU7vul0Wm+0XuaoUw612z3EpBVh+pVjFTPvaIMOMx05Kh&#10;sqf+ZuW3WfWL5CjCUdmSVS4LdBetUj3/yMEhM/pZ9xw+fMSQkmYNaIChlIQbbvgtNq1fBx+JNsc0&#10;qiyOT05ghNZ5L5918NABY/1qqUh122yjVSqlRsqTFM0K3884WGFeDo0Nm3rby/jUeibC1jcWMct6&#10;371nj6k/B44cpnyJGOVNrWt6V+WtxiNocKLyT57qVD/27NuDuYU548FO8mqG+SElRkqlttHxMdMn&#10;rVY4TTXUNMSG5kYzql5lqYnkfv2vrjP1VxZyfWCXppp997vfNXVWffHKS5ULXVP514AwjWDXCnJ9&#10;ffKd3mII+Xi3kNV6ZPEQ40Mf+GhNzU0a1CBrQYVVlUDCVoJHZKwCOktNM0OiqjGstF413ai/R30q&#10;Xg2CYSXIUoBJi2xgBc8XNEdQxMPPRoGmPjT1VUvLV/OxnqFnqdBL25fXLP2WYJRnLjVJ1iva9DSt&#10;IQoYCTLNZ82RhM2oZVqCBVreMd6rKVmKX1M01CeoARgtTS2s/AskiCZa6/Pwhf1mmouskQK17l5a&#10;RhMkANZqIxDkxWqJVpVGr25i5VtgWk7Yud0MEnL73Lhn/y7T7K3+YNMUSQGkpkz1oUnTlv9rCQpZ&#10;SMq3uqczMwKXwkbNh0ZAM6wITw4umDFmAIqEtrPIvNZlL5i5qpryYUDhIFeCVWr/Eeafmo0lyLX2&#10;sgSHPI0pXjVVz5BU1QwuwazWAbV8qCtCLjmHhw/znbtNWHmEku9tkas8G2mAi0buKp0iLVkzGrQj&#10;QlWz6lnnPAEllgNZJ3q2rAYJK1l0ErC/+MUvjIWsfNRe8et7aq93FbFo9R4t76c0ybJRujRgSWWt&#10;XuaGNK2O+SSLR6SkZ2kKndIjq0X3SFnUQKxK1ZluJiEqQtPi8WbaF8/J6o6HQ2akteKjSYcay9XI&#10;5LixgKRAiYS0sllHB/OAxVTNnDqW5zgZvno/OQzRmAjd4+c3qjcji8x0XeEUv9KnJlKlR2nQOwr6&#10;/iItObBRPmzeuMGUHYXX4DT5hdaAPDn5MF0UzOspEphpYmcd0HUpPHqWnNUsLmslrwxJcsxYucp/&#10;uZVUXdp+wk4nXUzzrb/5jZkpcQMVU9UpDZDqbOmitR02ypPm5d5x153MS6c1RM3Eyg+VyQN796Fv&#10;YB1e8IIXsDz4THfEzOwUAkEv5memjUK4PL+AblrfY6MjaGD9UyuI0qi1ya/7zQ1UyEtYv3EL/vx5&#10;z8XQyDjuuvsOs1ayRplLmZ0imXaw7O04SSO4+80YhCoVcxGyZgvIWpWveeWVlC6N4ygUM1heWTKD&#10;5TTKXef1PaQYKY0i4fp8ctVzKY/ylra4kjSLi2i1L5Vpdc+ofqp1Re8sWaP8U/eK8kb1WmVXv9X9&#10;IqXmzttuM65YN2wYoIHRhlKtgme97GXHNSdZQv4T4Korr9Xa5qYwipBUAbT8myqqhIsKposmxxQt&#10;PG8oZqxfCSAJR1lhKtCmj4wkp03CWdaTtH3FI5h4KKDSKRIbj0mJZkk3HatiqAJo0wAyCXQJCMWl&#10;9lr9lsUlpwAiLs3r1YRWeezSmsryyOUQ6ZwROnIckmBFXqECIaKSkNb6tekcNf4mWklZVnzer8qr&#10;hcblz9f8Ns+nwGXl1ru1MGwukzbWXDcF3gIroyeg0cseU4EVVtq5hKOaTpVPGimsPldZczqvMFJ2&#10;9C46DoSYZsat/iedc3udIi2nE3WtXA5P2mkRyIKVxSgBpebcPgovvjCqxQItEGeAm5yNKG9FICIp&#10;LRwhYadrGpyn/JKQlOBm9PzN9+W31LHyXRaBhKvyV99dI+lFimpelbASZN1rXqeLhEaaM/OrZW3I&#10;97MUEfX/ab9EhUwOWjZt2WysySkKbuWHmmtlBctqq/BZKitSWpSHUmKUb3XFxVGKAuYb6L1kydWF&#10;o8qZ+p7vvuN2k3YteK+Cq3CaPify0fuouVfxylucyEre2GRxTs3NoMiSpzIg0lO8suy0zKIsZOW3&#10;mlvVX7hu3XrjxEbfQ4qCCF+EVScuKYlyfKER1fv27TPfWfcqPn1nfUvTQkGiFZSnUlKGhw4zvSVa&#10;/yum6VODIzWyj/9xcP8+pr9gWjq0XrP6dPNUuOIaUDiv+eM+zMxrXe6K+R56Bz1bdVFlTkSs/lKN&#10;XdCgJi1gctYTzjblTRbjgd37EfU5g8GUtvrgpd1UxNWSoGUs52YXUCo7Y0hURuTiVYpdX18PfvWr&#10;X8AfYNmnYqEVmm6/5VajeGqKVV9PvyF9OTfRymfjU5PoY1lQGT+TaTjt9DNNc776ehcW50wrmPJZ&#10;9UCuLFdSGUQTcZx1JpU+lkNZx/K+J1micQTKdzVTnH326YYUVZ9VdcplzeeP4p67d2HnCdvxs5//&#10;gnkaxcDgRhyh8pljHPIVL1eoC/OzZlGQs844HVpDWmVE95/C4ys+fLkhX303lV3NxNA0QvnOV/na&#10;b5zu9Jv0KD9zVLw06vzFr3+tJWSLhxYveOHf1nK5IrVNaaPyFR2GPApJcG/aNGiE+NT0pLEoPYEg&#10;RZAoVa1vsg3+sBckaOtQ4VY/kyEeQ14q3Ktha24Tv87pWj2M4tJ92muTRaEKqkqh3yIYc3tNRUGW&#10;itIiMpNV7Ozr5zUBRc9RRZYCUNUt1JoVv55VH1Tl3ONA5CU455U+Jy0OnNWtHgj1fkRV8mPh5JYD&#10;xbsWjq11DNQ+ugo1vdahZ8ivL1+KaXLy/YE2Nc/pG6ZWMoY4jMLA90pnVoz1oDBCPTz/HD1XT9+x&#10;YZx0cM+skstEEYKcLqiJVwQt8tPUFY0i1qAajcQVUWs0uD6Vjp24mK9O1EdRf4a2ev4dm0/1NPho&#10;QcVIVBrARbPeCOWWxgStPp8ZtKRwUgSz+aJpjfD5SUDZPI+pyPDbl/kxSsx1lbc6Wap1QMRryh/J&#10;3IydYDrU2iFFpb6C0JHRMcwn5TUMRmkQUUsBUJlXeDXVKp9Ny8dqedW7mrLPTc9Un6fWTZaRrXwM&#10;kiA0GlzuW7XSl1NamD6VV75fhfVF+3p9Kct3K6H8lKKnvnLli0aD61vXy7VaA2QdaqCiRr5rjWcv&#10;86aX5Lll/aB5L83R1cAlhVOTfpmKbAsVwQ0b1hurUHmi8i6f8HqXOSoDgxt6TR1cWkwapZC5honJ&#10;Gea1FGFnTXXllb6PHPqoRUQEv33rFjPGQIsyXPfr6839svrlM13rl0uJUJO0lBYRt2mlo3IpJVMy&#10;RO+lrpaTd25DJqVpZJomBdPvLJegKRK6fIVLMZcCrhYieSTLZqgYUwHnZzX57fbUzIpvQSrGHo8G&#10;bjZg7/7DGB0aMV0vasmqUc6VqCy6qiUkIvIJ4MUilX2lMdHUYhYi0XxwOa15zt+9/L4F9TjDcf3y&#10;fyq89G8urBXyNVpjQQoXZzqRhIx8RXd1txtBMb8wa7TpSs1jBJLYrSaio6CQxq69juXJShKC4sd4&#10;BvK6fcYK9LHwGwurKJuCQkORqOmYAlbn6/v6ee0VUpaStGjtJTgECXgJ3rWoC3AJQuHY63VogX6z&#10;aADD1wVl/bf2x25roTglAP87HHvPWqy9ovfTezzYvdP6z3TwWHt1Meh8fa/zxvpmfmq6kUjHNNvR&#10;klG+SsCa+wi9z9pNWJv++rk6pPB4RPe0ShMJOZvIYXJymuQfpEXeSmGsedguU27cbq0sleH3kIVJ&#10;4mBhKIukeCzU477fM9bke31/NAz3EQrpFpJJLOSnVV2kNVxkGasaopYqosFWk7TMF5MpeHwhuH0s&#10;07TKtepQ1eemhawBhpqC5EWAxKJyW2YcvJXngEwyg7Z2WnxdfWhqbmD+BZAhoY2OjmOMVp+bz9Xq&#10;ULK61ZQrBVbvqfic7gY1abO88jW117FR7Hhd386t+kLCUD6JINSioS+paYFqGVFLh8LX4xGxaG+U&#10;RtarmtupB1rcwqs6o/zkw4K8T/VT/eXy0e1mniunteCDWgC0hKRPeUvCVDOzXMNOz85icnwcXioW&#10;OtZMAzkIOff8800XgZbk1Mpm45OTZpxCkaTe1pow8kHrRWt8ho/ENjQ2Tss5zHx1FBWVCw+/VdhP&#10;tYJlpVopIBIg+dECPvO8p+CG3//eePdq62g3ipyscLWkqIXBdP9QkVOTtOQB39C8rxQQ+Q1oopKl&#10;kfWy6JXu9tZW5ovbpFtrehvPaVSOjEMgXld+qF9bo+OL/M65cgYbNm8k2QeRZ965XX7TnD4zM4fW&#10;1nbjm1xz14tUZHzMwRZa2xF+5+X5OTNIrHf9JgQiUTMIU60SL3njq/9QYY5D/MGUsXjIMDi47bJ8&#10;Vtpk1kyh0PxbzUUMUCMlxbGwTkEOOIKhoKkgFBGGmCQANfewykqnvY7lQk976fnS6DVPWH3IRnhI&#10;cTfnSdQSTjzwkSSc686xHAdoJR+d/8OegkthaKnrnBy8y8uX9o5Q8xzdsw6ba/Vz9TAe7rXpveTk&#10;n6aQ2bTOqu7Rpt//3ab7FF89/ANu/811CXw9UwLXqDX/T3umffVY+VvfK/+Ur34+SHtqMKZLQPNx&#10;dezic7WalL5N/R3MfnWr55HIVulzWgecrZ52bT4eqH9byanSgtCgJy8fLkFqiJfnRTAamVyhANQA&#10;oDCfq2ZAWYdmtST+VstDfdNYAA3S8oog+R5Oq4qUJSlKSit/Kxy/gEbQikhpxpCAgujp6UBrcxMS&#10;DTEzCld+nDV/Vc2dxvc07ynIYlJ5Zfq1epfOMstMvonkZVFplLPSbfq5V4/1vkvqQz980DR5B0i4&#10;ZeaP5tCS2kx+6X2VD9q7GZ/z3ryfJlnNWLZ6BJUYPt+xdHVCLTlSPBxFSOFlXYp4dWzCc+8Q+5rz&#10;+nZB1Ul+F/5VXpnNhNUofWeOuhQypVFz1vMiLxJpRd+V78dsZv4UjT/vFBUJXWMlM1Zvkc8ReW/Z&#10;sc348T4yOmyangt8P1my1MVJ0DMk4gLzgQo8yThCwtKUR828UM7q+fKIJk9fxSJJlenzMX55uBoe&#10;GzWzM6ZJ8nICpGdp3IlmXzCYyVv1mcubm2SQcTnL41RWMw6cEc9ablTvKagrJBgMmfdVd4cGWUkh&#10;kMKplguNs5ACKmcmap1QC0CS1rXSmaPhMc9vq75qjbPIqxuJm/JWgwHlSU5e/1QmqsyvxeVFKigL&#10;GJmcorJDRYz1Sk3tv/jdb+woa4uHFoObtl4m7VqOP1i9TaEOBLzw+R0tXYu+qxlVfVoibWmoZVZk&#10;acwlViZVFlWU+nkJB7mj1F6dtdrLf6+mLoiQzHVWIiN4uDeCh3sJJso457zCcC/hpUpR3xtlwEh9&#10;51jqgUMeSrlI876/tZlwq/eo/67+vPozHYHnPFNhzLGer3Sb93A2c53pqF97oM08R2n9I5uIUYJR&#10;1qZJ14Pay1GCvBs5adFecSrt9XB6J0OyzAP5CpfnMV3PUMAYwmUY3VtPj8ljnVvdlyl86r91fW0e&#10;GjOSBCGL0JAOr2tRewlPoygZQq2TgzxYyRLlt2BaNPhK5UOjfkUsZuNztFfZEjmae0VaPK6fX5s2&#10;lR0tXuAPqqnYacEZGOiDpgGVSjkEeF5z1XO8lpJyyeeXSIwiaA0wEknVPIxZ8Zk4SXI8J6Gt8irK&#10;03gBNbtKQZGP8BLL8/T0FOS+taY0UlEQ6ShtUhqUbuWDeZej+em8i6NQOO/vlD9uTJM5ljJg8kpl&#10;kOWL763zyjcTD9/f1BteN/VI+cB/bqbLnGMYkbIUJDm70DfS+0lpVbiqyUu+G+OWZWji4DmNSVBX&#10;g7Ycv4emgmmv1hQttqGxFFrO8sChQ6ZFQE2zfioiIjfFZ5QxptPDeMLRGILMo7n5RUPQekPTZcXr&#10;ytdcnoQoecD7TBniC07MzJqR1HIpqxYd48mOYeUoRYQqslda1EQuy1jfRu+gZni1tDl+AUSp+stn&#10;Mg6lTWtbKy65IlUftlrBFJ/ulbKhZ2iUucoGdSPGX8UKrXI1nauvXS0TmtlgCH1VoTLlknlWZNlR&#10;mVBeZXhN0ycVt2aZ3HbPXZaQLR5a9A9suEz9NSUKY5GrhGulKh+61DrzafPbCF9WLk3ZYNWgwGdN&#10;INbupfWHAhrpq2k4PrPXiGc1B8tSVlBZuhJSlBtGKPGyKfSe1cKvYwk196pQdksws+p5JAy5URzx&#10;fpGuY7k5W/23yMOxenX/2s1YBzwfkBXNZ6zd9Ezdq3Bmv3Y7Jh6P+77Hx24eCvwHOq9NNoSr/pub&#10;i3E9uD3fT8JtzbHXpHP13fl+Lgp207LAd9LglnIxRwGkhf41B9dLQaM+cOYp43E2R0lSvmnziVj5&#10;jZQnzm/HknZ+u42gdYhWBOz098p6MyPeuTmWn5G9q1C6nDDay1Jxrkl8K+2rVjDv1b4eXr+1X/tb&#10;ZUxr9Mra0gIkUjDa5IGK719Ws2g0jFlaX+rLTtLKMZaiYuS9hi6YXC+tNZFD/bnKO5MOhpFCIQVG&#10;8YWDWhwixLC0KFnuRXY6kHWkuJz3dNKl+x1LVgqEk2Ztzvv8AcbKpfCv3+dYwQ6RKw7nPqVJeeHk&#10;R/05Jn+Y/qpLioOUE+cehdF3EUErjQpXEsnzm4qUtdemaXOO0uQ2VrHyxGnWVr54SGIhs+C+mntF&#10;sloTXNMZNUJZ4dQHrxYC+QzXNC8PlXcvZYaXVurcwpK5T8pKgPVfCoLSpu+j7DX1mc9V/ImmZsbn&#10;N6Pg1YKhfvgAn6GyJPVM5YOF2ezlmta4gGWcCidlTvepNUXTmUTiZW5mgCDTpxIlb2eafqVBaXL7&#10;qU15qYFYaVra6odWRuucfB7II6E+uNPFkjNTDZWXTr4z//gcDQqTRVzl+xT1zZg+KQBSHvYc2H9c&#10;E7KFhYWFhYWFhYWFhYWFhYWFhYWFhYWFhYWFhYWFhYWFhYWFhYWFhYWFhYWFhYWFhYWFhYWFhYWF&#10;hYWFhYWFhYWFhYWFhYWFhYWFhYWFhYWFhYWFhYWFhYWFhYWFhYWFhYWFhYWFhYWFhYWFhYWFhYWF&#10;hYWFhYWFhcXDgv/6yY9qTdGoWbfcBXftht/+XmtbW1hYWFhYWDxcuOuWW2p9nW21//rxjw0JX/fL&#10;67l31+bmly0pW/w/we99SS0YfXYt1PCM+5WhYOiltUTjy2sh/9/a8mVhYWHx32F2eq42uHFz7Uf/&#10;8VMrMC0eFMLut9bC7kvuU248vtfXEg0fqnW2fbEWj1xzn2sN0ffUYqGX23JmYWHxuIB7df+Q4Zvf&#10;/CY8Hg9OOeWU1TMWFv8zxGPNyFY/7NLvro7P1tyu99eiwW3I50IoVYpYybzFXBN6239Qy2W64K6c&#10;uXrGwsLCwsLg4O7dtcaGeM3n8deu//UN1mqxeFBoilxoykxr/L21aPii+5SfcPDzPPd5c66j5Qc1&#10;n/uL5ndb81drvc0/rLlwTS3i/Uitp/WK2qb+T9Qao6+15c/CwuIxh6MWx0OFn/3nz2svfMmLccst&#10;t2HL5g33jd+FWjyRwEoyaQ6j0SBSKznz2+L4Qw1V51/Zi0TglRgb+TJOPfud2HXwY1hcARoagPQS&#10;8NQn/wIH9y1gbPTF2Lbt58hXRhBrHcauez+MWgY4++SfYna6Cn9gCWNLL8XkFPDMC96JbHYRIxNf&#10;Qr5URiQkjtazAkilV0zcOgYi3Hw6sLCwsHjIkUql4Pf7EQgEVs8AmUyG/Be9H/8+5IQ8OjxWe9r/&#10;eQY+8pHL8YLnP+c+8XsC/try4iIi4RAfXEW5UubeCsPjFTVXFYVKFgFPAuua34VovB833vl6+OOk&#10;Si+Qo64WqJCYY9eis/kCLC2lMDRyJnae+mXce/iVCLDoeIrAtvU/xP57notY16eRzl7Ik8AiSfn0&#10;016PA0OfQYicm8vn4XW5EfL5USEPe3wllMsZuNwhJoQPs7CwsHiIoe7bUqkEn+/+POciVn8exUNO&#10;yKlkunbuE8/HJz/5KTzx/CfcN36Pu1YtV5AvZBEK+FdPWmF4PEN269w0ECRJnnbql/D7u/4eIEe6&#10;giwZblrIJNaTt+9GJhVCY1MQJc8u3HL301HjtUYS97rOa3DPXW+Bh8XohBMvJ5OXcfc9lyJGC1gK&#10;6UD/C7B/378hEKYdTKKmDoBCgdf4DFP6H/IaYGFhYeEgT0MgGKQwI7LZrLGUZR0nEok/DSFf//Of&#10;1575rGdgZHgMbT09rt337qn95cteih/96Mfo7+u6b/wu1ErlMnnZhUqlCC+laLX6kI8rs3gMoVpz&#10;wcWtmgF6ez6IqruKocn3GQu5RrY+Zec3cfiQ1LaNKKOISCiFPQefhVij+p1fiVBoG6Yn305LF+js&#10;uhRtTV24d8/r4aK+l1oBtm56Pqanvg/qgSiWayhlamhtZWD+z+aKCIakGKrp2sLCwuKhhdvt8FuN&#10;wqxYLB5tts7lcgiHww89IQv/9LlP1974hjcjR7KNhGO48567sXFw/f3j9npq1VKZP6oolwsmsR73&#10;H9rVLY43VJEvpeHz0dRlsajQcu1p/BaypRivTMLXMI0DY5cZ63ew858wtO/v0NRxPTqaaSn7r8fB&#10;Ixdh56bP4jfXvQ7nnPmv2LXn/6Kt+3WYn/+sDGWWRWDjpr/Gb3//DfT08HEskR4Ssyn17hL/FLmp&#10;/NlWGgsLi4cehUIBXq9X1rCxkKPRKI3RCvmvLMv5T0PI/2PQQq5Wa6tN1kGTMI/H9iEfv6BiVivC&#10;4/KgUKnCXQ5gXetVqBYGcGjoeXBFqUl6gNPOfD7mxwZxePfHcMK2WzGfmsTC4l+gQuWzmKUVfeJ1&#10;SC/Rfq7MYG7lZcZaLqSAbVvfhpGxK+Ej5xZoHft9JXhpOquhaCU7inhEA7qoDNhxDBYWFn8iiHxF&#10;ytVq1VjK6ldWU3YoFHqECdlY7nZGisUasDiUyiW4vCUScxhFWsluWrHbNl6CpWQanuA8Rse/hWKO&#10;pJoHCzHQ2fFluEr9qFSb4fY0IlfJwY00WtuA3XtPg5uleqDvKlreixib+BBc5Fs3jWAXGLmBWmkY&#10;mYElZAsLiz8d6pwnK1m/tZcxSpK2hGzxKEO9OLhyyBaS8AdC8NQSGNoH9PfTAi4B2SIQIxH39r0B&#10;3lAGBw98BTUSdKz1xwj5uxGKerDv4E60tn4MwUAWfm8WM5MfM5aymrupkIJGOJHhpjZrQSfUVC0y&#10;dvp5LCwsLB5qWEK2eMygRENVTcoi5EKpgIC3AQWSrZ88WVXpJFdWVGRo3G7Y9ArsG/kqljNFxIJ+&#10;U3hzPN+37s0Yn/4ELWKHWkW1tSqj5H0BnpDF7ILmu8tCVgiye5WBFa8OH+5aYGFhcdzgwRCyxJGF&#10;xSMG3+rst0qtgmqFVEoizYs7WTIXk0UzvWlpAdi86Q04cOCrxuptjmv6QAkVGrjBGDCz8AkMrD/N&#10;FOah8TtIyHPwuRfh86QNGd8XzqBCQ8ZOPbGwsLB4VMASssUjjmKhAI8rgFAwYqzVeIInuW9qJFtX&#10;RMAk5TkvKiRqL0m0hiiSqSKCLL2ygmvk2FBtE3xFYLDtFHhqrSTlJngZTve7xME1TTxW87Ss5LQh&#10;em0WFhYWjxZYkWTxiKJYLKCodmvTbuxGWeTJUpnhqRIN2eyqtVypluFXly9J11XyIhaKmAFgPob3&#10;MIyr4MfiLOBnNHL+sThbhktkLCv4qJWsCAIkdBKzzh09b2FhYfHI4+EWSbYP2WINyJxEuSSrVeRb&#10;QdAfNc3Y6j+umdKZRrkWhSsLrOu6DAf3XAZNXfc3r96dBHq7P4qJxYuNM5BKpUTi9qFC4vZI3dRm&#10;yFfzjhWp9w8t1Tw0j7CwsLD4E8H2IVs8RlBFtZqG18fC6fMiHA3BFwRSJF8VYVnIVQSdQVk0bovl&#10;FWzb8gWcvPNTyCzzHDm2q+MihIMl45/a7ZIVLYs7ZUZWl1c5mOYz/6ya3oqYmwjfUQcsLCwsHh14&#10;uA0EayFbrIHaoxfJjy6USjH4fBHkqinyZgAeErGZocSts+O5xgfskQPfhYe82t/7HsTjPswvH8D0&#10;/DcN1Wp+MpVOEjsPVkm3lC/CV3eNqXZso3+6zWWtMiV4rE5qYWHxJ4S1kC0eI1CfbgjFSggry2Fk&#10;s254XQl4akHUSK5a7WlxniF8GzE0/F3TVO0i8Y7PfBB7970Xfl/IzDMOkLu1YISYNpNJIZ3hTa48&#10;XFoKytQFWcZ6lg4VUJu1jy0sLB5dsBayxSMHFoVSiXTJUljjvkqO7O5+GzKFPKINbgwduRbbNv8j&#10;7t31DnhJum4Pw5NjtQqUDF7ds67njdi791ok2nndjNWaYcQi3Ci3GCNdO9+4yp9qx3aTjmVKO3OW&#10;LSwsLP5UsBayxWMCKqYqkTRqEY2+DBs3fhR79lyJuZlP4/Dha9HbfxlGx7MmTDrt9Cl7ZCVz89JS&#10;poGMjo5OFnLHmpbNu5iZw1J2mr9zyOcZsR7i1IdVqIFbm4WFhcWjC5aQLR5RZPOAph+398aw9/DF&#10;CDcAFRqvcpe5/9Bl6Gg+HdXKqpFLc1YbFUzTt6w+490jP0K0A/CHneNEZAAN4V5TsIPBVa8jutm0&#10;UOusLGT1XZsTFhYWFo8a3M9k/hPDNllbHIXcW2ok9M4T3ohfXn8tGhoNzyIR/3vEm3pRLbQBhUGG&#10;ySLRug933fsuxEi8qSTQlAD6+l+M4Yl/MaV4bg5mcQmvp8w4luFXs3TND0816nCvuJhbzeX4s64i&#10;xEPfw14BLCwsji/YJmuLxwZIlPKyNXK4ijh5c/OWd6Gp+VVYXP4SsqkmeN19yOXd8HgjKOU6cdqO&#10;7yAa/mecu/3X6Gv7KFJLTcivkKCXHDIukM2rJNtcvoJSOcbCzUhV5NVRrL2pF86Si+pFtoO7LCws&#10;Hk2whGzxyEEkyS0WixnOnJ8pY2Hui2agV2NDB/bseTampi+gVhnBnt0vx8x0DAONz8LYIrD/4MVY&#10;WPos1vV/CCef9EEzGttpofYhGIySxH1mkJg42GyyjlXaxb884eITj6qnRwOZo2OgG9TMLcs6zSAF&#10;buU/BL/PfQq7SvD18/e5Xkc93GpYCwsLC8ISssUjB5a+dA4Yn7wcnS3vx9TQlcbd5fqBD2D3/hea&#10;AVx9625EINiGwcHd5LU23LY7gWB0CUmyaSkIHBq/FB5fEU2NJFne6+Y/Wd010Gz25LCUYjiFJfmN&#10;zo2iymdqXeVa2Us+DKBQ1MhrpkPjv8SPq+SZyxRRKmjwl06KjGd4aYZHK9xKpmm9qrD6oc3cpx8i&#10;b96j4zrn1uM1YdaerG8WFhYWlpAtHkmQKBtJpKOjQEtTM7Zt/jYqBSAR7UVb7BJs3v41eMLL+Pn1&#10;GxCLN5Du/Gjtug3xRAInnnqhaaL2k5TvuuuDSEReYgZPF8idQU8EnlojZmZ8iEaA5WWeL7nR3tpn&#10;SDdAojdk6q7C73djen4RkShJmfea7h5uPq8fPh9J28xf1hQpmd+yqUXgDokafr0PRODaRMxrcNQU&#10;F3Sv7jzK4hYWFhYGlpAtHjmQj7Ikwe4uEeYSDh/+Kwz0/BiTYyTPdb24d9/f0AJ+JnoGgamZ2+B1&#10;u0mLnRifqOKeWz+NU3e+H5sGL3NGV8e2IJcm2ZI7J8dIe/x9xvZL0Nv+GgwO/DU8NFyzJGaN2F5K&#10;0nj2FVCqzmE5O4nWVi/mUkPwRnhBNYLp0nxnw5fizwpZvdbDH73cyOarOLpwhdnqRCwLmVqFm3vF&#10;pa1OyM6yU9wUaZ28HXK3sLCwsIRs8ciBRKUpTz5y3J7978G2HV/B/r3PRkt8G2aGcwjw+uIM0NX5&#10;BQYuYnJ8J+krhN6WncZX9S23vQ9LCyRp/k40xBBkPCuLwLOffgm88Vfh8KErMDL6eRw69A30dX8A&#10;J++8HBkSdTxGWqwE4EU7YgERbRxNiTjjSaFQXTZ9zSGmK6eWavHnKoe6aj5WGGdktuFY1R51fsuf&#10;pyFiQSdFsmR0V44bybm+HbWcdZOIXZa340HMwsLCoq67P1yw054sjkIloVAuoeYi0cnKDf8DKeo8&#10;kuMpSKZLSBbnaT13Y2JyP2ann4rB9Ud4QxdWKr/CYulZhjhdNGq3bPhX3LXv/6KxgbRIK3j7pitw&#10;aOxdZgx1mWG84r480NPzHkxNfhD9vS+EK9+EfDbC46tQ4/VCMIlQmPEzBSEStavWirK8gokv67VE&#10;XIsc0y3C1QURMRmexy7eVSPJuhhI7+XiNXkFc/Gac6zzInMt/+g1/d08+MNmYWHxuMSDmfb0cIsC&#10;S8gWR6HRymVDcDHju1pLJqoPeV339VjKtqMtugnpwhTK1RQLcBFeVwR5smdfRxm3HxkgmQP9DV9B&#10;c2MUR2ZeCA9L8+b2y3Fg30Uo0fj0RhkfSTRJzozyWn/3JxEOFrDr7ncgIpImr/b3fhX+2DQOTF3E&#10;ijJH2swhlS/AXexEQh3LQr2WaG+WcRQRCxpxLScjYuombrJ469D5elhd16brfLA0idWWapdOP9y1&#10;0MLC4mHDgyFkiQMLi0cINRZAlckyiuQt+aJ2h4FdR55EG3IMu/Z4sO9gD3z+NBriDQgFmuBBBJnl&#10;MDb1/AsGu6/C3NzfIl8ZIlGT41iap+Z3G96TW02NrhbvmSlPvL6cDCIzf7ppCtdYrRSvDS2+Aqnq&#10;7UYRWJxv5Zk+xIMDiMfDWFhaURKdlmbtzbZKqmYTYbfwGe2oVn2mf9psSguvy192lcpGleGcLcTN&#10;7Sz9aInYwsLiGFhCtngEUUWhStJDHpmsc0YlMhoHYo3j6Fr3HWzd/gOUa4uYX5lBLr9Col5CzZVF&#10;crENE0f+Aa2t/4RwtAo/CVZE2N7ZZtZGTmVgLGZxqJvHAwNfQHvzVlRqRXT3fhNlKgAaga21J4bG&#10;v4cN616NRh2TUFdWKihXymhuYULqRLwWhuFVdbx8A59zmc8wez3TEK2aqKkV8AG1ChNX5rGInZuZ&#10;XsXn1+dJW1hYWAiWkC0eQZThcatpNwevxjmRrDT2ScR1ePyVmFp+CULxafh8Gl2VQixewuTcBhwc&#10;HUDU346e9lvR2BRHcmXp6ODmg/uuxMYNH0A0SMLTSGme62m6mFZ1FC7vEkaXn47RpZdhQ/9X0Rn/&#10;BKp5hiM5hoOtKDApGl0diwaYHq9pVqoqXpGsyNQcMLCWmVodoFUm+4tfczxV5TvkyxUmpWKuSkFI&#10;a2Q3n9HR8Bq0N7wKfe1/a45rTFdJr66bLSwsLAhLyBaPIELwoAfTs27EaJ12dDwfkehLMND/NrMk&#10;446db8G9e1+He/c9H6eesBl33bMRPbR0BzZ9BaniBMKxMg4ceSFuue0KrO9+i7GEV9LAwvJBEu5F&#10;htyzi8DG9U+G1+vH9PxeZMmUeYY7eOQVaGpsN7OTAjxeWp5BjYSqOcr5YonHSRTyFXNOtcRFS7qs&#10;dm3jfUQsKvecVSoUtHx5qCnLGRr7PmoWbt3Ec3JQctrJ78Dmje83o70np76IodGvoLn1RWjvuNAo&#10;AtZEtrCwqMM0rj2MsIO6LI5CVmeShLll6ysQiJRw965vwR9yiKyt4Qqeq2J44WLT/9sV/QruvPVv&#10;0dJDKuSxCm5//1WYnP0HuHjQ13QRbrvtcvRt4gWSoVrCG5q+hUgkikIthT37XoYdJ38AY9PvpaVM&#10;e5vPbeKz2sLfQIAkOpH+KzPa2mtGTVeoKCTMmsvmQeZHBeVygcTuYfRl/q7C50lgfAJobQa6296K&#10;RKIVIxN7kUl/A/ksEFT8zW8l+V+NhMZ8+RkVyb1AXt8x+BocOvh5+HROpG9hYfG4hB3UZfHYAHnO&#10;w62v8wn47Q3fgodE6eamabrTU+9CrRREPkkqzJPL/Hmcfc4PsW3rdx3LkmH8wbKZK1wk+YUjHvSS&#10;rJdmGQeJPtz0NnS3diCVqWJi+GVmrnM07kOD7+nmuQ0NqiC00X1aFSq1SoqLyBQWkMnwmHVIxCkU&#10;8mpj9rEChXnkxcJCBtmM4yt7547n4JQTP4yD+67GnrvfjczCN9DTeiXOO+vbiMQuwcwUyThBS52W&#10;+EqOFrerbLyL3Xr75zE4+FolxcLCwsLgfgz9J4a1kC2OQpZwV9ubce+9n0BMA5xpLVZRRKboQbDq&#10;MU3OXW3fRYwXb7n7yVi34ROYGnszujp/hJp/HpMTfws/GW3zps9iaOJ1pjBvbLsWC6kkltKXIs/7&#10;25v/nRbsRiwXb8bI9CvMgKsnnPE+zA0HSeQFtHaUcOOtH0Zzl56dJc8HqaU6A7DUbC5oiUitw5zL&#10;kehjDKcizLQXZeme/EoqE19GQlzNczkqBx29V6Mh1IpwOIy9+5+PmSXex/eLkZjLWCalUxugItHT&#10;/hbMLV9jFBELC4vHJ6yFbPGYQaVaQiwOzMysniAhe9x5x1JmcfVXBpFaaEaUhBePRzHYfxtclS60&#10;NK43A7C6ur+I+cUxY+1m04DPE8T0yKVmClUgCszPPwdTC/tJrrS2SYJe1o1f/Oz9GDtyMQK+Jhw4&#10;/GG4AmVD5h6EUczXkFzKwM2aUamQPpeT8DIuEXKY8YmM1Ry9bzewrv9vcOutX4ZHbq55vX/wPVi3&#10;8d1ILr4VI6Mvw0qygN7Of8P2zR816zgLS8mcURQ06qtapqls9VMLC4tVPCSEfPvtt9caGhokWsz2&#10;r//6r1bMWPyPIG1Ryy22t/OApSaTC8CnNYtJWG2tl8ETWEIJE+jt/SxWlitI5/zwudqxvFjCjhM+&#10;hanUq5AsfQQ1kvOGvr/B/slXISzf2Lw/z3jN8se+2xD0BbBx3T+bkc2NJNaWtssQb07yeUBzoxfJ&#10;OT57GQgFPWjgsdxeyt91Q5Pa0dMo1WaQyS8aqzjAU5sHNQAsYVx/Rmj5VmXdB3dhOvURlPg7zWeX&#10;Knla2q2I+E7C8ixfjxZ0S6LT+Ntuan43pmcuVxZYWFhYGPyvCXlxYa721AuejM9/7jM6dP3Hf/wH&#10;XvKXL8W//+jH9yflowa6es7qm8XxjImxT2PzxouQXiGJkRCjfp8hLhGnpiLlakOYXnomxqZfh8np&#10;V6MxtoIyhnnfU5HLTJnRz/LYpeblgD8MF8mwJjOYJTskq5THy6kP4cDB5yHgyWH71g+ip/91WEpf&#10;hr0H34MoyVljtjTKWz6uTbuz/FCr8bwoRnfRii+iVM4jEgrAz/iSSZ6mRby0SJZlcPVpd3S+AMNj&#10;PzCzr7wME2F8/oALNfcCvIECTtpxNXJ8R61GNdD/AvjDGpLNwKYG6plr68TaTdfqW/2chYXF4xH/&#10;a0K+45absGVgHZ76pCea43POOQ8XPP0ZmF+mwDkG3kCIQi7PXxIqFQpetd1ZAXM8QzpaPpPHiVvf&#10;QUvSWZFJ1u6m9f+KdNaH0fm/R43kVuY1fxzYP34uEk03mSnBiVCQN5O4A7yHEVXdBSzQ0pUrLA3i&#10;UuRelnD1/fo1gtp/O3btfw+mFz8LF49pRBvnIaoE9fDOWbF6CH5vA+MKM0wTwv5uXg7Aw8DNLbyP&#10;4ZeWv4O2xFWopUnAnnNNuktMT4Xc2dvzeRw48goMzz2PaX4uarUc3/FybN1wIe68/d+oZHwKaZMA&#10;PVM0rk0n6qSr3/Xza7fV+mLaopyfFhYWjw/8rwn5qc/8c9eNd97jau7oNuJMTZA3/v4mlB+AZ8uF&#10;Ai0MPwUWBUutCpekpcVxC/X7qm92dv4a3HnHP2Jg4PXo7fs7bN16JZLLeczQIm5te70ppWXyk8JX&#10;uN+1++1UAL+G3Xe/BzSokUrxGjl0bPLLOPec12JhhuFIwvLfkVqi1U1LeetWkiOt8XijnHisoOrl&#10;dRU/bSq5pvSy0GoOcX3ycR0iPt1gbuJvdxkukr+mTzU0+dDR/nUszpewSGUgwFv7e9+GUm0cIVrf&#10;WthCC1RE4gXceNNFGBn5NJqbqXiQuGWRu80SGEI9IWsTVU9DvTI9QKWysLB43GCN1Hlo8JnPfAab&#10;N2/GC573vNUza6A187QzS+hQtj0Qa1scP2Dpy9Ga9NDQVT/s2PRnsJj+J9x619vQ1V00SyUGan0Y&#10;7LzMdAV7yF1h8tRZp1yOPQd2GUKT9dsQz5mmaw0EW5iq4NyTPgk59yrP8hrvO3HwEqSXC0itLncc&#10;9YfgRRnBIB9Ocj1aC4xLTJVNbhriLS9i8hwibjSkvLqZMDzP3YHxN+LAxMvR0l7Gc//822bFqvGx&#10;KzGd+qBZXkJ82xx+H9P7frQPUEEo51B21YzlXjQBZJpr4wso3rpbTvMMnjMbtQ2TSG1KCNOsNGmz&#10;sLB43OAhrdKfuubq2jsuvhQ33nobTtqx9X5x+0LhWimXRTQSQC4jJwsaeKOmOQkai+MPVZRLLAdy&#10;cwUPJucm0dYaR6UWx0D7h3Fw7yXO/GBe7l//OszPjWN95xOwf/fFaGx6E5ZSn4SL1m/NnUEyk4Sn&#10;2oWowheB7vaPIxAIoVBawMjEe+Em6bvJawXyqEZFL6cm0NrQwKeSDGX5roU6lc2qTgIjFDnWdcc6&#10;Ebq0ShWQLPnh83kwfhh45tMuxcxkBtPzV8NH61gBNrR80ExxODh5GTzhDKm1xKg8LPEx8NXNGs6a&#10;83wU9d/12nO0FpGEj14U6hfqRG1hYfFoxIOZ9nS/E/+vuPYfr6hd/vGr8d3v/wDnnHP2A8frctdq&#10;1QqqlQIqpSIFGbV/M2fECpTjEyKZPFaSM4gnGkk38gJdJGH1Ij0N9HZ/DFML74Sf5JZn0BB50UPL&#10;t7nhXVheuQJ56nK6NjaZRG8fTWxCbiyNYy1jyTp7/XST+EqMQ/amKfW+MtKZWVq0XU444w5TzcdS&#10;EMXqIuo15VL3rHrscuDhbVVawRn+ItszfHKJFnmIykDHK9Dc0oDRsUNYXvoPMwXLeXAVK6klJGJh&#10;lGpZE1XQ2+w8fy3XrkW9Jpl9/fna16GIbf2xsHi04mEn5C996hO1d158Mf7zp7/Amec84Y/GGYrF&#10;a3NTk4iYxWhrxgNSQPNGrEA5TiFikSXqEIwWY8xX3OQ9kgyJV1OdvNFDODx6JckTZi7vjnXvQC6T&#10;xfj0p00ztSDeTOfSiEZ8yBayCAeCtIAXEQ41wu9xJgBXadG6ETIuM1U/4uRBrX3sqpJBBUPIakOu&#10;EzLP34+Q62nleS3DyHMVJrTGv0upLBpjHSgzCg/jX54HmloYVJa5u4y5uSQrogctJOpqrcjfWcai&#10;+KlRmM5s4o+RsmCerx9SYtaSsjLhGAvfwsLiUYOHlZDvvePW2nOe/Wx87ZvfxPkXPP2/jS8cT9Qm&#10;R0dQruTR3NTkCCDTJrlG8FkcP+D3rxRJYCwCWjJRxUGjp3u7P4ClZBTtzQO4c9fzsH3np1DMJ9HS&#10;5sIdd74bAXKswpspSMsLaGyIk6JypFGVJbW4yMpeMKVqcaWIpngbf5EUF1fQ2rjOPGg5tYyGhJZX&#10;dMqeKbhHCc+kRAeE4iTh6ZS2egl3KZzudSObrSIUdJslHTXlydxKztRAtJp/GX5D9k55LxRLTLcP&#10;U+Pz6OohYx9bY/SMtfu1UFgTXoqBni9YQraweDTjYSXkd7zljbWrr7kW0WgESZoxIVq82XwO3/jm&#10;t/HXL3vJfeJ3edy1CqWUixKrUi6uDu5yhJrFcQiWU5ZLZ0+OaYxfiERiG/YfvNBMYxLBrev7Hny+&#10;AI4cfg6yJO8EOUxNwFqkQYVLvrA1BzlfTDOaMkKBOH+nEPSnScsp0nMQ8ysptMT7kcu7eD1mpiVp&#10;upPB2qKnc9xchuzUfK2KJELmA9f2M5twq4TI81pDWe+hhSIUXzabhdcdNi4xPd5F5MsZBL2dyKVr&#10;8Po8fB8GqhOuojcEW4ci1/XVhNXDCavpc8i4fo8lZAuLRzMeVkJ+UGB6qsYRcHXNg9dKRIvjCSoJ&#10;WZrEnpoP1bQGYn0DR8b+Gu19H0dzu58WbQZToxejrfFbmFt6qWlM0YIPURm2vFdkXFwkSSeANDkq&#10;yv1yMk3LVyOqyjRSUyTDaUS8DSTjJoQ0GXnVei1lVwlUG+MlhxpHIiJ6NwMVyssI0Nx1mZKq+44h&#10;ZJEi95Wi1/FFrd/UIDw8yKQriEQ8tOJ57CtxX4DHdCT7USx44fe5mJ4Sn+dBsZThsRsLS/NobEzw&#10;vWpMjh+lsgs+LWahF3XqswM92zxfhKyXUby2DllYPFphCdniMYEKy8FKOQ2/O45W/5doaW5Ga2cQ&#10;d+w5HSkSbzgCdLX8FPFoK5ILN6O1p5kENodDB99g1h8e6H8r1jUPYOjQXswvfxZpkXUjqZKEq0Ue&#10;orxfJC4f1+HVpmRd27715Via9ZNIa5ia/yczYExLJaooTk3PI94QQCwUxPLKIq12rZvISOoW632w&#10;SsqaV++q8jkVY6HL97Up1jyXI9OHwgE+OsNTOhnFCl8uHtMDq+Ra+dFmoo42Q9dQkuuvmh8+j/qX&#10;GdmxhGz2TljHxLZ1yMLi0YrHACH/AQ9vAiweTRAhF/g3V/Th9PW/Rzl3EsYWD/FKDe7gCiKxOFJz&#10;EYQicYSjS1iYuRuBOO/JzaKlJYzDB//eDKAKsBA1Ry9HQ4MbN+19J1o7TOSOB0zynNZcljW886S3&#10;YSG5F7PzPzH9z8KOHS/HzOwwLfDfQDPwNPBfTdbu1Wbgo1OSDAEqUsI4D+F1Em6pNoFSqYBwoJ/n&#10;fKbpXRZzvsAK52csHhZ6vmcyPYVENMSYZdWG4K1FTDO3l1GVK0UqDkVazctUDDx8sp7tQb5YQ9BP&#10;DcPMSzZPdqBKc3QoucjYErKFxaMVD4aQbU22eAThRjrnhY/FcnIySzKeRQCNaGxsxPj4eSTjOQSD&#10;7chltKiDC1MLL8KRwy9BQ2Mn0isVEtyFxluWeHdu8SJGF0BznDTFE1oEorP7L7Fu4FJs23YVgiQ+&#10;LzZjYeknxuhcoNWsVuhf/frrtIjbzSAxMx2akG9sUd3SEgMJptrUiW8tAVbhcwdpEcva9Tn2qria&#10;4QMkVhe1BS1yUWH4WLSFe80uiDM6kjEfILIv5JguF611Ws7hYDOtbTdycuTN2IJyQ2ZSYmFhcTzg&#10;fgz9JwUVhPIaC1li7eFNgMWjCRUWBVml8v/cFLsRieBGuGP78OtbzkVju+bzfg3VlVPQ3LiFRHod&#10;Zpafju7Oz2Nm+jXUMoGtWz6Avfvei3AYyJLDiuTPTZ2fRcAXhydxI4YmP2VWc4qSaBORf6Z1WkAm&#10;/wrTJSyoKLr5/GVa0Ged/SLsuve7CPBalmTu9RYQ8FdXyygj0FQsQcVXhVYWszGfHSJWq7WIXDP6&#10;FldytNaB+eQcGmJ9pl9a0LKLWunJGNrcNG9ZCoQs6pUMqZrGsDyEqf/akL03xOdrWiBvqvOyebZ+&#10;2CZrC4vHAh4zFrJkjJNUi+MS/PjitUTsEvhJloHAPOYW7kILyVjk1ZhwobGhFStiLl5vb/0cmpp8&#10;pqlXJJpJFbB9y5uwrGUTo84I7HCwm4W6FUOjn0KZxT1EwpMFHXH70BXtZYVwyt3E7KQhdQ3makgA&#10;UxOMkMe6pjUrAhoAZqB+3lWsLayrbdl5KhOG2MmZLp6rMg55CKshhMY4yZgRTo3xVhK2n9fyKSAW&#10;ewHWrft7nHbaa0165G87LqWC15LLZQS8cW4RvseqyS7w3vtCrF5naQsLi8cDHjFCXivbLI5PaHpu&#10;hYTW29qFubknIVe6A8sLb0Bb+FKcfcpnsTC2QoJKIeQNkjD/nKQVR7WYRXZF6wrTqo6sRzaZMFau&#10;mqnztDKXC7twZO7pqJJUK16RFp9DXgs0TmLfyAUIhV5glnfsaOsydCbXlSJFl1tTkhxLu458Qdbn&#10;qoUqQlRt0abfsphrPgT4HDVRq5+4QtaVe3a1NB/axXO02GO+N+Pp53wRQf+laItdjlNP+hiWlv8N&#10;ew9/Cffs+xw2bngT1vf9reFXrVoV1Ug2Y8L7kEwds2LaUVJWytduFhYWjwc8vIQsS2L15/0Ufovj&#10;DnKEpVWayu55M04qTabtavsOFuc/hLtveR1mZt+AkCeMdDFpBj/Vqn7cs+sNOPHET6K761u4846/&#10;I5FtRpiEyyDo6/ww2jt6zHirJVqbXhY4jaBWoTs08iZ0978XfV1no0ziVouvFneQBdvR+nIsJ3+J&#10;HJUDrY+s8Dof8PjN/g8Du2jmusiyrlXW5nnRYZnaQBUlhEN+cyz3nX/2zHeju+MyrCx+Arff9irk&#10;pj9EK7kNU+PyDsYo+D5BWsUHDn3S9EHrEUUqFVVeqzFjKtwSsWaeNezv7O4D1aT6ZmFh8XjAw16b&#10;JVfWihJLzMcvNHi4FAJ2j70P7d1fxOT4axHxn4aOlluwafB69Pf+ilRUQTQQwPoNd2Pv/v9rljN0&#10;B/qRynWgp2839u5+GTasuxuNbT9G0PtEJJdakSdfaiWoTKVC65imJwlaA7ngySOXCkGnUrO0ZLnf&#10;ueVKJNPLpp9XZFyuZFEupkzZND08MrK5FczixaJbNZ+vmKZqNZ3rlBSFfIEnyPI1nlNc2cIkRiYu&#10;Q5nPlvfOLTs/gbm5VzIpAWPRB3heDkWUrrHZz6Cp/c+Mv21Z80KtJitZm6DnSrPQw7TjA6q8pu0B&#10;p2NZWFg8FvGI1GbJufpmcXxDHrNM/6tvDtt3/BLLmRGSqR9DB5+ESkmjnMeRKexDvjiC9Ru/gw0b&#10;voNfX/cX6O3ZhmK5jC0n/Qap0gg29LdjLjWBYiGIvu5vI0+LOegKoKRmZ/JYidZngiy97+CFiDRf&#10;iLPOvATrB96A2257G/LZf1+tCSW4XQWE/HLgQdpdLJnBWiqoGjWdSYmB/VhILcMnnx28R33Z4vpw&#10;QItbeI2zkt6u52J4/KtwU9nQqk/iz1R21PRZz0xfhOYmZ1CahzcWybNVJrG9u+UoyS+Q8z28p26Y&#10;O78ME5sjs9P2hwAWFhaPAzwihGxhIUghIxcZC3Rm/t247Z4L0NB4BwLhu9HcdgVisTlEGw5jcu58&#10;zCw+hwR2BOmVcTztaT/Fr6/vRKxxCln3P2Ms+xz87JbTsJh+MRKNfoTc23HCwHXIT5OUSayLYxrF&#10;/U5kklmEG4Fc9dPYN/ZhjMx9CkH5/RAxkniL8o7ljpIYKygUa4g3++ANp5hIp4k6HAojW2xBIrYB&#10;yVQWOcYt/x6ZZfIj30FzkHMk00puIwokTFm8Gc1H5n4ps+C8MC3gmNxa68V5bDiV+5Ghg6Y/WtOm&#10;GpnGhYUsClor8oGgeCwsLB53eLirdq0+BNzCQiUhlakiHHHMQY1W1oAredYKkSQ1QEorOskulSUp&#10;px1yYqWBYFs2/RZL6V2YK77WlGJTkBV+RYT2LcQ8HfB4s6i49iIWL+HwgUvMnOWxhTz6+ipIl+Zp&#10;hQYR9LRjdraM9mav6VMOkWC1wIX6rKdnaujoqSGdYaS1BhIyd0yqeLLenN3R9FbE4wkqFHcgmaSl&#10;zThaWj+K+fzFqDAOTWnS6Okw321d97XYd+CNOOHU9+JXN30APb1ML98nFDwThdzNRj3WqO9IbFVT&#10;Nu/FAHVT2IweY4Q61KY0KKB5eQsLi0cjHsy0p4e7KltCtrgvxLYsheOT+9DT00OeCSOfc6NI0g3S&#10;YlzhXgSVIalpRPRA7yextBhANLQBw+NPRTXK2/0OYQs5cmczz/W3fhzjo2+HiyQq61dFXzOZ3CTJ&#10;MpK0zIOm8GtF4xoanHFajKO781UkZQ+t0xwmp79mBoUFIgzH++Rnemklg5AnihM3fAKjM0lMj78X&#10;5GMzUGzD+i+ygLswOvr3CLW+h2n5IJmY9/Id3Yy/s+nLCPhaMTz653wZppsKxuCmF8DtymDP3p+a&#10;tMmDWKGoLCnzuMzwPFmH8RDmKC9m0wtYQraweFTDErLFYwN1YtGcJa8GRRVQrOSQyQQQD7fTeqb1&#10;SHJV03BX298iFBjE0OFLkE4CO3fciMX0GMINQxibe5exfgXRV43RNUVehtTKN+EmwWlOs/FlzWep&#10;61XOOVQMZXDOp2bREGtDg+9liHg3YHLm/VihhR5vANo7XsAbQhif/ia8TEc6X0Qk6EeV8a1v+zKO&#10;HH4lEwj09r8aHQ2n8HgR0WAzxkZfgxN2/hjzyXsxMn+RcduZmQdOPeGryKx4EYpQDajsx+LKPVhY&#10;/hEiIm2mR9Z0icqDURyYTq2K5mgshBKrs5aQLSweU7CEbPEYAQmH5mNuKYlQg9ZVLCObn0M4pPWN&#10;HfeSaqKenQbOO+cLuPXmV6O9+ysstM0k6JORTCYZwwTG5p8BFwlTmDkAPPGcT8IT3If9hz4DrXSo&#10;aUY0NpElwcdozWrKkaxmWaRmwBWt6pN3XISD+y83RqgsblnEmte8Zd0bMTJ8LXKsKX6Sb3rJmSaV&#10;Xvk62tvfSkUgidFJWr68VqZO0d9yFaqlKMZnXw0PiXVw89+jWCijs2Ujrr/uEkTiJGday9qzXhoF&#10;YoUKRoIKgGpjJlVGJOpFjS9eKGZI1mRrA1VVJlYJFuqEXN8sLCwelbCEbPEYAZmyQnNTbbdFkhBL&#10;oytQRZkmbr5cNqsdZUmA27bQssyEkM/7EW/swJ7dZ6PE2zZvmuL98/CGj+DeI3+BWAQ4fdt/0EId&#10;wUL6QmNbBshfzY3PRoIWdyzSgNtvucrM/xVZym2nimMHiXV87GpnyhGTkuH5UFjWqRvyYjkw8F6M&#10;zn3ArBTlZviWxjdifuFarFv/OgyPfNZY4eR345PbRXJtb7kaM0tvNZ7C5GxEMSm9WlFKlrzSpUeZ&#10;MVu05mUhCwuLWbQ2h6ksFGnFK4TurNcXVdU1hFzHMYcWFhaPLjwYQrbV2eKRhdYPTqUNEYqsSkUW&#10;SVcQPl/UEObmwX/B9Hw/XO718AbasZx2ob3zdmw9IYdMUd613MimQjh7y23oSXwf0zMTaGxxoZyl&#10;ddp7Ma3Y52Bx5ccYmf4ydu+7Chv7PoS+tvcZnhMBa95wOh0zSZELTjnmcLOaaEEIVSNNTSojZxai&#10;yKifmiZtIOhBe9M7MXqEZExiF1eKjNWUruu+4Ap6ey4xA8M0pcvrryIcy/B5iww6RTKe4T6NoI/W&#10;MJUIVUJtImPBf5SMBdVZbatVtX4o1PcWFhaPC1hCtnhEUSqWEEnETUlM5ckxtDaLJElZkfK14amt&#10;J+/0IxTs4rmAWXt4bOZUpFbmEAo14cjB7SS4GPK5IsKhAIaHXoN9e19vLNBSPoLpuX83lqoI1XHC&#10;cSkN8qppCi+StAvcNq8/F+3Nn8Opp3wGicQrqbnyZrKxrNqFRQ0uC5p+aFngauaemroGTfEeLM06&#10;zdQ05sXaiAYZ1+b3Ynj0fYzDbe4XabrAh6DAfcVwqIcv6+avOhGbk/8tua5WU/Uf1/HfhrewsHgs&#10;Yk0Nt7B4uOGm9RimJVxGxVVCIEJLVAv5k/Smx0hu6z6J2WQOTdFGzCyMYf/BU+GLV9E/eAvv9SGX&#10;q2HbJrX6ZnBk7gk4PPNsdHd/HJsGfoj2ti9jfOJS0xes+OZXplH0FJElaR5Z+CC6u/4BnhKwrvc7&#10;OHIkBa+r2xD54vKX0dPzSsSDLzUetU49+VM4dPCDZiCYqSz8Q+6nRRzF6du/g+oKf5OUKymgv/39&#10;WJp2w88wTU1uM0hLbjddiMJVbWJ8rXDXOnmulVuEyoaY/w987GxVs3eedsy2NqCFhcXjDqrpFhaP&#10;CJyeFdqOtHprZk2mHOYzQyjyQmszrdpSt/EnXaok0ZToxkkn7cWR4Sdi34EzTCds0BdCMldGR7wF&#10;82ouJtlOL7wdyZV5NMS6zHSj2Tmn8bcp3gy3iycCy8ZiDvq3I7kARCLNGJt4AUq1HHac8H0zynls&#10;6MvobDmN97wX6dy0sdYrTJ54kNyOWBS4445X0kJ34bQTvoH+rk9ioPdK7N31PsxOX4aN66/Eb254&#10;vxktrXvU76yFNMzgMjWJ61hErY3XnRTWt7Wok/EDQDc6N1tYWDxOYAnZ4hGH3+81awfL0m2OxI07&#10;TR4imSqhoyOKX12/jmHK+M2vt6K34fM447QbSIZu5Esp47Zy3+6T0NZCOlcTdwSYW/l7/vYaEm2W&#10;VyyGqTDkxHyRBb4Bi/NUAnKbsGXLnVjODWFw5xWYXHwRbrzt+WhrfQ/6eq5EesWP7p4OzCx/yMSp&#10;FZw0N7pOkeR3pAvXkfxHcGDvmzAx9jbEwsDJJ/wrFhYXzRxqNwOqP9pFJpa1bFyEenJwubnVyVSJ&#10;uw8R15+g7f5Q8LWbhYXF4wcPt45tR1lb3AflSo0kJRs0bwZPFfjXj07TFLxjy3UYmlrEYN8JODw6&#10;hnhjCAeOnG0GXnU234lEYBCuQhKe0I0YTr3QTGeao9XbFAISkc+jr3UQu0YuQJJEqhHOZonjMrB9&#10;8CrMjg4g5I9gaObpcJM8mxvfjO7OLbjnjtcZftQUqfUbP4rZ1MWYX+TzSPiqLKlkkWH9ZnC4rGU5&#10;8RjcdDGWVyZQLdewNP8N098caSBh56qIme7x0mpF07DqFDeyc42Mrj5hXZC7rqMEfAwRq7qsqaXH&#10;1p6HuwJbWFg8ONhR1haPGXhpDrOYsiC6SFNksUyn4SfN1R2f+h06Y904NDqKhZmn4NDBs7Fp3fUk&#10;458hFmqhhXoIo7M9KHt/a8h4MTNhmrq1MENTIo9U/hAa4m9HnIQrvyBZEmtfy+cxMxHAbPJ5KAb/&#10;C1npAgx/+MgnsLC0Ypq55RXsxJ2/QENsAB1N/4D2BDA7wQrFetXc5DfWrZf3aBpUWfdOfRQL2a9j&#10;qfgNVGglR0jeR8amSMYavKU3kyYg+hZEynzBuoOPtVjr9KO+CdyvPXTwQE3cFhYWj2U83Ao2FQRJ&#10;QIHCx+K4h1ZT0lzdfD6LQDCMXBbUHoEAOSxLK3lT7//HMD1IV+YQiYRokZYxNHwBdmwfRSo9ipm5&#10;c7Fh6xtxx95r0Ug+16jpjf0vw+jwN01zcZVbW9ur+YwqwsFepOZ6MDrxd/DJEQcN1Q39r8fhg58x&#10;4cSTrdFvGycepcoE7t3zXOO2s739r9DS0Ib9B64xU6Z9vjJqJWfetMZlzSxMoKU5YKg3z8T7PGHS&#10;bxDFohcB8TCZVGlRkXdJ29BNqgZiWFUDc01W8tq6ocb4NVBYhYOGbgsieaFOzLqnTtD8XR+RrY5r&#10;c57PXIs6u5s4LR7TOFo2Hgj1MvE/xR8Lv1qeju4t/qd4FFvIepwsBG5KY32zOD7Bby9LUzwU9IYN&#10;d8gxVTRWhYcmbZiWaaGyh+cKLDFNiHq2IlfKYnDLr7ifR6GcxcDGH2LXrmsRIz9pGlJX2yvQ2JrA&#10;MonZxbjUbzsx9QXMLX4Jh4beh3hiwvFtTX4SSZZzrejt/kdTMtXn6/MUsDR/AIHQIeOZK8+0LSx9&#10;m3EXUKDl7MxRphVdm4fLmybxltASbaAFnuDvRgTdbcjlIhRrXmcOc5EbOVS+trWVc15a6ECayoYU&#10;D3n+cmRghdmhkWm8wK1YpDmvlSqQQamkZm7+MoFXqKAsGPedDqlXeT3DHyVkMrpeQLGQM8+sx+vU&#10;uTVgvktGGDlh699jG/VvuHY7ChUAbSoDf2xbG2ZVNhulT1t+dV8/bwqUg/s9y+KhwMOrH7vctWp1&#10;hQ+l5KtR2umDKgUPbyosHi3Q919Tx005cGd4WpXfh0otggo5KUc+2rLxF/D7O5HMLeHQ8LnGz/UZ&#10;Z9+KhelJ+IM+FPOL6OwKYO/+FxrLtb6QhGD8Q/N3khx34qaP4fDwO4+u7V9l/OqT3rjl41ikpRv2&#10;t2F2+mIzJ1rePNX8Lau7uABccMFncMMdr4c7JCs4j5XMMjwlUnGiGVma88mVHNo6Opluppn3+PiM&#10;TRsuxNxMGl1dPfj19R/GSTveRms6gXJ1Gb/5zVXo5jMyJG13aAWhUBbpbAmxsNaEDDCOLN/DBY/H&#10;g9RyBrGGOM+LfKmtlKMm/2o0613eMp+dZDp0nS/DfDPyVfnrE6lLqPJavc/a3OfAVD1b/x670IfU&#10;tvYbHv2tyrW2gtWx9gaWCQOF03nt1VojrC0lamFR2NWWm7WXLP5bPBgL+eHNzlVC1od1WUK2EFT/&#10;TRmoa+VVFgtVepIx/2pLkpC1LOLijJqwf82wrXCHR0i0JYTd2+FzN2IpM4nGaAYHh880I5o1i6q7&#10;5z3wx8ZRyJewMP5NlEiys1PAuU/8LXzheYzNHMDi/DuNFau5wxu3/AsOz7zYePDSiGo1mxd5bzTg&#10;Q57W9+bN78PowvudZRXFbSy/RpypGdqVZLpdyJcb4aZG0BK5CK0drdg1/DbT17yt72O0ahsxs7Qb&#10;mdQ1SJMnzzjtLUxXBnNLX4RPzsK05FQ1hDTfNyrf3Iy/XGVu+CUgmUgKxeRilcTr1J3lZJ7hgvCq&#10;g9wMDKONvZxCIk5C5+ESDe7G1mWeFylruDlfqA5b5x4fcGT9H8f/v++89v6jYY8l5DoUQCXelHqL&#10;/yEexU3WFhbHQEXS9HPKKhZINiRjB1UspEYQjeVQIkk2tJMko3MkoEUcGX4mLcYKCuUZLGYOoyEY&#10;RC5fRHPLVdg0+M84dec9GDn8QYyNfAVDQ99ER/tXsWXzrTjvifdgJeXBwkwLCf6d6O3/Ljp7v4nm&#10;jp/TGnVWqEjTug2FSbpMW5TWtxSBUJBiqlxAntdosJqKI8t7eYnM7XKjWFXznhs+1rEaX6ch3onr&#10;r3sb0jRopSCkc7O4855XYXBwA+bIkWEarDfdeg26+gbMdK0KnzWfWkBFETP+ZZKp+rW9PhdGxycp&#10;GuXK041EQ8h4BlMrQEMjyZi6y/gotYVVV2SJRBMqTJdkQGOj3kbaiTaintdH+5UtHvMw33TNdizE&#10;Bf+TTTh6XC8zUoy1qalJWx0i7Ppm8VDigT7hnw7WQra4D44hBgkCHopstIBwBVkelpGpBOD3NGCW&#10;xLht22sxNv45Q3q9Pdfw91uwfdtXUSTJHjny16YodTR9E8XaenQ1eLF78gzHZzWJtKHhM7SIX2/u&#10;1Ujqk07+LYq+3QiE89h1x5vNs089+R9xz73vgJ8EbLxzifxonG5e9yEcHr7UrK+cY2SaF+3R0G4q&#10;D4VCCeVaGsFgI4o0Rrdt/yvceOO3zTrJJd6/ccurcXjkC6a851n8t2x9C4anrjHOQYyHr3XPx+Ty&#10;v1DkzSJVAGKBTtYQMnO9fhDVagVudxWZ3AqioTjrj8+8hyx1havwOeoDz1BjiEbDqCndPK8+dKfl&#10;QWnVPs1NwlaeV7iz9e8xDH1AtSEJ+oj6roTKzdr9sVj7vf9YGGFtOPNbz9Omm7Rf1R7N3uKPwVrI&#10;Fo8RqFLLMmaBlYVXr+8G9QMySoWWK+XOE89/PSbnPmcsxw0brsChQ28x6wiXyovYfeiv0dz4HrR1&#10;XIvpuZehNeHHbPIwiZK3cuvq+TIG+k9HU8vX0NH7HWzZ+TMs5cZwz67XYN/+N2PrSRchFAMmJydx&#10;wvaPGLtAY6jk73rn9rfA45/G7IITV9AfIhlXkdUoLx77/T4EgnEjpqRMTE1NoaFJ5EgRyZOFNK1x&#10;3qsR5X6+ZqnYZqZXaVCXCNXvG6S88yFZ8CASaMfsYhFFKgFpcqeanfXMYt6DatmHUKgZuZLP5IwW&#10;w0hy08SFigx1knDUHzZpVnO6lnV0oGouYa2WB7VArJKzcR/GnxaPYdTriUqf9qvQ4QPh2O+t4z9W&#10;BhTHfeI5li7WPM/iIcEjRMj2Q1oIqu2rTdUqElL2jwoI9XfSKl6oIuz1Qi3CuZUwSiQbrayUy3gQ&#10;ZOntb/0R7r75HxAg32zYdgrKVVqO/F2L/g7Tqb/E+oGr0BS4Ep7KKZgYjaGp4XR4/Q0ouIcwvfSX&#10;2Lrl8+jpvBLZbBZDEyS4wtW4+Y53Y7Dv/Th553uxZdtLsffINbj3yKfQ3r+aPGoEtWoUXleDacJ2&#10;hBYJmgdqQpYGrHcJ8XeeFrMX3WhkmjqiX8em3t/CWzkT00cYhNZyjkSdWzjDDF4L+zqwsuxFU5jm&#10;OflSXcMaPS6r+vTtn0Pc9260Rv4GPuZVlmQtF55a0EKD3s44+X1IhF6F1thr4eOz8zyXoIVew7LZ&#10;TN6qG7oUZ1I150ujuMe5aZCYxeMOpg6tgSm49Y0FyIx70KbfPCcmWBvmWBwl5rWU8QjRx+MYD5T1&#10;fzocbbLmT40ENT+cncXxCJGxCIFWW5nMI1JebQGrUVho6pAGRAlLJK7+/jdhbu6TKJC8Bgd/gEw6&#10;iHCgEzmyz+TMeejt/1fTFDQ69WJs2fERHDrybrQ1XYGZiXdhXeso8pUqPL4xTMwx7MYrMDbyLrhI&#10;Um1Nn0Nj+xIOj1xsBE+Az/fwvLxxqVs5kysjHi8gny8g6G1CipZnTJzGcOqvVcu1FrEQTP8zmbSt&#10;6WWYmvimsV7bWr4Ov2srDh86Hf0b7oQvVEGWTBz0N8NfHqDFOwZX7KeYmL3I9A8P9L8dNVrRJb5n&#10;Y7Mf07NTWFm6AgWmJ0grfsPGV6OQr2DkyD/hxK1vxsz0JK3h7zF9st6BjRveiUIxTQXjM/DFRLxZ&#10;yt0eJ7slWGUse2f4R3nfzq3eZ2/x2EJdixUkSEWQqjzmxH1h5Gw9PAuZ+V2H7lOhqFc+nXsAHJXV&#10;ul+B1jzT4o/iEWuy3rf3nlpLw0Bt7+7ZB/ykHr8fxUqRRYKF4n5JsTg+oSLICq7dqjxwRgyrv9Ox&#10;nlVUNI1pbuaTOHXzzWhr+y1qmc2I+QdIYBVMjp+HTQMTJOr1/P1i9HR9Hwd3vRudLV+EP1xCmfFW&#10;GJ/XW8bY4nkayIxDQyTpvk8YS7KtaSvKmQ64+Tg1KVe4pZCHX4OiaOVG41VUqiTjIImLJTtmRkTr&#10;Z8WZa8zirOUcBX+oiCrfoak5gq7O9xi55662MJ2N2LBhChFarXsPn0ZSdiNbKNKidwzXsdGL0Np6&#10;IXr7Xo/RiY/jrr3vxMz8O5FZ2IF48HRU+egAubPEfDg0+gX4aeVrcFmZ1vpy5ntmplOgBVhgtu0d&#10;+hjc3qC5fpRs9XKSucpMI4tbubVxU0uExWMX+sj6qKo42oi6bNWeWzaXZllVXSohV1A/hvO7UF7h&#10;eWpxrBulisYW5Jxj1r90RsfH4KhUX0Pe9WdaPCR4yHJzYeZw7alPfaqZihKPaz7k/VEpFuH3+Pkp&#10;3dTmVRAsjm+oUosQaNbV67YRJqr5EhokUQZRf6qPxLd10/twaHII3dH12HXPNlSrOVqXi9i4+QBJ&#10;SbGsR3vbXYj4B9HdehfC/hMwMnypIUtfIGwETWfivca5h59bjVb59m3fRS67hFImYAZwDR8RB9Mi&#10;DqeQLh1EobLAJJXgcXtRLJRNP3BWRddNkq5RaDFOH5PvY9pz2Ro8NLnVL/yfP/08pqc+iI7Wz6G1&#10;sYMxLsMTXMDM4h3oWfd5NHWlsH/0CSh595LWJ80ArFi0h/EHjCWsRTF6+q9ArjKPlo4wlpeYGyR+&#10;za2Ws5KDh65EU+Ji3H7nNWad51wtg5JrAU3k2ALjGh65Cq0tL2BClb/KZ2ZiPY8FDeeuaVS5hKvF&#10;YxP1D6pvWP+wqzD1SJpXGeFwgIfqUkmb8Q5CJp9BwKvzClhFtVYkKRd5JAu6gmCIcdabs9duR1F/&#10;tsVDiYckR7/yxU/W2ts34JRTTqElUIa77pHhftDjHDVLzg4KkjAWxy9qbhJRgJsjJIwAOApZyAWW&#10;kapZaUn9qamlIrauD9EC7ML2U76BUGKW1qqHZS6PtliboXAvOlDKd5IY+xm+GZ0Nt6O3+TYEfW0Y&#10;HtpCQvwA2v0fwI7Bf0e1GMS9+16E8annIhIM4aRt38aGdSQ3agB5ElbU12ncYJJmaVlQmQxEzJzf&#10;EHksW5iF151HsUwTe9XC93mLfH4Q5WIFgxt5itWguaEZv/zlKejsnsZd+3ZgYeXv4A1P4OZdz0dQ&#10;Bmrixzgw9iwMbvkc9uy+GFOTV6Oz/cMk8SuZjgxmiy/Br259Fk7c+AVsbLva1B4pAKkVufRcbwai&#10;1fgcv8fLazWK1jKYZaYfXda6Aw3kUg4SdcGqiJTdTnW0eKxC36++HYVDxCJWZ6uiWCoiHIyyXgSx&#10;ks6xvLcglaElnFWt8ZOco3C56iRbpQx3YSVVdyO3tl4SD/hMi4cCDwkht7W1YX7hCK666ioMDAxg&#10;Zkb9U/dHhJazNLMytTGfz4OAcfRrcVyjXt9N5a4LEu3lGzrIMuJGlpzX0/EmzEx/FAeP3AA3jb79&#10;w3+NvQefgSNDT2GZmkS2uIgotfpgOIh8KYdgUJ28zYhH+hAKtmIhOY11vQdRztISjZ+K1GwA06Ov&#10;QGMC6O57Iw4cfh4mp+8BuR0RXxgBdwOtBi8JNkT+CtK6yDFVeSynambUs9urUdUB+L2yMfKoVkpm&#10;5LSHdxRzWU1NNnOJl5ZH0d4JzM4fMv3OjohcMs3JGgDmjc6igcSczqxAPUry393Wsg6zc29DNFE0&#10;zrXU4LQsAm48FekFRkAZGqXBP7/o3KMsKxSo2FRbeOBFgiStJSYD/ibjhcwhZAZU2LrM1W+LxyHq&#10;Fcoh4ooKJT+4l9bwygqVXCrA8Ug7MmkPYuE21pl2pNOsY1kXFUz1xfhIxFm4WYDjWqpsNR5ns/hT&#10;4yEh5Gf/xUtcDc3rXRMTE0gmk8b6fSBkVlaomUWONldr2oeFhcjYUbhVHFU2SnDVyF7qGOUFP427&#10;psYOavAUFwEKFRJZrJXliUS0fsMPGb6JSt4i9h2OIpW9m8Tah5XMOC3rHK2Aw4xtDKMjvdT6izhx&#10;0xHUMl0sewF4KGM2r7sSAV8eoUaSXvZybBp4DXIkszyFlM/l557Rs5w2JcLkvUXEGl1mqpXXFUYq&#10;3cDklWklL9Py8CGsjm5eS8TD5k2ayY9zi2/D+vVfQ6nQYAaQGch8zVARiF+Lu27/J+NgJBJtQIbn&#10;dmz5mfG2VeQ733vwcnQ3XG7ChsNJ/PRX5+PkrZ8zc5c7O6/A9PTb0NP2Bajl3M938TA/clQCcjRs&#10;nnXB17Dvnq85+o1ptlaK+CC1y+vFdajNEvPjDCLOP5Coy8yV92BluYRYhATLS5oWF/FTcWS50u9o&#10;MIywunTUjVH1UtlrNmWyYrS5enzaVJh4bMvMnwyqkg8Zurok6Cq0ToKrZ+6LxpYWWhYxdHR0m2Zt&#10;L61ki+McdavNoP5jtcaT3DRVVn2y0zOjxhHG4ty16Gj7W1QpMDTtJ7VSxszUGciXkzjhpD2INcXR&#10;1fFb3rqE4bEu+EJJTEyei/WDP0GhMkrRRMubZqebJL1h41XYu/dtOHTwi8Z5iNYxDvnDVBpplUac&#10;hAVIjPJLPb8sx5itxgGHoHWQw9QXiuUaiuq05X9ttZKEIG3pXMZYp+qVaelaZJxZtLReYxbTmBy5&#10;Gm3xX6Ip9FREeLx946dwcO+r0d/3HSqzXoyPv9ZYz2EattFgP3o6foDJyXeggTrK0mIaW7Z8BtnS&#10;kBkMVnMvobf3H50ud240tHHGme/G2PQ+5HWOryGRakxt05esk3whuel06be5avFYh6ky+pYqiNo7&#10;37UkzzT89g3xiOkRkuMauYlNLzt7beLZuSnuWVY1g0BjLHwsgCvJ+sAuxaWCL1JejVvPM8+0eCjx&#10;kGbp7393fe2Fz38tfn3DTRjc1HD/uF3eWrXq9EuUaAL45Q7J4jhGmeJDFrGKijMa2Ck0IooCr1Fr&#10;L7tNS4o8a23eeBGGhy5HT9/HSIR5HDz0XpLR7xGL9WIxPUp5QZWfMURi63HwwAZ0dd6ASMsCMvMH&#10;MLf8TjPQuLX1BsSDaYzMPxNeucfkHTnKnTCNSBmPPd0vx8TU17GUKqChSQMQmSLKH1nFUghEyFoM&#10;Qha1h4SmENUCw9RcyOUKCIVccAco5cyLeE3z9tAw4+1i+rdcjtFhD1obnoKF5QZejZF0C1jOHcDi&#10;9AXoXffvKFeT2LP/r411rTjW91+LxYUymqODfMdhNLVP4sj4R02TeIn5EqQiISG7vvO1yKSL2H5C&#10;M/7z5/+IaIx2Md9JrQqCR7JUv93KI+W53lx997KeGYnFYxPiX8F85zppai/ouwawtFBEPOrH3DTQ&#10;znIlpzED/RfSKHJjaXka8wvfMwqpRvxro8GMZKqIRKPGHaguKj5eMFCcKju2zPxP8WCmPd3vxP8G&#10;Bw/sqZ17zp/h5pvuwLoN9yfkYChSm18cQZgWtAsham8105dscbxClV0EITWd5q6x4ggz7Unz1f0o&#10;5KPGQpbg2bD+tRidrCK3+AVDjIObv8+wWzG9OI6Ozh7cffdWM49306YRklMS/nAFxfxezCz/Fdrj&#10;H4A/0IS50Tegp//zmF55jXErWSA3hVgEiyT8rvZXYnHly8a7l2+121XyTUsZyq+1L/wsEuRm1Dwp&#10;/O62Lxlf0WaqlNLH68a9pYcqRiaDIBlR/cpuT5VRsKwzXVrEokbybG35CQJaZ5LvXSaZez1lFEsz&#10;iMQrODL8UvT1X02RF2KlLfP4DbRWmD5mxwmnfB0HJl9umurVhyy4mYfy8qUxcC7JYv5ktaJlLwGa&#10;Na+gvniX5nIJHibALDZRF6yWkB/TcGS9U1YNadYJWb+9KBTcCNDa1UwDlY/2ptcgHO7FvXddipB0&#10;YBaBTdveg/GpcWRTX1GVM9P4NJ9dA76k2JnCZR6ggYNS4txGQTXPrm+EXMEaOEEJpUGrhAtKkwKo&#10;zLHCrA37OMcjNg95bn6R+UwJZ7Tw+0PNeJFggt/A6dOyZHy8g5Xb9BXHua0tihIqqtFVBIJlZPNF&#10;s0DDkeHPITn7BWwYfB127rwEy0v34l6ScEOkAbNTE0bzr5D0Cvk8y1gE7koDZqb+Cr3tP8BC6r3w&#10;h2bgCrIcFg9i28Z3opgkHfEeucjcMkgSdLeaGuFh8VQVkpct+YTu638xOnpeiFzxJ7h139W4Y8+X&#10;cOZJV6AtcQnSlFUFFuMkGbfqrdJQrpCMKemqFERydsIIiyz38i6mJSA1bcrl+zXGk0/C/pnzMZc7&#10;D+PzT8bSykvgde91XGtmh+GvFTB15A1SU0yf8UknXo1s5haT3kZGK9ulVioxBzWMjLnFrNRyj6pS&#10;Yf7W1EIPidiQsV5K2WuyWAJVUlYah5M+i8coVEjFeXUe1gR4M2NB39S5GAj4UOF10yfMMOlCD/bv&#10;uRT9/b9BS8sv0ND5Gdy594NU656AAsu6VjLL17IoslxH5WrORF7G4rI8vgX4GLdZqUykbZRMivv1&#10;vZegMfJmbNnwj8hRcdTgbLUMlUnkulspcVplpAgyIWvT7Vy0WMVDqp/s27evdv755+O6667D9u3b&#10;HyhuKgj2C1isQb1SqrSYTSckXaRRO+4ow0ENnvKZ5RM133diFOjsYijW7U2bf4aFpSCKlSy8/oBZ&#10;4GFxKYVYvBOplQy8rhAamrPYtf9kXgO2bboC+3e/y8xtPvGkN9GqrdKS9WH40NXm+XMk6VbGvZLM&#10;ozEm9tb0on/AwSNXQQO3Je/MCk5ZoLv7Wsxn3ogSkxwhv2muZ6GQhNeMzo4ZyzadmUY00cy0M/0U&#10;ck8463L8168vgreJdOjNkDQjRpHQu2k0+VmnvwF7d32KygSwedPH+Y5FxprG0OhHzPSmuQWmr4Pp&#10;yyygsSHKZ9YFsMVxiWNJTUXBLGWq/l8XrVwfQoEYqN+htfHd6O58AoZG0qbcBeNe7Bl9JlobrkF3&#10;6//BwuKNODz9t2htycNXCWJlGYg3Zli30vD7mkwdXCThRqglylteU+ML0Rhvx+iwU17HWC9f/KIv&#10;4dDI77CQ/AryrMLyAqt65THpUZ1mea2v1y2wTOv64xkPxkJ+uLPCErLFffHHioMhZmfahsctLd9p&#10;+hKpqflNFuHiHNDR9yk0hs/AodEz0NzyeXNrorWbYf1YWfSjVuklsbpwz/71Zj3jhH8ABw+9wkyd&#10;ErlqrrD6p7X+sFn8geedSlFFPuNGf9MlmBz9sDE+RNZnnn0tllIZ5AteJJffjo6uV2E++UUzyCsW&#10;1r1llGleBLxOnzjcvIn0XCnymO/a2/EG7Dn4KQSbKTIp1OSrWs/LVXII+UMYaP0bHNr3NfgoyLQO&#10;tAZySQFQ02GR7x2UUSshhkUUKnkEPYzIWLoWxx9WlVcVZP0UDCGL/ObNQQ2dLMesP1T4GlsuZdGJ&#10;YWGZCimVRXXZNDVfhvaGJ2B2PI5ocBLTmedT2RtFa6TPqQfuHObmp0jS6yi83WagoBY9ibCs9/W/&#10;GqMTXzBz4hNqyiHmWSfPO++vsP+eb5t+aRefofLqMWTMm82m9KqFhtBDnAr3uMWDIWSrWls8gqAU&#10;0Uhfs61KFJVds7Fo0tL0kDk1WEqLP2ggk8YByoOlKrnm7w4OdOPQ8Bno6Px3jIy/Bh09G3DXXX+G&#10;/QeejqmZJ6GjLYDF1AGcf+7PMDHyfqykJrBCgSJhJAu2Uq6Zeb5lJBEIOE1qyyvy/1w1zcexSBvG&#10;RmhN7/wRTjn5szh4+I2Ynb+IZPl2tHe9G00NfaYfuUpCFjSHM+CPoESzOZ9NMn7FSaWCcWX5s1zJ&#10;mLWWF2ZJsrIe+NpalUlkrPeuupbNrKgifydanH200dn7eZ+yZXnFmefv86jh2lbh4xcyM6mtuVa7&#10;CFVvjqJiDqskP43sV5dJT9PpWJh/l/G7vsLyWmXxmZm7zLQkLYydhWR+ybTWNMXiqNHKzhdSxrti&#10;a0s3lWAncnnMU33p7rwQhw9+waxulmhifGqRZnwtXcCu3d/GSTsvhSn6LN+mb1mF2rTmGG2SaV6z&#10;WRyFrc0WjyBEwtKcxWarhCyYCvyHLRQKmTV+U+kkcmorU6ll/dbgpd/e9jy0dH6W0XTiSWfmcdOv&#10;n4odm29GjSTZ3v59TC39nBr+/8Ftv38GBvu/hKnFS9DUTbHA+5PJNC1Zl1k5KeCOmGgzqRwaok38&#10;7aU2S/JLjaJ3QNOe9mLXoddRGjGMn2kmf05OfwTpZRIv79cULEHOFMplikG/G0Eyrsfr4ZtpYQpn&#10;mtTk9FcwuOFVaGI85pUpkOI8nxqnIPS9GMPj/x/8CaaH59RPJ4s9k5VlXGWaMkhlJykQw7yNEVRW&#10;nW1bHKdQ3RHrsXDViU11xpQJaXtxMwJfgwnX9/4IY4s+dLT+BPIVEm/geZY/XR8Zeh6aem/iHSzE&#10;vF9dL24SclAzBrTINkm0VvNgeblgniPXrqnlvFFojT91rCDB4pjNaXBixXiSm5/NHPXvfhQiZbOo&#10;ENOngZtm8Oaaem9hCdnikUa9QhpJcj+k0yUU1VbLcMGgH6GghI0ERtXcQa6Gi6QaCrsxNLEX6zbs&#10;Q8i3jpbxbYjFmtDUWjbN011d3yKxLZuBT+msLOAcmhJBZFZqpqk5rXY3VgeHUBkz/0vYzC5ciYGN&#10;l2P/wXcaoSO5JxeZaTPQ6n2YHn8fTj/l42a0tgRdLq0pfdxnHZO5UMgyVg8ClI+aNjU7x6d4C9i+&#10;7e+MUwbNB1UW9PW+Fv39642ikCumzLspralM3vTZraR5I8/GI0qffqr1YNXasDhOIfG9RoQftTZV&#10;LkTITquLoKlMfU0dyNdy2DD4NbMKmQYs6u4N676B1lAAzQkWOIZPs8xm8ikqhAXWLb8ptyqXDQ0B&#10;U/bkX379QJ+xfOUPIJdx0mA85TkMjUA4x201dUrDajqc34zMoH7Soo6jn/Bhgu1DtlgDMQtrtAGJ&#10;1mjQ/KmtXjK5L5bKZjlGlR3NXZfDglgiZvp8G2LXoFDqxuziC3HySddjfDhI23YQzU0BzCzeQhPz&#10;ZgqjLBpDXTh44PXGF7Xm71YqM7Rq5Z4zjkwmh0hEc4ZLtGSrCIfijprA5GkwTHfnu3gQxZ7970Fo&#10;1bI46/SPYe/eCWRmPoGu3rdjPvNxCi8KIKWd15X8mqtoPIh5PUHjecyMsKaEkqMRWb4DfX9nrPPe&#10;nibcevc/mj5i9SrpmmRqOreMeLiCTCGDSKAdlaoXxXyJ6ZOwXcXDXYMtHkVQ/WEBFe2pT1ZlTwxo&#10;LM88KiTlGsuMpgiGAq/G3MwXcOLJ38Lvbn4pdp5xGXyeMgk0itt+exFO2PRD7Nr9XDT2sSZ6MqvF&#10;SpF5jaLpdvswObWM1nYNsORTqZB2tDnTBOUMzHRjMylulu2Bde/C8MwVKLIeRNSrwshcilCbKlb9&#10;t0lnnZwfv3gwfcj3O/EnhiVkizVQ7WRtN1CtpgCoF4/VklmmNGHBJQlqcJfC8ByJTQNGNNipqfld&#10;mFm4AvO0NJsTwKaeERTSLcjVkoiEUjg8vtn0ezXHP4LlhXeb9Y3VfyynHm5aycUirVfDgBVkaZmG&#10;SPhKUY7EHArEzTSqDb1vwuH9n8RA/6dQck2h5sljz54rSZaMizJlYMM/4ODkVYy3gny6RiVhVbFg&#10;cp3+PReVCBct9hAtD1or5FNNDZFlriyYmQfaKQj1zpJRZl1j0wSeRqk2j4BL6YszTXJgEmElYvpy&#10;JGbNb3q4a7DFowwsQCpr9WmDKg+mTGj+uxZvoQLK+qL91q0fxOhQFt29J+COu//S3CevXNs2XYJS&#10;pgHT0+9AmUU3HC6hQMUv4PcbIs1kslRY5bvdqbELLK8NcWDz4OtYrjOYmf46ygynvuqe5osQClex&#10;d+xj8AVyVFAdRcEQsqAIBB3LDZ8h/cc3LCFbPHag9rAHqpSro6y1flGloulEFBSyDHl6eZH0RPJN&#10;tJ2OieVbMUNyS5CbTtr8e0xPehlbNwLeJgqIMlLFA0hEPdh7z0nYuu1bODjxUsSbHK5MZ5bMIhLq&#10;K8sVVmiZVlghsliSZRrqZIgGWgduM+asK/YZjI29Hm4Kohq1fnn3kvbf13EhLYdPM3FUFMpZlPNh&#10;MwJV0NQqf8h5j3ozXY3vpd5gw/qqCqqBazeDMkOoCV0BRMa6JEtIEFPzZY/i8S/QLP4b1MXp0UGR&#10;q+WB51XE5L5V5VAtyYODF2NyPIj52fehv/suVGoz8IX+i0ptCnvu+bwZoKVmZoloNWdLkTXxyqMI&#10;TWBdNx7ruNUdg2i60/qev0cmGUdjUxR37vkAoqojSgOT4jKkW2D51Z5lue6gRsk8Wt4f37CEbPHY&#10;waocuU9JNE1ZRpyYQzVrFUtuFPMe4/hCDjYkEAa2PBe3H/mhaQZuD38e1dxmhILrUClFaFmHeXcZ&#10;TeEIFrNTaPY3ItYwjtt2bYF87Gtks7R8yYtlTS9q08CtaTQ1qjlY1oWPMiOEVLaMGK3m/pbL4Pc2&#10;4s7db0aUyoA0/pbmZ6O7rRs33PgFNLcrnSWUC5RiKuKMV33A9+FL3lMznslkQQect1srSE0e6Hph&#10;9Ta19yk9rMRm8I7CKlIJNQVWqLUPsDjuUBena8vR6rnVYmimKWlmQpGKpU70dX8WxVQ3XJ5lzC6/&#10;HKPjJNV1DM9ran0yCuVqdE4rj5RBlWtNo3IuiZx1IK5engOaWEw1JUrT+bR4SbHgNovCOP7Sc6vV&#10;W5ExIfU0C86FxzUsIVs8dlCv+PWSaASLyFikXMVScgmNiVbWYRLR6qVCFjgyBDzpKa/BgaHPY2EZ&#10;OHXnLiRTXjRGN2IpnUFrIo5k0pEYxVoGDd4wlst3YbDbi7vuOBlN7f+GzmgPFtOzmJv9c5QoULw0&#10;Pmdmq2hvd5tHScDISpChkCdPysXmQMtnaQW74I+NYGTio5iep/XcTRrNycKWwuA4+jCDX4yFwU0w&#10;e71Tnu+i2B0zWks6OoIqZI7dxoGCwMQo+XVBq4nQgrE4uNUHxjzcNdji0YVjxakpL9p0wWlh0tF8&#10;Ko1gqBk+r5tllcTJ4qMSpWZmuYWVFR1iFVNLlNxmqp6pu8ajYqqFSEwtcGYeVBm+ttp37anyvIoj&#10;64pIeiWboqXsRzqTJuH4EQzEGE5wiJkhuPGeGjVYJVHl93Fehi0hWzx2IGkhrC2J97GQqyiVa3C7&#10;o8iRFOURS5dkIWd53NPzPcqFzRQEFQz2n4xDI3LEUaPg8fO+Cf5OmBWccsUsuhJtmEzeg5ZAFPlC&#10;hjHnSYV5hCILiLQcxO33vMNo9XIJqJXozKJl3JuVnXheg1b8tKY1OjrQxKeQR+VmU9ZyNpdGOBx1&#10;BsDomGGMu+r6e5m9hBIjM5LIY/4KpgnbCDytQqV3p7RczRfFbaDsEBR0LY49tji+cKw4NYSscqat&#10;TKUyi4AviBSZNhhQP7BftcOUMg32yqUKaG0MILWyhEQ8hnyWqi81SZVhU2a1VKexkKUA+gwh67y8&#10;xwkeKo7yEyCCDq+62pQSoFXCHeJViw5hyrHu0bJSCkeTXEmtP+dxjAdDyLY6WzyykACpW4F1GOtP&#10;lVabn4WXBZUlVdN/VGLnl4Ak67Z8afj8JOxKEg2JHH78M17HMgL+IEINSxib38itjWR8N0JBDxZS&#10;ZFM0YLmwgtGFnRiePx1DS+ch1jWBiQk3lmYowkjy3a1fREvkYmzovxizlB9qIpfg09QPGbaBNiaD&#10;aan6p5mOcVrm8xRGOkEhJ+I0QoYCsS5szPtJBAoSUI6QchkhF+IrabS3huAwXJXnGEf9VkPEdTIW&#10;jCRd3YRjBbLFcQWNSTDNx0cLjCCxrkIbgNcV5+k44v5OnomgmHdhZSXNWqWyljFkrNAJLc/IQhUi&#10;qZqVn8TnJj6V3TpN8PfRZyh+F1KZWd6jkf8ibVm/WczPy3FNEPkcw6h81jdT7qWlql6zIN8nzRbC&#10;w50d1kK2WANVdtV8Qdo0K369eNRLptk7c45L5QotX5+xQjVFSCQt67Wl+YvU9hvREN8Bd20T5pfJ&#10;2L5hxrVIuRCGqxZCLeNBKNwHbzWMUvUIvLGbcXDoFWZ+sJalO2nw+wj6BuFyF1GpLfO2DHbv+Qts&#10;2/ERWrrLuOH3H0NrC6NkcguFEhKJWYqvZYqlBqasCZUSnyEZxyMzaJsCp1QumvQ60BUJKJEwYfrW&#10;CA2W0d60CvCFzAIBPJQM1LvXibeeH2uP62Hq1yyOMzj1QjALiAg6YcrS6hU59JhPwuUJItEQQp71&#10;xXHLSos4lmB5dqNUKrFuuFCulOB1O10n2fQi/H43vAEdr8a9WuicmHVOlrAKZJFK8QqKxTz8Pvlw&#10;j/G5AaOcmpXa6jBlVcSt9KkeiNQVYG2gxx8ejIX8cFdlS8gWa6CKqT5UgSymyYwqHtpWS6a8VYnT&#10;agxbKOURMEM/xUs1FGpBM8K6gfW/2f/PiAaegrQGVRGjM03oG9hL9nTBEw5RdCSNf+n8ko+CxkXh&#10;cR1m0y9HgfGrP62v4Tb43G0oYBcODT3LrI/c0fYtknmFpD2P6YV/MBayHCEEKaMKxVHT15Yt5Hlf&#10;O7w1rWLG6+JcV57KQoVpLFPkOJaE8zq8sbwqfMxpkbKarusCqS7glC+CSLyOuuDiZkyi+jHxcNdi&#10;i0cN6tL0aBEwJ1huVi+Ucjn4jPccHTnlJZnMUKGMIJUqIhZjIV6tbyVqucWcunAYzr0Ct4Zmy6JV&#10;s7O534m0psJbV55ZXCtllltvlfWDFUTn+PhUqsJ64nEGNtah4rz6rJpZBlSjr1c9dz2O8WAIebVG&#10;W1g8CrC2eDplmDuHoCrVHIlZNbrMcyKyMnyuDNqbCmb94rauArX/UZ7P0lImGbcfgc/TBnewnYXf&#10;hyNDJyCfWUEgGjKa/Pj8y9Hd+X1s3fQZdLZ9AblSBW5/DofGn4WN2z+K9Zv/GTPTL0U83InhA/+A&#10;zubXmZZn9TFr0FbQ34RcoUbibobPFzbTS5R+We01kjirHjcR7H1f69gTzgAv84OQ9aH+OEdYOa0H&#10;Ulj0W/mgY16TlWGa+nmbNt6raSpmYI32q5vhdd1m4tZzFE89XsKct3j8YLUsSayriYWbj8qoykql&#10;lEO5oBH8MGQsxKL+o+4ts+kifH4vQtEI3D4PydjH2FR4FI9CiCqcglu3xlUP9JgqydlDbTWbVsEz&#10;ARCLk4xZV8wtzm0OlERT7pw4LO4LmysWjxhkGWp6kbN5/sAdgkqmu0qyy/DcMrzuEjTDuCTPBbUo&#10;MhkNgKLFWyya+cB7D7+CRvZ/IezLo6ZxU2hCKe1GNZ8mSbox0DVBcmqgMp7H0MxGEnESpdRmZJa3&#10;weMeRLzRj+XCjfAmgLGFi0niw4ZkDx56GjZv/qJZZi6f5aOZSA3YUh+ZyxXnnjfQsjfrPBirtwqv&#10;OdBKxeovCyCbotJA8jbSSINkPGUk05N8L0lDCjJyrORUgTxZYlxV3rOcSZq8KNVkQYe4BZDJq10g&#10;YLbZubTJL23yiKSBZhXG05J4BQb734Tu5gtRVXqZF0pzQQHMoJplLC0zL/RAbUcz3OKxiPvyHSvN&#10;WvIz0DkSpj8Er5p26jesbnKSoyBhWco6NkabTkZ5uu4r3VTG1U2F3Lm9fkpjObQPyyFOPVh9q0M3&#10;6JhBFIWWDXWsYyc+CwcmXx9G2CZri6OQdaiGXfGC/D1L85brSWneBnKDRQtxYXEa/kAUgUACPq+a&#10;nx2oOVtzK6nMY2qaZET50Z24E5XyDt6VRTyewMrKpEIi2tyHfCGLcmmG7CQLtBnReCMOHPCjv/92&#10;VBjRgdGzkOgG7+FVxrmx98sY2vdKDKz7HJazv0M2/w1jEchhmPaOtS4Js5pm1Sbj6OQPTFfOFygI&#10;neHahUKeaeWNLpfxOja7sMI0NxkLVyPGNSpbC0moVd6Zw8nzTKoWpdC7Knr1n2suth4hF55yW7gw&#10;BzzhpKuwtJjG7NJ7TcAi49u25S1YXFokAX8dPuoO6fwRxEKKOIRyttk0wZvl8R5uKWBhcRzBNllb&#10;PGagEqnRxY4nKrKrTtSLqUYcV6NobhhE0NMBnzuExfkypqeXeLGEtMiLpFSl4demsVW8PVOeIU2u&#10;oDEsMs6w0LfyQjNyySrKaVaMQhix2CC8Lj/SK2NY17MLpYILTdFteMZ546iQjOVjXwS7sDjrTHHy&#10;R5AiGeeoHzBKA/m/VspNcp36tgpVKW28wv9eTe7kfnqGSoUGmHmCqNYCZj3lRpKx5n+KZLXUo1Z9&#10;PHnru9EcfiM2dV1t0hJkVKU8k81Nz6owPSkScFv87ehseCcaI2+CWiALhWZMzb8XxlMhj3187cNT&#10;16AhcqIMcqws6D1anHQxv5dWkqtKhYWFxaMFqp0PJ6yFbHEUdacFIgjBobHV8rE6wMs4J9BPltTF&#10;ZAkNjaujknWNRBYPvhQtLadgaamCxoYt8Pu2YmQia/xQ5wpuNDT000LU6k41dLQ0I7VSRKY4RHKa&#10;JzG7US76cdedp2JwcDdikQJS5eswPPI2xElsg/2fR2E5hmjDAu4ZfiMiiTzt4aCzgAS3+xCaSdQq&#10;9Nv08TKBqCCXLyIYjJu50/IrbJwvkKdl2TbRqo9H/w47tj4Bk2NZ3H7zG9GslkKiretTqHj348jY&#10;tWbNWcXb2fIqxCPrsOfeS8zzK8yXpuarMTCwAb/6zXMQ4r3uUBUhnl9ZdCPC563vuwqTyX8wq17J&#10;yUO1VoIHcSoiJG5zTk+zsLD4U+DBWMgPd1W0hGxxH5jSoD/cTGF01wcd6SiEYs5tphHlykvw+2sM&#10;5kUyFUdvy4tIzm04OPkpc+/4PuDEHd+Hy+vF2MxzzOyhgXX/gXxqA4LebuSLSdK+E3csOIWxhadg&#10;KUmLdOMPceTwczG48UdYTB1AcultOPGEb2BibBoBj5Z7dGNs+o1wRaUwjKNYDiPklVcQh1xN07IU&#10;irVTtgQl31VCpZaD2xVg+j3ce83atPKOJIv3xG1XY3a6ikh4ACtpLyYOPwfnn5Pk+01jNnMLFY0S&#10;CpVJjIxfilSaFi6VhKc87a346X9ejSjzJEMLev36L/O8H8upvVhc+bAZVKZmaHlfUhLcvC8WezWW&#10;k18wS/DJZWg0RiL2V1Gu5OD1rHYAWlhY/ElgCdnisQMVh/omaNCTIU7ttRYr2YV8UUUO88k5NCb6&#10;zCCldR1vx+GRj5tZGYtLwLPO/iGmxlqQrxQwMnmBWY1Og6SKJKSzT7kJ+aUWBHxhlEtjGJ4+08xA&#10;0oCWpvC7aMx2Y3bmTcbibGx8D2LRCKLhGA4euNCc03gsd2QaLs8CH7eO6Ypgfi6FltYYK5D6uRng&#10;2ClbZiuhWE3D49YKUiEWfmCJVvGOrW+l5d/OtDRhfOzV2L79N8hnvMhlPXzPCLdlDI+eC7/GvPD5&#10;W7fyPRl/rrCIm+94Pzo6qEjs/BiWFyPYvftC7DjhZzh4+Bno6f04fMy/UCiF2+/+IBobmJ0k/pNO&#10;uAx37brMOHxQ/7O8MGlpSLex4Jnu1X5wCwuLhx4PhpCtamzxyEPFUiVRe/msNGu7io14yp1BNreC&#10;UjGE5kgfVua1bOGzcHji46aLWbzdSOv13v23spCX4Cr0oLv1OmcN2DiQ6AJuuPMsBpxFNpPEYvEG&#10;MyJa46J0+1LuCixk3kRS/CTije9Dd48P45MX4cbbLgSNWrOyUzqXNwuvB9GEqUkqC3xmS2sE5Zrc&#10;dNaVhzVw6p+BT+vIzk2ZU1pWMZYAOrtOIBl3YHz81ZC+MTH3E+ybfALciXsQaT6CqcVzcdaTvw5X&#10;0GmSLpZDmJvxwO86Gx0k2Y3938DoYaoC5RZnbnR5A9p4ryv/ZJTz27D3ng/ipMGvY+fAv6Ix9nHc&#10;cutlxsWnm1bx1MIwfxSo6CizZR1bMraweLTAErLFIw/T30pzVnsxl/htldQKpaTjI5fGnAZHq6m2&#10;u3s7rUUGJ1kqqMi3vbkFQ0eezNs8iAc70Nv+UXOPmpXbWmhIR1eoke5DJvN2x/+0eJ/3lvlX8dy7&#10;501Ynns/9u97r7ne2knS5t7La23tQeoKPqT4/M4OdeYKJXiP+txegzVkXP/ZqcgIjYjeOPgm/Od/&#10;/i0fHnWc9PPVGnqofPCaZi/nSitI892m58ecmHk+k3WTkN+AQqYbzU2/ZMA+zK68A0MTL0ZP3w3I&#10;8rrbFYbX14wj+/8MG9bdhHvveTkWZksMvxF+PmNxWZGtoLMtxjcuGP/Da9NqYWHxyMMSssWjGnKM&#10;X66WSSC0NkksLpJYNpt1fvN6FUX4aUnedttb0dP9b4jF8igWi3Dnz8RA7Dqsj/wc65t/iIXU7WjZ&#10;cBOKvC/vStFKppXokZctNypk5gA5UZvi1KhpTSmCz5mSJRRLYSRCnSYdZi1YQ58KLdRD3R95DZEm&#10;KrxH85qjEbkW5DvovG4n4d9973vQ1/ZTRPBUZFeazEIWxZzXpGNwwzUYHX6dIc9CMYLm0NlIp/Km&#10;T9sVAyKxMiqVFKqBO3BofB22bx1FOl1F7+CHMLHwl5hfnDXJU99yvW8+q4UGQl5GaV7EwsLiUQJL&#10;yBaPPMyAKDKl9iIplcpVrltYShv/unGNHiaR8RBDQ5/Gur4XGeM04PYbw7qlgZZmIoyp1L24d9eJ&#10;2DR4IlZyEUR8p5HcejC7cAl+d+sVzsLrblmJAVSKQWNdG+cZfN6GTX+FYPR8DAy8yAy8cpmBWEBS&#10;06dMfzYQCjMdtFpFxpmcCO6YKrSabkFhgr4QFleWSZry7qX50uNOX/L8y9Dedi0yKZJ0iJxZCGA5&#10;WeFzurGu65dYmH8XWlvegtTsbjOYq6v7hwyXxkLuFoQjeTPSW248U0tTzJcU86cKrZ1x8219WD8Q&#10;w+TMpYbsNTBMSWxg/pG6kSmUEPCG4PXIscmaxFpYWDziOEaaWFg8ApChJiNTew3qctMMdTkTfpsb&#10;+rCyUsRKdgbwZtDUwSAkmphvEOtb34tyknbfEpBeFkGV0egL4KTTf4jhqZ/RWh7FvYebcHjiNDPw&#10;S3OWu8L/is7AD9AV/6zjhZKP2djzUTTFXot77v02MrXf4NDwdzHY8Y9Y1/R+sRj8ATfkplf8Va1W&#10;sLxMqxM+REJqviY7/zekrD7a5nirsXZLJP65ma9h4+BbzNzjaNiDk7d8GBUqGTMzT0ZjmAlCiOls&#10;RHfn+7GcugbLlS8izzSEE/v4Tifw3JMwPPoX6PB/GtvafoiAn0rI1Llwl+KmL/2p/+dH+NHPdiIc&#10;pxVeUA/3bTg4TIubBrkfzYgEmuDTIrfMi6UFnlSeW1hYPCrwcKvIdpS1xX1gSoP+cDOF8ZhpT+UC&#10;ydAYzznkqmRdlw+5dAsCJBR14e7Y8WoSXZXWay8OD73PjAnTQCg5DVFTdnvr9xAKNRovXd1tW1HJ&#10;dmFqYRpz4xvQu+7XtDTztBvnMLPwMtDYNlZlngSp+bttrVdjIvlWhGLkbsbnpVkaCsmvdgkel0Zs&#10;l0wfs0mrVnFaW7SVfJruyZVF+PwhpiWCMtMra37r5jcjvRLB8JGPGE9cp57xGYyOHUQ8vBG97edg&#10;aGQ3jkz/FcK0auV/ZP26P2OW8P0OfRZROUAhmZ+0+fuYHAMmZ5+P3v4fo1BaZvzzxhIeGX+ziffk&#10;U56H/Xt/gECAaoOx6vkeuWWENCe66DZN52tbIywsLB56PJhR1g93VbSEbHEU/xPHIDmSYyjCnyyp&#10;BRKaHNabEKvBPNxrTq+IcXYRSLSJdIDetk+T/Lbgnj0X4Kyz9mJhWtZnAT5fMyrlGok4jCgjdiOJ&#10;Q0MDaOu+BoFg2kypmp2+1FQMNVf3970R+w9ea6YgqbnaRWUhm8kgHCIzKpAY1oCpX02T2a+5VqTC&#10;4CP7iSQDInymN0nd4tyz34pM2o9YwovdBz+MLM9rlan0Cgn3xNcgEklgcWEZY6NfMFm084TLcO/e&#10;y0yft+KQ9b6x+7e0oD0IxndjZOzvUZU+Q2zfeiUy+f2YWfoCUpkaypUk2pr5EswDFwIoZHyGqI2B&#10;r7RaWFj8SWAJ2eIxAYeQtWCCXGeKvLR8hM9xRbmmmOSyskxZmFla5WoymUmjuTmAlcwiAu4QyTGO&#10;+eUk4g0JZGtlEqYXp2//CW678Vk44ZQRzM/MIBjZiMbmRkyN7sbY9HYM9C2hXFwyTyzjbiwu/oXj&#10;VIMk19zyWTQ0rGB05F0Y6L8I4+OXm+lPVVrGBZrK8UTCEKT6o10itbU4mm6HjOemZ9Ha0WH6kBW/&#10;zmrkt5dEqHeRkcogaOvT9TLTUuY5mvYMI1ea8aiJxiAQvQA9nT04PPQ1JFO8RgWhp/lfUKXyMjL3&#10;fAxu/nuE3P1ILhUxNfVBk1/eEKPis+Wa0+2polxdgs+t+VTSchipJWQLiz8pLCFbPCbwP11cwvEo&#10;FWY4Py3KKsJRrXa0iI7WJuOdcpkElGjxY4VWoyzoDQPvwcLU2aiUtvAexhkI49BIG9Z33M34EvBE&#10;m3htHsEgrVMSute3gOtv3oSWFtqPSSBCvtq+5V+wZ++LsXHzW/H7m65GV78zKEvNxYbIuNdoa7mj&#10;FPEdrUhmcQnt9Uc2P8GwZRKsloksko1jCZ8hY029EqnLNahGYWtfqM4ZJSOXi8KsA8HotNhFXE3V&#10;q89tbngBGuJdtHwLmJr9gvGx7SU5a06ym+ErfJamOlFv4TtqEJuEgbMVKwu8xovVuBnQpmdaQraw&#10;+NPhUUvIFLi1ak1takygmiTXYjUlTtIFCTZJPwcuo8rrHKWNgWyLtclfO4lD5x3H/w50n6TfqoAU&#10;jn1z3WzOVflT4XVCz6zfIytOz16NC6um0dH79FMEojTr+tr3KzNIPaDSLSgebfXj4w/KkXpOOxay&#10;Q8g6IfIQ1NxbIpOFwx5nuhGDpTMkTVqOsjQ1RVnlvUzTtub2okxS7uv+PJLJjRgbewr61xVJgnm4&#10;IouoZZJo7DoRS5PDjCDHmxhRoYAELV63fwRLS0NoaexCOVdFOl1Ea4Mbh4dfYuYjl5meAJ+lJnKl&#10;L0cLVY5HTLHitdXkEkygwhjoIksE38HjXy1HDJhcSdHKjplpUDqrKVbqX1azu9tN9mV5KVVC8HlC&#10;hlzNOvEMKIKNqNgxrGnKJwnLeYkciKgpukblpcrM8Ll8KJRzCHr5XqxnaoYXZKFXGEZrLnvdEZSL&#10;NT5TvsGdvBf0Hkr+H96nDoURVt/jKFbvPfrOqzAR6JoeroPVcn408j8Wn4XF4wuPWkL2IlDLlKbg&#10;V3tdmdKkXklVJ6naK9myaJzkF/i7gHR+EYlgAwWzixaDwlNgaSV20GSQlPR5KXwXjYCTtSXXiQFP&#10;lHK2SuEV5gtKILDyy63Tar+keWvJEO5ljeUogIMht1nizustrT53hZYSTaaq3zQ3en0SeEneWkTe&#10;xN3DCNwoUr/wqQVQzZmVFQR9aob1YW7Wj7bWMPLFDEIBirxakYIyhHzeg6A6EhmPs/iAJOxxKpSY&#10;91puUMsOFitJlgvlC61DrbCk4sHsyZP4NPho46Y3MQ/dyGc9GJu4EnPLQHsHLUFmXZl57KJpXOP3&#10;LTJ8S8t3MDb5EpLxIX67bjOoKpNP83F5jI63YGDgAK1VRqD5TlUPIvEECTYHv7+K0ZHTzWjonZtv&#10;IOktoKkpg0NDL0WSRN/cSnJkUVKZ0XSlSIxp1Kc7thY5Bfj+OCacCaY/2urXzH6V5IR6XDpfD6vL&#10;9fPaK6ipSnwnll0HauuWJy5eVJhj07iqXKq+OReduqijNU9fhc5oE3SFyu5qnPU1nc3l+nO4mccZ&#10;xyn8mOYeflAzvU3nuek+E8lapdfC4vGHRzEh99WK1RE+ldamSFV+A1UZmYqaaZ50G6EronQWAtDU&#10;lwrPqjkzwr8iwFn4A5SElbiZLmJ84zN8hfU6VXD6GgWNgPXT3PLJy76aESl4zUhYXda2KhtSSSAW&#10;4f2SDwyi9XU1eEgO+E04BpqcWkFnV5C3ZEkgC4iHKZlrNI94TWk9dGQW69e10ZLjO5JTjOgSmWiQ&#10;DuVQKpsjic+io7mN780Em+9TQiq9gpgm2CoxxyOUD8os8z0yPCyiwvzJ54OmuTbNb3PKCZcgm3Xh&#10;tjs/hGY1KfP7dHe/Fus29OIXP78EHVpdkdkn61lW5rrOzyKfG0CFZuNKVqZjHze192YR8CdQKO6H&#10;xxvA+PhGrFu/B/FYA/7r+i488Yk3IjlPC5kRFjI57L7rOTjz1J9hYfEQZuYuhBnDxfIxOzOF7o5O&#10;MwfYWK718vT/CFMU9Od+cdQJsI4HKCMMYjhPl7z6IetaB3WlVvXLUfic4XO8dvRZql8iZYXRiziE&#10;fCycp+reenqc+P9AyKvxauc8lAKHf8yN9WcQNX4L1b86NODNDHpz4rOweLziYSfkUmq69uyn/x1+&#10;eeNNCCeC+MX1/4EzTz75fnHH8Be1meQPUWb9i0XTyGWmEYqsMxW1Vq+cTLtxs8uKrKY1adKZXIFW&#10;UMRYvhESnJolfQpDGaSmwxVujZ28j/W9pCi4yQg9KmaUH4pefzyKU9a4n399xkiSoVrKUdB3vQV+&#10;TxvijXH8/pY3INbMoJRnEhf1rkH1x5n4eI8s6iyts0g4gtw8aB0zHc3vhMtbREOTF/sPf9xY10Fy&#10;sFbgyWZJwOG4aaos5h2r/LiWRcxH5asjwAtI52YQCYWQTEcRdTPTmHct7a/EzOKXjcKlxSDMZ+B9&#10;ce8rkFn+qlGeApT1yt9lGojrui+nhXwWLeQhWrTnoJDrpcUdoqKm/C+b1ZnyhRUEGFmhmmP58LMY&#10;3YbJ3FONMtXmfRcWl67Alk2fx913vsYMnDrplA/irj3vgdtf5vef5icrMwlN3MsK/d99QBWlP0Bv&#10;x5dWwTa/61dNBq1uKtWrv3nZNLKYwwX+IaoqtIQ5VvO01kAWKa9C4U10UnZVF6TRipQfmJBNVTTp&#10;eaC0EDptAq2Su+IXPDpm5VL8qpAuPUtgGB3X4TzAwuJxiwdDyGtqxv87PvD+DyPcEmFdXHC96M9f&#10;gE9cfu3qlT9gffOrmZQotmx9ixl4g3IUAe8G/pBFrArvQClUP516gD2svMViGdFQMxriUUNs8yQ+&#10;vd/IKG2fni9hx9br8eRzb0MgcRU29H0ZG3o/DspZkj3FAeWBIdK6LNGIF3mDoKCSkFE8ItWtW99N&#10;q+tSTI1fg+Hhd+Pm370BZ5/6z4gGX40srXAThWQKN8Wn5so6QUdoXssS7ux4J3Zs+QkWpj6Guclr&#10;cM9dH0dv5zswuO5iE0eG6THN8XxB9eV51dZqhZH5BprGo9xRYa1QsMeiIRSzJMfmt2N24ctUcPgt&#10;GaZQW2EOLprfMzNfxeYt70eYnChf1Po+0TjLjr9CZepJ6OrZgrvu2oR0epnxZ5DOJGlFp1FRNwdL&#10;lipF2OvjJ0ihgUpkgKdVDBMtLqwbuJgKwJ2OdzCeHxoaNoXA5y5hJTfLNBaZjgAq0v7+l3D6zjU+&#10;QXVA7jgdaICb/tbdczp/FU6Mp3DlVUVmdTPkR6ism/ysN1nrQHGvWqr3wdGKwfjMTavPcfb1Z94f&#10;TpoNTCDFLYJnQT96o66vJuaoJSyQmOW3XKg/3sLCwuB/LVFyU1O173z7e3jN215lji96yzswdXgM&#10;dx2501S39raran0NX6sdWfgC5d0U7tx7DQXd36ArdincOdZceXIwFXq1GWwVEkii5LA/QQKkhUw5&#10;pC1MGdPc8kmcf/5vsLyyFTMrcYzMV9ERPZMkOYDM0jYM9v8bTth6jeFfWaP3hQSalhRwRIZkx8GR&#10;CUxMfggpEmsHCbR38L20YCNoiZ2FkAwSpsuNZYZdQHKliEjESYscVigSzXttbI7jznufRSsP6On7&#10;IjZvvhKJeC/vaTLWupxURCIBJDNLTEEZHp8GKz2QkDyOwMyXG0qNDi5WswiEAvziUSQXgeQSCbmt&#10;DRnpTrzOS2awEnMRQd4TYTlYWD6CCk8V1NzNYrS0Auw/cglOPPkbJOwZbFh/D+IRedNyYXI8gaaG&#10;IEqVKT4jicaWNO7d04h4w15+4xwGE9dhXfifUSlUcXjkoxid/Jwz+pn80RTqNXN23SynDaFBWqUD&#10;LLIBZ87v/crXg4GIUvOCpSSWlB2EumdkVYZYHzQ1KcJjzR8OcO9YsRrH4CiVJEHT1aOEyApWZnKn&#10;KlXmcaWJYaV0pLmtcOMzWJZNazGDrN0EQ8q6rgNTF/Vy9RdcG7IOPVtpd9Jv9lqA2Th3USKUGDWj&#10;85wZv6E0KizP1RNhYWFxFP9rQp6fmkc+V0LHQJc5bk9Ese+Ovbh3t5amo8hYcWN0+W9M1StiGu4Y&#10;MLf0NVqvzaYOq96TmnTZOTAbK6tWmF/1fhQIhODhoQZQyZpK57swv9iOiqsJWQxjeu4M7Bs7B1NL&#10;e2h9diGT3Ijk3AbTDK0RprLCHAEjgVaXWI6gGRh4A9LJr6Fvw8ew7ZT3Ymzho5he+QBuvuc5SGUz&#10;6Ou6BAXKvYw6KCmAEgmZYySHYJFWb9qk6fzz3oiDRy5Fa8/F2HLS+zA08SqMjL8Nd9z5JpRpRXV1&#10;vcNYM5kCRWtEnZHqecuR0JUGJx3HMzKZFLNUg958yGRraGAZaesEllPDiFGRWZqHmebkIVFlcwEz&#10;VUjfwC+zlnC5aPly38AiFU3wCwcmaAmPYHziBKxkbkcsPI3+gZuwuPx7RENJhIILJOzf4bwn/gh7&#10;dj8dd9z6NLREu+GpNFOZ/Bhi5A4vIyzz225afwUmJy4zzjpKVZGmGx4y9dxszWnp+V9B5VBlsr6x&#10;bEqzUJGol1lt5lj1QQqJym+9HOuiBk2JAJWY1bnF9XvMffW4BWacssxkWz2O+rVVmNYqhdNeUBrX&#10;bKZOatPxWigupU+RK5x+a1P83NffyVjtIuZj77ewsPhf14rMchZNiRbQsDDwUThu6NlEYn4iPB1v&#10;raXzb3GkJlHFqOkfznCbXHorNu98hxlrZWprXZAY8Fjxma3GRLpMX6GmnzQ0fgaR4Ba0dm5GtjaK&#10;hcLzUW0hSUeB6cKFlEsFNMZ3YiXfjp1bfoMq71tN2mr8FOhGeFAJYDqKZbexwkreYewd/oBR4qep&#10;S4TbtX8jitlG+BlByNOCbMGPPMk5KxnoWkAkVjXxLy/Q5mWY5q5ljC6+H25ybpFySNNRRibeRv2C&#10;AomPC3m9fKSW2MsjlauPiBWVHKfg99BgLL9ZZkkEUKXlmzAD6yS39xz6DHpa341Gck17k6w9Ei6z&#10;skiDa/PgBzA59lVzzsd/qRVagTwo8TscOHIRlnNvRt/696GxeTdylR8j3HALZuafgvHx7STqk6kM&#10;HcTc9E049cSrcfqpn8DMwg+RiI8iyPTMH2bFoIW+vvl9JPRZowRSz0Qhp2+V4jaFRCuVCBWj/1UN&#10;4s0qG1UWOrMXka1e0out3XRemwZKmPAiNg1F11iLHDf1TylzeEpZqXRpU+Gvqvl6dY5W/bypAyJw&#10;7g3Z8/Bo/87Rh3Gna2u2tTDEzHQofjPIkQVfDkfUbGGiUFp5viKLn8eKnr9rtahRktV9Y2Fh8Qcc&#10;U8MePDzuKgqFHHwa+UwEg1FapynkZc0eW4H9aTQnXOhOxBFIPJ2kNL16YTWcKq1BvfZyc7toiTjW&#10;iIgwEm0gqfsxMjbKOBqRofDWiOyAN2N8EZcqZUytrKArfAaW5mpOpdd2NCnSzh0tXULBSyt7/boP&#10;06L9jBmx/f9r7zsA7ajq9L/b++v9vfRGAqGIvddV111d9e+uFdRFxIqoWLACCqIgFlTsvawutrUX&#10;7I1eA4H08nq7vd/z/74zd15eQlRCIMlL5kvOm7lnzpw2v3rmzDlK393nTBSrUbhFIr3o774YDZ7H&#10;w+12cpDeW1bK0sp+OxxdqwawZMlbsPHOTyEjHcuyAlTGMiAkzEPhFvS2v8F+rSVPSzsApah4CirA&#10;Vu7YhV4pBIN+hH0plKpULUX2Ofuuwgt8vCiUpnDiug+iRPulpNFP9uHqZa9CNjtqZz1TDaFmyujS&#10;klbUl1rUQ8Pgep0wvPt8GkSvwLadr8PO3a/HcWtPx+Di16O397VIz7yNebwft95yDrbuOBtj02/B&#10;rXeegeNP/BAe+pAPYtmiSzHK+7PpyxCm3ivzUaUSmhHfwEx2zH4i5WtOEDxozNF9E/uSxL7X9dsG&#10;zaaOsgaiaSeRHQ2S3aCgqs2lZYcIMnzmJlBKceroXHLeGema26Z5fLlXXvOCTao85AnvA/d6Mzvx&#10;lqKcPx48eNgXTY677yhXZ6hwGlTMstYJXxuFQsCu/Quz1YlzQUacSE9hvJChp/kLCuKmkJC1vl8m&#10;bcBo8YbmkLa23yvXJqnos4jF21EphaGvnEolCSQWSFkT9CcRZH4FSvBAhFpVckKtVLCCThHSvAzM&#10;9s5b34twoM9OvLKTZJBHicKshckWdf4vtmx+CWtRdBasYLwUhvIJBwdYPVr6PN+x4+MUicfb13ra&#10;Si8nT4rp9Yp41ep348Yb3oZkeL11iLWtX82OucZpREjA70eQHStg3+n9sYM2Gio9drELp3/ZUfw/&#10;U/o0/nzjW/CQU96Bh6y9BPH4mdi941MYmfikNcCC7PS4T5/EUZHzT4jPL+4v29nwmpGvFas6O9jn&#10;7PvR0S9jeuZjmMlcYWdUK2gmfZXlSTe1dJMetp2LXVTOd+x6s50XVVX9SF6OUtbDT6E9tZJHeYWi&#10;OxHWfQU1FQ3aYlnvVEkzPC/JkhVIP9qhqVRwtFkh7xz1eZ59e8I6awa/9kg27LtCPUNDtWjbIhrV&#10;+ju5aZuNrWKB1oy8aPuDSrgiIr8HXO3plGXTqTrMJCcDlfQsJ1rnUvwqX1nqu21bH1NCWRuAaIa1&#10;4llPGVzikXKjhgbjNSKmgYC6TzPAZdSqMR48eBAORppYHH/KCsykR3HTdbfa3xtuGKHwSqKtk9Jk&#10;/Ls+xB9vZYJFtZs6rYPCBVi25FXYuuULzQvzlJJNTQ6WFe+vw0fJOpPWdncNRCkUxyZeD79/FMXC&#10;rYgGA1jW+03Exf8UQn2tF9t3xjVsQyN0F7aP/Jv1oqRkrTaUd6D8FZi9ighLgRYm8PhHfA7ZCZWc&#10;sBO5ens+iEBAXz5TKFYkMJkL5YeMAgtfzFnLmAkqPBbzJfT3fMrOZ0mGA6hTSC1b8grUq2F0tOi+&#10;gh2elacf9EXpOdO7sTN+j3XwIQjuc7HvL5tx6h72t2Y7X3fd+3H7hreinPmMjQtSF2pegWYda/Kf&#10;nDvNzmfP8zIVMm9VKOZrCPF5JqJVq6R1Ll1vDQE9XP4OU7eGk2Xk6lPI6Js65p1ofvKmtaDz1HA+&#10;Xx4RGp5Vqw2jKBd4oxSSrfN9hdpZphHCvKigCqUZhCPMkO0vkElEm9G4H1PTGcQTfuTyjrKWITE5&#10;OWOL1raQWrksFBjAbC5ileTDH/M69C96OR7xqHPt99J2Va9YC/upYvdj1uYYYVoq6RlpbpvlPKhO&#10;Cg5tyqDRVwSayCiDNWfzcj4xE7L8LcOopKnvfp+dF6FZ6LNkGc1Q14Yays1+VUA+zJdHeMxgOj3C&#10;og+q8zx4OOpwv2iED134WvPLm4r4xVWf973lvz5r0vlhfPpH77F5rz31LLPtpjSK9W+Sn19qZvJf&#10;xPLl70SSGmvL3R+EX+v0U1H6TdCRw26N7NBa1X6y4qcWzJTlPXQgFgW62z+EUHAF4oElqKTDyJkZ&#10;JCIlVJjnYP/JmJzejFz590jn39X8HnmC2VKKWD+KgoGejTwNrR9cpOLU2iGp5CfpFdNL67gVM1kq&#10;8y1XoZUGwNoVn8Fdm8+Ej0I74K/ybh8yMwW0trRY5Z/l/SqjTAF16slfoxc2aicXTaSvx+zMN1Gl&#10;N7FoyQcwln0bqixP6yFPThTsKl4+Ntj5vOXYhRXJrly2z15eqAiBz6s5nCoPTKt1aS1oKaBJSvtk&#10;tMXSgrXElK5O7an77TCyflOTKF+eyhDSp2ZCOl1CaytvZNp0dhrJVAq7xjfRmIoxSu/4uxkiGJ3Y&#10;ir7uJczHb59QprwVLXHNAGhBtZqgco9Yb1GfZCmv+wYpd60AV0eVtBsKhG1W6XwGrYk2ZAo5pKdz&#10;GBpaAu2f7A84G2/I45THb1/R8Lcd2aHiXbnsDHrUZdx821fR3Uv1R9p7+PpLMT6+DVPlK+g976KR&#10;kmQZJGa7cp3qQOh+MZ/9HEl1Uov1SsdvFbqG6yNMnqaSPfXUF2JiYgK9fV24bcM3rVGk19C0D9Dd&#10;QwVc20XvO4qOcJdd2EWfoontxmfSpPkAc3deU4Xs99Ea2WjypAcPRykO+cIguzb9zZzwyBdB+7ZH&#10;yWq3XvsXrHpI2155B3CaGYitRCkWwm0b34ZuyUQJMwoVo++TyPz2FZbgCggKq2ojR48mRJEVY4jY&#10;ZRXt4lsUUL1tn0TcrLYbD4RSOYxMb6FX28DE7Kvtov9CPFRl2fKQGSHBbYVOnB3itw6O3dKP+S3t&#10;/BSqxTbsHn+BpAUlP1VC/F+QiiynsLkSk/lx9HZp0E9b9kmgMQ2hvXftJ1ksor/7TYgGlmPz1tcg&#10;pBF05r106INo7cjijp0XolTbjmCjD7GQozwq5aKdQX4swz7y+c9dIxm2c52HoM0kEvQOG/S6/PQi&#10;68jxeepaG8ol4yxDquRuHs3hUquQBcl6/W6mKTJ7bbjgLs+p5ycFJxQrNYRFlPwdDhbtLVOjMSoS&#10;ngSmmVURo2OGz3nIjvJI0c+t6HYfUdPMbbmS1KiZ/Cza6IpqVa1iOYtYRLQW5K8Q26rFbOIIM63e&#10;kU+T19qpALWWteZW+OnFrl11GbZue5P9Lns0nWY9W+0EtUc9/IO4e/db7M5UfvJChYQZDrZidqqK&#10;9jb2k4oXD9pXQ1LIQZYVse3Tlwpa6Xbt6ldghsbM8O6v2v6aoQH6oJNfjVI5iY00rO3rdXadbQr5&#10;IRl8JpYtOQHjkzsxPvFVu3BLNl+nMSTXuoKx8RpaUr1I2R00PHg4enHIFfK9RQQPN+nKX6xFTT1p&#10;rWsx8dwqXYQ9JaQ75S1VGwWmi9CbKVPZttIrClrLW9+h2hW7yOiUPfZdoLs5vZY0nEk30NOmzfyY&#10;p/pD+Spzu3i/hFuKciNkozVzWu+INaqWTLyGAj+K3oEgNm65xOqFQrlMwTHJzpKH3MZjggZBgIKt&#10;imDEj6mZEjroaWnGtYYHH3TK+RjZVUZbexRbd78bY/QeBgamWNYUs5PkkjcWpadlWH/V8NiF+2hc&#10;OFRA6IKlzgx7nUYZLbc0H3xbso3PdsbO7JeHhRr7zz5bBt1sPWQpFrnPBpniMJ9dDxVazBpyesUg&#10;RaNJenrXGqaS6uk7ix54DO3t7bjumnfbZ57U58ukP42siDamMsOIhRNIhFqRpU5pIb356J3rO19L&#10;xPcB4lMZbXqtov2RW1imVgHTAij6oqtMxRWhEi6wrrGQZjGTVun1ahhZw/NavUyfG2uTjeMGPoFb&#10;bniNfX2iVeu00JmdBMmq6Y3Pwx/6Ltx+x4UItzK+MkqeiiMWbJnjt/kK2bA9mihmJ10zv+lp4MGn&#10;vA4bN37cvlPWdo5J2qSq+8plV9GoqGAq/1s+n0+jPf529ncbhkfeamfL65vxvl72qW8GwxMft32r&#10;b/LdcvVMnOfswcPRiSNWIQfRRYU8TgFUQpCSI2TXPCTHEhq2I3tSWDZFMmvmLp0pxRcJtll5m89r&#10;RnXEvg+0AoMCZ1ZeVKu8KEc2l+l1xOlGVCsVJLXzg3tBraXnI1GnLnJmp2po1LmWpbBLsjqaiDJJ&#10;IdTVR5HMH4noLEVVmtfz6EgsYrlhCnDdq7185UnxvBGxAmpqkgKxjS1hcyoMWswpRVk6md6A3tZW&#10;CrMQCjmDtpZe3u+Ue6zCIVPn0biwk+dc2L6ZRb4yjYQ0CaW5FGChWEI0Ri+OzyGgiVW6R8RhSUej&#10;IXou9PCst1dA1STRKDsKeedu4Cn/8hpM7I7xGaykMefH8PCZ9tWFFMXSxe9AT38DN91xsR3mzklR&#10;UvnoXaleYdgBFtJI1a93ylpwgw/b0tGBQ9XWO1YNmKjq+iRQQ9EirQJpUbP5xRZKJwU8OkblRjtk&#10;cOglVhtXSOc7pr5ud4Tqa/0YejoHSNl30mDZgNn0N5x3uHr/Sye0NfoGTE99BGHZg1SOMghV78Ac&#10;v8lIdRSytrmkqWj5oMR2n7D2LNx955XWgCgzv+NPZN+wQqOjDYwMvxPLlv8C20b+BStXfhzh6sm4&#10;+abHIM5y1q57NwoZH8K+ViSjvdiw8UX2iy19gaBSx8cL6O9Rp9oaePBwVOIIVsgRUzHjVsAmwx0o&#10;Z+gBpOgWWGGg3Z2aQ2XN9I5woBdK4VAt0VfRNFqfBC6FVy4CP73lBhvmjxjkq3n46W2WqOjj4RbJ&#10;TN1uJ/BYieZmqhYrzq9vNxsolhr0ujUlXLs8BVAqspaSr0yv2zSCWdTQcjhIgR5gVf2OoM7kEU34&#10;Keyn7fBfIZ+0Q4myMcqyLRjkqWu4T3CLtZ6B83yQoYJvaVPZxyacbnC2PXB6h3+bfeNSZr1GquBD&#10;1OIhIWquBhVRVHRAlMqkFruZiBSvjDftrazcREfaP5mKtDTOnHsRIxO0t51OReGjp/clu4zGQM9X&#10;4K8Poe4bxUj2hfZbepIUVix7BW69/rOI81nq3XVn20vR1bYCUWozLasapW0Qoh4u1zchHhhkTvft&#10;tYN2StIOZZPZDJV9N8ZHqVjlmbMeyxe9h13QQroHdux6E5mY14beSHqpY+Pmj9q+0yzm5SvPR2Y2&#10;TDqLYmT8HL2NQXYGePyDvoyJsXHsnj3X0mF79DSkM19BgfkkYjIkknbIPxFmhLpwTiGrB7Ulo3iL&#10;P1lGb9fLceP1X8CTn/IpzExnsGXbW7Fk6QWs17vR2vYVtHd3467NT8eiwc+jkl2LnvYExnNfwM7R&#10;j9rvt6sZYN2iq5jvFHZlzoQJFehVlxD2a2U2MRs72YOHoxQHopAPKUK0x42ZMoXKVh7TxtSLxjTq&#10;PK8y5EzDlEyt+atsQ50xiqubRsOYyfEZxmZNIbuD91aMqTE0lLLAe3NMl+O9Fed+ZlTVibJ3i3CD&#10;fvOkwfsM85+ZHbXnNZOx+eQrOVPh/cUSi2AKhQrvSad5M+tRZbE6OpnNmGyR9/O30k2kR3jMmiLz&#10;qvJfqVa3ddH1fJb5sMg681Ud6rr9GEeDHWGfrz2fH5w49VFDHeteYL9V2H96/DrXHz2zBumqYSaZ&#10;14ztd1FFidfzvDfPPDI5Y6Lxs80sSW6azyAQ+rCZnCA1jhqTjH/H7Jw2Zpb37OYzGiNp9nZ/zPS1&#10;f9a0t5xv8vw9M0J6GDMmha+bJd2fMXnWQY+xzDKqLEOP0laTdVRwoArOD0qlo9MUpU+TmFglU+Cl&#10;Ik9aIm83A62fMVNkkeI4wxTrjfNNm/9TZnHnJ00xw3sYaIyYEvsgw0qH/J81s6x/NPlWk2bGaWY8&#10;xfomfV83uTyP7c+wtDzNtOqXisnbmsznD9XHqZN6r26vq20Z9kdvz5mmyD5IhC40OZbTGrvMljs5&#10;SXrnEbjcjPPY3vEzM7VLv39kZlkeo/hkWC7rq77rCn7VZHnucOwk6zHBMvUgPXg4etGgQFBwz4Va&#10;TVNU74lDqqFZmBiQZ/Jd5BHRdLcTrfTbidO6XHvDid9TUXlDakvT9bRQGifWydfJw7471o37Nt1m&#10;tqdMB04eglOHfesxL7856B65EYqUVya4+Qr71GVf7JXXsYt7dOt8uP3mJtinHwvZLOItGn4VXTj9&#10;ni3o/ajPfse7ZuVFmJgu0ItL4c5Nb7UpNCGwr+fb9pv1cjWNifEXoLPnMuwafhPi9HxnJoBHnPwl&#10;5DN1DI//tx3xWMV8/FiEUO1UjGdmEY+NIpyYRDSaxt+uOxftnTQ4SZJa39pu282SGo0cwiG6rNZC&#10;rqFUKTJ9gmXS/wxFne90VR8eNezc3fZhtMZOQKlYx+6xp9s5EfLExR7doUsxtuvNiOmbatsXsrAD&#10;6Op8J7ZteR9WLfsD8uWd8CevZTsuRyUNOzN6xcpPoFzbjNHJD9vPpbQedwAVFOkqx/UdofJi9Wy3&#10;8lzD5m4Xq25au0afXz/s5A/h2mscb7uz8zLm9yb7CeCKtZ/DzTefgaWDP0JLYjGys3pRcBum6y92&#10;3tejBF8timBOq619Gi2dO7F19/tQ4bVIUJ+n6TWEwyMePByNoP61x3vjIR9STnCqpUkwGqbSkcXb&#10;KqkakmKO4t07zFfGgtI1750LitMnKwp78pi70Y2YuyDsKXN+Hk4++6uH+2c+dJ/qovvcdLr379Rl&#10;3+DB4h92xb595f5uxsVTKUr9EDJUBNqIQSHo92H5ihdg0aLX4fobzsPE5PswMZXDCes/g/6+y7Fo&#10;8VcQibRh+45/xdgolXHHVxGoL8a/PPFq9HS8wc4BqBST2L3zv9HZezFWrH4Xbt90Hu7a9hJMZUro&#10;bX8QopEH4a9/PRO//8u5eOJT34fevmc766xT8QjBgB/hcADlwhTJhFrNF6IybiMPsOJUaul0gYzJ&#10;6vJSKvZenHLi/yAQ7LCvXTZtezoV6c+wZt2lGNXiHiSvnq5BHL/u6/beULSESFRKVe+Zm7PBs1sx&#10;PPJC7NxxOdpSL8AjH/8RdPW9G8ViGSPDH7bKs1DO0SjIolAo06CgMnZBMm52p31l4Jxr+Jrt4H36&#10;vGx4ZCe6ey6wExf7+2iY8J6hRR9ANjvMvgCS8Siu+cuJaE+1oSXeia132dtZXSpjZrhi5WUYn3gl&#10;Jifzdihcxove2zs85MGDB8HjBg8LFxT06UzaKsJUMmG35tS5dmnKl0exc/LjSPRQSVIBNPx1/I0K&#10;VMuYbrzrNGzZ+i8YHLgag123o7/tCYhFUvj1r56I4W0fYdxHUMp1UpnSq+vsp+K+0M4N0OziYCSH&#10;P/0tikpjGB3Mu43h2pveCVOlx5sHWlupzKloxsb0eY8fkYTUZQmZqRq9ZxloYRoMAYSj8uj1fvZi&#10;tLecQC/7vxBI7sbNW56AJWs+iYl0HsXsanS1ODOrt0/msCuzw04qnypsse+eo7RFar7tqLAf+hdt&#10;gxb1kledLn0Tv/n9G2g8XIBocpdd31uLeyQjSSTCKSTizJRxxRwj9R23JsJp1yi54nZNcb2Pt9oS&#10;0zPOu+rWFu3C9W4sGrgCptFAsuM87N71Nrbz3ShRd1fqW+2KaNPZNNqiJ2F5F7Oil+7LAH3Jt7F/&#10;EnbuxeCisJ1roRGBhKa4e/Dg4bDBjp978HB/YO69J/9kc8aUS06IJx9n8ozLMEzVjJllmOb1lvbP&#10;2Xeerd3/YzQdIRT+mQnhVtPXMmqGtxrT0f5t0zt4EdNdQKf0KjPY9UezZTvvLxozPGlM78A36T9+&#10;38Tjvzfxlu+ZZO8HzTTLGOf1HPOPh15l8jxXfZx3sw1Tr/JGzVXQi+KK3hOXTaaQNzVeT6eN6Wq7&#10;0oyPOu+1EXuBmeJxivEDPdebqXFj/JF3mdkM2zJizLLen5gdTKus3PfieaZfu+59ZvtO/mbb9f47&#10;w2sTbF+q/UX2XXeR5ZZZJ70XnkmrPlVTK7ICqqPJKpZBb3uZGUODcZoHobfJVd6XZZIyQ1fivaY0&#10;xfwYUsELTV/X+81s3pi23nNMmrd3tH7GhPED9t0vTRTfMyn/N0wMV5gii5wdNqY7dZ4ZZf01p0L1&#10;KbJC6ioPHo5mHMg7ZM9D9rCgQacVO0en7EIsGtqdppfc1Xmqs3hFrmK9WjsGy5CZGce6dVchPZW2&#10;3yD7g3l0dM1iLHMz1iy7A7ViHHdueTt2Tr0LU9nnYPfkj9DZp1Lo2XV9B+mRlZgYf5adlb1t13+g&#10;Us5j/eo321nEPjqbrfGl1gv00+ucmSnZpVH9ppMuZgwlOaK8Fo0aBHxx5MaBlYMXoGZmtAorqMEw&#10;nfsGOpPvt6PFt97xIPQMfhrtravt9p8t/T/H9FQLHnzCFajn2G6VyTwXd3wVmza04CEnfMwu22qY&#10;tsZrJ6x+O7pbFqGiRUPE+uoHHttaWlEoZBAI1ejpqlKCxMAeUaDu0i+fM8BuoXa1ddTo4b4NaXrs&#10;E1PvxC03n4e1q85FITeBwSUvxJaRV2B08pno670L7e1jGB9/AZ/HazA6CqxbexHCsVn7rl3V0Ws1&#10;zWD34MHDHrj8dqgg46B56sHDwUGUpE0LfP6g1TdSPNoV6oT1b8ZfbrjUDidrwFgTk7RT1Pp1V+Dm&#10;616LUx70I6Raghge3YqdO16FiLQPldnq4/8Xt47+P2eFqmngKY//IiZn7sYN112Exzz4VhQLCczk&#10;70Q4lcf23c/D0ND7qPDGsWvLx9ARAXoG3o3p2gWo1LYhHhyiEgzaTR60SpU4LZ0rIJKoUSG3wEdF&#10;OTTwSQSiUdyy6eUI6nNmoi38KqQS67Hl7ldjxYqvM6aBTCaLRX2rcN31T4GfeT3kIZ/AyPYaOluH&#10;cPedz7VxmsbQ0fUadPe0Ip4I4eqrz7fvjdu12EjAUYBSqgENTavntDqPxqL1MtiCRysN1JNKo8+g&#10;pDH1qRlQpBLWJ3waaj755Ndj8867sXb1Ovzxr5chou+llQ3vt9mz0yephE85+dXo6erHlq13Iptl&#10;W5idii3X8ohFIijTSonbTw7dOnjwcPTB1Xn3ZlKXp5A9LFg43/Hq+3GqEBOioqPE54/ZCeAxD/sw&#10;rrn+jXbbYK1OKqWiCVTrV/wcN974VExTwTzisRdjEz1iLcaxdOhSDI+/2X7Hq6VQw/R4u5Jfosd6&#10;AmoNKsXSFhQbOUQDQ9g98jQq389idPwVdrexdas/RcUcwOYdZ6JODzgZ38maVRFCC2rVhF0VSzOO&#10;7WYKPoNy2Y/hrcCjHnw5brv5HKw58Se4afO/opXeuLhjgt7z49b/gB6mH8mWEWwbYb68X9t5amGO&#10;uD6ipkJXvbWVtDzWBJWiFhhRX0gBi7GtZ8yTkeEJDPR3sn8adt/oVJLaX9fc4EoBHe2NysWZ1FUo&#10;VBGLMXNGaU1rebV6H63lR7WBRKKFt0jhN/OYYt936f0xf0vfa3OP9tYgCkWDeNyHakULqqgBAVTK&#10;VUTsR/8ePBy9OBCF7JmmHhYsNKQaoGtbqkzDVCuagGy3KdTkoqmJXVi78r1ISBFSccnXW7Touchk&#10;/4aTTvoiuplmy6a3Y9Hg63Dc2jcjGs8hn3OUmNbKWLX8AoyPvRSTuTH7GdPo2PMxM3kGkskKVqz8&#10;Puq1jF0DnfoF+XQDgdCMVYhSOvIqg4haY0G7H+VLM6wsNRoZsWb89tOixSuBrSPn4MT1v0CjGMEp&#10;qy/XWjVWyWo1rkZtGInINHbuPNPu7VzjxaAvjziNCym7oaUvwXEnnIGOnkeijek1kU0lSzn6UCRj&#10;F1GssFz2UV9vK5VxEY1GAYlEAqU8Net8hSz9u9dviQW53X62h55suWANCk1sk9etHcu081kb+1B1&#10;K5fZUipp9XFvN6/lqvD7aoiE0mhv08yuCRopWXrJo1YZz9KC0BcInjL24GFviIcPJTwP2cP9iDKV&#10;jtaY1qxhageRM8lL74c1vKqlI1cseQN2jG/Hccf7ceNtV2FmGmhPMX7wLchlI/Q6w/TUGhgdeY8d&#10;qpbiWb3mXZgez2I6/RGbx+Dgu1EvLUdn9wB2jF6Dydl3YmjJhUgG++lJL0YmswNj6TPs9sha9rJW&#10;r7H8oLV2q7UqAs19v/PFKqKxENKFWbTEE1S6ISzpeAdCjePsvttLl34TxfIkUu0V5Cu3YdvuL1pP&#10;NK3Z2+3azziF3tSLUKskMJX/rF2aVYuWrV7+EhoGnbjzro/Y76gL5TzCER8VuEYN9J0v4dP3WBpP&#10;1st21mdO+TK4UMK9gtK7iRTUIgW5xH7rFTvLk1IVu8nm7m0wJbU2Kvype7SaGTtH6VzISLHXPHg4&#10;enEgHvI9Ih5geArZw/0IDatmGYIwpRa7lrj2Oda2hPZlZj2IEh00LWc+SaUWTWYRi4n+qMCptLXg&#10;hZ/XFNPd/jZ0dfRSYe/AxNTlVk+MTdHj08qYzGpJ96dx/bWvRIoeoHZTkjKaGgFOWflZ7N75CkQZ&#10;z+LswhmCtozUFp9RTdii3rHrrhMFesDRpJSzo0xDTKM6rlt9JSZyRazoPA63bnw6tKGYXd+ziUy6&#10;jlQ8gJUD78TdW96HKebTqTJZTp6O8MNO+jBuue2NCPG+QFTKsEwDI4BAg5mIy/1SyLxJbZdCFtRw&#10;N1glyiDMHVVp952yjvqtBkqxyh/mwVWqOrj5WB3r3ONkpXuYfn4aG5RGiT2l7OHohaeQPRwbEClR&#10;0+Wn8ki00e0VNQcKqFXzqJswGlRGUWpEDRFrFyT7/rORhanHkU8H7AIgUqLaSrA9Tn1B5Vak3mmh&#10;zrKw3NEg0fqxvPsC1ErLcMutL2FZLJb3Hbf2Qvip1bdtu4halkn9DYxNDiPV1oZoMIkq9Z+UsnZu&#10;0tD2yhWXI5iYQbYwZVcJ27HjErvWuoaga1RWqp92MtM74FQrz+lgBqhPtQtZSLO4287BTOZypHne&#10;omFt1Y99YGiX1HjfqtXnYcPWi1h+DpncONqTvUykSVOqW4Z/ZMC08hYW1ISz+tx8hSvwuqu055Qy&#10;O8d2uJQxrylKUB2a9bBHv8pQWlkTTOdmqevuUekCuqC0KsdTyB6OXngK2cOxAZESFUNdiksjonLE&#10;NDRrlYiWMg1QH+gdrg/RSNRORtItehcqz1KerrNZCT1Kk4JPSoa6SCtgadnNtnYq8HoOASrPINNr&#10;UtgjHv4d3HTH9WhpL2J4+KPI0ovu6gQmqNRbe3g7FVKB7nExF0J7CwvgPan4G7Fm1aOxc+dW3L3z&#10;TXblq1VLvoNcpoR8bQNyuYvt8LNmQUepn6Qkx+l99w3wXG2SvmSdenvOx+jse6zy1zajVfJSNltF&#10;R4rGhz51OvGd2LjjfcwozZZXMJspoD21xGk0PWRNgmOr5nSkELBKUZ6zrjn95ijd5vCyJITtT7r0&#10;NoKFN5hGyQXb5wy2DJ3vZ2hccCWNW7jus+l0k6eQPRy98BSyh2MDEu5UnM7qpVXks9NIyCskVZfq&#10;02jQ1SwVW5CI+niNaoY6pqJ7KP+1r6+2N9QQd6G8m2po0G7GH2de9jMopZPSoE7VHCdtk6glIjXx&#10;yy4wxVBnHjHqlBqvheigT1MptmsYmZcF67kybnDoUpR9d2Eq8xnrWddZ5/qM3v3ejIYpo7MngK07&#10;f4f07BtRYf5Ll3wIsXgRyaTBxo1UwGyPhtfXHH8mtu74DEYmgZ4hR41ZbmKB+ha6o+M5KNa+i0Jl&#10;FpXKBDpbu3mr8z2VtgnVHXafYxsjaH8zKeQq0zlbkmp7S6P9ul1lKglhpYQMF7VMY/C85ipk6W8p&#10;bHWSTatylE5Lc6qGyj/PrOSh60Hx+bhbPhIaHfDg4WiGp5A9HBugHpACC9MZa/gy9DAp6BtJpBVH&#10;vaHvc+XVavP/k9Z/GpPjdcRbeCGgiVYN3L3lLDtr2X5KxKP1kHne1/tS9PS2YnJqBFu3fdt+bhRg&#10;GVVqWE2U0mIjmuyl9GsXn02lFsC20VtQLP9qbl9lkfn0BHD80u+gvTOJm7Y+3XE6WWeNEK/q+RXv&#10;Wo/JjLYBncL4+KkYGvo/NOgq93alsPGOJ9n3zKtXv4Me/ghy+S+gRANgYOi5mJq5yu6znWE7O/TZ&#10;Ecta3PNSbN/2JaeuNCLq9Oy1XrTPKmDrjrK7tHmL7bYmtNGEplyp4fKSBSlNKV0eGKyAsPpTClXK&#10;VdYILZk5hawTxuv7MkGrk9iL+q0b9VveeZpHaW+6/bJKmpLnUAsgDx4ONTyF7OHYgciJHtrkzCja&#10;tQwUVUyhHLTrXZQKFP+9FyMePQ4z6Ra0xJfab2mlkE0wjVBwHOX0LcjMvsPOru7oPA19PV3YsPHD&#10;VrFNjAGPOfVSesdZbJ06H9lqCYlY1M7Gbgu/DolwHzZveQdaWmUQsKy+0xAPH49rrn0rEu2sGvXS&#10;oq6bkWtMYLLwZGceFBV+Z8vXkQyvRK4SRP/AqRgZHeaF3UikaqhX09i9/Wno6/4WjYIA7tj8PBx3&#10;3Jtx152X2rYuWnI2y6/QmPiU3a+5zrili56FWKgbWzd/zq6jLT2YoMdeqRUQ1rdZVhGGbL011K0u&#10;c5Sreqs5C9uqaQWlbZ4SMjycIespBilXKewko9x3001F3pCiJuYr5OZMbAfysOWhNxU3Fbx2ntK+&#10;zI6S9+Dh6ISnkD0sEEjQyzsTGTYVwRx0jZplHrnsEe57UDclBOgiFqoFREJxlBoNBP0JpMeBE9Z8&#10;BtVSL+7e9CysWn0NcsU6lZIPHe399DLTSEUjCNZHMLzr8ShSP51wyruweeuFdmWtmazzeZQmS/X3&#10;n4/x3Hvs8LWQpbP4yFM+ghtueAPCcaop3qvPrHxUhgOd30FbWx+GZ3+PaLwbgeJjUW1UsX1mPTpb&#10;34y2jsehmGvHzu2PxsqVO5HJp9HR04fpqVuxfeQJWLH0m4hG/di+6b/Q1/9RjI2fbb/9Heq5EMPD&#10;77Jef5FKff361yGfm6YRYnDHHd+wuzDp/bO6Mk/dJyNBG1A4K3OpH6mQeeZ8qiQ4Ctkvhaw+bvYt&#10;Uzo97yRy4u2kL3nIUrZ6ThrSliIlfIrjXQ0VrlPlq/RUslLINpJwnx0jZLz4Mc0fmoWtGXSeQr7f&#10;4Ha47W/3Idonz1DjX53rGer57HksFnv9+PtQTvcy6QFA9VIQBe7N9xZ7tWef6/utjJt2P5j3yuQB&#10;aMg9cCAKeV7NPHg41JAy1jtHahhhjslc5mwemEw07cQ6/3SnQq3uKBqE8jwyLypjrWct73FyNoxa&#10;NYZTTvk90oWfYyz7CEwWH45i4weIkSn85Q4qrC70Lfohlq25An+96UIUqFfKDJpMpZnZDeqd3VTG&#10;3f0vsu+M03RmTznuIvz2b29AoI3KmWk0oUye96pVX0Cu3oN0OoCJzDuwedeZLOsOeqshLO37HSu5&#10;Bndt/XemvcWuvFVno+KxBqbHf46egWnEmM+2XS+gwtqBMssfnjwbS1e8nwqczWM9xaz6tEszsLfv&#10;+DjGxr6OLZu/Yd+NJ2gYaHEQvRNvYb3YPLurlN4J+zQwzd/ydjV4LdUZsr6xBtudeOWtIAlhjzyx&#10;wcZpl6oUQxtDCwM717lAKDdZI+5vtwTmwt975+MEpxzlJ2WstB7uK8Qybpg7EUPYCId5qlr8HFmq&#10;4ymGMYxntzqcR3rO6avBZvrZGfKPvY+psxrR2JPl/OBmr3Cw2JOPaiRjToEluAUpWkf7Z951/VRo&#10;ZuDm4wQt+6rgSgk3uDcpNKEbjiCINzx4OPy4B2P8fU6ZfyVE19TQdY1QuKcLRWv7awvEltaLsKL3&#10;sYiF+7F7Yid2T9K7pB6ZppzZNfp6RMJ+aIOlOzacQGXfSeUwhCQ9Yi33qC0cly+jEu65GB0db7ZD&#10;vdHYgLOFYYKCrFhBZycFWL6IGH9r6UpDfi8VOqmqkoglqZ1ZkTCV+fDMszGZvgGRYD/6ex6HKuVJ&#10;pC2INcfdjHxhO/yBCUxNvQjjO7fbmd/6NrlYyuDBD7rMeU9dG0CMOqtey1kBGpXiFdeaDKKRvPWA&#10;A0on/ecGV/NZKLGCE7UnSMnu2a/bDYI97hWp+6U4Ndwsb1a97KKZ/15p51/fB0xjk9n8lJdTNw/3&#10;FXuUi+ULlzl0tO9I1Nt+VBsajYjxLIX2VB/vIt2QH/RqQ/Su5G3tMdJkkUZfDamUtjPVKIagMhxl&#10;KGPYjdlT8v2FJi3tlyZUmkZe5ilst61zcGvk5qG2uzV1+mEv7/gIxJFdOw9HOeRNSchTMrgMNsdk&#10;ZCCdN/moeWDw8y4GXlPQ0GqgQY90LIz2+CAFCgUP43uij8TwWBCb7lyPrtYl1vscm4Cz2xAzq9TK&#10;iKPVLuDhq/Uh2ngEOlp+jvUrvoCO6Buxc9f5GN79dirKS7Fq8AeYnqjbiWLyiE34Tjs5qy2putNj&#10;paPX13kF/PVelnkqCo1rUKDcqLEcP69tGX8hKuUcJsarWDr0DbvZRbU0w9+PQS53m23bYOe/o7/z&#10;h1gx9E1MDl+I4c1Zu4NUerYHq5f9BCMT5yLZzrqyyyqNLAKBIkpVNsha/h6OTUhBlaluNMpEuEyi&#10;o3iHNFrmpVCgBSF/NxVtJ3LpbirgNt45wmRbmHYWhco4DTl5xHkEI1TU1OO6vbNLq99JASp/udIK&#10;zbKa+e/h1/uCBuugeQQqgwaanfWoI3+qDW57rJZSpFsoad7G7YG+ErB5MYkTZGzONwzVKDezeTer&#10;jCMI+zTLg4dDCZGfGHB/HpW4iowqjWtDzWE4l/F8YmZ5jgxM1tcVt58kBYK6j4KoOo1E0I/BJXcg&#10;n69jUf9n0NVGccI0DWYXjARRQRrrT9mOislivLgbMX8XAvU1mBr7MDqTH8eqpb/CupWbMT3TQYX7&#10;GPttcoAe6s6xb9GDPh1VyTAWN0O9ONB1KrIlg87ez+CurW9BnJ6z3hBlKL9aWW6GQq+vbQAjO1+I&#10;HVvPRHt7GUsXfx+zk2ejo/NKZKcrGEidjEY5iRrzTcaWYN3aqzDUbVCq3GbfHedZvtoc8YdplMTo&#10;OUtgeix8rIKkd09oAt48JROJOrxVLDQsn+hVjszgID1lrf6ey9NnjvcwJsb8QihqGIY0NTWVtq9H&#10;9oxkaAKFaE2l8gLLuH8oTwqWULZug1R/tUMFzLXFRjKoUmyI+3MOqrcCoSz37Zz5+Qv3uP/IwKGu&#10;kjepy8MeuEyi4FKiZRRZzHQj93rvI8xPKEFDYdGIWS+30ighGg9jOj+DSIBuMBXhooHv8I4OlEoh&#10;KvAkAtECto8+Gj2tl/PeE9HVvpz37kKptpue7fOxYuW3qSCpVJOPoQCrUHE3EAo20KhVWRN63oFb&#10;MFZ+oV1Jqzd+Nvq7TsaNt73MDlf3dvwJqxafgM3D38fI7OloUHFrC3LN9tY3wktb/0QxEsT47MNs&#10;tbVP8ZL+r1IMrmezogjFZnDX3Y+ww+InnvIrzOavRbR1N+7efIUdSlcZyktD0pJT2iNZ61zvLbQ8&#10;HEsQN4g3xB0aORLsBD0XVGqmUUOF9AsTphEqfqEBSXrUanSaCBgiXRVlWJKdtHNXMxubzn6i59LW&#10;HJ2JN62mJuSFSmG7Nx0oVHMFFq6DYLOSF65yyGiGlq3L9nYCoSoriCmc9jh1G3NOGt1OnNLbeOXl&#10;p+KR992Md9tEzDt9wOBN6vKwMOCS4/yj/cRGQUTscpuUb1MBW0s9xssMjQiK2azdUSkh05/pk4mI&#10;/Q44kARKvr/S+92O4dHHwm+W0Ppfit62P2Nw2eOYYArV4O2ohbbhrzc9H3XyaxW70N32YJQKQRQa&#10;21jcCHyhKewYWUvPIgq/j4ma1bvxxo/i5ltehhPXX4Hu7kvRkqzhlh0/YRp9BMw0EnY8ZOg9d7e/&#10;HUtXJti8zejqfa19BxxjVq2pAGZoDERCRdx++yPQP3gFTlj/bWTzt2Aq/XZs3n6FHQ4fm9xml9WU&#10;cMxmZqxytjOqVc58AezhGIT4Yz9i3CqvIg24OiLhICKRANKZLAqlulXGWmFOSdqTp+NRj3w7Vix+&#10;ll18RnowO0OyIm1ZthR9ucFCsWICKUwFnd9XsN4aHdsrf1VCk9CkeJU/MXddRK9NTBXveOlOJYV5&#10;HvJcXkKTYeeV0YyxYa+kRwDmmnOI0PSQ1RUu9kNMHo4RzKODuZWemkNSVtvIQpby5anLOS4X6aj0&#10;4lGlp7Vc5q15jMFP7VWopJAIh9HTcinaok/F+FSQqnwlAqECStiARN/1uOGm1+KUdRdh69bzUGWe&#10;p67/HEa30GNFAePFJ9gq9SU+iKnxt6BMXl+z+gMoVbdhfOJKu1qXJnupKtlZLY+p98gfoxc7hBiV&#10;880b/9NuLLFq6LNo1EOYTN+BXP4S+w64t+fFCFePRzjYha3bXoHBoQ8hHkvBF8zirm3nQrsjJlvV&#10;Loc71MzZ2Rl0tCXIQPrMKw5TCTrei+yUQ83FHo4IWJbgH+czMgfWnhU9NJcwzWTzaEnp1UaIxqmx&#10;u3/ROUN3/NU0CBdhy9a320mJbVTSHZ0vRCoZx8a7PocoHVMt56p5E8rcyV+8aUttwsd/uuKWfoBQ&#10;VvNVgcbSyb9SyPQjeWzjddZdaeaKmeDPGk/lztPItdf0hwa0EjSWOqJDtys/nz7Xk4dMC53JGhIp&#10;jHGgleqciY0PJA7EQ36g67IvPIXsYR7E4LJqSQNSvIKvSoZRnK5F4LOeME/nywH9dpmOCtk0SjyJ&#10;WgVaD2R4uUaVGiOzxVCnsNm1Ffi3p2UxNlZHQ2PJ4S24a/I4O2N5cdeHMLzzXFuFfBo4edVuFMqj&#10;2Dpzql0cZO2Sj+P2m16H448/H9u3vQfHLb8Umza/2dawuW+/rdr0uCZ58ZzKdPmyzyFTvsUKQpNf&#10;g81bXoAQBZzqKu9Y3odfE7sY9MmUhqHzlBvyhjUK53xyNYNoMI56jR6/FSx6f65h9Dr8/hgquQDC&#10;cd6oPjjUXOzhiIDLEqJBUoKF8025YuRp6kcAdTKGn7wkBathaC1oN9DxWuzafYX98kCz+aepBzto&#10;BK5c8XbcdvvFlratsSuDj3k5q7mJEOciLQ6K9FQ9l4HUAPvN/CiDVq8j84HKuN5kMhbdsIpXC9QI&#10;mp3Jdrn3UiFb48As3iMbFO/TTHF9D99mDWjFO8VKqStb52uDBxIHopAf2Jr8Q6hz3eDh2ARVb1VL&#10;KtZRLDYwM12yzFIyBVJFGYV62q4sZffTlywINlCo7qZCpfVPuVAsMDWvN6jRtJhHrqwN+UVPMV6m&#10;pqPjrAlcD33o1ZjJ3Q5/ZBfzz6FWiyHMW7XOdLD8CCzuvA4rB/6Aep7p6c22JBajTq93WdfXcfft&#10;r8MJx38FsVgCJcq4mUneyDw1a7tmv58ew2x5Czp6GM06GAq4LSNnYCL9MWzc8l5suPsFdh1sWy3d&#10;qiqH2UZyXridAoFGgS9aR7KHijbKRAH2QaOCRLAdjUrEfgYlT9jh3DCFpzwDH8JJ9oGflbTv2z0c&#10;mxBRSYkpCPxt6UEaiQQqr7D5akc6WvMd9c64u+15GJ68Ar4U7wxnUAll0dbPZNSzGzdfjJVrX2ZH&#10;kquW6Jxvl0tafN2WF3SGsxk0QdIy7MHAvd+WpbrrhHW2HnDS7oImQ1tB67FX2LYq+UA7sGkTGI2K&#10;aSnbEjlea7BbMItCgRfsaJsKUH+ob3RRbXD6yFnN4MjCYVDI6hCFg32SHhY+GrTW6ffVS4hF/Whr&#10;j9I7NQj5WqmOIwgGuiyzhWgsz+acz/xjsSgyhTEyYg6xdlmcDVSrUuQ56/FKU9fJmPJUe1rei4Hu&#10;n9AaTdBLfThKpSley6K7uwdDrT/FKSdciy1bHk2lXUOlFMK6tdeiWJrBbHoGDz15F73YJVi7+v/w&#10;26tPwzV/eDOe9NirEI7k7cpZUpIhCicxUHtk0G5eIWt9xarT0Nr+TKw//h1WaGlDikc/+mcYHLwM&#10;yegLHdkgOcH7nVN9SjJBS12foYyxrnmE/WErQC1zWqEiyccGiW/ENnZWunhIOejo4diFaEDBhehF&#10;dGI1mIVGZWaoT/VFgpaT7e+jF0lDr0LrMED6K9YmbXIpP9FlqiWMGdrJWn1OdCcqjwYSqNb81ijV&#10;HDEhbvntICEiV7BevaChpDYnsP6aQFlm8yoNVpztDCHFOiTthLQw2UDevtoSQj/Sea1JwPoxfdAu&#10;Gat+0VFD61UWo75R5Zt9dARCtT2UoMeuTlJnNKlFvemIHg/HHMQcUkhheq1J5Oihxlvpc06V0dkZ&#10;sStladtcu0AGmS/LpO0tGmrSfTHs3j2KJYM9KFWmEQprJjQtZ3TamcoN5rV62U2YzbYgGm6FPzyL&#10;TG4KwyMPxUD/dSocbd0N3LX5oSRKqjwKoMc84joM786jv3sxRiZ2Ymr8saB9gDg92uU9f0VbWwHX&#10;bHgiUtqLmGRcKJRRbQTQGgtiee+XMDI7g+nMOVZht8U/gK6Wx2EyM4vp0afT0AAe/4TvYNOW7Vi1&#10;uBt/+tvpaOlku+hV16iEQ2yon6KvXgsirCW3xB5WlmjITS62eERejyOonGviI493jlU4y2C6s6xl&#10;pIkspGxIIHr3QVTKZWRz5Kf2FmcBELJOovVfkM3/gl4vOS9Gg5YMECIdN0ijWmRGG5iMjF+FfIXK&#10;OJRm3lTcjVYqQHraNlfNaciivUPK82Doz6m/ozh1ZBua3yE3R3mRJenHk/Jl0zTKc2hPLrIeuuxT&#10;bRqjxXf0vpuXkNLoNtsXJb/qs8hKJYewNhO3eQvOwLveT4vb1Gdaq+5IGrK+R8QDjKZCVnDhKeRj&#10;FzXkCpO0tFvolQaRTIWt0LBsyj+i44GB18M06EWTuaanP283T9Bw8chuYGjQGYaz9K5hYJJVgYyZ&#10;oFc61PF9VIrHIRJrx0xxjJ7tLLbveiyV7Q1YsvgU7Nqxm1S4Af7E7VSuu9DZtQLX/vnVSPHeZYuu&#10;p9c+jFgyjVL1LiSi7chMdzP9Dv4+jwpXWxUG6BFLgbKuFGTtqS9ifPxlGFzzJphAENvvuARdLKs9&#10;0UuDQit65XDrrSejSKNi7dpvoG+wji07foFs6asUmIYGSQZdXa3Ovv1sj3agisgD8WnxD72xloCV&#10;QtZQ3jwcag72cMTAEfMOv7gSdO6zp7nhWhGIFB3s7mAJkpA2JImFn4hC6WprcIbJOzXSm9RDT+fp&#10;GJ/8sjWAFeSBal5zkPnYz6Bs3uQ1usoxLSFnS76v8lt11GsftwUkeK0pK95XrMq2XnqRKbXuADUv&#10;eTxHb3/92nOoqBMIxGfw4599AgO9jibRoia5bB5trXoHLT2jfFWOjNo6840wJw1vM6FVx0fxpK4N&#10;G24zz3zmc/DjH/0Ua45bsZ+8/ayPvBtPIXsQGlRwOURCMVJECDO0eGWha9vA/v7Po15tIdO1YuPG&#10;f7Hf7a5d+0sEmaBYmMDo+AvQ03UhFahBoTjFez9q34HpPa6UelvsU0gl1qFcz2HH6DOQpk47btXl&#10;qGceg4h/HSJBP0KxNDL5GzE69TSr0E9Y+0mMbTsRsWACO6ZOwaKlr7PD59VKHlMTl9vJVnYTB6bV&#10;u2B57jnWed26t+LuTZegxHKXH/9fuPHm/8H61V/F5jtfYg2EBz9oByZnRxDzh+l5nII827J48RXo&#10;6wrgzk2vskPtytsKOnrqMjiUf5DlwK/hagkURjZ5xWFvh2fuVwb2sKBg6YB/9pplLdEqorC7blVR&#10;rdYtP0gJBMMRu9FJtZLEuqWvpafZjk3bL7SKTyJ50dBb0BJvR6EwjVtv+xBiKUfBaTjbflVIOsxm&#10;M2hJaUjZTyOyQaVyMLJbukCKUvRNYtc7b9VfCpnZakZ01ZemEV4hz3WjQGP2xDVnIxLuxa9+fR66&#10;+8l/NNAf8ch3YHwXzevbP4DeAdaZ9wWYp0YHwppNqf6whq1e+6TYZTGrlAXV/oHmocOikAvFtOnt&#10;YW/Q8rju2hupkJfvJ+/5Cpm9brvDETIejk2IVrULUyxOFiJJLBt8O9LTK1CqLMfo7idi9do7kM7M&#10;0LLvwp0bVmPV8l0omWF0d2YxPXUzMpNvtJZ9pPMtWNQ1hA2bX48pWtCPfPCv6X0HUA9QuGx6DhJa&#10;jIh8P5T4A0xlLU8lsMZ57y6EEruxbfgsesFUyks32O+D7xhZg6AUJXlYincmXUUHFWg140erDHVT&#10;I+PTQ6aB39d/Dm66+XI84enn4Y83XoQQeb0j/AkKjpOtwKpVA2hLLMPU9GaE4reiuyuMqZEAxkZe&#10;jGXL34Jf//6DWLHS8Yith9xEZjaNlk5pZcKdhU44OzZJkIlztHmErH0PxxocMb9Hkgp7FLKUnGTt&#10;HtlarFcQJs1W6jGrrzXvYfnKtyGRSFBp53DdDZdAq8FqwZnly15D2q1iy9bPUImTdWp1JFPyUsuk&#10;/ToN5wSKxSqNxz10eeBQHcWHqrTqSQaoNQ1O/nQmck2zFXHUi1Htmorejouxc+fbcdxJ55Bh8jS4&#10;Q9i86RPoSFxK4/jNoC2Naq2KZNRHr59KT59KqD+CUsjiGX0CFqfccfpFl5w/DxwORCHveVoHgU9+&#10;6nITj7fiiU98Ijo6OuYq8M8xT/p4OPagx09eDPsDDiWQbCanDRqNPiwdfCR6B7dTGY+htS+Osj+D&#10;5WtvQ6ozRoIu4fZtT0JqcBtmyNMyrIuFD2Ln5B12MtdJq/+MsckOu9kDar1ISrEy+yyV5+6xxyAc&#10;nkBfZwjDw6egpWcE23aehcGuj+BJj7yGnvUiZPOT9pMnLXvpFz9TJ/Z0BxD2le22hrliCYFQid4H&#10;C7NDZGl0sYz0KO+lkNMwW2fniVSug8iX8ggmp/Dra7pRi9xBxf8KestMFK5ZzyYS7sEaKWOWUaka&#10;5CuTFEC0KCh9WjqZqYXcFB7USZJhtrMkXOieW6Hr4djEXgThwBXxdrgohkKuQWUaQqMeQTkvSzJm&#10;R6EyJN042WN49weQprG5Zccl6KDHST1LXgO27voEZtOkRZKZfMmQHcJxvMpZ8qS+1Xd0scq/r5Ah&#10;qUwUlD+FgTSS9dHUpgxmCuNo1KII8eeqRZ9HS+QhWLPim7hr6+W4a9tnsHkblXHbezHY/VAsHvoy&#10;2yKDImRHBjQiYLtmTh3pBxtPZWzXu57XbUcK7heFPDAwgN27t+H888+X1kdeG7J68HAvoN2P7LAY&#10;maO765mYmvgAQmE/tu6+GdGYQftQCL/948nYtuvBtHzTmJicQChGr5N8tXnXx/DQR/07SpQJdSnG&#10;3KfQ2/1jOgeLEUUfEpFW8mKZ3ucVKBScxTtWrPw+StU8Rqc2Yf2Jf8LGzWfadaLHJ96AfGEWY8Xb&#10;EfSn7YzpjqYil9golId5XkRNL42bnByKMBEvTkx/AWuP+wEq+SS6qbC1AlJmMoxKJYJkMolbb3s6&#10;OrvZvp4WKxvKlSCi8X47dD09PW2ZkM4womGDRMyHan2WFjQvyrC1k1wcQbg3VCuF+4WFPSxAOLrX&#10;kALkYfK3iEvk4FywiMdj9BI1vAy0Jv2YmnSStLfRpKOBumL5B7B75wU2cjpDw1Cr3GlQhkpxfOK7&#10;WLPqjcjT7tOqmxU5s7wgj1qKuC7r96AgPlLddVStpIldOF5ze3zAvsJS2elMGpFYHbff+QJbRzm5&#10;Gi2amn4vRidmEQq2sG7O3aEQ21xmvsrasqvyn3cUazlnRxTcWh4U/uNZ/+UbHFjqk2ecy+XQqv3v&#10;9gO56oKGFARNFvBw7EIMVaMnaIemrLO5ynqXVd8WhGOztICXYmbqavQOkVAZHw7XSbD6xjhiPUoh&#10;n+1wBAXzkFMQ0VBVo4itd/eTDyewdecTrUe9fuUH0Bu6lGWsZWEd9HDbUaz40N//KQwuegfWnfoO&#10;3LzxX9DXPkpvYidqmsFJIaapIUGkEYto8kmZ9QgilohTHMWRq5VQoHLXTM+x2T8iHDRY0/9N0JlH&#10;1aQQ5p3lQhXrj/8V+rt+hltuei76uq5kHl2ol1dh8aJfYHr2IruPcYdmXNvhOx/i4VYEtDeeXHN3&#10;4w1xqsazmVZspJWK/OhmatXQw7EJTUjSLGEFwlXEOrpBdMOjnEXRTXcPyYhHqT5NYCznAnaNdL2W&#10;iUa1RWOVSq5iR3o0oFouBuwIkyCFX8hXEA3qHXIEdS1vd1CQHtBKWponIQZmUJZSoNYIJWORzmmD&#10;I0xFG227C7dveyrCKp5swerZP5qkNj32TJTzWbsvuc/mWXb0jZufk5pwhsS1voFGqA62Bfc39Lju&#10;N+h9QnNsvBmzN3Td5wvwwSfg80ftikMejuTucqoAAFbPSURBVGU07AxPUeE0FWB7e7vDo/UUYtEw&#10;PWWgrafNbqKuz4wCZDB95BH1tdlJpFY/BcOgE0DFx1vJjBVzO3ZNrMLxD/oVU+7G6hVfsd8Qb7n9&#10;bYhGTkQxV0QoWqbRGMAddz4Sd935KnoI78cvfvp+pFJk+thuWtyvRIoCQO/jqqUKctqwgoYA/Vc7&#10;Qrdju+x3P8tupQxhhUnuM/kPYfPO05DPTaO357vUmyyjrYzdux+D/PQw697ACWv/irGxs7Bp4/+j&#10;Ucp6RIp2MpcNVl5IcoglxT+MlLRwg+0YNlLCi41X3ez7wiNNong4xBC97EeMi55cHeSCv0VnNjg/&#10;SaNBkMShQc14TGraRwO3gTaSuniuoyNmv0lWWin1cIQGrzZbKYcQDjU140HBakvSMRWwS8sqrAl9&#10;bdBFY1WfNbV2GPQMPN/KBTnQon/NKQvz1v4+rRHgt/uVa+kQrVoQCM/LyGausugAuI13wxGE/TzJ&#10;f4yvf/3rrogwL33paXuJg3Q6TSXrR1kL/+4HhUIB+uypXqugUsnaFYk8HMuQhR+yRNjZB/z52ndi&#10;Uff/It54PNIzMQx2/AYbb34dVvd+BCev+xWVYRQtvnZUC3HM7ABW9Z+PrVs/az890iJXy3ovwET2&#10;XJQpOLoW/Q358gbsuOM0nLLqBqwcuBb1Uh2l8m3YObwW09M3YcWyq+wwtnTq4g7g+OVfxsj4RhTF&#10;7PIeGlUaj/RFE72sYRsyMy0wFBCDFBCZSUdgxSiUZjN51CiX5DjsnHkNJvLPQWf3Jkxl/4L+gU9h&#10;In0aRif+FVPjN6K387dYv/YGbLjreLT2brDD5Xu4sOn2WzBDcddeQkMCRe+OWYkjTJB4WIAg3W3Y&#10;dA6WLHslEuIDK82DSMaimBkDBnrPwq9+dwHaB6gQSXKVaonOVoaBhG9Iq7IRm/r0vkHEr8/4Wh1a&#10;F0TX4ge74ljVDqFXeKoh851b8xjsfgSW9l2MBo2EGpV0meHUky9FwUzRGazYLSYDzNOHKIralNzN&#10;z86wVp7iHwa9djoCeeh+rZI+e3rqU5+Bv/z5bxha1LefvJ1Z1iW6M6FQEAGNQ9rBkzmJ5OEYgz7J&#10;qNLt1OdJkUAbBls/jmDj0YjFluGGm9vQOfRt9FIDTo7msXXjM/Gwk7O0lifQ0rkTmeKvsWXnBWhJ&#10;Asv7Lkc2N47xMpnVZ5Ce9aGFMmPNoh/R4/Ujlixiy47nWnJr77oQUxPvskKgt/fjMNUgQr4uRMJp&#10;3LH5DLsMphAK1igMcvSqQ/ZTKFnj3Z1nIZyI0RMfw66Rb9jVjKiPkaJMoZiCtpPVFrTpaeCkEz6G&#10;yfEqlf+b7KIn+gZ0zfKbUamNoRL8C8Yn38N8KQLtO2nxgI7N8Xd3uzhBnGR379HQnobOmZEW3dd1&#10;3XYEChYPRz40b0MzqCOhU5FIdWFy6ueUzaQu8s36ledgmlp5bPYb9nVRkc5UPK6VsGZJbgkU00ln&#10;Upcc5IMR36JhNwiWnuXh5i03GCrXSslZ9kQTzJId56A4cTn6+q5Est0gW78Td278KE5d8w1s2fRC&#10;+FNkcSrvsZEdGNCKZNLByjM4wj8aym4hn6ri5C/rDMgpOJgG/HMcyCzr+5WVf/e735kXvvDF+MXP&#10;f4XjT1hzj7x7evrMbbfdgu7udv4yKFfKFIJ6QfHAdoiHIxci1XxJnqiWvKQdyz+T5J2Hrroe06UU&#10;ulrzuOX2U+x2g8uX/o1KOMh0Y8jO/iuWrzqTynQarakW3HTDF5yFNMhn7o4u+gZYa0GLylmEXVO6&#10;PQGcsO5SjE8MY3T8w3YpQH1XfMKqq5hwHHdue5Ud0oqzvGyujpY2KsBqAss7rqSASOKau16M1m7m&#10;z3r29ZyOtkQ77tr6Eas/c5UshVkKI6OkdTrVei9+/KJfYmKiE6kgBV5tC3Ztfjwe+bgrMTz1R2Qy&#10;X7PL/wXsVnMSEk0+mC+gdLRCSso4y6BeYlpDN93V4/crF3s4ViDS0qKzUkmauHX8mpfT44yhuyeJ&#10;62++BFEauulsBoFADm1JfYgcRq2cpCKhgibJxshLB01/jtZ1oHzs7GptLpGbU8h51qlGQyFJHlu3&#10;6gqMjlYwPfZGyAHWevBtXaehPbIGO7e/A1rCuqWNPMV8SkwQ1Ti76ujXzHB5xwlykKOMj3qFfMcd&#10;d5hnPvM/8L/f+S5OOvn4/eQtD1kCpUZLrIioxiM8D/mYh8g1na3BF6gjGs+TYTqwrv/rmB1fimxj&#10;nIxo6KlOYfHiAWzftpse55nQ9ANN5hAFafUr8V2QPyZmKujq0xKaZTK0LHrZ1oKjvQwZu8ogq7+z&#10;+0no71uO3TuyuPv2b6F/gPFU6nqnq7cpmt1ZJYOXaFiftOLruPnWFyHCNFp8pEjejpFsU9H/Rj77&#10;eY2m29nimjmtbRfVpip1eV/qMqZbj4i/E+FoFTO5a+l1vA5+GgEarg74aqylvF42QO/R9hVQghV6&#10;su6luPVDBWhrKMU3gwcPBwjtK5ypTyMaoIVZ96M44xiiOdJwS4+kdIEGrYirSrIs0KOOwZRa7d7c&#10;Ets1MmBwr/e09wGidxeWlslw1kyQ8tTlGKp1GgFMl007q/DpVdGSRReT30tMtRk7h7+GAG/Tu3F5&#10;x1oYZHZmypmToolidnha/CPdE2HezmpdgmUte/bA4bAp5H+GcDhqcrkMQnbhb62wVETc7vOlbvFw&#10;LGJ0ZBJ9/W2khgwqZHwfLeJqPYbx3VoEAHjYKT/Dxk0b0Tswg2tvei/aaP3aVazET+SzsBiaQUo2&#10;JA85mEGRSjzqT5H9tOBfFGm6yq2a+UUmrFbJ4FWDeNwhfS23qVmmUtR6Fx2KlRAMZB3GMN0wFE6t&#10;yZdjJvsF1FmmLHC7dm59AnEKsoC9/mKMpr9mVzYS601MACeufhWC/gS2j1yqnOw6DfHEWRhsX4/N&#10;W1+DWergREeVAlANkBBqKloNsSlKFVBQNAXMnm+OxS+y8B2ecVrhwcOBw5DuNAFKSk8eb0I8RVIs&#10;iDbFZ/4yyrwQomUaou7wI45GNUilQpKkUrZbgTo7UNxHiNBdiJ7123HYZCwIwxNT6O1e5jCWLjOI&#10;/4Uaj3nWVduWaga41rbuoMzQqgZUeawnjfym4nW+CSO3GNafZ27Jdp385vkDhQNRyA5XHyLUahVa&#10;LwHk87J+fFTGkqAejmX09XXZY76Yo/rUyrIRO8tzYDEjyUt//MvTkEmfjVtvfy/aNVQcosIM52jF&#10;T1sPVu+gRcVB6SiSd6EyQ2UctTvEBLRHsmY70+wvVTL8XUc4WEEqrpWoi6hWpqhU6SWk03a2t4bg&#10;GnVN/hAD0cNm3todZ2BwsVXE1NnOMB0R4X36Z2eiti5GnOXTKLczP7spzGKRAHbsvNR6wTLSG8y/&#10;ULgSiVjFru7VQSES15JeVrkqUMKpWFdaSEdLNlmWVYTSyiuWd+yyrRK5osWDhwOF6MjZsUyKiUyh&#10;UWmESWJ6vaNV4BIk+HAwjEaNsprKTCNL+vbX0mXze/z7Dt0vxSvOUnAJXrQu3RBHX/cixjTI50zL&#10;sis8t6NLDPoqUAv1yDMuVIpUxg0qa8eiLfO3zV+Tw6SM7Sxux5hweUyj41ZPH0FQ6w8laCC4EseF&#10;K1w8HJOYxxD2lBQp6rDnPJHCE9xt1oAdlkGBxfBrxR2e1Ss09PQthH6QAeuGip1aUJ9JlutUuhFZ&#10;9xHUKnGyOq1U8Sj5U++Y4/JqeZ+Y2kIFWwml4eGEnVW9aNHzseGubyGqyaC8pnyDvhpKxSDivL50&#10;yYdxy+Y3IqV5Vkq/+MXYNvI1uxa1Zn2K6W31qD/1Kri352xMzH7UfnNdca8xX32er80yrIxiUDkh&#10;Tbegd1woxBGj1WCryT/luuZf6FTCy+MhDwcOkdqcJNaJ5Z8mNemiJTbxAU8btEQVp4t2WNmFIu4r&#10;/SkfKWK3MOUjena82D11EPQKSoyh9DKanY0iADGIxtBzTKpGxJiLtlvUza5VK2XMtIyay1dg3pbv&#10;58p4YHDEesgePNwDolXxEY+utSqilO6VkrLvhBh0LupVvCZiKI2bPhDxo9JIYyY7gVLZSaHPNGTN&#10;xyKtVF6GSpqqK0RGID9bJuS9cXm7PLdcoT/NeEdKOa5whh7yzl3fwsrlT7efRxVmmIx5+2pB+w55&#10;aPBtuHvTG+1QeplGub6H7u4awGzGqZxG9DS8Vy45m+Wp4tFoxaaze7pKVugCz6WMJ8eBru5/x8o1&#10;r8LK1c+38qRUbKNR4SjjkdGafU8dCUcwm3bfKXvwcOAQPfkdqrQesijJ2dpUTGKjCdHx/mhMis6h&#10;8YODlOlcYXugrN3QhJ9MQk7nmbO3sRSw7nSCNlRUGv1Sno4ccOC00UKXFe3eeIRhfz19COB03WEr&#10;3sORATGbyysaP/JnyCNumCV1ZBhyDGQ2prVDTBhi0ApVSs/bGa+JW4FgEJFkGIGw367CUwnkeKyS&#10;fXk10Ip0boaecBmBJO+RJtesrQgVmhad1ycR/mkGCqN9SFIzNrXlY1/XSUhGX4sU5VCIt9WpmBPR&#10;F1Gj3oYoPWNtVacN2zWUtnXL3ehOsoZU3FoS09ZT1WW9JMbauxuIxBxFXWWEFl5QdY5f/RY87V/e&#10;gS07/g8bdn8KW8e/hXUrX4/B9tPtSIGG4XuH/IilNDQHtFmX3FbTg4f7ACm1MslTq1qRhklLvkaI&#10;R+17XGQQH2oVMFqNrrgWvbmrx1nl6DLwfYHykZer+R1ung5B27rY+jQD0/mYTnNM/OjkcZDHXsqF&#10;oCMbkGRcnPcE7X1OZaWUFQhlwijtk+yjh+/zM9ghq4Op//2PQ20jNIesPXggRArSUKLCgCYt6dMe&#10;MaeYSBdcZtF7U2lSniqtDQ3eTlXNuHHq0gZPurqowrUvA+VHpOn9FuVNktftGr2MUjDVEnwhA0Ot&#10;6gvoUyKBmleh4QxtOXzcQDqbQ0u8xS5CIMZfOvgJ5llBrCWDbcPvQZ3pQsw7kykimYzZz6Hk+fZ1&#10;nYW7N1+JVKeTl4yJIvNYMvgETE/+xn6XnNQQOOumNtQy9Lb7z8Ftd16OrkHeE8qhUPSjMBrHIx56&#10;Pu7a9h74NKU8QCOjXkDY34oZtruLOvmQc7GHowQa0pVHLGiohsToimf7ykY8aGdKMiitLEspOp3q&#10;t67zPqv87iPc8uwwuOqivJinu4ymMI/nLfTeqHlq4V4XdI97bo/K181I0G/drDgxuervGgMPDA5k&#10;yPoeEQ8wPIXsYS9YcrDMOMwgi12TvKSUXYZ3Pn9wGEeKuakwSbk6lJv81iAvJ5Nvx1DfyRgdLSMe&#10;7kOpMom27gls3n623cRCC+xLOWtWZjmfodIWY8oQkBDQjDHmryhxhTSoXapS5UdQK8syZx70eu3S&#10;fQz6XjnQlBsadtZQshZLyEwBi/tfi2VL1+EPf321E0cveOWy0zEw2IoNGz5mZZ8+21KmKmrVojfh&#10;7rsvU1GOPOI1O9GG9Z5lfg9/6Otw64aPI8S6F8ozCPhaEAlrg3UPHg4GonMF8ZpA4pPCczWDaNSe&#10;692t0jUVmOIFN919gWUc59ThN7cMMpf7CaCgMuaXM7+6+zLAvmkF+1vKXsJCUAYq2FPInkL2sBcc&#10;apDS036legM0tIcRpQGt1yxGFcRAUtaOUtYMaw33nnjimzA2HMbM5MUY7P016rVOZpFAZ0cEN968&#10;GCec9AVMTN+BUu5DCPD2fH4WrVqs2g65KW8JgKYHLogrbNlaLWiWil3vfJNob5HSZo0KVSRTWZ5W&#10;kE4H0MZ4kXWF/K6jVvTSELSMhGWrX0kPuIaQrxVbtn3YftccpdNh1+VnOYa/w0zfmfxvjIx+HmEq&#10;XO1epW+Z5WmX6KjEWb3WxAswNfNNBDXR2kcPX3VmJVXNQ83EHo4iWDp0Ndx8xhOvWSZ44KCy3SLt&#10;RuDixabXLcN7Pj/aQIZQneQ961RxqqaO86tu28MT5a8g2KZIKc+HbtQFe/EBw4Eo5Ae2Jh483As0&#10;qGClQO2MSTGa+MY1aKUotdatPvmxlqwUN11G0TjTSFlNTwcxkb0YdfKwL2ywY+RksvZfkK7dglXH&#10;/RJ33P5ydMf+HXSK7TeW2mhdRkChQAGgJShr+yhjBctDCTJIF5Vi1FHGTDMzk6cnLus9hlIxYpXx&#10;1FQOWr5d30br8ysNY8tuKDCfbWOfxo6Jz2Pz6IftetelQA1lX8XOwNb+xyGm13KF645fb7fDU9D7&#10;5UJjG3xBLZ7DqkhG0V3WHs36YlDTw7R4fqkiY8WtuAcPBwrSjpScaF2r3djXNQyWpkRbGj3S0DUh&#10;GhRP6sj0WtpSy2jeU8kdGPSFg/2MypapzP8OfDLaVScysZ/n4jFrMzDOrmJHWN6VUldaCQ/mrbq6&#10;wSp6tbMZNEx1hKlA2xWHEJ6H7GEviBrEin7L+DH4qmQQV8eIV1wLWLBMKYVModHotTOmh4Yux52b&#10;zrFyZPW6CzCxqwvRRCu2j77IMuGy3m+hkmtHV2wpsqXfY7r2CgT8YyxXU1W0ALWEkPJWAYTLn25c&#10;M352qoS29qj9XauVUaHmjKda7VC1ZoBrpynd6wtpCzspzBADfWhTQsDH80bQfrrlLJNJUZYuoq21&#10;224dqZnYVcqZZStegd0jn7Xr9hcrs4hF2+AvaNb2KzEx8WnkKPuSbRJbFVtNlRJmOQ/00n8ejla4&#10;SpAE6L4btjQvJSs61XWNxNBgtcYxg64zubErX+kVU4pHKrf7AuanLAU7wcoq92aZ7u5PCqqa5X0p&#10;W7dO+i5azKd6MEGDjGHrrnR78phTN/Ya/+vSfDTjH0h4HrKHBQNRpOU3KlmrWKSAxd8KMmBdhrGk&#10;q0jNkmoyH5PncxW7GEeRxnouTfHQux07Zl+ESfKuT0PDgdswPv1UpItbkGxR5kxXrjJrZU4hoCgF&#10;VcKpyN6hibYORxkrBOnWShnrXMts6qj3ylrnQ291/favqu9D3Bdhy4KIMm+JkQB/acGSzlbNFKXo&#10;CBgaCryXcq1cn8DgwGmoURaGKm0wlC19fWeivSuJmspgFfRuuc6cKg3Nf1V/qNIePNwXiHaaxD+f&#10;9m2cRqykbDWTkFCUG5jGmfGs64q4j7D5NIu0FRA9y0Nnnu4Ft1722vw68YIsYfub8XMZ7Z0Hdd+e&#10;oMv6s284gqAWefBwWOHwhBQkIYp0wz0YRmnElGQ4xTNNMJKzS1VqpayQWYQNt1xiP3vQalnTM0BL&#10;ewPpnHZ/eTqqZd5ACzkZ6USuUEe5JnNZVjYP+5a1V7nEvbnePMiwcJPvfa4gNa3gvP+NBulLRxt2&#10;ctr41PexafNXsHTJK3Hi8e9ET+cZGB75DH7yi8vsil/6tEorKEkEhuy+jR48HCxEhU2IQC0UJ/pS&#10;aPKlril6Lo17fd799wUuY9h8VJZCM8+5a4Li96nT/Hrule7v5UG4v/eNP0JwqKvkDVl7uN9gt26s&#10;AiuXfwQbbnoDFg/9EXVfCduHn2x5dPW6i3DnxvNQKwCnLL4D9doItkw/0e5iQ8fUIf7DyJR6F1xg&#10;5bL5Erpau2xbJF70SVSYWlfvozXTWrtXaUhcHnK1WrZrC/t5d6VeRSwQZRMOUih68ODhAYM3ZO3h&#10;2ADJOUePcXz6r1i+6kpEIvQ2q0uxoudOdLV8C75KH71m4LgVH0WpOElGyNntDvO5ut3Oza6QdZjt&#10;w2gwhM5WbahOhSttTI5MtlDxsl76+mQmm7fvnsvVSV4qkqE1mUazrIFIQIPgHjx4OFrgKWQPCxYi&#10;Xi0uPzn9LWzcdhYK1d9RyeaRinYhFYkiN5NFe/JibN14NuJtO7Bj7JnI5nhPImCVn9aZPpyQUp2Z&#10;1opkzvD17Gzabh03k55FS0uNCjmDrg5NEptGW0rpi0iEwwjSj65WGs6qRB4Le/Bw1OAeLvMDDG/I&#10;2sP9BlGSvkNO6Kso/tCCHA9e+22MTlKFTTwPVXrAWit6zZoPIpffiZHRjyOUgF3MY2Ikj+4e/pA+&#10;O9RcsA8y9IJbUgnbHs3QrqOMXHaacTGeV1GhOx8PJnimudtKF0EuU9F2pnYFMg8ePBy5OJAha08h&#10;e1iwECXpvatGngvlDJLJFjsMbSrA8v6P2P2Ny+ZmjE99kUwAlBifTM4iV5ymF7187ouPw6qQ1QiG&#10;yQl6wz0tKOSLiCc1S7RqvzOOhnUu+FBhW8sFg2g0aSeu6VtmW/fDWX8PHjz8Q3gK2cOxAZKSXTta&#10;Xq4/g0JjHD5/EmH0QWsI2O0V25mG17VedDRSo9c8gbA/jHI+hoj24z6cCo3112pc2jhCytVuv8hj&#10;vdZAIMBK+Q2v1eEPBNgWKupEwqa3W1HqXrbJTrY+XPX34MHDP4WnkD0cG5BrTAWlfYURmOJPbRTR&#10;Rl3V5ixkoOtUXvpc0a/dXeQSz1sL264SMH/d3sMB1eWfscS+1+fXV8rZgwcPRywORCF77OxhYYMk&#10;7VB1icSsPVG1wIjznljf7VpH06bR+DQjpaQVLOiS3mPpnkMJlq3ytXOOFtdXxZ3GONifsnbT2Htc&#10;q8ODBw9HAzyF7GHhQorJesc6LTP44TMx+Kl7rc7iH3nHNEgJje0y2AsMdqm+ww0pUy31p12lGHx5&#10;hrKjaFVPW+95sHXXNS1rqCUDtYavDA0PHjwcDfAUsoeFizmlJQXV/IaJHqXr9NpL9o8imkEUb7d6&#10;k+t5JJC/6qH6yEBQG7Rerzz3eUrZDba6UsDz0tl7PXjwcDTAU8geFjaswpWSkmLi0SpcxTVhh3x1&#10;rcSQ4U+FAoO2ZrA3H0aoohHWQzOpgzzqt+olRVuFaSplvea2Rx4E5zi/kR48eDga4HG1h4UNq52k&#10;0LQ9oz7KpTITVbuUret2m7UaT6W4Ncat9DoebmgBTA2lx3hU3bVDlLMOrwwGVd7Zms5VwjoqvZS4&#10;7lE7PBb24OFowaF2EbxZ1h7uP5CUXHKyG79Yz1IkrUjthxijHuYFeZcBvXMlGi1W1Tl6rMaDNn84&#10;TEpN9Wdl5upjudEdulaEjAYpaMJlm3kcq0ls3kpdHjwc2TjiZ1mrem7w4OGgIUKyDqW8R5G04102&#10;VV0TzUldRyjh+Zt18lsFHOLRYU2XQeeOc+n2/PXgwcPRgXto6AcUNBAaDWcwzoVEyqGthIejCvOV&#10;6xwhicIUSF32BSzhzqo2eldL2LRHgIfJyqg+qo6Gp+3R1suN1/A1j0qn6+6RcR48eDjycSAe8qHl&#10;a8qWWt2pnBUyNsoTLh48ePDg4ejEkTtk7dTLwlPCHjx48ODBwx4c1vE6vQ/zFLMHDx48ePBwGBSy&#10;s7yho4w9ePDgwYMHDw4Oq4fswYMHDx48eHBwvyjkm67/o+lsTWryJ0PI/O93fvBP/V8NVXvD1R48&#10;ePDgwYODg1bIs1O7zJOf9CRc+elPac6W70c//BFe8IIX4Yc//IU3KO3BgwcPHjzcSxy0Qr7u2r9h&#10;xYpleMITnmB/P+pRj8JTnvIUzMzM2N/zEY4EUKlW5jzjevPTUA8ePHjw4OFYx0Er5Cc/7bm+v11/&#10;p6+rd8jRs34f/vyXv6C2H/+4UqkjEgqjVnM0caC5KqAHDx48ePBwrON+n9T1yU9+EmvWrMWz/+O5&#10;zZh5aK7nHww6mrhem79mlwcPHjx48HDs4n5VyFd85KPmwgsvxKc/91l0tN1zFZJQKAifL4BUMo6g&#10;P4BENLbXYiEePHjw4MHDsYoDVshf/vKXpUJtOOO/T59Tpx+/9CJz8cUX41e/+hVOXr9yvxOoq6Ua&#10;jKkjnU6jmC+iVNIetR48ePDgwYOH++XLo89/4gPmrW97D378s9/gYY965N/NM9YSNxPDo0gkEkDD&#10;TwVdQSgW9r5/8uDBgwcPRyUO6VrWG274g3n/+9+P73//u/9QGQuqSK1ewfTUlP0dimpLPA8ePHjw&#10;4MHDQSvkL371q9g1nMW/P+vZcnRNLJqiORAxX/raVXPD2S4K+TxaW9rR0dkJo2+eqKA9ePDgwYMH&#10;D4d6sFgee6Opp1117elkDx48ePBwlGJBbL9oFbGnjD148ODBgweLQ6uQPXjw4MGDBw/7haeQPXjw&#10;4MGDhyMAnkL24MGDBw8ejgB4CtmDBw8ePHg4AuApZA8ePHjw4OEIgKeQPXjw4MGDhyMAnkL24MGD&#10;Bw8ejgB4CtmDBw8ePHg4AuApZA8ePHjw4OEIgKeQPXjw4MGDhyMAnkL24MGDBw8ejgB4CtmDBw8e&#10;PHg4AuApZA8ePHjw4OEIwKHeb8m4W1F5ODIwtwvmvXks+6GWA3+ajWaQLei/DwSoe+fjYG1KN7/5&#10;+cwvY9/8a81jsHlc6Pg7bb23D3b+A/x79+zvIc8Rnv7s+0wPFAdLA8L8OuxbHzd/HlVv1dk9HjFw&#10;6+zWVb8V9Htevefim/Q7F19lEG37GRXg0aXvPfnaZHPpXT5o5j+HIkMzfxNx0rv32GQqp8GokI2w&#10;WR3lOHK3X/RwREFk4rKnJRk3or7PUfFuUIQ97kluA3/YsM9vZTE/VOf+1flPjPl3sN8Lbu5OTs5R&#10;v+8rVH6dwamH+MYe7e/qP4jfc21hQ21Q+90+aLZ3XrB/5h7qPsEmEPjDvUHx7mNx08ylI9zfzeAc&#10;3LLvz7BXMfsNFvZE9XcrLrpSKDdD87euuze6bVM4zHCrdM92702nNvCPE1e28TZSbeBxJjPMwyxD&#10;BmWTRTpXtJca/Ffjvyp/UIfYW9QV6ewkz0rNDICR4enm+TQqtR08ZlAvUTm73WmT6U+eeeR4VmVw&#10;6uZhDzyFfMzDYSiZqma+vdaMvgfHGJKM0v0zTrpXpq8KcQv6Z3DTquB7e8+9xf7YYF7cfttyNLHO&#10;P+lPtd8Nwl6/m0rLvebCpY+5dPKo9pPOQn15X4ILlzbmt+MAaEQ0rfz2YoB9YIeQmnn+M9o/LJBH&#10;63q1zb629ZWnysNcnRXn/LDNZZiezqOtpZOxIUxm0wj6oognYsgXZagFmSSMALunUjfI53k/z1tT&#10;nbw5ZK8XS3X093dQUVPJNuoIB1O8FkAgHNunr1S2o4jv+Qw9CP+AAh8QeEPWRxAMGbdhBapYI8y/&#10;IUfuuGE+dexLKbzu6OZ5Q7jz7/M1440jJO4p63TdMKkuuIz5jxhUTOweVYjg3nvfGdvN6b7iHs1a&#10;UFBfuv0q7Kcv57raeV7Oc3OfgY76rXskfJtDlC7m6EDKwXWbNVQpWuGR1w+2/508lbeL+U/kH9OF&#10;T9dVAYX5t/mUp9tGF0qg9PvkOf++Qw7HK7b9qYPqYvvb9Vz1PJrPxF5jaPK7vUYYdl2pVEGpUkZ7&#10;e8relc2XkUxEbK/qlmzWIB5vUCnXEPIF6CkHUC5QetRYugmgrZ3pms+5UqwiHE3SO65TIfMZu2X7&#10;mbNPw9ll5itZk7TX/Lxmq3UU40CGrA91X3gK+QiChq/0zkcWq98KyjAJIsALTUFlqUMsKmbSuRC0&#10;l9zrPpuHmFFCtnmv0lrmIyQQ5gtGN985oTcf+wi7vX7vm9bFvvccIFgfGQsyROzRieLRGU6T0Har&#10;vNdRfwRFLFi4farj/vpR8WqojnrGEtE6unEu9M5RQlbCX3TUhH3Gog+XRgSV46bXsdm//LPXc7i3&#10;R97L0/t0tJjfDBdzF5uw7fh7OEj6OyioXvJiaUjz1PaHzxmSlqFraCT5Gs3+5TWnv/bQdfPEDmXX&#10;qKeVpspHFWg+Gr1y0qhzPM5W8pqGrKvU9TWGNjrBdJjhZ7rZLNVsdRh9fd1U1H5EIoxs5g0qcfhk&#10;BIh23CHqBPN2lLWf1VCyoxmeQvZwryAPWdb0HoWs4SkJScIylMNEewtTKWRHkAp7FLIrtMTozrU9&#10;0G+SmlX0867ZaN3r0sS+5Dg/n/nn9zNUvKqv4m1QndSupifnwlZPCVkX131ww4KE+8x4tM+bYf5R&#10;kOaz6dzn5D5rN4EgenAMOttfbh5KRwXh9KVblp6jSz8KB9N5Tc/wQDG/fcJcffeD+fF7ec46zm/L&#10;YcZcG/R8CI1Mue2cf1S13TbxmJmtIpUIoVZwWrFk0SXIF0uIpUrYuutilEnnYdpZfh4rOeCkdRdR&#10;OUcwNrEN09MfR4DXiswzRqUthS7UpdTZLaVSA1F61vAx86ZnTl+bf6mQVQ/CU8h741D3haeQjyA4&#10;w12aWiVmFCnw75zCJGNbhSwGdxWzMwOzIUFIb0gpHeeBfyR4rfAVyI2NmHMq69ia7/M8aMEVEAFl&#10;oPz3B5c8dY9bL2I+CR0sBSuvffOz7XDaa9tyDwODsO0mdOlg63DYoOfiNsTFftrqNnZOOQs6zr9X&#10;ynifvrL94tKRm1bXGZRWmLum+AM9is54dGnpgYKbtyV2lyfcOjiG7OGD6qHgPhs9A/EaTwUNFbv8&#10;5RpLguL5rOyQNb3gh516Du66e4oK+is2SY3xyc7nY8niFDZu/Cw6U69AKj6InVvfi2Ke15LA0LLX&#10;Yzq9DbniD5FhHsXiLPoH2mx3iaysgrbGrauQA8xb75dD1vv2MzhpGI5iHIhCFkV5OGbhChQxqpi4&#10;KdwUfC5p6IejlJ13zs7ROW9etkJYQ9PKSzTGoy7aBBK8OmG88tyXAe29buT8C4JbmbnMnJ/3J9z8&#10;NLTml/GgtkqoqT2qOyWNj66BHXYj3Kqoqm7VFzyanWCf/z5BCq9B2lCo87nW2S820OBqJJxgdBQN&#10;6Z5mdgrqJ9FVg+lloNmgczctg+1jHed36L09sgApFvenveTG6XnODzSy5gKfpQ06b97vBjcfF/PP&#10;bYIjCay7VbaukSDw3LGSm9B5hUG03aRhCydNZpqmFB/R6MQG5KpfQZ7nNSrbYAspv/QtlMsBx+MN&#10;RrF993uR5nmsj3fzke8Y/RgV9ko0WHSKeraXyrhBfjHII1/Ko6pqERpS1/C5giNr2JP2WTHs1b8e&#10;DnV3eB7ykQQ+ClduWmu1GWdPbCD3WWaWElY6eci0bq3idYSThrKs4yS5qnt0zqD87G+bTO+05gls&#10;wS1jL6gmCkrkCAy3nDnB7d7v5n+PPA4AysPNz6933pIgVBjzh12ljK2wU5spUOrN+uhglbdO3Dou&#10;MNi2N/vcKkeBR7ftbt8I+4sTDqb/hYPturlhZBfzKzg/Xtj3twv3Gaox1Ej7ttGFbaueuehEeeme&#10;Pbxw6KG6SMmqwqRbW0HVjbwiA0qQwTHnoYquqWmVXMYIDSNDsh9a8jJs2PxFxFp1aRaaBx1EB0ok&#10;/Sib1tfzGoyNf8J5Q8DfDVNFNBRAIe+3Knag/wxsHf4cQhq29mdRY6ZhX5cKYdBf1VOyRHVSfwn6&#10;XWON9btZ16MUnofs4d6hSQ4igjnK2ItEAqjWfMhkxTw0mxnKZSks3kG+19BViZeqvGc6wyPjatTf&#10;ecaneawwme6cLelbRrIl041NMA3ps+rLo9AYsbIhx/w1xFWt6peYUxNS3Ir8PSF6P6BZRC7HCtte&#10;CCA9m7ZxulZgQ6rWzA9ienqGdazZoTYlrdWkwB1GW9DQs7TCW+1XINyu15GhRnla0YPkea7A/mCy&#10;imRsM11dNhtRLjJR85650IRh+kYzD4Vahc+Vx4omBLMbRTfFPE/43z1qONU+fp67v+WNyWNz46Qh&#10;ahVdDKJabjA/3kCDqlrWRQn7ZuD1Cq+bRgClYg11EqMjJ2VsllBriAaqqNU1ItIg3VdRtw+7ibm2&#10;qI9kHKrPdDycUP3KrDOVLdtcq7j1qZOn1LHE3ChEjW3Msc3sQLYllyOd83Y1cXoqb9/5CulslC3r&#10;sOdhKtiG2h0q2AEjDWwE2OyaL83chhFLNCgbaKYmWhEK87mxGmUycsAXZdZ+m7dqKPVeZ6Gaq+Lw&#10;OGvYKPGaHqSH+WhyoIdjFmI4BVGCgvtbIDOHgnGkUp1IZyjAKOtoGCM7y0vka51LyFYoTDXbcmjR&#10;GVi+6j3o7XkVQswrRwu7xnsikRgmp6mYKQPa2qjEybgNJBD091vhmoyHbJEhSoUqhWs2m8fUlBYa&#10;cCGp7Ib7F5NTs0i2JCigG8gXimht7bKCWoI/nkjY9kugdXT00vr323ZKWO8ZPbj/63RIIfk4P7hw&#10;6cBHSz7SQDhGZUZvK9Hiw0x2GsGooWHltL2hIRKeRhKU2PJY/TUUcjOOouC1MgnEx0sNO2xCYVyn&#10;iJbrRWjCUJV9HeT1WIIFMolPdEXlq6PqwOTIZsr2t/o/IP2qopt1DIZDvJ5BKBJmfsyQcaFwGA0q&#10;62JeiolKu8o2RBLM149oLEUFFIWPldLnPpqRHPQHkS9mEQz4MTE5ihCJOxBgRs0y9sBlFFXOPT9c&#10;8LHO7Eu2pVxm3cM+GkXqvAiSiWgzSQ3p3CTq7LCgP4pSqUT+qyCZTNnHrZnSK1evscPWdHzRwvvI&#10;fiiKtHlNpN7ZvkT6HLNTDonEgm1sfRK5ogGzoZKtWkM7Kne51so8W+xsbaWVwe5+mjU1w2cUcjpT&#10;XqL/sBs0Rx72IrVDAG/I+oiC3gVLYDVICBIsIgfXWyKzUCFL2YYoACnvrBCMk+nyVLRrjzuPTNeN&#10;SPgkTMyk0d6VQzq/HZs3vxMpysT+zh8gGqdVHLoZoWgGUZrbGzacb98d5QsUBGTUDipnedltLcDo&#10;WJ0C04eOTj8FtKFAFZ24LpIwr37zSehgKZh5OZ+DlFGmmxYJUFAxTg5EkvXSa++qKcJPD6tADzAW&#10;iVuF4MMshU0B0VA3M2HEQoT6Ud3r9qf60gZFMlAZz6Qn0NbKjiCm89NoSzjnQpUdF/Vpkk6QgrvI&#10;/ssjTEssFHRoSB+5ON+3u8qLQn1mCm3tfPCS8BbOZ3TlcomGW5Q0VaFyDjG1D5NM29WuBSucak1M&#10;T1I5dKBaryESDFPwG3pjfiqQAlKJJGYzadJSu9OsOn0yKlfl495fLPH5UlFXqC1CfIjFSh6JeIRe&#10;4SyNzhTTOnVU6mwui1SytfnbhXt9D5TvYYMaxpCnkg3FRshbSQTJkxpJKMtb5SNMtI2zj6o0iqJs&#10;ezvrSyOFfR0jrxlEUHAGBtDTfj527HiPHQiL6fEQ4s2TjnsvfvTd9+I//+NXuOXWJ4NFQIMQslXC&#10;7I6Bjjdh687LwKwxkR5Hd7zHls/HaD1sBLUm1zSpoMtSQZludCDIkmnw1Gt1nos+7tmvRxO8IWsP&#10;9xIiFAlGcmTzXbFzrjgJZHkajodCZ9F+j9jT/d9YteI8bNl8EW/vQSYdphccp1Jrw+7hd2LJok9g&#10;9eqfo9hop9Ltw9ZN78Kmuz6E3//2fFrfb8Tx6y7DmjXn4rGPvQA9PS+kIHWK6uuhF9rup8BmmZZO&#10;6dWQaB0wgQ0OYd9vUpDZyZKfmNTwmQRb0X6OIe8sScOD8p2CjDXxR+iZhWhgxK3HkC/q1jqFiiri&#10;KpajAG6/6mgnBtBYauVzZESF7WxNdLDdfv72Y9vYbgR9YSpDp++kROMxjSgEMT4zxpgGylVqBULe&#10;2fj4pL03nnA8s1qjhmwxg9nsFFNSwUaC9ihjp1jV8oo1euMxTNMgKNUL9nd7RyuFWYNCXMqkZj11&#10;PYc6z3UMRaXca5jNTTMvDUXrXwNZap0MFWw4GrYGlp91rfFBJ+IJKo4gWpNdSE+rViHMzMhADVIZ&#10;t2Nqmi4h7987HEFglWUklyshu2BH1dAbJv9odCfCfpRBKWNTta5V43aESq0M0/DJ07iczRYQIv9p&#10;EKizM4XjT/gIYqR70Th1Nh7y4DPZPw2sWqkRihK6uj+JCh8pu9mKi3VrXo9Y0me/W1Y9ulp6MDjw&#10;n2htexEefOrbrEI3NOozM3rdRSO3QIMoFqLRFqRipjFFz95TQXvj/hJt9xaeh3xEwVlEQErF8ZAV&#10;RBLiONmzFHB8XFJSsnp37gQe/pDXY/vWj9m4VMflTJbA6PSZ6Ol8N3aPX4Aw4wd7f4yBoQj+/Lcn&#10;Y+26i7Bpy3lkQuC4Ve9HYTaM3aPn2vlRyvv4Zc9AZjKDHTv/gJQcElaBjowd/qpUSwiHVR+JFEH1&#10;kzfKo0tGB0HBKp/Olm2qz6/ZofSnahHrHWu+VpzOn6Gw8bE7NGSaouuv+BKDL7qLQpDeHHpZBVkV&#10;CxDqQ7cfBbcvm0cpM2cufYBRPmQKJSqxKFWdQx1KFuD9Rb12JS1F4/JstRITPR/+o+pEqVBjfNRO&#10;8tNQqAywQoVxcq+sJw5MztITbuvE+PQEejro4TFuYpLeVlePLUOKZnZ6Bl2d3ajWKlT6NALrVQQD&#10;QeY5bb3jSd7bxXvlPYc0HM2a5Ep5KqYI0/G5KR8Sba1SRzTq/C4WSGdsiI76jEfl2o8LmuRFR4ZQ&#10;HV36E5oJmrBJDhNEv/ks28A+rQcm2ds0WAohTNIeYtfZd74IF/k0iggZGlNMXyiyfyIBhK1RA/Z5&#10;Gp00dMZHgO5OKeYX0vgM0Biq4/obv4EYaV8Gqvud8drVr8TIyAg627pxx8bPIxihlGAfxqKvRl/X&#10;ADbvficNLT5n8m9Px8uRii/C1m3no8J7g5E0Iv6g9Z5ph6G7hxVXVx7OTjwEOBAP+VB3haeQjyho&#10;UNHxQh1CmE8OjuApUFhpyFqW8cMefhb+8qcrLYOuWX0Z7tr8JnQNXEZF/Cb7fq+74z0Y33k+lg7+&#10;FMXKVszMvho9/W/HxMTF1oJuT70K2ZlPobP7DRjN0hqngRxkvisX/yeZ9tu2yCla+JS79lz+jbMk&#10;n4KgOkkVOHU7WIgU9Q5NQUN3dN7QoDAZGHg2hnpXY/O2uzCb+Z79xrKV13I8aqg91a7SZ5lDlbVp&#10;Ya9RKi1Y7Kts1O/OH12ZmW2gpc1vn79GSxSvUQMZWHqN0aERbJKNNdp4eyadpSebspOK9KlMnF2j&#10;/ORw26OyYDopQTrUVjjLw7IKm3EpCn7qCFBH2AlFdg4SlYKua4MDiTC9l4zxHupW++7TvU/1VboC&#10;66oVpWTg6XeZ6cMkG8Xr1aqbTnQsg0IrT+m72ziVsmhBXvr0TIX0EKTnrj4R/fGChVqgOKev9Otw&#10;QfSr9++qivpTOHnNWXw+VHrVMeye/I4d3dLiHQ32s+ZTxXTOdGpzJkee7HD6R89W/TE77qzCpdnU&#10;atyqVechndvJZzWJnbt+igL5U8pWylmfktt7+QzWLvkcNtx5Blg0tIR1gbRB+wx97ZeT/8+Bj89a&#10;zz0U4A0kloCJ0MhtIEXaOqydeAhwIArZoSoPxybIIT6a0QrWnHa/N52bdetYxvmiQYRMtnnbzVZ4&#10;hng+k91iJ2yF6KVI2ObIgKtWd9rh3Ep1AsngKvvZY0u0F5qQvH7thcjMfsp6IAnmWWR6Oy+KYeuW&#10;b6Ml9QQyKJUxBYSEdCHvEO4eSIwoiLh1vB/A7CsNSiYKlgCF0eLus9Dd/W8Ymfgefv3nSzCd/R5W&#10;LH4LlvW92k5ekwKJt0+xBiOsQRLpDCMWtDKWNOdDslvm6WE0DR92sZ0hy25uS9LnpeDW6Hx36wvQ&#10;Gn0xHnLS+1DUO3YJd942NelQixaYaKc0170hKmPNr1IeGvnVMKoEvmZVa0hUiqFEJSLFqRWgyjSI&#10;4iS7NNO2SGmSBkqkB1WpymtZKgLDqmrikewCXdejkwGlaRBpKpIK09eYNsIyY6yvYf555hdkHoZp&#10;elKnYfXi8zDQ/npM7eZ9zKOn7UycuP7NVDynW+NTJFdk2lgiTE9S78FZxl5B4wb6dwSAdfWTbTUs&#10;vWrgLXjsqZ/Fr35zJbaOXGGVcSr1WKxa8gpMDjvpfOGyrXlOE8H4u50GSIMedlh9yX5bOnAWHvfI&#10;K9Hf+Rks6vg+FvV8GXdtuojhq9i5/adYMvgirFl1ljXh9Xm5yo8wJKOn49pbzrCUJANKz+bEE96D&#10;zva30duu0sB9nyUzPQfNBp+dpTFLgkkdA8r4SIdp0ERQsJg7OQJwL+ri1n1+OGj8nUztKf80as2g&#10;cxtfn0vmhr1RZagwlJrHOgPRTLznPicfw7ztLToqKLmCvWhMoVg1NZ7P5oxZtvLZJpM1Jlcwpr3z&#10;bSY9a8zUpDGdXf9rdo8b09r9fjM2YUx3249Na/A62sA/smlmeE9f/1vMLM8nRo0ZHHirybJ6JVav&#10;lmcZvHfd0tNNg/lWWE6l6JRfLPKibQcjDS/ac1X24NBsmu2DKvuozPamWa+hjktNiUXsZptUhRL7&#10;o8i6dybeaMpqN6uTN1O8NmLyvKfM61VWp8ajuu6ez0a/VV+F5nM41HAbu1+oTi6tqH+dPtYtNV5S&#10;2wpsd3fn8/jMTuPz4LOcZh/wcQTwZjPYc6kpZPhse043qdYnmsXL/s1MzTAHZldgGt1bYpZDA68w&#10;g32vMt3tZ5oS4/K8R33Z3fs0s3jJ801v13+bLOkmy37v6X4RaeWFpqvtbJNlWR2trza93WeZ9rYX&#10;G5HD2C5jxncas2Lp2aa95XTTEn2jKbDMJf0Xm2WLPkRT4HUml2b+DPHQ281Qz8dMd+LDND3PN0Xm&#10;N0taU/mrl33aJIPvMGWmK6rOrFdv53+Y9uSzTJX1n2V8odyYY4sa+6nB/mnY/qnaPvqHXXsIoPJF&#10;u+rvgdaLzQz7pszHWWZ8ms9K/NXT8i5TYltKTJxnG/SkydJmmrzY23OmSQQvMn3tnzUDfe+3zzY7&#10;RZ4e4bNJ/tS0xD9npthXGXZAjvfkmGdf3xstTxcZN80+S/N6quXVJsdCMwyJlteYROsbTYZpM3z2&#10;OV7v7/qgaY++y/Z9lffZepfFYf9Iloln7im/9iTa5/oRjAaFt8LcOY817czxQOEn3/u6sxhLPGwS&#10;CJobrr727xXGbqybTIncylo1KiRscj7d98MWVL6CJJB7Pr9OtcaeUNlPqEpqsS0lcoXaJyhOnW47&#10;nmkU5pep4JTD60WmEseLvnRkVWao/XRKz9QKCgk1MUCamkoKpNSoME9bZZsul6ew4O98wRGsDTPN&#10;QA1D5dGol0ydierMX4qjwntU7zL/URXtoWsFnVeVqRKXbR1n0wVbTplRwEPM0NAbzRSFp5i3o+Uq&#10;M73DmBhuNC2x75oZxs+y2BB+y7S/N30dV5s0hWia9yZ7/p8Z4T3d/e8yM3z8aeY5zWtSyCUK4kWd&#10;z+KJU4fpqawpSQNSEddNWhRj6g22g42wbWm2Z+78Hv26J7jx+z5He846qN/KrE9P6HKTH1MbV1Bw&#10;SXixzxkk8KrspsWdbzI1Chc9bgm8MQquIk+sgtEzUlpWXo+zpHtY61xllt2a4TNiOxpl1oN0oWDr&#10;xrJt3feu/4GGWkMGk8KeuPn5i55EiDXymiAaLZalVNgPfNa81Ql11s/MMAyzvlOWTsoiD9JeKvGv&#10;9jmqPybZV1MManPEf55pTb7LGmgZ5jHNBIOLX8e4880klWZr6Cums/UDpq3l7Y6S5PNfMfB/dK7e&#10;Z9q7XmbyrF9B/cm8l7T8yPSEv26Ntxzj+7s/bNqinzVd7ReYtOJYl/bOM01b5ErTk7jSFCXsWY++&#10;9o+ZjvjnTXvrh80snw/wVpNs/7gJpy6wCkO02tXyDdMW+o4J40OUPawngy/8WjO46IMmw3vsc2Qf&#10;SYHQY7b1mc5I7ZYcfmGo8dzSoeiRz5IsaMO+9Hd/h6KsIMI97iVnWO8G29iTfIWpss58rJaFp4u7&#10;eMyZLNtTJp22hy50lLCeIeMWDZxrfIHHW/mSoXINBi43vf0fMf7guSbN59TRfonZSeXet+hsq4hH&#10;aLDk2T9FtjfN/Pq6z7DGqqUDXo93PNfsIN/LCIgm32BmWa9R1oVZmTE+8zWr+Dx855pZ3qv7VMdZ&#10;WmQ8pWFes7+rzF/PT/yl9lVqLJQ5NGilW1pWXzPfOo/i25rlK9KrlQv777vDEebLHgUXbJ4jeyhb&#10;1W44r/Dvf1x39Y/Niav7zdd+9E1bwG1UxinEzFZyrk0wD6FQwAotCau6TCXVVzU9nFD5+wtNuD/V&#10;iW6wBNQ8FyTsypReS5YsMZOT1C6E7uEjmbv/HnAvsA8mhnkPj5k0GZ1xeo5iNnkIK4beZxLRl5nB&#10;JU+0Qn/7MJmMhUsYZUXAjFM9MjRjC9LaNibHrEn9htyq3+pnBpu3jXE8Q1n9lMS8xqBC56Qz462G&#10;VhwZj/XYTgb1Bx5tWlpfbgb732cZNxr4vEn6fmNOXjnKZ/0Fkwh93XSl/s+0xb5HwfZ9k4h91Gyl&#10;YE6z4hOsa2f/66iQ32kmee84f0vISpAs7vwv2REmTeFp62pRMDOZ7TyqDWysbRfR7LO5oN/zod/z&#10;QxPzo9QHCvY3/zQoSFb3ftLkWH6ydz2VccGWOkotM8trMoi6Ii8zE5t4X7Pf5X2Eo08y8chLzfEn&#10;vMeMs4/4+BzPWoFSRP2sv7af9wp7nsnBwGmPyhClOb/nTtz81dBmP4k2RaOlSplGA2mN0fa62xlW&#10;hG7n6bD9WWNVO1PPM2m2TYbJODWvTEK1cRef67KBz1JxfsQaJzPMg91ihmnUDPX+j+lLXEPa+LGZ&#10;pVyVoguEXktv92Nmx0Z6c50/MBk+9+30xKQopKwDuNS0Rz5nlcQI2aGt7QIzy3JjsQtNmn0+2sxn&#10;Se+3za7NVAQ8z7Ojgz56Y7wG/7sM7TjS4QWmc/BLxhe/xGyjkghGPmjSvJ5mnoP9nzQTVEDJ3lea&#10;KZYzxTxa2l9uxH5Zts8+O+aRiJxmqa1KKrDdY/tG4A2WMtgxToJmvz2wKBRUroMcGX/RokX2aKvB&#10;PlrV+zaz9W7Wk20ok3fztUnWdNza1iU+m67o+6wiVJBR1BJ5hzVCZGT19n7UjNJznWYRsdZzzATP&#10;OzpoqLBvs8y/peM5hva+NTSVPsP8BulZ6x5rxLAPFJYuu8yEgheaXZQTs7yX3Uy3gIbV0jPNxrv4&#10;rHjf0oEr7CjLLLtQo0t69pZXGHbsol5gflLIsUSUMWlTLFHYqc/Vx+prBd5neZbPoUGF7PDTEQTV&#10;dV6QAaXgRj3gCnlfjN6y1Txq9cPM9371x3sWyErkaV1aQSWLXTVTLQ8n3J7aNzQxP0rVnR/cZBmN&#10;bxFsoT1msyIWklKpOHfvPWAjJSlFjvICdzFM2HxlhQ4mv2q6Az+1w7nyRnJM1jPwr2bFokvMKAVS&#10;iRSv4ULR6C0bb7b3SUmwSFOU/hJzFvhHRSiwPBUp5VAlkcv6dxQFL+pCM41VyDbeCRo2FgOIueE7&#10;zgrMGQm15OtNV/d7TCL1ZpNIvMMsXfQVekaXmSlek7Wc4e27WPdFQ1ewXy42Az1fMO1tHzD9Q+8y&#10;42yfLHMxd3fydLOk+9mm2pRz8nwnJibMxCQ5e04Zq49UL8Ktq1vfA4Bt3l6BPmGGfc68WqPPM6Pk&#10;f/g6KJgrZqJIL51pZPzUKBPWL3+9afAxz+4wZvngO6iMH26FlMIk5UIicpZZPHS2vSdDUaTajk4W&#10;m9a8oP4UnSg0hYzCQcBtwz9SyJW83Ar2ot41EKJRXZ7Ozjjpm+lssLXfxfhxe63GW3tbz7DD9dvZ&#10;bl2dJSHk2JT2+HnWCwbo/bI5ekpSyOM0auSxxvE9k6OiU9ppBnm9idRLTX/HF8zoVhphAx+3w5ka&#10;Po5GX27TaZgTVMw9Hd+0XtY4FcCElK3vMivEl666zGy4kwp/8fvtkHc08fy5oVIpi1jr+SZA7/xu&#10;1muC3Tyw+Gsm2fYOawyKHqd5TIa/ZZKR/7UKaBvpr3/wDVZJWGOKjS7wvt7OV9rnJy/TjkTNMbti&#10;1dLm87N99sDCHeqUUnbPXTmjoXW95onhac6rH9ZdRpQ16Hk9qzj232DnW6wylsfcnXqXfT2zaRv7&#10;nomisfdYz3SW98zyd0frF0wy+lkzw3u3kgWTkXeZPPOVrS/FrNGDzpbT7NC40vC/2b7bmJTvf0xP&#10;7FqT4TPXMLa85Zae02mEv9KOQuzeQB7DT01n7COsw3mmLfoam5eeq7xo+WczTKe+lp6oVPlwLP+r&#10;kTzoGTSD81Mjgbquli4MqN5u+HsK2Zm5cz/ipz//GWKxGE466aRmzDz4gLAviEKpgIAWD9ALfdZN&#10;9TtcgX/2G+Zfd/+pD/f9V6vVkGppQUUraDSRTCbttUgk0kzFf/PydPO1gZhOjzPvMlOFMTXmfIph&#10;Gq2oGebd836bTKtjbbz1x5jctQonrvs5Vq68HINDL7aTZdauOhEzs2U7UUOfIWgCFjNDWJ+W2CJY&#10;pk/1q9guZyoGLZngZ96McarhzFpxP1y0ddMnIgEUClnncxAzYS9H46zLpo9i+673YnzmQ9g9/j78&#10;+W8vwfDYGxFNAp29QKHaQHsXcN21r0F++m24+caXYce2t2LTpgtw4vpXoKfrLTj1pI9gZPRL2Lbj&#10;u3Z2qyqnSTVdXV3o6tRauNodRoE9Tx9qrttUFQX3N//cm8A/vG/+vxpaU2EUK2WMTn0bT3jiK5im&#10;y05yS0WSdnKK5jr1dL8AN97+UczknAlp2akAMpm/OBOAynVorYzJyU+hXg1jYpT3lNuZjyaoRVWk&#10;/brHKY83WJbTkRmzf/dXz3sd9vOPF5qB2TNo9SodE/qup4lKtYKWZAtpV1OUCP2xz9zdWpM5MU4h&#10;FGi365X39TjpGjUfAmxCa2oICdLa8iXtdvauUGD/nHKSFph4OaJh5qGmktTst8Wk003bvohguGRX&#10;59o9vNvmp0lfLe19mMw6aVpja3hTLyZJ7wHSsVbmamkZsNXbObwTPQO8x1+2yzR2dPXbmdOaba0l&#10;HMvFNNr4PLXgjCbnT4/NIEZmCGsWGOuiz666u/ls7CYZQBvzz80yIaFV51RI2s43Cjqfw5EfVT87&#10;Q1zB1kKBN6vNbjz/PFDBndgomVrWah9NaHUs8bu+Akxnf4r+vhdQtrIP04wT3bKamhk/uPiF2LLj&#10;Ektx+mwxEqVcIg0PLWIE25zQ6mj8r8l50xOM40Mb3nkGVg6+Dz0pIBVdgzTjC8xXi4EsXvp88vmX&#10;sZOPT+sSaBnSHtLG6Ph/olCcxrKh72HFkk+hs+1V2LLpS9iy5UpL8See/FOEWOGdu87GjuH3Y3Ti&#10;CixZ8nI85NSX2i8YJliGSFTPWwgFY2w/CxQRuX3tHBivo5bj5PNhmv3125ESBB2LxSJqfGZ2lb9D&#10;gZs23WRSPZ0mhZD5xbd+5tRkH4TiQZMt6f2oY1rad1yHG/PNln3DPOzvsoIgyzWfz5v29nb7sn5q&#10;amrOmv1nUCrHa520Q3XHDX3NdAa/bofrNPFJQ0eplreZ1Yt/Y9r815o2bDKdoV/bITtdCwdOM6uW&#10;n2OmabhX6X3p/V86N2at95lJ/rHVkFXftDYVpcD4vWqoH26wz4cmsDyBpkegN2rwBe2wUoGXpmg1&#10;22EwXaWRKk9SlrbeD9PZYKib8UzeDk2VGCFrXcOeurZrrG4t7FFa1g1loEgZukxbLNRYN1IIL2Q0&#10;w2S+BTy/jraeBwuNEkya2eKMqbI+i3vPMGG8zBRYrCYYacJPPz2K1vDp1oJXmqHUh02ZXmCRbSmx&#10;v1V9DYPa4UC2MRV9sX0nrfd5BbaL0bbv5toxV3f3mcxr3wHCzcopo5mtezI/1BtmenLK0qZoNFfI&#10;s1TndYpznUHV0NHOPWgOWbMNGhJN4G1mmm1OkxzU3hLT+nGhWd79HTMhOmUFNPwrZzzItJkR9lvy&#10;B2aaWek98Uiu4ryXZ/+1xT5k8uxb4HQ7AWwHvTC9xtBrDb0eWL3227z2LjPF3zt4fQu93d6h79gh&#10;ZoRebCcXdvZcbN81B2IvsZ6v7tUQeCR+rmnvfK99nTLDMno6v2LGh/UO/AN2MqLStHS93N6rVyzd&#10;yR/beQ8aVdLzGyHbrBi42D73rfQg1SXykB1WVstFjwqshPrK7fgHEJs3b7ZHO1eF0PBnNKohXQf2&#10;OfHSmsVnm6HWdxi9etXkrgyfy7rjXkhv9tmGj9v2m3hxzYo3mN28rnfCI6RbOykr+SFnxIphsO+z&#10;Zvcmed0/NS34tSnyGWrYu8R0g32nm7bUk+2wsmSARtnK7I8iO0M8nmb/dYa+ap+vZJMofJZl63m0&#10;xT5u8qybXjNIqqg3Z3kSCj/a3mvz5FHtiafCTopGM0JB/d0810Fdr3CkI83G693yfOh1Q2dn5351&#10;pAyn+xW3/f4G88xnPRdf+PkP8fiHrt87fzo5LamU/VZRlo+Wq8tmZdIdPqiCsuBcyP6dj716bX+9&#10;1UwQpMdPgUdrvoVWZ8J+PP/PoZKbZm4gQcN7FQaSr4E/FMaumU8wmmZoVWlOQBxn0fBdRJ9uFy37&#10;McwWL6PZLLfiwehs7cRU+ofMY9tcg2LBFlq0AeTzM3vqbeua4EFmqCw1BbkADNadcaBl4Jsnc/fa&#10;ReUdZ4JpQ2jtGqLlTLPWV2rGRRCOxmiV51h/5lAr0lv3o6b1+5hH70A7xoZZFyKRiiMcbMXMJF0W&#10;RNDR0oHpjFZ3KiMQqLEveVapoiWVpCdKt8t69PMbofo163gfMJeTTph1sj2B3HgLUrH1yBdb0Rrs&#10;R3dPG8bHR1mKD5na7Ux4IwPT4OXIYopexo9Rru6k97UYlTw9pgg7p5zE4t7/Rw9inM/pRoTCo/Rk&#10;6DKra5lEbXUWYKHrYnfhYR3UnL2I7ADgNmQemgts2VLmo7evH1TE7M8MPVZ5gO7D1D1KLQ+aHrtf&#10;z4Swn74tZjgBvcnV6B1q4JY7f8HEfB6mE12x/7SjQpXor1HKb4HPv5LeZDdaAg+jNzeAsdzdWNSX&#10;wM7R7zKPcYYkn+txiNRPQN7QS/aNoGK0EpY2MtB62Sn09PViePsm/o4i3tGHwvQs4omTUchvZ9yt&#10;8MejGOh6EHbtuJu/c/AFkujpWoKxse2kp15UajN8nHQJ6In5/SHkK7PkrF5SeQOL+5dgx8hfeN9f&#10;+cw7sG4ZPbi7d6OE3zNumO3ajVZ64j2tj8HdO27i8x+m13YT20o3UA/Px35hN9n+tUH9o9EbPdg9&#10;fXl/o6+vD6OjGnZxEKdbWigUHHkjN1400NCzO5GnA1g1uAKZ3Bjaehq48+5rGR8kjVZRIa0GIp2o&#10;lxZjqG81do3/AclUJ3LpAaxe9izs3pFFoZ5BPOpsnbhu8MXYvnsL8vgLBrrlCacxndOz2QFfaJbP&#10;etZhS0HV8LfBV1/NJ/doDAwNYNOOr/AxUq6VjkMqsZjyo4bZNPs/cC18LWX7SRrqYd57EpYtPQlb&#10;t/0BiZYK8hk+a/KGHbCwLOLyvlZec3le9Cq5KTRl2BEKjWwI8pBdDPYPYHhkWGS0Hw4+QHz+85+f&#10;I8n/fN6zddwLd11zuzl5+Unmez/7zT2uefjH6E6eb/usq/vs/fTd/5jVA8M2Xh6FjZqHJUv/2+vv&#10;Q4Ch9kv+YT/3d5x+1D6HVOj5prflVWb1Eof+utnW1pb/2Ku9a/t/YcL4pI1LRc82vR2vnbvem/yU&#10;afF/kHlcZgY79u7HePQtJhJ941zcwMDnTDT8CRP0XTkXN7j4XSYcPMd+ztSMoonzc9MXu41lfm8u&#10;bs3gV0179D175R/B18yygR+blcs+aXyB/5y7tmzxa0wk+AzT0v6gvdIfzRhoOc8s7njvXu3tSL3f&#10;rF/7GcadbtpbXnnQfbF27Tk0WV5vWgJfMv1tX/6H+Q30nnnM9P0hR24kbY5fdoL5+e//4nXyAaIz&#10;tUfQdPfvEU5CFD8xAVxtBoY+td9+bUud4fX3IUJb4K377eu+7n87Jp/BosEzTCzw36an5d22/S2h&#10;88wpx+ubYAddsUvMko4vmP6Wj+zVP52ps01n8k2mJf6aufihJa837VTi4aBjlA70fNS0pt5hOjpf&#10;sde9vS2vMV2JC0xb5Ls2vjv5edMZ/YBZ2nHZXLqOlheZ3s5zTGty/8/rWMfy7g+ZjuRrzbJFe8ua&#10;+xv6NK15ul8M9u55/h4OEr/46XdNNApz84Ybbafece3t5llPfY659a5tXicfIKLJR8z1mT/276Zn&#10;8avmfrcFbzM9sU0mmfjgfvs1HjnN6+9DhIHWt5kO3zl79Xdvy+mmp21vb/FYR0vkDNNNZZzyOSM/&#10;Ho5daHZ383Qv9HXubzTQw0Hh05++3E6EDQaDepNoNt+51evk+4hY8kl79V1Hz9tNR9uVJok/M37/&#10;k+ViqX/3+vswIIWXmO74C0xb7Fle/3vw8A+wpPedpq/1vL34JEb+6Wt/vcc783DwL5U93K9oj73e&#10;1CptyNYvmHs2If/7TUt8OUKhKKqVKUzlz5i7loq+0zTMOPLlz3jP0oMHD0c0Brv+y1TLIRSyVeTw&#10;P57MOhxoZDJm7aNOMuiKmcGOTnPHdbcsSKsoOzVjXvDc55lkOGpSwYi55s9//z355PCoaQlFjTae&#10;iwVC5pT1J5pt2+79MH4s8ErTmniVaW973T3u8eENpjP5ZrO4756Tux5I3HX73aanc8hsuksrcy1s&#10;/OmHPzPrV64xG3Zv+bttueXan5loLGgQShoEWszJj3+8mahuX5Bt37zpTtPR0WbC4bDxByLms1/4&#10;6oJsx81/vNb0RTtMdyhk4uGA+fDnnBUC94frf3e9SSbaDXwRPr+EOf4RTzZ378ouWNr99a9/bVpb&#10;W43fr72qYP745z8tyLb87Kq08UGv5x5mUrEnm29fddffbcddG+9g2iBDyIRDKfP4xz3FjIxOLdhn&#10;6GL41o1m7eLl5m+33XTo23L2y15qnvRfz7AFn33mq8wL/u15C7JDX3nay8yTH/VYW/fTnvtf5g2v&#10;3jODdF/8/P9+bP7fM565INu5P9RKedPf3WN6uxaZu+50ZnsvVJRHp82jVq/XVsfmNzf99e+25Xc/&#10;+x/znOc8Z8E/w1x63AwN9prPfU6zaIH/+fZ3TTTRZn72S605vnAwOXaNOa7/ZPPtz/zU1vvHP/qS&#10;NZa+8sP9r51/61//aP7jGS9b8M9PuOaaa0w8Hjc/+5nz2uqWW+jU+GBGp0YWVPt+/5s/m/6uPnPD&#10;nzbYev/kp7ezHYvNdTfu2G87rr76J+YlLzr65se8+nkvNklfyNy+bdNebdv3c8X7HVpX8Oqrr8a5&#10;555rf5/24pfg2r/+Dddv2LygOnnTrRsMmQKXXHKJ/f2a17wGV111Ff563f6Fwfev+i5WrlzZ/LWw&#10;8ZlPXmYi0QQe9JCTYXx1lKt7VgxaaPjMhz5iuvo68KhHPQqDPUPo6dO3tvvHD6/6OZYtXdX8tXDx&#10;pz/9CbFYFE960pPs78c97vF42tP+Fdu377S/FwruuOt2tLV34RGPfKz9/fgnPwaPeMrTkMnqW/V7&#10;4uMf+yBOPPGE5q+FjYc+9KG+QqHge9rTnmaHeZcuXYqhRYO47jp9a7xw8NgnPNI3Mjnqe9Cj1tl2&#10;rFjdjsWrulEoztrr++KLX/ws+uwycUcPfnvV/xkaVFi9ahWC2mx+Hh5whXzr9TegVCohrp3BiWUk&#10;pPb2dqTTh3dBkAOFlrDTPp5LFjkC/OSTT7ZLY05PT9vf86GhbaX9t399RjNmYWPZssXYsXMDLv/I&#10;pejqbmNf2FUuFiRWkQnGdo7hRS94IR2MILbcrUUr7omRm28z46MlPO2p/96MWbh46r8+23f3pu2+&#10;ZctWWCEofvzNb36DYFBrSi4cPOYxL/P9dcOvfItO0HqPwOjYFLZsGUYm09ydfx6m77zGaHHYxz9h&#10;XTPm6ML3v/99u7DSqac+uBmzMHH9Db9BOFrDkqUDzZg9qJvdplDM4qlPfWozZuGjODplvvKVr+Di&#10;91+E8fHx/eqPBxR3/+Wv5qHHrTJ/23Cd9STToxNmZf8y84Nf/G5Becg3//Vac9yS5ebum26z9Z7Z&#10;NWpWL19hfvvHP9yjHdOj42ZJz6B57KkPMwmE7dDor37yiwXV3v3h2ut/b7q6OszmLTsXfFt2XX+7&#10;Wdq5yOyY3v++pIUdE+b4oZPM+nUPMQimDJLd5pd/vWHBt1v49Oe+bNaf/DAzPJZZ0O350tc+YYZO&#10;eLTZbJfi3BvVkS1mdW+befDJq+zQLsLt5ie/dWTQQsYtN91s+rq6TUCvW36zcBdfmhndZgJ6Ln6Y&#10;X/5u/+3Yuv1as3xFp3nUIx9ufEiaSGDAXP3Lw/DO9X7EVz5+pTnvVWeb7dfdalb0DZlbt959aNtz&#10;yx9/Z45fvshce50+26FCnsmYpUtWmR/+fGER099++wezamiJ2XGH04HjW3ealUuXmat/f0+FfMt1&#10;N5lFnYPmdz/5ldNmWkUnrz3Z3HbL7Quqzfvi1ttuNAMDA2bzpv2/71lImN243XQGE+bubbv225Y7&#10;r7/ZdCc6zR+udnYt27ZrxKw76UHm7l0Lc1KXi4suvsSk2rrNDbcfYkFwP+PTV37c+AIwG7bu//nd&#10;+Mffm6VdXebPVzs8uHPHiFl/4qlmy46F/fxc/OJ7/2c6WlrN9RtuXdDt+dnPf20SyXZzx533fIV5&#10;0y1/NL39yTndoX3ST33QI80NNKZtggUGOXH/8eSnmeE7NpltN95uBrt7zTUbHQfvkOHuW641J6xa&#10;YjbcfL0teOu2HWbxijXml7//+5NpjkToHfLS3gEjRazf5emMWT602PzsV7/+p+0oTRdMV6rL3Hj9&#10;wpxd7uKWW24yy5atMLff9vdnRS4U3PLLP5iHrjnB3L3178+yno9sOmPiyYT57Z/3s63oAsFll37Q&#10;9PT2m5/9emGNTu2LSy+91EQikQOaZVyYzZhkPGH+8KeF+/zmozw+Y1YvXW5+f/3fFnR7dmwfM2uP&#10;O9lc/et7Ojb7Ynh4l4lG41TIC9MIeec555offP1/bN03/OU6s2LJUnPbzr3lzwP+Drl/cMi+s3Lf&#10;GWvcXIvSa9H0hQRtGKF33zfcpE0GqKA3bUI4HMayZcvs73+E6ZlJDAz2YWpK+5stXGjLt1qtZtu9&#10;0KGNFrLZLKJRZ27DP8PU1BQe9pCHYnJ8YT7Db3z58+bcc9+iT2fwtCc9bsF+/3nRRReZ9773vZb/&#10;Hv3IR93rduj5PfShD8WENkQ5ClAzDbvJhOaqLGS0tqZsG+r1fz4vRe/M165di927dzdjFg52bdxs&#10;vvzlL+O/XvRfoMQxz/3P52Hb9m04Yd06vP8zHz+0BsarX/Ey8/+e5azz+5rXvt48/d8X5hKDrzvj&#10;leYZT3yKrfurT/9v84ynPHW/7fjJD35suhJtZntzGOavv/+zec6//YfJzC7cbyCFG264znR19ZiR&#10;4YkF3Q5heuM2s6y739xy2/6t7R999/v2+/GtG52h3Ttvu908+MEPNhs37/2ZwkLAtX/+velpbzG/&#10;+LnzudBCxc0332wolM0f//jPvdxf/d9PTHs0QR50nt/GW283Dzn1webuBfj8hN/+9BemLRQzG6+/&#10;2db/tr9eZ57+lH9ZcK9QfvjDH5olS5ZolrGt9zV/u9H82zOebSYn0vdoxy9++X+mrT1mrrveWe/h&#10;T3/6gzn11IcYvX6wCRYwbv7T38yJ644312w4DKOmozu3mqWDfYbmrOno6DK3NZlkoWF42w6zYtES&#10;bbxmBju6zY4te5YIPeOsV5kPfGDPOtOXve8SE9PH7PCbjmSbGd2xsL/dFe68806zatUac/ttGxd8&#10;W6756a/NcUNLzaYte95dveGN55j3vGfPLkHf+NJX7LMO+wMmHo6Ym25amBNKXvbi55uu1qQJB0Os&#10;v9+0kHa1WMYVn7Y7ty0YvPa1rzVtbW0mFFI74EzW8sN8svl99Utf+lJz7pvePNemj11yqZ1QGfEF&#10;TCIUMTffuLAnBH34/R+gTPGb7niLibBdu7cvzLkcn/jEJ0wgEGDdKRvbe82GefMZzjrrLPO2t+95&#10;hp/5LL1HPWeGjo4Os2HDnQv6Gbq45jd/MGtXrTZ/u90xsDx48ODBgwcPHjx48ODBgwcPHjx48ODB&#10;gwcPHjx48ODBgwcPHjx48ODBgwcPHjx48ODBgwcPHjx48ODBgwcPHjx48ODBgwcPHjx48ODBgwcP&#10;Hjx48ODBgwcPHjx48ODBgwcPHjx4+McA/j/Snry8byVnMAAAAABJRU5ErkJgglBLAQItABQABgAI&#10;AAAAIQCxgme2CgEAABMCAAATAAAAAAAAAAAAAAAAAAAAAABbQ29udGVudF9UeXBlc10ueG1sUEsB&#10;Ai0AFAAGAAgAAAAhADj9If/WAAAAlAEAAAsAAAAAAAAAAAAAAAAAOwEAAF9yZWxzLy5yZWxzUEsB&#10;Ai0AFAAGAAgAAAAhABcG/qBlBAAA1BUAAA4AAAAAAAAAAAAAAAAAOgIAAGRycy9lMm9Eb2MueG1s&#10;UEsBAi0AFAAGAAgAAAAhAC5s8ADFAAAApQEAABkAAAAAAAAAAAAAAAAAywYAAGRycy9fcmVscy9l&#10;Mm9Eb2MueG1sLnJlbHNQSwECLQAUAAYACAAAACEA393Rr+EAAAAJAQAADwAAAAAAAAAAAAAAAADH&#10;BwAAZHJzL2Rvd25yZXYueG1sUEsBAi0ACgAAAAAAAAAhAA+kF6mCkwIAgpMCABQAAAAAAAAAAAAA&#10;AAAA1QgAAGRycy9tZWRpYS9pbWFnZTEucG5nUEsBAi0ACgAAAAAAAAAhABwusMnrVgQA61YEABQA&#10;AAAAAAAAAAAAAAAAiZwCAGRycy9tZWRpYS9pbWFnZTIucG5nUEsFBgAAAAAHAAcAvgEAAKbzBgAA&#10;AA==&#10;">
                      <v:group id="Group 201" o:spid="_x0000_s1227" style="position:absolute;width:60096;height:28530" coordsize="60102,28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111285" o:spid="_x0000_s1228" style="position:absolute;left:1465;width:58637;height:28530" coordsize="58636,28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TMWxAAAAN8AAAAPAAAAZHJzL2Rvd25yZXYueG1sRE9ba8Iw&#10;FH4f7D+EM/BtplEU6YwiorIHGXgB2duhObbF5qQ0sa3/fhkIPn589/myt5VoqfGlYw1qmIAgzpwp&#10;OddwPm0/ZyB8QDZYOSYND/KwXLy/zTE1ruMDtceQixjCPkUNRQh1KqXPCrLoh64mjtzVNRZDhE0u&#10;TYNdDLeVHCXJVFosOTYUWNO6oOx2vFsNuw671Vht2v3tun78niY/l70irQcf/eoLRKA+vMRP97eJ&#10;85UazSbw/ycCkIs/AAAA//8DAFBLAQItABQABgAIAAAAIQDb4fbL7gAAAIUBAAATAAAAAAAAAAAA&#10;AAAAAAAAAABbQ29udGVudF9UeXBlc10ueG1sUEsBAi0AFAAGAAgAAAAhAFr0LFu/AAAAFQEAAAsA&#10;AAAAAAAAAAAAAAAAHwEAAF9yZWxzLy5yZWxzUEsBAi0AFAAGAAgAAAAhAO8FMxbEAAAA3wAAAA8A&#10;AAAAAAAAAAAAAAAABwIAAGRycy9kb3ducmV2LnhtbFBLBQYAAAAAAwADALcAAAD4AgAAAAA=&#10;">
                          <v:rect id="Rectangle 111286" o:spid="_x0000_s1229" style="position:absolute;left:1238;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dOtxQAAAN8AAAAPAAAAZHJzL2Rvd25yZXYueG1sRE9Na8JA&#10;EL0X/A/LCN6aTTyEGF1FqkWPrRZib0N2moRmZ0N2m8T++m6h0OPjfW92k2nFQL1rLCtIohgEcWl1&#10;w5WCt+vzYwbCeWSNrWVScCcHu+3sYYO5tiO/0nDxlQgh7HJUUHvf5VK6siaDLrIdceA+bG/QB9hX&#10;Uvc4hnDTymUcp9Jgw6Ghxo6eaio/L19GwSnr9rez/R6r9vh+Kl6K1eG68kot5tN+DcLT5P/Ff+6z&#10;DvOTZJml8PsnAJDbHwAAAP//AwBQSwECLQAUAAYACAAAACEA2+H2y+4AAACFAQAAEwAAAAAAAAAA&#10;AAAAAAAAAAAAW0NvbnRlbnRfVHlwZXNdLnhtbFBLAQItABQABgAIAAAAIQBa9CxbvwAAABUBAAAL&#10;AAAAAAAAAAAAAAAAAB8BAABfcmVscy8ucmVsc1BLAQItABQABgAIAAAAIQAuTdOtxQAAAN8AAAAP&#10;AAAAAAAAAAAAAAAAAAcCAABkcnMvZG93bnJldi54bWxQSwUGAAAAAAMAAwC3AAAA+QIAAAAA&#10;" filled="f" stroked="f">
                            <v:textbox inset="0,0,0,0">
                              <w:txbxContent>
                                <w:p w:rsidR="00675B45" w:rsidRDefault="00675B45" w:rsidP="00721457">
                                  <w:pPr>
                                    <w:spacing w:after="160" w:line="259" w:lineRule="auto"/>
                                    <w:ind w:left="0" w:firstLine="0"/>
                                    <w:jc w:val="left"/>
                                  </w:pPr>
                                  <w:r>
                                    <w:rPr>
                                      <w:sz w:val="22"/>
                                    </w:rPr>
                                    <w:t xml:space="preserve"> </w:t>
                                  </w:r>
                                </w:p>
                              </w:txbxContent>
                            </v:textbox>
                          </v:rect>
                          <v:rect id="Rectangle 111287" o:spid="_x0000_s1230" style="position:absolute;left:1238;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XY2xAAAAN8AAAAPAAAAZHJzL2Rvd25yZXYueG1sRE/LisIw&#10;FN0L8w/hDsxO07oYazWKzANdqhXU3aW505ZpbkqTsR2/3giCy8N5z5e9qcWFWldZVhCPIhDEudUV&#10;FwoO2fcwAeE8ssbaMin4JwfLxctgjqm2He/osveFCCHsUlRQet+kUrq8JINuZBviwP3Y1qAPsC2k&#10;brEL4aaW4yh6lwYrDg0lNvRRUv67/zMK1kmzOm3stSvqr/P6uD1OP7OpV+rttV/NQHjq/VP8cG90&#10;mB/H42QC9z8BgFzcAAAA//8DAFBLAQItABQABgAIAAAAIQDb4fbL7gAAAIUBAAATAAAAAAAAAAAA&#10;AAAAAAAAAABbQ29udGVudF9UeXBlc10ueG1sUEsBAi0AFAAGAAgAAAAhAFr0LFu/AAAAFQEAAAsA&#10;AAAAAAAAAAAAAAAAHwEAAF9yZWxzLy5yZWxzUEsBAi0AFAAGAAgAAAAhAEEBdjbEAAAA3wAAAA8A&#10;AAAAAAAAAAAAAAAABwIAAGRycy9kb3ducmV2LnhtbFBLBQYAAAAAAwADALcAAAD4AgAAAAA=&#10;" filled="f" stroked="f">
                            <v:textbox inset="0,0,0,0">
                              <w:txbxContent>
                                <w:p w:rsidR="00675B45" w:rsidRDefault="00675B45" w:rsidP="00721457">
                                  <w:pPr>
                                    <w:spacing w:after="160" w:line="259" w:lineRule="auto"/>
                                    <w:ind w:left="0" w:firstLine="0"/>
                                    <w:jc w:val="left"/>
                                  </w:pPr>
                                  <w:r>
                                    <w:t xml:space="preserve"> </w:t>
                                  </w:r>
                                </w:p>
                              </w:txbxContent>
                            </v:textbox>
                          </v:rect>
                          <v:rect id="Rectangle 111288" o:spid="_x0000_s1231" style="position:absolute;left:1238;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uJExAAAAN8AAAAPAAAAZHJzL2Rvd25yZXYueG1sRE9La8JA&#10;EL4X+h+WKXirm3goMbqK9IEeqxastyE7JsHsbMhuTeyvdw6Cx4/vPV8OrlEX6kLt2UA6TkARF97W&#10;XBr42X+9ZqBCRLbYeCYDVwqwXDw/zTG3vuctXXaxVBLCIUcDVYxtrnUoKnIYxr4lFu7kO4dRYFdq&#10;22Ev4a7RkyR50w5rloYKW3qvqDjv/pyBddaufjf+vy+bz+P68H2Yfuyn0ZjRy7CagYo0xIf47t5Y&#10;mZ+mk0wGyx8BoBc3AAAA//8DAFBLAQItABQABgAIAAAAIQDb4fbL7gAAAIUBAAATAAAAAAAAAAAA&#10;AAAAAAAAAABbQ29udGVudF9UeXBlc10ueG1sUEsBAi0AFAAGAAgAAAAhAFr0LFu/AAAAFQEAAAsA&#10;AAAAAAAAAAAAAAAAHwEAAF9yZWxzLy5yZWxzUEsBAi0AFAAGAAgAAAAhADCe4kTEAAAA3wAAAA8A&#10;AAAAAAAAAAAAAAAABwIAAGRycy9kb3ducmV2LnhtbFBLBQYAAAAAAwADALcAAAD4AgAAAAA=&#10;" filled="f" stroked="f">
                            <v:textbox inset="0,0,0,0">
                              <w:txbxContent>
                                <w:p w:rsidR="00675B45" w:rsidRDefault="00675B45" w:rsidP="00721457">
                                  <w:pPr>
                                    <w:spacing w:after="160" w:line="259" w:lineRule="auto"/>
                                    <w:ind w:left="0" w:firstLine="0"/>
                                    <w:jc w:val="left"/>
                                  </w:pPr>
                                  <w:r>
                                    <w:rPr>
                                      <w:b/>
                                    </w:rPr>
                                    <w:t xml:space="preserve"> </w:t>
                                  </w:r>
                                </w:p>
                              </w:txbxContent>
                            </v:textbox>
                          </v:rect>
                          <v:shape id="Picture 111289" o:spid="_x0000_s1232" type="#_x0000_t75" style="position:absolute;left:21939;width:36697;height:27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Z67xAAAAN8AAAAPAAAAZHJzL2Rvd25yZXYueG1sRE/dasIw&#10;FL4f+A7hCLsZmlZkaGeUMTuU3Vl9gGNzlnZrTkqT2c6nN4OBlx/f/2oz2EZcqPO1YwXpNAFBXDpd&#10;s1FwOr5PFiB8QNbYOCYFv+Rhsx49rDDTrucDXYpgRAxhn6GCKoQ2k9KXFVn0U9cSR+7TdRZDhJ2R&#10;usM+httGzpLkWVqsOTZU2NJbReV38WMVmHmf6+3T10eT27PJT7zdzdurUo/j4fUFRKAh3MX/7r2O&#10;89N0tljC358IQK5vAAAA//8DAFBLAQItABQABgAIAAAAIQDb4fbL7gAAAIUBAAATAAAAAAAAAAAA&#10;AAAAAAAAAABbQ29udGVudF9UeXBlc10ueG1sUEsBAi0AFAAGAAgAAAAhAFr0LFu/AAAAFQEAAAsA&#10;AAAAAAAAAAAAAAAAHwEAAF9yZWxzLy5yZWxzUEsBAi0AFAAGAAgAAAAhABhRnrvEAAAA3wAAAA8A&#10;AAAAAAAAAAAAAAAABwIAAGRycy9kb3ducmV2LnhtbFBLBQYAAAAAAwADALcAAAD4AgAAAAA=&#10;">
                            <v:imagedata r:id="rId121" o:title=""/>
                          </v:shape>
                          <v:shape id="Picture 111290" o:spid="_x0000_s1233" type="#_x0000_t75" style="position:absolute;width:22072;height:25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3MxQAAAN8AAAAPAAAAZHJzL2Rvd25yZXYueG1sRE9La8JA&#10;EL4L/Q/LFHqRuolI0dRVSkvFQz34qOchO82GZmdjdtX47zuHgseP7z1f9r5RF+piHdhAPspAEZfB&#10;1lwZOOw/n6egYkK22AQmAzeKsFw8DOZY2HDlLV12qVISwrFAAy6lttA6lo48xlFoiYX7CZ3HJLCr&#10;tO3wKuG+0eMse9Eea5YGhy29Oyp/d2dvYJNNZht3PH2fVvvjx3Cy/fL5IRrz9Ni/vYJK1Ke7+N+9&#10;tjI/z8czeSB/BIBe/AEAAP//AwBQSwECLQAUAAYACAAAACEA2+H2y+4AAACFAQAAEwAAAAAAAAAA&#10;AAAAAAAAAAAAW0NvbnRlbnRfVHlwZXNdLnhtbFBLAQItABQABgAIAAAAIQBa9CxbvwAAABUBAAAL&#10;AAAAAAAAAAAAAAAAAB8BAABfcmVscy8ucmVsc1BLAQItABQABgAIAAAAIQAPs/3MxQAAAN8AAAAP&#10;AAAAAAAAAAAAAAAAAAcCAABkcnMvZG93bnJldi54bWxQSwUGAAAAAAMAAwC3AAAA+QIAAAAA&#10;">
                            <v:imagedata r:id="rId122" o:title=""/>
                          </v:shape>
                          <v:rect id="Rectangle 111291" o:spid="_x0000_s1234" style="position:absolute;left:285;top:26289;width:25212;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d0EwwAAAN8AAAAPAAAAZHJzL2Rvd25yZXYueG1sRE9Ni8Iw&#10;EL0L+x/CCN40rQexXaOIq+hx1QV3b0MztsVmUppo6/56IwgeH+97tuhMJW7UuNKygngUgSDOrC45&#10;V/Bz3AynIJxH1lhZJgV3crCYf/RmmGrb8p5uB5+LEMIuRQWF93UqpcsKMuhGtiYO3Nk2Bn2ATS51&#10;g20IN5UcR9FEGiw5NBRY06qg7HK4GgXbab383dn/Nq/Wf9vT9yn5OiZeqUG/W36C8NT5t/jl3ukw&#10;P47HSQzPPwGAnD8AAAD//wMAUEsBAi0AFAAGAAgAAAAhANvh9svuAAAAhQEAABMAAAAAAAAAAAAA&#10;AAAAAAAAAFtDb250ZW50X1R5cGVzXS54bWxQSwECLQAUAAYACAAAACEAWvQsW78AAAAVAQAACwAA&#10;AAAAAAAAAAAAAAAfAQAAX3JlbHMvLnJlbHNQSwECLQAUAAYACAAAACEAJH3dBMMAAADfAAAADwAA&#10;AAAAAAAAAAAAAAAHAgAAZHJzL2Rvd25yZXYueG1sUEsFBgAAAAADAAMAtwAAAPcCAAAAAA==&#10;" filled="f" stroked="f">
                            <v:textbox inset="0,0,0,0">
                              <w:txbxContent>
                                <w:p w:rsidR="00675B45" w:rsidRDefault="00675B45" w:rsidP="006E7A3E">
                                  <w:pPr>
                                    <w:pStyle w:val="FIgureInnerTitles"/>
                                  </w:pPr>
                                  <w:r>
                                    <w:t xml:space="preserve">Distance [m] (perpendicular to row) </w:t>
                                  </w:r>
                                </w:p>
                              </w:txbxContent>
                            </v:textbox>
                          </v:rect>
                          <v:rect id="Rectangle 111292" o:spid="_x0000_s1235" style="position:absolute;left:22288;top:26289;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0NzwwAAAN8AAAAPAAAAZHJzL2Rvd25yZXYueG1sRE9Na8JA&#10;EL0L/odlBG+6SQ7FRFcRbdFj1YL1NmTHJJidDdmtif31bqHg8fG+F6ve1OJOrassK4inEQji3OqK&#10;CwVfp4/JDITzyBpry6TgQQ5Wy+FggZm2HR/ofvSFCCHsMlRQet9kUrq8JINuahviwF1ta9AH2BZS&#10;t9iFcFPLJIrepMGKQ0OJDW1Kym/HH6NgN2vW33v72xX1+2V3/jyn21PqlRqP+vUchKfev8T/7r0O&#10;8+M4SRP4+xMAyOUTAAD//wMAUEsBAi0AFAAGAAgAAAAhANvh9svuAAAAhQEAABMAAAAAAAAAAAAA&#10;AAAAAAAAAFtDb250ZW50X1R5cGVzXS54bWxQSwECLQAUAAYACAAAACEAWvQsW78AAAAVAQAACwAA&#10;AAAAAAAAAAAAAAAfAQAAX3JlbHMvLnJlbHNQSwECLQAUAAYACAAAACEA1K9Dc8MAAADfAAAADwAA&#10;AAAAAAAAAAAAAAAHAgAAZHJzL2Rvd25yZXYueG1sUEsFBgAAAAADAAMAtwAAAPcCAAAAAA==&#10;" filled="f" stroked="f">
                            <v:textbox inset="0,0,0,0">
                              <w:txbxContent>
                                <w:p w:rsidR="00675B45" w:rsidRDefault="00675B45" w:rsidP="00721457">
                                  <w:pPr>
                                    <w:spacing w:after="160" w:line="259" w:lineRule="auto"/>
                                    <w:ind w:left="0" w:firstLine="0"/>
                                    <w:jc w:val="left"/>
                                  </w:pPr>
                                  <w:r>
                                    <w:t xml:space="preserve"> </w:t>
                                  </w:r>
                                </w:p>
                              </w:txbxContent>
                            </v:textbox>
                          </v:rect>
                        </v:group>
                        <v:rect id="Rectangle 200" o:spid="_x0000_s1236" style="position:absolute;left:-8646;top:10902;width:20593;height:33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YwwAAANwAAAAPAAAAZHJzL2Rvd25yZXYueG1sRI/NasMw&#10;EITvhbyD2EButdQcjONaCaHQUnJp8wO5LtZWNrFWxlJj++2rQqHHYXa+2al2k+vEnYbQetbwlCkQ&#10;xLU3LVsNl/PrYwEiRGSDnWfSMFOA3XbxUGFp/MhHup+iFQnCoUQNTYx9KWWoG3IYMt8TJ+/LDw5j&#10;koOVZsAxwV0n10rl0mHLqaHBnl4aqm+nb5femN/oMLO0m7y4WjWuPyf1MWq9Wk77ZxCRpvh//Jd+&#10;NxoSEX7HJALI7Q8AAAD//wMAUEsBAi0AFAAGAAgAAAAhANvh9svuAAAAhQEAABMAAAAAAAAAAAAA&#10;AAAAAAAAAFtDb250ZW50X1R5cGVzXS54bWxQSwECLQAUAAYACAAAACEAWvQsW78AAAAVAQAACwAA&#10;AAAAAAAAAAAAAAAfAQAAX3JlbHMvLnJlbHNQSwECLQAUAAYACAAAACEAfpRU2MMAAADcAAAADwAA&#10;AAAAAAAAAAAAAAAHAgAAZHJzL2Rvd25yZXYueG1sUEsFBgAAAAADAAMAtwAAAPcCAAAAAA==&#10;" filled="f" stroked="f">
                          <v:textbox inset="0,0,0,0">
                            <w:txbxContent>
                              <w:p w:rsidR="00675B45" w:rsidRDefault="00675B45" w:rsidP="005E1FA2">
                                <w:pPr>
                                  <w:pStyle w:val="FIgureInnerTitles"/>
                                </w:pPr>
                                <w:r>
                                  <w:t>[Distance [m]</w:t>
                                </w:r>
                              </w:p>
                              <w:p w:rsidR="00675B45" w:rsidRDefault="00675B45" w:rsidP="005E1FA2">
                                <w:pPr>
                                  <w:spacing w:after="160" w:line="259" w:lineRule="auto"/>
                                  <w:ind w:left="0" w:firstLine="0"/>
                                  <w:jc w:val="left"/>
                                </w:pPr>
                              </w:p>
                            </w:txbxContent>
                          </v:textbox>
                        </v:rect>
                      </v:group>
                      <v:rect id="Rectangle 206" o:spid="_x0000_s1237" style="position:absolute;left:6154;top:29278;width:43167;height:8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7DZxgAAANwAAAAPAAAAZHJzL2Rvd25yZXYueG1sRI9Ba8JA&#10;FITvBf/D8oTe6qY5hJi6irSV5NiqoL09ss8kmH0bsmuS9td3CwWPw8x8w6w2k2nFQL1rLCt4XkQg&#10;iEurG64UHA+7pxSE88gaW8uk4JscbNazhxVm2o78ScPeVyJA2GWooPa+y6R0ZU0G3cJ2xMG72N6g&#10;D7KvpO5xDHDTyjiKEmmw4bBQY0evNZXX/c0oyNNuey7sz1i171/56eO0fDssvVKP82n7AsLT5O/h&#10;/3ahFcRRAn9nwhGQ618AAAD//wMAUEsBAi0AFAAGAAgAAAAhANvh9svuAAAAhQEAABMAAAAAAAAA&#10;AAAAAAAAAAAAAFtDb250ZW50X1R5cGVzXS54bWxQSwECLQAUAAYACAAAACEAWvQsW78AAAAVAQAA&#10;CwAAAAAAAAAAAAAAAAAfAQAAX3JlbHMvLnJlbHNQSwECLQAUAAYACAAAACEA9Luw2cYAAADcAAAA&#10;DwAAAAAAAAAAAAAAAAAHAgAAZHJzL2Rvd25yZXYueG1sUEsFBgAAAAADAAMAtwAAAPoCAAAAAA==&#10;" filled="f" stroked="f">
                        <v:textbox inset="0,0,0,0">
                          <w:txbxContent>
                            <w:p w:rsidR="00675B45" w:rsidRPr="006E7A3E" w:rsidRDefault="00675B45" w:rsidP="006E7A3E">
                              <w:pPr>
                                <w:pStyle w:val="FigureCapture"/>
                              </w:pPr>
                              <w:r w:rsidRPr="006E7A3E">
                                <w:rPr>
                                  <w:rStyle w:val="FigureCaptureChar"/>
                                  <w:bCs/>
                                </w:rPr>
                                <w:t>Figure 15</w:t>
                              </w:r>
                              <w:r w:rsidRPr="006E7A3E">
                                <w:rPr>
                                  <w:rStyle w:val="FigureCaptureChar"/>
                                  <w:b/>
                                  <w:bCs/>
                                </w:rPr>
                                <w:t xml:space="preserve"> (c) </w:t>
                              </w:r>
                              <w:r w:rsidRPr="006E7A3E">
                                <w:rPr>
                                  <w:rStyle w:val="FigureCaptureChar"/>
                                  <w:bCs/>
                                </w:rPr>
                                <w:t>:</w:t>
                              </w:r>
                              <w:r w:rsidRPr="006E7A3E">
                                <w:rPr>
                                  <w:rStyle w:val="FigureCaptureChar"/>
                                </w:rPr>
                                <w:t xml:space="preserve"> </w:t>
                              </w:r>
                              <w:r w:rsidRPr="006E7A3E">
                                <w:rPr>
                                  <w:rStyle w:val="FigureCaptureChar"/>
                                  <w:rFonts w:asciiTheme="majorBidi" w:hAnsiTheme="majorBidi" w:cstheme="majorBidi"/>
                                </w:rPr>
                                <w:t>Combination of LiDAR, spectrogram</w:t>
                              </w:r>
                              <w:r w:rsidRPr="005B0371">
                                <w:t xml:space="preserve"> </w:t>
                              </w:r>
                              <w:r w:rsidRPr="00D0105D">
                                <w:t xml:space="preserve">and image from </w:t>
                              </w:r>
                              <w:r w:rsidRPr="006E7A3E">
                                <w:t xml:space="preserve">1.23 [m]  orthogonally as measured from the LiDAR. </w:t>
                              </w:r>
                            </w:p>
                            <w:p w:rsidR="00675B45" w:rsidRDefault="00675B45" w:rsidP="00A6271A">
                              <w:pPr>
                                <w:spacing w:after="160" w:line="259" w:lineRule="auto"/>
                                <w:ind w:left="0" w:firstLine="0"/>
                                <w:jc w:val="left"/>
                              </w:pPr>
                            </w:p>
                          </w:txbxContent>
                        </v:textbox>
                      </v:rect>
                    </v:group>
                  </w:pict>
                </mc:Fallback>
              </mc:AlternateContent>
            </w:r>
          </w:p>
        </w:tc>
      </w:tr>
      <w:tr w:rsidR="00721457" w:rsidTr="006E7A3E">
        <w:trPr>
          <w:trHeight w:val="6246"/>
        </w:trPr>
        <w:tc>
          <w:tcPr>
            <w:tcW w:w="9922" w:type="dxa"/>
            <w:vAlign w:val="bottom"/>
          </w:tcPr>
          <w:p w:rsidR="00721457" w:rsidRDefault="00600F76">
            <w:pPr>
              <w:ind w:left="0" w:firstLine="0"/>
            </w:pPr>
            <w:r>
              <w:rPr>
                <w:noProof/>
              </w:rPr>
              <mc:AlternateContent>
                <mc:Choice Requires="wpg">
                  <w:drawing>
                    <wp:anchor distT="0" distB="0" distL="114300" distR="114300" simplePos="0" relativeHeight="251835392" behindDoc="0" locked="0" layoutInCell="1" allowOverlap="1" wp14:anchorId="640E15A9" wp14:editId="359CD15F">
                      <wp:simplePos x="0" y="0"/>
                      <wp:positionH relativeFrom="column">
                        <wp:posOffset>54463</wp:posOffset>
                      </wp:positionH>
                      <wp:positionV relativeFrom="paragraph">
                        <wp:posOffset>116498</wp:posOffset>
                      </wp:positionV>
                      <wp:extent cx="6082665" cy="3851764"/>
                      <wp:effectExtent l="0" t="0" r="0" b="0"/>
                      <wp:wrapNone/>
                      <wp:docPr id="208" name="Group 208"/>
                      <wp:cNvGraphicFramePr/>
                      <a:graphic xmlns:a="http://schemas.openxmlformats.org/drawingml/2006/main">
                        <a:graphicData uri="http://schemas.microsoft.com/office/word/2010/wordprocessingGroup">
                          <wpg:wgp>
                            <wpg:cNvGrpSpPr/>
                            <wpg:grpSpPr>
                              <a:xfrm>
                                <a:off x="0" y="0"/>
                                <a:ext cx="6082665" cy="3851764"/>
                                <a:chOff x="0" y="0"/>
                                <a:chExt cx="6082665" cy="3851764"/>
                              </a:xfrm>
                            </wpg:grpSpPr>
                            <wpg:grpSp>
                              <wpg:cNvPr id="203" name="Group 203"/>
                              <wpg:cNvGrpSpPr/>
                              <wpg:grpSpPr>
                                <a:xfrm>
                                  <a:off x="0" y="0"/>
                                  <a:ext cx="6082665" cy="2892425"/>
                                  <a:chOff x="0" y="0"/>
                                  <a:chExt cx="6082665" cy="2892425"/>
                                </a:xfrm>
                              </wpg:grpSpPr>
                              <wps:wsp>
                                <wps:cNvPr id="202" name="Rectangle 202"/>
                                <wps:cNvSpPr/>
                                <wps:spPr>
                                  <a:xfrm>
                                    <a:off x="149469" y="2540977"/>
                                    <a:ext cx="2520950" cy="224155"/>
                                  </a:xfrm>
                                  <a:prstGeom prst="rect">
                                    <a:avLst/>
                                  </a:prstGeom>
                                  <a:ln>
                                    <a:noFill/>
                                  </a:ln>
                                </wps:spPr>
                                <wps:txbx>
                                  <w:txbxContent>
                                    <w:p w:rsidR="00675B45" w:rsidRDefault="00675B45" w:rsidP="006E7A3E">
                                      <w:pPr>
                                        <w:pStyle w:val="FIgureInnerTitles"/>
                                      </w:pPr>
                                      <w:r>
                                        <w:t xml:space="preserve">Distance [m] (perpendicular to row) </w:t>
                                      </w:r>
                                    </w:p>
                                  </w:txbxContent>
                                </wps:txbx>
                                <wps:bodyPr horzOverflow="overflow" vert="horz" lIns="0" tIns="0" rIns="0" bIns="0" rtlCol="0">
                                  <a:noAutofit/>
                                </wps:bodyPr>
                              </wps:wsp>
                              <wpg:grpSp>
                                <wpg:cNvPr id="111294" name="Group 111294"/>
                                <wpg:cNvGrpSpPr/>
                                <wpg:grpSpPr>
                                  <a:xfrm>
                                    <a:off x="0" y="0"/>
                                    <a:ext cx="6082665" cy="2892425"/>
                                    <a:chOff x="13447" y="0"/>
                                    <a:chExt cx="6083506" cy="2893060"/>
                                  </a:xfrm>
                                </wpg:grpSpPr>
                                <pic:pic xmlns:pic="http://schemas.openxmlformats.org/drawingml/2006/picture">
                                  <pic:nvPicPr>
                                    <pic:cNvPr id="111295" name="Picture 111295"/>
                                    <pic:cNvPicPr/>
                                  </pic:nvPicPr>
                                  <pic:blipFill>
                                    <a:blip r:embed="rId123"/>
                                    <a:stretch>
                                      <a:fillRect/>
                                    </a:stretch>
                                  </pic:blipFill>
                                  <pic:spPr>
                                    <a:xfrm>
                                      <a:off x="235903" y="123825"/>
                                      <a:ext cx="2166620" cy="2402840"/>
                                    </a:xfrm>
                                    <a:prstGeom prst="rect">
                                      <a:avLst/>
                                    </a:prstGeom>
                                  </pic:spPr>
                                </pic:pic>
                                <pic:pic xmlns:pic="http://schemas.openxmlformats.org/drawingml/2006/picture">
                                  <pic:nvPicPr>
                                    <pic:cNvPr id="192" name="Picture 192"/>
                                    <pic:cNvPicPr/>
                                  </pic:nvPicPr>
                                  <pic:blipFill>
                                    <a:blip r:embed="rId124"/>
                                    <a:stretch>
                                      <a:fillRect/>
                                    </a:stretch>
                                  </pic:blipFill>
                                  <pic:spPr>
                                    <a:xfrm>
                                      <a:off x="2398078" y="0"/>
                                      <a:ext cx="3698875" cy="2893060"/>
                                    </a:xfrm>
                                    <a:prstGeom prst="rect">
                                      <a:avLst/>
                                    </a:prstGeom>
                                  </pic:spPr>
                                </pic:pic>
                                <wps:wsp>
                                  <wps:cNvPr id="193" name="Text Box 193"/>
                                  <wps:cNvSpPr txBox="1">
                                    <a:spLocks noChangeArrowheads="1"/>
                                  </wps:cNvSpPr>
                                  <wps:spPr bwMode="auto">
                                    <a:xfrm rot="16200000">
                                      <a:off x="-717438" y="1306765"/>
                                      <a:ext cx="1838325" cy="376555"/>
                                    </a:xfrm>
                                    <a:prstGeom prst="rect">
                                      <a:avLst/>
                                    </a:prstGeom>
                                    <a:solidFill>
                                      <a:srgbClr val="FFFFFF">
                                        <a:alpha val="0"/>
                                      </a:srgbClr>
                                    </a:solidFill>
                                    <a:ln w="9525">
                                      <a:noFill/>
                                      <a:miter lim="800000"/>
                                      <a:headEnd/>
                                      <a:tailEnd/>
                                    </a:ln>
                                  </wps:spPr>
                                  <wps:txbx>
                                    <w:txbxContent>
                                      <w:p w:rsidR="00675B45" w:rsidRDefault="00675B45" w:rsidP="006E7A3E">
                                        <w:pPr>
                                          <w:pStyle w:val="FIgureInnerTitles"/>
                                        </w:pPr>
                                        <w:r>
                                          <w:t>Distance [m]</w:t>
                                        </w:r>
                                      </w:p>
                                    </w:txbxContent>
                                  </wps:txbx>
                                  <wps:bodyPr rot="0" vert="horz" wrap="square" lIns="91440" tIns="45720" rIns="91440" bIns="45720" anchor="t" anchorCtr="0">
                                    <a:noAutofit/>
                                  </wps:bodyPr>
                                </wps:wsp>
                              </wpg:grpSp>
                            </wpg:grpSp>
                            <wps:wsp>
                              <wps:cNvPr id="204" name="Rectangle 204"/>
                              <wps:cNvSpPr/>
                              <wps:spPr>
                                <a:xfrm>
                                  <a:off x="659424" y="3042139"/>
                                  <a:ext cx="4316730" cy="809625"/>
                                </a:xfrm>
                                <a:prstGeom prst="rect">
                                  <a:avLst/>
                                </a:prstGeom>
                                <a:ln>
                                  <a:noFill/>
                                </a:ln>
                              </wps:spPr>
                              <wps:txbx>
                                <w:txbxContent>
                                  <w:p w:rsidR="00675B45" w:rsidRPr="005B0371" w:rsidRDefault="00675B45" w:rsidP="006E7A3E">
                                    <w:pPr>
                                      <w:pStyle w:val="FigureCapture"/>
                                    </w:pPr>
                                    <w:r w:rsidRPr="006E7A3E">
                                      <w:rPr>
                                        <w:rStyle w:val="FigureCaptureChar"/>
                                        <w:bCs/>
                                      </w:rPr>
                                      <w:t>Figure 15</w:t>
                                    </w:r>
                                    <w:r w:rsidRPr="006E7A3E">
                                      <w:rPr>
                                        <w:rStyle w:val="FigureCaptureChar"/>
                                        <w:b/>
                                        <w:bCs/>
                                      </w:rPr>
                                      <w:t xml:space="preserve"> (d) </w:t>
                                    </w:r>
                                    <w:r w:rsidRPr="006E7A3E">
                                      <w:rPr>
                                        <w:rStyle w:val="FigureCaptureChar"/>
                                        <w:bCs/>
                                      </w:rPr>
                                      <w:t>:</w:t>
                                    </w:r>
                                    <w:r w:rsidRPr="006E7A3E">
                                      <w:rPr>
                                        <w:rStyle w:val="FigureCaptureChar"/>
                                      </w:rPr>
                                      <w:t xml:space="preserve"> </w:t>
                                    </w:r>
                                    <w:r w:rsidRPr="006E7A3E">
                                      <w:rPr>
                                        <w:rStyle w:val="FigureCaptureChar"/>
                                        <w:rFonts w:asciiTheme="majorBidi" w:hAnsiTheme="majorBidi" w:cstheme="majorBidi"/>
                                      </w:rPr>
                                      <w:t>Combination of LiDAR, spectrogram</w:t>
                                    </w:r>
                                    <w:r w:rsidRPr="005B0371">
                                      <w:t xml:space="preserve"> </w:t>
                                    </w:r>
                                    <w:r w:rsidRPr="00D0105D">
                                      <w:t xml:space="preserve">and image from </w:t>
                                    </w:r>
                                    <w:r w:rsidRPr="006E7A3E">
                                      <w:t>1.9 [m]  orthogonally as measured from the LiDAR.</w:t>
                                    </w:r>
                                    <w:r w:rsidRPr="005B0371">
                                      <w:t xml:space="preserve"> </w:t>
                                    </w:r>
                                  </w:p>
                                  <w:p w:rsidR="00675B45" w:rsidRDefault="00675B45" w:rsidP="00A6271A">
                                    <w:pPr>
                                      <w:spacing w:after="160" w:line="259" w:lineRule="auto"/>
                                      <w:ind w:left="0" w:firstLine="0"/>
                                      <w:jc w:val="left"/>
                                    </w:pPr>
                                  </w:p>
                                </w:txbxContent>
                              </wps:txbx>
                              <wps:bodyPr horzOverflow="overflow" vert="horz" lIns="0" tIns="0" rIns="0" bIns="0" rtlCol="0">
                                <a:noAutofit/>
                              </wps:bodyPr>
                            </wps:wsp>
                          </wpg:wgp>
                        </a:graphicData>
                      </a:graphic>
                    </wp:anchor>
                  </w:drawing>
                </mc:Choice>
                <mc:Fallback>
                  <w:pict>
                    <v:group w14:anchorId="640E15A9" id="Group 208" o:spid="_x0000_s1238" style="position:absolute;left:0;text-align:left;margin-left:4.3pt;margin-top:9.15pt;width:478.95pt;height:303.3pt;z-index:251835392;mso-position-horizontal-relative:text;mso-position-vertical-relative:text" coordsize="60826,38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y3xuwQAAHMPAAAOAAAAZHJzL2Uyb0RvYy54bWzUV9tu3DYQfS/QfyD4&#10;bq9E3QXLQWrHRoC0MZr0A7gStRIiiSrJ9a779R1exPXaSZ04MdouYJkiKXJmeOac4dmr/TigWyZk&#10;z6cKh6cBRmyqedNPmwr/8fHqJMdIKjo1dOATq/Adk/jV+c8/ne3mkhHe8aFhAsEikyx3c4U7peZy&#10;tZJ1x0YqT/nMJhhsuRipglexWTWC7mD1cViRIEhXOy6aWfCaSQm9l3YQn5v125bV6n3bSqbQUGGw&#10;TZmnMM+1fq7Oz2i5EXTu+tqZQZ9hxUj7CTb1S11SRdFW9I+WGvtacMlbdVrzccXbtq+Z8QG8CYMH&#10;3lwLvp2NL5tyt5l9mCC0D+L07GXr325vBOqbCpMAjmqiIxyS2RfpDgjPbt6UMOtazB/mG+E6NvZN&#10;e7xvxaj/gy9obwJ75wPL9grV0JkGOUnTBKMaxqI8CbM0tqGvOzifR9/V3ZsnvlwtG6+0fd4c/+Lt&#10;9t5FD72LXsQ7khckJskzvLv35Re9gySRBxzI78PBh47OzMBL6hP2kSJLpH6H9KHTZmCABWKjZWZ6&#10;IMhSAiY+g4IwLuK0wAiOmyRxUGSZDcgCCJKQoEggITUgCInDxETM+03LWUh1zfiIdKPCAkwxCUZv&#10;30kFKISpyxS9/zDp58Sv+mGwo7oHwLGYqFtqv94brBcGfbprzZs7cLzj4q/3QGPtwHcV5q6FNbPB&#10;5noUo+HtBAHXJLI0xNJYLw2hhgtuqMaa83qreNsbew+7ObvgJC1KDXofAjYMQwJmHmWk63uJpLwH&#10;Plr6pAyjOM7MKTqmPErMKAlSd4J5EQWpmeOP8Dgx574u4c9RGLQeQfdpqoev1FYw7BYZv2qNkYpP&#10;2/kE2Hamql/3Q6/ujHIAmrRR0+1NX2sM65dDFphQA2FZQoQpemfkeuEAltn6W403/X601HroZw1G&#10;jQPddkaD9Dyg7s/4bWXhktfbkU3K6pxgA9jPJ9n1s8RIlGxcM6Bt8bYJbW5JJZiqO71hCxvr5LWZ&#10;4AeMlQfDtM1fyF8SJUUAjAnZGZIoX/jMp2+YpilZ0jcOSB4fH/4hOb8qf41h1hTTBMtsiKHx/4FM&#10;4YnzZsELdP3HwGIMoqXHxA8BS5EHGVQPgBbHEwtQorTI88wJP3DMI5b4EUDRzPrishgWvoD4qL37&#10;he+R7oPj1fsDc2hVRGoPA5A0Rqvk/I7XnySa+EUHOspeC8F3HaMN6IhJWqNP7lO7jk4CtN79yhuo&#10;wyioh1lI11hIcJCiENJO/0y3K7lOsjCLIxv/ECKcQaUFZtFyOYUwj/IIctiWXzD8vWor+dA3C7tJ&#10;sVlfDALdUhC+K/Mz1tFh7qjtXcjBTTXqfbTGMCHQ3SIBI61wOh2n5dgruCAM/Vjh3HpuXNNRfDM1&#10;pq1oP9g2iM8/yr6Jy0GIbUiBxu7L/A4uAxWWf26plhor+kUYA8E54Y+TTFOfFX83YgsAN0KnGiqG&#10;CiuMbPNCmRuH9ezJkuAgnKZQcNWthceLw5wEvua4X/35esmB1aHeUvZSivs7QJoUMYF1gA+iICZh&#10;VBzjMY7CNIucfORBkVp98aXDN5LCN1d/6ZK1/3b1Z44abnYmIdwtVF8d778bEBzuyud/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FnTwLOAAAAAIAQAADwAAAGRy&#10;cy9kb3ducmV2LnhtbEyPQUvDQBCF74L/YRnBm92ktSGN2ZRS1FMRbAXxts1Ok9DsbMhuk/TfO57s&#10;8c17vPdNvp5sKwbsfeNIQTyLQCCVzjRUKfg6vD2lIHzQZHTrCBVc0cO6uL/LdWbcSJ847EMluIR8&#10;phXUIXSZlL6s0Wo/cx0SeyfXWx1Y9pU0vR653LZyHkWJtLohXqh1h9say/P+YhW8j3rcLOLXYXc+&#10;ba8/h+XH9y5GpR4fps0LiIBT+A/DHz6jQ8FMR3ch40WrIE04yOd0AYLtVZIsQRwVJPPnFcgil7cP&#10;FL8AAAD//wMAUEsDBAoAAAAAAAAAIQBc2IYXUf4DAFH+AwAUAAAAZHJzL21lZGlhL2ltYWdlMS5w&#10;bmeJUE5HDQoaCgAAAA1JSERSAAAB+QAAAjAIBgAAAIW5EgUAAAABc1JHQgCuzhzpAAAABGdBTUEA&#10;ALGPC/xhBQAAAAlwSFlzAAAZ1gAAGdYBGNHK7QAA/6VJREFUeF7s/Qec5edZ3w1fU8/0OdN7r9ub&#10;tq+k1WolW5blCtgB3AJJDIRQklANrAHzEDvhCRDIk8SEGLAx2NgSklWtvpJ2tb1P2em9z5wpZ2bO&#10;mZn3972OxjaG5Mmb7L75vJ/PuaWz0875/+//Xa7f9bvabfEWb/EWb/EWb/EWb/EWb/EWb/EWb/EW&#10;b/EWb/EWb/EWb/EWb/EWb/EWb/EWb/EWb/EWb/EWb/EWb/EWb/EWb/EWb/EWb/EWb/EWb/EWb/EW&#10;b/EWb/EWb/EWb/EWb/EWb/EWb/EWb/EWb/EWb/EWb/EWb/EWb3elJbzzNd7uQPvVX/3ljcLCQqur&#10;q7OExA3LycmxgwcPWlJSkv89QaOdkpzi39Mi61FLTEy2obFhi6ysWmZ2lm2sbdhsaM5ys4NWUFhs&#10;b7x+2iwxyY4ePmYTk5M2NzNnOcFcO//2OQvm5Vqhvq+sLLdoNGqLS8tWU1NlkciGJSQlWHglYr/7&#10;u5+3n/6Zn7MnnnjSEpOTLC2QbvPz87p7or311huWnpFqs7PT3p+UlBSrrq621NRUGxoasuLiYl27&#10;0qqqqqyhocE2NjbswoUL+txbtrS0pL+X2qFDh2xhYcFfoVDIv25srNnc3JwNDAxYXl6e5eTqufTZ&#10;xMREKygo0HgkWjgc1v2SLLy04Pfl78vLy8b4ZWdn+9glJydbVlaWzczMeP9GR0f1bBG/Dr/fs/ce&#10;K6+otfKyIptfitrjjz9u0xojxuPkiQctN5hp4cVl6+vrtayMNAsEAj7Ob799xvbv32/1dbX20hsv&#10;240bN6yutsHKysr8Gbh/QOM0NTVj4+PjNj01631IT8+w3NxcKyoqsrS02PV27t5lk5MT9uabp+2e&#10;fbusWeN05vyblpK0YY0N9ZaTmWWpSanq/Yat6xmTEpj/xHdebL/Y9zx/Agvke9r6+ro/K43npjEm&#10;333ful78ft2ia+v6fZIlJXKv2Gd0y1j7zmV5/9o7X3nxvs3+/J9pGhX9y+u7beM7HVdv19Z8/yT8&#10;d0WVxs3YX9/3zN+9hI2NhYxtFwzmWCS6qnHa0BpPttXVVZ/n/5NtJbyqeUY2JPjcJmnfLmvfst6Q&#10;A8mBVFvV3LM3IutrlpGR4XuI/ZGSmmTrkWXt+3nLzMz0sRocHPTrsk7ZY3zlOVnX6enpVlJS4tca&#10;GxuzhI1Ea65v/u+O7P9MW41oPWl+1tc3XCZwH+7LembeSktL/St7XOLn7zRmjHvTZ8mY/51uxNv/&#10;oH3fsMfb/077yZ/8qVOLi0vW3NzkYJosEGNDzc7O+EZDuCRqEycKAJZXlmxyaspmFmZtcGTE8goL&#10;rKig2Na18nv7+iy0sGgz+lxZZbWD+5/9xZdt9549VltXZbe7e6y8skICPVHCYEIgmqnNWyohFrTV&#10;tagE/pptJCTaU08/a3OhBX8/wqy8okrANWdjk1PW1dNvwwLNFQm91LR0q6mrt7yCQhsaGTPpGf67&#10;g4ePWG19o1+r43a3vXb6Tbty7bothpf19wz9PkG/vy1hNG/ziws2OT2tz25YQVGxJUtRmJyZtNn5&#10;kBVJsKRJOK1EVmw1GrHp2Vm9f9EyBNQIg8zsTF0vYAv6XbHemyrwTM/M0DVSLDs3x5WfiqpKG5Vg&#10;mpzWmM0JdHWN8GpUrzXr6h+x3v4Ba2xuFvDv1XMUSJivWYGUi9n5RXvm2WcExFNWVl5hZ86dkVAZ&#10;knKTYQODAzYwPGSDw4Pel4ysTIto/NLSM215NWJDw6O6br8lCSHof3pGlo1NTKgPsxbSdZMluKrU&#10;LwRsf3+frjNg1bWVErohgcya5iEi4ZasZ1zTOliyFSkYSLI13SMSWdX8CWgifB91Ac1Y8OJ7AB7B&#10;z/cITdbR976HlyXofQL5ldWwrr1i0QifkfDUdfksb9FHbE3gsLGhvyUCprr++qpeEX0niNWvYq/1&#10;/wOvqPqUoK+x5431RwqLFNbNZ+Ure4cXz0GLPXsMGHnuBK1PXutrjBd//+5Lf7YJzRn3ycrSmnLA&#10;YXz0eSniEa0f7rk55t//4l7/0O/v1CtVaxxlF1mBbPD5Exo6sGuNZGht8TWs+WePlJaVWkF+noBT&#10;z6z/5sPz2o+LAv1cEYhUW5RcSdH+ySvI9704NjFuc9qD/QLSqZlp33+j42M2MTVpgfSASEKBbfwD&#10;/fqfea1pTaW40ikg0fimSSFBzmySGsZuUXva546JAdY1TxsbCa6U0pdkERg+/7u/+7uf9Q/F2x1v&#10;cZC/g+1rX/u6QH7RhgUckwLmIYEHzBimFwrNaoGvC0AEGKkBAcGC9fR22eXrNwQoy2J5ZhevXLTb&#10;t7t8kzS3tGqDZ9if/umfOYNNEKCPa8OGBRT37N0tcZhs0zNTYq2l2vwpEgyJAs6QNniag09UF3z7&#10;/AXdY8AaGpssN7/YLl6+Zlk5QQfAto4uFwYwUkAnJKCekxYOEB05ctTvd+HiRXvt9dd1jV4HVd6z&#10;IOUjqs+nCMQRQAB3Iptam3dFm5nXujZ/eDlss3MhgXap1dRUW6ZAFG2fzT2/OO9CLEvgDbOaX5jX&#10;GKxYZXWV/cjHftQO7DtoeUX5rtwMaiwXlhYl4Nft6rVr3g+UAK43MTltt3sGLSEpYL09vdbW1mGX&#10;Ll3R86daV1eXdep3OXpe2EWigDokYcezlJVV2PYdO50pTc1OSaHIssKikhiYi63z3t6+AeuT4sC1&#10;sKSEl1csIMVmWeOTnBJwcOa5t2/bpt+F/TlgVlXV5dbX121zuu7BvfulhCxJ2q3bsoA6qnFOEatP&#10;1PUAoCR95fpJScnOdJh3mDvCke83XzRYHpYDXpvvc6VRLxe0+jlZ107R9WD0NMlOvS/2nYOC3svv&#10;+CoaJwGrdeOvZL/e/+9f3hutizX1SX3UePD7ZI0HLx8fPRsggZLDe3h+/sb3NK7B+AHy2hT6yljp&#10;9/qqS1lnZ7+zYt6fkZkeA3gfExSldb039R0G/d3x/t7X3+/znX1tYp+6oj3rj+C2Flh7VL/E+iNM&#10;tJS0VEuTPAikp+n3GzYhhbp3sE/PNimyMKk9ICVH8mVKv0/U9+wP9lh3T4+vu0Wx7FUpC+zNJa3F&#10;gBSGhvoGywxkaR38w337n3lhNZT66GPKjCRLDmVkpEkhzvS5wuLG2kYpYB6xSLG+fT2natz1Id73&#10;WTV9PN7uQouD/B1sp37j1Km8vAI3VR88eMBfKyvLNjDQJxY6rAUuQJT0SQkkajNO2tWbNyxJYLmi&#10;hY+QYgO0tLZadk62/j5jL7/yst3u6hGYz/jmLSwqFID0W3vnbWe9O3ftEDMf0QaK2I2b121JgjBH&#10;bD60sGTXpDwsCZgOHjwi5iumvRC2qtpabbQ1e+b5bwvcsxwsAWmUjA0BA2y2urbBcvPyxKLTnAUk&#10;CdCmZ2cEzGH/e2Z20DXwiOh+kjYv38Piw6JMCCPYQ4KEY04wx0rLy/UeMVkJ2JCAHSCX5HZLAe9N&#10;leZfVlHuTL1Iz1ZZU2OlpSW2KGaKCf38pUtSKuZtVExsRiykrbNTwiHJ6hob3Q0yOYtpvUAMJeTW&#10;hPr6equT4KrVc8JaUEaGh4cldDJduegVwLe0tFhRcZGUqBarr6uzN94+Y5nBbLFxCUVJ3NSUNFvU&#10;uHW0d9jw2Ki6m2JzUmzGxyYsUWMBq07Te9d07bSMdAnYCasWmwdcrl27oq/rVlRSKGVnWUJ1WfNt&#10;moclm1dfl6X4AMIIR2ejG4n6OeCAT9sErk1BCMjQYiwoBvR8Tx8QmOK5Ajw+A0sHkN4BP11XMlXM&#10;PuYCgBkDaJiCaViRsCQAIIgA3vv9LO1OvWg8yz/8wvIgkNBXft4clxWtk4jWFX3ndwtaX5iC+R5X&#10;EiC2eX3/nNauvuiZ+BllAcVBz7lsWjezbtoOBnO1VjI1huqQhoHnX1vHYvDd/nxv4+fvfY6781JX&#10;1FfWCH1a10vT6ICJXGCP5IuR56vvuL1SBPAo0ctY37T3cvX7Ze2VtY01KahJzvhRgpEnAPrE9JTA&#10;fVH7K9sVcvYrVj7+jhKA6T4VBUn92ByD73/99ywcsZf6maI5U/cjmO2lrfizqLHWAqkp7hZBkWIt&#10;M59ck8+yfldXo7qxWVh9jDP5u9fiIH8H26995tQpNOSoBNSqBBUAz2Ke1mbb2Ig6QCFgVwUAgNfI&#10;2JibnM9fumw3225qw67a8QcesGKxSnYLzLqvf9C/FhWX+MZMlJRqbG6xt8+dc+VhaKjXCgqClpdf&#10;YFtbd+geKdY30G9XBfIRMefUQIakRrIAOsfGJ6a06TLEVrOsvf22lZaV2569OwXomJQlHNW/D3/4&#10;B+3mrZt6hnUx8Vlp4jmudMB+CwoLJGyX3aLABs/Ll+BJkXIgEMV6sLQUFtiHnaHn5Aad6cIicEtM&#10;C3TZ4DBO7Xb1K83Nj2Pjo35dgBnz/Msvv2KvnX7dRkZGLEv3xbS+JHBMTQ0IymAAKW5W37Jli527&#10;cEmfn3PzemNjk5skr169ZrfUfwC9u7vL8vPzxRRSrH9gwJnc+x97vzXUVgscE21Vc3b23NuCyg09&#10;Q7a7GNY1DqF5zc3IqLslpqZn3YVQW1tvW8TaAY15KVEoXukC+ZKiIikqZTY2OuICraK8VAqUBLQE&#10;bzA3RwwNUF6yhbmQxmzDcrJzXaFITUrx503Q3Kyusl5W9WwxkOYrDVDbbJtCEoCHmbrvc3lRiobm&#10;TiODdSBR6CDI0Pti703k5cPN73xJ6fmiWpeswRUXtulS9hLVB+51N17047//0oPpFVGfMP3CRvm6&#10;4gAsdu8sPcldSsw9452WFvOhb0g5cBav594016PcAC5cV8Npobllm5NyVSLFMaD1xr5kjhalNIyP&#10;j7kilqG9QPve/n5vu9tsnm5rK+l5Y1/1K/+KXx7Fvrun12a0Hie0f7rEyru6u21C+0lbSfsn1UF+&#10;QyiNhQIFGovNhsYF2TMnGbNlS6uVSwmtLK2wLCmzjBkWgWIpugXZ+aaZ9//+/tzEXv9Qnzdfsb3s&#10;OO37hvXttiL9r2+192PPwwvZxz5M055PTEp1yxzzEdVEoex9/vOfj4P8XWpxkL+D7Ud/9BOnLl66&#10;ICGe4YwbAYSpno2YL00cUJuYnLL5+UVnECsS7gEJrXS9siX4tdZt/757LCMlUwAd1TUG/DrlYsTt&#10;HW1WkF+ojbTmGywnJ8vGJ0e0g/S+/j7r7u2zKjHTJW3umgoBpq7Z092vXiUIcPNsdHjEfvCHHrOt&#10;W2psYy3Bdu/ZJQZaYg+dvM8+8J7jUi5OiAVM2YkTR+1rf/11Ky4tcvYDiM8IoEYEYhExwqrqKtuy&#10;fYfHEMCuCgvyrLGpzgPmZucA8nWPSUCIoNzAvKb1ez6L5SDGJJbdTI0P7757j+k9Kc44uBeKBT/P&#10;z8+522MpvGgrMGAJZ74S35AigfHIe97troMC3b+797ZYTbqtR8L6OccGB3o1RmuWnp5qVZXlVlJW&#10;YrfabtnM9Ix1dvVYy7YdLnmwLnR2dtiShD6AnJOZY+HFsPpNoN2cGMaK+9sJ3hsYGvLAJVhnQWG+&#10;zyFm+tDcjO3Zs9OGhwYF/OP67KQE14qeIWCrKytuCVhZXLH5UFjSMMmCOflSnCRspawArpj9ZwXY&#10;PD8sLqDPxcQ8LIrATIQt3RULsqhYbUhK07i7fxDkCXrOSHTFJS2g6GCnOXfg07ewwTVJXIlU/3tk&#10;bdVCuteK+o6gzcjMdiGNeI79x338F2qxa/2PX/5GrP/vfPe9DWat30vh+ftfxQT1iTnNN5YgrBeb&#10;wIIyiIk3kBJwlhrzuyd40BlxDPQSQOEBN/Q15p7gGcVoNa+MF2uD+YhEl6ympswC6VIgtKdYR0nJ&#10;Upa0VnLEcDH9oyBtKgdch6/+vccwwFD5qpc/IP9878s/9H3t+8fNP/h9jWvyzth9AXm/GnOmr5NS&#10;Jgl+HZSyibUNRs3eoQW0p9K1l/hgV9dtt9TgQsKKWF5abkX5RZaRlmEZUvDzcvMtPSldgj5mBZqf&#10;W9Azp1huTlD7KKDfSjnQDWPzwrfMyuZ/up8mdvM/X0x/p7GeYspWisYPq5J0DK3rd/6qr5vfQwp4&#10;cQ8sLQB+enqar5upqUn7gz/4gzjI36UWB/k72D77m589tW37Vjejtba2ChhHHdjwg0tW2Zm3L2jh&#10;p2hD418HrNJsfGjUqssqbWx4zI4ePioWX2qjmMkJypIqDKubnZtzwZeQtG65eTmWEkiy0MKMGP60&#10;2GjUMnNzbVTKQ//AkA0NT9h8eMWamrYIeEZNOoGtiv1Vim1mCkCK89OtRuCeKnCory6xqtI8i4jZ&#10;5aal2L6dW7Vt1+3qlQsSFsXqe5KAdlCsCDAxgVueBTLSrKu3R2xiwqqqyq1OAnRmfMQa6mrs+H3H&#10;LFssm2sAiMtisFGxsqWlBcvDtKif8wTKgHil2MWxI0cE3Is2ITY/H5oTuxrV5k+1iopyW5NgCwkA&#10;IlKQGLwECZyU5ETLSs+QoJq1lqZGS0tNsHc9dNje9eBBm58ZsovnX7XQ7LA98MAhAfqoLcxPW5X6&#10;d/bsW25NAEWJR7h+q8MuXb5hp0+/aZl6xohAr7iwyJZCi7p+lt26fksKw7oVSliuRwSiUsYQsIMD&#10;A1KYctx0ylxgDQgvzdm+e/ZoLmZtfGxYfY3atm1bNa9jGuM0S9oI2PLShi2GCDJK1zzUegDf0uKS&#10;rw0hjphVmr5PtaGRQc0XEdTpAr45KX9pAj89v54dBSqQlmyZuAgmx8RGQwLCBM1N2N8H4wTgCL5a&#10;13hhigcHI7peksYNUy5WoGjCmnX23LawGNSapHBObrYLckzkmHixvjh+wu8ktGkI5ndk9XcEN1/9&#10;5b9z/vbd333nBWDGrAkopgT7LWoNhJeX9EesMkkOvFEBfEmh1psUn9WVVVd6Cchys+6yAF73528x&#10;XzzADloIHPUeLCGRjZjpnflISIjqWYn5CFlSyqqeL9UCmeqMlOG1RLFGfWUxE9iZov2Qon0G+11f&#10;w8Qt5VN9AtzWNiLOkAludKDS9wRPzi/MaR0v6HcJrsDGFBPu62+K/azvNseIFnsPr83vNS6JAkfe&#10;uaF/AUChfIrWsx7VltXFfgE8yjWuovmFBZuamNLekkImQA+KELz95ps2oz0fml/S9VK1j9Y0hmUW&#10;TM+2VAH30vyqXTh70TaWzSZGpwTwYveLESsMlkgeaC8laM1pfaZr/TsLZzxRdJgsxlh9jKxLumhc&#10;WROx51PvpJxtWo3ofrIelL98/0t/jY3B5s/6h+XEi+/973ph0icD4Dd/8zfjIH+XWhzk72D7nd/5&#10;3Ck2w/T0tE2JxV68eNGyc4MSCisC/nyBFhHoMxKoUQneVJubnRO4D7vAB0iI2K6sqPIo8vByLKKW&#10;gBm/nlg2gru1pcmKivKlQAx5YA4BdwSswSwj0Q2BZ62ERbrNzoQEAFGbnpiUMEq2qooKa26qMJEY&#10;TyMrIP0uL1sLIGIB/XJ+Ydq++tUv27e+9YRNCUTSAsm6x7ClpQukJNwQoAVFBc6wJsVWJyfFJsVi&#10;J8Xw62tqbE3Cp6O93c3je3bvtuzsHAnvqJsXM9Ixr2+zpsZm978F9Z6jR4+6sM7X+Az09diYGEtO&#10;dpaVlZZadXWltTa3WK2uOzjQbx/+0IftPY88Yltat0j5KNH7B1zwN9RrrIZ7rLqy0CYmhuwTH/9h&#10;KVeNVldb4b5yhPVbb77lwUqY9Bc0lgti1XMaq9m5efVvxf7Rhz8ggSfBurQsZr5iM1Oz+n3MNz+i&#10;uVmUgoQQgt9g5m1sarJwmLFedZDFVVFUWCDmP6kxn9JcS1EAnDWfiRK2kZUNMdJMgdealZdXScAl&#10;26IEN8oO7IgAqyQxUZgkQI1EJBp6VSwdhYlocOSuSSkDgICBoeEBAWDUFaI0zQeoDIATZEjjHgQZ&#10;YiVys7YE8rqUEr4uSWEjQyEjK8NKS0r9fqmJAlCBKPECSQhv/Y/lJRGWq7/7r/iqF4C/+YrJff/H&#10;7+uNH70JudT8M/oPC1RU1/QgO10P1xC+dYKuAPMUd12IEep5UGhhsX19fZ7GiaKbmprmfaTB4mPu&#10;Cz2XlNw1FoPuseYOGCwWpN0RVKc7O1hHLbQUsgUplElikIz3qtZ9RMAeII5Bn2JchV26JteJ2kp0&#10;+R0lR3Oka7jrTcoIP2NtyVC/UTJwc/mn/et3H9/H5nvb3/mZwUMxot+xOecflCvGnvU5Mj5hMyEp&#10;Knp2njdB1y8pLrLjRw9bVXmZDfYOSE6MSxnRVXSzxI0k7fFqS1ffFuZXNKepNiolH6teZWWNhSQP&#10;1qLrUhKznPUv6B5YE/v7RrQnl31vzEoeRTT2MGzmLCRFElcehMMVEv3vLqF3+ku6L3PJj//LL12M&#10;+Y6D/N1rcZC/g+2XfumXTmESW5TmzU7AzJgjgLh+/bpHB/Mz/l4WNabHSWnnnr6izZ1XWKhNO2H3&#10;HDxgM7MhS5TAzcrJsSwJ+svXrrpJDAaJqQumlyIhR9R9UooAQgrD4ACMO2qV5droYqNLC0uuRAz0&#10;9bsfrLioWCBTKCDT9pWASReIL68uSZCM22c/9+t289Z1a9nabEePHbGs7EyB823/ubOrQ8A4b2kZ&#10;AbHNFN1zyNk9rLogL2hrq2tSEtJcqQAYt+/YJbAOuv8Qv/YDDzxoHxJIA9BNzU0WDBZYTlauBT3l&#10;J9nCEjarUmgOHTxsfb19duH8RbGDZK8HAOsjRgDz+cWLlzzzANMzsQRAyO3OTmturrUCKQ0I4KtX&#10;rnvkMLn69+w/aDt37rYTJ07qWXqsV0IRoRxZXbeMtEwL5uUL2BdE1MTgNDfMT7Keo1vvDc0vuFIw&#10;Mj4mJg0wrVtoITZvD5486eMJcyR4K7wUtsaGOj17kp470w4fvkdsa01969IcJbuCw/WCuXlePyE3&#10;L0vzmqneJ9iMlDdn4UhKrQFMrDCb0BxxBmn6rEBa/2HYRpnbNNeSYomEhE2u6bnJ6CCLAT89wY2k&#10;MeGDRkjDxEjPIkByTawUf/7kxLhfv7Sw1OeIOBIi8zGNx/z6urjoJcKc38V8/N5lf2Fa9m/1D19j&#10;fwSh+D72ZfNnfOzsCQCVv2HFIaMjVWt2816uXGjOGV9XSDTeg4PDUlwXrKqqWoAdi7bnvbhLUBac&#10;EWvYcD/EshXE4MX616RcuVKQHPDfi566lYShI70URQnFiTElqhy1KRFk1b1xZ9AWxNRxRSEdcaeg&#10;bBNYRm/TtXbSNacoQDyQ+6HVp02mu9mvv9e+My40jY2DvN7I5mcc9PdVPVdUzB7Fcmpq2rM/UPyx&#10;NNBX3FXlWvtpGsOa6lo7cuSI3Wy7FVNApLjn5+dZdCXi84vSiuWJcS8pLba2tnY9R9jHJk3rir1Q&#10;XBq03Cy9cqTsY8HQXKek6e9YmNSWI8vuN2ftpUhxpDE/sRZ7Xu/4/0aLg/zdb3GQv4PtZ37mZxzk&#10;YSNBASDFVQYGB52V4NsF2Je1ISlGQyT47j27bW4uZNkCPJjYuDb2rt17bHB4xM2rCLsFbfje3h4J&#10;nUUJ4xQJLwTXhlWUl0vYIm0TxboiNjQwoh4kWVSgC+uprqy24cEhZ40ItqLCIisrL7HTr79hT33r&#10;SZsPLdjZt0/bW+dOW3NrA7LQ0jMDYsTj1tPXbf/k0/9EArZC9+52P2ZhUb5AJ+ABZrPTEwL9FC/0&#10;UhQslDIx737m5uZWVzQA6us3bkrYTFpnR6e163X69BsSOkNSGJYcgHgf/sNCKTLjI2P2+quvCviD&#10;bj7tk4Kwb+8+B7vXX3nD+vqlqAi4lgT6o6NjLhhmpqUELM1LuC3GxI3kDdH0BMRVV9Xat55+zl59&#10;5VXLyy/UOO+1woISGxJwrC5HfXwQVvnBPDu0f48YcHasZoAAgvx5BHuK7kcuMQAzODLs9ySanhgA&#10;/MdDw0N+jcKCAhsbGbLsTEzx5VZWVCTFLsv27Nht1dU1Vphf7EV1qsWmmPeAAC45RYAtgc68sFZo&#10;pBHCaokUx9yeH8zXbwG1NQEUgCQhq3nnP9YUD70iUPPcagEALJfgSFIbsToQaY8VCDAnNkQXdoUS&#10;t8LU1JRbIkgXDKSmW25m0AHHlQmX2aQ6opQuat2FpBRiRQDidFv/R4O9yVxjX9T0O9r3/MxbGCNA&#10;kH7DvlOSxNj9vfxGv9ebvH9qrGPeQ7BmOPzdwkg0jzfQf27CX42lYrkCkqTrAhT6D2BGKXPTvrst&#10;NlxRSNfaJLKcfPKZuWmbmZ8S4BM3of7oP7pMX3guwazP09LKkveFoEhACDdIWoYAPjXDn4kHhRlv&#10;mrJRKBzgv/P839f+zu8BR0Cea0h50DVoKK7JqTimErWOZz1LBwUIyxIWsHUyAfT8RcXFUghRkqTw&#10;9fd5/MGaCIQGx/3wEX3f19+rqyd6PE95RbH2zqquGyu0hSWHIN68vAw9D0qW7qt/WH8E85Ehsri8&#10;6MHBpH7SUFiZg0TNF8/JA8W+/u81rhEH+bvbYqsr3u5I+8xnPnMKTRnBjYAB1Ksrq5yxEilLsZpH&#10;3/OoHTt6zLZt3SYNu9SGxRYLxcKGBV4RCfO6xiYbEuAQRT09FyuiU1dXa53tbTYj4bxn9y43I4ck&#10;BBDuCAjAZGx4wtlOusAJFlNXU+dVrWCaV69esanJSTHpZt+0PQJuPjs1K0Dvb7PR8UG7/4F73UxM&#10;al+PBAS+XgQR7F0729OP8vKDeqZUsZmA2ESyrYgtrEWSrKSowhkGArGtvd2uXbtuC1IiUHSoE3Dj&#10;+g3vJ2yZfPZqsTMCpuZnZ+z0q69Yf1e35WbnWnZGltcHOH7//dbc1KJ+X/WgNwQ9lolhKUv5BRL8&#10;WTkOIO999FGrra7wfiGgUBwWF8MeCd8kheOH3v9Re/2tN+1vvvG49fQMWCkgmBIQEJJvnubBcv3d&#10;HQ5C6EslpWX20MPvtrHJCVdcAEmq3BH1/UM/9INi8Q96VLYXFJGyU1dba80N9VZcXKjngUkuWKUU&#10;F3y7WBNyMrLF8AmIytcr1900ubkZTt5mBbbkEPMgmJ2XBWpYafCLE3AH2wV03SSteQBYYNQEYRHr&#10;AatH8SM4srqqyspKK6x/cEDKQYHAD1aKT3vN1wNgwudRFCBkrC1YIWNQXlKtv6YAO7a6js96zRaW&#10;58Tw+7Qm+zQ2+LtXY2AqoHfujXB3bYArvwPu+s5fKABqWIto/luttVhQoKCUl+Amsh5x5krVNYIT&#10;eSfPRFBYLO89wSsL8hXF2Vk+13nnZ9YSSl+GFFMsGtyXGg9Uk6KeQXIS2RjEAWgfBjLdRL+wTC2I&#10;GX1uQX+LWgDglpLjlhQ9B/2jH1gH6HgqFge9sKhwDeoKAJx6eMdp3h3rU+xZ/UPvNHXXX3TN23f/&#10;pMYfYiCvjmhsxaLVT9wXvH9dYzKu/YrMoP9RjRMWHtxX42OjVlJSbJlS3ha0/9ra2pzJp0m5I4OD&#10;NFusfBCDAwcPWGNjrRQe01gS+JvlNSfGJya8kmWKlN3Z6VmNH4rVmrujWHNci0ckyBWXG0Gk1PZA&#10;6fEV4A/1dx7of7lxrTjI393Gio23O9QAd14I6BUJbTYxAU0VFQKivDwHbP5GYJGLRwn4iNhAWOBI&#10;kE2yNhI5rOli/RSqQaCwAWGe2Vm5fg+YDIyFvPtr167Z0BDBXgKJ5VVtwhS7797jtm3bNq/yxfvY&#10;mDAihAoCgT60tm7x3GEC+golSFPSUyVwV5y9ZOZkWXFJgQRJkTb9vD6fYDlZmRZI0QaXYE7T9TID&#10;yRaQQMoUs18Si8BKAVvt7e13xQZQxo+fLeYDG8C8HdT9AEZMj2VlpRqnmHl2QcoK1+qSEoPJOyLB&#10;/ey3nrYiseyP/tBHxDjSXUHhujt37rQqgToMnuuPjg4L2IYkiKStJgYcmDFVX7581aorqjVaifby&#10;yy9baZGEosa8o609Fo8gpYDALszryxJikq7OaslM0IV8XGYFBqT1RcUWYdy5Ulhg8RTnAWDwFTc1&#10;NVl3d7eX+WVcsdysChQJyCoSE8dUTgQ+49Pd3e/lO2dm5u38BTIwMNkDBDGAYD6YP1IUv5Nz7Do4&#10;ayDRTc20iYkpTzHjRcEjzOzUGSB10c21RtlfRPCGZUlpCktZm9GzrIi50oIZlEGudADNzyefX4Ar&#10;hsj7ACy8r0nJgBDm9RUxuhmN97RY8LStRAEB/NKxQMiNhKgrW99pRJCpecBa7Dv1O+LjQAwBYIUC&#10;RHpcigAzLSVNCnDMkkFj3DYb48Nzx5SbGBCwZ1xZEWqxrt1CgKVDT81XFD0+l5pCmh2BiKnaN0H1&#10;ItkWIgTNLTj7J7p+XfO0uDQjhSHmZ6fPKyg5gFwGFRdjxVwydK1kLxXMg2oe9BwoYm6B0Hx5BLo3&#10;nnnzudX09nem9r/buGdiSkwEx6wv/q3WzJLvXcZrVkDPs5LTvnfvHin8Db5+uTSughXtg4xAqpTk&#10;HItqbU+Nj7ulhvGqqy3XZ83GpxbpuluisFRlaL2gbJHRwZ0zMlK05lbtdleHZMRNXwvMD22TtPDa&#10;BPjNNRtv///R4kz+DrZf+9VfP+VMRIyHFKyszCzfJADwsMCYgB3M9GwRTLAUtHn+2y9aV2+fa+1L&#10;4RUrlULAbqeyGqbaudCcdXd1eVQ16VP45pO10TKkLExPSfCuYF5cFsOcdJP2oQOHvMTtyPCom9CH&#10;Bgbs3nvvtfvuu8/zxAmq2bZjm+3aud127dlhB4/dY6+8/oqEY5ZHfb/73Y/YsXvucyvC7du3JQAy&#10;3VeMcMUqMD09Y0MCK+IJ1qJi+FkCCoHS8IiUDQmt8vJSMFPKy4pYa7aAd0rCUmxU7Gh4eEAKSKvV&#10;CKjHpKSEZqasu/2mLc7PWlNjvRSCOcsLBj23t0asJSk10Vr1fVjMq7m1Sayk3gqLC9SndKutp0Sv&#10;FBkJ7pLiEnd71NXV+ziiHL382mv2p1/6b241YCzLysq98h++e6wDCHCYLhYJWCZgxT23NjdaZbXA&#10;XZpDZk62p8sVFhU4y4IBw4JwY+zbt88Z9I0rVz02gRgFUhDJQUfwwsoRjAEB2cpKxF5//bTdunnL&#10;hjRON2/eEMvaLwEsphldcwUJVo0ygQVoM+cZgRpVH1H0MJ9yrfbbHe7KCYhdUt50+7atHhMBWJIS&#10;yPwEc/LETtMTfvrnf/IU8RQEIZLlEN2Iun8V5it8tJL8MrHIVLE4SoyuWFKKgEvCf3V9UcC/KDAI&#10;6Pdh9SPmn08UOGL2RtgDuQh7rgWT3WTu3t75nn9h2wApfcZSBDsEwIguZz+gLlBICXcDQEccxma+&#10;fMyMDeyqsygu9JufUSLUnxStj8RkrDCAPONGxT/iGLAKxPzpsPslATxxJMMjg7a8uqDrakwTY8+U&#10;I6UHFwIphXPzc25h4Pq4DnCtAeooBuSec1MYtwe6ufIh0F9d1r0B99hYxNo7X/XFf7X56+80jcw7&#10;Y8Q1YimF+vkdlB+dmPTiS4A8FhniNtZFBqqrq6ymosgvNzo2bS+++G3LlQKehrVNn9el9NzUuZcc&#10;KS3Vfqhh5HyMUaBHtWeHhgZ9DCkuRbVEgvhYqxTEIv2TYjv0OayfqXBJcCeZMrgp2FcJug995V6x&#10;Z/h7D/f/VYsz+bvf4iB/B9tv/dZvnQKEaZSTxKyIX5qDWvDzYZ4NCZQQ+DBy6lC/evoNL9SSlZ3r&#10;AVS1dXUeKEQQFQIAH6O2loCxyq5fveamNAAIszdmtNy8Qt2r3wO7MDkTKZsmUE4TaNx7ZI9+l6T7&#10;ZjrTxA+LDxlAGZ+ckLBaszaB7OjYiABqXgyvSnImycamJvW5Deto7/JropCgqFDAhbxbomrniN5f&#10;XpPikOfBhMhjUqTGxkd0v3QBKlH+ZseP3yvlZFbvS7OiwjyrqCgVUEiIi9Gdfet12xBrWFqc83iB&#10;LLGn6ppKB4y8/Fx/hsmpMY9E5/Nt7TekUITV3yEBgRiPAAGLCSVsa2vrnMG4EjI0ZFUC7B/7sR/3&#10;gD3OBMDUPToyaiGCGvUcKWgiEoFBKSKALSwW4BfaeG2Dnv5+B1tq0jc01Gucc9XHUquQUESZQdi/&#10;LCE7L+WCzAJy8onWHxOQkMNcLlbvwKN7ETtRU12veU3zOZ4JzVpLa4sL9chq1DqlTHH/DClaCFVM&#10;/KT6OVtVLwEUhC/50e1dnT5/hQVFbr5N0yDDwjBxU2OgX/2mDsEvfeZfn+J5UDgpUuQKA35s9YW1&#10;ANDmBgvguxZejnq2xPTMhI1PD1lXT7vGsE8APWfBvByX486i1ccUKRoeH6Cf1zR+mLqB3tibAF++&#10;B0ZizWvkaxxwfXDYDyCDlQmfOzEQPD/fkx5GZTsi6hkjWD11FAB4j8jn8gCC/0zkfJL2AoqBlBdM&#10;OdollAzGy86hKTwzlhnM7Uw1QWecKZCYvKG9lq71lWPFRUW2EdHca57x10/Nql9aj1geUI5QsAlU&#10;ZOzRAol03wwS1I0FqFRtA+Rh8yg79NG/877+/bb5u83xEljquih2KA64NVBOyK6ZnZ3VvVI86JQi&#10;QGOjY14Yimfr7h2QEjCuy6xZaYmeQXJmVqQimBv0y7Ju999zwNNd6VmaAJ479vb1W99gv+VrP3Eu&#10;BmmoWOPW11fdJVEpgkFqK5YW5mvTWuJzIVnj46970VgLsfYPPef/fPNrxkH+rrY4yN/B9gs/96/F&#10;nEg3S7bXX3vdzp0/56ZdouDzCdDS5l1G+CwsWl9vr6fADQyPeAnWSbFyNGYOlGltadUmShKo3fLg&#10;MEze5NG2k6KmnxH2YW3CbCkGCwur1tK81aPnV8UYa6trtO0SXZD+7VPPegnXgsJC/W1FQnzKtu9o&#10;1Qaf82I1PT3d9vobrwtYayRYl8XQR6ytrVNgsGG3O7utu6vf2m62CbSyJAyyrberz86Re7uWYLk5&#10;+dqhSXbo0FFPrQOE6+trrLgkXww+U+w31waHe2z3ru3WUF9tw0P97hcsLsqX0Fy0GgkT/OlNYuT/&#10;/Kc+7bnmBKxRGS+ytiLg67S6pjopEDMS6Ik2MNhr129ctWmxZVIIF8MS2JIvIYHsjm27rKe3z4Os&#10;GLft23d4ydqinCI7cviYp0O1tmwRk76psSG3fEXsO88+9qM/ai+9/KIH3hGVjjBnjgg+BGD6erud&#10;3S0shKyqotLHHZFGhDgi7pWXXrK87Bx78IEHLCebyoLrArF+CccNPWehz2fs1DkJcr1qa6uto6PD&#10;SqTcUQAExe/S5WtWWFzsIEfUPbURACTSJklfxDI0MT1u+VKuFpeXPFgRv+y2rVtdmCcLZFlvI1Ku&#10;cAXNY4JVJ/PyglIWUiw7PcsZKfERBQX5muMhO/PWWx7UWF/fpPFKFktN8vMEmJdAepLWaq7mL8dy&#10;gtmuDKB0BrXuNtM6k/T8lP4l+A2FBCGN0AeM/dARKU2A8ZUrl/W+sFcMRJjj2pgSaKLMUNucADus&#10;HHU19WLQK1IKk72aInEhWLFI1cTKQi10lAkAH5UCfFmJAuKcpsg5CRyCEtHzZ9qC+sV6paQroImJ&#10;fjE8L7BP0TgsOgPNzBKwbUStKLtYLF2X0IuqhKQdYk3A3YSyzkFIsGnS+xhrGG8qIK//+DsWivQ0&#10;qrdFfC4J/MQVxwRgQUAZ4XveC+bHXqwggbu+sk/X1A/6RPAhsRSAOocgjY9PCOwF5Pojc8W1GOcl&#10;KUTMLxbCjHStOd1zmRRc9RO3IFHyxP40CcA5ldLjdnT/VX3+wvnzGodU9U1EQHNKfE2O9m1A64Q+&#10;4QIi2JSAP9yMrCeUG+aYwDvuq4HTP/RXnfZn4fU/bv6s3/fabHwfB/m72+Igfwfb5z73uVPpEkik&#10;s73xxhseAU908w/+4Ic9up08bBg6eddEvZ45e84Bnu2OiZEAPSJ2d+zaKaa47ilwMBIE+YqEK+by&#10;sBQEfLs5AhfyoJPFrBISyS3Gj5ntJlCYLIoFIMP9eEXEOLYKGDo7O6UU1NvX/+Ybdu2mlIiCoOXn&#10;F2ljL1h1dZ2EKYfWZHogV2dHt/3IP/pRAeV9dvnSFTty5JjAekwCNarXmudlk2+OQC8rKxGLH7b+&#10;gW4J3ZCum2PNLXViwTXqW1Sgke8snWIiBKmVlBTaQmjG6qvLLV8AdOXqJQF1j5SNBT1PggMhfvXL&#10;Ny5pDCVYkxP0TEPO5LkWpmWCCHOz8yR4EtwsvFmbHsDh2dtvt1nvQJ/PDSDw2muvaRxX3ex54sET&#10;trW10c8HgDHBcBHkfE/xHiruIRzzxWTxq5OP3tzabNNi+RcvXbTbHe1uFi0I5os13eO1AqqqiqUA&#10;wZLnPfgJ835nx22bGJ8WsJFdkalrtHi0/uDQgEdQLyws2YMPPmjZAHyEPhClTREiLCJZbq1BmONm&#10;AGwBj0KtJSwWM1IMu3u7bEIsHKUO4UypXJ69vLhcYJtk3X1dWivZFpRCiI+f2AJiDfBdz4UWNY5Z&#10;ngvdpud59dUXbWSUyP2opQkASkuKtdYGHOg0yQ7IsLvkZGonhKV4rtmK1iRBg1Qw436befm0ZI2n&#10;MMIBEKWFFEuCEBk3UvemJqf1jJQTTrJMjQ1ATqEcTPqAFGPi6aICQGINIuSu69LRjYjme0H9wjq1&#10;7PspJ40zG+YtO4P6Awk2p3V2mcBNKQAcHFRcnK9rYdkAgMPO0DHDl+aW+noLC/iISaH/lGVm32LB&#10;wr2Fm4xsFOANy0gs0I6I+xQpJSMOUjBenpv1w/VosH4sYpsgT+O9/I6fY4CnX/JVsxPVGuSciNHh&#10;UXe/YeGgDDIZE1zXQV5KF7/nFgD1qr4v0jxVSAnlNEf+zvG0yB7OjeDe9BaXzYBYPD9RmQ6XEl+z&#10;BfKMKUoDMQILWvucpEmqoltu9IzMORZEZAtgz++RT/QHa+P/W/teUKfxue//Ggf5u9fiIH8H20/9&#10;s39+iijetNQ0P6KUjffwQw85ILIZnnryKdu1c5dVVVZLgOXYW2fOOPMGDEYl+BcEtAB5Q129EXUM&#10;K60iOh8Qim74CWpUAKOefL6E5cZGkmVlBiWMzEu26hcu6GPm0LAHWMGCOPwFQTIo8P9vf/bf7PSb&#10;ZxxgiM4eG5uwsZFx3Y8o+TLPIy8RQNRW1akvq1JYRuwv/vwvLS9YYGfOnLPj95/U9aclrAusvgFB&#10;nOcCoaS0UPeecXN8c0ujhMCKDQz0SMGYkWAUS5BQHhNIr4mlrxJYJIEMmyeYjRKtr772urNYjqUl&#10;VoEa9N988nFPM8TiMDY+phHesGC+BHpOljMxECSQki4gTHPQ4mz7wsJ8AcqUg5MrSGKV81JycJtg&#10;zYDBk0dMKdvenj5nk1g1KDsMOE9NjXsEPelVD544LoUn2UvjwnYA4CuXL4uR3vZrwGYAT0oS43LA&#10;tYAJlWp9JUXFzs5CUoJIv6qqqtW91rwGAqf7AWQUO4EdZwmEOVsAocwYBPQ1J5jrYEFRJU4spPYC&#10;96SADcx9YZ7+94pxLVtevhSo2mpXVCh8hOUHFk4ufygk4FffCcLDQoJwzkwXoKrvKIgcgFRaXqr7&#10;ruhe426RgV2OTYw6eBOQCMjjrsECFA6vuLJKcCKym+DKZQHpRuKGgw4uIMzt4UiMcZLvzecTEqVA&#10;CSRilq0xMfzYYUq4Oihty0EsqXruqdlJ6+/vcauHsMUyNLdrAngC9mCpKLxYTHhuzOQOMYCF5pn0&#10;sSnYN5Hz6QGveV9SXiSFJU0gvuTrf17rkb2Yo/EuL6sUsEY8yJIxZcywngDkjFtXT5enSo5LieJZ&#10;sYRgHeF0RF9DWi+AbVBKBsoKZvzNE/EA7RgAxoCcF93cBDZ9F/vXFQbelag5iEppmPRUU05w5EPM&#10;AbE3U5NTFhb4EqvANYg3ANBxF3E3LAwogHNaJ1Q5pNhRluZGtzVOQhwY6Pdx5rjh7EzmdFmyI13z&#10;M+Z7ISs309KS0/S7HEvXGsjPL/A9hZLBM2G9gNF7NIb65ccE85z+jP9rbZPF8/qt3/qtOMjfpRYH&#10;+TvYfvkXf8VT6NB0b9y6acePH5fQDGgThSUE0uxNgSupVadPn/Z68/2YmMU4yGmvqary4DXYO2ln&#10;CGJOlGJzkzJ29Ogxe1tKwRo+egkTfHQBCTUKuOB35OAUGBLAhvkZPxpmO4QJLIr7nj17Vp+NFdWB&#10;7XlkvsRAX2+/FeYX+vGqvZw9r83c3dUbu1Y2Zt5CG+gflMBZsW3bdniQ3rFj97oZtl1MFRPuRz/y&#10;ETu8f7+Nitlcv37ZhfSWLS12YOc+W1lftosXLkg5GLWHH37YtjfusI6uNg/go48EW2HOzpCAkYT1&#10;AiCzs/Pus87PK7QzZ99yywTgzmE2KC5+UhnWhKw8CcEZKQI9nuYXE0CxAiywQAAfqwkpeUSU7969&#10;27Zu2er3JdDIU/nE1BL0mfrGOvvHH/u4PXTiQT17SHMhZUaCv7mpwdlwRGxvRtdbj0bErgM+RxPj&#10;zA/nDkT0WrUaKQSJSTGmhmkeRY95IRKbs/q//o1v+Bn7gNrY+IRAZsMzBDDDEjvh/lmNBb55WBN+&#10;a4Q5c4IvPVdrYZ0Uu0BAwD/v7IuT+zgvgXkGnHgf/njWIn5w2Gi2xhYQwhyNKXyF2qlSQhIFokT2&#10;oxAAnjDy2OFKMT8/c060P9jEee1Yi0grJF6ipkrrVGuPTAf6SF9gfSh9HrSmvlNFrbSk3DiwiIqP&#10;mKGXllYsNZDugakD/b1u7gYrKCWLGwNlkdTAQBoV/QJuysfEDOhTRjUcWdTeEOhp3bBfSIvETbYi&#10;kBwdH3EXC6yeUsC5uTlSLmJBk/jPcWs11DVacbDEUhJTde2oQHvC3RUoAjO6d0gKW0jXmJgc02eT&#10;NS8ZXtUwU1/JOKG6IUFrBImyFvJy8xxoNxk8e4oxALwYD9bCd1sMJP2rFCPmwsFOv2FNj09Mub8d&#10;t0dGWrqVlVf6XmXPsWbJpOD9uEooIlVTUeVpcRRcmlWfOQeA4E6Ye4WUaHzpq2vLrvSifOJiyMvN&#10;0rwFrEyK+bQUFqxnuCQw5ceOK6YeB2Z8mLt+J+UrqrnUY+ln0hL1vTqM0hVrf+cB/07bVGpizxz7&#10;+r2vzd/Fmfzda3GQv4Ptt0/99ik2N+3CufN2z959LrwBnc9//t96AB4KAEDT3NTsEb9RCR6OkqRs&#10;60c/8lH7sU99zLZv3+VATqDUjAAMppibk2vnzl2wnTt3SRDOuOIQFAByvCZ/w2ePjIGpITwR5gh6&#10;DrDAXIqpnIAyNvBP/MRP2HPPPSdtPV/sJ+B+Nsyl86F5Z4p1tZjtk93FwJn227dvd19pbV2thMeU&#10;nilsT33rW/bXX/+GxxD8zM//S68+94V/9+8k8MMC5BF7/fVXPc/9y1/5M7t184bt2bXbq945M5mb&#10;stnpWKGPQIbAaUasXoI3NSDmkJNnlOHMysq1rdt32I2bt/T+eWfrmDMBQUAJ2RFjyQFXglAA3nzz&#10;TReICDiAD/ZfUVbmgJirz0wI8OYFsJwMxyE3+LVPCtDvPXzU7tm3190CmWIxsEUCtMgEICiJ6GWq&#10;ggWDOVIksqy97ZaPFUydQK/q6hrNR0jz2a/7w+Q2XAmA7fb3D1lH+239bUyscNT9rJjMYX7jUuBW&#10;1zYsRQKXYjgoO1hoAB1iNIoKBCx6Hk4BxBReVlws9t4jcOFkPSlxYpC5+WKRenYOEGKO8OcTIIgy&#10;h+vIT/mTApeZnmWDI2KIAkUYGqb3CSk5SQKBUUoUi80C1nye+zH3GiattVmNCzEZgAvV49Lc/4ti&#10;Rx1/3BL4xTGBk/qVmMqphBnqX5rPLznguClYg2N6dtJFYfXzoSUbERhlZqdbZXW5QDmkMYgd1IP7&#10;gNr9Gl5/RkA9JGV4aXnRlqNLfm7C+AQMVN9LyUrQLDDXvVIYCB4lBS40P+ufocZDzCIy6YyYDIXC&#10;wmLNGhaCdSN4DqWC92OWJ/iPSm8ALopKrBBUgRTaIq8PgYJFpgUFjbAkkJLJSXaYtXGpwMixwLE+&#10;EQUoSjT/2fEuBvJuwtdPWtFCOeINNqSIL0oRnvJ1zdoiboETD3m/H+6kcR8eGfHgSkAdCw0WqvHR&#10;CSn9sTXDe1AAMPGXV5VpPqQULS1oTw5rLUdsXfImKJAvkpJZWlpsFVJKcROiWJKhQnod3WT/k1lA&#10;Zgf9oiokzWvVSyGLZRfwBJuvf7jF4hK+C+7f21AANn8fP0/+7rU4yN/BJm30VEoAs2SyR7u2tDa7&#10;aRNmRW40bJrGz5jUYSef+ZVfcRN3RVm5gDbNt8vo2KT73YnmJUcXNnf58hVPA/vwh35AYH/OmRlC&#10;I1tMm+AsGBdlc2Fh+ODJ5fUyuJgxJXQpjoFw2DRrX7582f2S87OzbqrmM+R5c047vmBKYQ4LFDo6&#10;Ot0CADOGLcOOCbCCnVaKyaUkZ9qttg578YUXnHnBQ6fFdEj5y8xMt4b6ej/3fueOncYxoZh9EfYE&#10;+XHkpDPZoWGrq28RsKZKmFZYaWGVmMy6WJZZY1OrhECShJeYi8YBJYWynKSeASIUP2ltbfFnxOeI&#10;EJ2ZmRKLjQVHUQOeUrVEDHt9AgkU3B5Xr11xsMfUna5+4uOl9jxzlxJIlBDFRDruEceZujZmaQLu&#10;sCIQ+VwuZai0tEJzkGR1AvnpKWIVlqQgVVpBYVAsO+TljLu7eiSoFwVQq2KJcx4Xgdmb6GXuzVkG&#10;yQLEYH5QSp3GVXOIoob1IUtjSODYvIQ+keQUGJqbnfH4DOIYsNaQA4+JmfnGVM/cVVZWSNCviLHp&#10;PQIHFC+K7zDHfoKZmPjC/JItSKno0liMjI1onGC6seNnS0vL9MxZUhB7NH9Nbo3ABYWlwE3EAhiC&#10;EUmRDAjsYJwwUq+8JmQjdoC0PooykQI4OTFtXbd7pGRO6/kiAngq6XG2frIHaZaUFriLBEbJ+qys&#10;Kvf+c30C5jDNo5wRJ8G5AeHlBY2RlNi0NDH9mEWKNfHAsROWKJ01LzvfRqdHnHFOabywOOE+QUmt&#10;LK7UCqEWwrzd7uqSMqI1Eg1LwVpwxSVJ+5faELF8ehPwzbmyBMCT2se6zsvL1j7VOpueskIp2hRy&#10;cnDX3wFn1isAxr7EnM2Y4oePgdpmZDo7hf9iqXxkUxBnQcVGXHOb9TTKxeRh2bh6cHXgyiJAlPWO&#10;JSEzkOGpoZlkJ2g+OZaZNEAuiqXK517relqKEeGfmdqjJQJ4XFAZWndkEnBtlAPWR2VZlQA+ls6I&#10;W4K9yn3pMbENVBNEKaDPzIEj/v8A5DeBPPbMsYYsQRHhxd9ocSZ/91oc5O9g++V/ibk+ydpvdTqg&#10;1zXUugDmyNJKCUpehw4fFqsblgDttjIJ06uXz1trY7PlFRT6NSYnZq2shONI88Socu327W7jsBN8&#10;9D/ywz+qjZ1hf/Hlr0K+pU2nuNkXUyRMiQ2NmRMlAuGKcLl8+ZLXTF+V0KSxofEJNzY2+uc4zzlH&#10;wIC/GgCI6Of+vj5nP2+8cdoZJtcklWyf2C7sp6Ozw9mobqGNamKRYuZzs2Jklc5sYJmYRjlXnep1&#10;AQHEm2+csSeeeNJuXmsTE+7UPQa1wZNtAqG2nmAtLdv0DEsSKhRdwdSeo/sWuLl+UWwGXzDsgShz&#10;WBO1uYlI91d2trP43r5eN2niY6fYDf55FCksHbAUTPc5ev/e3Xu8XxQN4mjZoMYafzvm/pz0TIm3&#10;NQnwSetsv2VNjQ2WHch0IbckpgvANmg879m1zysIbm3Z4fn1165dEvhPijVnCbw5lCh24AdMjLPq&#10;Fxaoj78qEMvyCHPAsqKy0obGx93aQ20DUhypZ8/ZAWRYkDlw/tzb7o/XdNi5t89ZS3OTB7vl5xVo&#10;LqP22puvOQgy5gAHih3KiFfDywpqhxOnEXJTfXm5FKiCEjfD4hfHKsOxs0sCeJSOZc29m20l/EnF&#10;xAVUW1Pr1gWKNo2Oj3o/uD4v6gUkaBEkii2j+KA0IvQBNnLvqZlPDAJnuoc0zoArrJuAtqLCEtu5&#10;c4fuO621GXYgwXxdW1tjDTV1Av4Sy9e8zIdDUthgzWKoUdgkJnAxW5QVgWBKEkrMirVu2SKAlsIh&#10;5WI+Om+n33jdegd6vQ8oFJR4Xg5HBGTzWn+3bXRkXGt2RgoeBW2iblVgXwLkPBufKxKDZ215Cqr2&#10;B6CJ0ogyy3jDpPFjk7JKUCMMmGejoBGgiTWDnwE1Iu83QR5gY4wc4t8x16PIT05OuYUuQwoWZ16g&#10;FFOlEYsQgZiMLwGC7GtAk8h55pJDrahRjxURJRylpr6+1mMriDEhQHVtTWtPykpVRZnmk7MjsP4M&#10;GWcsMO8xK8KkK3WSLG76Z40A5CiOQY2Dj4v2FcSB5iV59fP/G8h7X98Bc8YCMoLs4bX5+8997nNx&#10;kL9LLQ7yd7BlZ+WcOnfuvF28cklsJWRnxbj37z+gTZJuf/nVr7oZFCYKYMKGYYUbYqiDQ/129dJl&#10;MahSbUzzVKrJqTlp2wW2fXurNjnFQ8z27Wm29vY+u3rlipFTXiVQXRDDoZAFwo9rIzgxZ+OnI3+c&#10;Az7w1/J5BOO8GB0shROtpibGrEKKxrrApVyavTNJCVsiwN/3vsds9559duvWLffrYq5Fik2LjZEn&#10;XZRfYPv27rdzF66Jna2KcTeor1vF0Pu1cTH+bdjJkw/Za6++ap2d5IETJJgrYTumPgPQQRsTwwt4&#10;wBlMtkhCTEA8M+dR44D6NTHhNyWsYTUFuh+ADYsg2hyXQTi86srP1i3b9fd8u3zpkp+ABygi0DBl&#10;+mEvEpYAbGsLqYbl+h3ph/lSPtLtbQEnueCpXsVPyskGBW9G1Hsx08U5q66tcsE2txxyUGhva3MB&#10;ToU5z/seHBbz2bDO27csI1MsqbjQ+0sxJMYFYJlfXLJb+hyg0Dc44NHtCHdnZvp7do5Y/GrUgacg&#10;mCdJuO7+9gUpbt2dnX6MLwAzOztlO7Zvt+KyYjefJqViOl1332gsIIz0wmJXIHCBRAQGkqmaDywh&#10;nF43bGFpZWmZ6TY5M23dBGMtznvAF8BBVbWaympbEMvFLbC2EtWzp/h4UwYXVwPgjUm7f2DQi9sw&#10;L9RJ6BsY0s+L7ioiIyCq8caFhPUF5RG/dkF+rhVpfAoLgx6oWa713dRSZRsJK1JWiSJP8N8nC6xT&#10;tGBnFie1brSv0nTNjGQNS8z068V7lmGCazY+OWvlVZVGpcjqvOaEf3Xq50/d6miz4bExtxTNTM2L&#10;xWIFWLHG+larqKqLKVwr5HuvWWfXLYGWab8AhGsCyFIpFSmumOAKS/dDg9L0XopBrXp9CLICJsam&#10;9Jok1F/7JhblTxYGQZJYHCgFTDwOPnDiHbAqYJr3gjl6Jpg/LJ6/AYKAPEweZYATK3Nz87QvAvba&#10;a6+7NY0AQMaXWAk/XKa4ROuozoNmcWORckp2AMo5SgsygNoHWYxdSqrmMNNypeDWVtb4/qUOPmdM&#10;FJeUSyktkHIvRWd03La17tDnY0oa8iA3J8/dRNR+IEaEjIoYyBP7glk/hQXmP2/oi/R1j80goNCz&#10;EPQzqYcuPNhVbq1adkUo7LEqKKeJ9ru/+ztxkL9LLQ7yd7D97M/+7KmPfPQjHunc1d3l6ShHjh6R&#10;sElwAcXZ3RQuwQwO02LxJycnWHtHh+VrI33jiSesTRv62H3H9N4MgdiGddzutVs3btoHP/B+ae0m&#10;kEuzOrGdJQlW0uIWxHRIJ0NjxvwJkBO5zXGsKAIA5s4d293c2NfTLUG1KFDJtLRUiuRk2LatrdLI&#10;Y6VHCRLi5LsTJx+0L33pzz1QkCCpLDHRYE6+BHfUivOKbLR/2NYphyrB0Lp1hy2tCjRzMiSI+p1V&#10;FhbnS7modBdBX/+AxuA+9RvT87Lt2XNA4DsngbZo6QL6GQFGU+sWgSYV/tb1zLg0OGksbM8+85Qt&#10;SilBcSAfGSDDQuF+YQng1KR0C8+FLRoWIAuYCsVukzQOXZ0dYj5DetYlN9MuLIgxbKRYdWWjPoc/&#10;mKNkc+3KlVt29u237OEHH/QUrYXwrEdzp2QkGumANXVVXgYW4bQsIY4FY3Rywk+nGxobddBfo1zq&#10;3Liet0wgPaixCHvWwZIEGM87ImCEMftRqppvFD3SFiligl98cT5i+cFiGx8e9SCoFRiv1grpTSZg&#10;qNNaSkxYs6npCTeXkuMNGGZkFiT883/x46cuXDrrpteQWw0Wda1CrbVEARFlkjM0p2magxG71X7b&#10;JvWeheUlAeCIjYjhUSwGgCcwj9LDBNEthRbcUhAUOCxrraB19vf1O6svLCi0BClZg6MjfhZ9vsY2&#10;EQAXIM1rnWDGz6WOg9Yo14D5UaYY83ZleYkVFeQJUNItryjTcvIDlpiCdWNKIAqbXdVzRgRkk1Lg&#10;5qTArFleRo5tpKzb1Nyku1wYS1wkS1KMSPlc0RpY1Bpciq7YmJSgn/nVnz61qjU0JOCbmeGAlTWt&#10;fzIsiKRvkJKVbW+fu2I5GqO8Qo2/1n04PO+Wgm3bdgoUZx208nILTZe04aEJzce6TU/M63nW7fD+&#10;49oPUY0HhySl63mKxIxLxOwTBO4hrZlBS89I0rqYtIDWUJL6PjNLcGWM/aP8ke3B8cKxOY6Z91EA&#10;yGlHIeIgGcoMZwvoK6vL7Et/9hUpPmU2PcspiFjOtAeLSrwY0ooUncqaWpsNEaS6YRw+lJubZVSd&#10;PHH8Pmu/2ab9E7ak9WRrbdhue3fstoxAjvZ+lqUFsqyyQp+dnhezL9K8r9jk+KzW0YKVlVW6qyWk&#10;e1JNEiUEnEZB4RhjXA9YLvwkPulKWPQ4EyEqRMfSh6l/KbrkUf3TWrdYz9Yk93BnrEp55xhq0nSD&#10;Wg9E8s/Mhu33/u3vxkH+LjVUsni7Q61voNd9iE1itfcdv1e/oSDIJWd+e/bs8kAXSrMCrgQ58d70&#10;rEwJy0I7euyYWE2zBM2kPfPMt8XEFsX0Ezz3O3YwiCZL/xQVpNmhA9sEutna7AK1ZM45nxPwUQpX&#10;AlxAg29tx44duseKa/T4UvHxwzRgFrNTk2Jlw87qxyTwSWHDBzwbmvFYgT/+4z+2G223bE5skhxk&#10;6nQTvEU077XLV625sVnCe9X6pIAQ2IVvm7Q/jLH4UrEOYIYbGRmz++6732MJEhNgEzkSbGLtuUX6&#10;TJJNjM/o+wIrqyh3syj56QQzFRTmWYGYXTAvSwwJM29E7HrUJiQwWLKAZ3JKuoB8XAJY7H9i1uZn&#10;F6WEiGXoP8ynKCbUsV9dlcgR20eoLIqJhZckYNeSNSfJNjA4LjCctf7hQUtNCFhuhsBqZUHKixhM&#10;btAtI4NTQzYwOWg9fb1eLCQooMuVMrEiYYuJt6//tl6dtiqwp998hijyDVEaXAep+HI1b+5H3ohY&#10;cWGO5jBbrAhBL7YnhYWqfasaz3Vdk7mb0fyshsPOrusbaj3wC6vPcQnu3v4e96+PTnZtkOZGIBTM&#10;kbQ12CEBijnZeZaZLaUskmg9PcOao1kb0RhRKa1bSteMwDiqUSXtDaUJiwIxB40NDVYmJrskhWmM&#10;Q3AEpgshrUONIwffYBFYWqT2PNXfUm1Vwn5ZQDs+LeVhccUycnK9Hj7rnWwIskcW1NeZ6XEx43Ht&#10;hkXTyKuXYq0zQ1KargnUxy20MKE5nfaDcVYji26+XxL4zkWmPWAMS1V+YYGArdjRhDTPhEQO8CE4&#10;bF3KyqqlpAesrLJKSkSh+hLWM09rHhatsLBS+61Q+yNHa4HI8CTr0Th0dVNKWut/dEprsNhqS5tt&#10;755DArdsGx6c0lpPsLTkXCluBLlKCbEMKWvzUlCxsESkAAmIczQmyUlS5uc1jqteW4CDb5ZWCCKc&#10;0WvKnwtLAQoadf852wBGjPVlBZbv5vpYsCKnyxE4mqi/4f7o7R3Resu3q9eva19FjMyG1qZWo+Z/&#10;ssaBEtlpGVmWIOWeAkXIF17UAsD6tGPHLs0rQZRlYvF5Wm8aPifU6pDGIS0lQ2sl3y6dv2pvvHFW&#10;IK/+zi+6e0xd0B4skgKGIqK367O8IO2QARrXQzBRWlsEXSsKiZdgWs02u8DZ9Fgv1jS/01J8pv0N&#10;6VlZzu79VEN9xZ6ywoXj7a61OJO/g+2jH/3oKQ5RAeA2C94UFBTYn/zJn4jpVfnPN2/e9BQ6/FHU&#10;Wu/p7naWdO9993ngz5q0eIzdnD51q6PHBgYG7eTJk5aVLVYmbXlFDAOBOjAoQdVz2w+aCOblWZ9A&#10;yNOX9DmsBeRRkz5EbAAFRsiRhdkjTIgmprgH+bGcQ011uMamZrtw8YItYwIXcHB6Htcg6AtzP6bM&#10;E8eP27/+l5+2W7e6vOAPZ7IT7ENgEkE9MG5SixbnQzYu5YG0s4P779HO39D7ie5V38RWolHMyOt+&#10;CE9DswRVINVmZ2Y8UhvGsKTP11RX20MPPeQASCrY2ATHvqbomfI0BitihwXuXx0QkFBnfE7giOWE&#10;ACxMt6RscagPZv9oVIBLOV4JNw9Q1N/pywsvPCflIsOZRVlFhZ5l0S5cuCjBP+bM8dLFK57JMDRE&#10;4ZZZKQpZVl1RZ6XFUkoyg+4XJ/f/dlen+8fJRCB9kTgJ3DGxcrOIPnyyK+7j3b17h9XWVmmNiPFo&#10;rssr6wV4nPE+pr6n6PkZm1Wtm6CeNVtrpkxCWsC1EPI5ZKxRxPCh9olh19TVeP+pUkgxHdLciG0Y&#10;n5zWNTkPIVY+lrKtrghofAluE64I9ChqFHGGzj3yNWYEi8G88JkzF3yAUqcoYnA0MheIgPeiMJLw&#10;lO3lGuq2VZSUWaVYIFUdQ7Mz7jPPYky0Dj0jQmtjbmlOCseYQHjMLSFEflNpDiaLewOmyvxilQCE&#10;b97q0BrVfFKPQeKKmhMEzQGMVIjjSFl836jBsGLOiLglBssaKypg7ErFRsusML/Ix4yYk8XFkCPU&#10;ukC2ubnJ9+i01s/585fs3PnLNjE5Y1XVdWLfnLwohVTXXlkRWEnhWVzSBhTA0l/83yvhkPYq6YdJ&#10;UpwnPPCNCpNBrY0pKT8TU9Na/hopjRPrF/M0LBiko78OixpjWDGV+rD6AJRe70JzyEE5+OlROrG4&#10;YP0j5gTEZd4pvUvQZXIi6Y9JWucoy/Oaw1gpa5gzMTllYuTaRrq37sw/LEuhNzKBSpNj4+PaH2b7&#10;Dxz0CpZYFLKzYufKa6tofdErgTMWJpp+x2mJnC/A5xJSEqTeaD0laL9J4SFAElkQkUyb0zxy5HWW&#10;xpP5Qr6EFsIm3cDHDaXsD37v38SZ/F1qcZC/g+23f/u3T3E6GWwcRoePHTZ2//332xe+8AVnTPjJ&#10;+T0lKAn0ofAFh70Q+HT58jUXXpx/PT426QFy+N7YrC3NVX4P7SsPCrpy+ZLn7YqkuhAl+tiDlyQw&#10;8Nttpk7RDzY1fkYUjfx8iudw5nxAQjjNc3KJEr5w8ZKuTY36sAR4igThkq6z7P7UrVu32b/4yU/Z&#10;C8+/Yl/8z1/y4DCKmCSpHxuJyepHllsHdGH9ftUjeTkKE7cCOfaAMX5MgJ18e5x3OWJ9ldVVnk5X&#10;VVVuWekZPJ0WpCSGpAbjtqjPkds+Ojpu3T19Eqqx9J6IpA4pRERjUyAEsUO/KU3LKVt8luI9yWKg&#10;09N6j8ajoKDUGT4FZ1y46kNnz56R8Iq6IpSdnSvhSIGVDWtqbJISke+sGIBEMKcFMiVoCyxX7C0p&#10;KaBxyRR4FHs0/djYqH6XLNbIuQD4YaMC4nGBcI81iB2Tl0zhkcqKMtu+pUXgk+uV8cgVh2UTh1BZ&#10;WWrve9+jduDAPW4RQKnDHTM0HDv3ABBmXcHwYgpa2Cv34fsnDY7qg5l6Bqwu83oOWCzR/GRowJbo&#10;H6eQoYQw7wAujJtUPtImYZeTEvQUCKKKWl4wz325gbSABYP5nqZH5D/H3HJGAPnYBAYSVLqs15oU&#10;BtAAEJ0YGxP4LTnguIlXzJKoe5TNzVRBgAn3DCyY1DMCQgEL5o4Da2ZnQ3pesXspLGi3jD1R57hp&#10;KCBEYRaAd25OrFPfM28x4MFnnOLztbwc0XwIqLUWdFnr7OzQ31EyYyf1UfXt2pWrfs7Em2+8rWcb&#10;s8jKukCuxPbs2qcxStT8NrjVZlGgNDZOfnySWHma7jvvJviERDF3PQ/HRHOSJHEALa1bLScQFJPd&#10;cEUFyw4xEaypQHJ6LAZCffXiOWhdWoyxoETKUU9rTyX4/kOZQZEh2wFXCMoI6aAf+9HHpKOkSgG6&#10;YT19fV4xMEUgi9UrEEi21eVFrWvmYdyzcBrF+HOyqL4XswZ629Cq0PdY93KDQeP4WvZGUWmJj9+k&#10;9jMxDxyPHIuC19s1jxRRQqFnsIkrMSmVa9RHEPUPRxa8ABHyiQOpmNBCPTMuHzIQsK6RQcPe0zT5&#10;PKMYkTr5X/74D+Mgf5daHOTvYPu93/s9L4YDW0bY4MvC/AbwkhsPo0cJQEtnwwLelJ/cuXO3gDpX&#10;rzzbsWOnlep3mNqpKX/i5AkJNUqHRgXQmN5n7a//+qva5LGqX7l5BNhMeGU8QABwIeqVQJvZGQkM&#10;MUpyumHKRNmiUGC+R1gB6hQ/4ZCMgcFhAU2l9zkopYG+Jeg/mCObvKwYS0SZdbS324c+/CGP2ocZ&#10;cVQrRWMQU5HIsu41564JPksQmuc5i9kRpUtwGTXmsVTgV88UkNXUVHhMwZgUnvnZOYFtpgXFUDA3&#10;Moaezw1zldAjMp0ULI7bHBoZddPiKgJW/SNnekHgxFncU1MhfW5dAmTK87ynxagAeErLknaHoCOi&#10;/HbXbf0c0M9EU6fGhLyeh8Cmcd2TQLa8YKEDRmpqun8lJgKgYetQBKesqFjCfUpznul1Bxh7UtGi&#10;UiwIAKTgCHnJ2VLIsjIFxihmG/iCY+V7I2uJrvDV1VVbUXG+wE7CUUKUVD5O1KOyGql2gB9M9+yZ&#10;M14SdrfWDPEXMMdljSsHDI0Mj4nJjkoBWnKwp9YCldEAVgA9Vlo33X3C/pwCMRQexg8TLWf2o3RO&#10;aY2Q+dHS2moFKDtaI0SYZ+iFAkMkN0ojWQ6APMUH52ZmbUYMmDiIBM01/mdcDF5mWOyPNQwYZAv4&#10;UQo5LQ0fMoqb+3aFOPSZ19o7r/V1rZO0dDFl8CLJazLgfsEHjUVmhMC3hDQpU4N26eJlT6WD6Xt0&#10;enbeO8BaKNBKfcdlNeRsGKC3hDUf/yIBen5BkfaHQFt7BlM2dQEaG5q1LtMcoCO6DsoQgW/sS4L0&#10;CCRtaGzwPH9q8sNGqVIY1B7OzMrxegAoy8uiq1hXeD9pbriNUHaxJFFlj7lmr7AnGAMCRHEBUH6Z&#10;Uykn1e+P/8gH7d4j+6Rsb7Guzm4poxHPFsBdNDE1rmsmay7IOlgXkKbGnk8KFFckM8KrZnqGgu4Q&#10;0yk0vrBw82wBYnIgCqxD0kuRX7gCqfhHxUKqSxLTg6yAyJPpwMUIwEsg3kj3cwVAPxMYu7Iedisg&#10;FQwzte8AebJkUGJQNNiAqxpTDgHqlZJCIN6f/9cvxkH+LrU4yN/Bxil0CGNAna+YHQEq2DQM75FH&#10;HvFodSqhwc5IvYKRoflnSjCViOGXV1Zb/0C/Xbh82QVlm0D1ohj9yQdP2LRY3KWLF7x61a1bN7VR&#10;ViyvICjhne6MnPQp6tbzMyZnCoMA1vQFpoNghuUDRADmGsI9FNKmjglwGC2sij7zXsy7pIGViE0/&#10;/s1vWltbuwRDoj188mEXFLALlBhYIEe2RvS82yWIfuRHf9jOn3/bfuInf9IFa6y8bKqDMrm3CDxM&#10;vFQXGxzss3Y9C4pIpZQbTnnbkBDkZyJ5/auEfYLuAeMlUn333n0S0Mm6ZqINDwx4ehOlPPGDA2zU&#10;ZNePNj4+I8YthUvKTJJAHL8/QpVCJlQzo3gMB+/g66WSHtYJz0QQ+HnaD0I3vOqmStwoVBikSA9j&#10;gz8SeUkZ19npKRfOCG/6kOVnCKRqPCl7muA57gjZNYE/7HFNcxJZWdL4StEQQO3dt8+am8UYpXgQ&#10;YAdDoiDK+Qvn3RSMteLK1auupOXo/rhluD9gCdvEVdHbM+AR7gSlwWzpK/EAADjrhjQ6agXw87zm&#10;mQh8XArMMcx9VsojAA17r6yqsrqaWl8HFDnq6LztCgcFYjghjZefIicQ4uwAqjDOSZGi0BHR9g11&#10;tQKJQs1PkuUHpbhIqeGeuAxwa5D6hSLFvkiRsgf4oMwRrEi+OOPOaXccp7u+nigFZFn9XBbzi7gZ&#10;HEUA5gzgm0lpS0ix6qoaP1K5pblFzDTXSksq3FSPHxuFYHhoxOeDLIooTFrjSrBhbo72j8CdQjK8&#10;F2WPmcVdhgVqUWuX9UA6K+NFAC1jR5padW2NcWTy8OiI9x13iVt+tAZvd/e6JQJrENkduEFwHWF6&#10;g9Xys6e96TliBXO0J9Qv3ktA4MJ8LFI/v6DQKiQTWGtaQu626Ovt0bOj0FLUSZ/VH3ELZWZx5HCC&#10;ZAopkwlWrj6SdULxJPYKbHyzaBbfc4YElhoUMJRu/cbdfxAO0lVRCq9fv+bgjuKfIQUJFo+CQGOP&#10;4OQfmxy15bVlS0hNsNmlWeu83WGdknGcs5GgfbOgcfRAQY0NVhgUa5TPRYE7VfZQPP+fP/yDOMjf&#10;pRYH+TvYTqkhNGOAmuzADuB7dKpeCJddu3Y5qwfo8RsyBQ0NRH1HrFNaOv7Z69dvuZlvaXlZGyLZ&#10;Tb6kHt24dcP95gvhWM1scrsxtZ188EEHU94LY8bUyilk5OUj3BC+ANhmHjwgj7kT9ltaXKx7TYo5&#10;pjozxI+OORYhUFZa4u89dOiw/cK/+hk7+dAJ/T7ZNW9YLv5ArAikq+Hbr6gokxCJ2r69e+z6tat2&#10;/L7j1t8PCEfcjO41y2F6EiDUaMdMNz4ypH5JUGnMyCLoaG9zkySR9LgzYE4wWMzznbe73HxIQF1x&#10;SbEEl5jq0jvHkooxYP5OF2hvCBhyssjtluDLzLGs7BwHrPQMQG9VQJEj4RxTDhIwveuzAAOV1rCQ&#10;ELMAABH0mE0ZV/3dc7IF7gAQ/kXOCiCWor6u3gGAlKyBgRG3pEhWepAi9cJhN6QNEV28IDBe0fNQ&#10;5AbuRlnbdIF2TX29wHlBCtqgBOiaFUipwvRPEZ6t23ZYe3uHVVVUeb0C0rkwmXLQEMVqJgS+i27B&#10;4PSxAoFdradEYalBEXJXycyUW3lgzrh0KFHKOsB3ztGhrNUFKWBYexDuuAbWBVhnz75ti/r9lOYY&#10;XyqlbJlz4iqohc8BSURbr0qxYE2k6+8oaWUCF54Pn3tHV4fWCnXeycOP1QoA6FEW8aWTBrnsaVVR&#10;jU3U1wo5+VhkUJgIsgtrzjFn4x/fvecePWeh5jTXSkoqrTAffztgJgYtZXVaa3dF1yS/vySvyBk2&#10;aZacz87fqF/AKYZpAnuUyB/84AesorrWurp7HNCJOyDVkQ2ABQXLilfBg/EK5MmSIGqGo4I5rvbC&#10;5Qu2KrAmvoG688tLq1ZcWu4WN9YKlgH88QSnEa3uiqQYPYf1kELHunelTe/GFUKw5rj6OTsTq763&#10;b88+KwhyvK/WlLCVGIiujnYpdd2+ttwdJ0UzIx1/v5S2BU6sww2TKUWryGUA1isULvY07il0Ck2z&#10;5E/swCFAHIsQijexKwA3VQ1ROK5cv6KxznbLI24e5hU3C9YHZBCnQfZKUe8b6rOuvi5/hsWlec23&#10;FG3N67o6jZWnrrbe1xAAzwcJRAykZ1hxYZ4rc1/4nXie/N1qcZC/gw2QB0wAd0CdSGkC7BCsgH/s&#10;CMtEF6pUlnvyyacEHKkO+kQFv/X2WS8eQg4zB7VgYsQvDsNz5WDHVrv32FFPy7t4/pwLhMLiIjt6&#10;6Kht37HDnn32WS+qwv0/85lfs2efe8YoFoNpFgUD1g0Lwh9PxDv9wYeOEJBuICFF1bZVD9Shcf/K&#10;qgr70Ic+bP/hD//I/et8hsNjbnd1O9BRy7q+rsb237PPPvXJH7G/ffJv7fj9x+2YWBXmOCp08bww&#10;sF6v1Q+DFJuQpEmUgCsqzJdgotTshoMEzIrAIoRXdFXCXwLbAUJAguUgXwA0PDKqezboWUi1W3Xm&#10;DxjAjHn/7MyCBFmqs2HcE7xvRMoEjGVmdlLjlm19/d3ubiA4ioA20r04pYwz4amJDqDCYlA4OLSF&#10;okZch/mkPjw+U5Q5DjnJFVCnZ2TbzZttYr631adYAZFYJULmb1mgj19XzEbjXCiWS9nQ3v5Bq25s&#10;tEQpa1R8o9QuAW5cl0AolK2BQb2nutoaGpulsA05M3TlRPPIGAKO+IhhwgDDvMZ7emrWrSYERVHl&#10;kHKumP3nBPiSy65wYWFwNxDAJvASFFmmhC6CeUnjjELDOoKFYTUgfzxHypI/g4Q0ZuAsMWCK0ZBu&#10;xbrAPVMsxoaPmBgRCgrBNlPFAImOL5MSWFRa5nsA10h7R5eb1lF2uQevqJgf+dmkhzHnpI7xFZDP&#10;zy+2rXXbvXTuWjTBTfL5wTL1lXP6F1zhpJ4A1hgCNKfn5rTmqaBX5uPD39c3Inbs2JFYVUCtnVsd&#10;tzXWY167gs/Figkle/8JfGSuWTOsZcrCUj8hKta6d98uy8/Mtfaedl+fVKHDLZArkIR549c+cOCQ&#10;x9ZENEfhxZiyStop65oGg+dkN6wx5KVT+CooMB0eHHHrDIG4+OODubGDZhifnMwkq9Xav3r5sveR&#10;0r2UY87Re5aXF7SWJTu0p0oF8ARY1lTWxRQXKXxcg1gI1hk/oOQQMUmGRVoqJ1qmSGGR0sd79eJs&#10;fWKICCIuLMjTXsDK4fqPPq6FrMWsZeygP6c93CelNiMrXfLpqO1u3ekBm5fOXbDx0XFramjxZ+W6&#10;mmKL6EVRI+9TdNm+8Ln/Kw7yd6nFQf4ONkAekATUYPAISTRlmKZHNOt3gD0+LwTDAw+csDNvnbUb&#10;YrBsco6dxfdMkRFO/0LY4/NKF/OjCApnliMEYaM7tm1z7Zpa3BQxeeP10zYggY4wp856twQGgIO/&#10;DXYKKMAAEdQIbkyG+M3wH8P6KbwCc+dUK9KyiLznqFGCdp7+1rckCEftyuUrdlkAT+Qz5jZiCz78&#10;Ax+0xx59j23d2uICBOHU3NzsQgTWyXPg1yNoC6WEiHAaUd8PP3RSQqzE2SSBeYf273fw4YSwsZEx&#10;/x5rBgKUwDIO7EHQwSywBhC5DWhOT01KAKW7WR3TLjcnX1zSU8yywgV1Y2Odj0txsRhJerIY95gz&#10;UnKtyesldkEj64J/nbz0yTEJpHW3MnCK37yetaa6ypWFvLxcvXI0p+QaV4jNrHvwGUrQS99+1YGi&#10;uqpagn3Zzd8zYnXkVGP+xEeM//zsmfNW39hkxQJ1jp3FZInbBJZbUFTsMQH79x9yKwPBcJTHxSyO&#10;4sKZBrggqOSXHczTmlqRwDb9nO8CmvnBVYRpljkeHRlxoYzpVgTO5ykAu9M69RPzpFTB2nh/STHR&#10;6KUaO1hiqt1/3/321ltn9LlEu3HzphfJQTAHNR/1YmdhgTEKWUTraNvWbZqHFIHpuMYm3a7d0FoR&#10;OHrFOMZa80jdhDNn3nZAg8VzEJGnREpZeM+JR62laatFte77+4cdKEl/TEpMsZraBmsUUKAwILYi&#10;q1jLAuq/lEU981J40W7duuFWGA6ReeWVl+3b3/62xy+QA//tb7/o+6msrNQzHIgz4DhoXGMz2nco&#10;euNa4xyZjCLA37V1tR5WdB/y4OfcHO5+7MiSW16mQrH8fZRoFGeUOqxLHAW8c9tuX3+T49PukiMu&#10;BTdVutYpCigWMlwerBXmC583itQLL77oiikAzxratrXex5vXO9gskE60wwfvsaNS9o/ee0zf77eO&#10;zltSjBY11unaE+vad2lWLRYfzA66+wBrBo0593gEjUXs2F0qXRJFn6BxJ52SoMZUW1pdduAPLUoe&#10;aCBw2WFd4/7acg70yAQC91gvPWLy/QMDGuMEyYLtlqr/CO6MhFessrxScicoOZYp2bagsQ3Y7MKC&#10;xiKmNAzos3/8+/8hDvJ3qcVB/g62H//xHz9VKKYJcwfsAXdAftNkjx+e7/k9CgCbHP9uSAu+u7fH&#10;v2KC+9jHP2G9AkMqiQHolJskiG6LgJ0KbgQPwbRIr6OuPKleVG6jnCp+fgLAqJJFxDnME4ZC9CvV&#10;tCi7yz0R6oAu/mkqt1G3nrKasbrnq/o7rAQgy/Ba+UTfBsUQUChIU0IR4Zrvf+xRCacCDxACyLkO&#10;+eRjY2N27uIFCdkRHwNMn4zBhz78A/b44487q/zlX/pFFxp+ZrmYFpaDbdu2OytzIBP4YyLerHSG&#10;S4MTsWCTRI2nSqCSGQBTxRIAALqQktCi5jcxDZipOQDokIQiddLHRkdscKDXQZ7nXxFr9BKvAnVq&#10;3WPK91PuVpacSaPsUGqVMcdHiukZt0R9Q72uF9QcEHGdIoDc0Pwu2MjwsJhUkZudMe/iFqE/5I9n&#10;SdAF9RkYOMF7eVoriVIi8Fkzdmc0hz2ad9L2FhfEssX8btxoV99mzc+UF6NFwq5rHiO6PgoVkf4G&#10;OxJDpApgZlqmZ2+g0NEXlDdM1ChMuFUyBbicTAaLIxef+cc3nSFlokAKCHnVrIc+rC767NDAkMZi&#10;1RklYEBxJeYmX8oFDBxFA1cPqVIruh6Ml7gHqp0RGEbgJpoFz0faFO4X1hluH8zzJSUV6n6K1k2F&#10;5eSLLSZl2O2+LvU77Kx3+9adGo85Ky+t0HgXam6yLTM5Qyxz1fJzciwrPcFm5lakHK16lgaHCqFg&#10;MHfMJ/EgN6VEsx8JHKUqIwBFsSpqOhBgSAof+5KyuhyuREnYzs42K68o0d84d35V4LXmih11KaiE&#10;SClfLCDEjKDAUNsf5Z2AuZnpkPbrrNblnHW2d2r8oup7nqfxcaobk4jigmUIlw/rlKh81uHNW+0e&#10;G4MVBiW+Qn2IwXNMWLNfNn8Wnvq6x/9OxUXM76kpBMAlaC4LrJzzMNKz9U7iS/gkL75gbufzsTgd&#10;Gr/BxcO+0kDYjBRjCmThssJv70qgnpfT+RjXVCkqWNE4LW9dyvD45IQHDCZrLWxr3O7liLHwlBUU&#10;a4wrPE6FgWf/kjYX0jrhNMae3k7joK6vfOnLcZC/Sy0O8newHT9+/FSMLZQ5kAN0mG2j0ainPgEq&#10;/B7wAvCof11dUy3GtldsMOxBc6SWeR34qipneNSrLiwudkG8bdtWZ7Fu9hagTI5PShgu2aDYEX54&#10;7vtj//gfe/42rGRiPGZ+p9SoJIoLdlgHrIuo6off9bD9gED3yLFjdkysgIj5kO5dWJCvvuZo03Pi&#10;W7aV6rqwVEz6mFJbWrfYwcOHbVTXf+9jj7hAPf3GaWtrb7MtW7fYmICQvHtM63/x5S/bVikn+Onz&#10;JeQuX7nqZvLf//dfsG984wkHPYL9Dh8+aq3Nrfboo+/xQDPYDOAC2wbcCchibPCN4/tMlUCBmU+N&#10;Txhn7MM6QyEK2cBEUtwfibDLyc4SC5/RtTgUBdMzgV2xw0WomqY3+WlbCF5YGwCGokVsAe4WhCFp&#10;fAQu4W8nSC03J8tKqQQmsNbUapySPUd/ZnZG4y1GX1TgQp6a4pTu9FgIjT2BeVhASHvjwJpFKWGJ&#10;EsopUqgQxJwwhq85IzvHdu3e6+z12tUbUuhS/X6AAGCOZYZYAZQ2Ir6xYgDAgKKbYDVPCwtz7ksH&#10;APDtZ6Sn+1hQ7CZP4Jii+SfVCasEY4WPHesIZwIQpU8gHmtkamJaSpxYnMAAnyy+exRU1hsWoWyA&#10;NhPFIVXPNak+rWj9ae2IbeL3pQb9yPCoB7dBgwF2npH5xsVy69ZtN2UfOnDYCnKKfBzOStmhdj4x&#10;FkS3U6TlwP5DmodyMfcNS9P8hmD/yWk2Pho7U13TI8VqUQpcj7W333ALFi4k1hQWLjI7sPigIJ09&#10;+5ZbZpgznrlQYMq8owhR153iUFu3trpiDZhnZgSsorzUrVXUL1hdDev6qz7W1ZU1Nq33LWrtofAE&#10;NS64PrDssDeJE0D59OyPxUXPg8eKhSWGMrbEaFCeFoWZ4Mjunl6XD+w5ot0LNJYoJQD75ov1G4Nr&#10;ogO0hDXHvb1d6v+af09UO9YEDhbCncKnPD7ge5tfgABGTPYc0qOFrN+xz9b1c7uUE0o2k4uPgs/6&#10;Ysy8dr/mH/cWg54uEoALqVDvwVWEZSY9K8NGRARypdTmZlAAS0qwhAcWM6596fo16+4jnoRUY2oQ&#10;hO0r/y0O8nerxUH+DrY/+qM/OvW1r33N0+TQzjHF0WCyaPn4ot1/h4lMGwXwwr8JiyiUoJ2XBk9d&#10;8Uff+5idu3DBzeHZuRLCul57W7td0O8ePvmgCwfAjx1+5dJVP+oUq8AHPvABzy8mzempp550RQIh&#10;huYdi6jP8HsCsjCsn/rJf+osLEvC/43Tb7hfGIHy2d/8ddu+pdVTxKbFuqqqqzwqnohixMubb71p&#10;L77ysv2n//gHbn7DCoHmv67PVklp4aAY3ouLAvcE+fkDA8NWV1Nuf/W1b9gv/8LPSiCZXb/RJiGY&#10;JQEYM002tzZbkrR8xglAoy+we33RizEq8GcaGOjDEehmZk5mI5gHfzKCFIUK1kUNAaLZF8Q83PQu&#10;9kI9dHzuy3rfovqN+XRBYEvFQQQ9vnPYq5d4FSjBXCjrCUNi/ABwUgKJ0qZvmDXJ1WZsUAywAAAC&#10;WDv6xYCob4/whpVRF3xO1yYQblIASmDZuJSh0kqNU3aGBxbCdInIvnjxmsZwyK5eu6HxIVI/zU2e&#10;pLZx4luKxqBU98AVgjIES0a5JOYCgMBKsaT7+Gl9Yvwcw5us/hL8FxBA4h4hCJBcas5JqK2rEVDn&#10;utWDmuzMGWsLhZSvsDAUCoCc89sz1QfGB0sPiizVy7CAEMuAP5uDgXCCFEhZZE2RspcuRRPlgTrr&#10;iQkBu2ffITG8Sg/0whrR2rrV07AIAHvm2ecdGFEMRkcm/Pnq65rd1D0v0A+QGbK6prXJsbk5vtfW&#10;1lfsdleH9fR1qh/aR5rD/Pw8txqw3wBYrCvUH2CeT5w44WNAgGR9Q4M99p5H7frN617ICWavgbQi&#10;ARelhVEGFtw3Py2Futf6B6klEHbFiaOgl+bD7q8maDVFCh+AWF/fIMXloJ41ya1LRPiz76iJz1oh&#10;Sj4goMS8X1ZOXAHukYAHlzKXpC9SQCgb87vmDojeZPIx3q2J0fvYSMiPgcFenwd+z/U5w4D6B4km&#10;5qx/HeT1dr8YV9F+oGHKRxtDRmGRwqJArY6+/j6XP/v27bcikQbWEsc8Y1kjToUrkolAoKZ2hwUS&#10;M+zSjWvuasGyVl/TaCUFJa7wsHeZA9YTf3/6+WcspDHFUgIRoWLjN//qm3GQv0vt+9S7ePvfaQAQ&#10;ghL2jKBks9I4clQbMYG/82Lz0gAzQBfmjiAmKhVlAKEFWNHuv/8BO3LkmITiAb2XoBh8r3kCeY72&#10;XBILK/fylIuhRasorbDC/HybEEBSO5xiMgGBzLqEuWiHC/gsAVFWuoSilITBoVHdC9+5CVRHdY99&#10;/ndYHqC3bftWPwSHqP3jx4/7c7322mtuRsQlsLAStf6hAesfGbDS8hJraKp3do+gph5/V3e3QC5V&#10;rL7FSsrKPdjmx//xj0lYhhEzAq4K41jd3r5BCVIBqACHjIHysioHyr7uPgeWDHVSpNzWJShWFhf8&#10;eWbFiMK4NyRkYJnJKDMb6/oecUY0+5LGmlO4RsRmzPIFSAQkYWakVOtqWKC9HPOLIvzTxLhKxXzI&#10;mabkLqlb2Vl56gtBVAEJ4YClC2wBt7lpsgLEkiUYCXjasFUpSwSNhS0lkGRbtzTbkfsOWVKqbuyS&#10;OcGBivQhfJGL+j5Bc7GsOcCdsapx5PhVTLq2wfkDAQlY8t7Hrad30IY0n9QzLy6NsTuC3Lg3z83B&#10;QUtijJNjMStDioQ+Y4G5PjOdLAX1MUuArM/wPSl8obkZV36WJWjnOBRFa5A1FwvM5FzzBbc8oTAi&#10;8IkUx7yMjzyyHLGQfk8wVY4Aloj8QTFliiHhCwZoOPEwdsyp+iWWW1VVIzBLFTgOCuwIQFwW2C1Y&#10;QW6JzUzP6/Mjdu7sebt5rd2G+ketpbHFiguK/V5U8llZitrN6ze1ABKsuLDUosvaN5qzGzdu+N6i&#10;GBGuFPYPqWUpqYnuV/cz5PUKL0tp0SwF0jTmy8s+fjTcDViH0pLTpSxf83z/9NQsa6prEdhLYdHz&#10;krKYTo0EzQl7hsyEgMadtFHiGgqk9NVUlFqeFGUyPVb1zNQJoOZDT1ePK+EzUwR2at9l5cRSBrVC&#10;+UoUPgWKUNSkQ0mhw8ondr6R4EGoWLT+oeZAr7EmnY1iOpj96U+W1nCa+kT/+Ppd4f4OwNP8q67g&#10;PnpdwX8GiFmo3/0E807aaoqeG3UgVqY53wryivS7NE3F5meS9V+6DU5SJGlGbyQoUsp+ebVnHRCl&#10;79d35Z09ImVRaw35UVxabHv37fZS3/F29xqzFG93qJWWlnoxnPvuu09sptDa29vtK1/5iv/tp3/6&#10;p09R1OXLX/6y+7gxBVMoBK3b65tr33371Zel8UacKbMZOMsZ8zZAgCkRk3llVZ0rBqR1EQnd3NRq&#10;o8Oj1tHZ6eVy0aJfeOF5q6mp1V03XKjB7vCzY/6GnQLaWAJIGxocnLDq2gZtynI7eHCvg4MHlUnZ&#10;wDQ+MzulHZ9ob7z1hl29cdOyBZbzUiB27Nylzw7apP4+OT3lAMFzUKQGFwWbG8vE1i1bvVgI0ehV&#10;5ZxRP24VZflitavW0lQtQbwo4TCt52iy/EIpL5LrCOrm+kY/ZAbWRSP1CDAipoCAO+ruU0/dzfka&#10;MxSQ+YU5CSCCjDg9K0sCOsOL0GiIXRAShU8AFIyfIi5UjluTICO6GZM85vV1CX4iv2G7FEphHlG8&#10;CnQvXCQcNTs+HmPuuFTm5mdscmpUTHHWLl++oGfttJYtTVJSCsWu+gQwS8KpdVsR8Enr8Dx/cqox&#10;Z8+KHUrsiQXnSskatzEJ+66eAY232N/KmsZl1tkVSkhQYATAiLI628TMy9z6EbwC/GRdm/Qogs44&#10;G55xwm3BuOCj5hx0GBjMkUCqNCk7aVLoOEs/S9cm0hulk2BBgtUwl7tPuKxC47vqQXtpYppuAcCq&#10;ofuSAklK2bz7qAGMqKcAEozlZWulSGDFwe9MYRfiDKJ6hOrqWtuxfY9XMQTc6XdpSZmvGUzWfuLg&#10;shQ0KRdYW+ZwbyyGpXCSu79h3V1dDlK4SWCJ1EcPL89LYRzS56nURm47tdcLbPcu0lVvayxiRZ0Y&#10;DxRogvTYXxolKRzzduP6DZ/nY8eOxawVWsNzUnQwr3t9AoE5e4IgQ4CSZ1pQXx8++ZBb2gB2lAbO&#10;lyedE6XkmWeedYsUtSZQnBhfFAwCNj0uRwDKnMC+cXtoCq2tvcv3EtckFa6gIM8VXID9HVjWv3oR&#10;cUrTWsHdRUAoKaLkvjMXyAqyD1g/DrJSHL7T/FvdVV8ZD/CelFbcT6t6BqrsDQ2P+N5CdkzrWblb&#10;tp6fPsDosbhhJVwhHVJzdP1Wm8Y39l5cSU1S1NhvxNrwnMhFnh+/PZartKx0zVnYmqvrdP81+/0v&#10;xCve3a0WB/k72ATupwA4ApeIMIeNIuQAis1Stlu3bhUzP+L+c3zGFLSZEzgB2mkCr6HBEWsW+L/6&#10;6msOCJwBjsl6TAoCbIxz4MmbLhUzZqO+9NyLVlpcajt2bLdDBw95wBDHlCKgAEgCoAi8wheND9GP&#10;iS0scv/+0qIAVpvyZlub56g//fTT/vmpqQkPNnOzrwScR/6rDzV1ddrgCR4092M/9uMC/evW03fb&#10;ysVk8IkTPU4REYQl+bKU6b0uYVeg+9GfgsISyyMugWAvMd6v/vWTfmTpggClsZHyr0GNA4VRBNLZ&#10;afb666cl7AGGqJi0xHEg1bZt3WL7D9xjw0OUx5VwEhjElBcJJwlvysdGeG4JfoQngnNdyEIqGye1&#10;EWkOk88Wq8qS4F4VGuAnJJIYtgrwYyEhEA3mBfPHHJryzt8IrIJ149tlPpcFLimBmLmawC3SrMhW&#10;wFQcWSOavN8D8AheQrhi8qXaG0IdYdfd06H+i/nOhGxQgnVBIIsVwavwiUniziCoD5k+I8CZ1jqI&#10;CERRVgh0gxUSPMWzooBwyiAsDwWNiH3mmJQ7lAP6xtrATE++NalPBVJGyLjY0D04JwCgYiz5HQwc&#10;Uz0mWuJHiH3g+SlZXFVRaZ3dt71aIaw5mB8UuKXoOYh10NpbFaiHF7UHyvS7OQxJuq4J8BYEYKV6&#10;rhx78duvaM7z/ACcxoZGV1oIqiS3e0vrVjtw4KB13e7S70mjlHI1OuHrlBQzGHa91kxtbaUed13X&#10;JX2O6m9JAtJMjWks6BRzOa4uGDtZG3v37PGDeFB2Afep8RmN65z94r/+eXWQ3HzqNVw3Aly/qxih&#10;WGb687OPAHvex5gAejXVldZQ0+A1K7LSs3w9orSRVcH9QdOp6Rkpmub+d/zlLAbM9cwbZwdkZaXa&#10;5GRIisq4K5woE9nZWW7dQmEBl2MgD9zy0vf6wvyzfsZGh7WmM13RQgEF5FnjBDjCrh3Xv7f5RbWu&#10;fX3HWDvXR0HAr0/qIjEkuDtiGTh5fn2UAsaOfUGp4jaRi5GJURscGnHwx/pDbEJdTb1lpKS79QsF&#10;gyBHou8HRga07rM96G50YsTOnj1tPT099uTXvxUH+bvU4iB/B9sP/NAPniLaNkWbf9++fRLYC9oc&#10;BQLLSfu9//sPrF7stAgBJyAKh6P25JNPiyFkeWQxZrNyCUQ06evX27XRS92MxyEjaM28yPk9eviI&#10;/fEf/0errauVcKnxylKUkj1wYL/t2EXRnDKvJEcQF35I/OKwI0AYNwGCiHKcH/v4x2zbzh3Wo43X&#10;09NtpeWxfuGHHB0f9U2/pM09rk0+S3CXhD1+5ByxrMaWLXb95i0x+Nhpdvv332Ozugcgy33oK372&#10;gb5BI8e2R8yLQ0KoaPef//N/tmelmBw6eMz27G61C5dvujDxoCh9rawsFqDCNhPs/LnzEg6xMq8I&#10;GdjkET0/teWvSRCPjRFYluLMEjMxghHT9KwUks0DePA5zkxO2/jYmMBixZIldDjQJ0fjAHNMFWsC&#10;XCYFnpi8Eeh1tbVWmF/o4wbAEyiH4KZMaVZmjvoUFVuNahzrbTlKbfxFsdpZNxdTwa+rq12gniRF&#10;rMTaO25KcFLWU6xKwhdwxpfd0tRiW7e02s0b1xyciV4mf5q6BoA5wECgXHh+waiQtyGWhF8YJp2e&#10;Sl37Vd0vbIVFxVLKJt1NBKPPL8y3PCkYxFmQepmRTuzHikaQamyrDrj0nXGh9GpyWmosyl9KFIVj&#10;8LMGNc4IamoDIJiLCgs0LsleOS9mtcmw4w8+4HUV2m53uCJQU1vtKVIobQQ1kv8OyyRn/7HHPuBr&#10;F/cDLBZT/a1b7Q5CJx44IaUj4ieqATY8N4oEAZ6Yikkxha1zhK0faCNFhNiS6RmtvZFB++pf/pUA&#10;eVpKTaotzFMnftqZNz59rB3rUYGxwMZjKjSHgHy5FGwK9rz1xltSDEJSvLfZPfdsF/iW2JUr16RQ&#10;LLqSzrjivkAZp+68CKu7jrKkRGBKJ9CRcrd11bWWmpjm7osMPR9ZEX19ArShYfV31dMgAUeep0x7&#10;gAh21hM1IXB9VIsIsN7b27s1v7FzClDOir0gUpoLaQd5R+rvgjz/ohAuL0fcckIMDXspKTFV661Q&#10;n83VmMLkGcHva9IQ+B3/EicBq+Ycindu4mWuAWKi5ykmRR8J6JuTEkYcEa4/0ux4lra2Dil0S572&#10;SXAmzYM7AykWkDKAheXCxYv20svfthdfeckPguK0TNwfw1ovKAHPPfVCHOTvUouD/B1s9x4/fopo&#10;dCLP86RJE1wHaD/+xJPW2z9iQ8MTEvo99vwLp+3sBQl3CYlnn33Ozp2/aG23Om1+flUacJNAZVEb&#10;ING2tOyUxiwBFTGxpxx718PvtiuXLjtQYLIkmr24KGgf+Uc/YPkFuR64xDGgz+iagC7CZYzAuZo6&#10;KygtEaAJHDYkPMXEcgvy7U/+9L9aglh1MD/XQWBdYCSJZpkSPhvanL1iTBGOhBUwBDJzLVUCLDdY&#10;KOCflGDYkDCThk+ancCEKOKVpRU31a1K6DwlBaYov8hqJQAfefcjdu7t8xLuc/beRx+TcB6VYKy2&#10;rBwxuJbtdu7c22LmAwK/bNvS3CB2EYsF5kQ20t3IU0f21NXXOkPG5Pnq66+74MbaQUlaL9ep7pM6&#10;1N8rYJKQGxoYllDOipkLxVxFVh3MVrCeCBAiYrbkjGPWzxTTriwvs21btjjz7+/r1TUp+5nhwEdE&#10;eG//gB/tuWPXXo1Wkudsr0Tx98YCunLEuqgjXl1dZgsCfdwT7W03xPo4YjZfDHTQCnKDXmzm/qP3&#10;2ayUj76u25arcT186Ii1SnmpKi31ima7trbYz/zEP7MaKV9zGu+aigpLl5Lhke+aj+JizlVftuXV&#10;sKVlpcWKmEiBwWWCtzYggCbveX4pJMVMcyRlkveEBOSwtLm5ZVuSshIKz1s4qjGQEkI51WSN1QRp&#10;iTPTdu3mdTfdjk1PuDKwJmAYFmuTFmYLEvAi5x57AjPPEDPnpEGOcAWsOVCGSimUp+VIYNLgiOTG&#10;SoIJfFZMmYNdYI0onfihKbyCayckIMESRFoogYqkcnmtf90/KRUbje69QToelhVqAiy69QDzMtXu&#10;iGpPMOq5pwmMqEcvMNTko6g0SJmAnRM5jssMn/KWbdulOFZrbZj1dPfrWVAE9TxS2LAMpVMISX0Y&#10;Hh5wcMNClvtOXA3VFbe17LFlbdKkRI19QqJ94/En1NdkIwXWj+TV2qS6G+KWOBgAdH5xRa+wZaeh&#10;/IzaN7/xLVsQ4DfVN0mx43jfgOUKtFOTqESJ/9t8rfrJb1rDuoGvZ+5z6coNt3akSUYkWqr19Q5L&#10;qZ2xpqZmi6xs+H7i81OTM67IxywDCW6xIUaINNJvfetp2759S0xx0GtuiZr9UrClfPT09VhPf5/d&#10;aGuLkYelJePMDSxI+N3PnT+r91JyONcVI4IecY/19HfbjfYbNjI5ar3ax5zxQADs7p1SqII51t/d&#10;40dET4/P2Jk3zsRB/i61OMjfwfaJT33qFGdCY1KH7Xh6irYd0cLk98KOhyTwECwwUAKRqAkNE6ck&#10;KodkZApMEzjrOZBpi/NhmxHrIcqY6nIEq3DoCeZ0TIXvfe8jdt+xw9r85MKn2ejolAtlIua91rdA&#10;AOG9RUyF0qcIZPJUqUSFEIV9UZiCilcU4mGDU1/60NGjNj4+5QrCkgC7q6fPc/KpjU4UOJXEYF8I&#10;1rLSYsvXhsW8TfQzbAnBPNAz6OV43/fe97np+Km/fdJ+7mf/ibT2FD17or311psCqA175oXnJNRD&#10;YjQzVltTZa3NTfo7B57MGIVLXnnxRYFIoZ186CHjGF9n3ZMTdvz+B+z8hYtubqSYCTEL9x27T2B5&#10;SOz4lhiRAOCdvHJM5cl6TsrWZnNYTG6up60R+U6aVGN9ne0TwyPKHPZH7W2sL8mpKRpzjrQNuUmf&#10;OIkBKT5vnTlro/r79h1bxW5M/Z8VeIVcwE1NcYZArlVXlrl1oUXP0yHQHpaCwOlstzu7dL8mq62q&#10;sT//0pfs0MEDXiEQn/uGFMJUMaMlgcN7H3m3VeDiKS3TtSqlfGx1szOggvkV/+fg0JCUthWP9oYp&#10;U7GMoD36QQDkssCPc+wLi/KtRPNEzfiFhbBAak1rMdX9o7n52ZamtcNnAV5Mrrh1GDMsD6kE7+kh&#10;8d0vLS/ZrMaCzIlGPRcWkUmNA7nfwbygp4ii/KGE4tbBNYSflzHFxUNWCNkDpIVCiylFu2VLq5je&#10;mAepTajfHEJDOeNhAR9xHBSHIrUR0BB+CpqimgdK8lJEhyj42AlngC5rkjMcJrR2CRRLD4hBaz2S&#10;YkgUOK4AigPt0jri/ddv3NCemdBYJNr+e3ZZeIXCSpj9p+zFF1+Qchg7WZB01Hw9Gwwb3zfjQRVC&#10;ii/lZBdYTVWdnifR9xCFg4iQH+gfchD85V/+Vduzd58zfsBxSnuKE/wo6Uv8R6+AjoN9cKcAuCjJ&#10;ecFcP+CoZUutlKREATsKr4S15ovxnFuc92shvhMkRwYHR90VwkmKaakZRsXFmek5r7bX1FSj8eaM&#10;Cdxp6fqM1qvmmRr+XIvsUWJ+OOciQ8ozKXRUsczUHmnrbPdnILuADBIi7hlf3DwUclqJRqUM93jq&#10;rRes0ueRJ1jUCCam/gXvbWhqtAMHDniWDoW2SH9NFZlIljI4I5lHsOkbr78eB/m71OIgfwfbxz/+&#10;sVPkHONTB8gw/WKGe/KpbxkpNBwaQxlR/NKY4UxMa3Zu2n22bFJyqjlOE7aDmRjfPn5u8tARchWV&#10;pUbUc0NDnT322HutpaVKG0aCWBsLplRcnGcXL121s2dgQAT6bNjP/NzPCbCogpejPlEfO3baHOZD&#10;zNfZOVkOdOTHY7JnU5986KSnwWGeGxK4U/Mc3zhHi6Jk4JND6JFLv6D+o6TgV4RvcHpcZ0enRxR7&#10;CpCE1ptvvClwx/fI4TNr9vxzz0voZVpeQYEtSzATr0BlvUcffZdAWwMpYMYsSoAgFeA4CvTo0WPO&#10;PDh4hSI0HHDyraefdlZP7m6RwPjkyRPW3FSr63/blSKACt8wcRKMEWbG5ECKMyEYEcy1SXPFwUCc&#10;IMaYcJIZZkf8mphlMYPDiN1ErzHgLHU/MnU+ZFeuXLT6+krds97fd+XKFY2ZhKLGCEAlFoGHIde4&#10;s/O2AxvHbcI4XUGRMkaUPDEX12/c9PcAhJwLQGAjkeScuocVAXdFbW2THTp8RIxrpx+oQoBkTjDm&#10;f8bMz7WIbcAnjWWEeYEBE4SIH5mT5ibGJwR0i1pnsXKmBD1xZCo+bhQm0gKXBSDkyY8Oj2jel12B&#10;wk1BAOA87gIBFNHyk2MT1ifmjc+feAnM6I5G4oKUzsWqxbhGBQZYfQh8w7WCC6lBILFDYEsu/u3b&#10;t62H/HAUMs0vY405m/nC3wxQ4H92l4zWJ2C4GYhZUV7pQE+//IAd/R2zNWtxSaDO+5gTUg+1iTx/&#10;e8/u3f6ea9evu3mbojHnzl2yJ598wvrUD3z71DaoFSjhFmE8CXYk3oG0OZQWN7P7wTFEjosV6zov&#10;PP+83bh2Q+OZbvV1dfbBD37Qh6OmotiaG2ukGLXaqtZQb1+394WyzigoKA3sURR+4mUAY56fEtXC&#10;Yd/H1MYH5DnUhtTMWDZEJlqPFJWYWwEFDUW9Qkr8VrHyltY6zXlEc5Au8N5wOUJqqSv2Wv8EW3rB&#10;Jz1XbV21pWmiP/xDHznVPzxgp0+/YTVSuilVi+JD9s2G9gvEAf8/0ftXr1zy45qRbVTro58oiqz5&#10;qOaMvvGcsdoNegbt03KU1ppqj0ugeucP/MBHpQi32h/+/u/HQf4utTjI38H26Z/49CmKlpB+BiiH&#10;tajxPcLAYBEczoK/dHRsxCtJ4VfkUBJtA2f6CByCuibGxSIlrIjm7rzd+Z1NCPBQinLv3j3W2lph&#10;05OLLlw4bAMTY3t7r128eMVZxvnzF1wQwLiIlobhEeBCMKBH10uQbpazvSxwqq2ucbAhGv7Klasu&#10;MOkzQIHQhpWxaYnaztfnEEb4QTvabtmcAKGpsdkPoiAvF1AnChrBzMl15IwjhPDNv/LKKwLRUe8H&#10;MoAiQAhx6sY3Nda5KREAThFg8fXmzVv2yU990gUTVbWIxL969aoD5Guvvuom1uaWRi98snXLFnU1&#10;0Z782791nyZjCCBgVsfdS+W8yEbUljQvIpqeKbBj+w4HJsCA+cJSgR+S94bEuDCJE6XNeHFS35Ej&#10;h+3H/vEnXCEBgDrabxjnxDsD1mc4GGV2dkZ955jcZSspKnWG29K8xe65Z78HjcGImFuCKgkIGxoZ&#10;c7Y5KPYKqGB9oYhJUIpTMDvPT9BbWlyx3LxMzXeSlVXm2reff9VmQjPqX0jgX+2BhQQ8EoCJQtDV&#10;dVsseM4VAYQu+f/kPVMBLlY0hxW7YVW1FZaVm+XpYNybccPiQ0Q980Ogoqc85ebr5wRX8gDthbl5&#10;N69zkiHmbCwBrFPOIUBpXSPIT9dhzLCEUJKY9UWkOQ3/PQvq7XPntMa7/YhbFFiUDxr9Zd2iKPhk&#10;SdFyy4LWMaDN6WuY34m3YG4IvmM+eAaAjr+j9KDcMBd85ecxgRVZLsSyXL502d0TJWVUcRzUs897&#10;vATBbQTakc6JpQHWSfDnpsJIvAfVFinnyglv+JTLS8rtpVdecmV2SgoflhmsZg11Da4s47YLZnE6&#10;IOmRs+q7udL46COPeqBhu/bRzt07PV6APYk5PDeIYrbi4E6MBxOCckuQLvEhwlT1OaK+x+aIdYZy&#10;RWZHRkZMtJPSyTxSz6Cru9Pz3bkeY8j8o3BRVIo4iH/x8z976s2zb4kIDOlPG+o/qbSFmtd5V/hw&#10;XfB+XFuPPfaYSEaTvfDCCzHfvcadfcPzocxOSjFgrqnUyGe479DgkCt59Ie6IFkZOV4FULeyL/yb&#10;z8dB/i61OMjfwfb5f/OFU9R4ZnNfuXzRrl27poU94EE6sGWODaWwioN2TY0zJD/9zMGIzYgPUwJ9&#10;adm1bGqu4+8mkInqc7Dp8tJiO3PmDQmzDQn0Bm0qqC8CY8M++9nPikUu2u2OLt9Ev/ALv2hPf+tp&#10;W5dQrmuolxDIdTBDuJSVC5gkGElTS01NEsMQIJUUe/U8TJLjY6MSIEseSIOwxoSJQM/UZq2sLHcA&#10;HxsetrAEOFYLquzBogiYQsj58axirOxgwJ9I4s72di/iwiE7+++5R+A2bH2Dg24G5/hM0v+2tTZ7&#10;v5Y1Rg7+EhKYzGHY5WUVLqy+/Jdf8QyD8vJSsYOwPXD//bZ/3z3O9PDTPydGBePGhMj4kq4GaK9L&#10;ugje9N+G5RfkW4sEOBXKCMAjEhsGT5VBQBpWAvhTzrauvk5KVp0HGMKUEdg9fQP22muvWFFB3jvV&#10;xhKNOvwACux0x84dDibtbR3O5MsrBKZZOWI8ZdbU3OIBWMV6/+2uHsnEFCl/BR6hDLuh0h2FUWD0&#10;HHZC1P0lAdLV62323HPPWWl5nQPFamRZbK1BCscjdvnyFX8G+t3f3+tClnP9qcVOQCBR/awzXD6Y&#10;dVEYsTaUlJfoGdOlnFHlb93N2VgabC3B3UTMJ3Obl5PnEfgoEzwfVipPzRTwofj5upJSg2KG75i8&#10;dfpDGiWWDUCJ+2C2JuKe2vcEhk5MkKL5zrGzqbHjZQNac6wbgAPLENcE0aiJwH3dn6z1BZNnUv13&#10;+jvMPyczy+c2XeDNutrQekABy9I6QvmAgVK/gSBLUsBIg7wtRTpL4Ejde4I1CwSWFDX61Cc+5WC/&#10;a9tOHy9iSbZv3eEKCLnz9x67103fZCsQIHr+/HmNYqyAE9YT9gEBpYApdvFlPQ9VAbFSHT1yyE6c&#10;eMBdG6x7zOAEcqKsUFqXOJPCwmyNBcoKsKimL5oCfYWxw5YpTpPiaZfLmgfS/nBH5WTz7GRyzGkd&#10;zNgf/of/YLfa2jQX83bx0iXjUBuCV9GokSnMH2OJJQFFmQOnUBgvXTyvfuH2CbtiR90Fzk9AFh0+&#10;fNgVO47B5nz9zdLNWApg85xFQQllxpzDjHDloTAC6BzpW1Ze6VUTse6g8P7f/+734iB/l1oc5O9g&#10;kzZ6ymsz25pd0IbnZCtSx4h0vkeg9hOf/gk7LkB67H3vtSNHD9uZs2ccfAg6QjhjLoXZURUPBQCG&#10;QtQx5vmf+MlP23vec1gA0GhvvHFaoBfLpy4sKPF0tm9+83EBVr4ExqyEQ6H96md+VRs11c6du+hs&#10;FrAjirhNm51ANJjU2bfPuPJRVlrqJXWJKr8qFo8vHcUEVg0jgqmgBPAz4oaCOygOCMXoSlRgvmIT&#10;oxOewgcraRVrHejpd6GIfEPA4icmVoHguk984kesuDjX6hua3GRMZC4gkShhtm3HDvcJksoFqyQl&#10;j6+kq8EI/+3v/Tt3A5BeRY37Sq9XvlVCJtkFCkz1xZdecpMqQr9AY4EwwnwYFbskeAxwYzywJpDv&#10;jMkSy4pbVySglyWwYUywkjqNf7kA2ct46mE42rWnl7z/BSlAASsqDPpcke4EgHFfIpUBfSwzMCZM&#10;+dTvzk7LtZzcoAUyAi48X371NSk9lboPboFpCfMUCcYcjVGeV4DDHPvtF1+yZ5953g92wapBYRra&#10;zl07BfbFtm1rs9VUV9hLemZ8rOQjY7HJzEq3B08e13jETiajvxmZGZ5alZGeJaGOSTzGEt3qIPB2&#10;hUzAsBmd7ixdgAQLZs3wPiw8CGZAFdAlOBKrFX/LIoAxO8M/Tw17csHJlcbq0lDfqPW33TgKFwWT&#10;w3gAh34xeJQACgUBXPjQsThwH5g3pl7AGCWA+YBB8zvMxuGFsNVUVgpYE6S4xvrP2sdlRh/HtP74&#10;vR+RqjmicA9Kjpv11aeikiJXuKlwR1ojz5GtftVqH2zfvs2zQaikiKJCxcHcYI5dOn9Bv8u097/v&#10;Az4PKFv0kxr/ACHKb3V1lZ5T7xdo5oklcz4AxYf6err093XtjwYBsa6r50xITLWXX3nd+8157RAB&#10;3CEzWmfh8JoH1i7qK668RI2BtoaUVGwNCb7GaANDFAPCNRGRQhO1JMZKgExhq2vXr1l7R5srDwuL&#10;IXcLMJb4ybF6QCLY1+yfxITkhN/87K+fwiqQG8zymAfWTwVlrfNy3ao3NUnMSdDul4JDUOB9x+63&#10;R971iN13/Lg/f7/kCCSC9DoAHdceabjsLRR15NumBQti09HeaW232uyv/vIv4yB/l1oc5O9gO/WZ&#10;3zgFCnK8JouaDYmpzrVgMYLdu2OMICcn5h89c/asUDPZsmBJ+qCflZ4WEyqYpzMkNKPaiFu3bXH/&#10;+/XrXXb69GsSYCsusF55+SV7/pln3Wy5a8duz10+eOiwffrTH7PBgXEBUKY9/vhzHp3+9pkzHuSD&#10;aRKwQglhA4Yl/Alya5Zmj/+dIC8ENJG9sD8EAFo9/SZXnZx7Ygpg21RYW5EyQOEUTKoPaKNvEbOk&#10;pjj3Argp2BM74a7UBdcBseHu7i6Boq6hnixIAHT1dDsY+klsEnSF+XkCDcZxw5URAp6ef+EFI4f4&#10;k5/8lJSnARfaWCbKxYYJVMK0S7AcboG3z58TiK1L2CW7qZ7gMawC1IpnfjhhjEat7baOdo8kJ+jL&#10;T4DTvQL6DAdxIOQ49pYSwIAA5nfAkFKcpLlRihQA2SXApYwpTJ6gNObvjdffdAsBQWWkTuFqoJRn&#10;aXG5rURXvURxtsC8tq7FCwRRjx9fLkofAp0AKIIgb+HuIM2IxSQ4I52pW+MF0wuLoU9ODWlcYzXZ&#10;ScnDbYIVBosLgWP45ilniyJCtgBsnYHHvw4weNEVjRmAiT8etk7uOj56yqKS601OeIIYM38DhCkF&#10;S5okLLesnLPc8x2AcQMxtgArwZQwaRSyiO5LmdXi4hKBYsiDDzHRd4hBE5OxtBR7XhQrkIFxY54A&#10;Oy1VV1xQskjHQrEgqE5L17MpiI2gKiJKCOBNICDnBuBWAMTYG/jX8dmT3upKg0aS92JpcCtNTY0r&#10;XTDUhro6zWWdNTc1u8LIOBKNz7qanZ6xWzdu2Y7tmNUrfG/ARgkg5MRG/PCYvtkfrHUq8WEZoEAR&#10;jBuXACBJPA61ImprqDuRaueliG/fuc3XEgBaoT2IwtHT26PXgFvbUEZYA+wH7qspsSUpaW+/fclT&#10;G1Hq2KcUg2Ids3ZT01Lti3/yRU33mpHrTrT/7j17pBRv83VKUakVXdctIbroL/zivzyFRSKJOB+N&#10;NSRghOBOKQ/IEPYCqXRkKBA4urq+6vIL2UUfLlw47z58/O3EaMTSOtVnjSHH7eqRYtaFiRnNUcgt&#10;Sq0aZ9w0//WLX4yD/F1qcZC/g+3UZ08J5GPpKn19Pa7hu8lR4BgIpHuFO3xSCC2qzTW3tNoP//A/&#10;sr37DrlWy8JHWHoRD7FNNvOChBjVuZ544kkJ/bA1Nzd6uhZC65/+039qn/z4J+z973/M7r33oO3d&#10;u0sColbXNzGWTAkGEyAOuvkZczsV6jg8heh0+oUpuiA/KAaW6UV7mpqanEURU0C5UPy0gAcFQFxA&#10;6nukC3EHSxKiuCIyA7HDT6gsVluNkAvaS99+2a0QFP4hAA5JzUbGzE9EOrXliUUYE6sgXWtD0poi&#10;LTA66p1TvhUzYLUECQLxFTHew0eOWov6R+DVX/31XzlzhDFQDhjGhP+P/GTyqa/duOnmS/LIGcR0&#10;NxsK5KWgkLtL7j6ZD5jTYTUIR8acFyloXJsXrG/Hjh3OCulbjLFGvZIdghSXw1bNaY7uTwBgRkqG&#10;GAwFebKkCIw700K5I5gO1CLi+e3zb/s6wPy/tIgPnAjlIY1/ta5NjnOy5qFRv9P4SJmgYllxUYmU&#10;llifiMrG546gJpmssJAUxjS7//7j+n2BAywxFaQxzYWoxjfhY0Q1NHzJBGSyQrkPVhRiLYgHIO4A&#10;a1Nra6vPGyZWirIM9PYJGKnmxpkAULMNB1SsG83NLTY9Na5xytUMr2vtzLiiQNwJJmlyqKnGNj01&#10;o/tnCfwK3CWCpYHjVb2Qi56LLAbmFaDxg3C0ngAe3C2sQfZCkrPCde8LwW6UcYWNU6qX/cRzu1tA&#10;n2MuuBY/0/gbEf2MGyyVte5WAQERqZT9g/3uf+Y627dtd+sZAFVXKyDTmmL/UuUQCw2prg899JDu&#10;HRB4czgQ8RJEr2vuNUZcn35iNUIxxm0xOjLsLgDqDmTq7xpNsfpurb2AdfcOS+HptcaGerc4YZrn&#10;vyoBfSeFZvTZkO7T29dnl69esXEpl/maFwoSkYnx9HMvuDKCgkWgaG1NtZVL4SCdFrDeLQWUWhxc&#10;/77777Xjxx/wecV8TtwE5XpJTYSxsw9QtlEIOUp33569WrYx9wFWgmwpMCiy7DdkRBK17gUhkei6&#10;5eizRaXFbrnsH+hzxT6/IOh7hz3A/JaWleo661qDi5ob6gAU628Zduatt+zxb8Rr19+tFrP3xNsd&#10;aRswEL5KGBP8RkNwIKR4ISg3wXvnzq3+farICjW1yacl6pu679SzRvNGWHDka2trs/3hH/x7+9l/&#10;8WO2Z/dOe/SRd1tdTZW/YB9YkrmmLqfNr3vqK/JYt7ZgbrazT4QaDXMnlfMAc8DOQd3z2eusrKRc&#10;QjXNpidn3BeK6RFhyuc3BGrQJ4rNUJRlQiwlOy1DX8f9hC9OCnv9tdckeMxCs/Oer35w/0HdN3Zu&#10;OeZIQJVnxkzMxsf8DhCFBfCUssXc+8yzlAIdtSkJ5Q2993pbpx04eNhN4zB/8oFXliN+OhqmVECZ&#10;8eJ4Ww5CaevscFMhr1TGUf2mOBGeeKKSYz7AeT3ToudCwzQJuGPssyTEAHHAHHZIRTnKxWJWZaPk&#10;BXPs6uXLnjYU0TMQOAmAwC7xVS4uLwjIQ2JXF6UIjDoLm5NAww+P3z1Fc9AsEOWgGvzPxEnQH+YZ&#10;8B0aGnEf9WZ2BBHsnJXOM+OKqasjBiNFIPOg1lelAy2gQgAUlltyoBk7gI75jikFASl6/e6O4bkZ&#10;4yIpeiiMrEeAprVlq33w/R+y5sYWqyyvsmtXrtvVS1et/Wa7roWJmHPnKcajPgHGEuwUO6JqI4BI&#10;A4xRihhPYiMYF+aaEq9YC/ykwtOn/ffL4VUvn4sLiP6h4FJpDaUTSwAKAz8DAJivWYges6KHxK2F&#10;Aulgn5DkigcKK+NI4540xgBlga+sN8YJ0GesN9/L9/SH9zFWgN/BgwddeeA6lGhl/9FgnTx3YYEA&#10;VOOhpeZjg/KWnpbpa4br0R/uhZsChShbz+AudT0H9RfIhkFxT9RTXr1y2fdEZnaWlO9C3ye46v7m&#10;m9+wp7UPwur3vJg2v6OflDC+cvmavfHGmxbV3tT/WhdBB2fuzXxido9sRBx0ExIFvrmZ1qB1tnXr&#10;FillWicaS3L9aTwz6YiRyLJ/Tp3012pUP0vp0Wjb4QP7fe9zMl9Ue5SgWT4zuxhT3ukDY8UnEToo&#10;k2npqZ62GZbigHxi3TGm9BNFi/nAkjmgNfnEE094nE283b0WZ/J3sP3ar/z6KT9iU7uaADDM4TCC&#10;2bl5N+fi64MVTM+w6APSjPPFOBPttdfOuG8Y0IVNAoD4FcfGR6RN77ZPfPKHxQ4T9LmwNgmCy5xx&#10;UHgFrRtAh2RLhnjj75KRAhbMmSvaoHNeOIcN/IEPvs9u3Lhm2QL/BAkGTIYDA/0SbofdvAh7wC/N&#10;NTGRogSwMREiCGRADx/5ZioRgUMw18/9zm/YU08+r+fc4kwNhszztuu+CFpK5G7Z2mIHDtyjjlGY&#10;Y9ISNFYDw8POsmFeCDzYEcKWs9LxsXd0dHmxFGr6X7hwUQDbL6G3GMtTllCjAMeM3kvuOmdx38YM&#10;3NXNKDhDpG4BjHDOswRiwh8JTRQzzPWx971fwjDRmR7CxwXfqoSxhBLsluegbG+GlAkijAmCJC2S&#10;cSd17ML5C5q/V/119eo1u93V6X30Qii6FwwGgUYUNlaOxsYmqy6rtcHhAe+r1DyB3kqMLQkYAAiC&#10;AWtqajR3UhrUL/oAMGENYU4eeOABqyinRrrWUCZV/rLt6rXr9uabZ6xT40WdAuIDUPxI+8IfT7Ei&#10;wJa0LKxKpGRlZ+ZoTrZbZVW1m7TJTydmg2twFj3503W19T4uzDkgSYoncwUg4aOmANDaOvXgY6WD&#10;AWXWxIieh+ptAwPUVM/Q+GXY8MiojY1MaB3zTJzgF7HC4iJfWzwf1yW1DcsDC3BJyh/uLoJQMfsC&#10;mgSIOaAJ5HEdEWeAh5o+cg3mjf0D8PAz8SUomIAkY0u/WWOAMVYFj+PQdVAUWFMcfcz1UYzIHkDh&#10;gsXz/oaGRj9jgUyQzf2xLGWRfgvj3WrC+kHRIT0VCxqH3ODmokAPFiyui5UDJrskZefytQ49Q44d&#10;PnRQa6NYa67E19Tm+GNlwfXB+9EWUEgBf+YwQddmzqnRgIJXLEWBk93C6tNCOKSxHtY9111Z4iQ5&#10;SuySgocFB8UNtx/ZMW16MWaMHeNEIC3Bc8Qb8NyXpIzg+iAllfLWuKAY2+LSUktNDLh7pa+32ybG&#10;yeJJ1horcsV4WUoBChnxKjB7nqG/b0DjEdCjJHu/mGPy65984ok4k79LLQ7yd7D96md+7RSBTDAP&#10;ABEfKz4oTpzauXOPBBsmTAkr6pKnJGhzJNr5i9e12fGXEY0cy48nOIZoW6q7DQ31WZ9Ao0Qsu6ws&#10;6IxycGDElW5Sl2BwNPymVLaCvW82CMSFi9ecLf/8z/2sffzjP+gmbIpUUMaVe7GpUUAqKqvstddf&#10;dzcCOa/4Y1FQqJr1z/7Zp+3ooSP2oQ98wMHy53/u5+3BB044qJ369d+0EydO2h//0X9x4fb44084&#10;WBNYBUhu2bbVjhw9aufOn3NQ2rlrhzU0N7q579rNa143n0NN8EVi3s7C9C5wmCAYrqdXwqPfawsQ&#10;ENjZ3qFnFzueC/HAPl4XLotxdt22nr5BSxAgwJipOkZ6HK4R8rMBAEynLvglJEkFumffXjt+/H4r&#10;yS/0cwFuS7lBaWFgo3o/ZliOsuVsfQIBCVCc1LyQPshxteSPo7DlSTGLMb8EB0Hm0d0gBYUecJYg&#10;YUrUMcIZl0N2Tq69df5tgXCWxijb0592CGj9vH0pU7hA8IdiSRkdHnNlkWJCgDWR3NQ6wC+Kf9tT&#10;L9NJJTO7dbPDBvoH1a81F8j4dwE1lD2+x6SOMKVuAeVkyRsP5hUKmKatu6ff2js6peSN242btwTQ&#10;Yz529JV6ByigfjaB5hTQAeB4LwGIS0tzes+Em+U3bM3ZGuPBz9yf8SDKmtoGmOip1gcgkgaGrxeA&#10;IA+9rLTEo7s5VW1NTDFZX1kvlRXlDkAoIZx5TsYH/BEWjWIBU6QyGxH9LPgsPSPxCkSaE9fS0Njo&#10;cRZTUs7SNC98lkItKAdTAmGPA5Aylqo9GszLt57uXq1fCr8MeKDYcSlUhw8fEDMt8Ew+Z8pSdFYF&#10;XsQcsAYwlVNSmBRZDtNhfCj1i4JBxUdKBM/7uf9pvsaIC+AUyfnFZUtJy7Ude/b4mklKxE2R4MoQ&#10;igaKTSyQNxaYi0+e++ryGrMcVwpv3aLwU0jjrv5LcS8twSKQYLkZWQJ2KecbUY11LGAReYBVgAwK&#10;LDs3b96wrs4O69Y8UtuDg4Fg58wfab+3BP7sGZRklE5cTFi7JDj8PR7oOzHtpzKiUPDZmtpK2759&#10;u8sYXA8oDGQfTI5Nerrqww8+ZB98/wc9rqNbSi7uHnz8f/3Vv4qD/F1qcZC/g+0zv/Zrp/Alsgk8&#10;p1eClHQgzgSvEWOmGhh+yNTUBBsdmRejJuiL8pFr2kxJLhQR4rCKaBRWGdGmLbK9e3e7iZXNTkoW&#10;vm0EI0LOmaka+fO6baxJCmAt5Ocr126ImU/ac889K9CetqPHjtghCa3nn39OikOxm4R379tnX//a&#10;3ziLx4ROMBOsEwEJIzywf5+EVoZ/HoWAlBoironWx6f/K7/8ay5wYDEEBuHb53O7du+20tI8CfiA&#10;ffGLX7L8ojzPyT9w8IAE7Yz96X/7UwlOsTN9DtArVn9SUtPF3jvECqZc2AHO4+MTYlU9HmgHsyCA&#10;bHmRw1nUpNVQHnRlJeomcGqFU4s7l/xljSnCHLAFWTA7UqHvqFhTa3OzhcWw+yWczok5Ea9Abj4s&#10;C+UHEy7m+fKyUq+vPSyBTw44YIR/OE3sGkDCr8s4o9C4C0Jj53XJBWqYUiuranxeBweH9fzFrmTd&#10;uHFLgBJjVpj5CeQjh3hyatJrqn/8k59wCwC+9SkBDpYOlA6ELJHO+LopRpQnoZ6StG4XL12wl19+&#10;TUx83LMriE/AUoSQhY3CuOkf98PEDZtdmA97vMak3k9lOawEWG0oyEN/UQwYa9iapsiVVqxMMDyA&#10;CuWQIjzz89Ou9Oiy/nd+78fqCkwAVRRG4keStM4AO9YH/mvWOz7o9Mw0DzRrkTJZXV3hgMkRtcwF&#10;Si7KE8FzHI5Cv2GxzCu+fw53wnTMGkIpStYY5Qr8cqSI4crhZ0/r1NzPSzFc1zwRV4ILB4WHcYzo&#10;GTO09gBggJVy0GQHwPZhq+xfAJV7Mq4EQ85pjgvycEtQgS5Ryt28bzv6yuf7+/q0hyOuIKOgYQlA&#10;KcLtUiLljAwJauGvRDZsemHZGpta3dX19DPPOGiPDOMDjzoLZtxzNQ5oa0saW1eINZekYLL+o1pr&#10;rIU9u3d5vE6u9l1S4oauHdZn1jxmBoB3oaCWlMJxw2TDjHtQHTEJrF+UM3zuzBvK6s2bNz3wD1M6&#10;+4d6B7jDCNIkH35cCm/XbRECzoyXUs365JwEYlKKpTxOzUxYfgEWwKjWadDnDgWN8yxQRonxQdEn&#10;p/+9j77H/q/PfS4O8nepxUH+DrbP/PpnTqG5ovFjk97Q7kHYb0gCItg453piYsH6B8bs7NnzNj27&#10;IEBKsKCY3oTYEKVDP/JDj9i2bXs8QhpGc69A+di9B+2v/+qvJKhm7dDB/RImMYGCMCTKGeqAyRlV&#10;XXJKwiGG8Ozt61dvalMviZEctwdPnhAjSjIqTz108qRXWaN0bXkFucI9btouK69wcx7BTQi5T33y&#10;UxKkFMMRU5HgKyzMdzYHGDz5t9+y//T//In93M/9Sz8WFAUAczBmZsrmPvzwEQHHioRtshh7h/UN&#10;9Nov/8ove9W53//9f2/FZVIyJHTc7y/FBnbAEZfUNtcD6bkoJRtL0SIugANbAOuK8jJ/5tHxcT8w&#10;Z0ZgvSKBGNF7J9UPFBzyzrGkYOqGIaKkwKDSAEiBQETXu9V2094887YzNq6XnZnlrAeAxfzJ+dwI&#10;/InREY+zWFjgNLUYMyL4iOBBTJP4+hFonL2PwoaiBKi2tm6xB+4/6SmUpRrXp576lj399DOWqD7A&#10;ltMlwPUBCXQxHQE9lpD83DwHh4baMilDR+z5Z55zBt0iheuBEw9Ys9ghlhLMnNRuz8lJszNn3pIS&#10;ouulZWr+E/T+WDof5l5SBWGJmF7HKXUrAY/y0dioezRwvG+JXb/Z5orWI+95j3Gkauft22KaUQ/S&#10;Onr0Xisrq3Cw5tn8gJsw1pFVLTHcC0TZBzwSHhcLwXcogZjtCYKEHeMGoAwvQYOAJYfxAIKAfEVF&#10;mVFBkLoI+IGp2UDuNoomgZVDw0O+7jjYBrM/bBnwI/xufnFe88tnUhyMYe68uC7qNFYC1hIvsivC&#10;KCarpA1qY2ivkKkQXgHIqYaXoDW0Ylu2bPP50hJyWCSeg/xuThTknPzevh67eu2K7xPKJJ95+4wA&#10;+rSXfQbIsNxgKaBqJdchZRKrCLErBKGmp5G+uK59mK69N2OZuYW298ABfX7AeglIDJHVsaD9TSQ9&#10;5yakuAKCBY3xhdGnS5lEScC6MizGnK7nb6ivc9dGRmaK5m5Zj6e5SQ7YTGhKP8eqBqIskQ4L2HK+&#10;BAowB/EQCNrT2+fjimuEsWWOSHVjbHLz8twi40fOwszVB6wyFO1KiK5bVGuqoqJUSkKWdXd1SKla&#10;9WqQnP9AtgxKHiV8qXnx2HveZ/v23uN1F3jmsdEhPxUwnid/91oc5O9g+/Xf+I1TgC1mRTRegB7f&#10;Lb6ncHhdwnnOzp45b1OTsy5ss8WWS8uq7NyFiw4Khw4d0oZOFkAlaSPsdKb/5huvW+uWFnvXyeMO&#10;WJwvjfkZs2HMTCx5JcaG1IrqvrA+fICuvKt95S+/ajU11Xby4ZN+bRqsnzQ/BGIotGwDYpEw0pu3&#10;2jxPmuhkcuYRyq++8qqdeOCYm1izyYFe1j0EdF/4/OclrNa0QZu8Ch0C4saNGxL8ic44H330UWn+&#10;Um4yUuwXf+kzXgyGCm0npGiQ7vOtZ57Se8WYM9L1SpNAJuAnahzRWVpa7iZungWBRMAX5l+OrYQt&#10;Avb4w0k7GxidsPGpGY1DsgRyup7LjJPlADlS17A4IDDJ+QZEKHqyps9SmpN0q2EJX0AXQGd8sY7A&#10;6HwMxSZnJqllPu0sBVZGaV/SDvEDk6ZF0B9HZ8K4eB/uGawSACMgApjQn+zsoIPziPrLPHE2AaV4&#10;a6rKrUDAivmUcqs8ey8pcgWlblalpji1Cqi5cLuj065eveKFlmjEbLS1XXNLR35ekYR4mgTvtNCJ&#10;4E4sIKMOorCpFQ9szHZwvnb1hhfXOX/hkt241eljC0ABxn1ioXwPUyaI77nnnpcyeN3dOzwfnyeo&#10;kfHnaNlgMMuKCvOk7JCSlWk5wRwpVblaYyi2aT4v+M8BGNwsHOuakZntZnvWEWy4v7/H3RTUSMd6&#10;FQs6xbpFvAn53fi9zV0XnDxIlUQsFZgY8Ctj/QK4vd+AvL6y+7As4T/GQsEFsDJgJaMB+Al6H8pk&#10;Gqwfy4DGoULAhjJD+hn+efqAAgpTxdoDw8WC0dzS7Hvm8W9+w3o1NzEGvOgWEa+aqPFJFsiWl1YI&#10;6PMExlpvkxS9mZSiTCDijA0Oj9l7P/hhKxC7h/1TH57nxn8Nk8eaBMPG1TMqpR8LyYb6wx4gPZQ4&#10;C5RVgBQr142b163t1nXNYY9evTY2IeVEihLXZM2hyHKkMgo8Y+/yQ9fhWQl4Je2P+zJG7AF39yQl&#10;upLU3tHuKajUnqASJMrWCsf/DozY3My09lqS753untv6/LI+wzkE1M8fk3IQkw+L2sf79h6QIptr&#10;Bfm5YiQJxnkVxDn8JpW84u2utDjI38H2GUBeQgMzp5/RrA3BsZ5r64nW09NvbRLS+PPKyiqtrr5R&#10;AibJZhe0CSWSSJmpqCyWwMI0qonR16AEN3nyzz//rJ08ccLBF4EGGBEAxqYlLzbGOTBF4sd7p0KW&#10;QJkjPTs6O9xHVq3NRFEKUmQ48/u3f/u33e84G1q010+/ZaThwLK4EidNYVqEBVK+EhNrIBD72y2x&#10;vq9+9a9c2OcXFNoDD5ywV6QIvOc9j7ry0SGGD1PEHxnMj0XxckAP/v3i0iLX3rdu22qvvv6qF0VB&#10;+PC55JSAX59xq6ujOl+eKxFuQp3h9KxML8KDf09DIDHlb7a1xBRb01dMihzOg6AG6FG28GeWC+Qm&#10;xfhjrCJgu3fscCY/SmCTgD5RikOsZnsswhvrBf52/PKYdrkfwjBF1yPYEBCi+AoBYCgbBBeRbkZ0&#10;P/n75LgTdV6rZwDo8WfDkv7sS39hM2J4VPuC0fzQP/phO7R3vxXl5Vi1+kihoLLSMiOf3A94ETCi&#10;HHbf7vI4hGkJWlQ52C3mfa7R2dFmFBfiSNtsKRHT0xyJKwadm+/KwT3792mIsIZE3D3CuoEJAkYA&#10;fo6UzJBYOWOHMCdvPi1dwKHnRsEivz2geUFJooY+wYQecKg1GVoguC9dDJJgtSzNV46Den5hgSs5&#10;CHaUAuo+xNZPmpu7CfjDZI2CBvisq28eQa9+uYIlYCbWhNxz0ilJ72Tt8DnWJ1kHbA78x/jssVJh&#10;wmYPxcz/3I/Ichjnmo8564pDYVAEyKIALFlEKAsc8LImdgvQc8Y/YIQRiQN3/HRDKRnVNTV+qBP7&#10;Ymxi1AM6CUC7IUBlTaBYbFYoJI6Emg2kDVK5sqe7x109g/2Dftqc++Z1r7GRMQF2kn3ohx6z+aWI&#10;l9tF0cNSxLr2IFc9Dy8aaZgoGzwXa5QsB5S/06++auv6GWvV7dsdtjg/q98TSDrhFggsWASZku2S&#10;QhBgSpoFtOaJySCOAD8/qaf4x7G6oFjwlWJIrN0x7R2UE2I30jSuKKxY1/woailfuWmxcwLGRke0&#10;/nu1hkJS4tKtrrHW9uzZrf2y7spSAUff6rmxmHR19drE2LQrA6WlsTS6z/3Wb8VB/i61OMjfwfZr&#10;v3HqFEIQCAKM+S68tOb16zmmkSj0B0/eayWlBQLATGnns26mB2BamuqtqiJNjAEGEgP5QgHA177+&#10;N54fvnfPLr8HEfCAPQKV60clfJOSOcOZgCUCkjSl+gMR/Gym5VVAb92aOcJVAgPT4V/8xV/4Rr8h&#10;wJ4Lrdi2bTs9Hxc/Kf66GJMLOIsgKrqpqcEG+kfs/PmLnrNOOtpHP/IRKQDvlnAvsGfF9g4e2G9H&#10;7z3sNfNPPHTSFYSkFGrtm50+fcbSBQgU1yHl7W//9gk37cM+EFgcUepuDoE0EbxE8wNimB8nRscE&#10;OitGOdxY+tG8/hYLKpvV90sS/utSDDDnEnEMmFA5DyCCBbaLeWGGIKAJP6+QRffrd9BH+CdJmML4&#10;AEOuiRAF5DEZ4y8nA2F761ZXtgBX3BZbt7YKGFOQVw4c06GQs16YIpkMuDIQnKQsff2b3/S/kXUB&#10;qHKPNCksKA6AU3FBkRQDDkHJt28985yf+IfvGoWBlDkEPowIhbGomHPfyWFetO07tnv+M6Zx5otI&#10;ccrXNjbVCWhzJIhXrKa2SkoO5UML9DwCwqjGJazZi6xL4Ga72Z2KguSCkxJIWVoKD8FKWcZZGTF3&#10;B2CMyRyGzclzgAOKSG5ergR4tlEudXomZFNisYA61g3MuQsoS/hOtCAxASPwWbtULxwRwyMdUKjm&#10;8Q3MEYwdJQr3BG4cGCtWCWoGEJRJvQAC8HCrUBseRS8pmcp7mkl9nvUCqFHtzaP8cQNoPTPmHPZE&#10;lTXM0AtSZrIzc93qsqq9RgYD79m2pVXPvWE11YwZBwmF3T2Vn5OpNRdwF0ksMHDFD7ohq4G1g3WB&#10;/HAKCsUKB1FTXmMrhWtcYN7f2699jRWI3PF8t5hMTE64nzszt9jXDJajoYFYhUxiHJgAsiJQVKnf&#10;z/coScgXijWhXERX1mx1OWpFWkMFBcWSM23uty9Qn/k8rgmU6m3bpdhK8UPBIQ0PqwpmeerJM1f4&#10;z4krKCxEsV7ROiMAtM+Ghvu173s0/6tSHjWX6xHdT33T87EuRrVvV5dWPeeeWA0/m0MKAgGVrG/S&#10;Dpk3ZA058biH5jQG16/d9H3+8MnjWj+5UqCTKMkdB/m71OIgfwfbT/+Lf3UqK02sCJkj4dHTNWtv&#10;iiVTOKVJIL5jz04JNgF/xKz9NjnRYxZenNUGyBHoVWrjSrPWdbSXtAkdq+3MW2fcF88xq0SFAzIw&#10;+Fi0eIqEdkQbLtWmJyifm6F7mdh5xHLz0+0//qcvWUV1rTW0bHHTMYD7+utn7dq1G9LOpwSMQdu1&#10;e5+1td229NQMgUuemw3xkUtKikFzlGyJnT1zxs/5Rsgj1IYFWqQe7di53b7+jSc8QI5DY/YfOiTB&#10;Gnaz4ZGjuyVwBJLa5E8//7QeZsMD/QAsBAz16Em5mhZLoGIaz4oftkEMmKMol5cWbD40IyVgWYxo&#10;XiAUtryCPGeMVI+bnp0SmBW9U9Iz7IAEA6NiFyZgznBfX1v16HjydSm2g8keMEDAoAwsR6M2H16w&#10;DQFwvgQjQUljYo2AS5qUHMr1Zut9C2Jl6wLB0qIiD9xbVp843hdTJ+f3Yz3BZcEhLB4JHkgVS8SH&#10;OensGOAq0TiSR87xnKQvaQrFkqasf2DERidD1q/nCOaXSoCLBc/OW9/giJWJjaOI4Ctu62wT3m1Y&#10;mVh/W+dN27V3l96fqzGMHayTnq0xLUm31Y1pm1vimv12+s3TYncDdvVSuwAnYMuhBBvqHrW0pEzL&#10;y8q1kOY3oGfIzBRzlkJZVID/WMqRxk46he4tNi+BXVZe6qlXgDusH1CnY/i8Ee6zoSWbEcMeFtj1&#10;C/zyBMYcVdok0MyUElDTUOu+fkoEoxxxNO6kQJ7YhmKx5SDuFymjBELmaJ0WiemnpqYLXHBBxfzZ&#10;gaRUy8sR09TYFQisywRqqUkbYq4z3k9cSQA0PnpKtWJ2BvRxLXDqHi4ZrpmdHdReyNN6IEAwIkUt&#10;FjxJtcBH3n3SDmiP1lSVqk8Crslhe+n5p+zCubdsdnrcprRfbSPi6WEsWAB5VVoCZalLS8qklBda&#10;qvq3HlmzXS3bLEm/X16UwiTgx3pECh1rL6prpKYlWWFJoT8bwavSh62pocZWtG5mp7UGF+ctOyfD&#10;FRnOU0CRQwmqkNKG5WDrlu3qz6wtL6xbYX6F5kH7RfsgLIVtbGLStkgJLNQ4BrXPmKeK8moj0gaL&#10;w2YAph7drR2lUuxefe0lKyspsKqqYoE/9QeWbGp6xIpLglqnQ+oPlQWTpexGrTi/0ApzCmxkYMxy&#10;pZyix6Hsk0F0s71dimKJ+lnjFrLC/BKRjATbv/+gVZZWW3VtnXV2xKx9jY31tiDZ9tKLL9hXvhIv&#10;a3u3Whzk72D73d/9nVOQiukJgXjbmAc+UQ6SGuOYjTMyBV6rZkOjU2KFU840UhIFltub3UeFwEgW&#10;eLuFDkVBr+sCT9guaXWcEMdBHzBimCsmZQ70WJxbsi9+8b/aG2+dtyP3HtDvkuzxv33FqmprJdwC&#10;zp4rK/Pt+W+/4WVwyQumWEd1db37BfPziyT0FvWeCg/4w985NzvjJ3Dhv8N0iCbPiXKHjx72giFf&#10;+9rX7PEnnvIUN/62KnAAkHnvukBibGLKGeDTzz3rZkhS5KISNjBSTPAILRibP6ia+0v1PKStYQXh&#10;93yZEqCTFw87J7AHK8K0nj9WojZRY8gpaJkOorgi6EciWpYap4eRYoXJl/r5BCAhoBcl9MmxDutn&#10;zLuY3EMLC1JACPaCRemzGmcCl3Zt226j6j+uAiwIBNgliYGui64B2FEJsPDSitgh9dBTnKmi0JDS&#10;5YV1dC3hjJtouTBHuHJGOsKWQjGjY1N+EhpWGPpA9DiuE5jnwOCA1xKgcM3o+IjY75CE8qorVykC&#10;iavXr3pxlmX9fWV9Xn0K6+8C4KSI7hfw0rRDAxO2siTFcTXVImHBodZYrhSRbCmMCWiiWmsEkMGQ&#10;GT8EPwoccwR44gcPa3xwqVC7gefDdMwaAvQJIgN0ODmPQDvO6acGw+z8rK8LiuWg3GDCxnXEeerU&#10;g8Byo5v4fLAuqK2ei+BvavJDY7DK4Fro7erVAHLUbaavhwwBdUVZiSXqb92329V3FAHK7MLqBZxS&#10;Gjg7H2V0IbwolhxyRovFAhdFSWmFuzJKSsusANeI1lEGEf76THVVmZQQjXc4pOcm42DCRoYHdH2t&#10;SymolLdF0WU9YwWBCeeIufLcjfVNVldT6ymKM6z9yIYtzS944RnYdy7rn/WAYiIgT0pN8roFHHhD&#10;nAiFgRh3rEhYtIhVQQAQ+IcijCKLO4eYGQ4OypQySO79WiTR/ezpWVmSCRm2a88urzhIbMQx7VWU&#10;eYIAUWKJs0hJSPVn0NQ6UYBF4767duWS5nXcs3mkvmm/kn1gGqcijcWqM32CfJNFLPbs2m0PHj+p&#10;e2t9SBHLCeb7Pe+9/36rrEAxJbBQYyqFpFpgjwzMSMm0kPZxhuaVsceag4Jz/doltyB88b/81zjI&#10;36UWB/k72H791KlTwh/r7RvwU9VSUjhwpcUKi4KWmRXzac+JZY+MTtrM9IKbWimotXv3Nm1ACSsJ&#10;ugAqvRq+/FQJHM9bF4DVNTRICFU4ALjJUaAMwI+MjFlBcZ41b4GtZ1tWbqEtrWzYC99+QZ8rdt/o&#10;1NSEPf74U/budz9sb4ndkY6HHxmhs7i4InCN2nsffcR+8Afe5ybiH//xH/fUMUCKwyN+8qd+wh54&#10;4LBXWmuor7Henn6x3SUHTxrCAvY6MNhvRIhTN/ull1/yXNmr16+5kEewk5pDHzGNAxpo83x2MTRv&#10;M2LCgHwx50xLqfGDTSRlCPrB9I55EF8v4EMgFWx7XaC5LJDPzAbkS104eo1vRlrfc23cGrBrfL6c&#10;mQ/QE4yHyRKfLFXo3JeP3VaglSohtIYLQGwsW+Pb0tRiIQlWyohSlrNPrGpOzxcU+0qUIoB5mvru&#10;WD3w6aO8cEobjBdlifPRARwi9rG44PN1limWg7+b3HsUEaLbYc2AH0yZse/p63KTPCVGqQSXKXbJ&#10;93UN1WJ3/RpLCXvNweLijJQN1oXmQQoePm1cHkUFZXbjWocYpZQfPdMqzyvBnZ4GmKsfCWtuzfCz&#10;v9Fs1H/qwhMASZoUpX8BRyqWkTHhcQ8AkeaDIkSkGKLQkYtNlTSi7Vek6NF3AsWwzDD21GnAbAww&#10;cjAOSisBjKTYsSaoE4F5XwOo8cJ3H7I2McJ2vQBoMhxQAjwPXMCImYyAuqkZCipJKdFKIMgSqxFr&#10;klQwSvhiWcGvjMsAiwB7hwI8rD8vsKNxB8jW13X/+RkBIsWg2mx0eNCIFUBJGR4Ri5UiUCiFIFd7&#10;ButZZE3Mvazc9uy9xwG+Vuy0VeukVGuQswFIgyNFDPcESidzi38/LStDSlBA627RQbygqFRzGPQ1&#10;hx88Q4o7121sapSCvUXjtO5+ftx/ZE7g4srKDOrxE7SG1tV/Kcoaw5wgp9UlapynxZTLNWYLNjY2&#10;aK2tTXZD+29VZKJC1+XwHerY4WrhHACA/t9+/vM22Nfv7hpS4XAD8OwoteSvU6+DtLeVlTXbt+8e&#10;a2ps0R4t0RjnWrcUsAYpN+96+F0u7/gMJX6PHTsqUlOuPpMSTAEejo6m6BNrRPtd65tDfiire1OK&#10;Kq6+L3z+38VB/i61GKLE2x1p8/Or1t3TKdY9Ks02yxqa6yyvMEVMOvZ34YZAZs1N+TA3vqc0Kb5j&#10;Wvo70e+SDWoxNsq/MCbO3Z4OSThIUIxL804TK4Hltd/utAFtxEUJJKnp9uTTT9pTemHaptocKUlo&#10;4Z/61Cc8Mh9TM4wTywIMClCmTOuhQ/vFrGP5sgTEIAgRwDt2bpOmTU6+aaMjLE1M/h779D/5pw7U&#10;+IBn50hRiuhvqxKsVAdbE+MN+ucBZ9g9wAxYEzNAIBf3BngzJNQ5u5xT7wBDQBwAxwfMe/iZvgDg&#10;sH3+RnAdL6KxFwR6gAYNts/18Qfi7+XefJ8pIOYrDTMl3+ODha1zHwIgEb6wR/fLo7RIeFZU19iB&#10;w0fs5LvebTek7NwS6MwInEiTIliL1EjdUX2SogSISlki2Ip+UxPc7y/Q1yPoPvj418WuqTWfbVHN&#10;PeNDCdgZzSeBUvh6iYSfX5ixouICV8bm5+fccpGVky5wrxWop4nRD9v45JjYUJmeR+OTiGXEPGuB&#10;oigEXnIdrTANMUGNpJMtufAHDBKSBe4RKUNS8Tlxb2F5xeY0/tQbwLrhJ4hpzJknxhO/bSBdCoqA&#10;nKyM2vpqu2f/Hmtsqbei0kKBNSmQUjo92h6/dyzrAwsECgBjzPwvr6gPWjO8WBOwubyC2IFA+Is5&#10;PY0PAgo0jywH4PV8UV0H07K4o1eACy3Maky0LjW4XIv3AqZTUmpHxsdsJkQQohRJMUxOKiwvp7Qw&#10;QaWDfkDS6Oiw74ukxKjlSnnKykxx987yUsim58i6GLYhvZeiSgQjoohMS/mYnJ0HGy2qmV/VRq2q&#10;rpWikGw9vb3W3dfr66e2vs6KqPkgZYvUPvL4MZkTT8FaZnxZb4yvK2PFpdovRVIUQ2Lq8xrDfCn+&#10;Ozx4lfWEmAbUx0bGra6mXmyaUtOrriyOTwxLSUjweV0Kz0npHxDAD1tPT5d942++bnNaWyjOlSXl&#10;lpqEC0p7JSKpImE0PSY5kpRuGyIFSdEkKwqKtS9HrVBEYaR/1IYHxrS6mctk44Aizl7Y3EdkGVDv&#10;nswd3GHUbxiWckS6HGV7sWIQ6OdN+1wqpGQNbpllXwuUvq3W/CN/3PoVb3etxZn8HWzve+z9pzCN&#10;UfaydUuTtPccbWz9QQJP8skWFtekmc+KMYQkvPDNJtn9x3bpj/iK9SZtBe0HsUxNjP4JSeiS1kZV&#10;OEyDXT09tn3nTuOkq69+7ev6fbtV1ta46fjCpUt26eoVgZBYkxj0OoJfQhPWkCFgIL8e37CXhRUL&#10;xyyIO2FWG5dCJAcPHHCrQlogx0+3g73+85/6pO3fv1sAtCwWkCzAAjykhIgVofXfd98xAUNIzzQq&#10;RpLhkd4EcRHER+AUloI0gQ6MCEZF5C6phWxyfTEqvGWgAGD+FRDw93IxDlLT8GUD8JRARTlAgBPx&#10;DdBTtQtgR3QQTY7g4eQvBAnv4TQ7iqogcHF/ENyDKRqhjhAiah+2jwIVltCLaNBh9USVe8Sxno18&#10;9bq6Otu7c5eEZKFYda9dvXbNcvJzLTFFrEl9rKmtt5HhcQm0JU1dzK3BRekDpmZOekumMpv6SuaD&#10;h2Lq96RvuaVCzB4FD+aE1cHTp8SEAP38ggLN06LP34bmd01KFMwVl0gCYKHlAlNO16QtLc7pWlIg&#10;BFZJSetSHlf1imqOI9bZ0SfhnurzkqBBzy8QCONukAIAeC/TVy5G7975Sk9huska17kQR9tuSIlI&#10;chMwkdMp6VJepFByUh8FgpITEywtM+ABmhxRqhHQc8z7HPGCzXNGPfNGn5hn0gNnZuZc0V3UeFDJ&#10;LVXzBSPndEByzZlzrABU+MP6AnhgScDvTlcJ7CRQkqh7+khqF8GMKFdYmnDDACKeTillEmYNyDJP&#10;mK7XN8icWNe6TVOfUrRekvVZ3GUUDEr0AD0sGmGNJbnhSyhxGsfs3HwpSCnG4TocxkJhqsKiIh9z&#10;LFKYyEl7PXz4kKeQoThpkFxR4ZAkzOMELaIABIPFGi0pU+ozVgsUTJ4nJSnNenv67NaNNt8PmPwB&#10;TdYuNSNys3OlEExbTX2VlMGgjYwO2a1b19zkzrOcOHG/NYn5D/T3+VfOpdjQZ5ME9IHEFEsQ80hP&#10;SLbxYSmXrBUpeRSYAoRh2QTrEqhIjA7ZEZCS3u5+L+60Y8dOGx4c0brjSOIFKUbLRgnfA5IxKLfF&#10;xVL8NN4o+/yewkPk/3OiIgrW+OiYu+Fef/11vS/ZOPQmzuTvXouD/B1sH/vYJ04RBV4t7baoWBtD&#10;v0PYe0qbhNL0zKI07EEbHZu2lGSqgRVaQ23QP0u5W4QlDAimMDE1Yy+++KLXgYdNUAscM+ohMcsl&#10;MS8Y0P4D+yXIKLqRbTv27LKr16/7ATeYfQFWDmCB0cFi3jh92ktzYgZk8+F750xujvn8rd/6dQGj&#10;WVf3mL3wwvPaxNvtXQ8fte6eEffNYarr6x2QAAl5Gde0QKKbVN9++4z6+JyEHZXOwu88R4KbmzGT&#10;w9QAKdwLQipnLfi9yReHIZIGtS4gnJ6adFZC0FVFeXksmEvgjpmUNLZYzYFYg+3D6jEtA0SAPOCE&#10;MPd8eClMXFsy0YU5ChGg50FSelZ8pFgPANxVXRuARwgDMpij+QwClRQ2FI80gcGf//lf2Cc/8Ukx&#10;pmQ7f+mC9LFEd4/c7uoWyGZZeiBDykHsSGGABKAnuAkTe6L+Q9lIShQTVj84nIXr8nvcFZzuRQYD&#10;ApzjOhmbGNia2OZITFFJTfbnBvwBBtixR1wLKIlfWBKgEmWekYGLIFnvoQRttvqVad3tfRZIpb67&#10;+pOc6tHnrLBlMe81lAf1e03XcA+8AB9g5Tk0XT6ePAxjSvBfbjDbknR9AkZn52fUd/1ObLqwIM/S&#10;BfJueRDDntJ8MncoWhSDotjKtq3bbc+ePe66Ic4DBZdT7CK6Z5bAJE+/R9jnFeR7P2IlnqWIaa49&#10;Wl79IqKV58W6QSYApWvpN0ojLhSUCBQ83Dqki6IQ4jIhGJNKdTTPGNGL6y2qr9I3NE6YkGelRBDo&#10;uaK5JK8/SddYlgI7rWeHhWtsNZ4E7bVspWBO0Bl8dS11DJI0FmRwJLrbqLio2AvJEBB545YYr54l&#10;VcyVo6N5BqxpBFAmJKdo3a0L8KZ9/1ArA0sMGTTd3bcF2jfdCsIRr4cPHvHiRK++/Iqvb4JAOeEu&#10;HeVbygnrob6hxpqaG4yjco8fuc+D/UiVw+/PaYYLU7NaC1m2HJq35HXK3CbZUPeARSRPYPsTUkhw&#10;i9wSS8cdODIypOefjLlC9N5MKUv3Hz+hfcxJltM+T/yeRgooihgKEoorBENTZf/xP/6xPwPMv6uz&#10;00vwLizN+5gM9vf4euS5//AP/igO8nepxUH+DrbPfe5zp/4/7P33Y6TndeWJ30IsoFDIOefQjW50&#10;zt3MmaIkUpKVbUkOGqddj3fG3vV63J61vd+ZkdOO7Rlb8liWg5JFBYoiKWZ2YOcckXNGIRZy+J7P&#10;LfE/6P4NJcPdRANV7/u8z3PPOTf6KMZMKVZtcKDpg3az0YUNY254X9+wNviyDEGh1VZV6AFI2QQx&#10;ejHDDsCPykieef+sXb1+TcZp2euTqSPfLiPZqEN8826b/fjHr1jL7haP+bV2tXuCy4svfd9Gxkcd&#10;GOhmBdgTz0TxlZWW2Fe/+rcOnoNi/b19vd71qrqi1h44tt/+7bs/EZD32Asfe17gnC1jvSajm24d&#10;7QN25sxpu3L5socWPDFHFzk+NmE/+MGLUpejll+YK0AIuNHh+ikT4jOJUxPvpvPbB8BFmQ3GgRgj&#10;AzX6pRRojELGOeq1vLwilgQ3HWsPSz2w1/7LoFLiBwuK9QLASFGhqzXW9yjZIwzh5WAy6KhijE66&#10;VCRNTKg1x/uAASbRCcD1NqH6fTwCYYER8VVUlHsMRAhQHG2trd5+k1gvBGXH7l3ewe/qjetSpUsy&#10;oumuqvBu0LQHg0/WOElaKCESmwAj8SpX9CQuoSbJUgZoKJcjVk0GOINlaP7j9ev6O5nSZKWva+lQ&#10;RjxP6tm53g/quomzkxgFAeGZJ2sNWFs6qgVkyNvbevWZIgoiGZRF4iFCrUHwmOW+rLVb1nWAodw3&#10;ZAdAxFBznSRzkcRHMx1CIMlSibjhAZYCPffKslILp6V4e1S2MNUTrCh7gEFDuHNR0uRAAPAM6/Fy&#10;Td3DbpHU23fanVi4O1trRW4Hn4tng88mx4G9RGlXgRQiQEmOCe2DyYpnj0TItfCqigRP+sNTQL4L&#10;vhrIH94JHgB7FALnT1wEQkula4sTGDLQhv9OEIBl+JAcEIqSNRrm4AVI0HomidBRV0/y3uqqyI/e&#10;My83R3tl3kkLz2ae+xNIA3KEY/Cq0cAG5c614bDDfd/QUO/3kpdfrMvbsL6BHi9lA9ypN2c8Le5w&#10;mvA0NtQZc9crysuk7G8IiPGkYVfWrKi0WNeVZAzhIVySk5ntnivUM16Twb4hKy+tENnrsB99/0d2&#10;5ewle02248yJs3bl3CVblS3q6+rxvUt4g88gFyZf5xygT9X5ITwFgdq2facPNIJ4kXDJHkpJTLXD&#10;Rw/51ELmK+CS11kK/Pa//63jTNmj7wGiB7tDXT9nlMZOk5HYrHm8SuRw/PM/f2sT5O/TaxPk7+Hr&#10;K3/6leMwWWlNHYBYVzpsisSmjY4LXAdGpVJnBQxp7vaqKGdgBTW7sUYwuMhmdZhOnTplly5f8WS1&#10;5194wZ5//nl758QJr6/dvnOvVZUVWU19o7e3zJAB7RnstWS9x+n3T7k6ZuCELIG7ZolpoqppssFs&#10;9M7ONq/bpt6ZfuJbm7bahbOX7eixB6ylZbuAIwbGGP2Ojh5765037e6dO/bxT3zCWf7rP/2p1VTX&#10;Wo5+nyz/9q67FkD5CDxQXyQRPfHEE040SFqalvHYLWDENcu4UdyrKHoGeFB2dPvGDc8sRl3hBaFb&#10;HgNpcJXKmriRiBlmTPPP/p/b7FgyFVUGEAEyv2mCgqHCvQ+nYP2ob6cpCAqCZhxkkeMqxvWLCkGV&#10;UwqXLXVCFQLNSjak4kloQ4muLa/Znj26/olJO3zkoLc1HR4d8fGgeBGGh8Z0LwwLoVPYkgxs1s+U&#10;okBL1027V8CHUiqIQJbICGNZGXgzNjwmoldrfd19NjQoFaU1h7gwNyAigKHrH25iwAkvA41JIDGl&#10;JaV6FhjaFY/5oyBRsKhW/74AaH52wUZHJq2nc8DWJGLjLdHfAw8CyXQADQRnEYDVOuPZYLNCwFhb&#10;r/LQM8Vdy7x6AIdqEOrFE5JIaKSVrVBSgENjpltSnTSzIbOalr80SgJsae4DISMrnBdlVXhLvF//&#10;4JATtiXc3FoPFDlgTVgJDxRud4bPMCCIDPiQQBEClZAkaqy1nhBQiLV4SID+8qhZwgmxnI9YmIAN&#10;AygBjKh7urrNzk3r2pOtIC/TWppr9WeW7w/IBPdMK1oy/al6ANQTEmmYFBTZEUhrJYuLSqXMpUCz&#10;sgVYXVK+N21kmLM9bf0Dgx4SI4EQrwDElY6OSQLgpdUlTwaEgG7bsV3AnOcEnvyLaBRPBG2Bp6Rs&#10;6QiX5W5v4t3sxTta3+vXr1ie1hVP0MTEqK5N+0tEiOeK2kddk+DJs7xzq9Va77TaUP+QN6VZmF6w&#10;N3/6po1pv06OTWnfiIhC+ja0t0RQvD5fe7ZbtgPvW0FRoTcAolyVbHie0+59+7SmsQl71P2/8cYb&#10;3tiIRjvnz5+zm7eu+zjhxx995PiZc+8bzZDwCtHz4uq1q07OAHnuE2IDaST8QFLmm2++uwny9+m1&#10;CfL38PWfjv/BcZLPPGFJxgJFgrKNTEUFKvNSygPuAnzyiYcEKslSDOAYeoPYbUzBjI6Py8gRuxcg&#10;6r9RdIz/xDAD2KhisownRRZGxkYsMjNpt1vv2ImT70lV5DnzL9IBZd44h4h2pBjOf/flX7H29jZ/&#10;D75ycvOtVmCNO++Zp56WoaGOXhAgcBRG2IVLV+zb3/mW1+ZWVlbYzh07raqyyJoatwpQcD2v2t//&#10;w99bZnbY6OvNNeMmPXT4qD38wMPe9vP73/++jPS6/eZv/qb3uafpSGFRkf8syp5e3ksiNWT7Qgoo&#10;zWNiGK7OSxcv6XuxMipXegI3/o4iRPFBBMj6zhKoYkQJT1B+Nzg8KDUam1ePO5w+/eQeAH408gB8&#10;UfSUsqEkIB00JSEWTyc0d7PLaEIwALCAAP+Zp5+0I4cOu1KiexyuYUqb6L62HP3ZbHR9DiqURjL0&#10;FqBSAIICCAPdjBxFfUNXABpALjoTFRgv2swkbUxlbGV4EwQm1DyLD7gXh/1DHfbw0KgDGeV/ZHAn&#10;C4DIlCZ5sK6m1oGZ740MjOkX9BDXEmxIpHJmck73I+Az1o0GKKm6nHgHVpIHFzdWHHzwbNDdDw/D&#10;qtYackQoYUnrDMjiJk9JYW8V2PaWrTYxTjMbrYFAaV6KtVT7jQ519D/gWcKyysrKBdTJniVPfNkV&#10;tvYezyCqZ0dZGLFtygYbmhptXGQB8O7r69UeT/fnQBhHD8+rEMjc5ryQYAmhIzTFuYHMQazogIeb&#10;CcD6IBsfRcuzX5AqpaxRW1znQe+p9SIeXFKULSCKTRTMEaliTxw+ctQqKqqdYEFaAXq9nQB5QaqU&#10;HvHJ/gw4TzduXBW5SI0RLp03stOZrbB7125rpOJFxCMXDwReCQkA1oZSUIgtiYRT0yIds1MxwrSx&#10;KlKQpTNDF8VMEYIJre+kjZIkOCtiImLFnqLLHwm1nKFaKXzIKp4jSPPCPHtxxVpb20VcqJ3csD27&#10;d1pSIGgv//BlSxNRwdPF+V2REFnQs+NZ4GXo6e22LBGOdQFwjpQ8ya1MdiyrqPAeGCOjYx5WgVTj&#10;ebl65apn2tNx8bv/9h1/XpBs3Qhb3gEeW8Tgq3A6VQ8hLwWmwRDJpIyg5ed5nm+8/s4myN+n1ybI&#10;38PX8eP/6bgDmAzFIgY6ICUv4zggwzsmVcUIy7LyMjHkfB3Y2O9gkFAPH2StEpdOl9p78MgRKfIe&#10;L2HBVX375m3/Poasrb1Dv8d4yRRn3SRHAYj0PgeMiwsL9d9JMtTMIJ+0ARlN2s4SF0MtoaRxRRLj&#10;a6xrlHHI0PX60XSAB5eoIT51+pSrH2KbqNFvf+d71tnebo0NW+xP/viPPaludGxYBr5MB3pNTD2i&#10;9wj4hCzW4fy5i95xjUYYb731tkAh2d31xOCIYVJOdfjQIfuN3/h1N1JPPv2ovffeSXvxxRddjWPg&#10;PZNehgAVTPIcKhhAAywwEAAF5GZ7S4sM7g03goD1ByAPWBETdKWqz8TNieEjmQnVioua9cVwEeuk&#10;fplWwU4K9D4FMkiHZOCKi/N9DdIFPtQ5k5CFyg0mSrXrOvk3Gp3gCsdg8z1UL70APgBQci4oVRoa&#10;7LepCYaVpFhyINlncqN2cPn6DHkULQRBoE3YIDabgEiFQFn3y3OiBh61TTwcN6h3rxMhWYhCmFIF&#10;BKs2KyNPDT9f5BhQuyy81DVSCaF719sSa4dmsiyUVdF9jvfd0HoTCoCkrOj5M6CHxLpDB/fL0Kd7&#10;fgCeiyLtk6KiYl+P9HCmJw7y3i3ah5Cgd955x8MlfD7kEnDkT/bm2MS4MfDmYx//uJPXSxfO6Z4T&#10;3C2Pq5vWwxALFD3Xh0cKohDLOaD5TcAz0b0/vj4f0kEOQEoqBCiW30KHxGmRKqbY1VbVOAjP6Eyw&#10;ENmZepZzETeCaYxm1b1kpGdbgUhmzLswI6U+4G5viFGUTPf1gCfW9fcNCEjv6L+ZFEeL2UQnIOxT&#10;9uz46LjHtmneBOnHy0AoD9XOuSXPAfc29xYXRztqeikka91XdM204mU+AOsf5x4+vEpZ2bq3ZBFa&#10;rTv/znjcrJwCketYxUZVZZXVVJeJdC3ZyfdOeOhg165dFrceL1V/x8ny7evXtQZBJ1OEeQjvkMw4&#10;ONRnmdpL03PTVlJRYqkiR2VVlU6+qFioZjDSeMSnKXJuyVOhyyLnFHJJLglnYErgPUUoRe/LvUHA&#10;KKtMSBTN1L3wHNNEcrz1M/MxZPc4I99/8cebIH+fXpsgfw9ffyAlz4HBPUl5FXFFiUfr6Oi3gUFm&#10;RG/Yvr17ZAwF6iLusoX2kx+/ZDV1tR7DY+RnUJsewP/zv/zvHmt+4fkX7MCB/Xbt6lUZIOK/YXdZ&#10;kk0+Nj5qtEuFHY+JZdOII0sghAFFycjGORCVlpbam2+85UqavHL6UH/pS79sW6W208MhqcllG9V7&#10;4RYk1LCoQ8xQEsCSJDrUyCs/eUXGbcy+/MtflsHKcONKYlBGVnqMCAhkUG2oBEZQUr9P//v+wQEn&#10;ALTcxEDTOIWSGdQcbssvfeGLrqKbmmpENDbs3ffesyefesoTBTEEJEDh9o7FuNP1Z9DBl9nqgDcu&#10;RpqfbGve6tdMMxRUIDW7jbo/fg4wwAOANwADpVt0EPfkIC2Sz+zWn4AdHhgUF//ONK9V3UN9LS7d&#10;fBnzBN2D1DIlWl5zL6UbXfE6f2qCvamJFD3AiHvY31ufy3Mkm59/Y+TpB4NAwikhS0sKSzmTER/r&#10;nEaWNV8oS54tyo8MeuLP1Hnjql0UsSvMz3ODj8dhSu+Hy5p747mnhzIEXlobARUjRVF2uFWrBXI0&#10;TQFRAiKgZJ+vxa3qngMC+EQL6flk6t8zBBokKCZonYICfhJHARnyMTIzQtbe1uqgT7IWa4uHAcVL&#10;G1M8VYRiKAu7eOGyz8vnPFBJgVuWdsIoYPEVgdeGq8NzF85bd2enx8OzM7M8Ng4Baqyrc/WOtwly&#10;hPpFvbOfPiAsXhamtQS0ErTOsTVZ82fNM/BaAa1JYUG+XwOhBb4AFyYyVleU+V4hdEU9PUmmUSn2&#10;O7db7fbdNp3FVO25FJ29LCdh4VC6AzoJneE0EbOfJemROAlhJ07N+aUWnBwVzmV3d7fHoTk/vm9F&#10;YGhlO6s/Z0XQAVvCaYRyZvQeJBZ6S2WtkVbJ34+JdngvWJewPpu/B5NTLVFfWRk5PgsAwKUtMQ2A&#10;yKGhjfbhQwctPy/HysuKfRStDzcKUKkC0eMcTem/pdxFrD726Y9b847ttnvfblshKTNuw8qrKixF&#10;7/MP3/iGJ/vifeBcNzVt8Wff2aHnJnLQKDJA7whCSnjYIM00roL4QlLZPySQ8tnT0SmJCK15gPp/&#10;vHXr9t3v/GAT5O/TaxPk7+GLUbMk3NEwAzcwr75+YvEjNj4WsbKyUtu+rUSGwf9JRm7VKqsrXV0A&#10;DBgeOrh1tHdahVg0qrurq1uHXwxbh5+YdVGBVDqKRYBHXBk2j1swTh/c09Xlbmgyb0uk5vEC4EZk&#10;aAbJT8yxJllr1+69PiuajOH87Bz79re/a/tEJLyhhohGvBhIH+pL91JRVeU/+3Of+IQrf6bTAZK0&#10;or108aKFM8M2Iha/dWuzK3nBqYx1tjcPYbwoQ3AAYxLrUGfMDsfYo/QxSKj6WH4AWdPzdlHvSQtf&#10;gBwljhpAYfNnSAYBQ76g9yOG6gpZlh5lwwug4+dc7YkUkIw0JDWI+ifuSFKbK3gZc9QHwMzPY6Sp&#10;zQY88LxgoDCwGwIPsutLqbGWIaRFLn3027vaPAOaWGRHW5eeg4BIRpd72JCyY0wtz5aSvaWFeamZ&#10;sP9bROtE2ROkJZlwzqpAfYOaZwCaHgIyemSHh1OdcJFpnZefrWdMbseGAGNY188UvFmpQmLdrBkZ&#10;+cPu5eB68VjE3OgzviYAGuWSxG3J4O6RAsWbQpfAgIw4Hd4S9f6o+FT9TApf+rtW3eJEOqJa59zs&#10;LK9pListFuAm2d3bty1TQEO8GaDFm8JkOUJLuJDzBfCMLqYpDCqb++IZAkJ4CVCzELCy8nI7ePio&#10;lxSyTrSjJYxBCGd0eNjJEIlt7HXujwRGFDcJa5BMYsqTkRl/Xvw7z5HKkWW9F0BPG2gIWE1NlR06&#10;eEhnJ8/BH6KcKvAZ6O22rTo7edm5eo9k7+0fThOB1f2ub9DNj4oDbXYRdka0el6B7hfshRgwx51x&#10;z5wxyiG9u57eH2LGM6ajXWVFpe6bqWyjHpPmDLhLW/sfjwxevNycPN17SJ8dtl6dNTwFACU/t7JE&#10;bkJsAA4JqiRFsg4rIobTurcyOsppvQcHBiQk+p3osVcggrl5WSKGkPQUu3Pnhv3oR9+zgqJsrV+i&#10;zooERSrhlxI/4w8++pDlFuXZukjLwPiwZeZmWxatnpMT7fsv/dAmdO8dHR0iMcv2oWc/ZJGpSdu1&#10;c6fPaaDE8dChQ57HwPnlvviCpELq8XRA6pfWqGJZ9v1KBYCXQGqf0STnu9/54SbI36fXJsjfw9cf&#10;/uHx45T0ENedlcKbmV2zGzfaZIjmxNY3PAEmKyvmll9ei1qyg8uGAHXQ0snsBliErIBkSVG+XTh/&#10;0RVOj5QABs/dxzIcC7iLdTA4Ihhvun+NDA1bsQjAggDnwoVzMlirViSgv33rtrP+zs4u27Jlq8Ch&#10;xNp1WCcmp+z999+XoevXAT0oNZxjYzIiDObAEL918j3v0jUhkGhsrLf6unoHUTLNg4kB+9rf/b09&#10;/ezT+t0jdv7CRXvggYdkSFpl0Cjfi1UE3L3Tps8OyZAlOVtnDCfvOaLrBdxf+NjH3MBjDCcmZER0&#10;rxcuXtJ6DOjfZXgFEJATXKDU5OKK9j/nF21jBTd7oitw8gbonkb2NuoQMMELAEniGugshwojDokL&#10;k2vkmrxkEautZ0aTFxrA0FsdkEQhY7zzdR11NdUyygwCCtitWzdtcHDA7t697SVSYyMT4IkryAUZ&#10;VtR+rlQKNemTk+PeehjPC6oSdY3q5PM2ZPT4vUURG92FG0JAd2Ep6u5NgD0tnQ5pCbpe8ihmtQdE&#10;2mQoN3Qt+fqMtVWBt4wyhhx3NIlerl5lYddkTMlcBoVrairt4KEDntGNsiI+TFkUZXDU1cfZmkiQ&#10;7h2Fr326qDWanRbIiBTRGphwwIruFSDm2hm1SrUGBCk9M0efu2Hdvb020D/kpWUry+t2t7XVPQ94&#10;J3BXk5RJid22bVvthReed2BgHjyEg0YwlAtSAUG72oz0NBsTyEOqIgI8wjM8v5zcPH0v10kxrV2B&#10;WwCC0AzkhH2LhwCvCYQZV/myiA0Z/pUVFbYqMsg0P8gERJn3Xopq/+UVinxWutu7qLhMij/PsnPz&#10;/dxMTpAop/VcjvXQn9e+phZ+Sc8S0I7OkSxI3Xq6P3NIBF6HlaUVJ+eVleUO1ovao6h1zzCXqo0l&#10;TLK2sVh6cmLMMzE8MOyeg5LiUv8+pZDYhDjtYbwMtJFd34jTtU95eKakpFxgGhB5gNQRMhszminN&#10;Si3PR2espCxfRLtdZElEM3Hd8goyrLmlwR5/4gHP5v+13/1d29my3QobayQKBmxSpDGq+2nY2mCJ&#10;IpkLOkv0MRgaHtFJCdiUyOOZM2ckHLrs/NlznvBH98OKiioPU/7gBz9wkoRXLCiSVaa1R+HTjlkP&#10;1+PvVAM8+tjDblPopoen6Tvf3lTy9+u1CfL38IW7XhAvxrphnd0D1tbeq008LGO3JHAtspaWCm19&#10;LbqAaWV9RkaVxK9Eb7ayvCzjKVDh4OMG+8Y//YvH0x5/7DF3zRPvuiuAwaWaK/UNeEyKTQdlBJpI&#10;xqPsSiDa1dFlpfqsDz37rLsUr1y6LFXABLFVKyzBsEbt2o1bHvflez0C1l/4hZ93gtGO4s/KtJdf&#10;e00/R9tdOpzFRpOePv2+DPaGgx6tWrdu2WJlZQUyhEH7X1//hhvK23fuyMgmOHBjgFDTgD0ql5gd&#10;bkfKwPgTw/zIIw/rGtbs9Z++YYzxfO2nP5WhGXElRMx9+44WKS6ylFfcII/LyOLuXJNRQE3h7ltc&#10;lfHQgm5tbnbQ4bMgFHgDegU8tOXFbYnRx/VMzJ4EPNzTxHF9dK2eB4QhIYgXABdokv5t1ckU8ej9&#10;e3bbzh3NFtY137p13ZuZ0A0tIgCIkxLnc6mqIB5Jn246C9LulYx0DDqfg4FHqaULjGkeQp4D7v14&#10;YX5Axp2BN9FFrbmACIPIEJNFqa0N/Qnwzy/QaW9dZIL4bqrALlMGn3hovH8WngnWzNdF60GsPiwF&#10;l5ubKUOc4y7e6blZ6xWQkuG9qmcZCydxj/o9gWuq3iNeAAJRpBpAH+cliKhOqgGGdM9zM8zLpxIi&#10;3z0+FkfMPGin3z+jT6ZyIjeW9KV95nMA9CIZj41PTBYyQrUFxIVGT4ysbZca7BLxhKBwJiAbE+Mi&#10;SHoGVGTQwIjnzkQzvDdMj2Mf0UGQ5EPu2VvWikigoL2+Xu9FkyHUNqEHfm98dMz6tCcA+jX9N0mL&#10;05MCQgF7Q12TwCfFVTtnFNBdWyPhcUTbS4pUa0MYLCk+Qc8vqvdb0nmLiKRr7QVaVHmw73DXc93s&#10;OXJf6BngU+dGR9yz80Es3GsbRIDoJAfQryxqv4hwIAbKy8tt3979ImVN7mGY0D6zAOEF8jaSjFbU&#10;U1Nz3gIXbxheraUlkSgG3kiFE19f1F5aXV8Q0RyxHbuadYai2ktLtnPXVp0vs5t3rvjPVxSUwzC9&#10;Wc/iYtR6Rwal4jMtUc94QMSLzoFnzp+zqZlZremGexyonSfBlHwWvETYJkYrc65/+vpPLY/EU56P&#10;9rw/eJ0v8oYgoVRRUN1AjoLPmx8eddL+/Rdf3gT5+/TS8m++7vWLhihzXsI04a775dV1q62t88OF&#10;KjCD0ftPepmJflzsPSAAp5Y5YF//+tfdxdzR1mEMVtnV0myHD+z3MjHUDjXDZDwny+DQrS47M8PL&#10;eSrKyr3Ry5wOJF2xAHeSoAC+x0QW6OBGBnxBQYGMBV3BpDJFGjBK/UPDXmOPwrhx64a3GmU2OIAH&#10;8OCK65OCHZOBlG3yeL2w18/wk0885fFYar0plUNl4eYk0dBHv8po467FCMRmgy+7mv/Od77jzJ/+&#10;9idOnbQR+rjr80nU4roAT9Q4SohrJGGL+0Ix8QVQEgrwi9AXapEwAG5+DCufxefyu9T5oihZC64D&#10;w4RCRMEy9S45SepKa4q7l/Ul6WlVqgzXb3dnu/9srA1tghs23LUkN/Lz5Au421+GkoliKGlAEkAg&#10;Rk6zmgUZeJKoeFb0fCcpL1nEIC2Ea5ckLN2nvuIMdy+9AERGZLhJwlpdnpcynBVBIMQQL+WbJqXP&#10;dbMGcyIoGyIJ87pPERbRdrLF0zMAhA3vgDY83G99/e0iXGMiCqv6U4RpYlBrJuInApCUKC2vZyyE&#10;0efr4vXskgR2YSle1HyCHnhRfoF/AalZGZk2L+LHaNU5KX4S7JKTQ5aZkavrWdYzm9E9xfs+KC4q&#10;cbBjzwGCVDq89957HqeGGKGuY6VmNIVa13tNeb/+0tJi6+nqFLFKczLHNQHg7GfGlVKtwvPkPSFt&#10;nusghY3Hi26NdFGM6PlPaA9O6e+4rxnKkyfys6S/D2sv83upKel+Tt3tLyANJqfpDvGtxFlGBmRN&#10;Hy3gxTOypuskTwPvwBoEGO+O1os8Ak/41P4kls7Z5Z7Zn7wBJIPyTUIKEAUAks/Gk5Obla9nK5I3&#10;v67fNSvIK9aeyPavpIQU7ZUCASsdG/UsyBeYXxbBoU2uZ5AY8wuSktnjnAuRXz1fyQULpSdbflGW&#10;5RZm6Xcidqftmg2MdlrPwF2zRJHDsEhdRry9ffJN3f+QSMSGZeVn28z8jC3ovfAO4L7PyMl2G+AD&#10;djZ0jbpPkumievacqbHIhFebMCGRzpshgTc/A8FfIgQlQ0f4Cs9adV2t5Wi/ZepZDwxLBLW1OYHn&#10;5zdf9++1qeTv4ev3f//4cVxpxI0nIosO9LjbyKJ94FizwCX2c/GSSAkyaCsbq5ahwzwzHXWXLm7O&#10;SxcuSyVvs62NW2z7tu3G2MfZ2UXPOscFOiNQKxXTT0hOtGAobKWVVYbXmsYhBQV5Moy91t7RpkM4&#10;az/8wQ8FgrNWW1NjjVu3yFikGq1K6cq1Y8cugWLU6qrK7ea1y1KKczpsK8awCxKCnnrqCbt+/aoD&#10;F4lGJI1VVpRLYY36nPTXXn3VXn/rDdvWssPVCvW1MHPcziQVMRgHY4ALD2OAXGUmNmCMaz03O9c6&#10;2tu92xclSVQLwB5InCMRj6S8rs5OG/lZbJZyuwWRiESRE9QEQoh7S5WqTRFQhonVSnUCqlUVFZ4v&#10;gCIlm56McdbD47UiDGSAk2y3vLbshABCw3V6tzc9Ewz2ipQ1xjwvN8uzvpk8dvnyBd3XpIxTq9ZK&#10;JEagQg96kuK4J0Corr7WP2MIwymAGNfaiI/wV+EGrspkj1WS9MZ88hWte6IMJNPUPNNN4E5NdTZ1&#10;0oV0kJsRiKNU55wYLOrnmcgGQYgRElQ8oBQQaMTc1EsCWrogDg0OiUBu2KAUbFdvn02IgE2KADL7&#10;ndyMlpYWqa48rce81nJR+1IfJPU6r59ZW1mzNMrH9D/izjx/OpUxK6C6plLrRSvbkMVL/fYPj3gT&#10;Ftzls3qOKHE8JVXap888+aTnH2RlhJ1A4iYnx4PmKwsCutX1VT2DsIB0xSbHJ0RCQx6WIcZMsiDl&#10;bhA1wLm+vt5d+ZST0Y2CYU6ELPTPDnKoWbwmlIyi5CFkw7o2VHii7s0JSGRawE+i4pongAKeeLUy&#10;BeiUlXI+qATAtdWnNQOJyW5nyMug1pN9OD4xqbXX89KP8SopKY4pe50bPD+MLKYOv6uzw0korvQP&#10;wjSsJ+ucEkzVnk3X85KijcTyRGjCU1Ze6mtEWAsCE9a5ZggS8+/HR+iMt6K1zPXnSgdDBiyx7/Ba&#10;TU9HLDIxrGuhmoQ1WLTiwlzZhRyrqZbN0P4ivLARWLWcvAwXF5HxWc+SX1yYteGxYVtYls3iGYjg&#10;nj1zzsN8eBgot6NSBdKXHJ/okwwJOWVlpUt85FqzbBVel3ffOyEBsGJp2g9AN/jNmm7ILkKwp6Zm&#10;RWJlh7RHyNfI0b0QOvvWN7+3qeTv02sT5O/h6/f+z+PHUegi9Pbtb/7Q7t5t8xnd9XXlVlKa63Pm&#10;k/XvNCTxZKWkNK+TzZaRm5ch+MGLL1p0es4eOHpAxBrXs3SVDgnNWr7xz9+1ORmvRIHJlTu3bOue&#10;3RYvlUO3uRUd1rHIkp06dcYV5e49u+y1116RcYmB7t07t+3ln/zEjQ3Z8qUlJV4Le/fWdZuLjIhQ&#10;1NkNAXqXyMGbb7wmi0knvFJLTw3acH+vA2RIwDM1Oe4DaUpKC61+S4PtO7DbE79eefXHxmAaVGRi&#10;EjXYCwKZFEtJJbYtdTY96YaLWCj/nV+Q78lPjNDMTsuSKiLaJwCUMUYxExund/30LDHbqCs0jOKM&#10;QCo7nGUTQ2OWKuMMeibrM+rqq10Zxeu/U3T/uQLukb5+T0TDGLnikk32CXX4rnTvk1ob6nRT0sL2&#10;6ONP2sMPPywTvGEdAvDJiREBSEDXCzmY8ZgjWdr8j2lpxEXxzhDDpSSdkjqS5BjJOiOVSRY1U7cY&#10;bDI7Ny9AhJBJWes5kqTYO9jrbU5XVhcsMbBkRVJbRdofRSW5Ul+UVxIuoJZZam91zd3M+/ft997i&#10;uKyJS6ckBbX2c5YUpzXW80+MZ8Sv9l502Rq3bLea2iYZ6g0LZ+QJ2OkNHycQWhE5hOgFPd7c2tFh&#10;8SkpNisjXlxWYWkCncnxKQHVsgUYYqJ7RMFSckV/AMoLE5LjrKSy1MKMRoY0QbbmBQIiNoSLJCpN&#10;P6bf13XUVttb2oczE2OucBmOQmtmBq2kZWQ6MV0XmVqITgtsE7R3YqWLOQKNad1bXn6e9kSiSGq1&#10;gCBOalgEcnrcKorzrK66TM9ow7Y1N1hTQ7UUb8gGtK7sVcAyQcCBEkf9ElaZm1kQ+aSV6qCUPPFy&#10;raH21JKeAeNf2XOewCpyQhhD/0lDmsCX/90vH8ejMjw24mA4PDIu0E2zoNQ1Gfk0guLaUKO3blLC&#10;uWpNjY26Bmrnl/zPj374o+7BoCQvlJbpybVlZTW6xpCAcV7rkKW9wz7ZsD17W/S9EevqanXygBcK&#10;7xshuta7HSKsQfdM4OFjIFJ6JiQtltg3pXWOsxXLSEuykoIsC4kEjfT1+hjdUJCmTPFe0x7UNbFX&#10;U/W+y9ghnUsGTDFAiIFFVASQRJum/UuP+tQEkUsR7JSAyFZ6pq3oXM5PTomTrltRcb7Ow6q1bG+R&#10;op+z1998x8JZudbZM2DFpdW2a/cBbYagyHpERH7eUhLSRCIXLbCWYBmpWR7CgKC89urbmyB/n16b&#10;IH8PX//Pfz5+vKN9yr773R97j3pcyvFxa5aeHiv7AvhIhgJnPNFGy3/q9Hv2v77+Nbtz+7bYfmyI&#10;R8u2XTL0CTIK1KivS6km2N6DR+30mTO2KGOLce3o67Z3Tp62p594wi5d7XHVQHyZUhncb/093a6Q&#10;Zqdjgz5IJhsaGbH2tg7vysUoz6nIhC0K7DrbW6Wc+r01LMaNmCF19D/8/vddpaKecAVTBkO5Vq3U&#10;KqqMsjtULt24yPRG7RGHo3EKsVcyh+muh5fCf3dqUmsSsNrqGr1nusAwYiMD4w7wxDBJeptblPKR&#10;YuRzGfpBsh4egdGhEUsXIFMS1lBdZ+PD4146WFJVYl/40i94e1ySmgpyc31GebvuL+DuxVgnOogN&#10;CouYIGGBkjKITsCOHn1QxKXOcgUodFmLCnBQhLAryqPIOYAULOh7tLVlGhl6jGxqQJsuaSGtD+1p&#10;8YBQtkbFA53pWENCDSQZorgiIknPfeQj7jUhl2B1dd7i15d039oPWqN43TPT2AKSpiSkDQ+LzIik&#10;UOtNRjUqHbWMpwGXOC7hdSl5ygpJTqT3AMQCgCO2mxgMScWV2dUrNxxY+Dlmgs9LlSaILDDBbUTq&#10;a1CkiYTE8ZExmxmfFHFI0Jd26UasJI+SQvID1qQA44Tg6VLV6VJwS/q8ORLNpIpJzIvTfif7PqA1&#10;XxHT3cAVK/WHG5tmNsRp86XOG7dssYKiYuvVHsYJkR4WgdP90CaYqgxoMO1vyQehxh/CkyCG7DkH&#10;uiba6K5r/dJCSVrjcRsY6LHxSCxOzF5n4h8T3VCP5HygulNFbuhMCDmKF+lyw6fnX1Vfad29lPV1&#10;2JNPPqXvxXvMnuTEz37208enZiI6Owm+J/Eo4XVKCTEuOVbWSEe6bBEe8mggJHix6upq3fMDqXz0&#10;0ccEYn128+ZtgXaZCH+Te69mZqJWUVEr8hFbP8rZkoMJ9vobP7GKyjKrFUHCI+FjpUVOxsem7e7t&#10;Vj0PkTWtFaWZdLyMEwDPa+3HpcLj9XyKC7OtMDdDQJ+C48hKCwttJjItAh7LKxjVZ9O9jhbOVPzg&#10;gRkfH9F+mxNZXXCCBWkgXycyob2gtWIsNfkaKdqomTrXVGHgdHLiK/u2ocWkO15Ae/fU+2ckSoK2&#10;Y+cunbFK2YoG36ckLrI/G2rrrLay2vcb68y6RmSH3n3n9CbI36fXJsjfw9fxPzh+fHx83k6/f1YG&#10;KuCxKuZshzOkMoYGbNfO7TpgAXeXxtxsZv/2/X9zY8NhJikI11Xztm0yyCkyNImuLuluxYS0c+fP&#10;+rAOMsGJN5MAd+tml4MaCV0y2zrcqQLxbgHBsitZ3J/UsTPFDlClphnjQP0yhyukw1tQWGDPv/Ax&#10;JwDEz1E4h48etcuXL7uywj2OYaHemZwA6sPpj/3O229bf3ePRenGJZBaXJASWFh0tY4ijzX6SfTE&#10;Qe+brvcuKym3yvJKERIUHa5U1NSqLUj1bGhtqKXFnU29OsRBb2Y3r13zUijck8UFRX4NxDlLq0rt&#10;0AOHrVpKnvndn/zkJ73XPDF3WoyiVknwO3zkiCf+0XwFEgUQsCYYvXNnztv169dlhG+ImHXY6Chz&#10;0Kf12YzGDLs7H5X+QXMPmhHxReIXIE5cGAAm5sq/o6r5TACHREU68fHz5DCUlBbZ2bNn9bvLHiLI&#10;TA95KIFBPrX1TZakde7u6bcBEZkV7R/UJQlleHJ4n9HRUScdJPcRqqBDIR3piH/i2iX/oUjrwzqj&#10;AMtleKkNv3D+nACXbP4Y6LoPVfuJxEqmkgEyTAJYklrTL1o6Clv7h4Q8urgJggQAApZgohWKRNIV&#10;rayyyua1D4ZHJvR2eGuk4gUCeGsgsYQUaD/b29/rwIdHJkekDXJQI5IIeenXv8VrwagKYcIfrmg6&#10;ygHwzHcgIYuucxAmGqhAziDLfNas3o/56tMiWdx3KC1d+438gKieWZYlay3ppFdRVuEkUdTJ18Qz&#10;27U/+JMpfEN63lRwkBwLCSrQ+hHKmIvOuJetq7tDgLdo9JLvExEmMZPzwBQ7FD8lkZBBnkEs1yPR&#10;G/sQJuDFYCdUPF4X1qlUQF9UVCJlO+bVKDk5Bfr+mk1Oj4skTtnRY4dFOqu159JEruggt6q9edd6&#10;tC8g55TSuXdIxgOgpic+noSZyVERrHirKi/y3heQIPJCcrPzdf/ZuqdsiYxMnf9MrcuqSMiQyMak&#10;5WXlaL8weS/Z2rs6/TNJQqWSgUFY1N9zjvHSQGSoeOCL58uzXAvQ9Gtde1pnWPvpxo1buq50+8IX&#10;v2CNes6cR0oY62orbXJiTORUZxBh0dmqfbegbQixnrMT753ZBPn79NoE+Xv4+p3fOX78zt0e6+zq&#10;tUGp5qmZKevQZqbF68BQn2d8E5NNS00G121CDHvLtma7cvWagynlZhifmuoqHXIBgxQX/bp5/c+v&#10;/k9XtdRpj4sBe+lQSprY8arXq+Zkpbkav33rqnW23ZXRNh0ohoYEvKvcr//6b+ig1duECEZPd6+3&#10;jt0tts38bwbJ3Lx127N121rb3RAxFpJe5X/5p39pr7/5uhVKEWBgpyYinkU/2Nfv1zozKSMvAPGs&#10;ZhSuDARG0BPU9POUwWG0yZaGwFC7TpxyoG/Q44oVVdVG+9b5pQUHhVQUiFAC9U2WfqYU8pGDh2xi&#10;dNwTqcgCz5b6wIVfLWP4q7/9ax7fbkAxZGfb22++6WBLQg+fs3fvXnv0scfsRz9+Se+34GD44EMP&#10;yYiTlLhm+XkFbrwAUYw5HgsUPQSDkjnUFKVtkBTcmpTp8UViIJUQqFxiAGRqF0ql4qkg8Y7GQ4AL&#10;vw9xyhUwsyaFRYWu1ul8CBmiIQ4hgA1XZmEZTIGQ1i8lNezEbklkgsFAkA3cqVVVFQKlVPPWvdpL&#10;RcWF7q0gds314eKmTfDVy1fs+rXrWr9062prE/lY8zp96v4zBOIQQLLTV3W9Swt6Tnp2cfqZYGKc&#10;1G68q/Dk5HiBqYia/juZpD8p7jTtFwbb5BcWad1XbYbwBYROKjdFypZ7px6/VNdFjggu4mXIha6x&#10;WCSHbnDpGWERl3gPH1FZUlNdbW/89E0RilQv8XRlu0IXvjhX9ih6ngdx67yCAq/YgKy2aN+TNQ/w&#10;Qnhj9eXzDqKAFIDLLAeUJHuJEjieBb31U0SimZFPDBrwJwm1rbXNS75gardu37BLl86LiHTpzIxr&#10;7Rc8dONNf0T+CAVQFof3jWfMPqItLEmlgDZJonQAJHHUk1EF2kePPGC7d+/TvZFgOKPrDnnYAC9S&#10;f3+3z7H/9Kc/6V6j96WIIzqXY6MT1tbRJWITIz54I2LVK+siKXjIIAJRGxro0p9zlpwU5257RswO&#10;9A1ozehAWaJ1LdM1QPDD/vmEDhgxG8vx0D1lZTrxpVEWcxOSJTqoimC4jIeN9FwhDzTWYbQudoV5&#10;/oEkyvvifY4AoSgy7yG9+/bvt2BCUIS1TyS2UH+Pt5+88kPr7mqX3WnRblv3MlQSB1mzd995fxPk&#10;79NrE+Tv4evnPv2Lx89fuGpTUkQot2eefcZ+7//+bdu9Z6vAvtuOHt7j6n1OqoHe8zScefs96tFp&#10;y7rT2trbPY6+d+8uGZE0KbchB9qNwJq98eZPdYhjM8+Fc64cSHShBhh3Yo9UaFAHjhInDi7NPtLD&#10;ae5ipAEFSVkYh9GxCVeHNOnoF1BjGCnTobSupKxceJVgBw8dsdGhYdk6pmU12LSMFCoddzgKHfDa&#10;t2ePlz6hRHFZRiKTDq4hGTMS/AB8b2Gqz0qXymIATHpYoCf1hxeBmdXHHnzAKIZLz84SAJRYvoDB&#10;PRX6HyqcumrmU//6r/2agD3TLl+67O9F/Lempsb+4P/9QwHOkmXkZOpS1+2P/uiPHOxwdaNOMLYl&#10;ZWUO7KdOn/YKAVT2r+r96nVf1wSCNBuBjEAAAPkEATthFQaiAFD8CelAuePSBGhJCsTD4E1eBCQk&#10;eeHW5L2ZSMb7TPi60hgoUz8XLxVf4orl8pVLVl1bbR/72Au6c7NbN2/JQEakPNMsTYpreCxi3SJA&#10;DCqiayLeBtaERCzaCDOKt7X1rkVFIBlVjKemu7vHaPTjn0cCmYzznMCF0AbjQ2dFDuP1LFHmVSWl&#10;liJytixwBujiZYhJrELBmwiOLL/Aa07Ea1aKLd1KywutpqHamluarbC82IKhNFuAeJSWSckJ6KS2&#10;SdKjsiFNxMfnxMvg03imWM9z7949nlxHaEV8wgG1qKRYezbJuzE+JsJFrfdPBfKcg8QkkSeRQea2&#10;EzPGI0ZIhJaqgFXTli2e4FlQWGzl2q+MLO1o6/R4uR6zh0riBXw8ezxPZP6niTDRowA1zr5gfXB3&#10;ewte7Rt6TaD+x6VaSRLDO0MeyfSsiFpmSO+1rGvLcpIL8WaA0J5du53s8TkQV1r70ixnMkL9+rp/&#10;Nh4aFLKXk+q+9u7d5yTjwoWL/v1K748fJ7DM0HVO6vmneQLrRty6lP6IN6CZnVkUkdK+jNc9bZAE&#10;m2Qr2m+EbBKDUt1aU/J5Rkb69egWpeAXLSKQjwisIe/0lSBskZcnMqg9wAyE3Nx8q6qs1rrOimSk&#10;WCCecb/ptn//YSECHTRlIyQitm9v8ecFwqPc8R5RuYM3cn4BGxf1EsLa+hqfHomHMEtry3S+Dtkj&#10;mkaVlRXb//zbv7aTJ9/17n4M4pnTn9g5mnsRAoMQnTxxbhPk79NrE+Tv4ev5j33++NAIk9ak2GSM&#10;f/6LT8jo0B/crLO7y7ZsbbChkTGfyHTx4mWPq85qg+MeJNN3eGTQM6hv3Lxm//SPf283b161kVGm&#10;WnVJ1Wx4MgyeAPqcM2gEl35jY63+m8lqk1JtaR6bm52alLGZiLnLBbx4CZh+hzuU7OCYgi10pSCY&#10;ctffzp27dZgDrlDeffc9Jwco3BMnTjpZGBqkq1qCH8hf/NKXrHlLs1TGkB06eNCVGeV6gD9hAXEQ&#10;V8pzUvAhKYdlgUDMcHCvGQ7g/L1/aMQHYCTIWOGORZlsBGgnhHJmrGmSq9F333rb9u/ba7nE9mR0&#10;UGgM3KFRz5nLZ62uoc6+9tWvSXldciKCiid+SzYvXgfK9cj2J+kQ9Xf48BFXiG+9+45ATcAgww5g&#10;A+b02KZ/Omp+fmFWRqrEVQtqDbUPUAMyKDHukUoAVA7Gd0mfSTMU3g+Cg7uexjmo8I7ODtt3YJ+F&#10;9KwpGWSC17Mf+pAne00JiEbGBcRJQcvKLbTMrGzfQ8Ra2Rt0OaNWnKl/EIPllUVPhoNo4GGZk/Hl&#10;1dXZJdJw0yZGxzxDPV/EYHRg2AvCUrWeBSJTZdqXc5OTRqtXZtOnZeXqXjdM3EYKPsEyRXCIdRcW&#10;5Iic7rCUtCSRm1mbFwFg7j4FWgHd65xAAIUKWFFOl6C9QnIlYQo8FHgU8nKznYSS6c++xT2OV4Kp&#10;ftnZmd5Q5cD+gxYZn7SzZ8/p3wkL0dNhzYkP9eOUQkKkCG/QDwI3P1UDjOAlh4RkTNz4XpMvUpQm&#10;AEbZc22Up3pTJT0PaslxPcMEaI/MvAImHeJV2dq81c8Dnp9+fR7xcIbDoDorq6SAQ8neNpkETNQt&#10;41QBaNbtks4xHodRrTm5F+xNqk8otyQ3ALd4bk6+9mLIz8P1a3o+E5Oem8C90kyI/UmIKpQWFPmf&#10;MHJXcJuT1dnXPySgXiYHUn8u+UwDPo+yNt6DFs6QekotyW8ICGBpzsPz5H6WpP63bd+h9coSwA/r&#10;+uK94yBnYWCgW+RnwvoG+0Qc23QW461bxCsq0sf0OXJPKBdloiAd6qZFfAi9QN5CaQzuCViq1PzW&#10;5i16Zit28/Yd6+3vc8Lf2dnpOTb9PX36XNYgVmYIAWSSno/o1XmhDS6lhmfPXNoE+fv02gT5e/h6&#10;5PGPHp9fZE75km3dvs0Y8oJ6mV9Yc/ffyVOn7NXXXvUEI7q60QO9qLTCZmQYP/LMU+6aP3v2tAzR&#10;sjU21Mq4z7ui6O3v1nELOMBw8LKzcclSp7uqwxsS+dZ3N1ZtQAdssK/HmTed8cjsRQnW1dXpYBc4&#10;OaDOmBhnX9+AqxChlH4m6GVBuJgBczqjETtnvOqunbvs/ZOnfOjNsu6N2NyHnnnWXnnlZfvIcx+2&#10;bKmvLKkcpkp5IpAUDAaI5DFq3plPXlldY9W6BgzXoNTlsAzihgwVtbfjMmiR6YivBSU8c1LL5Bzg&#10;8sUglEoh7T+439568w1rvdvqTXj+z+O/68qLErJzl8/7Z7/6yqu2Rf+GggZc6QKIISfEgbGjzTBq&#10;r6a21hqaGgRSUXv77XekeGNtRpk5AMjjoucrKYnxptQmLwhEZ9ygo5o/GG2LsSSGazK+5APoV0WA&#10;Fo1e3JCjgL6Dt4XfoUaYxLozZ8943JLmKWROnz9/wZjSN6prnpnT/QrsRwVMkak5AX6SlGuxqy+y&#10;zomfM34UlzEd7NJlXKkp5/mi4MNpDFuJep+ELAFgroz6E48+Zt3tHQJvEUN9P1vgZlLhGzLIO5qb&#10;jV7t45Oo9lXvuxAKJlhpSaHV1lRoD1Tb/kN7nGh19nbZ2OSEN2uiV3pxebmNaW/g4sZLAiEkIZBn&#10;BihQdohrV4ug+1t1bwguchLVaGVLDghJi+zB5MQUe/vN9/zZsBYADOEL3O6UNeK5AlwZdETIg7Vm&#10;fSFXfCbNk8hBoJf9gvYn+RY8K5QoTZXoHAcwMZQGDwx98CGjPBtyI/CqrOjnhwU2VAmQj0GiH4qz&#10;uCTfxseH9XlrTkpoT3xg/wGvcOjvG7TLly/Z2go5K6munOvraq2uts4n0JGIyVrg2YBU06yKPTGt&#10;Z4u3i1wJqjOSU0IOqOw5lHFxSZG1tbcaUyj5Gp+Yctf6nNQ8awOB1QW5d6dCa0nDqyERyYjOCiQt&#10;TtdKjJ6cFXI48FLgNWLGBGNxGS60sDRjF86f1tr1eYtbGjHRjKqru1uEY0zrLbKis0rfC9afBELK&#10;NOm8SUIh4A6xYgpmpvbZnp0i4LkFVloRa7HLM4ZkYq+i7tnR/hbJgoDTEIq21P2yf719vW6DuKcL&#10;569tgvx9em2C/D18PfT4h4+vrsnAazN/+jMPCgRQXebuOTqXferTn7CnH3vU6qTecHWHdUA+8alP&#10;2fWb12VoF218dFiGgeS1GR0KankXpZSkTgQUE2LHjGElUerRRx4VICXqkPRIKTFbfNmY7052e6KM&#10;H4aQDHkMDwbv6NFjdkjqtaKiUoewyI0MyUD79x+yX/jCl+zMufPexjSPxKhwhl25eMmz52cE+rgg&#10;6VNPhjdNX3wetBg48f6R8XEbnRq3QSn6y1ev2JR+htpnhqCk6X1SwukyonUiMVFr7+iyvqEBAcGy&#10;xek94uL1PgLQVKkiagujum9qwlHQDIGh0Qz94snAjUyMW4beE6OG+72sqMwSUwW0MkQ/fvVlu3nr&#10;pl8byYiUlwF6eDBwp1Jb3S4VDaHA/YtBbdm10w39T37yiohPrLYed38gbk1GJ1ZKJNwQoAc9zo2K&#10;J9hMghaxeNlYd8eizpKTU7x+2mPx+j7GneugVh1PAl4ApgfSZ7yopMSbgMTLGE/J6FFORnIYGdKJ&#10;AmGSzNg/lOcBwBA6Oq5xP3TRe+rpp6y7u0PXwyQ7Bv/Ekv9IJsQti/eguWmrZ86fOXXGEzITdMRp&#10;8sOU8TiRoojuv7gg3z704ee821tXv1SkADdR97eKhyA1QfckBSeCuRGIjT7tGej3mfNc77QAmASu&#10;voFBJzw+6VAAw7MiNECjmQK9P2oegkV3MyoseqQQAQndog3qd0kyvXblmqUkh+zVV193jwUgD2mZ&#10;Z030AOjjz5riViZuS9c0FHlFVYUAcEzANOj/DYDQfY1qAbxj9FjneT380COe3EcOCjkeuIdjezzs&#10;a0qcva2rw13G1Gzz3BiXC9iWlhZZ87Ym7cdlgey4zvBZu3r1qsh3o8iAQLF/UGeD61r1s0jZJKEv&#10;nglJnnjmuO7x8Rh5Zg57j6vaEftgBC8AiheH+6QDHoR9fHxUn10iaxIQwZ8TmV9xD8AyZaZ6rlQK&#10;bGht8TwV0/EuJ8/6erq1DpPa7+kC0aB7UPAeTYmY4VVq2bXD8gtyRBiGbWCo05sizUYj+uxRq6gs&#10;0aNa9f0GGdYj0P5asw3tQ4bRQJ7a6WA4N6frmZY9W9JnM39+UvsjYFVVtXoeNSLpIipaB5rk0Jab&#10;/g1Dg5SiUp3DtUzZskghLaYJaeD54+zhGYR8Xb50YxPk79NrE+Tv4Wv3vgePGFN+DQAA//RJREFU&#10;Mw+8uLTU6hvLXMl090fsyrWLOtz9ApUf+5Q1NjYxaRLuUsJpRv9n4mhZ2WF76qnH9HMv6d+TXanj&#10;/nSwECiSvPPxT3zatm7dZi//5FV3ddXWVspgBRx0GcZCIpKXSslIEr8EgC5cvOgJPxiFMQH/W2++&#10;JdUvI4XxlOGmVK2/t8/zBQ4fOmxf/pVf9ha6tJTlYPvwFP0jxojGN67OUlJdDY9Lhc8szMt4yJCL&#10;5WeIbNxubfX/7pMRvuNuwATLKygUUKzbspj7hAxEdl6OpfpkLR36yYhAkTyBMr8X6osnBe4kGRJD&#10;pWwPNUY8+qmnnrJ+fQ6dzL79nW/bxPSkzUr9s0YgAp3VRqUyAH3Wubu3x9sDd3Z1uXuaxC9c+D/6&#10;0Y/caHr9ttYZlZaVnSGjmGB/+J9/394/c9oVPDXKNOpBjfHCcGPARxgBLGAgHs2gIMr7CJ8wCRAF&#10;hyFE2VLSBnBQXtdPdnZq0FU53gZ3GUcZxJPjCV20OE7RM6aungY1ECZ+DkUKuWIoDu5Z3p/Of4Q1&#10;hNsyrPPelAd1uqDf83avAb23iJtEnceS0wXIVEAIDW33zh3etIWEx4FRAZPun0TP1FTq8xdEUgmX&#10;xFlrV6urNTLY5/TzKN0ZkYlJGWwIKkAcEEBkiMwBwOwVPoPsfyoTWFfitwAEe4a1pMc98+Upz6Jd&#10;8sI8rWunBG4R9+7MCvSW9XuMXSW2C1gTQgGQaQjE+5OEh5pnL9JHoLG+0RNJ3XvEJtY9E8dvbWt1&#10;IsC6kIBISSeNqkiWTNAak+OwouvnHEEOIH6cI1T74SMHRIizdA71s2Sxau/qYdili1fszu02mxXA&#10;x4ucUaoI0FMiiirl98mVgdRAcnDNQyy4L/YbVTSQT4wD8wNINiSxME5EF2KFN4l75rmTKzE6Sokp&#10;4SMZa603+4C9RdMoCC0zHJhMGPSWzEk6l8ki8UGdTRpSTXhiG2EXwn7RxYjIUb8VFWeJXE7p/uOc&#10;yJJASltabQ2tG/MJAlZX22DjYxOyASE/m7TPxWuDBwtXf0qK7FxRqQAbkpKu6423oeEx3aNESWrY&#10;igqKPTmS2Rh4BLl2iBUkgPckLEhuUE5Opn32s5+xr331HzdB/j69NkH+Hr4++rHPH0cVYNBKShkG&#10;EucJdzTpCEgVVVaWWVFhkbeXJVP86vVrtij1BJOlexTJN6iiAVzu+h6yh8QtgDopMdWNIe934+Zt&#10;Bw/cjYCkd5mTokOJ0CgDkEMx4+pFdaOqb12/Y6++/qZdu3rd42UYmz/7s6/Ytm31MlCpdv3aNVfv&#10;dCsb6OvTn3H26CMPe+btl770Jevr67XzUvyNjY3urqNpBnXdYwLZJRk3evZv6Hc8EU3vQfewqIwD&#10;apRyJzKiYf6VVZWWISNKgg6Z9BhPVCCu6F07W6yhvtYzyGmwwQQ0xosCvFQcNDc3e6wegO7s6rRR&#10;SnJQMDk5rhxQ7xCBz3/+8+4mxdBWVFbYo48/ZtXV1dba0e4xXtr0EiPWBblbkd8heRGAyMmlzCjk&#10;XhIMLdUHJInx3rG+5OsysKhBqRUBDKEP3P0APkmSwaQUJwLEGUnI2rlrt2XKqKP0PMYuICE2zTph&#10;TBlhiqqbEpHAbY6R9Dp7KWRAlBayJCDi6oQIjkslzgs0kwRUGFESouplkFGLKKUpKUdaHdO1jQZB&#10;vV09DgjsC19rKUCmIY4MD1pre4eNijzR4C1FIJGYKICkNameCyEFkkdntI5LIkJLApOo7p8RtTlS&#10;j8S93QWra6RtL8SD+/byqjSqK+Id6Mn+5lq4pwIRPe6bJEFG69LJcWJcAD+mPSTCAenxUkVQFbDW&#10;/9GzALIQTKG/xLqfE8IBmSJl7A9IDa12IQao9agIJ54NAIn3AlggVsSH8Qowhx2vi3cL1L6tqq32&#10;34Fw4MWBHMR5f4Qk7wFfU1Om50ASJ6NZqfXWY6MDkkwnR5Q57iR64nJmn+JxIMbO2gDGEEKm87E2&#10;kBxmO8T63MdGtm7oPknq5DMZSkS5LCSE/gCQhUCAfUL7Xi2HSIJ7qfQ5DN8pplJD19Lb06v1XLDC&#10;onyd9aCTNKZFPvDQMd3XrJWUkXS3ovMWI3IJSet6ruP6PN2H1iIs+4Bi57nSNGjXrj22Z/d+27t3&#10;v/bJsK5zyckzuQyxcJXOo9T7/v0HrK5+q+7dPEyWGoSwrLvrHxc/z/H69Rt+Psjop+wwR4Q2PSyC&#10;qHXAy8hkw7LyEvvq322C/P16sVs3X/fohXIjs7qyqtzC6TSzWbTB/m47fHCvFRKHlEolS7et/a69&#10;/c5bYvQZMhJk32LgUGUrNi2V1CCjnZdbJONcaFOTUR2IoLtlS0vL/aB5Us88bDrFDVpAhpbYNwY5&#10;TmCUV6jDL6Vy6/ZdGWraroasy+dZj7sqpKSIYSokyLS199j1G1dlmIbc8CENIRlVFZW2Y8c229Wy&#10;w5XoZz/7WXv62WdkIBJtXcamRNcyMxu1wuIyoxSQxD7IRHwCWcDmsWdyE5hFH5JiJya+IDXGBKrs&#10;3GyjNzZd1FDtQakgysGo7UW1U6ZHPTf95Mul7otkzFBDJHBBimZoTDI7KXO95klVGMOQ/o21oUyR&#10;5K7Hn3wC+2UvvPCCz9PnC2MN2KP6AeGxiVEHNcIDgALlc7g3SYr7AKiZkAdQCe/1ezSkSbGe7gEZ&#10;4WWpElqpSm1LAomn+J8YeRQdv8vzgVQQG/X6fJE/XKJ8cS0YfTLyUaW8Dz9Pj4LsjGxdB4l1ECfa&#10;Gkf1mX0iLXR0WzDme+Pi5/s0VaIzGYteU1VrBw4cECmh73+yfw4Ja/nae3EiglE9k2WBy9mL5+1m&#10;212bEjgT28/KTNN+TXVvBqBEmVp2jox6BkQs7HFjwhO4ilkfFC/VG/S7x9VL+980EZcUfQYjcLl/&#10;ehK4l0jrR65GjBCtabmlK9biBE565npfxh+D5hh8rpfnQMkiXhzCUJSEpQQTRIZSLV3kIz5+zatI&#10;6ONPj3+AG4JDshpryPpDenPysj0OzYx6eqdDOgB4JwLaP2SK05SI58JAGNYeNzufz/fa7t72cwBR&#10;JPdBH+Ok2z0/+lqkQkYKlc+jrBOyQ6gMT0FifEDPJV7XKUDVWZnRmR7XHmByJJ4Vph/igWA+AqWM&#10;eOw4d+Jfrqrp1e+161pzOt0Rv8dbQic/PBm0hE3QZ+Dh4Awta60IVSTq31K1N3jmYZHTsuoaAbzU&#10;tggkSYYQ83BGmpNvatt51nwGSZ2UF67ovBbnF1hFSall6H3SUtKssb7J+1rkZOW6t4o9TqdKVHhC&#10;PMSgQNdEe+BUPXeJCmYKaLW4RspcN7QX+D1CJHm6FwQOCYqxBkCrfmZZw83X/XttKvl7+Hr2uU8e&#10;x7geOnhA6jBFIJNg7R2ttnffTh20URmjCXcZMuK1s6PD6hvrpfLSZTuWPTuZRCK6tJGYQltUJovR&#10;Zxu3XYoOHPE9FHOOjDAZ16iF/KI8Gfs5W5SK40965ZNJS7yvrLzC/uAP/7NAPsUiJKARVwO8ZGz4&#10;3XEpw4mpCSn7dv3bjDFWlI5xa6LmRTLOHEySxkg0SklLNWp+RyMkSMnIyWAUC+gbt271zmwdHV3u&#10;gkXp0tmKMiJ+r6urS6or02O7qApK6eh3jcuVTPkJsf7pSVpeTroibL17x2t86caHamcoD4qM2C9l&#10;WDO4jh28Un1SHl3gMMwQl//r//o9EacsGZ0Y+aHxDHOus/Q9FPSNmzdcTTP5DBWH0k4UGQKoFhaj&#10;MSCQsSWOi7sY5I41SlnQvRAuCeu9QwLwNT3fcl8nJpLhoiU8gLr1RCIpckANJQeRYr1QNkxtA/AS&#10;dF9UGaTJcHd1dEoFixisbriSAvxx47KWZGcDgIX5eVaK4c3MFACKTBLH1PoyW31JRGNd6/2lL37J&#10;Tr13ymfcP/TgI37/Ldt3eJkgXg6S2bJE1qh77ujptlSRr+SQjHRhkYiX+6MtUeDIPWdrXcgPoGa6&#10;RoRzTvdP7Njj5CIhJBFiyKn4oOEKKhdvAca6uXmrrwGKGOCE4IyOjFtf36CHOHp7BvTV5/FsutLl&#10;5hXFRpOKRTHQhL79WgJ9/rLWQQpaCjRBKpfmPOsCM3pMBHW9TIAb03tTHbEo0EUZ0z0NsE/We5B5&#10;v2E0v8GFj2NMe1YkgAqIRV0neRaAzJzWiTBOup4H+4zrhnAzypfQBc2RSCADCHGdRyY4Pyu2MLvk&#10;OQ26Vc+MJywBwWcdiYfzRdyc0kzIXFTrRFgEgkRFBDkE7ANIqid96kYWl0UAZ6dFjqMiUAJvAWFG&#10;Wqaf39QkZjRo7RNEsvWzGeFUKxJ5I9eD4TvrtqIzwcAa/Vxq0HNcmDhIeIqe+stS0njjKDkk3ILX&#10;itASyhrPSqaIJcBbWV6jW9DZXGFU8pRXA3C+cbdjU/BKUDGCZ4uyvtVVkRh9j/XH+xMQeaCPA8l/&#10;bR13fchTcVGBExTAvZxGWHofbxakn8WzgDfyX//l3zaV/H16bYL8PXw9++FPHOfwkjmdIfCWuHEA&#10;Wv5ZljybH3cjsXOSyKgVFZHWRqephRi83oNxqN1dvZamA0iJzcjQmA5kon3qU5+zYw8/ZEeOPmC7&#10;9+xxV9nN27c8Nt56t03qhXgzYLXsBp0pYL/yK79qP3nlVTt56rQxWIW4MC5RSlkwSh0d7R4fJu5f&#10;LhDxeL6MyNT4mK6h0xgS0tjQYO+dfNfeffddj6WTbEeHurbOTjt99oydeO+012MvzM27GzQokkMS&#10;X2d7p7d4raupkWEOyVihAlaspKjYQwDTuh6as0SGho2afKaI0c+eIRjemU3XGIsvUtKV5h7SUX32&#10;hH6PhD0y+HHjerauVDNgT+ydTGf6Apw7e86VWeOWJs9FiOja33zrLe9NkC+S5OVjMjy0HqbaAQMP&#10;aM3MTlptbY3ITYGTFUCaMiyGagzrWZDhzMjP/PwiT77Ky8vSc6IbWJwMu4iM7h2DyPQ0ysAoucId&#10;iyFM0v2QYMZwHCQo3oLf+t9/yw7tO6h1qndCwRhY5vED7sxNJ54OWYDwoLxoF7yGW0FrzejbUFKK&#10;97YnbJCVnm0ffu4jupdkq6uvt7K6envm2Wf9fa7duGYBKT/Wgd4CmSJdJEAy6CgqUCHpMUkKEPJI&#10;9ziqLXoFzFu2bLP2zh4Z/Gm/P/YbZBHvQ76MNp4TlBpEguYmST9LgOQeCAnxJ+QFlzCu7ZTkNAGA&#10;9nsCI4TXPX+Ff6OiYkXPE7c68emNDQBaD10EmHG6q0vz+pygd06L18+ODPVzuASauQKJkD8/arch&#10;a6h4eghA2gBWHzikfUWlhOczaE0BfdQvVQze5ri4yEvfKGOlSQ+JdzSZQXVzNhkFOyayMhWZ1f6U&#10;0t6AXAYcxHm+JNxBdrgO4tWAPW5uwm1HjhxxO8BURmrUS3TWIH2UkkKGYSqEIkj4Yz4E/8ZZorFU&#10;ip4vZJl6DUgDzXe4D6oXikoKRGqmxDIE+xu6JwE9ZXg0L6I8lna6q6sB6JsUfrq13ulwb58uRc8m&#10;TR8b8JJbukmGRBjppGfr8d7HoruzV2d0zs6cPuviAUDHvrDPSMbFjoxJgFBNc+LEKevsahN5yXWP&#10;0NQ0ne0iOhcTsi2UCYqMas2xNTTNGh4essGhAV0DI3qDlinSvzmg5v69NkH+Hr5aWvYdpyzmyJHD&#10;MkjmwztwHWZkEOPtijF7qdA+MWzUJoa1vJKZ0JnutsNQFuQV2OKclNqqedtL2Q0bkgLKys6zxx9/&#10;IgZ4CQH7//7qrxzEiCXylSG1zIQn7D9lbTnZubZ33z77u69+1RUWShMWT/Y3MURKbAA5atMLZBQr&#10;yks9uz8qJTMscJ+SkS8syLPbN2/6OEkONa6/906eFMB3WJaUG6o9IEORGJfkLWdJblpdEqAJ9Brq&#10;6uzPvvIVe+iBYwLDfs/qJlmMKgDGdfb39tqUjB6NbeI3ZKwFYCVFUjgCIFyjuINx0RPHQ70Sy8Vo&#10;U5bn0kzGgjIsBsKQj4AhPKlre/zRx2SQEuz7L74oEFmx5194wQZHhn2s7ZUb1/2ea+tqXdVh+IUn&#10;/oxoXUsYhOSuPXt2+/tjjFCYNGfBPc+I06VFVPq6gCfk8eeamlgzImLqxKIpbSQjv7CgSECJ5ybR&#10;cwBwkUIEKBGEqEBQuL6ZiEBdYMC4UkiFx3dFjoLJIVdW9CAga7u3u8fBJEsKlTUhGWpRCnthdt6/&#10;6CwIkUBB5pWWU/BvMwJbyAyhk3aRsq3bmt2TUdfY4HPCx6WGWVsSKGlqUlBU5AozrL1Er3sa0VCv&#10;39XV49dWXFwqkI7VwpPcVVZS4hnnoyNjNjDYJwJES9lMd5+T9EjSGeSTJCsmLM5pXy/pfT9Yw4WF&#10;ZQdZ4vFLqxCbDXfVMywllqcCwdmwoECLWQ5lJYVWQzWJvj87MynCERJ4ZeorTIm8u99XpfwZPETM&#10;mvp2wDGWaIfahkgHtH3oUJgQIyQiYtwzjXBI0CsozPckNTLTa+tq9D5hV6g0dSIRbV77IDWYrmdf&#10;7IANoSS0wN7EM4RHiT0DSSUZb+fOXXb06BE/g3g1IGqxcNm09lAsL4PfJeeAnAn2H54lwjgksGkZ&#10;3PNGeSTPnKZDlPcRu6fiYkl7C5IAIYEkkBfCeSWDXZtAoD6v/UJjqWLt53GtMA2TcvWpIne6p7Qg&#10;kwETvSlUMDnVTKQAInbj6i3ff8s6z4So+DuDa2iMhVigqyX3QBviQREurpvYemlZga9ZQX6O1oMB&#10;QbI5GWnugSPBFo/GsM4jRIYEzbLyIidC//SNb22C/H16bYL8PXzt2HXweFl5pTVtaTBCqpOTTFjq&#10;tOqyMjt3/n0/vF0dHZ74xshLGGxlRYkMW8CTqYj1JUnlrC6tefZ7UIrx9/7vP7Bf/uVftL/5H39r&#10;jwjkZ6VU/uRP/n8i4WsCaKnL0REdomxXYGRj0ySkQGDJ4aOL1as//ak30JjSAUN9oTQwTCiLFJpv&#10;CHw//OEP2XPPPGP79+61A3v3SCWIochQfRC/Z0oUwyvapPznBI6UoqHoM9OzvHXlhq43NzPHKulA&#10;NitjI4OULaB48Mgxy04P22uvvGqDIjZ0XEuRUUepLwkoCA8EdG0kl6WH012tUu9L3DfWNz4dG+j3&#10;hYoQ5rhywO2Na5cmP3TyoycA9dLE+3a0tLgR//a3vuVxcQCdbHoIAAM0IA4YRpQFpYHMM8fw4r4F&#10;XDA89Jrv6+/zRDti0WTXA1C0KcVlvyG1g5r/8HPPOgjR1evW9ZuuUpIS6ZAXJzKV6d4TV2p6viT6&#10;eU97qTCSIQFDevonoOHcmC7b2++85x3wUHzFJWW+DrFSPQYbJbtbl9AA5A6AZ5xpqhRWlj4L7wGh&#10;hIHBQTv17knvrpas57isz5qcnrS7HW0CwFXtG12PSCJEjXGx5DyQlQ05RWFCKAB2EgApt2zv6NY6&#10;Lut+qOuOlczFCSoAGJqafPITnxDg5XgTFO6bPYaHoqioxEEPMOfB9fYOSCEOG+OX+Qqsx1mCrn9R&#10;7zcrcNavCXQTpLz1XAVauHtxt+PGjtM1VwtAqgTwq8ux9rL8K16C2eiyrm/VvEHR7LSAjiS6GVte&#10;X/a+E8SzSZyE1LKfk0XYAFW6/RG/7tG+5MyQyEnDpGIpekCbtqtbOMeJJL1tiPwSlpEKXgkIfDO1&#10;d4q8SQykgJJBcj7KSkv880g4Yy8A8vtFtENSySN4u7SfhON+BiF2Tjp0PZBacRDtlSX9DKqZhMss&#10;3yNk5c/qc90lrrOCt4AqBn6O5FTi8STa4cUYm4hNyusX6I6PM5iK1tkSAVrvtFCuiBqTFTP1XCQk&#10;FkWm9APZGVL+uoBVkTCAPJiYome2YSdPnNY1Txg9Obh/ElkJDXjyof67sLDIiTACI1diIE22ZHZ2&#10;Utcb0dmIs5TURJGBKa0RZ0YCQ6AOOWQPQ3iSIImlxZ5wC+H95r9uKvn79doE+Xv4OnL4geMYp/Pn&#10;z0jh3HS1cOXyJXehnT510qorq+3smff9MIdkWDdsRQZSKl6HlyYdYQEIoz4ZsxmZmLZPffIzVtdQ&#10;bW3t3fbzX/icvfX2u+7OHZHipiUtvwMpIK7c19Nv+VIWeAgG+wZ83OWB/bvtqSce17/H2cjIoEAl&#10;3ZjjDQsnSzYggKRc6Oc//zl/L5J9MrNyvSTp6NGjtu/wYWuU6vvXb33T/vQv/tzKq2rszPlz3mub&#10;Glpv/CJDgkEidk+2f19Pr4Mu8fezZ864un3rzTelhmJ9tlFotJ6lbSvNNlJSwjLuUnNS8BgALF65&#10;jDnKej7KhK8sC6en6ecY8hIr4yKxCGWfIpX4zONP+fAVhtbwuQDLX//1X7tL3MfUyiACOgNDgwLb&#10;mHEimx9DSwtaYpy8N7HcvPxc27GjxXp6ut2bUSbDjYryiYEybJSpTYu4+cQ2ATFz+vXhVlddbW++&#10;8baMFzPKM9xNi2qnXJEOgO7O1TMmcZC4NyBDjBIjuyQjGU5JtcrKSq+4IHELwkFIowvgmRgTqE37&#10;9WHcSR6jlTDvIYy2cl0j+RVPPPm03W1rd49PpoCmsblZ+2rVaN169fpVHxSDynv++Y9q7QCudW+S&#10;xDCUTCmpJKk1Rr9euXZDYEamfyzOfvduq55FqqszjDNhFtaOEAaNVjo7On24z+Url628nIE4ma7q&#10;yH6nnp9EN54b3ivvECgCAckMiLwQHmDkLj0iyIEADDD44kSWrvuHBOLlYujS/n27tc5VNjY8rJO2&#10;5t38qB+PRonHU35G3oT4i9aFvYdno6Ks0j1f8aIECSItCfofHEebVz8b7/sRwAKoyH8hL6a3u1tk&#10;tcwefOABmxHoE/4h/4H+/nScI3cC1zUhERJp9+zbY41bGq1aBBOvmF9DEmRlxaZEyHbs3Km177GB&#10;gX6BepwrWbwnsSFMUJVYBYE3XRLRJ/ZPpQYAT/UE4SI8fjy7RBEOclnYCwyXirVZFunWWtGNcWh4&#10;SLaDFtRL2hMid1Ps1WV99pjOCrkUKZ5oyf6AKJEcWJCbIaDPsqambVLzZLtXSmlHrKuzx4leLJk2&#10;0e8Xcp+i80w1AvkE1MYXlJTY4WNHraahToRjWaRiSs98RdeJe5++DLrWiSkneOO6Zoj3nO6FIEIo&#10;nKrnFad/n7CXf/zTTZC/T69NkL+Hr2eeevz4NMMs5mctVQd9YmTUMtMyrDC3yHa37Lav//3XBCrS&#10;JsuUl6z5LO0SgU78uhi2lAW1t8SaO9o79GTi7XM//zk3AidOv28NOkT//W/+hxTjdY9BbghQ6KAV&#10;1WFekPFJT0m3+Zl5qep1S5YB/dLnPmMhGWO6mO1sbrKWrU329ltv2qEDh1xZLUZXPKGvXgB1YN8B&#10;V9GURwlDZIDjZKhjcW8apbz+9jv2+FNPWqoU45vvvCPgnLESgQsNLog/Mp6SqXHdvV16H+LNGItS&#10;Kc4Ru3XrlpeMrQhUvAQrXmAtcGPKWhzuDqm56PKq3jtdf0o5S1bQtnUyMublbHFx6yJEAlkZT8p0&#10;qMMnUS07O9fKisusSKQkqPsFbAAh/iRnIDI14b+TV1Rgb7z1hq4xR4YyaszhLizM01rNysjpWgW+&#10;gBLdAclYJh6MoUX5obZw0xKDXFlacUNJaICkSOLQUUBXhu0fv/4N/b7ASOvD1DBGmQ4Oy7AGSYLS&#10;l4xrmgCUZkaEP1C+q1KhQgzrF6h86uc+IVLWYK+8/JIUWlSgsiRCoWcpVZsYT9b/op4Vn2sCN4bj&#10;QDr0Obp+iBEZ7Nl5hRYv0rOgfXHkgQctLZ3uhisWygjZ4GCvXbp4TkAWb888/YyAM8/Onbmo9wh4&#10;UxlKH3Fdk9tAMiZKWt/S7y/Z7t14RmiUgtomZ2HOdu7YJVWcamfOndHPkjC34Ar7ueeecs/UxPig&#10;nn+B1nFCwJ0o8BmwqZlJ95BQPpkm5UyrnzmpUaolcNHrMIj0TVuz9ulCdNbzDeIke1N1XYm6GPrv&#10;3755y9J0j7oMqU8thq6fskP655Mwx/eZjUAyGSNUb1+/YzUV5ISELTIa8bMyOzVnY0NjDvQLcyIG&#10;wI32C0QrX3uKpktLIg8MYCKUwkjj0aFRBy2aMrGmFRXFWvt1rT2ehKjNaG1GcUELrLUVrb2r3do6&#10;74qMJuoeZ/Wz8bYqMsgkysW1Re1PfekZJyXjfUn2MlHyRmhiRWkhmfv0XxgZGhKBoSRvQMeEHgIk&#10;eCY6IS8pKtX3UmxBBDevIF/PeFjrGO9ng8qM5ETt57gkWQ+RQZEG2t7Gxa95ct7K2pyuc00kcc0W&#10;tCa6JP1sSGc35GpfR0KAPKlrX/DyWCb6zQrYl/U8yOngv0e0nmt4HIoLLaprCGdk24TWtrdn2No6&#10;+mVr3rdbN7ttZHha18ZYaProL7pnkGdP6WuhziZnkPP1+k/f3QT5+/TaBPl7+PrHr331+LPPPmmD&#10;/X2ubnHJb9nSbOfPnrehgSHrbG+XgabOlTjcug70ktRDotXXNnpcE+Z+5v1z7sZsadlpmQKFGRmc&#10;H730kp049b73Zi8rLZOim5HhosQl5MlgWTpgX/mv/1mK+YQtRRf84BRJbZPE81f//S/0e+fs1KmT&#10;Mmdkahd7GIHOeaXFpV4JUF9X5dfvk+SQIvo/XH0k8DCW8uCRI/p7sn3vB9/3xDVU6fUb133SVJvU&#10;IwCAuxDljfeCOlrag8LacYtDVDy+q++TgZ6SHvYEtLDUygKsX4oQVy9gArNflyGlTS+JObjzAG+v&#10;O9bPoZZxH1N7/vyzH7UsKbXKymrbI8WE+/PS5UsyisNeukdJEVnmqHtixmXFJSIMKTIqUzJqAW8s&#10;Q9kjsXGyjT1DWPdJm1aunbiqg3pCks9aJxmKjmd0TvvIcx911ZmXl22/9r/9lk3I6F26dFlrI5Ig&#10;IMwQyPAnLlXc7pAfQhEkeGHgdrW02B0p4HQZTJoNdXS0ubGjRn9N/416w6ATPliSgSX5i5JCutjh&#10;GaD0CPczHg+JUVfGDz/yuA0JkPILCo0Z7ZAAXC09Ap2C/Fz71d/8DX+ObbfvCFhWbWhkRAquyeP2&#10;tCvFFcvwG9zyKEXiv/3ayx6+kBKH1JH7AVm7c7fdx9pSjUA52uTkmP/O3Ts3dA+p1t3TrvVZ1j65&#10;IWKWYTXVNZYugKcrWuy6mE5H1cGcv4e3YtX9kmjJPgJsWTMK37h/6uGn9f40ZaKqgWczpXPQ1zes&#10;NQ5YtoCdqoCsjBzPFN/RskeEYZtdu3xNv7uo3531kAgJojNT2ks4/Elg0fvxp7a8AHLeyR/JbWv6&#10;2Ukp0KnJaW9MJM7jpJdaeBLdIKIk3dEUCI8GzwSGjKcmVq8/p/0YsJYdOzymT1OeiM4jLnem8lFP&#10;jvrms8gXyNJ+oRR0cYH8GRQ3XfnirKen0xV8SWmhP28UdTAYEtGoNgb7EJILac/gvcAbAglZFWkB&#10;UPFQ4LER9rs7nSS3uAQmz81of01qXWYsUf8j5MaMCdzx/YNDnoi4rL1QWV0pUsD8/BQfA817LWhv&#10;ouQhhCTDMpEwoOskvj8+MiGyJ/IpsRBYixcRoypmTXtSKn5sTJ9NHkG21s/clU/nvj279rjte+3V&#10;tzdB/j69NkH+Hr7+7C/+9DgGjP7qNIHAlUYvZ9x7xEoPHjpgO3dt90lTHGCUeFZmvvX3DXl7SOra&#10;SVDq6Ru02ppGO3L4kH3ney8KgBI96YchLHSk+8iHn9aheNMTX5gg99/+2x/rM8gBWLAtDVts69Yt&#10;nsTzz//yTwLtdY+ndXZ1+5x6apX7RThwwx06eEiAxQAP4mdk+5LJG7sXXHW8cDFS4378D/8wlpkt&#10;w0TWeGlZmScSkf2NUaMcDrcmLmiUGW1w6SVPHB+gJ+EM1Ul3L5Q9wIfLjyYclDnNSHlTd8188XWp&#10;ugIp73wBXG9XlxWXlHiSFa563Od5AjHi1hjMugoRFH0mpXpvvfWWgImRtVLhECgB30NStY8+/Ii9&#10;f/qUx5BxiUZIsoIw6LrwQGAUMeIAPQBH/BDkJJkvnZacIgXVVdUiKCHPlv/lX/4VY+44k9lSZHgh&#10;FK/85BWp4nFvHcxgFLK6cbsTAiHWW15e5oBGcmVpSbHAQ4Alw1lVUS7lO+4ub8AG4IB4ACyUoFF2&#10;xjqTSEmoAYJDR0NK6lCBHV2d/kzmZqL2wLGjXjaZFk7Tzy15bJkErVVJtZaW7f7ZUT2X/MJCKfKo&#10;tYt0MpyFbHkMM+N/IYKQSD6DZC9COyTdEUMvyC/SulEZMfMzVZatZ9zo97tv7x770IeetUsXLzph&#10;6+tljvqgVYiA7di5y0Ge0bR0toslPa5JBc/6c2bvAFKebKd9W1yUb0899bg98cSjdv3qVd/LNIsJ&#10;pgS1BgV+f2TiU+KXnpGv75UK+FIFpMOeHLhrzx47cOCgr8HZc+d0b3HaY8nuffEEPJFZ4vBhkbxZ&#10;KW1AjKZHvD8ejXR9H28J5WfsXdzrAGxlVZWDMR3uEgS2WhVbWtnwage6wOGeJ/lwWqqZPeVJdnpf&#10;9lNHW4f2b6ybHCo9KzNW6glxJN9kVs97YGDQ82yo/oAETGiPrIns0rOf3v148BKTUnX/mbqWGinh&#10;Eu2TGS/57OtjvgWES4pZ+wyVjueGls3htBTtn0z9GdRaCuQX5/QlMsP9iVCNjY54CLBb70GZHfuV&#10;QVH0GYC8kDjqmf1acx02EU2G4QQ85wHSlScivkRIQWtgK0s2q9+nd8LayoLVVldYZHxU97PqIRyS&#10;IiGseMOovafNLcNxTp86vwny9+mFbdt83cMX/d6pIeWLWCYKlNjnb/zGb1pNTb1981+/a7t27vOx&#10;jrIDAsMF/f2gQIupVz363rr9/u//gavCT336F+zkiTPW2dltX/jCLwnETkihJevPswL3JB3geGts&#10;bDIRa3/BtPl9eqozVS5TBolaa66B2lzGswKugAeZtMzOrqyplrGmaUiWjLOOsK5pSURAohux5W52&#10;WmZSPgfYoKAgMsQMSQAjK56Ma0bC0pyDDGd+hn//yEc+4o1G+DuGn8YbuHxxjZOEhschQyoEdU29&#10;NTFc1BA1wlAgj98JgAYEGHz2dIQhI/p3GUWahBzYu8+B+jd/9dfsL//sz13tYYwpx8MdTj35ww89&#10;ZOUiJDkC61mRohWRBJKjuB7UKwlsfAbxXVRUQDQDdycud5q/oGBROe3tnf47kIkLFy44IK8IcAtF&#10;QHAVHz582FUxzW/wZOAdIFubnwPQUeE+g0AGb0OGs7uzwxrrG7QeAV97chooseQFOJAgSJY668qz&#10;Yx0puywvLfN/Zx0gYk888YTvr76+Hvsv/+W/6f4hZwIeESVyDebnZ72X+5r+l6r3z8zNtguXzrtX&#10;Yc++vXb3btvPsuBpNJMoAGTSICN3yVVI9b00GZnWe9KSNVV7bVGkZ0Z7ZMWz7r/9re86EcnOLfTk&#10;vK7uXrt27YZf1//7J/8l5inQOkAEUPwQGxQ6tezcL3vRCd/PPEAkeV67ds1ef/NNe/H73/cYMDkY&#10;hJCIedOvIZSZZmsir1QKMFY2OSXs09zIJ2netsOqKmu1d1btzJkLIk2rNjYx7cqT2v8VEVE9VoEn&#10;1eb8twA7OcEbBtXV1fjY1NKyYsstgDzE1LOOlPcJYL5AlogiIFtQVKzzUykQpLf9hA0PD+rae3wQ&#10;FXuEF8l47IdYSeGSN8fRhtDfSZoMuifJy2p1JTSjIu6O94ov3pd1Yx/wov8/xAhhsLy06pUe2Aze&#10;G7LGWQmnh0QIsiwtFC+ikiISkCWSShJrkqWG6KYnVaczzjP4wEbRAGpiOpasBzkh9LIWYKgQzyVR&#10;4Lwi3CZnwfwrRfuLEFJOTtjy6fGha14V0ZiZGLMkEYBkPZeluYiFggGrLCvUteDF0p7W+/Ea6Ou3&#10;MSl+ut5VV9Xpusn9yPd/23zdn9emkr+Hr+PHf/84Bumrf/u3VlBcLMCLxcceeviADQ1HrESAcPbs&#10;GTH6WVcM1A3X1zb5oWWeNsYjKzPPLl+5ZgP9I1IYYRnZNB10MXuB749felmqJyAjIsbd2y8jL+BM&#10;DLprf6Bv3JVAbraMggzJ2NiwQGlDaqpfADniygUFf+P6HRkVWptW2bPPPiAjSUY0ip1UGHNVjnJB&#10;4WJIcAf/24svSsVLnQqccD9n5WT5ezJZDJaIe5mfB7AAYMgNiWWPPvqotUvJA/p03PLubmL+RSUx&#10;48kcdukqWxcgEloA/NO0ft4mVcyFOnoy0Le3tHgpEio2TluWlp/EtUl2+qP/9IcWlKGnte2t27dd&#10;cdBwhDpoYrQPHXvAy+kY6IIhhBwUFhS6el3VtTKYA+UKKLOeuKNx8ZOTQJIUsV1ULkSFTHdU2MMP&#10;PSwjh/HdkMqZt3/6l3/SeoxJDY1at0AO9zf3Rwvgvp4uo06d8kLIFmGISGTMigQglOAN6ZmRhc3n&#10;Q2S8K6CAHVc4nhNirGRrE6/t7x9ywz4qUCU/geSuxeVFBxVUJZnVDx57yPsfvHfiHbt4+ZydOPmW&#10;1TdSYXBLxPGivfnWm16GyJCjf/7nf3UvRUY4wxMJ8Zwws79U+5QGKahNvEAJcYmu5ilX9Di4DDNq&#10;mBwEwBHF+/Y779jLL//EKzQYpMPkuDERGmrlh4ZHvNWpaR3xEKCwvV5bax/RfeAxAPjJbKe/QHqG&#10;9nw+rXwDUrCFrgKZ7Y6TCdUdolRxMSoVuyQAitd7LehRxOn8ZDjAD+lZLAkQ2ed40OjtTyiHHU4G&#10;Ps8WcAfmpwVQEMuQ9iuAy/6G9PE82Nyp+iz+zpwHykjxeA1rnW0jwRi3y++R7DapZwVIk0HuM+d1&#10;NuiXAQEk0ZS9xrlgrgCAnxSf7ASVfYJCXtW+gvBQbgiBI9dh9+5dTszxMEC6tm7dLkAs1LmJE+Cm&#10;iVQnuVfQy/1qKm3fvh1awxw9H65fa5oUcBVP9QTgzhhaqgbwZvDf7N+11VgJnu9ZrS0eMLwptLGl&#10;gRWJjPx3Sih2Lhe17lSkeG5IskjhmlZPpDw6PWm5uucEve/o8IDIgIhTfrbuNepeAhJQCRXR+4OF&#10;5T5KistEwCusob7J/vZ/fnVTyd+nlz/qzde9eS1GozYhQ03fc1QiMbJt27ZZW/uQAxwlKt3dPVaQ&#10;X2bTU/PW1z/spUXXr92WkitxFXX16jUZ80EBNIZ9TgrxqCv/uVkm0kktxwdtbHRSBlDqd2HVbt68&#10;7SV13/zmt6U8iv1zASCSqmhqgTpFgZZJzX7QSxuFj6EZGaEN75rXKFOmhtsX9UdslGv453/5hoz3&#10;u3b69En97Ii74VFbqFIMEmSFvxNTXZEC4E9aiGKkiC++/PLLMnICbH0W10BzG1p5Ugu/vrroiWeC&#10;eBnqRUuSMSG7mfagJBbRIpRrBShRvJkiQBhQXM4AZkVZuQ0IUDHI3d3dboib9HOo+FGpHpr77Nq5&#10;UwZv0U6fOOku2wRJuJDe29uMCnjyRAwoA/ygPIyaboBcly8A0gMVcMxLufIiXIIBRvFXSTkboVnu&#10;Sc+VmP/QyKDnGezc1eLrDKDPSBmh5Jk/DnFiQhtJffQQoKKCeD9gNTY+4mBLR7CKigoBkj5fF0GS&#10;IMQJoMRFTK4AJWw8A1qILgtsmcLW19/jAEWmPODe2dWuvRLwbHe6BKIMiSUfPnrInvnQ0/a4VPat&#10;u3dseW3ZCREkjOeE5wAg4jpo5wvBi33WmnsbUNy4o7mf3bt3e4tg3O+3b7W6mzxLv/f4U0/bQRGr&#10;LClrlD/vw3pQCw+YQiYpc6OmG68Onx8DujVfA164uvkskiwBmQTczvp+QH+urK94S9ZFgdOSl4/R&#10;sZDRp+M+/vVOW7tAZUKfk2BNW7ZacVGZJWkdE0W2aRFMzgSxYUJF3CvPkM6JQ0MDUrMDvs+n56al&#10;3qVKBa5cOz+P+u8WsW7r6Ba5WPQvvBr8OzkjeKF4VoThWDOIIvuSfcCZ9J/RM+Tz0tMyfN/yWYSX&#10;yH1gWh/KOslj+su+b/CCsB8qyqscEPHa5ecXuh2hGx2kS0fOf5b8Gch2KDVJf4esM1RpzoqKsy0r&#10;O9VVOA2G9PHuceNaOTPePlm2Bq/Iskg8sXgtkb4X8BJQzgVnHYJMng2u+pzMNMvOCNmG7jlTJGhW&#10;P0eFC+18N3SuA1L0iwv068fzpnXUh/M+POucvDwRoyydgyVrb+8W4Z309dp83b/XppK/h6+HHjh8&#10;/L1TJ6ywqFAHeMxo4VpdU+vuS2aXE5NDWbS1t3kMD0XZdqfd3Z//7t/9ur3045ddyQel8H/73/9H&#10;+9Vf+7y7+LduLZdCadKB4JDNuWKl2cpnP/s5e+LJJz056Jd+6Ut29uw5K5IRyBHLJrMdsKZcDyNA&#10;PBz1RJex9IxsMfViO3hopyUmk/AmcMVYBsiqTrCJqXG7euWKvfHGTz3O/Ed//P/YrTu3rae325UL&#10;DUfcICwuWF52phsXVDnx+Nho1hV3N3ZJZRBnJXGLfvUVFWUet4xNe0sUCUryzGjKsmhZui5lmiAi&#10;QcIZ2eiA4fbtLX79qPhDh45KsdTa8NCo9XR12+mTp216LGI7WnaILwioZDipEqBEiJafDLQhJnnr&#10;JjXsekB6H9zi1NSTrY36z5Syx+ATe6blMHFSEsyoXWdNKLOic9g2qShUKP3jd4s8tLe2Wm5+rv3z&#10;N/9JqpD7ldqbmZZxlTKSAQVUXQ3qM0kmo9pgQYZvWQZ9//59duP6db1/nHs4+Hncoz/3yU+66x0X&#10;LOCJ0ee+gjLEdJoDbECbUCpJaUGt5aTFJ0qdCiBw3RPvbG9r036adDWckytlJeNOrXJtfbUrf9zW&#10;HR2d9t3vfteOHjsmgkWTnwld65LAqNd/FqLnCX8y/OwNyBxNeSBYKD2eJxn6TKgDICinfPyJxz1J&#10;kjyJ1rs3HRQhNiRqMmBpYiLi6pnYOJ39GFBETH9EZIu4NOSQ5jAod0rKaKSSFk5x8hTRfhzBMyUs&#10;EKYabVDxEkxESKALWXo41/c1gJuVhTudtskJnkiGd4Pnjatfy+yKG2WKOs7OyRBJIJJNjThEd969&#10;EikiRTwP1HR7e4f3ZGDN6RVBCIfWrHjXyMWYiIwjkZ3EQ0z0gJy0QJDwfMXrueAp4lzCVJa1j3mW&#10;sXHQq1qTZRGeZZ3tKVe66C5yXih93Ld/ryftgbmUNBYU5GkPrcu2kM+h9UpO1tpqfYd6XDHPzWnP&#10;JG1orYdscmJU+8usprpSZ4o0Q7ItRAa0p+ipgBeBEFmO739GM+uaQ3rGa/TAD3qPBGbyk9/CnzOy&#10;MZBs3qNZ5ImOe0ODwzq7c14mx/6m78S41oM+EMn0XkjP8PHTk/qCMy8tb4iYme45YJOyY4SBqPcn&#10;YfOll17eVPL36bUJ8vfwdfDAnuPUvmJMmFTG9K6hoRE7deq0D3SBvQ/L4JA5C7OlnlQYYKUlZfbO&#10;u++J0UrpSlnPyxAPDY4KmINWUFikg2ACf7O7d4lnybDqqBGH27Fjp9XWVjj405ENlyo188yj3r2n&#10;zq5cuS6jxjCJOW/uEptutiZjJlCSUeS9h8eGLD1TBkpsmul1uNaIieLSI6b4mU9/yo3At775TU8I&#10;IikMI7kqA1VcKJUmECCBh+8BcCQsYU6oo0bFxLqgpVthcaEb8J7eHicfuHsB5FGtD4BLmZyEgIxX&#10;wL9wtzNlC4VHoxZcnuUV1T4yNSxVD8jQIISM9H2797inAvc9BnJ+Luq/i9I8IXJFotfUxITHQTFQ&#10;gBVKBhcuSYDUSqOwaK6C6xS3OT+DwsALwWhQXNeoaxK0nn3+o4HPfPLnjjPYJz0rwy5cPO9qDCWP&#10;a56QBMl0cXq4npgkwCzCQGstaJ16W4SJVr8jhDwyM7V2Gw7sJIuR53BbJI5cClrG0uObGn3WM0Pv&#10;D/Gob2i0HdtaHBhTQklWXlnquQUkJQJ0ZO9TqTA5NWZbmxv9v0tKirR/7rh35/Tp0+6tYKY7nhVc&#10;2IPMjNe9Y3Tz8mmAIkKwTFY/nQ5L3MCPjI/Ytm3NDnpk4fN8i0rLbO++/fq9RRHBm1q/FZ+FAMi1&#10;MnJY70sDnzndD21k8ZqgRiFWtD+mMxvqHoBkb7G+AwPkQaQILKm6MH1/3sYFWgA8qj5f+y4gAAsm&#10;hSwjnK81SfHwC213k5JTdD9SuFL3VBkwB2FUZIRmS3wOI4upbycJLL+owL1tkBHaKZNPQmkiuQu0&#10;O2ZyINfJWS6tKPf9RkJklsj7nMgpCWpk2ReIUJIvQVgFYkTlAw1y6JkA8OEhgiQyic1H6oooMBCG&#10;fQIohmUPKNEjz2ZC/463D4X/0EMPe5Me9kB7W6feL1t/HxOIU/EBISBEM6R91K/zQjOnRSsrF0la&#10;ntPnDPqZZKgVHrb1VSgLAh33e6xiAe8NSbWZGbkSJsUC5Sy917j2HvdUqjWmUU+ce7UAbvZeKCXN&#10;9uzZo/WJs1s37uoMkzORZgcOHrSgVP2t23dslHHUaxsW0NpFF+j2uGi6da0ZvTB0vkX0mK7nQ6XS&#10;UrwXxLvvnNgE+fv02gT5e/jau2/Hcbpt0b6RopzikmIplQn72Mc/LlX8pjcWQQGjAGI9tUkiW7Nf&#10;/MVftGtSdlNi/BhAhqncvnXXWtva7eatO9bR3i2QKbZ+qaL21naRhahnaBOL7ekdsi0CrmGBJSBL&#10;fXeZjPLcLIMoxgV6YzL2E+5d2Nq8TUYYNTNje/cesJOn3rP3339XB+wNN/LMRT8kg82QmFd+8rKM&#10;ybh96Fm6ummbSK3cETgRD+VzsmWMuVfqxIPJCa6YqSXHknh/dX0Q8fF1/R4eDIbbUINNRjjtOSmv&#10;wl071D/oqp1OZ2TZ4zaltJCyMlRnT3evr+2Wpi0eJyZuTkc2hs9AkL7481+wyooKKyousu27d1t3&#10;Z6eDz+HDh3x8LtnvgwODxmz8PSIDz3/0eY9po5QYVEOzFGaVA0Q0g6korbApAQ+GmYZBtOulXv7A&#10;wX3W3dNlw4MD9l/++I+Os15d3V1SmjKwG7EkO8gUGfw0YmHqGGqRi4RAtAkUWc9tW7c6mOH1YODL&#10;gogFqhaDjRrkmeKuxeATBqCjH2SDiW3MDWdsK+V2yYlJ1tBQI5KSIFDt0PfJbyBZcd5/LiuLgUZD&#10;NjDUp+tIEHB0ePIWjWMAZDr4kYCI63ZouF+fEXDPBL34h8YGPeO6lA5zUvjt+l3el5I3sq/pd0/S&#10;GNPw6ItOlzxUaaGAjfg5a07CH14c4uxDQ0P6nGRda6qHpHIEmiT1CYNEHhatU/ucWPykAI8BMgDw&#10;2uqi7wd6BMxMRzxxi6xwwDg9PcWfJ0mm66sCi1CGPyO8KeWVVU7GIMGUZlHV0S+1yzUxeXE+OuPj&#10;h0loy8/P0b4psIKifH0Gs9/H3OtCNvzIMNcc78+EsEdtXYPvB5IMIefcA14OPA5btjTZqICYHg10&#10;JmQ8K3XvlGMmCbyZDnjw8FGv9mBQT1dnt0gQnROJvQcE8hn6PWLnUsc6x+4B0ovqBBre3Lx5U9dG&#10;4uKCXbt6Q89kw38fInDj5lWdB/bSuuxNnj308FGd9VxjXDR5AakCYCpq8PbhlSIGznmmKVZY5Hli&#10;YkbIT4tbGk0tW2Q6KhJVSuReeyKoZzvp4Jykv1PlQyImoqSvZ0CkUuQhLuhAnpWXb6va67e0z/P1&#10;zNdFosUrbHB0zAb0HNa1O1dx7+g9kvQsSGIsryjR81sWQZ2zE++d2gT5+/TaBPl7+HrkkWPHYfYc&#10;XWY+A6i4MnE505ACNtwhEMKljeH2EY8CAxg108Ly85nZTB2yQEAGEBedUM3VAQYR4z48NKzf1YGR&#10;IQBIR8fGPYMX/yjGZ6+ADmX2p3/6X61IxovrmZgYsSYZIjpUUbMqO2+9ff2uxtPCJPQ02Ruvv+5J&#10;ahXl1YGvfOW/Huc9USaXL19yY3318hX9LPH8TA85EKMd03tlpAncBJgoU7LuvS0qKl2HmFgkE8YA&#10;OcAE0EdVcE0oPl8gXQvGkvI5n3ktJUwtrb7lYI06poMXHbgoH6Tc6OSJE1LPF6Vmt1mzlOVtqYdC&#10;GZYk/W55SayfeiyRq9gu6ueIbeISfOaZZyyrsND+8X/9L1dfU1J1dOJjDQFUYqiEUDDsKGqeEeBA&#10;WOEXv/xlO/bAMXvnzTed5JCf4JnItiqlW+TGnXI58ghoW+yeiOIS+/SnPmUf+9jHZMTedYAF9MmU&#10;79faUAqWLvVJXB+ViFvbY+ORaXdpcx2oeJ4zXeLGpLKIb+LFINxx48YVPfZ1z9indr+6ptp2trQI&#10;7ChzHNPaNFlhYY6TEICDoTsXL1wS2CS6QiPZq7unQ/ts0dU7bY7pHEe7WzoNlgrcysrL/DMGRG7m&#10;BfSUWe7dv9cTLRdF6tz9KrAlc5648rJIAdnidK+jYx6EgvviubHxiI2TM0JvfkgangUID94d1sPD&#10;BMt0VJO81klilj7zFBj3CnHAZQ25YR1Wl9eNvLHhwRHv/V9TW+3gjlqm+yF7AnI5oWdPrTk16cxj&#10;OHT4gAM3Xqdpxsjqfikx4z1R+sSWuQ5CLkVa16KSIisTsPH4eAa0KiZ0wzNB5ubqLDDXf7B/wAki&#10;5xYyimfIz/08vSuSdR6GbEjXSsIeXRTJ2k8jyVCEIzsrz0kEz4aQGSSIs4YHgtAXhJCERRQ9Pf/p&#10;vEdOwfzCrK45FrbZs2eH1TdUu6cQ0kLMPiszV3tqQddJH4JY9QYEEi/ClPYcbvrVNe0Gfeaa1DnT&#10;HemUF5mijS2TGZnGGO/2iJAQCbzrWnc+nwFGayIxnb39EiizNjU3JyK4biUiypOzURvXWvDfTPrT&#10;r3vIkANPaCQySU+AqE2ODvuaX758dRPk79NrE+Tv4euhR45Kyc+6gUIJAiJ5YrhkIScGU3SY1twd&#10;DqCw0cmK3b59q7tNV2XoSkpL3C09LOAnpohbFJcyjB0yALNHpRUVF+qAxLKwUQKUeW3ftl1GU0ZU&#10;P4/7sbtL6igclGKd1ulcdzd5W1ubGwuSyTZ0oFHidCUbGuyzZpGAtrZWBtUcpyyOhLUugVWerhWV&#10;yOf1SLlOjI9Zge6Jpiy4UxOkxmdnqZslgzfe63d/8zf/N3v4kUftppQ/STuAJWEMXL/xuhZcoqI/&#10;Ou/r+l6ivrfh4IBrl/IiAIQ1AuBJlMqVOv7o8y84ML700o9ttxQ57nMMLaRl/4GDliSDxyslLc2+&#10;953v2G//7u9IlZca8/lR7kw5I4npzKlTTj5Q8k1btng71uatW7y1ZiZJYAJrlHFxIYODcj0xDpXO&#10;/IFwVoa13r6la8Vorlp9fY1NTuN23bDpSMSVGQqwu6vD6uvqtJYV9uiTTxjjgw8eOGB/93d/J0VY&#10;L+MpIElKkjGddEWDOzjWDAVwIia9Yvn6HkqQfAASlqp17ZAupnolJSR6OILWtwMDPfbss8/Y1i1b&#10;7Xvf+zcpuF69d5yeyaQAMVv/3q29tOH5EIQ0Lpy/qH03IzBJ8gx4ZvVLD7srm7azAD5ti0muA9R9&#10;wExWpu9L3O0AFmEe78W+uGyjoyTrMT43XuAXS0BjuuKagClWZ73quRKh1DT9XJrIX6q+kgW+s66K&#10;ATVGGkOcIIGAMSQ1U0AVDtMUJlWqnd7zUvUih7RmzpN6Zu+Qq7AQXfFGOBUiIyQDeqxdoMsh4LmR&#10;3b64MO9hk+i8SGM41acMUnmCO55nQRkZSZjipjY+MuwldDt3tDhRZDAQ5W0MVYEkU23A9bNvORO0&#10;jGYfpoczfE3wzkHuqFigEsSvQWAZn0iiqsitwBZw39iI9/MN4SeDPxSiW+LP2sG6JydB97ChPd+v&#10;9WD8rdS2lPyknl2i3isiIkg3xXUTMU5Lsbr6anv6mafcQ0iIjERNlHkgLlmEdUofqHOmtSZsAgHB&#10;20G+BNdBFclsdFGEYcl27N5nlTV1VtvQJPJaaQcPHhFRzxVhmPM+BITCunr6PJ9iRr9jCSk2r88i&#10;YSK6tKQ9s2J0UBwQmaFpDp/J/SAU9G3dr0iMzv7C/LTO/aonjsL2rl+7uQny9+m1CfL38PWwlPz8&#10;AoYkZGEmL4kpc4A4UBkCJQwZSgMiQMzyQzLO9JRntny1DA8GEUMfm/+8IoOV4u1jUbok0tFVjhKY&#10;hoZ6N1wwfdgxngIat5DJ+qFnDnutLMk+gwLvtPSgq6GR0SEbmxj32O6yrAzMHQCbnhnzbHcIAorq&#10;Ex/7uM1MTXnf+RIpYZJzYNqyfyIT/W7cHnjgAU9moiSHWd+43zGqZCTnSaUdOHxIhjDJTp1+340c&#10;JIN74JDHy7hivEh3wqguYihEVVCOqDni/hi4DBlzgHBL01bb0rzVKitrPBkQkqI3sPPnL9gdkZaf&#10;k1JGYeAtmBFoJmvNzr9/xh546EEL6PcrS0q9ThzPSkNDgxMdmnugguhnT0Y6bk1ctDwriAYNb7iW&#10;z3zm0/bGG28Y0+iuX79iwwN97lVhbjjAkJObIeO2ZkMDvV7SRpjitkgAcUti717fLgXImr2p9+Gz&#10;v/iFX3TDTSOjkICA4UE0uaF0jwY/9JDH6wBhIk6NGuzp6fFSO8ieX+f83M9iqlK3UnJ1IhvkYty5&#10;dUvARO2z1lTPpkGGPyszTURkQnus3bvPoSwp2dSFu7FvaGyykYkx7aclW9FeYsRxVW2tk45Z7Tcf&#10;mCQJi7t3WgY+OyvXcgsK/frnBfIFhSWuzHGtZ+Vk6v1qBFgpHkOf0P3wrAEInhueJqa48Vlj45Ox&#10;NRDwQ6zYH5A7ZimQwAcxoVQL1322yAKeARI900IiHVL8SEt+d35u0fv+M0Uxt6RYKnPZEy/JcaDm&#10;nla0nDsIKd3/cMfTpZDkQjw0EG2unX06OjzolQpFBflWW1Ota6AzG41/5p0McG6ZpIgHgv1GsilT&#10;Fyf17Ak70fkRcKchEsTUK1e0RhGdRYYHxekZMcYXz0esmoUhNTEVnRBPL4FJ/xMixXrRzAjXOl4b&#10;5t0D4FTYkBPQ3z/gxOqxxx7WWUtwIkKbWMgr5JDPQInraOsaKCdk1gGJuOsicvS2l9IXwLLH2Id0&#10;McSD2NS83Zq2bvOQITlFPSKZnSI6eLlGRYp4hsTSm7c2W13TFpuYnXVXPZUVeHY8SU9EKDI14+EZ&#10;cj7YD9lZYasoK7TqyiKRs3VbXpiUtNf96394E65eub4J8vfptQny9/D14EMHj5NBnUFnJ5SQDPKi&#10;jA7dxTDgxHAnp6dc1ebk5thHPvph+9EPvuduww8996y7sHCh05wDlUM9+u49uxwkxsdG3YgwVKWq&#10;qlKMfsKBHWKAi/uDpCvpFzt37oLIAjXXs1ZSku/GDCAALCi94TBSv84wlBSy60UcmDyHSiwtLnKQ&#10;l811BY8yxF0MEUnToc2QwqKsCdcnA1U2Npbdzc7wCxQOqvm9k6ft8mUBsu5Tb+4EgiQgpopRxkPb&#10;WnqVYyTJ5J0hti8w4PfJeCf5C1co4Q3qz1k3CAZAmCuDwvSvp556xt55510RisMW0H27t4DyNxmh&#10;y5cu2cFDB02y0hKl7FsFfmQpo3BQqbwwnMMiPmSNoyABGbwOdVIxdKejZIifX5LBpWwtU0aKHIK8&#10;3GwZrVg8kSzw+fkprcWSJ9oBsLTvrCRJS0q1ecsW9+Z0tHfq81O962BHV5c1b9tuEzLoG2I5xKjj&#10;pNJotUoJGWVWrANz8svLK2yfnv+s3oO1JmcA5cf1sg8gV6xpf0+v3b55w8kHHdbIrE5N0fvGr2v9&#10;+v3nKDvEJR9Oy3CgD0s55uQU2ODoiMjOsO495M+QKgYIJm1KKRPr60PFigQIKPoo7dT1kpxF4maG&#10;FDRKjXa11GKTb5GcHG/TIluEEHAJkzsCYEFecPHGCcSYO0ADlJrqOn9uKFLi+SS+se/Y36srCwI8&#10;GgWl6V4ETro35hmkCZwL8/MtGQWtz6ONKsQrV2eFpkrf+ua33CvDZw6LxE1NTgpoFv29qNqgcRPg&#10;7VUcIg7sbZL9WE+IEMOAMnR2IXnrOltk/LNH+Blq1fGkUR6Hx6AgN8/bS3MNvXoGxUVFOm9lut5U&#10;Bz2AlpnrMwLb1JR0B9pErcOs1HTUk9BErAW6sSqOZJ3hVX8OEDsPYenaIOiQUJ4932ceQmVFlX4n&#10;yZqaGi0nP9cTIxlcxPRJSCO5ClNT1MmHtG/m9Gea3ivgZJjqGDoNMpkwVe9J732GChFWYWGIpTN6&#10;9+rNm7IRnTY4PGqTM5N+/+QhEPbBywPxpbf9mmwI0x25NvYvtkoX7yOc8YQsiJBWlxdZbXWJ7dpW&#10;Z1ubyi0pMG/RqQGRNhGSYFinMd6uXL6xCfL36bUJ8vfwtXdfi5Q8G5e4WpwOzrzR0AY3HMlHjI9N&#10;12Fh2hnlOgzk6OvttL17dkt5PuANQ1AJzoB1mCqkUHChYqjcUOt3aSP6q7/6ZXvs0UftmWeP2okT&#10;Fxy4SYahxeW1K5dl2IdkMKUeZHhraipkRJn0teDlcGTq4jYkCQ/3eZzUDZnXNJ0hc51yG5KfcKEC&#10;XDSPIT6NK9rdxfo3jOiUQKqgIAbIKCHizXSLI943RQMQAWNRcbGvC6QG441il6X3GDHuVv4bVyVq&#10;B28HJCVWNy71RYJiKKR7kHETUbp65ZrnBBD6AMxRmg8+/LBduHzZqqTycQcCGOQ5MBRn38EDrvYw&#10;XIkyXHfu3vH4LK7PdBm1GwLFurpaB/+a2iqptKgx9Y37xgNDfT7vMzQ4KDALO6C0td/VZ1UI8CnR&#10;CtjUdETPds7qamsEhj0CdnrPh73lL4mQn/rUZ+zHL//EDh44InAO2ZUrV9yDcPXaNcvPL5JyE+GT&#10;kkIdYezJc0BRFuTHqhhYE5QnJIlmKnwmxJHBMfw85W6MN4V8MPebUjdUK0lxu3dt1+qu6NkW+F7j&#10;9zKkBs+cPqv9EKtQcLfv5IwU+oLALMUVOwmb81KZqP04PUtAhW5yu3buFvkI6XrSrV/3Bkko1J6b&#10;0j2z9hDE6TkB2lRE+zHingT2KyVXAAjuY8COgTIkjs3qcz5IMCNR9OiRI7pPyu/uSHGuCWxnREx4&#10;/kkW1hoAGBEREoa0pAqAUwXW7A8Akrxx2ijzueS80BuCc0SojCz2eZ1DCBBZ7EzT08ZwkgrJxIsA&#10;icILQulhY0OdwLPBkrRnmdvOOcbVT58FWjxTukhbVgCf/dZYU2/ZGdm63XXbt3evnmu+gx3qHAKE&#10;t4RxspStxmr0k530LyzQUjmWjU+L5Tip7AAlAxs84wV9P9b9kYTHD3J4AH0+n3AAY4/LRYYaGkr9&#10;zFGxwUwGMvtJcrx84ZrOzG2tsT4zkOwNgegul5JKT4IV2ZdFfz7sa84VPQewO2ORcSn2CRuWKEkT&#10;qaZBDiKC3AzChHjEamqqdG9xVqD/vnDpojcKmia/SL9D5QCCAy8dZD49lGzVFcWWEUq04oI0Ky9i&#10;vLJsRvyS5edoTdaDHlI4e+byJsjfp9cmyN/D156924+vrFNbiitU35ChQaXC7POZEqaDiosMg8vh&#10;xp2+rEPc1FSvg7fuoyLJRCeWhaEvlDIgFjijQ4Sqxl1HJ7ljx47oT5LYzE6cPGf79u3zD6NE74u/&#10;8Av+7++++4bIRLZVVtHXO8nfJ8/rbOnSFbbf/d3f0+HfkHIvcAVG1zhKx7Zv2+au+l07djqQENPG&#10;7Unvdhg+s65x8dGljEQuRq1SYkeyEUmGJObkyLgSayUWS6kgyh9DiYpnljzq0w2n3gtAwXCkhUOW&#10;r+vTLfk64aqnvGxMBgeld+zYAzLgHfbeeyd0TxXeqhYAkt3U5677NQGGgCkqIl4kIi07W5ZmzcuY&#10;SCCkMRG5CSQOYkRJuEoOJhj90B999BGRgBlPbKQEkdI+8hJIJuM+GdtKzkJ9Q43t3bvb74lEsKWl&#10;WSsqzNPvDblXpbioREZbQKDradEaYnBfeullGcFZe+65j9jk1LTXDEO0COEAAjx76pXxJPjzcdW2&#10;qPef1/rGyhXHx0Z0jwneJY+v2JCasNSrDLwICyWJHhrRGpCoRaviIgF8QUGurrnWVR8qs62tUyRu&#10;Rcp1xQFnzRKNnvIrq2tGvXYohOIv0p8ZrtRJ1mL0cVycyIgAIymJSggBkUCqf2DQmkUWZ6X0pqYm&#10;nDCVaK0KCqXwdT1er5+W7vdnG8TsSbwTaVkn/AQZmPLQBEqVsb30Qr9756ZAghg6W5peBQFL1f5M&#10;D4uQTIza+Oiwq+uw1oh4ON4H+gMwF56YeW1tnXt6CL3wZ1d3twM661iQn2cVZcVat5DOJNn+yR6G&#10;4Ll2d3VJlQdtm0g0ngS8WzR/Cens0gUP9zqeCUoAyVKH3IwOj/mUScbY0n64oaHRFTZEurunT/sr&#10;zteT5LWwQJnkwwSBNLkMMbVO9n6qK2otvxMDQnVUleDJShchWdMaZOt5052PcwGVDkrt4wmg0dG2&#10;lhr9YryNT0zKFpyyU6dPCfBbradnQO9Hd0HsBsluseTNxOR47YNiryoIppB026hriu3BBRGhqK6N&#10;oTOpAn5GEEOQIlL9xO9bW29bV2d7LE9gespzhO62tzohpQqEECEJwcze55mtSVhk6bllpQdtJtJv&#10;cWtzlpMhyFnVugbXPOelu5/GQ0n2/umLmyB/n16bIH8PX4eOHDhOMhzGGkNAolGCWCpxQ8Y+4hgn&#10;DolBzs7Klhoek+orsOZtjZ4EBFhOSalQRpWVm+XKk+Q4hooAiDRoQSkeO3LUJGZ0AM3OvH9R6lIA&#10;LBJQKlKwY0elFFfABgZGvBkMXcwwOg2NWwQk+dbR0eXtSx+SCl6SCi+UGp+QQgLg6DRHN7ze7l59&#10;xjFvnTszM6fDmOdGk3IkgJTOa1U1lR4HRC0uLM17WSAJZLh7KRWj/pbEOdz0GGsS1SiNQ1EB9Ch7&#10;stFpjkIyUK+MIgqGeC1xebLL+WrX9ZLURE+AqupqH3RCC1VcncQGv/b3/2BPP/mM3iveAYOmNsRO&#10;K2qqvUc8Nfh//Cd/Ygf2H5Dxu+trgbHFgJWXleszQvbk0097qRwtRM+fOy/QydBakCAWq5MneYts&#10;/JW1JQeuQ0cOicyk26lTp7zUjG54ZHTT4Q01xiSveD3vS1euetVEF/PpR0aMXvG4QCFLlFfScOWD&#10;zmmUUVHjjyu1qaHBHn70QXv4kQd1r28JLDacUKDcyfeYjTK+c9CycjJsz/7dPqSGBL6JiSk9j3hX&#10;aGSKQ5qIQ5N9fe7sWTt7+n2p5ipLSSb7Wup2Yd2NOhMCUZDc57rWhp78ZIrTk8HjqxMRuJKTgOHh&#10;UQcvsrApfVzUWoeCQauvq7EqES8aI+HpYUQvCp+eCSTZkTBGAxRizgkiQChZVDLrOjYxZteuX9M6&#10;DnsFCYl121u2OBiT0EgyH6EpmhTRC6K0tFLqPl33ELVwMGzzM1Gp2BmbnpgRWU32HAEGGtGHAFKF&#10;WiV0BJGkLp5a92ndKxnhjE0eEgFOFHEgox5QBdhoZMPUOiol5rU/+aJ3PCSUcBceIYZJzc0s6frW&#10;BcjpVlougifSyAQ6ehIQ656ZYWJbDNzJRyBsQyyeDnOcC0hJWD/HPkuCGM9gH0RaBbyVFaVa9xUR&#10;AYGkbAF5F4w7ZugVIRfyd7Y0N7qgoCqnR/uM7P31dSoJ9Oi1Ztgi/p2QR3ziqohUgu3as8W2Nlfr&#10;vefN2yzL9rAmTCUkbEfFR35enlclQEYAcc709GTEPTOEQSC5d+7eteSEoJ45HxbnYYuwyKGH3SAI&#10;0aiuY0lrnmCjIwP6HUoO0/V9lP+UiMq63bw1oPVat8uXNhPv7tdrE+Tv4evZZz90HNGwtkZSTpIM&#10;GgknBXb9yi0rLalwNxaJTJTZMKyFWdH7DrTY6Fi/DhL9tU3GZ9IVBuMes3RQxmUwhQqu4BdEFkoK&#10;im33rr067DpuOlutt/uMUZo4DojHlpYWOoB+97svuUEZHpyw3TsP2dysDExiqu1s2Wmv/OQlXU+e&#10;Xb92yTrb7+qgExvEFSgDLLB76KFH7cChYzbQP2TXb9wRwBNDnLcVATUNc0qkhlA5wZR4HVDicAJr&#10;qTjigtSc0+2KumnU59jokBRUrn9Gr8AoJytL1x70+P6cDCDtelH91OzGurzRujfRycbZs+fd7T8p&#10;g3r1xk3bKiWeU5BvabpPksVefe01S9F6Hty/35UaLmMSrXr6emxyfNzdqz9++RU7eOgw/+ylXDdv&#10;3nKy1NK8QyCVZo1NWyxXypXuKt0d3XZSaig2DSxZQFwilbsgkO60mtoaAdEN29Di0v0Pl+bq6oa7&#10;rYeH9YwY2pkYssbGrRbWtX/xi7+k3+vxTnCf/fzn7Vvf+bYDOJn4MwJp5uZDYpYFFKwvIz3pSEfz&#10;mqzsdBnKeJ8+trQ8Y30DXZaRHfYSt7HIqNVvqbO0jLDdab9t8alxFtU1btu+S+RiXCRxSYAiIJHB&#10;JfTQ2dmq64rXmprPgV+RYR3uH7etdTulXgdgWgJc7T3tsRBDaoRiK1KSSSKVNJNNkPHmfSory6Xm&#10;ei2UnuaAGV2c8wlyOfRE0O+XF5dIuS27oqVdL01uGGe7KGDMyMjR+jXYkAgCiVmM4cVDE6I8cmXR&#10;yvXeJaVFIgLjAptJAfaEAJ0Jh7ERsyQwMmO9rKzGDuw7JiKXI+KwZn3dIxZHKHk5zjJTM+2how/a&#10;ylKs8+KQCGhQ4EiSHe17Z0VQD4scr+v50YWNRi99g8PWJVW6rPNC9npxebmDJXsFr8j4yLiea7yI&#10;HRng5ACIQIq80BUO5CTksLqWaNm5BZZXlKPzsWirG0sigGnesIcGRT4KdwVoTBBYhwX4CwK4SRHG&#10;eZ23BHvmqed0volirel5tGndiWWbNdVXWFZGqkiqgFVkCXc9bYyzs/N0jlNEBuZkW9ItPzfHn21O&#10;FuBfLDsQ72eJKYl4g6qqy2VTRqyqtshKKzNEBqO2XUJgZq5f563P1vSsqQ1kcIxPZdR9Qcw5r1w1&#10;1xUV0RsaGNC1xfo1EAXzskDZt8SNRBE9kTCtD2V6fGZdQ73WINNaRdjIuVl1y6A9s7Bs45GoDY/O&#10;2tAoYaEEccuwE+L3z2y66+/XC6fY5usevZiGlaKvoJQSX4B8V0evzzsfHx1zYCdjuKKs1IoKCq1e&#10;LL6np0vGuc96+7utb6jHaBmbL3UdSku2yKR+R0YJ1ry8uOSGB7CnFanOjU1OLHn8MZiU4nXqxOPG&#10;x+ettxfQoTVKohUVVlpP97B+PyCFVOpzz/ft3mc/feVVHyRBwhEsnfgobn+S8+hDjuXo6RuyjKwc&#10;b2qxIkPAfPRYxveCX5OEmGdD02aUeCpEBQW0LjWH+qJ+Hrce7tfcbPqQ0/c+yV2gkbGIJ2CRjWzr&#10;MphSY6tLq+7SxYis6O+4GPmiXzyv1994wzPEcR1W19WKbJT5deNZIOGHvIL3339fij5iFy5f8twA&#10;ADkkdTItxUmMmwE+xIepU84IZ1pmWqbeOWAvfue7xmx8cg5YZ2rtz5w54/kBDGFZ0ueQOhgvECNx&#10;qqdvQM9nWv8+I1BIFElKkCLL0vVsGN3ISJzkOsjOZ20eeeQhqfWQZ2+T2U3GcU5BttXVVwmApixV&#10;zzsugXtfEQGIsx++9EN7/a1XLDWc6pPXZrSWY1JWNKTZCAiAhQTM1G/raLUFktSCKZaajhEP6VmJ&#10;fM2tyJhOCjBSdF8dtn/vASdXhXkFdmjfQdta32z52YXexCUzLFDIz/ckwywBeqKAPUDuhIgf40Nx&#10;Y1PSh9cDTwxERQ/NhqXOaPqzoufbIeX61puvu4onuc8JjACCGD7hm2yp60IRAVzOPIt4PS/eJymY&#10;qJ/Dfb0gHCWQAYCuOtFp2tIgskdnSPqmz3reRGRyVp87IZU+qf21ZmODk9bd1mejAyJ1a/HWUF2v&#10;a82VohfpEoGhfp+qE84GeR7Ms6eMbXJqTio+KlzSzwm8l7TvRnQ2hgTsAwPDUp5TAvU0i84saA2W&#10;tJ5LAmx624/p96b1vNKsuLQMdmDreNl0Tjf0eXFSqxLZTqz8vOpcQnxo3ctwmo1VQl4BnQHa+4Y8&#10;VEGyHUDLfS4v6XpX57X2xLVXtHeWdNZXnXB5Rr8IBgSas0R1zfjYkP879oAY90c//CH7pV/6BTty&#10;aL8ni1KmVlCYZZkZuu+VOZGSqAXiF3WNAvS4ZU8upFIjIbBmYZFz3YKe/YqsB9eqzxXgB0VGgiLe&#10;KHY8MJw58g24P7wL/C+wFnAvECOIydehbI6wIHXy6yIA6wLyqMjYaGTRRiJLtrCcrD1AGWxIa8Pp&#10;3nzdr9emkr+Hr6effuo4AEySFHIAcOOLOmwYLs1BhGLutqa71+TMuC2vzEtxJzt44sajGx3JNbNz&#10;JN9QRieyIENE7JBkKDqd0R0rmByrq6aPPeVnuMJIKurp7rSO9nbvqkVIgENJIhmJQmTs9urf9+3f&#10;YwODsWY4zKvOkDIGSH/ly79qP/rRS1I8x7wv/Ftvv+Nx9SefetJd9YA48+CpBigoKhDYxZL7cKXi&#10;vpUZ0irEOYjOSOXQ6CTW3nbWk/ZI9KNtJ0Can5vvrlJcoIA65YK0Jc3K0MGXyqcxCBO/cBcSd6Ve&#10;nM8h7sjP0ciFbnjL84veNrilpcVzF06dPq01XXHyc0Pqn254lM51d3VbT2+viA4ESkpXiooQBxbm&#10;7Nn3RY7GvXHOww8/ZLW1td6XnXIkvCm4O8lLINmIBDEy34cH6Qo3aksyaiTT8fxo5kLOBWtErHVc&#10;5AmvQGtbm67luodjykTwdBv+XlUVlVKkE3o2xEyZI49bm7IzqV+BLdPgaL6Cq3huNqrrFeGLD1pa&#10;KEP7Z87XjSTPeT276amo3b3TKUBJ9WY7dBKbmh7Teg/Zo489aFu1PrmZudbT1W9lpTX2zjvvO1nA&#10;tYyShnhB8GiqE6vTlvoXkWBYDcCM0qXkkCFG2VpDwh0M0EnQNaD6cTeTsU1/g/6BXoHhiCd04SVA&#10;ExKSwPXvE+eCSd6oiPpuVGN0flrPk/OR4Yo+GIzTfQ/Ynds3RBKCtrV5i2ff07FuaHTEqOUn/2Ni&#10;bMxWdE5w41+5fsOu3rxhizp7SQJWwhBT0/o87X9mtQvZXHlzHuiXz9Q9roVqDu45W2STtsEZoXRP&#10;1EwWeOPZApgpU6Wv+8LyighLntYmSevO2OApHfN4rYOAnPiZkUDJHAeRNUyAwI2kN/IYvA2tHjyE&#10;hi/2AKE9nufw4LDnG5DoF0yKc/c2Xf0SEsmIF0jqQZPvQUtYyudSUsNOhiEJZ8+eEJkc07NjWNO0&#10;rxNjZYN6ds3NDbrPQREmhihl6KyKeCQleMY+1RyBjXibGp/V3p8yJguGM2hCJcKi58WEO0g9HjxC&#10;dO56Jwagv3NuyOEh3BbQvWLPCHdgX8gnYMohe32ZYTW6fp4h9glPzwo2RL/PxMlcEb8ECRTCHydO&#10;nttU8vfptQny9/AlMDzu6mch6mw3IoONS45Eu+HhQevvZSrVlDHUgmQzEvRIfqHJSkpIakLgSBtJ&#10;yljoUoXqYEqUJ9rMzOmAiRFLHaFo+Dvd5XqlLphAhjGlucn1a5c9IQa3IANyiKWjcknKG5ACniLz&#10;WcfYy2BGhgT0xNwovcrVgYzz+l4m2925c1eHNt5+53d+x44cPWL9/b22a9cOj29yD/xJcxnUqi5G&#10;Ro+SQbK+Te+5LpYv0Jd6IeuebOCerh5PSNvQ9aPgP/zch62rm2l9gwIVBrzIgOiFASkpKvacgUcf&#10;ecRu37rtCYGe2Y8B0TV6TJuGLDKOEKA+EQDu4bXXXnPF53F0EQuS/rwxil6VAlTIBb3qaXpDjHz3&#10;nt0+eYza+Dt37sj40W416L37P5jnzb1R1kYTo7Kycl07DWYG9DkyyMGgVNCS5zKQpc218/yJRfMn&#10;P0dIgGezIgNHjgUJg1Qr0MyHGuLunnYB/rqM/JDWUAY4N8v27tllOfqzX8+WVrSoponxaT1L2v3S&#10;d5whJUzvSrT8wpzYdQcB/hmtT4IrWWL3OTmZupZFLwnsFNE4d/aC5WYV63sJArqIDDg9xVek/n9G&#10;1HQPrA1GHYOdpGdMGSFJZqm6D9aTcini7F4NIYIUrz/5bwateJa2wJrkMYhOcWmJACZbZGLDcwjm&#10;IL0ibcTk2QOUjK6tL+uz6ZCX6MmCgFt6OGh5ORnaN3kewrp586q1td6xDL0XfQ2ouED1BnXd0Smy&#10;z9NsBfBhr+k5J2rvjeocjYxNaM/QKTDiIMZkRVzxAD37k5I3OgTiBcPvtSwytbpAOV6e93sgJt/V&#10;2eVuZgB/SPuQ35vVPie7nZGvgbXYHPzVtSWRrRkRQ2btC+hXAWid3wTmsifrPpiWJ+Kv64b4UwWB&#10;GAis4W0A+ETok+N0/0EH5ezsNAunx/JCsB+TU1M6++uWl18ikpqu/S2io/cIh5N1Lpu1r4r1vLNF&#10;2GlnPKxzc83mF6Z0dgZ02pe0PxJEUCQGRC4npbTx7pAnNDU2K3sBcVqT/ch2IkKOgf6i7496WIDC&#10;XK6ZnCLsGS59SCBKP6BrorEXGficLcgX9oVJgST6QX48XORyHaf9midOpstmkSQbL/KzLvLyxpub&#10;vevv12sT5O/h62MvvHCccjKyonHRRudic9FHRwYF2BtSW8xkX/TZzxkZafoNHYiEWHY4JDkuPkmH&#10;nXrxFB18svST3LjQoASPHLG2jHC6q1hmqgMixP0AeQ5aeXmJd2uDYJAtixqm3IzBGBgSYtS4ExlW&#10;Qy976n+jIiS0Kh2b4NrWrV/GmNjpnbuttr1lh08qo/nK62+8bhcvX9Dfo36QyXzv6umykuJCN7Lh&#10;9Cz3PiQmBD3murV5uxRxvTcG+cIXvmgDAiySDnGX46EgzkciHKoIdVJUWGwV5ZWuGD150QeNzLmK&#10;paY8T8q/rJTErjUZrjH66zhokzBH4lhefoE3duns6JLhS5dRi40vZU52txQqipyOg97URMCF0aTE&#10;r7K60t599z377d/+93bo8GH/bMqRKMc6evSoq3hIw1x01suj6FWA0i0oKHSjuy4CAOyhhHnu+Xn5&#10;/rl0RkP90/DI2+SOj0kphr3RC8oQ9YgbmTp7atkZ9jO/KCKn321qbLDLFy/7PIH9ew/q30otIpBf&#10;F3BkpgvAU6W4LNHoPDcw1OMkbmaSMbYL2k6MlU10ArG4NCcgo5/8iq/v7t37rLZ5pxWUVNvIwKi1&#10;trZbTmG2VFe8VddU2ZNPPqH9luTkBQNMTwL2Go1RCgoL/ZmzF8g2x2eDV4lYPgYb0Ef1k/xVVlGm&#10;dU/+GUGRWhRJoKQwUSSCPYl6rqyscjXL9DQaI5GgRb96VGxeDhn+mSJoYVd8M3NTnqhFb3nIwniE&#10;Wfqrnrm/tCBFPzHjrvYEkeGU1HTr1PMm3p6WkaVzGO/kOV37kzrvLU3bfJ/taNllR4884PuThjZh&#10;1LhIKKp8/x6tU1WNjY9O6NlM+CTIfXsPWLL+LTk55PkY4bRMy8zMEdAyFEqH2FZtWUSTxjnzOgck&#10;L+LRgpStrwVEdCiBoyRu0Umft79e3dB75DmpWlmVzRDhWVkRqCbijl/Xc1l3O8I+x8uHuc7Mytfz&#10;ThFhjDqR7O9vs8Z6ERuBbmRy1LIzw06Yerrv2pWr52UnpkTQgjp36Z7sSY7FlMjgYD8EWcRUdmVM&#10;90hfBDwEvuGl5sn0p70yogJVjueLF3uLH8ErF9Azx63P3AkSPZNSdBa1t5fxOujaEBDk3vAnBixJ&#10;yj9ZpIWEzRSdM9ZnYZ7eGQF7862TmyB/n16bIH8PX5/+9KePSwDJMAzrv2jVuuiZqJQ+0bkLMI6L&#10;37ADB/YIZCbcrbmmDR6QXCGjlSzy6CIMP9YRiySb9DSxb9yqMhwcOLLHATaMCW7wsA5RloCDuFld&#10;Q40UM9nba67meR9i2rByDDeuUUq0UGRcn7t1BQAYTkCrS2rb3Zkjo66WaLX7+OOP22/91v8ugKNf&#10;OkNTSHqa9INOOR1tLqm/JRkIzwIgTUJaSMBP9jIlZYMDwzIqQ1qDLI+19/b2e4MY5mqToEMmPn25&#10;Y9do/lnUwRPfb2uX4tDnUEHwhEBoUGqMhjMdUiK6Bd1rQEa73LOKr1674jF/wJWpZHRCwy2M65hm&#10;PoAzxGhA4FNSVuqgQ6teqhk+97nPetlQSOt55sxZq29okKK/qmsS2RAxIJuZrHU8E7SCxS194/oN&#10;N1YQCuYOMGUuPS3sXgnKJpmCVyRwJNv/woWLnknOWhMbR9mTeJmdFbLZWZQmAMFc8yF9Dbt7m/VI&#10;T8/2Z3/xwlU37MlJsWYp/X3D3seASgpG0A700wAnZGUlFd75LFUGF+MeSqXag9rqYhGQIluJor4C&#10;9rWv/oPAO5b4Rpknz7ZAxOP0qdO+foQv8Jzwe2RoM8CHvgCQSZ8Rr2cWnZ2W4Y73NYME0BN+cWXJ&#10;14bpbZSCAvbkD+B9wTOAusNVPq3PJPs9pO/RG2FJ5JGe96Eg41rXdG76RTRv6SyN+LNEBeN2Lyur&#10;tMcee8yB5+SJM9p/q9o7a7ahfVfftMUat2yzIq3BivYF+RFkt1OXTkng9uYWEZAqBzDashJKmhgZ&#10;k+q9ZZN0mhTx29DerSyrcLJDT/zq6lqrq28UQJbp+pgVH/SSQoYkkdcBKccFjnucEAyNk7hekikp&#10;VZzVMxMX1HrF+xpAGAE39hNllnR7I86+wsS/ZGnddfr20z54UsCr6xHIUwKL5yAhIUXPVH/GBUXi&#10;NrxaICcr2VU/HhEaCLEf1laiFolo3aITItbjOh9FXgZKnwTIPp8/P7/ipBHhQDIke4xRtzQtgmCT&#10;JwCRwsPD3iCpVcZC1837r3jOAyWTlOFC1hJR7Po5bA8tqskt4ft4lFbI4dHv0fOBzoV4ESEF9L+Y&#10;1fNhYt2JE2c3Qf4+vTZB/h6+PveZzx5H6TCtjYQWvlyd6ABMzzCWckGHknGhcZ6QhhtzTqAaq0nO&#10;dONDdzEO4ZoMlA8iQd3rcBGPp5QJFx8Hb352VoYl2ZjexXAN+phXVJbZ3du39POr7mYEaHAnx0tF&#10;EK+maxxKHFcbZULE8knyIhY7EZkS4GYYs8a3bG3Wv2MwEqXgf2p/+md/Zl//x3+w8opy+4//8T/Y&#10;P37jG64eAQIMPOWCRVKbhBVqaxtd1dPzvK+nT/dQYBfPX5TKWbZqqaOeLqoBpBqkiDA4lI7RAjeY&#10;nGqVVZUCTKkxgRsuRCbNMT9/RYbx4QcfcaVYWlTqIJQjFeUuZK0d5T9M10I9MG8eEOSzeH/i95Ac&#10;GqZAJnDT09Z2x86dPtyG/gELS4t2UCqen/ubv/qrWPvb9jato8BGhADXKrF9ssxpTDQ2OuYxSkrM&#10;8nQdWSIqhEaISxKfp6sYLtyWlh0CgXUp4jyRnUL3sBAP5nNJBKMpCR3Y6GbY09njHgjCCxA4nn1X&#10;R48TIdQ0oQ16pNMMSFhhNK1BQU2LIOBunpKazQhniRjRGpm2uDSZYXJht99XbU2d/j5kxVV1dvXi&#10;Fa3tRSm3kLt3cafSFW5SCpn2pRC4FV03CpJQyaxIykB/n/ZnXOz+RB645nEB8JxUOiEg9n2ijD7h&#10;kt7ebv3OjO+x2CS1BSeX3uFNX/N6nhA4yAOeLjxMjBrm/acFSuPjo+4lwHNTXFyoy4/zfQTwQCgB&#10;e/qyZ2UKpMdmrbS8ysvVAgnJNhaZtKLScssvKBbxKNF96PY3KOfMtEcffcyTwThHtH5lzgPu59nJ&#10;aVucmxfRYFQyJDrRXdo0DYKAj41N2PUbN62rt08Ejhh9bGwrDYSWdW9eCqozTcMcyBqNZ1aWSNOE&#10;aKxpfwedsBHYANj4fTxMJCjiqcMtBcinZyTr+xuWkRG0xYWIgHXGdy6elPRwttYOwE3X79BHAYWt&#10;axvt0p7q1ffjREjK9XzibXpSe3xx2t3/gxISCAxIBddCIvDoCIRmXu+/rGtmJsCaQH/RPYn0pPAh&#10;OdyLzhEKPqANQZ9+pujFhMK8r1FaWorsFGuWbBlZGZ6Twt6hJz9gDyGgHwHEkA6C/J0wEKEt7Ab9&#10;EujZT8+FEyfObIL8fXptgvw9fH3+8589Tl369etXtYEFxjK0tbXVRoe0xMSAx1kfe/Rhu3DxrMe1&#10;JeKN0Ys6886mqScG1Kj/xhhSN0tCHBOsMmScZqdnPMueuDaqg6xoVC4128EgmfT5dvfubTdcABF1&#10;5dQPU4aH+x0AaGxq9AxoOucdO3ZYwFru/dZJGEPB467GxY9rnZp8XsTdqQ9/7rkPedcrXLMk+vDZ&#10;XG9UgEMiEl3XSmWYiRUDLN3dve4daGxs8hg5JTYpSUF7UID9kL5ipCOW2AOxIaENY+NJiAvLntlO&#10;H3jIB/XBVBYM9A36NfG5EAniihhuMn9JQMPApgowAKiioiLLl1qjGxdqFgBizZmMh4qk1hmjzNex&#10;Y8dkjJPtJz/+iYc8iMcyz72mptrJAjkIqHr+BERRthCXKgEMtd88L1Q7c7mLCos8FEGFAQmFX/+H&#10;fxDAxmL/DY2NHqePaJ/wPGnFOjQwbI11WiMpTq6fuC8GlpwImq/gVaE6g+uDoBEDxytEpzjKFclk&#10;HxoY0ucWu0IlU50SR7oRrgi8Sfaj5S6gdOqdU/biiz9ygKmoqrDVDRlgvQclUeQK0EcfDwSqjr0M&#10;ccIgo86I1/PeruBFYpjj/+wzz3qfd4hQZ1eH9gyGXsY9FLJRvR/PkqZDeDfYf8T9iddzf3iUUvTf&#10;JMAte5w8wd8XLwfKHTXN8CbyUpqk0LOzBfSpYQF2jtZyyK5evavnsGA7duyzvQcOWE1trV24dM2G&#10;hscEzom2Vb9zp7XVBodGBdpTtmXbNveS3LxJC+BlkbsFPcMFS9Z+LSoocqJYI6LJ3n7lJ6+J4Ok8&#10;SGlLaFpSkME29X6mAP4hkTWav3B4IdVkz6N8CS/hhaFfAs2aWMf0DCYNpgnkmfMgxa17g8wSumB9&#10;qAAYHOzRs5rR79L2el3nERc6SbhUo4T0flqnWUZJh/WeIQH5vCfara6SAzCrtaGTZpaIC2G6RD0z&#10;/fy8yIvOF3uG0BLPv6d30L0+C1LylAQyDIuSQJJc8VRwpjiLhKUgtNTtk5xK5jz5AXECeRpEJSbR&#10;yIdmO1ER1lQfU8z+4EWSMeuLiJEJ1DmQ0NH+o9qB9aZfP2cUG1FVU2/jIlTvvL3prr9fr02Qv4ev&#10;j338Y8e//+KLMow6EFI1Bw7ts+bmJvvWd74p40fMds7mdSgwqhgYmnaMR2asuKTCDz9ghMuebOFR&#10;GZj6+gYHNeLXuMsypXp1hm1JhiRTAAxDBgTJXs0Wk16Yn/UEpeXVJQdMGDnv2S2gRU3wQr1zgKvr&#10;qmXky3Xge+3WrRuuXEiMozMfs7lh/k8+8aS1ihxMC/Bh5Y8+8pgMQ1BGdU+gvrbmuLev1P9oYENc&#10;jazito4OGb2AQIFWviP+mZTHAZDcGxPDnnrqKavR5zPTnlg/XgYIDslvNNMBWAA83Iu4WJmyhzcC&#10;BT82Mu6kA9Anbkz8kDGj5CYALnguSKJCiWRKYZNtfO7sOakh1mvF14MBHcwXQKUwb5tksJoaAcSF&#10;83bi5ElX2pQpVVdXWdvdu67GiVlzHQO6BuLvqGdCD9kZOe5lodsZ4Q96stMUCOWNMv3xyy+7u58q&#10;BZQp+QDkFKDuaeySFkz3kExeToHua8aqK+vcW9MtZU9yHmuKuuLacWMXlxSJ1EgBL0U91OJKS/9j&#10;/6CSuDaGHuEWpdUurVuvXLnqcXAtqxTpLVerQf0cRIUcDZqyAOQQvFgL2mWtK+Y5IAOu/SiC50NS&#10;tOfw7tDVjHgwPQkIURBnxhvEZ9FYBtDqH+jTui7oGmOd9HhvPBUQF8bwkrFPouf6Cu2MSUpj3GyK&#10;gwIEFVJDZYG+rXWr1P1kCBzI0g5pLSEEabateZcdPHjUggLLaj2/guISy5S6xz0PWWFPnTx12r1F&#10;JKsmJMU6To5HYs2aiCvjJaLJy8WLFwS0AwLBfg+Vsd5UdVBb39C0RQBfZwUV5QK5gCeoQYJpg4x7&#10;nhAWobQXXviEHT54RPtfpF1nFMDMymZmfYn23bQTTPb3lDeYKviZu3padgHyPmf5BVkipjkiR4M6&#10;j2M2pX3OQCAqVkbHBLYbzM7P1nqu6xloj8dtaM/0i4TQsGnSAVS3ZB1td0SACF3p/nQv3npY6zgn&#10;khAw1HiC91WgrHFgeIhkIIvoflJ0vz5dTmsEIaPzI54bPDXpImR4ZSBhuOCdSHuIZcm2bG0UoaAS&#10;Zsl6teemtK/4dyf7IkAQTMgf9o/3Y8og53VM9zc4NKZ72bBTJzeV/P16bYL8PXxt2dJ0nDneuFyJ&#10;30ZkTPoGULzm7l8SlnTC7BM/94mYChbjn5ESwY1H9jzJNWT/AirE8OhB3tHa7nWklPfkyuijOnDF&#10;UuJDLA/jybAMDtWwjDsdw+iOhhoipkqZmXfZc6NqViFDRRY3Ndt4E9579y27eu2yQI8pecsyPrHe&#10;2w8//Ig99+EPWWtrmwM7bV8ZzUof+t/5j//h+K1bt2WgV2xsONavmusFOGiPigIgxofLn6EkXj4X&#10;z8SvaQdpkn3mZxelqG7KKPSJ+JB9zlS6gIAtR8Yu30qLy2z3rl0CzyZXc/R5p4taWEqOjO81/Txt&#10;SymLYgY8JKKirMxdsFsamyxR4L8hIOrt6fZQSHd3lwMs+Qt4CHAtD0vNP/TgQ3bt6lVX53/1V39t&#10;3//+izEvhUCgv6/f1TxkilGr3hFOwMyfEBEAeFUGF1VG/J9BLxUVVTYtQCdfgql/R48es6atW/RM&#10;Fqy9q4vH793RSEijeqL1Vofl5xZZQW6hDOu6QGfFAQoCACGpqqrSz8U5YJLYlyL1BMDiueG5A8R4&#10;a3hm/Cz5IFQ9tLbdZj86YUA9EyMmFFMr5USP8VE9B9qZ0jYWBYp3BgXG+wCIZKUDdDwT3OqAPU2P&#10;otozo4QwtLcgBoAciVUAJD0e2LNk2JONTcY1lQkQEX4OFzXfA+BpcrSI10ZKleZEKHftfFf06zoE&#10;eG0IJ+zatVvPTYpbvCM9I0/nJkV/3xDo5Ijw0Ohlzm7dviOwP2RxImxMiaMMrKioxL77ve9ZSMSC&#10;DoZhncfm7c3aM5muMLlnPm9NhI8ZEngqGODC/kDZkkyar3114KFj2lOJFhAxX51ftrMXz9mlS5d8&#10;XYrogrgcq/j4zKc+a6m5uT75cGxgRGu3Zgyjwkvls9sFtBv6OeYDQHqoRmEfLy7M6rO1L7PSrKQ0&#10;X/uoROd9zdeLVzicKUKptY+npj5PdiVfe46mWVGRmEmzhEXtB62jyBeZ/eQyAMqEQUgIxKOF12tO&#10;xIiOiCS6hdIzJT52+NosyOZkak0g9iQGxifKWOmafUpfkBK/OBcG7D/eV5pe/7wmJU/babLjN7Rf&#10;853AsE+1HUUukp34sUbcBzMX+CfOEWEawlT6Mf1OQNe3Io6RaO+f3iyhu1+vTZC/h6/S8tLjxGUB&#10;UIwJ4zYZmbq+sSqDxfjNcRniCrt1VwApQ01i2pJAYmkRdx+drpgTXizDvOyx9nQBmmev6iDipM3R&#10;4WRKXImMj37IM7bLS6s8Vl1WViRl0S4AmnIyATBT04yrl4l3ZEpzuNLCKfqZaScEFy+dk1K/LQP1&#10;KRsaHHYAI5mLEbO7d+20M++/74lpDMdpamz0jHB6VOu8eocs1CsAw5+oljgZFTdukzJuLIiMBTFx&#10;4vfEmInpkR0/OSHVsSAVIwU/LsOBIdJtOvCR4czQEZLISktp3jNuH3nuw/bQAw856NItEOOBe5QM&#10;9mwZ1swMktOiUtWZNq333i4ljlIAeBhiQnyXbnPE2GmhClE5fBTFte718yhb2pB++tOflvHb6s/m&#10;mpQQquOzn/ucwCzF5gXcABsDfJgbzjOCYOzesdcqKqUi9UyoGmBm+9T0jJFcSCiC3ABCEAPeTnfF&#10;qwBQqqj5Y0cesHWBV0Nto1dNkAvA+qIkcbUzJIc9wYjhzOxY0x7uB6NZWV3hiWMjQyRJpkhlkdiY&#10;7jXQ7R139V51ruwBVLrLUfcMcJeVl3vPecIG6VJk27ZvtUGpbshA05atfh+MPCVuDHHhGdF0Bbc6&#10;/ftJumIYDODIyNdYItaq9gGAtu7VBXgIIJmsM7FcFDufTwkW/01MlwRJyHBcXJIDPn0F3Eug32Mg&#10;S57uDU/NtuYWG+gf1jWO6n2pVInYnICKUrKKSsYzr9mE9hCzFQhDDQ6NuNImzvv222/r5/JtSWcF&#10;7xYekcW1JR/GMh4ZFcisWUifSS4C+QPkmABelPaRU0HkHdIB2ZrVPidpkv4JhLEoeSOJMxxKccKw&#10;/9hD7Hhb0TWyzsxZYE/SupgGRuw73PR4uUgIJEufMJHXr4cSrbKiRGuQYvn5UuraN3jWCNVRTREf&#10;F5TiJ7s+5slYEcmJT+C8bcimDFp+Yba1iIxCoMgDIuaNV29ORJNwA5U6KyLbs9ElXQsAniYyky8B&#10;MmBLujaGJOH9gETihYzlSKRoD6w4YYcsEmpykqszxHPmrFLitx63ZuWVpdqanHjZBhElSD33DrnB&#10;U8L1YAvwBvH+nCvIBHk4ExFKUUOyNZsgf79emyB/D1/bdm47jqJmeIjHcFODMsuxJBuSUjKyMnVg&#10;ttixBx7wOfETkWmLDyTpZxI8nkvzmocFZl1SXKn6HQartN254yBVXVYhlZtuazIgczKiNNOh8Q6z&#10;vdMEEKVlxXb27Gl345KtDHMmwQhjh8LmukiIYY49mbjxUnDkDWzb2uSAExEQEDelE98DDz5gP/z+&#10;D/waqVknfk382Mvu0sL2gx/+SAY+w/bs3uvz4Hft2OWKgGQs3HwAC3F0/o7CRhEycCcjjczgRK9X&#10;TohL8NyDaZES5oh71YDukxglngzq+qmfp66c6WyELIjrAzy4p/Fo1Nc1ynCn+edE9W9kBWOMKX8i&#10;Tjoq4oJ7FbKDB4Prwkhn5WR7XB6Qp2lPb3dPDFjy8qxlW4snG/JedAKk5pz16e7qlLGcd5c1bkk6&#10;lcXp+CQlhUUAFr33fnpmtgN0ku75woULtmvPbrt0+Yq3gmU9UMkoea81F1lobNxiZ989IxLzUf+3&#10;/r4+7YFMVzzM69+5c6evDaV0GErAmTg5Kqmxqck9Hu1t3U6S+B2eORnwADwxchR9XV2dwHHalTgx&#10;cLwuhB3q6snXiAigl92jQ8gE0okqJWlNGO/hEwd47Z8FAQDAlqc9SQY8k/CI9VLeicpjn9P4hGFH&#10;TL3DPUu/dbwdEF+eK94Pki5Z97B+j1p03NyEA1Du5BlAJKgKyNL6ErPu6ugSIDAeNtnr1dc3ZLJ0&#10;ZhYXaaIzrzXrsStXLvnQIfoB0GfixHsn7fz5c/ZHf/THUrci0lqLCa3bdHRKQDdjcYkiGyuLWut0&#10;H9zD5wl7bWZORFD3QTc+rpk9TRlnv8AQwNyzd5etCeBQsgDiloZ6YxoSxDxNynx1gY5wXH+atbd2&#10;2I7dO/TcRQhE8sd59k52UoyuhGlhkV8yzJem9dyYhpeoPdTlz4NwR3RWCnxmQaBfrGcCUIv4p2bp&#10;HJOgm+ylqHQLnIlGvKoBQgj5QiFTokZeACGuu3fbdH7pQY9KTxa453rbZUbhjogULWq9yU2k77y2&#10;pIM4z4duhOyP0ZFh2asj2mdteg9m6cfUPt4W9hs1+I1N9f5zNCnCGwBpg/BTecO+RABAAPBusmeY&#10;EUDYJkGKf2Z2UWcp006eOL0J8vfphSjbfN2jV4oOlzsdddLozDUvY3zz1h0p5ivuuqOEplOAMqPN&#10;PyAAItGJA4XLj/a11Ng31tfa6PCgf63q9zOk3GgxGp2JWK/UQWfrbanbIVsSCOKaxiWHyqf+FWWB&#10;gSD2RfneMmU5STS3wHUuVp8U7+oFVcPPMKK0ML/I7t6+Y9NSDgD9jm3bjfGcJPd99MMfsUIpMwB2&#10;QkDX0dZuI4P67IVF69Tf6W5OORUgDijHgHnZE3RQmz4ClXuT0UR9+3x2GU7umT89SU4gTWMUauWJ&#10;yRKfJdGKFrfDA8NWWVblPfvpI15RWmFHDh7xZDdi8tw/JWyUPXEfKHnyFmYFLpkCkfLSMlfClVKv&#10;oNayrrtUBhnS1Kp75rq4JvrRUxK1onXGxU7HO8jY3r17PbseVz4ABeDx5R3A5uhQRxkchi7O6BbW&#10;2NQsdZMlMlQqNThrCbpGxri2tnV5ohh9z5m6l6l7LaeUS6qH8sp/+se/906EOTmxoUSUoD3//PMx&#10;wqR7nJyc1udveA03lQwQBRq83L3T4a7oBe0niWabEvELC7DiBbZMg2uoq5Eqp+xtxbPm8TTwTKqr&#10;6dOQLlAs1bXm+7PhuUF08ArxnlxDTQ3z3mPT/XgP1iAswsIzJ/a/ENUe1Afj+SAvAu8TfevphFdV&#10;XiG7zjyEBE/awrPCYCa8QXU1NVLeFXqfXMvOydCjYfTpvD6DDHwy75cdRLlWyvwgKngraCm7vLzm&#10;e8Qn2mm/0LtheW3BaA8NsFMpQNc87gnQysvPEfkK21pgVWdQoDU5ZrML0za3NGdT0UmbnIt4r4Di&#10;iiJ9Fdu8riOcnWYpIikJAtHs3Cz/onXw9Jz2lb5fW1Wp+yXzPjYhkBJGavfJDyH7fnQsYvnaZ/SK&#10;qNDPMl4ack0OQDKhNc60SGqs2RJ952ntvOFZ/B3t3QLrZa2rPj+QqvNGL38a30CEs/zeOWeQQnJU&#10;CGXg0UhMTNMa0jI3RYRkxUaGpmxwMKL9tKS1j82Yp18DDYogHha/JvKZalm5Od7WNyM32wp1XugF&#10;QPtfzideHHIq2KN4B8nmJ9RB+ZvH5dODei96B8SLCPW47UnWz9Cyt1SCgJABjXPwRvJnqsCeqhI8&#10;IXhK2FP8PUhuzebrvr02lfw9fG1t2Xoc1x2HaEBgGJkY83hwRIwYFU+fb2bGdwvohwWkuJyXojpM&#10;UlAoRNT8vj377NVXXnHXW7kOJBnctI3MFnilp4WspLDIykqKPVmI6WeNTdukiNOcHb/22o9lcDac&#10;LeMSY5AI8We+vANcesgHZxBbhalTdnf75m07fOCQDfZLLQaDOpABaxNr37t7j0+xu3j+grfJBRgx&#10;nEeOHJWq7XIl0bKjxciCJ27PPWLEyJwWZhqNZ/gCkAryCrTR4jzbnra2MPskKTMSoBJlSBnMQrwd&#10;0gPYAGy4e3kRL8fAA9a4UylTwmWN6o5MTLmngngiPcJxdXd3dPh6ovSJK5L7gDq5eeu2GyhoLVPU&#10;aOVL6RwAToLQsaNHZTyjdvPGdW+di+eF5EdK5WjwQrIE3e5QnBg/4o6U73m98QZcOcGTznDVlkhR&#10;Ak5HHz6m55hmg/o+/fb5XPoCxGudyJcY1x6Y1uczJ/3SxQs2KvJWUsz89wVd7w2p4qBn4dOelyQp&#10;suhx81JCRSvQvt4Ba25slrGPGViU9KFD++3suVO2XWSNBkCoUybvMemMUAJhCdymBYV5nqiFWsNb&#10;QTjJ8zemZ4xZCzSOIXbPiylzADTG2kF7LeZNQjlWCMzJ+s8SUBGOQZVTPcBMAzos4pVB9aHkeK4Q&#10;CFzreH9279nlhn52bkrvyzOft9UVptOJEM5OO7lgT3HftJTFzVxVXad9HfT2z9oKepHg2e+ACZCR&#10;QAkxgwRA2np1DZQAjo6PCLQTRLwCVNQJ8Me1/8akuO+4e5pEPNzqfQP9fo30UPAwgxT2nj27nRTv&#10;2Lsn8Od/+RfH33rjNYHyut8nMyfu3L4rJR7SGmfrHtbszp1WPa9sX3uusV/XBwnwmXzxJN3SlGlB&#10;AD2nPTunNSwUYaR+fVlKft29SKl6P9T32Oik7IQU/+K6iFeBwDagfT9pDJ+KMMhndsIeefRRvbN+&#10;dnhcRHbBQzeMNo7orJH4V1hS6vkFeObqpfgJX5AIGsH9HkiyqZlpXytc7tgo8hMI5eARJHseDyOJ&#10;fJwf+lkkiaiUV1ZY05Y6vT/Z/nHeM6JEn1NcWCwykmZUldB/gpALdoUvSCTJjAA8XoFFn85H2WCq&#10;vf3G25tK/j69NkH+Hr4q66uP4+6jAQgd1dB4GGkym2HdGHZqXqk3X9SBRoGSSMbEp7LiUp9YxpS1&#10;ob5eT+rJFOu9cf26FcgIP/nYo1ZbXW3JYvLENcnyZmRqcVm1jHayPiPL3nr7p/pslLAgVUoawCU5&#10;7YPkvJw8ZpbTF39axjgiO7VqKVJqukyPxxPjxeUOmFVVllvdtq32j1/7qmfZkvGPm3z3jt12+fIV&#10;qWMZ96QkqbECAdIty9LnM9+cBCM+g6xt/kcCmfehl9FhbC32ns9ZlTFkjO6KjCUJcd7aVvfDqFBi&#10;8lwPjTpypXrn9Hu0riUWTkIb7nPK5a4LkMnwB+QJJ6AoO9vbXN17jwIZLhrndHa0uzrB8C5JJebm&#10;5xkZvrfvYpxTYoluxJV17e36fQwS8wZiJWMYowWPd+PpwHBSV4wbkrafKytx1iSgpYMb8V/WAzBH&#10;9RLDpTyR/UDyI1nHxLxbduwQ4JZLZU9YptaquDBHhk/GWyqT57JnH8lmc+6ZIR5M62IytGmEQ2c3&#10;aqT18U4y8FZcvHTe47m44AF6ZoVTKVBXX2uXLtMStt1LG1FRN0QeCLsw7Y58ERrzkC1PDJ7cBNys&#10;dIgDncinWNNz8QQsEUeAhCx43Z7Wmm5lJNeFPJxCkiPhHgAV9zRKHCCBYAGYPFMIH8QWcITQ5uXl&#10;2+QkrWejAnPau04LIJK1juRYUB62rGdT6K7neZFJ2q3OzER1fWveL4A2zmfPvmc7d+2wHS07fThR&#10;V3uH9kvUmre1eKycjo4h7cvJWRHtnAxLDkk9x63ZmlQ48xgmxod1TeseWvuAmBIrhvRANOkk59Uo&#10;lZX2qY9//HhaMMnDOOQUcJ+EsnoHBkVg6DUvorG8oX+f9ARJ3Nkb+pkBkuFEZCCC5CAA3rOzS1rD&#10;FS3kvFVVFbvHhZJPwhdCU61rWO+pfbwmUptGq+E4rUWZni+kdcO9G6Fwii2tr9iuXS0ibCtam2lv&#10;PEVoYd/e/V6dwpmqb2hycpmgZ11eVSnbs2JzWhcdMWvr6hUBmfI9QBhodGTI91JZabEtzkdF5Gb8&#10;rHCflQJ2vHCQUMoyt+/cpn2zYB2drf68tzVv9zAMVQOjQyP6XTxMIlbaU9gfDylpPWO197p1fb4e&#10;qXZVwE68s9nW9n69NkH+Hr5q6qqPJwlcV5cX9V+rsY5y2skJMnI7dlKykm//x2//B/vKV/5chxcl&#10;nSaVlGqMeAR4Hn/6KSmkSevt7hboLVm/wH77tm068EEjw/f6tet27fpVgeOsH5iComKph0wpj0wr&#10;LSv0RLrM7AwZNalagnNSRBhayV+x72Q3ijSlQCnRdapeqmermD219yRbcR2AEKGDX/iVL9uqAOZ/&#10;/M1f2V/8zV/b0QP7rKaqwi5fuiiDvuru/K0t2x3ob9+5ZRUCLbqZdXV2yFjle+weoKURRwoGUcBR&#10;qZ9h6EqZAAuLz9S4kZEBGfNF//nCglwBHrPkUwUsSVZeIkMjhUPTF+ZcFxRKcaYwyGfe3cTUs49I&#10;vaAWKUXi5wl9bGtuklpakHGacYIla2k5At9eqTQGjTRsafJBNmUiW1Q1fO6zn/GYO3PXITQz0xHv&#10;dkei3RJZ11pK2tHevnPH4987d+30BDbUEq5V1GWnfn9Bn92jZ0aXthQZyik9S0IB9BQnk5/yNJ4b&#10;A2vo2T8r0KeOH6MXwn0uIzog47hFxnJ8QmCu9bt9u9WSRDo+/NzztnvfXpGamDHms/Fw8OfQ8JAb&#10;zxJde11tncjFsIA4UWuxoc8Z1d8BJBNZ6HcXN+puSr+XJtBPjGO+mV4CDzokMm0PlzBJcniRcMsT&#10;p4/T84KU4vVIT8vUfkzSPkQ1jogMZNvIWETXtuRx7AUBMjXyfBZd7njRChnDzsyGNT3PoeF+kbRr&#10;nolPxz0IRGzACmNpmTMQ9ZwR9jq1+YxOJbRDfTqgUVhU4gmpqMmjR476tVPXztAVnjdhFbxblE7m&#10;ijQMDQ/6rAi6wi34/hHYCORzdX4ouyRBjT/T9RmcTcJgxJnxXEDG6Fw5rPd4463XRRpbbWJyVASS&#10;WvlJ37tL2hdkktM8aE2Ekr105Nhh3euKhwmWtXaoWOr86ddO46sMndPHHztsu/bssiTtkx06T1Gt&#10;xaRIBN4PPHhOfEU6SDAskEom858wYGlJmYfdeno6be+ePSIdCZYr+xIZYwKl2dFHHrV5gSwZ9M3b&#10;W2xe18aAIfYZo5uj2osBPee7rW1OvFMkDoTY7tkpzM33EBc5PVQ9QH7xLuzbf8DJKzkKeDtqqit9&#10;Tc6dOy+1n+9kd25m0RMlb964q2tK0V4la5/GPYlOQsjOh9wT0sNzMK89RgXO+6c2S+ju12sT5O/h&#10;q6Gu5nhQiiRThzcrM+zgSfY3brqFRVSCSVldEyMvtTQxdZLK4mSQklIpR0m3bh1Yyu4uXL7gjWkK&#10;CvOdKPT0drtHABBFMQ4ND3ttMJnsDNOg2xVzsydnIp4INCtlxIjSQHK8bd+13WOOnT0dMjaTOtgB&#10;G5NxIh4OyEQF5BlpIRmxYa/LListNZrvZOl7p06dtOWFWTsgpbAolZWl+xrs7xWYlrh3IT0U0r2R&#10;6WvepWxwkE50OvyV5VYoICkvLrYqvV+VVGRjbY0dO3zQUqWyb16/Zr261x3bt/qEtC0NdR5+mJ+d&#10;chCfkrrbs7tF65QrsiNDnJuhNeiQwkgSaZmUqpuxnLwMG5RCQhXhLaAfwc4926U4BqxYhGfXnp1W&#10;VVMpsiMlJjBgVG6nVAsJZuREFJeUCvziZBRHbWSgT6SDyXVRGfhYD3Vc0rW1Va40qZJAhVO7T4b0&#10;sj4PI9m4pVnAKUBNTLKu7i4ZrKjHgS9fvWj9/X0OUIRK2tpaZTAndO0zIlky9DL2hCdwoTY277DM&#10;vALL1Z5ITc+ytKw86+rttzkZPyaqMaoTVz39B1BIly5fFLCT/b4snrQu8pZqQyNj7lqurW2y/Lxi&#10;ESTi9Kta4yGBaprAJSTQiBfopvrXHGVLAjVGIwM83T29WscV/WxQIFvsZA9vCHFUPCaEPCJjJAYO&#10;CyRFGPWeC4skNDI/QOAhcI1P1D0trurPkAM+JWIJIifMFVgQkAdEylLDQQunp+i5lInIJVq/9gvz&#10;1klAHBFYLK3M2xxqPpSode3U/Ua1n9f1rLOtSCSN0AkJYhCPFK05JZPkafSJMF29ctNj9iWl5R5m&#10;omQRFz0z+TN1tiLanwN9PcIV7ViIjNYuReavobzG1nQPCVqfoIjLiv5eXV5pBVpzwimR8TFbIHlv&#10;CQ9CVARhxrsMUpse/v+z99/fjefpfSf6gBEAQQIkwZxT5Ry6uzpH9XSYpDCyZUkzHiWvrSytbElr&#10;3zo+ute7Wt+93j3nrnd95DD3WNaxdjUaaUbd0zmHyrmKOZMgCIJgAJjDfb8edPsvqPqNGFHVxSKB&#10;7/fz/Xye9/v9xEipfidgWe0RPBDNDTVaP11rfbUTUoY6LUoF6+ZF6EnYFDnWPizSWuzu8PslFhdY&#10;RkpoZFVjE+ODFi2nMVFGe3FBXIX8fulckSPi+IRF6PaHt4U/P/38MxcA586dIhpiZLPPivTSQbKl&#10;vd2bRJEDktEZ3y7UXl9ctiEJiOt37mhvbfILtrSQlb2KWIP24ATDeET+yrW+TSJRNOMa7B8Ugc7a&#10;gZ59Ihat9tmnn1uH3ptkVUQKuUXpOXIVaqypvl1rPGPDgxNaR8oAt6yjrcvzXCB3lPbqLUWGszqH&#10;Ge2/kPYaLbFL7ZO9jncP7LUH8vfx9cjDZ89HI0GpzqBnGRfpsKUzC7aoAwljTcn4cWDIlC7FTS5D&#10;Qwy9qaXRgSAlQ3Tt+jU7fvyoMYyDWehNDfWutGihevjIUVfhNFVBwaHccImHpHrnF+bswuULVt/Y&#10;IMCotrmlBYvFK3XAZmXYS6TeKGUjUzvhSqNJqpeEqF0p1UUpla7OTpGOZgG4wEaG4+MP3rcbIhvP&#10;Pfekl/dgcILlZVaha19ZzjpAlokILK+ueMbx+MSol8s8ce4RT96rKAtbnQwsPavrZaC7O7ssJ4C9&#10;ef26x4+fePQJrwjA9dvV3Wknjx21CRlFEtC+9tVX7PTpE0ZyT1tbs2cRt+vPxMyUDOeIu3eZlX3j&#10;+k3di9lROtNJ/Y2NDdioDGVzW727S6/fuCZyM+phDWLSxAkZdEK2/epa1jPZSVSjzzYlYrV1+UQw&#10;ssNxM9MNkAS1a9ev6v1lrATYGE4aC5FbcerUGRsVcaDkkATDnMgHNcP5BMNVf1YLtDN2RYbrFwVa&#10;L6DPu3xJ3GMUKqCIssZ1SS1zdmVFhGwxn6in9WV2OXuFJiVkixOnxoVO9jrJVsTng0Epbh3ndCoj&#10;NZkWMJHgSPJZsSc1BgQM1VJ6R46fEACHLTk3r+srsH68E2urUqwleq98bgS5F6hlsqP5O5PtyMpH&#10;faIqCwLFUpbCX36GLG7dFyNTmQTHtVALHqUJjICisyffXpgErqp4lYCBOvd8bTr5Cxsb2sEFxe6u&#10;xr0e0fmpFeDhOeno7BChECros6mpR6kvZpaNyW70U2hBzepCbt24bbfv5BspEQbBG8W9AJB4spji&#10;NjpCSduy0fuHMENAjLtE9xENVlhPxz4HrOR0yr0XMe0VYvy0jWac7doqI1eZrMc6UzkSEREJuspv&#10;qa/XeQnpPOMJ0frpeVFdg/eHtrY+jlZgWhmtEdYXeaIeoI2HiJ7uN69etaH+fhGKaZHblM0mJwWA&#10;JHpuuCeKdryMXi4t0ZeAvljquE57qKunW/9GUxqeb6WuJ+w2CEXPjAR3j0u9Dw4P2az2GsltrR0d&#10;7lFKzqZwpOmeK7QvRfh43vo7+RAleqZ4QAgLQlSX5hd835LjMSvSQ54LoRfygBj/PJ+hK1++a2Nm&#10;fllfS9aps07HSPYrdqZU68SeXScBWGeXmD9xfDoCbjtpLLGPPtwD+Qf12gP5+/h66qnHzwdsy93L&#10;lO1sUHIkIzAwPCyDtu716sTZ6fuMKxsXJcaCOmWAF2A5dGC/u3cBIDJcZ2cSnpBGrJrDcPbMWR3u&#10;qDN3XL4kG+E6zslg9IoodAgwKwXu/PexE/mDSWye0iWycslap1sb9egLet+ldNI2ZMC+/tVX7QAd&#10;9nQticSUnT55QqA5aI88clrqglGqxbaymPGENdyT1SIYDKPBrfjZ5xfs8qWLAuJW/d5JEYJCV4Fk&#10;aJOgh7uPPvbkKRBLZS062rvclQpZwOjjFjx96rQNDw/ahc8/9+8fOXRYnxXxOP+7b7/lGe/HDh/1&#10;uPdzr7xkH7z7nv3u7/+BHTi4X+p6RUTprtRBodcdp0WY7ty55QBGaQ89BXKrUmRSi9U1MQdkuoSF&#10;wkEPa5BQR6MOjDmJQYCLLkHXM+yGkGla1ILjfUGNYcTJE8jMCVD1O3hujhw96GVQlSIgUf2d/AiU&#10;HIDsNcNb+Qx2Hh7xYEazkjwIKcDrQwwVApNPgMQIl3lGM7F0XLd4AkiozL+I66Iw801TcKczOY/e&#10;AGS9AyTkJEAOyIifGB+zcT1brpuuZHgojmg9qadeEXEg3wHXMAYfVzddDkek+ih1gmQC+uRW4IXg&#10;53hfGjRVVuUHDC3I2NPcBEBmFCruZZ9sJlVYKIVMXghTzeZmM37NJKoFCvjeii14H3WmKTJohemN&#10;WZsT8fGqgi1mmW+4ZyI1uyB1WKBnVan7QPGu261bd3zv00GOck3aQ+MixrNBbgnPCg/AjNaFe6/2&#10;GQMlnpiJgtxY29IzbReQr3lr4HLdU4X2KJUPtTU1fo4BTGbrE4en7p3rhAQERKIYFsWf5Juk5jJ6&#10;RgyOyjnYZXV9NB2C+FSJ9BTqZ720TfuL66NnBOSA/bMrAgHwQZYhdrT9JYRGCR0d6ojNs+yMB+Y8&#10;8/t4dHK5jNZ00np07iljzGXpI7FrW9pHuMP7+nslNOZEciO2r6fHlTdlbpBC4vSEfvyl77E3WSP6&#10;QuD5oKMf55jBOyRxDg0NiQRX+nmASAzpbODZIjGS9WIv9HR3+/kk6Zh9SD8JyHN+YFLIny3njPn6&#10;hB4ghyTifvjBXgndg3rtgfx9fD3zzJPnAQ56RpOsQ0x134FDduvOXRkAEt22dfg23ADvyOCvybii&#10;XPqk2Em64TDt10EcHBzUQamRuizxCVnUSgPwhwV6gNHh48elppft9u3bnoT2yLmH7fCxw1J8YZGK&#10;uJR7qd3ru2dnz5LARfLMsmf0A/Bkv6JQFrwhTc4qpEx+/7d/05uPUJLWKFISqyi3Sxc/cwB4/PGH&#10;dDhFMKqitqnr3ZbxpjyuUO9B/KEkVGavv/66ewPOnD7t6ia7uCTQi7rrj5Gbt27etIa6Rjtw5Ijd&#10;uHrTE9IY4+oJObrH0mKaoGxKNSXdk0Ap1scffijw33Aw+g9/9me6lpx9+xd+wcF/YmLcLn78sTU2&#10;ttiYN/RYExGYk7LcsspqGZwCusVlnCgBUKhfkoe2NtcceCkpxKDW1lT5tdDkgzDGUnbRlqU+SBzk&#10;HnmP3nu9IiuU9xX79ULASLjCC5KcmZGhDNukADQiskbyHPO7CZnQkc49BrpuiEQxfb+F3PGaaq9y&#10;cDWpjQD4MSvAwbWyQkpwVb9bovuk2Qg9y/kZOpflfI/Q1Y7MdQCMVqskRNKCl7a262srtivSx+8T&#10;O+d3aEyEsWeID2qaEjxCQmSft7U06meW/RnQ96CpiQTLjIMr70vMf2mRhMllvw/IjwO6yA7q2Jub&#10;AMoikNTv0/fAR9TW1WmNtwWQmw5UwgEZ9aADYYmMO0ll1ZW1ej+S24r0nPNT+86cOeNgVB2v9Zg4&#10;iZdUb9DOdX2FyXRpkZ9Sa6hv03qVeivWHF4IrSH3hXLEpU3vfYgS1/nMM8/6WkIwGcJDGRlgDUHy&#10;6gGBJ25lH1pTSvLiPic55NLk2yabAK7Ky/BIPmTdWEcv9dR6FBcUObGhtI/yszrtc8oOc37OixyU&#10;qQQIaU/7ZD6dR0Ca96exkHsAREKXl/BkrEtlTzuxo7yTGHtzS4d+lul3YZ1DEVEBI6G7WV17ep4h&#10;QWPahxPW3t5iC/Mpm5wY0b0kHWBxj/cP9Pn+xsuBaKDrJNfFmvE82cOMJYZE0oeDhEryXciyJwmU&#10;pjiEF8g1IBSFJwIyh32iP8e83g9vEs97cSGf10MnPm1Zkb2gzuqoMVqb2n3q5NPzsoOyGzxvFre0&#10;WM9Dz2qvd/2De+2B/H18Pf/CU+cXF1L6L+JoMs6hUm91uiqw8tncYrAY5Kb6WuHApjeYmBgfljo9&#10;LHAslqGckxIctZ/7ub9vp0+cECgEpGjmdGgW7NFHH7UXv/IVN2bEz4nHAmCopZ79PdbW3m4VArUS&#10;AUqpGHNvX6+MA3Oqtz2+zzQ7FDgptQAUX5sChXRi0v7ht3/ePx8Qg3m3Hjtif/Ef/sz+xb/4Q6ma&#10;sP3wh9+31/U1MkZDGPqCN3rSU0CkYHIioWtYcXd8Z5uML65aGftQcVD3Mu6NfR46+5BV63dyMrRj&#10;I+PWqp9jdGyZjMqWVAv5CLtaF2qox6QeyeD+5V/+Zfvf/s2/sT6RnH0yvN/5xe+48iGxj2Q6RtWu&#10;I21kgMiY/+jjty2ZnvYExOeee0rgRROTCScTVDbgTQBcn3jqMVtdzwpApMj0d1TpnAxPTGtHz3oG&#10;+DCEB8BGEcWlwHCtV8vwo+y4NrL479y6ba+88hVrbWbsbFRGf8euXb9oX/nKT1hjU50TCGqjMXQk&#10;GeE6BnS9HWi0QuCo9dda44YlA5nmRLjP881uGHKyKqO85rX9dJVjWl6+KdCSu0JTMrqoabwmqFCu&#10;KQxhEsgViaCgYBmQA6CQHAZRpBse/w5pwHgDAmRTkxiJGoNIjrrHJePkEECnexwucTLN6RhHGAry&#10;5deu/87fU5HWq9iCNGHhWgTFeTVdJMDtlnrT9wRU9K7vaKMJz7II3YKIr9T/LqQjTyoYa0uZJKBK&#10;qSQueRR9sDRi7W1dtn//ETty6KT2SbOUclaAOGe1DXXu+qbtMSqeaXtHPKzFeGbty45u3f+S7jOl&#10;c5B0kspcBy2dCDd91ekOt+bXz75muFAsWqlrpz/BvAAy6+dQN+VVHIRSGMFMYiPetaDICwl7ZP6T&#10;DNjdtV9rnJ8SV6x/DwSKbc5L3tgL5Q6SeCDo1kjrX12Qfl7PfSHt+5JcEAgK55xmTzs7TMGjiVKh&#10;QDWm39+xxIzAnTCciOpajjbRKyIvJQLmhMCfXhlL2gN4bEaN5FHUOd31qAzBC+ihEb0Pnrax8RGd&#10;X5rvLFu0IuIEEUAmQx8PG8SfqhnIZ21djSdWQkLop1BZE7ebt3r12Trv2k/0SqCt7oGD3Van/b+7&#10;u2EruUXtgTZ3+bNXk9MiFVqvoPY9ar5ExIohPu++s5dd/6BeeyB/H1/PP//k+bk55sfT/CUfs5wW&#10;wJZHY17yUi3ACMvI+mHSKWT04oGebgHAtkBrwFqam3SotwXGIbtx45onyH322aceD/61f/zrMoyz&#10;HvuanJz0pK333n1PB6fIOro6rLqWRJ9J+9sf/a1dunJZRmBOBrrSY8eJySmrlToiF2BqfNIzqnHX&#10;p1Mz9s9+9zelCqOu1mDWlXrf/mvX7MatmzJKIXe13b53+78Z/tt372nXFNknn3xmn1+4JKY+ZVXR&#10;Km9wgnuZWOq6AKpXP0d//W59n9pfRnJOTyccxF9+6WUr0M+lhkcccFAV1J1vykhDMvp6ewV8hXbm&#10;7Fm7efO63jfiyT7DIgwkUfHvGCGSqw6fOmHFoUIbHh0Sf6GRyqq1tDXJ6G66axvDzYx8WvNiVF94&#10;4Xmp/ajWotiuXbvqHgmeFeVB+/fvswMH9nnrYdQN9cYHD+zX76+4u5vOZqjeValikh87O1okkgk9&#10;iPRsEWcsEihkrEvKhfsYHhpwtyZu+KbmRo/VAqqbMuR0TUN9C+vd+NEUBFCGCFLaSBkTP0OWM0Np&#10;UH40y6EkkP2SlhqnpTBgRMy7SDcBOKDIKGeCBHpcWUCMaiXPAhCntz3pXKgqyqOYg85/A4qQIUJA&#10;rBtASwNjwipcH4tE3gIgz3VBgIjP4vUARXAxL+pzeCben12gQltW3NW48iGciwJbRufifi8vqxBo&#10;Ver36Gcu4un3XOaEivek5wGfiZonFk9C19Rk0qb1RfY2Q49IqlvV/W7pXikFhCSQxMeZoDcA7nsS&#10;u2gjTGa3N9PRGtfoHFISyYhghgwBxtwv6nnVx83mhznh/YIsUfrK/UFc8r0f8u7ygICfygPUKZ0T&#10;SVxkcA7JkiRnsn5LuVX3hhCa4d610K6oCZ0BvrXai7W11fq2nuoOYYwSfSaligGriMX1TGb0NW3r&#10;G1LL+rzZdNqGdG7oMRGvFlnZWtKZCxtDqtbWlnWP007egtqLnFkIInsBbwPXXVkdt/7+QT2DNe8Q&#10;yF5iXCxkAM+hD8EqoFvmnIgU3oVNqxEZqJSN4NrZ45RKsrcgZ9OJOScf5Jn83D/4+7qGrD10+oTn&#10;zsxnRET1/kwXhMD6WNu1Te3XNcstMUVvxeJ1DR6+eOftD/ZA/gG99kD+Pr5eeOHJ8/kJYDJSOlDE&#10;q8iMJoKrv7oS2BTY0IQkKDZ8SICC0UchVupw0UP7maeftOefe8bdlh9/9KEOcJW7EsdGRr1//MDg&#10;kA0OD3tmLcDQ3NKiw5a2995/zz679LnUjQ4W8V+pr+GREYFQ3iVMOQvT6yLBMj9sJFX1iBx0drYI&#10;kLakXpt1GINWEAzbH//RH3rDix0d0B++/nceO//2d75jTVLgV67dtDUp6vHJhAzmtmUXsm6c9/fs&#10;owrYaCPLfO7RoRHr6d4ntl7iXgLq5G/fvuXKEKW8KuVFAlMpCUP6rJmhIYuKlCzoXqemp7wsyGdO&#10;y9in5zP26rd+xu7euCGlg2twS4Z+WsSmxhK6908//8QrEJqa6q2hrs7CxGZFSHBRDvRL+VfG/d5Q&#10;yYzlJQGLHAgan6CKwhFmDVTJUC/os1L6vZxNjk94TJJ2uCTLDev6yFpGBdLGlfucTkxYU4Pup4Ek&#10;s1o7fuywvf7aj/RzxZ74d6/3nitoQgGdIjuoM/IrSFjk2bEmlH55b38pI9QsSU24hduaWxxUKT/C&#10;k7Mkgw2okjOAksbVys8tC0BxQ9MnXpZcRCZfg0wMlTAD5AYvQnW8ymOthBCY3U4yFK1zKaukiUmD&#10;VOjcXNpm9UWuxX6BZbeIKcCMx4j1Ij4NeeFPPoOQBPknxHwB57TUKGWRVfpchppgvFHvR48etZMn&#10;T7mKLi3WsxZBIimMxjuEEYpKCvWMqvRZhLTyA28AbbxGPDdfI+0j3Pr0KCD+CymBwNCiFjiltp+9&#10;derkaVflvXd7XckTH2bNUaqMZ0aRV+ia6MNAMiFpCxBKB3MRFPY07n3IAYlvECdIDee3SGvmLYH0&#10;uyQ5Mt9fXMdzTFDy5Bqs5CB7dHbj/osFyKP+3GknC3DjFaEahD+xEzubIrYQRN3HxsaqEyZdlhR3&#10;TD9fKILApLcSEbw629Y/MJaVBFDAlyY6ZUE921hYe55SRWYIzEvF7/43Bb+SyzoJhKB4opvO04LI&#10;IfdAsh6JppQWAtLcJGSbZ5nROSQ5EjAns5+GQZAT9hyEE+LIPIZIJK612vI8HkZdA+7bm6t2T8KA&#10;66CaISViSfiFnhR18QY9v2KR9BU9s23Zgka3V2+/9f4eyD+g1x7I38fXV77y7PnM3KwMrNiwDFw+&#10;fomhIJ5WpsOx7XPhKwXglK4Rg44LxBcor9KBigtovvGNr1mVwIsxk3NzKR3kFhlmEoxu2+VLV5wR&#10;M6KW17xA4e6d2+5ypLyKWmSyirNSHSQQ8Zko2tMnz3jMG+A7deKkhwBoT/u7v/s7OtSF9r//H//W&#10;jp04bdHmVvuTf/4vbHI6aY8//ZRMxq4FpShnZTiIs87KwNy+1+flV1kZs/KKKt1LhdVX19qpJ5+y&#10;Dd3T9MSkNdY3SL1WWJ0OME1SaIrBtfT19rk3wxucSLVjiHb1tap7Re0W6GcuffyJVGfIe+aXV0j9&#10;RKM+DKdUIIbbnlg0CWH8WSGjPiKgzixnrVkAD4ihRpkXTtY3SjmwW+TuYdQLCo+GNcnkjMdrPRlO&#10;Rgjl5qMwV2m6M+qVDsSmiYGTLY8BJJfBO6nJOALKKanCFn3m7Oy4ntWs1ExEym/EXcfE8c+efUhG&#10;rsTfg5a2rPnAYL8/Uzq9nT17xsFmbGzS3Zb898jokOysAGBjzRpFLHDpQz4oxSLbmnayGF08PFwv&#10;/RHm5zIOQOwLXuQs4Ial9JKugJBNwIs4LiELAC0uQoF7f1JrhxLF6wMIoC7LIhEnEPS6x6gDRrjp&#10;PctdpI/kLqbXRfVs4jWVArisx2rp/86957vFFft1486HXBDr537pxf/4ow876ABA7Ak8HXg5Ojpa&#10;RaqGdH94QxZ0LnjvnCtKCBGhprSAhxGuNOkBaNIieFQe0F1wTd9nfzc2UglSaDPTM3p/3Obr3vOA&#10;/v/kyfA+ddrLvCAKge2AkwG6yPF3vF+odEIlNPqhbJW/A5DE+yEZ7Cvi93GpYojjl4SBHIGMiEu0&#10;stritfUO6iMj43pu9bIJcc8ZWBRx4Ezi1aEqJqTzR2gpFsOVL4Ij1sH6k2+yktvUGmzrmuLW3NpJ&#10;bpzen7CE1lznoa1V69YW155c8bg+qh3PWIP2Dgm7JHo6cdd9QdSwG3rs1t7WYYxh3oHxFDA4psjt&#10;Ei55coVowrSj+8bzQ34CL/Ytf9/UG2AT8hn6BSJn9RbTOkCEhkcGdA072h8086FTYZmHjuh8V1wA&#10;2Q9KVPTIHpaz+r5OdBTUMtlbb+6B/IN65S3D3uu+vEikiclYF0lplBQUWXNDs7vocC3rdHg/dWpQ&#10;qTsuAPDLIh5zpe7XpCSI1xPX2pQR/PSTj9wFh5I4evSwl9lR507THG/HKmDEKGNUaQ7DUBKUHgbO&#10;3bYYo9UNW1sRGOuaIAn7e/a7K9ebqXj51aZdv9Nrm7reyzduCaCnLSd2vbi6bu3d+214fNJC0Uor&#10;krHrHRqzTy9ds5KymE0k01bX0mEpOmXJwD167mHblTFelxFlwA33US3lQvwflyZJStSY01GNyXIY&#10;xlCY8afL+jca6cowlJdZLjWja1rTzzQ6CANcuI65x+zyiozxqicwHj58VIB/wNo7u1whZaRmidNW&#10;V2FYC6RQ057dXBoiWxv1s2gHDx2T8QnZrZv39HlFVhIsk5LM6ZlteVMPFNCOjKzeQE9SSk3AtY6y&#10;0gvlTIIegAkIov4peWtsaZbhpiQvJ+O8LgPW7s+Ar48++kjPZL9fO2ALsGKlwzLsCwKnQ/sP2PPP&#10;PesxT+rz6ZHgwCXj2ag1JMYJQBXIPHNtKHp6EZSLyMhuGhPgaFoE6KOqMMC8aE/KAB6G41DaCCjw&#10;Pa6dL5QnswgWScjT9fCZJF0S72et2VO4mReX8jFvhhrxvK5fv54HtF0U/arAZ9meevJRa25hvj2k&#10;L6P13RGwaH+tQ6ru2o2bV+yNN16z7//1f7X/+pf/RSRm0AaHhgS+IVeuTFHj/aidpyFSbV213ptx&#10;wFFdGuVqJfo5kt34TD3/nEhKMe7zRe0DEtR29ZznbFnnggZNxdpLUxPjNjE26sqWDHo8ZLjnWT/O&#10;RVDrR7XGlvYoZI3cGdoZI6Fx7xcJ0Ct0LqloYF3zY1rJmM/aksgiMwt2tlhLku0YSLNuSzqv01K1&#10;q+sbvh/ZL8zX5/d5AdruntdncfbwLMDJCAMtiNzv6pBQ6sezApSLBYa5rAjWOtP5oiLiZR6aAXC5&#10;B545X7Ta5YyQNxLW97E/ZboHWg77LHnZCZLmKMeNRvMjmqkS4XxyJsM6A9wr4I5XgffDPvDeJF8C&#10;D+wLvkdYiC8aErFW0QrZKZ3vqhqmBYb9nqhwYB9yn7xIXvVuiNp37CP2IXkTkL6TEhX0F2ZtWa+9&#10;14N77Sn5+/j6xle/ch4mTJIJLnASqtICIACvrbVdwF9s5WK3JTqYpGJlpO4CAncSeFBYv/Vbv47n&#10;yt5+68fuSqU1Le1NMSS0Nj148LB9+OFHrkzJOiYGvoAKk7GIVsWkBvM9t+kqR2yUpCsMF1n4v/db&#10;v+PXSDwblcqcbjKGaxtq/XfmBVp/+8PXpIqqRCRqpfISXgNPz/241Nbrb7xlM1KvUd3L1hau6ll7&#10;8YUXrWR717rb2l1FYUTi+veQDrYn8QmkivV+5AIMDw4KNJLG9LSIVCBZ2fyOUMbd0QUywrmVnKuI&#10;g/oZn18ug8FQn7t9vQK4Obt6/ZobBECMUr5JKfKPL1y06ppa9xiQBEbpV1RE6auvfE1quMX67vU7&#10;4OP2JLaLgqKBDBn3lKRlV6jrbddlbBljdjF2JBUxEQ7j1N7Wps+edyMP8KUEfLQtRd1Rqy/NZ8lU&#10;wtVgSzNd8HIiDXTAGxd5i7hRvHvnno3L6BPLJMxAnP3o0SMyiGE9w6gNDY24l4Cs+VIpZq4L5QzZ&#10;4Z4c3AXq2E7K4r40xMizvt5BV8jMGyDT/ICIxabWtkkEhLUbGhkW2ctnlQNqPAsIHmoS9zkGn1a0&#10;NMWhcQqDeqilRvnh2uc5QXqOHT/iOQs0IGqojVt3V4eueUrAlNbPMaxnTb+/5v9Nt0FAjTg41QhM&#10;xpuRssSlOzI0KLAfkBpe0V6L6Fpo8rSu3886wOOqhzDRapaEt7q6WmMWhHdlzIjs6HpZCJLC8Ix5&#10;OaN4GYmBnB3OHt0P8V6Qa4Ai55ohKNRqs47BUIkIQrGUZYkAcdkJAECM+xpw599ZO9aI+yC0QCwe&#10;cNOW0M8TIAi4F4TcCNQ+TX+YU8C+pb0tJXDLuTUPwfA9Qjjcj48RXoNUiERqneJUrYg0AbD5+npR&#10;Xp0pPm57W7trQ5SriGoPQhMk8Yl46d4JnMdiYasWQarSOUZMEGaApGJ7KBvlGjnrtfUNsi8lNpVI&#10;iGzWiKBmbXJ8Sgq80uYXKC3NeYULN8c6LusMsSZ43MilYA3pkYD3gH4fa/p8ygHpHnnw0AkPLRCC&#10;LKNlsB5GKFzsuRvsOcgLv1tdVavfCYrMTmrNliyzkLVSEa5EepZl3Suhe4CvPZC/j69f+NZPnSdq&#10;FyopzWfeSrnSq5pe2iS6VKDktbEzqVkLy6gEdbBeeO55Y7pbW1uLJ5oRh2f8qpfayKCvyVgQUwdg&#10;Tp08Y0PDY+7+m03RR52BLfpgGTsUGYcfYCIZrlRAlpS6wKXWUN/onoIyXc+0QIa4MqVu8bq43bpz&#10;06ZnZ+z2nT6pW9xwaSn4MXv6uWc8Jnn1xjWpuGsy1nEZhyVXypFIhf3st37O7t2+a1Vi8XXxSo8v&#10;YxBJkgtKJZBgQzx3a2VN97Li3fMAuYOH9nsjDdzSlJbRuhTGT0IPYH/t+g0ZM9zqNR7LXpTqfOOt&#10;N21ietLC+r1nn39e6qFGQDRrr73xpo1MTlmNlC/5DJTwEDtuFMlhIA7eiwUZFEjSrICZlq0Y4BIp&#10;xFk9A8Clp7vNOjtaBQ7UK+fs0MH91tHe5nkOlKhhgO7d6xNQ0Up4W2C0KeNWIVAUwZLCfujscTt+&#10;7Ih99mmebBCfxFMQr6yzt9/5wI4fPWlnzpy10ZExr6kmTPPYo4/ZYF+fx5lxCc/qOTFHnbJDXJwY&#10;R4YRoXZx91MChTvVKyr0fEnAY94BRvzcI4/b+x9+LEMb9WTMEX0OI2nJWxgZHfO4N4SEVrYREQ5i&#10;rihXEi9pkMQXQA7oLev7ZKZ39+y3uoYmm9DaAmCwCW/xK2AmDs/68N83bl7zPAbPvteXN+8hri3y&#10;ANAAjLiMvTe+1LgnFm4CGHreUuj0WGCwEZ0BiUt7ghbxZIEeHgxCAPQlgPAkpqd0hhhgk5+Gx37h&#10;vlgT8hB8zGogP9CGv+sfPLkOACPZcFHEifBBOBLSM9Vn6LqoEMjpbJLJD2HgKKFEIRAQvmUaSol4&#10;eW281g6CxIhgQB6CBAnIiSSiUnX8tIYlTkxJvIMUkvFPWKqsvEwkotC/CKmxFmSwh3S/wRDuekAv&#10;Y4xw5b3JyKc7XsBkO5bJt+CcFIi87YhoJ91dvyJSZDo769lFo0cCCYQkz3LvXD/PgaoXXnR9LCkJ&#10;WUpngGZLxPXJEyCfwWddaM3IfSFmTkgEYkJiQGWsyvcn6413hz9pYMReaahvks3qdG8Y1QZZrRVt&#10;finJpDyUBSE84sR6c9fPoI6PJWZSWq9tiZZpW9O64Z0kn+TTT/bmyT+o1x7I38fXr37n58/jIkRN&#10;kBy0tcGBZUwj53HH2pqabV7qPasDfUpK7vlnnhcbr5QBo0HFlv3oR39rP/VT37De3j67I/VNohfd&#10;1XDhUYc7Mjruca2Oji4dpE13hZ0WwHz11ZddATI9DMNMlj31umkpH8pTcBcDfNSwoupRlagW3OVr&#10;W6teGodxqaqsdmNNedusDiwKiLGRtTVxN3p8HvPjiUcW675KdY9PPfqQdUhJxuM1FhXgQwBkOayg&#10;vMLCUkWACoee6zp89LDVNzV4LJw4HFPWMJxlUmq0uARMpqRo+wb6bf/hQzarz0RRjWPgZbwgBxsy&#10;NDThYLIbP8uELTwX1ZU0D6KUKOSDfK5cvuzZ/HQYxPe+SIZzhUiWvgpLCr3laWmo2A4f7NHvyRgl&#10;iLdvuVsd7wnKj6StWzfveLjj5IkzAvH6L9RuiVXFa61LarYgsO5reer0WYEQpVFrekaM3yzTNdXY&#10;W2++48BfX1Nn77//vkCr1Qb7+6W+qrxz4Z07vQK5Fb0ndjFfEkepG/37cff29HRJ6Q86AaHnN2oe&#10;4AfUCJW0dfTYpStXLKr3Azx39ExQ0jMypoDL/Pyiu2oBIH4Xty/Jc8SWibWvCASJXVOFAElpbGy2&#10;ts4OPaujImQHveqD4S0QKOK85I7Q2nh4uM/BhFj2litPGXLtL5LkaBwDYLD3yJ2gpprPIPaM2q6v&#10;135sqHPAxSuC18BLt2gyI5DEg0WJn89i1/OG8EJYiTVHwsxnJ46c7wUQj8a0cNu2jktZa4inzD1p&#10;Ok90LsQlTo33ssC4VJ9R6iod8kyS3YbptPoeBfABX34GVU1TIfoJsG95LhADSCszBbgeyu5okVxW&#10;HnbVzHrqsmyL/+dqP19hwOwCSDXPFde6Jy+KiELkqPAgTCHs15/kPgRFnta0FsyD5xmxrgVOKulc&#10;yH1zLpe1jnhA1hgfzU1rHyzpuUIquAjWhftDRdOfnjPNDHnc73RYRDAEJQJoFEVoBJDlOaLiJ8cm&#10;9JnbHrMn1ITrnfdlUNKm7gli5TaJxFz9WyKREhkRudJ7LC5ntK9j+t1yJ48kJ05PJ50A5XQ/WUop&#10;ZTcgDAk9E69C0LqTQPnZp5f3QP4BvfZA/j6+/sUf/P75msoqqS4BnJQejTC8REhgnxKjbZRxJlZ/&#10;7qEzdnjffh3GAh0aMoup+x6wb3/7257Alc6kZfzoQU37UFyqu7Z//0EbHKTRRf6wZRaW7cSxozYj&#10;1f3Yow/roBZJdVTZ22+/K2NZ7v3ZAUXK+DA4DLQgISwpQ93c2GRTUsbEAicnBvW7AQchsvc/++RT&#10;T5ahQ9i21M5iZk5q8azH9zYFcPs6uu3ksRPe1GdFB39DKqxGRCCow49xoX2qsxopAdPPmJRA/53b&#10;OuBZe/KpJ6xQP8s/FQsISPqRNc/vQn0zJKBmvvm1m9ft3GOP2fD4qCvUgFQbzT+aWlvd9bj/4EEH&#10;+5u3bwmY6hxsd21La9gnYzfvgJFMJmSkYlIvaYE0neTWLCzQKw4VeV19NsfwmqjFwqW6x5QxYQ5g&#10;BQAZnYvBo7aaGmD6wTMidGpaYLG86mqIhLmcjG1nR6M3+8H92Ns3LFCYsbk5MrlzWvM2+3s/+w/s&#10;+rUbPp6XhkA0q2kSoJIgNy1iwQzxhNTZly50mphQ103DFVzHHbpnEgH5N1Qr3RIrK2lHuqFrq7DL&#10;V24IDKsECuuujJpb23wv0HWOvAbAn5nm2yKJbrBlzCmT4ud57qhUuvItLWctqr17684d+/SzC3bx&#10;4mWfVAZo4v7eFQBagHKrDalKQIp2wPQnpy2tgFN7jCEseI4AFpQiTWEgf196J0hwJG6OoicPARCS&#10;/vVcDbqtAYLeaEaoFxSIeylcIqn7kFrW8ztx/JSUZbmezZYDB81omurrrCJc5qDPexOL9zJHARgJ&#10;ilu61tnUjJ7VsshKqYUiIqDa31QcFOnny0rCFiwqdTUOOnO/eATwYqGYyfKnPLRZ5Iw9Sk8CKiC4&#10;v7w3qtSyazS40Z1AUEQoCZER/mCyH/9NaIn9Tv4JZag0WcLTQbvcQIAciphXknDemSbHc6evgHiK&#10;yGLEE+/CIjeAKwR0R3sdDwllkwe68qW5xNgh6qwDNflkwxOewROG549BQczJaKCKQkSFJlrkbBBP&#10;97I9qWz2GImc7dov5x551I4fP+GgjucHjwTNePKhB/IBVrV/k9pP5IvsOHkjJENDHexOOMh8gw2R&#10;jS0vsaug54HIAq19l5Zz7q2jBTc1/ZC7PSX/4F57IH8fX7/9j/7R+bAOFpnSNPJYleqdmky4GqD0&#10;5unHnzAGtRw5cNACYvNJHRLaYDZI3e7b1+0T3qrjlfba3/3IY29klpN8M5NKebIZsa/B4XEBhFSP&#10;gOvZJ5+2zOyUNUj5HTp1yj545z0ZAWKdMRGBHYHhYXfx66RK2V6RitChk7rhT9xk21vrMkIyrNsb&#10;Asghe/qpp21idExGfclqdB0HD/TYv/7T/9E+/fADn45XE6v0xJ5hgWCFACYu1v7Vl1+0irgOsO5l&#10;aGjYEpPTRnleuFDqSFZqQ//9/ocfejzv0Ilj2FELSLFgFXCtFwD2MshCBO1GGWkZiEsXL9qxkyfd&#10;3ZvKzAtECmwyMW31zY0CWq1nYsoYGEN9NFn5x48fsdHRAamKSQEGpWUBEScSElelJOMiDo3u6tQj&#10;kIHcscxSWkBkVhmN2NY6ruti/bwIhgCjUCSMZDrmqS8vr1hv74DVCJTp954H8AUH+up4nX39669a&#10;eRmgUmz9AyMCnaAtZFY8zh4J69kJjIiFMhOffIlZgTog7cmWWkfWIikSQlMf1BPxaPIUcIFjcAEb&#10;XOPMvGdqICDo9fVSzAA26ryvb1TrVmw1dbUCWcIhh9xtjzcHJY3BpxETmd2AI05+ertTbQEIeLKV&#10;CByuXZQ8CZ1MTVzRZ7iLWUDLZ3MtDO45dvSQNYmIEWYh7lwVa9ADLdH1Cnq286OFScgiMQ2y8eST&#10;TwlkarV/D9kTTzxuXR0drq7xDOXd/PwcteG7ApNl97wQA6Y7I2pZ2CEgIHt8R+/TYLMzKV9X1otn&#10;vytw5vlFRBIo1fQMc4GWlspWN1Y9eXVJAI97vhSQLwtrBXZczRPD3lmTmpS69d70+h7ua8JH/DwJ&#10;aXhHaNbkU9QE/Hh48vXyopUiPgFtX58noGtAsbOmxOYpt/NENwGY55fo+4QofDqingVkZkPryRmk&#10;BTIgj8Kn5JVM/OqqOpHTSp0hPr/KQgLNUt0L7ZAZ2oNnAQ9NXazGx7vynAgn4fng3vD+Vcbj7t0g&#10;D4AudXDvtAgToaeqL/YE98C1UvoIcC/MZzy35DjzIDp7XIAA8LwHJYEuGnZJpNO6yTb5PtQ+4XOp&#10;jgDwKXNlrgLeJDxx+kULak3mRV4hK8yzLxRxx5MEmSa36OO9ATUP7LUH8vfx9Q+/9ffO72jTYrxp&#10;3Xjv3oCNj0/pLwH71k//rD37zDM6kGFbmEtZRMy6pa3d6mrr/OdhwtRVJwRmHZ3tnsSUb59ZpINN&#10;Zjm9y5m7vmOxaNwOHjxiTz/xhJXLKDHJih7Tf/Zn/9FVAwwbI810NJTQ5xcuyEAtO+NfEIDhPv/X&#10;//OfyijKAuyu2qlTx+z44SNSexvgoL63bYO6lv/lT/8nAdOEzSVnpHbT3oWPKXJnTp6yaRIBe7pt&#10;YnzENvV+xCiJ22MgKC3CcANOGMSx8TGpgzap8DwQYeyyMgIom11cvgJy3LkrWYCIqWYJNybFqLJQ&#10;2BN9Jqan7RCdAWUYBoaHpArS3sEMA2NSawynoQ1vY2ONjFLWXd0ziYQdO35SRjPqhAH37W6hDFB2&#10;0apEYiIC6Fxmzkp1PZQv4pbdlfEkLolqamlpkzEtkKEvsWmp+GERrPU1gZsM3MIiYLRq169ecAB8&#10;7PGnpM7MJiamramx1XIiCGQb37l1V58vEjQ75/O5SdY69/BD3u2QhKSsAA0PDBn5JBUCdtwTc9wX&#10;v0gWo0MZiVH0zkfB8Xe8QBjRja2A1kjGvr7BxiYm7PnnX7DmtjYnVuQv3Lx1W8Z4Q9cjBZlZtLqa&#10;OgcSlCRgh9u3Rs+F0MSOIJXSKHIzIAgAHWESiAYJYlkpehqmUPrJvHfITCxar3UQT5MClTaWgQcg&#10;8woWsOru7nawpK0wORdJPRMffAJJk3pcX9dVSLUS10WtQzZImsPjwYtmOKjUcpFK3nNsdNy9KzyH&#10;sJ5RTvuZ/ADIALF7zzwPBR3cKPeiXn9FJJJ7YdAR64m6d4DWmaHr3XpOIKifRd9v73DmyAjYFejl&#10;XK3jheLs4YkHPP3eBLyU/m3s5N+bkA7ld57QV0roySwj5YonA3c04Tj2F/cHscKrgRdAW09rLWIq&#10;VuLNjfQnn1FX1+RAn83mPTbYARLv6ONAPB4gp5Jne3XLCREhH0IvJO9tsBELdvV7ZMKbjY6NupcB&#10;8tU/MOTE95lnn/Uwhj8XfS59CmggROMg4vMAO16mDe1DVD8eRc4kHTbJ88BLwVq3aa/Rj4EGX5Ax&#10;yl+xA3ls5zMhM3q22tv0IIDUM3BnZUPEQWTPc5dERPcG1Dy41x7I38fXv/ynf3i+nHnRBcVSdEv2&#10;6cef6r9LxLIL7Xkdqm0Z9JAMeIksUkRMeltGpFAHJRgps3/1P/6/jG5uL/zEc55dfuP6NVtYEBBK&#10;DZHgQv9rOl91de/zpBUO9XJuyVVkU1uz/dn3/n82K3CCNYfEjFFUpSVBu3Xrhj3x2KPeLQ8isbyQ&#10;sT/+4z8SLm7a9OSYjHe5l3OZDC0tRBOJWavXtT300ENSW0lrqKux3nt3rbOt1VuSNjUzzGPLFpdW&#10;PNu/W8qMWClxTdz13mAE36VMZlb39+nnn3v8rbW91Q3Gmg43feC9ZrmxweanppwwoMroyx0RYamQ&#10;Yb/X16v7A0hFmnTdfQLF0bExb9dLXPKZp5+1hx86Y2NDg5aeTXhXuFgs4h32+HhIDRPX6L4m06LP&#10;W/X1IuaKu7hFBjoiIxvA/azPICmRtp905xsbGpOiXrWnnnjarl25IUCjYYmWSMaPJCiMOHkJtO+N&#10;RUMCzlopfOrQmTAIEE3Yk489JYUZstHRUanPGZ/Eh4uaEsoSWXbIHs1/GMfqjUZEhogJk3hGVQKl&#10;hNSjo275ghiRdU8ZFYoeNU79PQNMcMsTv8ZLMzExJkAIWL2e24WLn1sJISE9DXoIkNx37NhR3Y/e&#10;jxixvmgOxJQyj+dqnZjbXinSQe30iowwn3v9+mUP12yJbC2QyyCgPKZnz2S4gsKwAFvALCAl1wJw&#10;hDzQJpg19tiwgGRqatLu3r0lsjauzyFjvFD/RgZ4kf9dS+D36wmFuJF1LhhmtC3VHotWen01yYwM&#10;uSHpK63rpTUs3SF5f/YW+56RriRsZkUY8FZBoOa156ncgCx4mEjgjludPvqRwpAxYAYghiQA9tT5&#10;4xWA4BwW+YV8AVZ0xQPMyTgv0fXHRHzC2kM7gW2PX9Mbghg8ylgL496mxqYWfW6JgyONaVDK2eyC&#10;exgioRLdS6WMsDbXLtUdSZHMHT3HNb1fpcCQBNWACIH+xDUhMjmTTOi+FwScq7p3ynEDHudnb2/b&#10;pieVcs6J3/PzJF/SR4M9S/JbOFJuPfsO+BwMOh5CZxjzzGjZHGEZgTNEn9HIk5QjiqATIqBvAx3y&#10;cN/jqfM9pb1MkmShCAUeFGboE0IB9Hnly18p+9PPSfVjFzgnuP0RMcyop6qIPIw9kH9wrz2Qv4+v&#10;P/qt3ztPz+qqWLVdunjF+vuHbTG9YL/2K79s3e3tltXB2ZbhZLjMdH+/rcmQj0u5zy+m7eNPPnIX&#10;cr++T7LV9RvXHaxCOugk70UiMZsT0ONGFtb4jOhHn3zS5qUKPr522T6+dMUapbiIxfNGuP8Y9nL+&#10;j/8HiwiAuwXSlz79VMoobCePHbOB/ns2I8O7I2C58Pklq61ptk8/uyxWz8x08/GqZOreuX3DdrbW&#10;7eVXv+Yz7Ne2Cuxm76i1dB61ppZui8rI0Y4W5UeHuXIBF9eN6uA6x6XaolLJjzx6jpCmj85dlBLF&#10;eCdHxuzCh5/ZzPikdbS2+zCbVZEXMnJpaoMywFhduHTR3axNLSQPrrkrm4Eu0bKQhWVsd0QcKDmk&#10;PSlqcmVVqrKgVKq91NZ1MSk9A8IFW1I/GLVVrRGgFxexKN2VgpLhoR46Vh6zrtZum5Vqb4jX2/TY&#10;lLvbW+pb/ZmSNc9EMZqhFAkwsIgd7c1u+Db13G/cuGmHDh5xwCZjGWU6OjCo9duwE0cOe7x4VKTk&#10;mP47KEJE1nwsXiUC02eUUdGxL15daZlMSiquQgRnxb0qzLXX7brCZE1eeOEFe/ed93U9AWtpahLh&#10;KNJ7F4lYzgmouEORMBnu0yeOebUAfQhYd1zaJH4CuIRK6Ly3KOKxpmfhyVQCPQw4+QkrUq+sNeGB&#10;TT3/3W0SwdatGRIQiVihHu7AvQEPNaCUmTIWjUZELuIy5EmrKA8L6KkWCNvo+LAt5RbdfR6rjtn6&#10;9qoVS1Wj5hwtcF1v5KxTRJBZ7Fv63Iiuhw0ULA7Zup7nQlpEYZpxpjnbt/+IJVN5t3m8ttpOnz1j&#10;9VoH4s8AOmWeTQJX3M8ocIbTeL6IgJIsdYl1YxQvsfiARO96Np+RznMkEYycC3JlukQYUdDE30v1&#10;Bfix7xiXWylyFI4E3fNGCAgPQEbgS9Ih3qAx7elVrU1Vlci89iDZ8ijiXa17p8CyMlZmS5kZATVp&#10;aCva08u63S/K6/RBeHQoyyN+TaiJ5Dg60CWTU1rfGREewLrDwtES6zrUYYVarvnltPa5LlJ2hFyW&#10;Y8eOu+eDnIe55LyHR04eP6XrD9vE2LjVxuPesyGwveWz89kz3COJiyTpcq94XNhRDK1iJO4aYQ2t&#10;UbGeG/uBCgiS95i+KM6oPZgS2dEzHxn0/VOgtViW8mfMc5HWm34XKyuyE+F8XghJs93dXfbX3//R&#10;Hsg/oNceyN/H1x/89u+dp6vUxcuX7crVG64cWgRMx6WeKImiXSpuVwCGLPCK6mqrqKm2v/6bv3FG&#10;To/oU6dPe091+qbjVqXdbF1Do1QuBVOFHmsnPowl6D6w3+4OD9iyDhONX1CXTNRCjbz60stWLXXR&#10;07PPB8Ng2fru3fPM1yap3sR0vgMYWdOQfkrzNjd2BIQBNxAPy3A+dPaUwDMhgA3a448/YSEU9uCE&#10;VNSKtXQdzDe+0T2RhFUg1RUMBWXEdvOxeF0vAJ1Mp6Rm8olmKBS0Xlzko1wKltnVly9cElB2uNJg&#10;YtnE1LR2pYjEzZsySps+6hVVTdOa+VTaW/O2aU269TthKYDh/l430Gu4uvXupcGIDF1QBGrHlkVS&#10;cBUWas1pMUz4gMQ8rqVSSikitbg4m7bqiip7+Suv2KMPP2qNdU32o7/5of3Cz/2CgLFVa3BOwJIR&#10;ME7bTIKyu20ZcqnM8qjWD0XMc6uxa1eveVJYdWV+zjk95ok7o/gw2MeOHPUENErBUI1dnV0+pTCp&#10;9w5pP1Aexr6gkxw/B6BTY/700097MhVxasrnUJH0SBgeHvU9Rx00YQC8A/NzKc9yBoSoLx8UeaDk&#10;jG57zPonDEDNPB38iJ0CSCtaV0oLiU+TL0DfdDaEC0cpNECPgSTR8jLtnQoZ94AJLm11iXDIjJWG&#10;y0QCGPQidJFBZ1gL40Rd2QsI6hqI86dcFRcUBayxsd47ppEIOTYyYoyuJQFO0GshXQ/Xt5rLCQQi&#10;IiURd+dCrEjsY+QqmeF4e2YSTB0MODlixCnuZrrfMQyGChK8YPSL91bS2hsADGuno6H7C3j4hmmM&#10;sbIKPbNKrQmlhVnL6boiFRGdASl2nQu8UCjZgK6RznqV+uxSESp+nzj+otQvoQEmBlKFgJcFDxZk&#10;uyJGj4gyrSm17+aEp7mxQdeq9xbB31xfsuwi8+rp+U9TGCo39DkVlVq3ZqvXV04EJ98jgQmHSQF8&#10;Qvun0PZR+tnTattiKZFYWPubJLdVnaMSV8ckRZJVT0hoYX7B6usbdL0rIi7dInhbFo3F7OrVy948&#10;iNAWSpx70sW6J4JqHfZfjwCYzoKofjxKJF4yHAnF3iXySUksz71Ez5akXjw+Mjbuite3894YLSRe&#10;Fwghs+cJFZGUx5Q/OlmSdPmjH76xB/IP6LUH8vfx9c/++392nrKQv3vjDamOaQtoA3/9G1+35rYW&#10;KwqWuJLclbEokephYleRjEKxgPH1N9901XHusXMC+VN26NCRvIGSYf7OP/wlz4wn45v+3AzZIB4I&#10;IDJGlLga2a+J8SlvYhEXeO0K2CbGxmxNwBESwDG6tUXq4eLFi143DHguCNwBD5KN+LO3b0DqK+Y1&#10;0l//xtfsuWeetrrauI2ODdn05JS7DxktefuuGPrGrozFPk/AKtwm9q9ttLHpQIKaJ9mGEZRcW/9A&#10;vwMVpWnVNTVSiMseS52TQUjOCAjnF61z3yFrIRSg+27bf1ASYdc++OgjzwSny12ljF5YSmp1KWdF&#10;2wErKwnZkpTc3Vu3ZaAyWmeRH33mmowX7m9GnlLKhLHlWihfwtDjxiTpjdI9XIS4zitECuiY941v&#10;ftNDAxMTCd3flj319HOeqf7ppxfsyvWbPjoUD0cBcUYZQ2LFGP99+7vs4MEDNjIy6nkJzPanu9/w&#10;8IiN6KtNZORb3/oZ3V+rMdM+KnV79epVB4xnpMhX9V5NLW3eXQ5lnS9rW7PETNJb8PLc7vX2+kAc&#10;qgQgclQaYMxr43V+H7hFcePT/pjwDu1i2/W5vTQ+kgFnz2BkKaVkhjhzBgiN0DQno3/3znoCEciP&#10;u6a1P3C94/bm/VCRxIwx4PSAp0lqodYXhUuXN4CpJl7toA4AkKxGoilKGNLi7Vr1nngHCBEAWChG&#10;CXhX6wAsswB8LoH2EXPeqUSgKRFucrqvsccBLK67QveK2z4Q2LHKciamZWxUJJWQEZUjkA768NNA&#10;ic+CbJLbwfdpvQv6AOAQbkJpzc1N2pvV2jPbVirC2qxnWBGLetb8tJT6hvY4Lnx+pgGQjudb9uId&#10;It/AY+GEWkSKqJNf0z1Q/ULLKybSkZSGVyciNdvcXK91MxHAGX2PLn763XXt3fVtW5Ha397J/05Z&#10;pFIKnFGu+dJPYtojY4OWWUxabX2VdXY3WawqIqK47p4E8jU47yT6EW4jmY01JweEZ3hXe4GcAA8h&#10;6B6YazExMeGlbt4US3uNe+TZu53SmkF2PI9A98czIveAUAp2DQLA3Aw6cC7pTBOKYC1I2qVXBp+b&#10;76CYc7uht3OQp5Mj5wtSTq7MusgAZO3ddz7cA/kH9OKs7b3u02tbBuPCjas2t7TgpWKrOvgHT5yw&#10;oNi/kNRKpYZ2BYjbOuUBGXS+p32vwxARQJhP2QpV17s6YswkagUDR+/2RIIZ0YymzE/cQlEw0Y2W&#10;loDfkYOH/N/mSZKRmlqV4lkTc8dVRoyWw7qow4jBIBYMyZjLzOeTknTojh8/7rkA3Z0dVlsd9/sp&#10;jddafV2D0ViHyXaXrlzT9WR0uBt1cMu81AujpjfwOmVKzkiSQ2liLFDOWzKsHHbAY01AQzvVBal7&#10;iEWDjGvPwSO2QNKQjLnHKwTYH3/ymYcNdrYLbHdDb59ds43lDSsrDFqsuNyyM/M2cqffZoYnnQQA&#10;7rsyKng7UH18Jh3MADuymjE++fr/LmuXkolJbQOkqzKqaxvbXoK2vgYxydnFy9fszENS74t0IDMf&#10;2BLS/cdErHjx3rSFZc3oqZ6ey+g6dwV0hCcC+r2cu5VxtXZ09zh4J/UeejT67C4RGikfXVOTjwau&#10;MjqBZZf1vFYEltLIdDYjBwCvQFtbl02MQ4bS+t6617JTlkbinQ/+0RrSlrRc+4XOiZAX3O14UzC2&#10;bW0dQlJGvNLZsN4NN+7sSSbhCeApdQLgyVTnxR7hOXkCoK6f8AegwedQ8kQTFbwx3Dv/Rg08+49Y&#10;PV8V+tnKaLl7eNirVBPwZ1ighbpEpS+k5m1L6jSo+6R9L0lmNKPh2gA8QJlOa7X1dU5cvNPgIj3h&#10;aSxD+9WwN5viuS4vLFk6Oat9tSpFLKUpkkviV0NtnQCVcshNB3ruh8mLfA7rxH3u6oFw37pN2y4Q&#10;cOn+SspKrUjkaSuwbYESgVS0zGqb9F5S3uKWtizlvpBbEhgT4lgT8K56HkGRSA0ubNQ4+56/CwfF&#10;e9dFh/Ld9Ah5kFOBOx5ggxiwl0q0nwsKZRd2S7WPivWekNMtL8lMiszRwppXQNe4o8MQCovc1en8&#10;hgptLp3vW8Datojc0C6Wqg2eF8+ctUKls1b0uOA6GL3MM0TBo7jx0gSkwgt1/zTHYT0gDnjjtvW/&#10;YtZjd8tS6TnZiznPkyHUQnIj/SZ4bjwnvCCQuny7XxFi3RvZ+9gASHZDQ560+V4TySLRlGfNz/J8&#10;914P7rWn5O/j65d+9R+d/+jTTy0tICSL/NiJY3b85EkdXB1UHfqi0iLb1YEqZYNX0DSm1AplpOMC&#10;kNnZtL386itWHo/bjlQ9B5O549//v//K7ty7J+CkUxiGnWlTZHwXeqc0EvBiFTH996xNjozbv/qT&#10;P7HOtnYBadpbgeKaR8FRf8+0tnyWKwk6QTcKkAW+VyaiUS/1hHuf2B91+jOTY/bmmz92QKAlZkKk&#10;I5tbs+Mnzng5k8fnZLQ2ZHx1cgVos1IgEXev06lvzA0JgzGqHXRwuVOqhiuanAHi+B99elmKacsT&#10;pACE995621770WuulCnr2RUI73wRqw9syvhuSFmI+Ozk1mXwgra0pbVFVWm9CgU8hSXF7qJflZpC&#10;YXrWtgwlRodpf3TwAgjoQb4hYN2RUS0vi9obb7ztIYu7d/u0VjEH6ivXrsm4zctQ44Jd91gt5Igs&#10;YwgFhptMfbrzXRYBYjjK0JAUPYpJxpU64x6Bep3Amcl6C2Sn6/f7Bgd9nfQWNp2ct+u37hpjWomL&#10;81l0NSNbHvczKh7XJv929Nhxr62nvhyiUi4SE9M+YhwuIQNc7YQ7CI9wHUxlYw3oVEheBz3bKanD&#10;kOOeR00xuAZDjUcAsKBOm/gyMVT2qeDQnxdZ+XQ1a9M9xsqjHmrBNa/H7o1tXn3pFTt29KiAPelu&#10;W8glbXDntK9JdCSpEW9KpfYqkxUJK5G4h0LEFY9bnfejCQsNg2iShMv/xo3b7kaGDISCZQKlEqPm&#10;Hrf9fGrWCnmuOj/s35rqGi9fpbUxhIRkPFr2kvFOwhzd5tjrKHvKCfFeEG+mbI4z0tCiNdc5WdAz&#10;pRMfQF5bh8IlFAFR3vQ8FabuoYLHRod1H2TWh33yHioXNzmBcfYdvTLwSpB8BuHY0FkhUbYgQGvi&#10;BX9e+rZ+p0B7QaY4kM/MD5fFdB2Vui5KzLa/UPJruqY5fW9XzzcuwN62RHLa/72rQ+Sxs1OPIqD1&#10;nvUwEZ4DwkQoasgRBIoSUdo0T0xOWEpr19LWYiE6AH7hgWAEMrZhW6Du3o9wqY/InplNOFAfOnLQ&#10;pykyNRAAp16eUb+8RoZGvNqAsBPqvaOjU9fIukf9PREyiAUqV0iKZR8SPmLmAJUCFy9c3VPyD+i1&#10;B/L38fXS175+fkKqG/UASH/3l77rxor2nUxbIpOejV0gdiyk0KEusJyAo6G1w25fv2ZPvfyqbZNR&#10;LyBYF6i1dnfZlYuXPKZKJznqhnHnoqBh496+VIaMOtlNqT8Avn3fPqupiFpzQ4O7ZZmTfk1g9fHH&#10;H3jGOu5GDBmNMEJSgNQxH9h3wF3MuDvJHyBTmDjZf/mLP7d5KSjik8VSY7VS9UVFlP6U+2eSIR6T&#10;omcYBglK3FNtfZP+PeRE5+7du3bkyBFXdg0dHRaJV1qJ/q3/zi27e+eO3bnbq59vcbAjHEGsmkZC&#10;3/zmN6y7s8sufP4ZFtC9BFsCgG2pzi//e0eEIbexYqtFUtECo2KBAA0/aLaRk1KiuQtdz1AKIBFJ&#10;QGsiTyEZ3bgMOtUHiemEFWwV2FJGCm1hWcoIxb1raT2DqwJtAB7X+IoIC0lekBI8LvmmLTv6OzXR&#10;obxhlNSjZe6KyABhFF22JzyNj034v7/7/nvW29+vJSq0aYHgxOSkNYuMXb9514ZGRmSM8+NN+V2y&#10;5RmPSz4C1Q5kR+PmpPRpbGzcCR6T5mh6FBCYPHz2rDUJfAExZqD37D8gctDvYQxqmlFKlMgxh4CS&#10;J0CdFrSED/BwoOZxKeumHPzYl54hrj9psAMhpPKD2udGqezO1jZXxmTCMzFunAxsGe5lrTlhIN6D&#10;DmnsW+6XCW4AOrFglB6NbrZF2CBy+e5sDGPZcKVfLmLD86FfQEoEYXoq4R4DlCBA4SVZ2vOs6fpK&#10;zir0zPEiMJylpbnZqkQokwIwwISGQah2cg/4LMgNLnuug8/Dw0XyGOuBZwp3PKSFlseuLh386LtQ&#10;JFAq8Xp8ShfZe3jJqJYApIjt4+omps5nUbrGNXrZmQCf4THUONCPokSfWRCgJ8Kq/k4vgG2Bq/mz&#10;0/KLH9DbgKl/IV1fqUi1yKiudS6d8uY+29tr+jcSMBdFpmZ0Vqvcq8N/D2h/kTRJ0hykQvxFRLnS&#10;9xEDlg4fPuyhIpJtCcE0tzT5/VF25w2CtA7cPy9KDLFh9AbAHpw4edy9feTd8KINr8f9dY94Czhb&#10;5Hk0UMo5Niq78rSIU60LiTGdAVruQlqZ8ZDR+eIsQdYI8RG/v3b19h7IP6DXHsjfx9fD5544zwHD&#10;4D3+2GP26KMP6XBTIkITCUl5YpXErzlIAIO+SsNS9Drd1Tqsga0NC1FjKqVGPfim1GZFtDJPGkqC&#10;7vpimMy6DAiJTCS2NAkkcT3mdIi+9vIrIhUlVijGnBQY4D6bz6Ttww8/9NaoHLJWsf7aujqP91Ie&#10;hBHoOHjI6qtqnJBEBRxR/Ttz75lZj0LekbGn5j7fECbhsfItKYje27etQ+y9VCqyQAokImO8KbLA&#10;LHpiyLD9l3/mWxYqL3cXtaS6zYwMW7/UaVoAQIZ6UgqPQSGUmW3osFM/PjebkiGWes9lBewycMkZ&#10;AdGqlcL8ZVgo2aGMa02KKFQjxVOZb1bipXsCS4yNA68MEHFengkgTec2Jq4x6U8S1eZm5mw1S8/4&#10;uH3jmz8l5Rt3YMOwArSHtD7MWqcECjW+/8AB6x8Y1HvzO5We3IbqBaQZvEMcmJg3SV8NAl3qveMC&#10;V5Kz2gSMp8+cFjEb9/GqlJBRIvXZxcsy4Iu6PpLDij05CoXk08z0OYAE4QLKjlDiM8lZz98A6HMy&#10;wAkpygoZS/YD37/b2+deEcIRkCfc3fydtrttUlfUqtMWGDWHOqXkD1crBLJQa0c3N++YBvhuad20&#10;drGqSoHGhqtzms8cE3Fbml8wZoQPiJxRttWq+yM7nTWgjppEONatW/uNTo+oO0hATtcDScKT0CLF&#10;DkkFEJk1QE5EWHsM1Q2R9YQ3vSdhF2rT6Rvv7WTxCunZbuuZri5qL+peSeCjrHBJ90JTJlR6jdaZ&#10;8A3PFJLE+UM942mhbj0ikhvUvmG4Cj0XmARImSbNkIoEfiTKkXBGZzm66ZGFzn6EwfF75SJx5DFw&#10;D5Touev8C1LgdfUQPal5Dw9ob2ICdrfXBYwAoggIxKqAbPx8GMjd3AJafVffwxuwq7VcduKX0nlh&#10;4A9VEYwips0xe5rnl8nM25UrV63/Xq8xH4G6c7xmxOLpQ09eDN4Rhi+RxEd5JnF5vHVTySmbTEzZ&#10;ytqK5xVgm3b0P3IXuJeECGl9Q73335iZnbGbt2+KO5DTQAJwyM8H4RsGU3Gd/DkwOKBn3uwlh+xd&#10;RmIzVIvmVZBZ+n/gOYC8AfIkMN64fncP5B/Qaw/k7+Pr7Omz50l6Iyb3q9/9JamdAivQAfcAHSpG&#10;X6grjA516hz+gA5ySmotLGDEmOKqL9Dh2RLgFetgRfXfKExUGIYyK+Dn7ykZUxRDsCRsM1Mz9u//&#10;3b8TiJe54SauXarrGBrqF+hE7cKFCz7QZZ9A6rkXnrenXnjROjo73SWMw3JWv4/7NCa1Q1y1QMbv&#10;47ffcXf7poxTJFZt5QK1ZVcV2/bSiy/Z02Lq1y5fsouffWodMgKl3KvW4K//+gdORujyhwu04+B+&#10;WxCgbMgYM5iHTPCGhjr/OiDF2dXWbTTSIEu9obbGmhsb7dLFz9E9FikL2tEjhwRsUzL4KIFSff6q&#10;J9QVlkpJhkos3iHjJZWJ4SYmytoCUhhfuBTGnqQk3KrFMjA0diGLXL8gA75q7S2dFiuv1Bpd8qY9&#10;0wmpe/3cwcOH3IiWCXAYo9nds89efuUVGxke0uMs8rAJ2cZhERiAlKzlnZ2AT5nj33CdZgTKVA7g&#10;6iRDmQSmnJ7hmTNn3LC9/NKrdvnyTX9mX7pTAR+fDSDiw8QwwAPjD0iRzIkVRqESb/W1FGkheQwX&#10;Pv3Nb96+665sQgrMNsfzw16hdS7KjM5lJFTx8yTXVYvYoMQ2V5k9Tm16hdHfv0AAgTsf4sBEO5Qr&#10;QLSg9zpx9JgI3l0nBwtLGTt+5Jg99fTT7iqfnxcRmU5amcgiM/dfevlVT8SanJh00IbQkd/AQBXA&#10;CFJGaRdeJJQw9enEk8m+5/mxljxXlCDxbgAFosKfq/r8kO4dkGa2AwmgPg1Rfw8JzLg/Khi4bhor&#10;8RyIAwO4vDf5AxAFvDtUt0AcvNWt1oyeBVRI0EOfcrENrQPhsaSe71J63r1K+iGdFxFY7VXxKV1n&#10;zq+VMkdtL4Fjg85ouc97EKJ75cPW5qrITE5nBVtA45tS/11AdQPgh8Rqf/JFiMXr60Vs8LZAwLz5&#10;k4gAx5wE1iXtbUreVpcF0npeECR+lj3P854YnxBZKfMmN/QBWM4uWnt7qxMG1DukguY5X46whYDx&#10;+5Bc1o0zTBz9y3wJ/pu9x7+Ti4Jah7xV6JmxH3yyn/Y4n03oD88mja44S+RVQEogbRAIOgmK9ejf&#10;1uzqlZt7IP+AXnsgfx9fzzzx7PmZiSl76fkXrEPKZkVGFtcYjUdQssRHdYJcCQQ4yDLKuJ5pxEIn&#10;MdyOKFWIQaEOMJZoRmB58tRJHbhtu3b9uruPiVWSJctAGjLUX/rKywLMfVL2O7Y4l7IdEYSIWPQH&#10;77xt//nP/9xjYGTt/3f/5DesUqobYxBkNKU+n2Y9VVJAIcbgSsEXyHjeuHDRASohg/5P//CPbEWH&#10;fXSceuBCkZGw/fy3v2MBqZf/9O//zP67X/s1+8v/+pdS4MN2/MRJN2ooW4wGiXxDUvsk/eBhQEl7&#10;iZgOvTfUkNGgVnd6eMT2d4t01FYZM90bG2q81G1sYkRgE7CW9hYbnRxzA0VCVGm5jJFAvrg8bJH6&#10;GhufTjgIoIQrysvcTd/Z2WEzCRnkTMaJC2oX9VURrsjH95G5IlhFUpteqbAgRajP5lor49VS9fls&#10;dTdmeh706KY0C6XJnAG8J4Qx0iIvJSJFt+/e1VoWOYBg5ChbwhUKUCSTM7LLO/58cXFfuPC5x0zf&#10;fONte+mVV71Ej457xDOZRIdbnDAAcVPKjXBhQxow3JCWpsZmX89KfT6kpwDFrmfcOzDg4CBLLVVG&#10;1zmpSFywghRc7ig3DDcDkbg2QI/aeBK1QiXESIv0/vpd/YyXJGr/Uf3R2Nzo6o1WuJl0xqbGBdha&#10;bwYdkcVN5rqXFwpoU6l5B6WHH37UQwt4QGpr6uy999+3ChFFCAyATvdF+gQwdAkXPyBAQiHXj8sd&#10;zwQ96wO6RnIUKCdlml9ltMpVd2BX96T7LNR6k9nNXi7QPZHtT6UFZY6U2kFmeH4kjHG/JCmyhpCJ&#10;qNY1KJKxr6vDXfAMl2ppbdIzlJYVmNXprNAEiu6VVMlv6ZrW9YxKdC3kh1BuwZ7zVrn6HVrWct2A&#10;FjPhnawV5jsZYgPWdW7dZV+ivVu4a3HtdwhkkfY0zW2oOUfh0gGSyW14cdpbO71zIoOpAE7c8F41&#10;I/IPjWVoUb55UMjPNY2Z2C9Uw3AmCMmQWwA4x6rKnVDT+bGlhVbNJVaifbYsAOdzAXgIMiICLwBe&#10;JTLo+TfWkHVnr0C22kgcjcZ8LkMiMeO5FD5DX5+5b99+H7LFPiCMR/mpx+a1jqm5pPbjrs9LYAgQ&#10;yZAMXHrv3Y/2QP4BvfZA/j6+Hjv18Pl6Md+XpJYLZHxCxUU+cW5XLL1QAIKrEwWB29ERXGBUGJJy&#10;9lgyoC+jhQ8eGaB/I96KqiLOiot+eGTI3bYMWuFgEEODGb/0la/owO/aQkaKXz9PLfZHH7xnH338&#10;oT5n111qDz18zloOHpIhlKIRoDNIZmtjVwpHB3hVCgYvgK5pRwebDnYkOL3yta/ZoAx6an7JppMi&#10;Fyvr9sLzL1qZ/u1/+pM/sQNi6kePHLYnHn/cGBzzve99z0Z00J977jln/hgGAB1DROlaWJ9VVV3p&#10;xAcAXpeyTYyM+5CRkaF+S88mZWSKdM8R6xu464M7SP4JSsGT4RsoLrDF3KJtC9WCAvimrnZLZhZc&#10;7dC7m17erAl1z8RJswJFVCRECuNcVxW3MgEfGem4M0n2SifTft/Nzc3e0atZRn1mZtqN4o4+E0NI&#10;zNMNU3rBzp4+7bkOXR2d3rBnRc+F4Sa4IwEUT0bTi9AHrmkMsKtg4sbaA9STExMukzFlWAlr+uu/&#10;+ev22Scfu5rb391jP/UzP2X3bt/xZ1Au1TQxNSGysuiJUdKiduiwnqOuh/G4hC1CukbqskkqIyeB&#10;mfAMiSH5MN8KWaQuTDMS2r6itPJtUWmdizsXz4Tezn8O8KDjHS7+KhGwJYEjZIcvyAetVNnDDChi&#10;jSFqrP/iYt7LRKiDz4/Ha0X2xqUiox5yoowPBZddZtjJqqs/TwLVmgDsuOMBKZQ7ex4ggaBQ+sc+&#10;qorFPbmMeP+ISCShLp6jftD/nU5zJSIbkJnVzTVbFtHluXAvSYivfoYksnaRbz4HwO8RUBXrqB3a&#10;v9/VMAoWjxpVCvwdIgeBWNIa4cEQ+7Go9k+DgLRF+50GOSt6rpAc2tSSqEjCIl4Qmu7AkhjUwnnH&#10;O8BgH0A+ENi2TRECEtzwyrD8xL4BY9zgXitfFhO4ai0iMSfOtJr1jot6UCHtLSYf8h6lIrs0q8IL&#10;QTInpJBYN6EPem2w/wj74BnLd/Ur9DAE5WtBXW+pBAZtZlHxEFpCIRBdXOmcYUCd/+b1ZfUA8X3O&#10;B6GZsnC5CEOL7x/WmDbddJcE+NkbxSKReNmo0oBoJWdn8tUusm+8d1jPHS/Vu+/sgfyDeu2B/H18&#10;nThw9PzzTz1pR86cssAKB6TIwrGYlWiTo8LIeiVe760zBei4hVelrna0+YUOHvPjYADA7taXsUhK&#10;pb751ht2/aYY8+ys/dbv/LYbLvq3++Ab/fzXv/51qYcVqYKk5cSQBwZ67c7tW548hOuTTP8SKdCj&#10;h4/oMFL2IqgoDMhmYYi0CVASSytWKAAIiDTotLrbjXawK1K7vYMjUjid9si5x21aoP/um29JQW3b&#10;cQE8404x0voVe+4nv2ltMn5/8Rd/4Ul39C0/+ug5wyGJwVxdybrRxHVOMw3Gw1bIwFTV14oU4b6l&#10;xnhVgLUkw1dgZQL75o5WW8zKyOp7O1oSbGdVbY1t4+qUMdtPbX17hzcdopnQlNQjLThxrwKEtZXV&#10;Nqs1lLy3w/sPWESfF/8iJh/QFx6SM6dP+bwAppWtb+IeXbaGxjqrENjEtH6oJ6oCiOc/ce4xo1lL&#10;LELpU6GNiFCtybBCBEiEI25NmSB137iOZb/dnQwo0e2Mdq00lInq2mlGREXCX//gr+zX/8k/8Zju&#10;9WtXbXBwQMayRr9Jp7Gox1z5bLrPCQX07V1LSwHOCbwIDYG6xOpplBSU0S2SKo9V12r/hRyAiWtj&#10;yDH4EEkMOaEjDDaqnoYl7AOuHTVH4iTvATEYE8Fgr6DcMOzRcMT3QE4/i2KjDa5+QHuoVM8NV7UI&#10;gVQu0xfJX5jUHk1q31OXTUMi6tzx8izq9z3rWkCNVwJS5PPm9Rl4QwAEiIXXeWudGTELmDD8BUVJ&#10;2INSUhroeMUJYRoBHxUFTD/PCkg4P3gg8BAAfKeOn7DOjjYdNSlyPZOoVP2OiE67CB5lkSRDMuAJ&#10;8kdogcRBkgZJMEXpx3QNkBz2VI/2XLGI1KJIC7P6q2viXkXC51PmyDmjp4KOid8PipUzSgc4n+An&#10;sIfUUW9PYpsg3JMdvSyxusZiIjUFgWLPF6kQUfIhOlozmv+UifjGohEnywxIQp1DLgnfQdjwrpAT&#10;A0hD6gB5yD+dEWmaBMhv67O9CVIx1Q1oCqZd7nhiHCOQyTkhp4ReD9o27m2ixz2KnRAftosqBobi&#10;cL3ep0DPgwTPUZE78nbIn4CgkLfCM1wUkSHUgs2CYJAfQAIme+6jDz/bA/kH9NoD+fv4evrhR8+/&#10;8pUXLaINTTY9w1dwoev/udqCfWPMyHjGvUqZW3VDoxXp7wEdWGKIkqRutIUstiMjR1Oczz6/IGM7&#10;7vHVn/6Fn5fiWrfevj6fNga4nj510g0+LHloUIo4ndLBZT51yGPvjHtk9OiRoyfzXgMZbWGqvyjD&#10;FaG29eyGFa3pGmQYczKi6zp8E1JfqUzWrt3ptWdf+IoOaNbefO3Htqtfok3uV19+2V12GClit1zr&#10;2z/+sd26dcs6Ojrs3r179ld//ucOcsePHbeqxgYnB3l3KA1SttyNvi2jGxWoEqOjEcddkZQjJ45Z&#10;fUuzZWQYbut9ZmRwZSm8P3mTjP2KlCT5Ar29/boX3asMPV0Fp8cn7LFzDxselWOHDgnsczal77U3&#10;NQvkD7mLtkhGqoSEJ/3epEDssccflXGN2eLSvG2sk/jGzHGp3EUyxWVcBQAovBoZcdzsr/3wNZsY&#10;HWXukDV3ddpcJuPu/J7OLgdCjGxledTiMtgod4gMrvUKKRbIQUiGtk7XRyw9WlXhUwh/9MMfeBOi&#10;n/2Zn7YP3v/Af4/4LB0CAUXa3RJHZbY/n0UyJwmFEEna/UYFNG1ac/5k5j1rQwIg4OxjXyFtWndc&#10;8pRyYVhxGgEOGGbWA4W1pTXB5cxQJLYIjV3YlyRRkZjX5HkcZqmZpPc7J0uf6XPVtY16/wILa58x&#10;9a62vtE7NbKPuH7ULslbABGDXCAfJGii4LkmNj1rR7TcQxu6Vv4EcFGQK7pOgBIlT9+IjFQkivvw&#10;wUNW21DrzaaodedPJvuNTI557gagTaIXSpp8A9Qsz521A7grBOI8W8gWteC4rpnEx/WxF8kzaG5s&#10;9oQ2mtlsa9/t6p5aBYQQiMUsyZW1nshKTg334/P1tbZUVzAUhiRJnjWeK+LytPzd2lyztdUVJ1L0&#10;BQA8iX83N7ZYdbzWycy6iFIkzNhqKXQRYw5tYSHeu0KRP/I2TCAfsmbtHxJMSTilkx2KOiVixcha&#10;b0QkWwBphETzVRGlx0W+n7+WwPM1cK0z9x/Qxk5B3vldqm6otMEzQ85BhQgheQFzc/NOkAl14W2Z&#10;npp2klOm68aDQIiIEEy+SRO18CLq2r/saQYFEQ7geW8SXhHZuHTx2h7IP6DXHsjfx9fv/eNfP7+/&#10;p0MMelkKvtzWpcx0OsV69Y/Ux4aD+VI6fYNse0+ESSYsNT3hsVtcumEZKowVlhTjOjAwYHfu3bUz&#10;Dz1s55543A32hA5R/9CQZxKToET97Ftvv2XTiUkZU+ZwF4hFi5G3ttrTTz8r5lxoDLghrn7j6h19&#10;1rIY+7YMf0TAsWL/n//5f7O3BM5vvf6aHRVQAXI/+NvX7LNLV2x9t0Dqmcz1AleqNy9ftZiMwG/+&#10;wX9vARmeYinMTbH/itYmDzN89O4H3pGMPAMf9SqDPjU5Ybdu3rLhvnsOWvV1ta6k6KGOoSn4YjrY&#10;ugzA3MKC3e7tNele25Sh/PCjj21odIK3lkEU85fqIMt/NbfhyT6U/2BIKqV44wIiarnPnDguhbbu&#10;RGlRBj+pz3n84XNWL0NFu9ScwA83OGs0nZjyRCTa9xITZdY3hIxrxrASg66vl9EVE9pe37SBe30+&#10;jjc5PW2T0wm7Ss5BvMaeePQx++53v2tbMlo0JIkIOHq66O1fZm0ywl2tbVYrIhGT6qJKoF0gQVla&#10;Zbzc6hprrKWpUc/wTfurv/xL+/rXv2YTY1JQIn8F+mprb3OPDoqoSYCAB6FEX4BMdU3Ma/dnZlPW&#10;OzBkN2/dsZGxSRnmcqtvbPRhLpRDEYeGDNE6l32GQiZsQHc1DHepQAzFv7W547HcnAy0Hr2PsJ3X&#10;mgKs5BPsE2k8uG+fTeqZ0MM/WlkrxVrqruVRfS+ZmvceA2PjUvAiiVQ8bOk5uhtde3V6ZtonCPJF&#10;nwNctjxUVDvggbubEBIeKACTZjDEx/GU0LmRrozci27d4/pj4yJb+m9ti3y3Q63vhkA93xmPccN0&#10;AdT+1RqQR0DHPgC+aDfgngBKDwlTsO+IT9NnwfMs9PxaRJCoUsCLg4t/h+mD8wsijmvevpgeFVmt&#10;AQSIMBQEFLAllyCnn2FdSJ4jOa1RhMdbx25Rsrep87fo10HibE28wcql1imbdAVfIPUtYr6ss0nO&#10;SGlhkX6XFrFhPT8RhqJtKe2gSC19MwpdhZNgS0iPSgUG0dSIuBWITOKRICwSChXrHtb0PjSviWoN&#10;tbf0vnPzi9r7c943gvXlT0g4BEMX6s+Y/JBHdH7wRjI+m9yMZGLWyQ8AzlhjcnVaZW+8FFLnBDsF&#10;8ceDAsnAG0UviHzZHS14RZ5FqKhwYP2vXb21B/IP6LUH8vfx9W//1//1vESyDGypu74LYd4ywO4b&#10;lkGlLAyDS3epoECptKLcwvq5YoHRhgwgoMiUqumxURsWuFP6gqIamST2u25j+nNodMTr3Ef0M0zx&#10;IlOaWC0x7rJI2J579hmPfdKZ7pvf+KaU/bAYdNaWllelVtKWmE5JXe3apcvX7M033xGB6LeLly5a&#10;TMb/UHe3nTh8xK5cvWqXr123sNTFeqDY4lJllTX1lpZ62pT6OCD1GtI1F8sY9AlUaNaxJOXw0Xvv&#10;2a3bd+zAgQP21JNPuULuaO+UQSKOu2PTExM+M//Kpc+9TK65tcW2ZfgA9KU1qRqRiO//3d/augzl&#10;xHTSLl2/JiO0IFsD4yFuq3uVod3W9S8tMgmLeOSWD7yZFpCn52a1fnNS0JW2LgMyLrU9KUBekPJ9&#10;5rEnpC30bEqCrg6rBWzU5xK37ehq01rf83DChNb40JEDMoACDYiHruvkseNWW13japxOgoA4setQ&#10;JGLh6ioPG6SSs0468BKcPXPaagRABTJo1dEK/XeVNcroRiNlMtiFvoa1+r1QuNhqBPB37t2SgWy2&#10;Rx56yM49+ohdvHBBAMIQnbC77hvqGmwmOW09ej6oNAbdoJbIBN8pyNeBUwVA2ZsQTUBJMlyZ19Lj&#10;Ml0gnq+9h4EN6XcZdQpooZALBELUypPEhRuVn8eNTukkXQSLXHXhNdhw0on3haY587P0bigXGEZs&#10;RyQyJ1BICNT5XObRMzktov1D/TfAQ3x9C1oiRKZ7HhnfgCMaHkXIPqfPAcQX0EZx4+L1ZDN9g/U/&#10;cuiwPfbo43bwwEFd/6Y38uGaUNHVIiOA+q5+h6TU2UxaQLtiDY31AjYyGSi7xH3ODIQ5B3vyOEhS&#10;Q8kyia9Uqnhd/54Q4aZUlRG8vD/JY2s5KXudQUq+eBVpbWa1BkJkr7Agg5wQEx0f57QffVCUWBLJ&#10;iE3Nzbavp8dVPBPkVleXdf2rWqOwvifgDpX7XiZRkoQ9XOYrWZoDoeRJujT/HW//uLOqZ6b9Wx0R&#10;0SjXc1mzcdmCRgEubvQR7XmunUZMUyKGxPghONT0ZxbxVPG5JFpqr2idh4endM3bvhfw/JCXgNud&#10;dYf0kRiY1N7Gy0DohXwO1gOAZn+RlMdexKtD6IYOkLwHKp0qG/4kFwTvEPkXeFXoBEjZJXkMVSh9&#10;ncerV/ZA/kG99kD+Pr5+/7d/83yZNm4JwO6JYlJbrkQ2XZ0X6PuFAlPmj2N0dYp1LHcd5Cn5In6G&#10;woL5crJLxaDHp6ZsZHzM28/OSv2Q7Uyd+5Ub16XOpT5khPWr1t7RLgNM7E1ApAOdnkvZIRlFlNRC&#10;Ztnm5xkwocO3w3jRKh3oZTfi9Jhva2mRsmy0n3z1qxbvlGocGbPh8UkBsK5ZRntJzHw5t+4u7cuf&#10;fEqGltWUh+31v/uh9fYPiNAU2wfvf2Qjw6NWrYN/4sQJ6zp4yIp1rxUCuEiJgES/s7y4qEOvdRHg&#10;A5Jd3V2W1b2PzczYgoxHgZTY3/34TauqrafASAZWxrmAbmT1MsqrApdifZU6yKNy6D5GRz/uG9ci&#10;ZYlhfRZZ9JUCPabsjQ0PS/UW28OnTnsCHGNFyURmnXHPzqSmrb65zmZFEKgfzq1m7WGBLd6QKeLR&#10;Aqf6unoRlZhV0b9f68Hs/lqBeENLq90bGZVyZMrYmiufChEwZu6TTc3IWMIRoiK6BgGmnjt5FyRx&#10;hWQcGSqyWaAvkTTqnp975VWvjnjjx697XX1tvNaJ1Vxq1hOavBwPUNG6UvYWk5EP6znkyOfQTgJ0&#10;1mWwi0tC/lxJsMTdShY718z10a89lyMmv+15Esz8BmTJrseFD8gTdqnUcwSwNgTSEEla4NL4hWqF&#10;OYEi94hbnmlwBVKbeIrmRKbwIORwrbN3ZNzz3dpI3JOKlFKnjSo90PFkUWHBaGaSAHGtE6el7z2A&#10;AAgAsChJcghoklQp0lBdVaM9HrUZARhNXnzQjkCNcICPr9V7r0JS9P54PCpEMPGIkKCItyeoPxnq&#10;A8gDcqIcPj0OlQkJyUj5pkQQSOTbEEBBcFg/SA7Egi8y/XO6Ju4X7xIEBjXKPTLghml4TJ3jOVCn&#10;T0ydqXW0sl1coAMgapkEOYH7dqn2r+5ZqpcmUyV6DvTlZ39DqLhXWueuruga1nB3iwyX4lKHQOT7&#10;G9AxkGmVkDXCgA1NTV5KNynbwR0C2N64RwCr/5SdKRZRLJZNWNSz0mdEq/WeefIbr4772aSaA0JG&#10;2V5yJunX4l03dW5YN5Q7nhn9p4M64QbmyPMezKKHtHBtdL8Mizzh6qfQsESfrX/05Eq8NSh58jP2&#10;muE8uNceyN/H14vPPHO+gwQlDJoUF+gbkAHalWEg45TkK5K9dsTwSaph6IeovYMTbNdLVfQ+dJHC&#10;bUgJEO9xVYDefWi/JxS9/+F7NkXzCqlBSAHuYdx1zz3znAzXiiu9k8dO2kEBfEtzm9292y81OCLD&#10;Ru10qZe4LC8u6wCuejc6ann393Taw6dP6aBW2GJixmvyP7t02fZL1adlvFd17QtS6rNSuUUCpMek&#10;VIfu3pExmpcxDtnp06ft6aefssGBflvNrto3vvXTugspNwF3VkDKrPM6qa2WlmZ7/InHvNUvmcjb&#10;UgTLuGplNFOZBan3aVuUkYXx01jj+RdetKGhEY9TLuk6igUmRdqyjHVlHSk7nJwclZFZ8fa8XD8J&#10;amQh0788JdBbEpmh3enRY8d0H4y5XHcDQyLR4OiI7ciAouZx+2J9aHZC/TSJe1mREgxdTazKXZYY&#10;eOKn1IADglkZ9r7EuKWWUGcrrvKatJ7LUkxxqcqaKj0/3cu6QFUPX89bnyDjPp+eleGWapaxTy7M&#10;2qIMeE1NnfccYCAOWdLU65OE9uu/8RvuWaGRDkSpti4uo05/fjqqbRgta+ncV1hUqmvAfV7tZWso&#10;U+Ke2mgOQhADQLOkVMZX10r3NtzhVSJ8Ie0LKhJItoQw0V2Ohj3LuWUp7oj2VdYz64nfc3+42OPx&#10;Gsvo+SYEFOVa3w1v+brm4MyoWYgcLmGSKIltA/DEekk2w3VL3gIT+ohX72zteDMWQA+Vv7W57bFl&#10;4vcLen+9jSeCMeN8cGBQe3jRVbV3fwS8RGC29UNZ/feMCBGkgDawqE2PwetMQAZYB9znrAlJidTS&#10;ExqATO9qrZjZvqazCGkjIY04NSEHHxGr/QaAobJxixNfZkQvLnpc82ntgSWRyFU9I0IdnHE8PIQx&#10;wMVNrUF6fs6W9axJslvVOqOy+T7XvSxySa4C9zSbFukQMYewUT1D+2ISdcmkrwiXSvnjel+xYZ2N&#10;gsKgdfUc9KY5VCxUiQS1tLTZxPi4x7shM+QScB7xcPlMfL0fiYyzybQ1N7RaI2WO1dUewtrX0+1e&#10;xazWcFOklxDDivYBXiPyQUiSpMb/+NHD7mmCSPAnXRkJwwH+WyI2JAPSCZNnRbJrZmFelyAyqXNP&#10;rkWxyJ6POxY5odHPrZv39kD+Ab32QP4+vn71O989XyeFVyqGint+S0Z3Swp0qH9YG16HN5GWukxZ&#10;qDgkNZS2rAwYrltazJLNTFY9Sn1bhq+1p8fV7V/+1f9t0qj2C//wF+2xp56QQduxIUrpIiEZauJ1&#10;YZtPzhvztolXlpVG7datXrHkKhsfm9GBLLG7d/rdYJIZzBjUQwf2WVNjnTU31dmRw/vt8adPSGkG&#10;3WPwo9d/bPNkDJPdLeOZnJ4wGlmGAyIeMpxlupakwH5V6gb1OjYxYbdu3LQP3ntfhintdbqlup+w&#10;VBTkhfaZxFApFapsbPCmJCMTk7YsI03H+5yMZ0qGYFjvMymFSLYxWbjUHKdmZ74w6AKe2gb7ya9/&#10;w7rbu+zpx5/0LHqU3caWrgkA0522tnZYYiohtbTsscaZmTmRp1L7xjd/WusrgiMDndH70Yu/f2jA&#10;VduUyMu6roGhOvRXP7xvnx3dd9AKpFwmRQKOHTgs45cf+kHJW0ZfA1qnQydP2HY4aJ/dvmEzmZSA&#10;g1afcyJYRy0k8AoI9CJSLcP9t6VYFy1YxGzuOTfUobISX5fJ2WkrKgva4NiYtbZ12PXrt9xdTGJh&#10;Dx30pDiplf6lX/ll75pHuOfe3bv27LPP+Pxv6sshK8wToCVuR1eX5ysAXnd771lNY63AFyCSkde+&#10;IR7MCyOL6myK11ur1jUkNU9zF/IVSLyjfAzXPiV6eKHoDbCoayHmShyXGH25iOCclHhhtNLCIjOV&#10;8agMOx3i5qyjrVFAvaprFy3VZ/HZgDYJVhURsvxF0naJHQsUpdqdMOm9AFjqu8cnpvT5AU/0RIWT&#10;9EZ2OGCytJSxcr3HtMjd5MyktXZ1Wqw27rkDDIAZ0HMlJObkRM+KUjKmoJHsWlgctFBFhY1Lmc7p&#10;bHUfPuhkk1p8QhSzUuZLIsp4N8yKtRYkzJZZVazG1XhQ64B3gHpvCEGh9mq8vsHKKqOe7EdMvzhU&#10;5jkI5VU6f1PTIskZD6nMzCXsTt8dXfO07YpY0gVy3fTcCnK2WSSVWyjAp7ROpJLBSYvLDALasXo9&#10;H+bpb4tQtDY0WxXeiIJiqywjUXTNMiKtQZ2D4ZEJS2cWda6bLZNKe97ICuRsLmNhAfDxw0f1TASu&#10;BSU6N3GRpXFjVv9XnnreyvXvAe13gL6jpcmbXE1Pjdnpk8f0DHdFIseskrLduiqjjf+h/Z12sLvD&#10;J+qRFBwmbCNyRr7Jqo9fNuvuapONWBDg68zpfBQXiWRUM7diV0RpSfsvJ7ISdmJKeODSxet7IP+A&#10;Xnsgfx9fLz337HnqxtcEUtTWksBFf/PhoWFXSZ1iyXVSQsh1Ysl0OJuZGpeKIb5VI6W+YyVSLJF4&#10;tV2/dMne+/BDYyrW6MSYwH3XDh894q78zy98lm94IeO1NL9k1bG43idp//gf/RN7/PGn7NGnn7bP&#10;P7pgM1IhyzJap06ctJ/4ia9IiTDCNGHV8Srr6GizY1K3zOL+8etv2TvvvmMDwyN2W+BA/J+e2GTs&#10;M7ayRga9Suq2Wp9ZhUKtrvJYGs1NaMEa099xu2GMKY1b86S6Kevr67OPPvzI7ty7Y6PUlMugT8vA&#10;3tLfU6hkAcZn167ayOS0ezqIyeL+W1oWsMvoAPgodlyB21I11NrfvX3P6EuOomptkyGRokE94iam&#10;bzZu46yUFW5PgL1KKrNJ4ERzl4RU3qCexYSICxP5GlpbvEQwm1t3lcwkr87WdhGnAo/dH91/0EpE&#10;uBjeArgxbha1dlNAm5YB/eTKJScoERl5jO8zTz7p9e8k/d26esWKdfEeiy8nPLAjBUXW8obAbM09&#10;MUw5G08mbN/BQzY0POpqrKu7R5/FWNM6gd2Eu13fe+9te/EnXrDa2mopnpt29vRJu3T5olQVZWeU&#10;XhUL7Je8kqJY+4WOZDOzSaq4fO2SqYQU6YwrK9QcngDm8lPOx6jdYlEkiFJ7e4v2KUmQtAbekhLM&#10;DzmpkPEmO5y9zD6ElEriiQxmLRSNCthCVq89FdjdsGhYxLM4IAAxvWdQ5IOe//mJeZCGEpEbV6Ul&#10;hSI+uh6tD81yeNZ8BiVonJVyAQcu3iNHjkodBgUuIh66brr8ASaAPVPhGF9KRj/XSLx4WvsOxU1+&#10;BPXelFWSa8D1MiClUPfH7IjKL0reiNET2prQ+aHR1MJSzqsTfApfUcj3Fd4G3NSUjdGkhmYyVA3g&#10;WaOX+8b2rvadiFxZhe4j5PsEgt4/MOBT/1DqNLiZSSX9miEVeOpMJGhjRyo5XGBUPiRE3Pr6RgTY&#10;IjlbBVZT0yDuWCQCXuLhFTwqa3pf1iJYEtKni1mKhDCuOLuUdQ8WZwP3Om2CqSIgHwFXPM10aLZE&#10;2Iu5DkxMbBcp7mxsFTBnpeqTXuKHd45OeHHZIGb/Ly0uOLksF4GriVd6qJFeHp7bofMMYSesRtYD&#10;fSrWV1ad2B0+eMA6tJ/u3rmlvbQhorern8s3hCJ8Q0vkoGxGqe6DkMhnn17eA/kH9NoD+fv4+tN/&#10;9S/Pz8/PivEXeUvZ2ZkpAXy/0au6SmonWiWFX6JjGw1aWTRkG2tLFt/XYeV6CgV1NbaQSNjY8JDl&#10;BByXLl+xnn09duf2HRmSkLsr6bR29fJVGT/c05VSn+sO8POzUtBSMn/1V9+3t95629558y07feqM&#10;lBAxvF0dugIHOxKWHn/xSes+1CMAKhUYrtr3/+YH9va777kLulMA09zS6m7DaEwgrwOPwiIfYEUE&#10;AdVFNy8fJytDyOAWFA2ZtHgKqkRUiMnTXtcH1siY4Z2IigQQq5yVal6WoaGemYYhAyOj1jdIlcCy&#10;kxYIB7HPnAyZ91EX2JEc1dbWLiMT83Ug1jwuFU8XtISArFjKGPc+DVioa2cO++LSsitg5rMfPnxI&#10;BsakXIa8bS2GiXIySrWKBDzTybTHDkmOe/jsQ7avu9uWFxZsLjFDXMXdj6j8bHbNr31tbdMmREpA&#10;0JQM9w4hF73/xMiYe29oYLSvo9MSTPoSoaJrGgYNVckseUgaLmu6isUEMnXNTXavf1AgseB157iU&#10;mU2PoQYg++7d034KygjPWot+9sMPPrDLly56zwNGDTMIiLAN5IYGSfS35/7pH0+CHImglJ6topRl&#10;zBnBWs8z0lquCBgOaY95Ip2uh3g4ZAB3d4Y2xLo/stvLZbxpKkQfd6/9/8Kok+hJUhxzDmIiMhu5&#10;JSsnHKD9K8Gm9yODH0Yb8Dg45I+Z8mW4yKX8PB4rMuwth0UA+JNpej1dXdYlhY6npl9EkaTKWV0X&#10;oE/pIH0QqMZg9kGRwIuks2rIi9bfSQXkQYDEnPjWlmb3StBPwOvqtVbkN9A+mbLLpNQ2vQJmZlJ6&#10;/zU9n4B+nrLSkEWk+iGdNCwiixwgJomQqhZc9ITJMKF4C3CVh8q0TiJlrAlEY3J6Sj+Xc68UPRG4&#10;f12GeyTI3WB63dZWzqfylRaFPaSWTCxojTetPBzTWtSKCIUE3jvCSBTwsmzJukCYo1VgrZ3tltPe&#10;H9I+YDANhIxSNqoRaO6kX/H+CSUiWyQl4jEhtDEjUkNiZVNTo6tovDe0/w3pvCzLttQ2Nrg3YlzX&#10;D0khUZhSQMoJGTHM2YcwsQZU7CxlV6XYt9xuENKhSQ6En6TLm7dua412nXwSusAueEKngB3bgA0j&#10;LHX50o09kH9Arz2Qv4+vf/Uv/4fzb7z+mpc/baxnraen08vbRsYGBZizVlcft1BVxGyb8agylCLz&#10;qZEBjweXudIotQYdvJiM0Hvvvu2AlZ7POEAwbGZUxp+58rXxOv+TZKmV5ZwbKTJZMdKoOOLZqA7K&#10;jkZHxwUcAZ8+R4tKfdtuX+uz9z/82GuCH33qSXvpq6/aM88/LqMTtwodVL2RjY5NSN1MOVgAwozs&#10;RAGQ8OV/z/GVNQlJJwuUzcjGOAGYl6rB1UwCEkNxQiIQGzJUGzIURVIAZIIDSh9/9pmuR4ZaihLj&#10;juKg5hbDCmnASNFFDTUyPTXjs91zMrj5KVZBW5ZCSi/QE56+3Vtetw4xoYc5FQblUpkkB+EhwEhP&#10;CyhI8pHJ1GdIkclgM/8dlCYxDTCOylADLowH/dKokSmOsm5sarbK6lovVwMU+kVQcpubfp3VFZWW&#10;kKrZXF2zRT2zchlW5qUDMpT4oYBQsxhV4ujDepbz+hNPQBajqe+jaPG+4KLmPVlrYtd4bAb7e21k&#10;aFgKb8NbAaO88bRUioxRIonXArUJ4cFrgbeIOnKUHclUZTKyBfomKhBlLMSyqbExG9E9VEUrHHxI&#10;fBvV3iVxk32CoiMkQ9UBNd2UG5IoWi0yRj4AGeXkj+CiLUHdr69Y0a6A1n+emnCUe6muactBKE86&#10;dr3fQJHWHFVP7oS+5V6F9Ny8AE6/K6DJaV9n0gJeASrqnaxwqgqaBPDxeJXHdxnBy7NB1fIzJPKR&#10;WEgXNbwO/HeNFDuVAxBjmuDQi75KZIt8AKG0TU8kpDRJzAtpz1XonsqN6YyUfvFMyF3hOUAEhU76&#10;WX2u3gc1ykYFzHhWrAPxeTLmSTDDwwLA+7Ak7T0m7OmIe3yaygKS2/BmhILFIh6lImFbIjwrWp9S&#10;i1XE9VWtawprreOeQ0P5JFnpW9vsf+r4s3bw2FEr1fnCa8NIX/IQuDa8P3gxEtrv7AeSEtf0DMiN&#10;mHOPwqyT8faODo+HQwonRKRI8p3VvwPwEGi8SzTMIVryWvQAAP/0SURBVGeBunj2GJ6KVREpPAPz&#10;uq7cCoN1Np1wNTO6WmIEzxdTKlmX2xIp2BMSMXf0Py2H9gFtlrn/ErcZdPjbc9c/uNceyN/Hl2zn&#10;+Uh50MbGhmQAtPk3V62xpdbGJkd1gGSgC7ZktIutrII44JbNTI9KVcS9CQUZ+dQJ0zd8eXHBLly8&#10;ZJMTtAWNeGcpenWTqUpHq3gl89mXZejL3EDm63hJxtqSyp2w5559zs5IlVKL+uRTT9krr3zVGtvr&#10;rL93xL7/f/3Q3n7nXY9PN4jtj4xPOGheuX7b3nrnbamCcY+xTSYS3ugChk+ckGQoGpTQjpIGKf5F&#10;xu3GtgzHgqX0s3xRtjM0OubxyKQMOzFwMvBHJ8c9WzktxTo6OemKgf7qXCOlNMTnSNxalrrEdVsq&#10;EHcXpIwCsdGpRMpLAfEa7AqBqlkz3PQVEYtVyWgHUZXbUjs5JwgYIkiMft1Bj89D9aK9+FrWZ01O&#10;JWVh9F7Uz+uevQucDDJjMxmocvdur9d8T04ljHn/uHKXpehR8um0yJfAmYxsOrBF9ZlkXNPYaHps&#10;3I4dOuw5BPGqancLO9EQMLR3dun5lxvz4TcFjJdv3LAXX3rZBgW2jIilqxujOXUrXtIEUUO1VYso&#10;oMarRFwO9PR4zTfT3ZgxP5dKC7jLbHxywoEJgwpZ8pawWnMIDH3eW6ReyYpPi6TQ3W5JBr2loc67&#10;wI2LaJLlj2v72Imj7lWZT8/ZPil98iIA2R2BBCBLuR9/xy1Lz/iALjZUsGON8Zgxgb5CBITQis8M&#10;iET1/LQ3tV+YfAbxaW6sM4a+ENrhATPRjpguGd2QF4gEmde1NdUCrRX9XXtAYAPI03IZ8rAp8kbl&#10;QLmAmfp1arh5bt54R6BJPgg93hkly+fMaj8nE5NWoXNGUuA8yYH6vcBukdXF6SfQ4PkAZPvH9Cee&#10;LYCL0AH5HihPmkvRghU1CskEqPGIcA6pSIAg4LqGUEJA2Nu1dTX6fW0zHVRII4SL0ELQ35e2zyH3&#10;joyPJWwmkRbRLLPqyjr9bLXev9yqYtUC0hUB6bqlZmd9DG5qfs69a/F6/VxVlYCf+v1FJyMQPYCY&#10;igkGGlFdQzIj54FzsKTP4guQJT+G+QIZyKbO8LQAv7qmxhZFrCDpzAEgax+yvJBZEkmlnW65vzdd&#10;/SDq6+v0ONh0EoQYYS/SLz+TWbRkKpn3nGntINLexlh2hNJIygVJMiQ8Rb/8d97+YA/kH9BrD+Tv&#10;4+vMycPnKTMiWSVaIaM7PqxDRnmQjH9xgf5c1AFaEK5IRSXG7eLFz+z9d9/LKzKpqTIB/nD/oP31&#10;97/vLlvc1CiEaHmlK9Vzj5wTw4/atIC0IiJ1KIB/+JGHHRhQqLhZ/9N//J6MaZNVyZg88eRT1tBa&#10;L7DI2ttvfmg/+Ju/sb6BITF1KQ0ZhjGBLZ30LlwWoRCLXxSIMN2LrP7pGYGbDCMs22dwyxgTi91w&#10;kF93I0YCEtnEtPYkRs736UyGcXCXnJg6nenmBRJpXR9T7CAC9HuH0U8lpmXwou5WxzhhpHAFAlIb&#10;a9RBL8gQlBuz4nHL4iIsKZUBQ9VsSS/JemalaLYFTCgmErv42bbOdo95Aqyyrh7rnBcI4EZl2Adz&#10;3/l8+qwv5Yg789/5TmcZAQ5riQqhfzsjX3cCRfr9JZtISDFJGXO/WhgRjTrblVGndKlgJ+DtTnHP&#10;d0kh5aeT0Vo9n4mNgaa1azlZ4wK/Uhk44vsrMr7VNbWWkzE8cuSYq7CJ8SmvPSY0gtQhIQ6F9vQT&#10;TzgYEic99/Aj7q1obW2XAV708iUMdnY5n8yGB8ZHGeM9KKYiYcNVvHdO083VS+ECtD/xzDPW0d5q&#10;n3z6ibuDy7Vvn3zycXfP42EiLkuJFKBPZjSxekIAZKwTBiB3gmErsVCJtdTXWrEWM6KfY+6/l71p&#10;DemPz2S2mMgNYZGIAIZS0xqpzepozN3rPjyoQiCo79HRjxwJVDOT30jUWlhgxgDljDW6/F1X5Nwb&#10;HeEgwAx2ol009+ad8dbX/HlSmkguQkpEDNIS02dQ4bAsNRwizFQqIK2ocuVerH1HP35IM9UaZJtH&#10;Bd6UQZKRHtUzxbNClQBhD8gp5XQ0oqnU+hNjBswIURB2gZDiwiaMwIYLa134fJQ7TY62Nxlcoz2y&#10;tmWrOanhQFBKuF4/U+P7PiyQZ6+yPjS1GRkZlmqfMV2me1FWdd6GhkecDNO6lzI8bxpUHtH5rxY4&#10;x3Qe19yzRW4PLnpyaAD9NX02HgxyDwhtUQmAJ6Klo1NkWOumcxsk7KZ/4/5wrdPnnqE7VHIA+PQA&#10;IGE4IqJFCIIzCEknTEgvfq6HQ0reAu9ByIBqAYgkLnrsyv4Dhxz8X3/t7T2Qf0CvPZC/j6+f/Oar&#10;5w/s328//ZPflOFs8ylL5dGINzspKS2yWqkmsmgnpidtYGjQs54xeMTrKKHCbYpipic97u+wjMaG&#10;DADuvpAOx7e/810dpohdvHDJDQmHnyzptrZWO3XypB3UgYEZY/BrmuqlZrYZ4WhvvPGmffjBRwJE&#10;WlRGHABh/xxmOntRL04TE9xq+3T9lJQNDAy7Ky1f1kfSTB60vSGKDihEgZ/flMre1N/5q7spZfx9&#10;vKe+sbUrZS3FERJgYET4eeLhre3tFvMcgxHr6GxztYRBQAngekYpYABQJMTAl7P6N4EGyXm4umWb&#10;3IsQl5qvkdGnFAxjhWuSeDdx73u9vTadmHE1TxyyUkbP1b3ISFqgEyZbWuu7pPcMCnQBdJ4B4Ivi&#10;nxTJSUkdDY9N2pwUdUaqmISqAhm1Eq1VAQZc70km/CMiX889/ayXElLC1y21jpt5fHwi3y5VyhnS&#10;lEqnbVHXQ2LXsAD52o3rTlDoWFcvJTmXmvcuelwLk88wmkcPH7XhoSFX82dOnfRY7uFDh9wt6gpT&#10;14PhJfObDPGJ8UlfC8CKdsOb+izUP3X7uMQ3RACYWoeq3pZxXV5asHbtH9y1tJ3FpdrW1qb3o9Rp&#10;24eR4OoG0IiJ02CIa2kWkcw31pEq1N/rq6MWAv23172EtED7gJAHo21ZB2LUKN54TMpzfUXgTLJe&#10;tXtPKNuj7p33JamT8sH19VVb1LWRb8A+BygJP7Q2Nfl/k20PYGyv7+qM4DoXYGm9WDdIFEl85BkA&#10;/ARnuG+Uc4wzJ0JCXkCktMzCxWHblaInzKIL0b3kh/6QFBgSKFI6xt+LiWeISNDzALKEd4SYPB6G&#10;YKkAX/eGix5Fq+X1ZDKukRr7fAiCCXQCRV1FQOtKz/wtnQ3IEr0bcM3XVNXq/huNXhBrazoDOr+4&#10;wskfoYRxKcuQok0Rp6hXE0Bi7t295/kdkGMUM6KAYTPM6o9VV3oeC8oc78L8YkZncseBHoXfpLUk&#10;94acAu9yrXukf/+Y9hCKm3vCDkW11+obmtwWcH+QA32MPku2bIyk2RX/XLcXxNq/sBHu2te60qyJ&#10;iY308MDzQ3iN3yHkgceE+/jg/U/2QP4BvfZA/j6+nnj03Pm//7M/axEZabpgdQvoUUBk/OI2phaY&#10;QSHd+7oFJiEZ7Ji7TXEvHz1y3NVkNFYtI35ETDlofX0DUudZGRIxZKnHkeFh++zzi54xjatwYmLM&#10;fu3XfkUHbNNqpQb3799n5QK+XQFgOpnyMbPEfqnzDchYAYZMFeOgBsMUxlHHvOxqV/+nz1+xn//5&#10;f+BuxouXLkgJM0iDOBpOaf2Y3iPfsUrEQ8YGRUWnMtkp/VvAM5fJHPYBO/5FL3M68m07+OINQOF0&#10;i4i88upX7cWvvOiJhcQSySnAUNG4Y1vEAXd9a1unFEFe3QP+GBkMHqVKqL1wJOyqgZGsiwJ/kgwp&#10;cWL0J9nMGHuy2DFquFHpF0DSlBBazyNgd3v7LCjljJqeE9FJSyG7N0JfeCl29F5M7SsRQdkQcC4L&#10;KDa0ECQbrsj4cR0kzPX13rOBvn67cvGSt++lqiApUIe8QdBQUaxlC+Cp51/fUO/3ReJerKrazp59&#10;SO/R7wY9oj3xycefetnUfhGu0bEx3deOtbe0GQQyuyRQlVrjvWOV1TYrYoDXZHh41PfY4OCw339p&#10;cVAgQQ+FPBmkj/5pyv707BiZuwbZWFm2c4+ec8B/9913RJzWxcMK/XMJHeF2ZT2pykDBAwZsBObh&#10;P/7Yo9pPQb8PGszg9l8TCBXoWee0jhX0sI/H7c6dPhGXGanLqANPOxUN+h2AEpIAqPNZkxMTHvvt&#10;aOvwfA/qrvEg4O7lhbsa4kEbWlz4xLVJyiT2Qme4Yl03ng1i0Qf2H/AObPzOooDNhxVpf+MtKC4O&#10;uJqmYqRY61YhtbwmAsds+kLCDwEIQc7zCrZEVrYFxPQ4oNSVUkiSDCmPpNERnQMBLc+EE+GiAx+J&#10;alsiIZBiiNGXk+MgBeQI4MGI6drLQ+G8q15rsSHyuKmNVVRIvTlliKva34t+HllzyO+CCA8JrcEg&#10;/Q2k+AXglE8S3qApFOAaEQHkHEGYg3pvcnPwdDG1j7JRzgehMA47niVCgVv6XGLyJFGSdNvfP+Ae&#10;NLw67G3CWPTm7+zqdq/U1FTSbQalhqh9iBVhJSbY0RCIroLsORJ2ddP+7PjcL/cP4Tt+nr9DQLAl&#10;5C58/tmVPZB/QK89kL+Pr6cee/I8xqVMzJVMUkqLgjLIN67fcFZb39ykA4VxXbOGxhYvYSkPV9jN&#10;m3fstb97TQpy0Q4ePCbwLLD33v/IFhazrmJx+REjBvgL9MjowIYxxAVWW19jpx95xN2JtFkdutfn&#10;8fz33//A21GSlT48POLKAmLg9dYyxCTpAew7MljenEOG4tDBg94hDNf9hD4PV6ew0I0WRILMZZJ3&#10;yJpGddFVjB7etL/kCxceX7wfiUIAMhOwOMyocwAEw4cxmJFa65Panpoc84QkPAu46zvauxzUSPJh&#10;Ohr3wBheSIZ+xA0UYQPex/tfy+Cg3FkL3IJ01MJVyFQ5ku6I53NNNDUB8IkxQhiW9BzCMva00MUD&#10;oRvyMMCSDCuVACTULen+cwKKOa3Zogznmn52Rfezon+T3HK1UyowIsZIuIGENtaYREEMcmVVpbvN&#10;p3SvJA0OSwXfE5j3DQ76s17Q/ZIQeefuXWtubXe11dXVY52dXe79mByf0vuVWXt7h08Du3T5sgPC&#10;5yJ6eGfe//ATuydCcf3WbZucTEiNJ/w5sJaAD9eyvobLnuE9lJ0t+TXy3HFdnzt3zvuO4zXB64Hq&#10;ZuhRq8hpX3+/PwdyEgghLAsE0/MLur5uO3XylCf84eJmlC1lUW0tTR7jnxofswUps0MiqsR++4dG&#10;naC6shU57e7sdLD2eL2ULgqctrTst66ebleXd7UvyBNB6TFohf0Ku6DlLVUYeK5o7gOwFQeKbVn3&#10;RXiK7np0/XNSqvcdGOhzUsIAHK4RVd6q9aZUkhbDPnJYZKpEZ6Fc61JZIeIdCVq5gDRSWmRl+gqX&#10;FooQLfp/04gGLwReABom0fyoNFyuM1Ota93068T1DBhSYkqCGUqfUkL+u8jLKEPGHARyBmiZXCKi&#10;4p0caVSl857LitDqjBPrJs/Cs/U9yZFhPiUizmYvvviCzui4gyOeAeZD0A0Rzw3r09zSDOdwcCdB&#10;j/vHs4Enj9HPnA+SE8nZoKcEpYd81sT4hM2nUu4dnE0k/bOZpghZg1D03ut1Lxfnir3KnqdigWFB&#10;noynfYY3CaJMIyYIP5UNbDj2JGofuwFJYVYCNoEKBuzDB+9/ugfyD+i1B/L38XXy2Knz7a2t1nX4&#10;qFZWak8Hg8N14/ZdZ9BPPv2M/eAHP7S5zJJ9duGijFylxxNTM3M2k5zTod/SgVuxq1du2OVLV6VC&#10;pCZ0ENZk2Gtq6z0j9lek3Em+OSU1RRkRHfAee+YZy6Tm7OMPP3Qmfu/eXY/pcjhxFaPGKK9ZkhoA&#10;oDnoOn06kCS95RuNYJRIbIKRD/T36s8lfV61Pn8TnPfDCiHAgDFVbnWNWeg5XTNKY8WVQnFJkdE3&#10;m8xmVHS0ssJd6MTGiQlTnw1w4KLkOlZyS/n31wcwgQ6lB8ABRhjrORl4n4bFZ3u4lRgiefGiEfyp&#10;9yEJi1K7MhlPes3jlgbMuV4AjOQpXrgN9eMe16fdKoTBa6ZljIhV0pwGRbaji9lB9un6qOPfQIUI&#10;KEiSo0KAlqmUlVGLT5yUkjUUk+ckyPjhJcGYospJUpSkc4WNlCTLnIRFr2+GrOiCXnrlZbt27bqM&#10;8ZoDNawqWFpmn376mZMIktGIu5fqe1RMMEymobHRDh0+ZkeOHrNykay49ka5QJdkPt5bl+zrjIIi&#10;s5/yLkYcQ9ZIHKM5EWGTLgEuxIGEPVQocdyxySkbF+COyeCjsogJ8yfd0fLlekH3PGn5XZmRfY27&#10;PKx9tJied/Gmf3JVPZ2YNXEsXWOV1iCgfbKqcxCUgkTFlnkct0pEiHUaGRlzjwdJbZMzCc9RWNE6&#10;UwrmPfX1/PDy1MZrtFdiTlyY1Eb/BO7Puz/q+dy4cdOuXL3mpAFgOnP6rO+XRSlsPVLraG0TQW71&#10;mD4z2rdX1z2+XqX9R84AcfgK7aVYOZMEyyxeGRWRjVpTfa3/DMNiKOMLsdfwNuzQRVCKVOAOyEM4&#10;2c8QILYRLWT5kxDGKoR0Y9Xj/PVaa8YY828QM1o1+7jicNTtAtUFuLxJuh2dGPFchjV6QtBnoDg/&#10;tjYzl3LlTFMs1DwKntAXI3s5x5Bt+gVQtYLXgzGzeBNQ3yQjkghID3463HGGTOQI4kQSLP0hIA+U&#10;95UFw1rLtCVFAGirDChjB9hTlEDqFnw/82Lf4SWMVcZ8TY4dP+oeOBKDWR99nD9PD0fpZ4nT0w3x&#10;/fc+3gP5B/TaA/n7+Hrm0afPP3z2rNU01Nvc2LgfpFRq3mu6w6FysdaYXbh8VcCwrMNCr+gtGx0c&#10;98xVmHt9fbNUU7UlBPqrUhjEWfEI9PX122/85m/5YSFmfvvOTQfuqWnmXy/bMSlwYnO0soRhA/Ac&#10;Ktxv1BfTUrZI1hfloDNmjLwEpEMyQLsCbmZLE7cEcGdnZvT7U57xy8+DjJTtEJ8tKsAQSbHrUEJe&#10;iFXiSke1o5IwIhj4Hfr2y3oVl0AumB9earSwpCTLFY2+PJ9A16Cf1vtvertNRp6SqAM4Y7gBJeKM&#10;JFL5kBH9nv6QsQ64cWTzknyIeeHzvYRQioz7AMgwTPmxmWQAbziAhErJrqb5iH5HBs+NDneP4dF7&#10;AYxOIvRZuOX5QpHolw3IJdcAVz6JS3xRH4x64XdBEX4fYkPMky5rORl3CB/Kms8gbKBb9H/XL0gt&#10;lel+p6TyR+zAgYOe6Q/AptMLIjvLMpjMAQ+6i5OES0obx8gT0L+PTkyJiBQ74SDhkfGoq1LuxEp5&#10;b2Qf90gbX5otodhxJ+ORqaqu8twIKhamkikLCGD2HTwicGV6WrHuadeTDZk+SB4DXyw+ZIOyxqmp&#10;GXfD70hLErMnTs7ewdizJ5g9MJvOaJGl2kVEFgRaKDyAGjcxTVN4eBCiwZFh3cuErxUZ4LjoqcSg&#10;9BMPAImNlG8CGsxub5Tap4acRD2mBZJNT7IpMWSqO+iHIOzVWtY4mSEezshgYvq05aUEkI26s7Fl&#10;yckZz3Mg2Q6FDoiSL0BbVjrrEYpghDHJdzTxgd1QVrijZ4y3aVsqnC53eLrYN7wxBBagpPpgh/vJ&#10;LunPNc8LWJGKJhGSCgTOHVUB7FdaNeNlgpRGIlF3lXtzIJEgcns4v0ycq4B8VJb72cnMz1mj7pFr&#10;87kM+uza2rie2ZZsTMbBHfDnd2htS9IurZ25jmJdI3kV5AbgVSjVOlMlwff5d04yCYKEVOgtQCIk&#10;5NsHFOkZQuS98kC3TKxdd+oeA/Y+RByBwQE9INtEJQDJk7pAL/Hl5yAakLuoiAQewffe/WgP5B/Q&#10;aw/k7+Prm69+4/zhQwfsh//XX9rbb7zpLBjVvbm+aXfu9trQ8JjHv1ZWN6y9vceSiTmLRSoFeqU+&#10;LILHsZCR0RugVpks9U377d/5XfvdP/7nno178+5Na2pttktXL9lcZs4bvTCFqre31wERN1hqLu3/&#10;jVsMNxz1zdQscxiP6ufPnjllLU0NVikGLZvhrSw9PitVmpPSn5d6Ji4J6OJmzFcLAIsCDl0D8UkA&#10;G0WCgsNVjWHnZyACfBbuQOKmuOpdbWMcZTTwFOBFYDgLX9skaUEeZFjxUuCZGB0bleGe9velEY1/&#10;LIurPynhyiPxrt8Pfxboi2Ef/Jtft9QWQ1Ci0Qq/3i+TEwEI2pViRBHYeDYgDRhG3or343sO8Pou&#10;oQXPL9DPAN4O9LpHVEgetAWgem8MHq5JwAvPgJMFfxf9qR/FwFF6SGiBhkJUNQDAXAsdESFIHq+U&#10;8Xzh+Rel0A9b/+CwK/7+gWEH7HGtRzI5JzCRgSwOOvj5YBS9z0I2ZzTpAej9T6ll3O6UNaG2UJSA&#10;IM8CtQ7QAxxc/6jUrpc/Mht8OyD1xWS8cuvZR9iGme/5UrBFEYEF7VvblYp14hmUAo9bR/d+KxNw&#10;uCdBAItngxcEjUoKQh8rAq9VfeYoyVwAt9aYUcxDQwMeAqDHPi2Gs1obmitRicGAm0X9LgmgARFK&#10;SAptbmmoA2EDKFCcjCum/j5eU+2lX4RxCCmQWEmiJrkW1LlDwvj5emLLIjZ4rlCh/C5lm+SzMGUN&#10;TxR7iv1DkinPu0BrVyBA1oK5ax3QgxQCehAj7Sor1Hqwv9gb+X0hkC/DUyACqHMwIzJOtUFA5Hc5&#10;M+8kmz1LUh7eMkbmVumrob5Rvy81D2jr2im/gxhDCpg/393TIdVeYLFoxAb7+7xqIKq1IMeApEaq&#10;eujGhweD+6cUkd4AJGFi6KsAY+2zoO6D5EuGLNGhkemKNdoTUZEv/m1Z68f36G6J14EQAK55cmc4&#10;6+UiDYReyIvgvQm9lIpcE2oBsOcX5z37n7VA2adSSSda7EVyJvAmYRfwVKDkOWPvvvPhHsg/oNce&#10;yN/H16//6q+eb6qvs9u3b9qj5x62hx57wlq7u21fZ4fU8UzeBZlbdwOdSmV0OGJ6AAIegXxOCiwQ&#10;KNFBInZlPmQE1fLkU0/7YcXNiSLed/SQwPqg/cfv/XtX8bgxaZtLZjdGZkIqpq62xsGU2mQ6e3HQ&#10;FxZSUodJu3H1ss0kJq1BP1Mqg0Gv6gJi3DJmGBMSqWhzCYDPz83qrna9HInJWTRi2ZH6oL0o7UA5&#10;wNub+tJ/u2oRYKNyUGJ8D6OzLiPHnwwrQTFV4AqUIUAx8G+BYqnvSMgPP1R/ampaBnRLigoX5JoM&#10;ZrE+S++t94O85LuM5WO0UAfKoMgad++A1EVNTZX/N+VKZDMTN+V6drZ2ZXRwSUJGZIwF4nRt496p&#10;bQfu+eL/8ByQB+ClfLoW/YjfG+5GrgUDCW+BMPBe/A/oppqAsAVJiQCOrtbjlLj3uQaelZc0yfiR&#10;VYyxW13Nenvj73z3u15xMDIybm+8+baAN2NtbZ0CqB2/BsQ5AMzQksXFnPbShk1JOWf1vpTikbTJ&#10;/iK0g3sdT4Eej4y+np1+n7JA/htSgeokw5l+66vabyVlNCsymxU4TE8nXaHfudcnwjWl+yuQUl/X&#10;74gwldC7vcRJKsmRRaVhb4jCe0JKUaUlUn0YbaofcgK+WE2dRSrptCZViou6UsAhww74QvCYeb6p&#10;PxukKqly8HvQ7/EnZIY4Lt4PsrzxbLAneA54uapEokmuw+3LzxMXpsUsk/MIE+AFqNc5goDyMwww&#10;6uzo9NI+Ogoy/Ki+udUampqtvCbuZE1PWj+PxwjTqM2g99AFaMvpDSF1egYk7JEYR135qr69qR+j&#10;q50PAPqC8H0JZBC5udmE9nzAy/+CYtbSsRbxQTNBow12lcgV1RKEOAhDQWSYt49rfGh4yLtZRnRG&#10;Wlsb9D36MkzZQP89O7RvnwNzucCW+vvtnU0R5Em9+44nNOrXBeIh7eeAJxYyXpaEx0oBd4nugeQ/&#10;8gOo8OHPMp0jkhPpKUB4gCFGVAnRbc8FwzpVFiEnVSSQbohQFOu5VlXHfKARPQzwIjB7gme0nFsS&#10;6UqLzOWTe+nwB2Egt4JDxZmmXJd1e/utvTr5B/XaA/n7+Pq5n/7J89evXJad2LKXv/KSpXW4F1Ip&#10;AeS2lelg/VjqHjhpb2t3xt7dvc8SE0kpXakFAcba6pYn5WHMUUrE+uIyPgvLi1ZTF7fm9hZ7883X&#10;7Xv/+XueIEfG+srSis+gb2f6nQ4Whq9WigWGjdJPTE95LDEfcy/xlrnVlTE7sK9bv5e2FR3AsZER&#10;b8AD06abWl19vVXLSOD6ZgpVaWmRGy/c9NQmY6hQEfw3bnHYu8fG9TOujHfpgIW7Hlc7LvQ8CEel&#10;AABkVIx+yBV2aUjKWgoHl68DxeKilFal3ksqScaepC8+h25xJB7hdsQFj4sSxVMRKpPxjsr48DNF&#10;Xne9ukZFwrqTIMIWfNF5jcRFDDeNPEhKk222XX0GXhISjPwlo+2JeAJI3I4YXVfv+tO/BPLuRdD/&#10;ExS4ynf1zo/oT96GumOqC1zJ6FNQLHSzI6seIAH4SXwiJEJzGYw5rXPHZaAZUUovA5Q+SW/kJJTp&#10;nkqDjDQt8L1ECR/15+RtUy1BUyEAHRwCkLzXOhP79PkoLFqKekmTgAUfA+SAv1fTOTGVdlI5pz1E&#10;xjQuflz4NP2prmaUbNrvgVI9Mt65HjoxDgyM2L2BARsZG/eGSnTKy0hpo2DpaIjHgrJDhsFABkhy&#10;xHVO7XhI17GkfTg4PODT4/hZuiKinpe1/+mUyIQ3Sq8IHyyKSFBCxvKztpC3WLTScwqI7ydmpr27&#10;G5PjQsSZi4MCnhovJ6VJEnMHALk1vTeuaTwNsyLdZJG7u7hYz0sPDqXK+vLc2Qg8exYnIHLpz5wd&#10;E8ATtG3J2bT1D4/Yqh68ls/3qqt4fQUExJTiben9aJaDoicx8aFTJ627rcXJLvF+ziFhE9rd8lHE&#10;1MkrwS1OwilnIRDYEfgLqAs5Lzm9X7ENDvSBmd5wiSZMzMkgkZL15/nSEpjWv1TucD00ACK0Rjnl&#10;6gJTLzd8FHNHa6uTDcCf7xGaiGi9JsdHvNSRLoLkTZDPwDUB2l7OGw75F+uER7Curs4bMy0I3JlZ&#10;QfgN0sP182IWgtsK1kd7nWqKgDYs5YCU8HIzeyD/4F57IH8fX3/wO79xfmJs2M6ePWktne15EJIR&#10;CdfGLSaj/ulnn7oCIeO9rr7B+vsGLbCtw7dO/JFkmg1raW2zb37zJ+2Vl1+xJ558Uu/T5i75VDpl&#10;b77zlgxwxr9G9DnExNAFuDJhxoAR/ahx0zJohIYeuGqJMVIyg5vt0XOP2Ne++qode+Jxa6+pkaKv&#10;FVTh+DWrkNIhFskhBDUwWm0yBLR5JXu/1IG02JW4H1Z9ATbEOklkwhiR3V5YTAatlIo+16eHycgU&#10;6dp8YI+MNE1AAFVao0pGuwqjux5GA9VJVy3Zqjywy3CTXISrv1wGjSYz5cRL9Z4YoFKRI7KKtQK6&#10;7zXdb4mMy4KrBAZrQEIgG5QdUg6kq/ZeASQT4bpkJHBQoAhBwCDilkS5YHQx8qg62rFyr6gW/aHP&#10;korV/0e9Q87om+8hDf2jGzKtH8QHZCDuCFE6cvSol3Zxf7wDSXJMkSvTmnKz9+71euVFRka4t79f&#10;98TsABIlAUUpeIG/NxrSHuELYGfd6vW86bZGO1VA1MvKuAfdKbh08NAhzzonz4JGRrW4pYO6Zv07&#10;IYH9B4+4ysa9z++VEQbQjW3p/fkZvB98od5JnIME+KQ7kY7ScJkUu1SzfoHYL6oakCnWHkCN018g&#10;LcKwq/Wp0hmgBzr7gBfAQqncpK6LXga46QlnLIh0kulPfgGhCs4LL9rCAu4k3AVFOPCoLC1SQha0&#10;iYlxEYolHoa3KvaEQRFkkkDxBLCvVskrWFpwTxPeHYCXkr2N7YAtQSR0nZSG4WkhkZRrom0zzwrC&#10;sa2fIxxCNvqunvHWToHN6vnkeL7ap3wG4Rs8VgA+MWdGtOIpCmpv1Un91sVFnCFcugaaEpFHEtL1&#10;E9KhFp2+CAzsoZsljWYIuTH5Lz9aeE17hiZROR+oU14e9HHGBVyXJ6omnQjhScGTwPcWMmk/I4Sw&#10;8KAtitQTNiDk1tbcbF2yNfXaD4TsIN80IorrOqanJyUC9vn5JV+A54SniLHBrB+ueOYwsK+ZUMgr&#10;ps9IJOkMKdECWROpKihinzNsSOpdexMSxWAuzrUOl4cUvKeG7vvDD/ay6x/Uaw/k7+PrX//J+fMk&#10;1jSK2d64dNHajxzRd2VqZdj+07/7Pz0RiM5rqAeaqNy4eSufHKMDT9c3MvCPHz9mz730gpWUldqG&#10;mPRHH3wgQB+xG3duyvj32lQy6aNn27q6ZOhNRKJC4HHIqmpqvdEFGeDEdxv1/rd779r41ITRu3p2&#10;btaTnBjf+vEnH9nQ7ds20Ndnk2MTzvBbmlvsyOEjUsLU36a9LAawg80TZydjFyIQFqAzbQqlTw/x&#10;Ihl9kpVI4ovIYDHWkpad9Oj2GJ+YOsaP0EGx1oHOZFtSA7IPMl4bul7uRmsk0Kd/vf+nDEBWBhmi&#10;sipDQLwdcCBzvkQEAsBF4bgCFzAR3ycWSYyTz6KsDpKRL2crFqDn3Zn8iXHh+1wjCUblIh6QD7wW&#10;ZB7jscB4oa4JKVAPzX3TDIW/k5DEuqBEMOyAIaEK/ls3pIvnT5IZdW8y3pAflF1Pd6fWrNLDKetS&#10;ZMQ8yWs4LXU3OTXtZXso5OmZlAC7wiak4isE9Dw7Jp6RrElHskhFVM9jXR+F0i3y+Cf11Li/SVDT&#10;pzvRwJBiYMnJaG9v8/VJS+0Js/g/N8SEFGjqs6T39pp0rTWxU9QyngZIJ16BfJMV3aOeQYXIUkik&#10;YV2fv0SdOF4DvSGllcSRl7Vf6IxWwlrze1pvCBzryejTjIhNZj7lLuiqeLUV6DrKRNIIS+CuJ5sf&#10;coC7He5Koxe8H3h9yGepEgjRc50bpSfA8Oi4JaSqdwM0bSr0taL/BKEuGkuReU6lA4mLhFYYxdos&#10;cCvDWwQxKgp66IGkQJLKID6ErDICzAUBus+Kl1LGu0EOw+j4hNZPZEXXRDtY0u3o1+AeL30Pckl4&#10;bFvvl11eFJDnk01psUvIjqE10zrDJC9SvVFcIqIhUtXc0iHCtCsCW60zO+vEyT0TIs6eUCp7cOLY&#10;Ubtz95YnsUH82ZexSIX1aD0a6ut0NgLaBzkbGRywWQEuxKK5sT7vVRCJo1qF6oQaEYnmpjZvigWR&#10;p6cBz5iqCfIRhgeH7Ojxo548Vy1yhvs9pWe2InVO/X1jc4MFRQDmZSdoSezJvfU1ek46l1948FJz&#10;SQ/L4F1E7MDt1nVthMgY3QyTxJuD94JQymd7dfIP7LUH8vfxdf4P/+C8LK03BKmSuorpwPhJFBvm&#10;75evXvHBD4syprf67jnABXQw6htrZfzS9tu/9et26sQRKxBjH7x53S5d+FQHKSVWvGiNYvR1Yt+9&#10;w6O2pANbUVdvC8tSTxKG9J0m9r8hwFuVUV0R0Cdl1GRGrESGszBULFlcbGOTE3riBV6ulpMioFyt&#10;cKdQ4KefkbFemJMBFrhP6jPqxO63ZeQB0OWMjLRuIywQp188isLrX/X+0uUWKwtauRRpsQ5rqUC/&#10;XCoqVFTqagYSEBUwkVPAgUZj7uvuspyuD5WPcsIA0VN9V2uHIoR0oCJIYMo7vMneN6m4QlfnKzIO&#10;gC+gHxS5oKlLU2ODhwZoQkMSEjH44sISfU/XKjVXLLAXHMn4koQlxarf433JPMYIe+2uQHFXz0p2&#10;ynsdBPVzBbvbViYFGhYBkDDxueveXEVgDoAADJRTFepet0SGyvW91oY6GVM8HKwOte+tNjTcJ6Of&#10;0e+AiKv2yMkT9shDZ2xweFCgtmD3pN5LpaIhbru6Vl29QFibh/8WOOHmxhjmEwi1LiI7Wlpf3y+9&#10;OBhsANfLHLnOTdzP61bfUGvjY2PuAaH73UNnHxKpCYug0P8AhbzuSZeoULw/km+2IuDH1VwiFQ8Z&#10;oDVqaSRk8cY66zjYY0XlIQHWpJVCArSSEEwtrBWKHOzoe0tao6wIBiN7UYjlIl0Y+TmRTDxCDGpl&#10;tsHoxLTeXwpc17ys516kz4R4BERgWjs6XdmTOMcaAESQDiYUkjMyM7tgi9kdEQsTEK/Y3PySzUyl&#10;7M5tkduREd9rrSK7eABQlow5XhC4zgq8hyYSUpE7PmZ3XQDMcCI8F3hLQiLO8dpGDzPg4yJfQY/Z&#10;GxrRpCktsBzTeqL4d0Tg+IzpiXGfOpgTsLNXMvOzntDK5D4aLdFZURhuKyIzS6siE9qNmyImnN/t&#10;gqBUsvZReY3l1s0Saanw7JrV1DdoHbRnyVlorrOJyVEbHBjQUS6y0ydO2dnTZ61RQMyc9vIQHq+A&#10;iNSizc1MW0R7+cjBgxbRNSMkAPhUesEiIvE37tyzhMD58PGTIqCCXe0bWk1zyEYmxjwZ8oz25m7B&#10;jufLvP3+2xYuF5HRuSfnZE7EEiJEed5SZk42oshJJP35a+tlyxYzVs3cAZFcPGt4JAp1Xr4c4czP&#10;s0YIgeLSAt+Xb7+7p+Qf1Avbvfe6T6/f/JVfOo9buVEbfFvK7JaAmjpfjDAKj4zlTy9etJl0yopl&#10;DOlk1dTc6O44gKe9vdnjdfeuX5O6IkYeshs3boh519jLX3vVO6zd6RuwuqYWqfsJ73gGOC4tLHm3&#10;toGhIS9Dos6byW4AK4eUjGqSY3ANlupzSJAhFk/b27AAnvGQ+a5yUiUCSOJ39UwHQ4HK0FIn7PFd&#10;ASMxTVQv94MB2RVIeHGZDGmxADUk9UGyT96FzyGm9ekKwktGulDvVWlb+qwNfY8GPLj3CQF4r3B3&#10;p+slQ0IIAdceyUn8MmoZpUw/dlyINBnifjYFUIQJaIFKRj8DfFDVGGMS4jZEIBhaQz3/lt4PV7uH&#10;HrRuuPdpksJ742LGfUrlQIC/6345HGX6OeqiUUOMK+V7KH7AEs/DMqpK97MrIxnWutFYhVhsYWBH&#10;ZCpizzz3tBs+Oq9ll3WNIiQFUr3xygr3GgyOCORlNInT4xIllDCfWXIXPHF53Yq/UELuYSjclVIn&#10;Gg/52XXlqH9yZYlBpRRKl4rn3a+XmQl4HubSs/qdvEs5lUq5+7siWi61SuvXTa//JhGrPBjWe+Tf&#10;B08KAIv7G6WLzyUsghhvqPGEOXIetgRGgCmx9Q2t27rubVefG5QqJNENFbqK+1nPWv+p69H76jrp&#10;R0Dv9eTsnDVpPzPJkOoE2hbvO3jAXeDEa/EskCRITT6hCHJN2Is0+VlaztlucZkWhrgu90mIQv8T&#10;GSJMRQ93PBqQnnWh6ey8wAmXu94zlVl0hb+rc7ohAoB7nsoUyv4yIji0H87oumlHTJY+lQE8H2YX&#10;MAUOzwcJbnS29A6LqTkB/JIrdnJQYuUVnhBHO1dyQPBQlAjUiopDOi0iDgz75yHpqTBZMbe2a+uU&#10;LS6tirDobOrfwhVl7uLe2tV17mx6WGJullHWpXqHQlteXLTE5KSlpKTnpJzpdkeeDfamob7e2lqa&#10;PT8nRInfNpn3IsZ6xinZix2dk0h51IkcLnieJSp+QXaEwTKMuabePTE34224Q5GwK/o1kext7W3O&#10;Ur7aJe+5yGfe5ycZ0tmT7nv8PmHCRao69KwZLUyC35rOI8+1UGy6TmeD6Zs//Lv39kD+Ab32QP4+&#10;vp58+Mx5ElhgrLhTpyenrKOFmNqWq4Dv/fl/sXqx/s6eHq18kRMAXMxkDBMnHBZLp6lNn1R+HXWm&#10;OqwXRAqSsykbGBy0W7fu2JTUAv2ly6WOyYQNSdV4Vqy+sjKQAM6yAIXe396ZS2q5SSShp71N6rrQ&#10;MsmkVMBx29/Vafv37bOYPmdX17suI8ZuIHa2IzMEtszP04xGB1lKgqliUR30CoFQld6zXCqngZrc&#10;7Y18NnGxQB03uFQDRp+0NNCGKXEk6RAX5t/J6l/MpC2snwNQQxGao5R5RQB932H3xNspCwKM+RnA&#10;BmXP3wFDXH4gP25+7CQJZbi8vVRKQIuCIEbtiX0yiGtai3xW9parQUqw+D2a1xBGgNxQXQCw5zv6&#10;CRy1JnzCl/F11Ig329EXYEqeAfFO1gmXPI1NuD7UNL+HyxIjtyTjOTuXksokMWreSQgu00opKjwq&#10;qyJJxVL85EsQ80Zd08mMW9zYkqzjaYjIEJOlL3wggNQnRsz31vXswwJP6Ix+RcYXEsSEONaNBEfC&#10;HXRZw12OMYZ88cwgUuQu0L41sEO2d8QYhENzlKDWCM8HIQAIDnXttD0Vinr2NLFW1gmihuLXr1ux&#10;1qKiKma1Uvpleub0T+d68uWZJIwFPfGQiXyUquGCh4TOz2UcXOYFnBAZqg4eOXfO2jvavayN8bH8&#10;Pp3+KGGjfS396DkvAJeenjc0InmT9UL1QtoKRGbJs/B57ptaK31/WWSBvgchEV9CGiSd1caiTkYK&#10;9Uw3ACy9R1IkfEDka3h0WHuJ2n09B907z5qExTzxEWnU52iDeOIe/8Y+5z9iWgdc3ST8QSQgs95T&#10;XmtAZzn2EQqaa6S/AA1lsg70mwL4JV3DppVpP9BEip4TBUUiABsrlkwm/Ky1NLf683HyvJ3vFEko&#10;g66KDGOi9Jb9urC8ovtfdftBSGNOBIaBUdTgQ9zW11fs048+sCmvw5fI6Gx30g1ZgPQm5xiqNOQJ&#10;dawPc+h1OJzEQagB7o2VDT9bVDI0t7b6OGZCDZA51oJumxBtiGNFWbl7TDZ1nyQvUoVBoyvu9423&#10;93rXP6jXHsjfx9d//Lf/3/MtMk64AHM6dLi24wLynS1t+qpqO/fww/ZXf/O3Pvb0wKHD3vQF4GNg&#10;hSck6c+s2DltN0+eOOGGG3cfnaeIa3Z1d/mwErqYAUorxCgFNvXVVQ6MuJN5L2recTMzt7tUB6lS&#10;iiCdSJhOpU2Ojnj4ICgjR0/qiN57G9VXWuSGpaw87J9Hsg4glpJhwTUNUDRJHbQ2NlhWzJywBO7x&#10;Qn0obm6y3gEQFEa+MUhAhqJIRiFgLR0iOv69Hb1n0F22QhoZRRnZmrgn+9XV1Opzo67cq6ICC9yQ&#10;WjNAizrcmFQHc9UZ1IOhw1iQ4V8uA00mL4aE79NGFLVKVj5qiyl3uLLpp42rG6An1IAypGsY9+Dx&#10;dL28S5yuq0DADlh733n9yYvKAcgBa4KixEihgACLuNafbmnosiKtB81BcEmjVMenJmW8V73pDYl8&#10;AGmN7o0mOqjs0rIib84CIOCZAHjJdaDcrlTgT76Dp/jtkKy47R6CIgGO4MF7BPDZrAWlVXw+zwoF&#10;z/5wJQnB0rMj2QvQB2whJFz7okgHZZMUjtHiFS8M8QI8DPoYr7cmj2NHYAbEAWzbuhZIGd4XeuOX&#10;FEopa91o41vfqn175owMfaMDHmqtqaHxC8IWgYV4bJxBPeSh0JwI7wTrjOuXQSXMv79584Y/C9a+&#10;ROCBEsfrpNv+whujvaVrhKmV6H2DIlfEvvkBGjCx72jMVKj9wZoDJIQcSCADoEEfqhLI3WCLMiCH&#10;HgIk3uFNIFmSuet4EKhMYB+R6V9bX+ckxUsEpVzXtQd0E/4ZeIbo8shZp0qFIVHMF8BNTtY7Gf0+&#10;mZG9o3sD9CFMrDNzF7QddG0iIis8d5FcPVdIwOKynkFuyWPcSZ0bciUotWSeAFUjqHTIIeBNYmAu&#10;t6YzDCmLetkbOTrLIhB4MnS1utZ8cij7DZCG4OKZgnjQeS4tAj43n/J1It9jdIIcknVSZnQtyz7o&#10;ifunfS/PYF2fx89SWtezf5+3KF7x6xA5E7kZwl5Fo5686+Rf18MsCfbnjvbvqsgqz+bd9y/ugfwD&#10;eu2B/H18/fN/9vvnszKMZL8mBaoNMnC4PbW3feLXz/78L1i8rs5dfINiuN3d3Q5iJHHVCNCee+YZ&#10;W5ybt+PHjlijABV2jSGC7X/ta19zYLp06aK7vehGF9S/V6Mm9X16hjMYhDp2NGhMBqdR6rhCwBGV&#10;0Rnu7bXHHj5rh3q6PeELb0OdlFVW4Lsuww1Qw+JxhWOg833Cy1yt4aKPi1g019ZZS0ODjQ4MWFTX&#10;UCalse/Afh8aQkwc8KLml9nc+/b32OFjR13t1NTX6rAPCiRloKLltiQlQfZvT0+X1gdaIIDSz9E4&#10;hOQskpYwflu6r/JI3q3tSW66NkAYNU2yEBm+NNMgmalW60q7TWqpMTQk/WAkMYSoGp6Bg5TWkvfh&#10;/VB6whh/Bri9AX9UPGES1LrX8Yo8kTWfB3nmh4vI8F4CSTwGvDWZ2gww2ZThJ17Kz+zKeALyZLQD&#10;GoRPUFWhEqk5yJOM//LKosB8Sddd4iWSNH2hoRANUvCFUOsM6QkHiz2OGSqV+gxR5qRno2sslyIt&#10;k5En4csTIkWWyHOAoJFTUVdTJdUnUra8aNNTEwIeWo3SwrRQAD5v9TXVFpZhJ6EQzwqtTIUCrrr0&#10;H04wUdxQIMo1V6X8SKyKVGjP6QHRcpXcBxrl7GqtScbq0P4qLQvq5wr0+9q7uneG49RqL9JYBQAk&#10;YRCFjAKtFmAtCFABXtafvcfvMXMdL4J309MzhMDwPMhK9xAPAIOXqVDnSw+E5jTkIOD9Ig+B1sZr&#10;2uc8j02BKS5uEgMXl8mwZ7b6uvbdjnulyHkZGRu11HzaE0VJLuOZ40aG4EAsmH1e88UeI+seElag&#10;6wtrH1LmR2UBHoclrQl7iCqGPJGUQhfo0b8/P2uBCgrKFfUeOsOQmaz+pLMgyY14JxhHHNWzwiOx&#10;rnuYX0iLKKRdPdM/ArLEXioppaueiJPWa0nvS/4CEw6peiA8kFkUkVld13oQQiGTn6Y1IRFDzgeN&#10;j8LW2FDrFSv0gSD0RDIcXhsSM8UoPb4u6uvhGNa5oanBzxGeACe8WkXKKvkMb0ik6yekQWiANsw0&#10;tkLBh8jC196i3wFvxR4jbMNMfLwAr72xV0L3oF57IH8fX3/0u797HiUNayWBDGVGeVWpVOrM9LQO&#10;8LalZRCZhU6cD4ZPSUt7S4u7sYlX37x+1U4dPyljHracDEF3R6dlpHzoJoZC7e9jcMi2g1CTwCyT&#10;SNqajPHcjBS3Tk9Wh9RnaMt4UxYzP5u07vZ2fc6yNaNEBLI0f4nI6Hkil4zxDmxeP8sgjLnUnAzl&#10;lpcccS8SiJaZm3VDSxa6fskmx0RQ2jutqrrSNgNoOxkjGZMFHW7Kf1AKlLWFoxGrqKywiclxu3zj&#10;yhdKvczzAcjaZ2RqYWBLIBPAnsgIoFjzGdGUzcH6cTdvSYWgtnY2+Xf9nIwcSVIYpgKpXWpzUU4Y&#10;ZgwtrlKUBcqeWeb8N2vHv5OURwyfjF9AlM/AKNO7GzWDm9+VuZ4hRig/gAb3PapSz1LXxbWSAAYR&#10;aqiv8TVfxjhqDSlXZCZAdjXnygkVj0LEwEMsuLZyGb10Ku31x+sbDG8JiNgdd2VMgyRc1Lh5WZIK&#10;GdywQJFYJjH/sACOUal8nxppkgp9upn2GmEDyrVIJNTjdzB3l+r6qtZuw/sl0OioVuAPyUL9lgnI&#10;8GaQdqYLdAOMaqNEjRtFnVbVVllVvMoCxVKwWwLHEpECgSHu5Fla4mrtmlpbrCIes/bONs+K59pZ&#10;k6mJKd/LISldQjk1Iq+VWl9vVcua+TWTH7EhAhDxdaXShPnoxHN3RSJQ8hARvzZdl/dj0DUD1qhK&#10;etCTX4EHA+8O54OWsR7G0BckjPG9PGfi2JAASBEkp6G2Wmu45aEb4vc0ZcKbxR2w51gM9g8hC/YP&#10;tedev67/ZoBLoBClv+GfBRlw0i7FHhdR4/r4nXwTpXyuAODMkChG73JuONd5Za+zK7JAuSHXSgwc&#10;/8nm9oYlUzNGQyqaxvA/Yb/2tgAyXqd7xeUdELgTV1/T30WYBaBUKzBxEXVP9gZVBxC2jfUt7yII&#10;COvmRKhEenSfADfhLRob8fmZpQWP0+ONJEGYUAbnjlwREg8hL+QaQNHZKwzoYTIeibTE9Qmv4BHL&#10;itxAwEhQZT+yDoxh5j7wSMCSmX/w47f2Ot49qNceyN/H15OPPnIe9UlzCErawo2NtpJZtO/+4i9a&#10;uUBjVRsdw7+gTU5CDrE6FMpTTzzhrvV7t++4qj/3yDmp1Jir/0qBF41s/vYHP3B3/eVLlzxufu/W&#10;bW/wEcC4oYBkiI5LOeMaZboXAEbzmziNb3p6rFmMfUXGaX425RnRKOd5qY4NHXRcb9St09FuVcSC&#10;38UFTMIdsdzVlawOdtqBhXAB3oV63ePalowCllc3sSWQR0V7nF0gigqitzujaKnvJy6NKqJtLorM&#10;Y/ACjnhVzJt1VOo6cYVSmkfSH0QJV21W7wm4UhtdqvshPs81ochRyitSprj7MFDU3TOdjhg6hhCX&#10;O8lBJGDhFgaU8ZjQk5w1pLnOrggXCYV4R1wh6vtRkROAGNcvbmKqCSAnKHxAn3GfhA+4/saGOoHP&#10;lseLa7xFaaWMn8gGIQStBeuA25gZBOUykJAHQgqZeRlC/UwkTHvWFa11tQjKmodvkM4ZESbc3V8m&#10;+9Ff4MsyPhQ3CZfUXLP8/AzeG2+jKlJBJ0Hi9ZQrMspUD9Y9Engu2Bt4UHD3ziamfT34TMDIXxhd&#10;gRNrWq5nglu6TMSwUsQgLAVPSKdOe6m+sc5Bjq50zSKpR08cs6q6GuvUewOAPDMaLFGqCCFIJZM2&#10;MppvmAOwodDJd5gen7QaSr2amnzkbXNzi5fXtTY32/ETx32iHecA4KYCBKDUX3wPkAxJuRxz3/Fs&#10;tDY0WKfIBnXfVDcwLAowh5TV6RwRpiAsBolkz9VURW2XXv+6Xzwm7HvOD94m1C2hF0JQNJbBq5Vd&#10;YkzzinuXeI4oUGYiQCBpCuO9IXQOUef0wgf0SeyELLK3mZRHrBovBt4klHG+7rzMQZkyvSIRIWrm&#10;6cNPFQUJk1NT4/48ISfMyKf6hG6L7CltdidZAGW+qVDFf1PyZRU0UQrJhtQIoMkpKRHJyHddnBWB&#10;wstCrgtJcysi3YyzTS+k/dnTaY/Rwzxv7hGXPHbClbpsAdcOEdpel0XTmvJ9GnEx48DbWq/k9x+z&#10;IrhXxmWT7+ET9/Qn38fzQ6iHHg1v7Q2oeWCvPZC/j69f+fa3z7fIOAHgOqEe3/yjf/pPra65yX7m&#10;W38vP7RjPqODU2GFOnB0o8P4HD5wQOqk2Ab6eu3pJ5+wttY2HdxCHYQglN2B6/EXXrA//X/+iRsL&#10;lCuZ3TGBV4UMSIEOCsbo2aef9jp7aq+ZLU9sGKM1PDQgJYUyFhvH3S3jivGnLCorcIZtk5QFaQCE&#10;ic9mBeQkZDnDF9jMpWatRUYTt3tcAN3Y0uQHn3GsgGlAhxyApzSLLl5MFMsKcNKLafv80kVraml2&#10;9k+zjEaRnycef8I9DWsiELsk72G0dF24+FCUq7lVKbmkdbbnR+riacDIk7hGUpuHFwSgc16uE7fp&#10;6Wl/BmQVEw/02nrdn08rk/GlVSgZ+xWsvYx3TvdKciJxbZ/Opfcnqx4Aptc+ahH1S3gAdU59NkmM&#10;GHHej7/XCdS2tvMNeGIy1LGKiMBapEXXS2JaRiDHqFqMIPXXKDrilelUSopvy93X9NtPi3il5xZE&#10;IPIlWj1d3ZacTjoBxKOCNwVAI+GwSP8NaAW1DsR3vZOYAJ6BKQAK7uyCwI6DFh0GCaFMTow5eaQ7&#10;HOWLlSKNJMShnnHhlwvUAKx8gqFASOsi7JbqrrNykRYSrWg9GywPWVMbdeZNepar1jfQZ+1tPU5e&#10;ILE8a5S/dxoUMExPTvr4WcI63iqY69Y+1eN10CZ5sV37Avc8ni9IL2NUIZj8DOWc8Vh1fqiKgBGA&#10;hpSRLJnvxRCxXa1jgZ5tSISssb7WmkUUolLilQK4Fv03uSKUW5LI2tPZoa9OO3booLeEPbRvv0Bq&#10;w9cK93olCXi6V85NvfY4GfKEQpqbGj33gAQ5yGZ3l9YwWuXZ/cT72TtUxXxJPjhL1SIZdIgkLk5M&#10;mjI7ervzzABB7hmFS6yfORHE48nqp11sZVXcAZAwDslxVEBQPsrPk13vJaFFQe1Vkvlw2RdYhgob&#10;rfWGQJcWxilc5ro3Wv0ySIeQAn/iCCNJF1LX2NxoM8mEky7sDZ9JEiH5FbMiF7Qg1obwZNAtnRMf&#10;PCTiwvmqEMnlOeGqh4YSwiApFjLPCFtsA0muDBGCGGNLCJ1xHmskgPAI4M3p0F4ncfIHP3x9D+Qf&#10;0GsP5O/j62B313myppsbGmU8Nu3f/C//b5uTEvnjf/7/0KFJ28079zxTtR+WrAMDGWbzd7a3eYvO&#10;Rx46ay0yeteuXPUSPDrQbepAFQo0F2UwmSBGQw0sIK1niV0XyMiQUAVL/+m/97NWIQPOQcRljvFl&#10;Znu+cU21J7vw9359kaE8MTmtA7sug1jp7SxRp9nMkvXd65PBbPDYNgcRVcGY0bu9fV4GRMLetgwu&#10;rtdZkQIGbGAkSQgEfL0zmEgCbltq/smwh7GTqUv2NKV1EREJJmYR8aUlLe5HVBKJWXSic/e5jAiZ&#10;u8yVx2BAPHB741LEVS9LZRUCIWLeialp/31AD2OI2nEFJ4MSlwqt0/XVag1wA9MpjQx3OpJRjdDe&#10;1uKxYuLhrBnKOiHSQGtcTwibm9W6J2x5edHfG88Gho6aaAcG0EtrTnXDTHLGQZzEw1i80qr0ucI3&#10;d7VGtA7UnS+K6BH+qJXyoV44XBrSe63a5NikTYxM2vDAiO8nVA/J9Kj1DRKyBDTRMuaYb3gJ4YH9&#10;B+3UyeNOvHCB4nYmubG5qUHXmLPTp0+6Ic7llhwcWqjsEGnC4wGBQHGj5qgh934Fun+uuyQc9KY7&#10;eCCEWlYcLPHBSFW6n6mZabt975ZPRvOSv1IpPa0hMfhS/R6uXDwentmOW1p7oUXnARJIbgdKltJM&#10;iCHqMac1q/8iB4Es73t377hbH9IyMTamfcoM9jKdE5ooCWT0WRBVyCsejZa6eu9aSAkgeSh8j34L&#10;/J3wiZdrruabD7UJZIMidCQh0mhqenTU1kSiIE4ksdIPgrACz5QERogwpZLkhywLRNf1DFDwtfE6&#10;nYttL0XkPmpo7CNyR6hooL9fpGrCPRAYV8ggQE2DKbwXEERIBIQA5Yz6J7uc+QQk0ZEgR64OIQ0S&#10;93Z3ySFZ174J2CGJgcepPJAIKBEh9LG8kwmblE2geY9uQ7ZBlE/X7uNrtXY0a4KMkHRK8h/PmV7y&#10;uPdndf0QayoGyJ0hnMi5IowQ1bniZ8I6p5ASOgLynpxTpiLSgpr3yy6j3LN+LSS5Eo7ADQ9ZRzzw&#10;J2QEl743/tLvQZT8d3SmyfwPhiL2t6/tgfyDeu2B/H18vfrii+cvfPaZff75RYFEwg9WTW2Dz/0e&#10;E0jDWGd0sDCcs6k5PwAYn6wYPODWIQP8zltvu1uadpGJmYQUQdxyIgiUzBE7o7vZwYMHvWse8VbG&#10;TdKhjJjiY0884SBDrHRiKmG9fb0eOvBsWBk7b3UrIK6VYQSQ6ZM/P7/kChLwwZABqmQ7Uy/PwSXW&#10;Ru3yhUuXbE3Gs1LXUxaL2r4DB8X6i508EF/L6ncBWVyTNM5ILyzYtds37c5Av5ckMZedbGVihtTO&#10;06kOWVFWJmUng1ckAEMJENv0f9OfqGhUDsqdbHZUCIlUuBOJ8dFIiGuhFIt/pwUobXgps8JlzvVQ&#10;rkWlA6qSNp+EU1BurMXU5LiHBqqqmKgVcaVLZj/DQIi9o/AhHLi783O7i/Xfu+4SB3yI1ePqpTYZ&#10;wkYsn+Y0KCqSvcgTQJmh1oiBEs8FMKgSwIMT12fpHR1YWH/im1QP4CouDhTbpp4FPdVxp1MyBVDq&#10;Yxz48fwAGAAF1wvItIogztFsyT9n20s0CVWgkr0sSr8T03rhbQGc+P7QyIjWqlB7hueg29O6k/2s&#10;T/Fs6kRq1sMiuHTJtp5NJp3sEC7Bq1Koq+Z/ABIu3mmRAMiVkMPSupZCrRfqeEH7fUnXChEhNkyC&#10;nVc66IwQ/mH+OQQKxU+3QLxHuwIH99zoWtZzX3hdRG6qtXfbW1pFDuK2JbBg/oA2hJ5Rof4tarV6&#10;DvRhp/kO4Q3muK+JyORE7hYFvusidzRUmk9KdWqtFubpX5D1KgQGOjGRDZCntp/qD/YK102rWW+x&#10;LDBmM+K+RvUSbqD8k/4SeFJo2FSkNdAx17Mp0/MV4RBRYf940yL9G2SS58U6kACH54L1X1vZ8IRY&#10;zwnR/Wys57QG+SqK9tYmnxwHyZuRfZnWGcc9TqUCIQKemefZ6FoZc0y/DEAfAkbrYlgAHi0PI2j/&#10;OlkWg+Q88ZUTuWWMMiGmXV0kz5/+BcsCeIickwb9O3F9qgjwrJH8hy0pLsrPIyAc4G2s9ZzwFJVq&#10;P5NPsCYxQY4SQ584z4A9Y5vJ8keQvP7W23sg/4BeeyB/H18H9/Wcpzc5DB/XNm71wcEhu9vXZ58L&#10;JGdkMGmuAWv2Fp0C6qMHj3gyUCad8bnvGEoS0hhAk5JhBLxqW1t8wlfPgf325ptvGXqL2eMwbGKd&#10;9DBvYMZ2Q50YeNwbd5TIkN+6c8cT/Hy2ub6HS7VeCh0XGoQD4Dl++KQbThQvxh31fOfuXW/Z2b1/&#10;v7vxrl6/7uSkR0piSOrnyPHjduPWLQcxlCUgjzHGCFAWBMlI69pu3L1tKzroBTJyJANhSCANlFOt&#10;ZGU8ZESYe02pTUTXBKBjRFAN7nb+grx4nbHAFnciCX0oS1ykKGXIANCHgqRHNsadrOTOjg7P3M7M&#10;SVXLqK1LZeFGxVgT/mDAjViEPwPegUoGvvh3MAriQS/wVHKWj/BEPTr+8X2aF5Ev4NUHm2syXAXu&#10;EWCyWSaz4Oo5IqDWotgkJXQoVn0+7nQISIl+vlgGF9VZURKycoFGRbjcPSrN9Y3W0txm8coad0fj&#10;cehsa7cmPbcqET1K8Ajj0PqXOvb0fFL7YNEGRaYgcGQ8N2gfkNMASaLzHYAJ8SAREVcpLnPyJ8bG&#10;Rr0qobu7xytBcOGyL3ClkgBH8xM8KBhxiACEhnvFW8Ja1+naGqrrfS3I1p9JTrkHgXUkJg+ZKkOV&#10;aw8s6d9XBKRk6WPkaZZCCSOeKMImEDJAn/VFseOeR/mjtFHmJKgyBpVWyTV6Zrjlq7TGC5BagZkr&#10;fa0vhIkOe94vgWvh2ej9l9LzAvM5kbNNK0S5Z5f83Hm3R56XgKleirxeoM5183skipFjwT3v7rAr&#10;tN18n5sr2Gw2p/vQs5PyJ3+FUk+IAiShqbHeRzpz7zScof8DnjTv+aD3p81yU2Odt4OFKMcqqrTO&#10;1X4tdSKe7C36DCSmJ202MWVD/f127/Yt67t7z8aGRyw5PaP7IfOdvaob4tnpi//kHLJpA3oGAYE7&#10;YRiA9EsCAJmCbBOScdWv8ynM9oRAqkFo2oXKpqRxbk6EVevP33G7QxSYPEmyY35mQ5HbGM4gn4HK&#10;J3RGF0tG+FJNAIEloZVxuoTh8MbRJ4D7bBIRJUT0g7/70R7IP6DXHsjfx9ev/dJ3z1MXevLkKWe/&#10;jFkMyxCNSzEWyvjMppLefxxFjhuMeOlA74C7zilH+ujjjz1mO6VDMjkxaTOzM17ag2JvaW+ziekp&#10;d6lduHTRnnzmWS9PwY1MAs6Js2fswOHDViWVvujJL1n7+PMLIgS4iQU4OvSUDS3IsBFCIDGnJl5r&#10;i5mc3bl1z+OBJO40NbfavMf3FkQYqnWtW/bRJ5/aT/3MtyxeU+c1vG0t7Xb27MMOwCTurMkAAyig&#10;IzXLdTJwqzIkV27fsB0ZGOksTzYk7ohlaW3r0HekW2WUUAskGh04cMgaGmkOlLOJsQld55IANz9V&#10;D5VdjNLUb7F2xLoXUA2rK9YnEgVJQAli4In5jwwPa2MHvH/3qRMn3egD5qggEs0wyFXRSje0PANc&#10;6RAPgBxFhMpy4y6jBUij7on111RWy0ATkxfZ0M/wc57kSHMbATC/36J76Ojq9FKleQFrVs+CRCti&#10;0CTzRXSNdPwKyNhWS9GvZpbcLby+QngBolFoW/p5YrZkwnsoQIaY+2G9+DseIhTpzGzCQQLyAZCQ&#10;wEWGOPkZNJLhnqlvB9x59pA7vo/RJvFqdlYESMYe4CGGyrx29+Lo/oL64vv0zq/WM9APOviSjc+/&#10;l+o6K8Jl9thDj0pEb9i8yBT5G4jHxYW0lFrOSzcBZsoLAWldvgMQ1xsVoWNfkwDKfUFmCbEApWTb&#10;k/CY0z6MivwwTjhAgqTeq0BgizeG5kxUlFA2StMnb7ksUCPfgr1OiWNWpMIV+caqJ7iRcEdGfVm4&#10;1AK6DtaKaY8ATWdnu0CpWt8jN4EZDaVeoolLGmIKIKJKg6h47V1G6ZJYyfhVlDsECG/A5tqqVG1+&#10;4iIhBXoclOqaSMykG1yFwJszw3P0JFUIgL4Xr6rTHmvU8xepqszXlK+tMYyGcc8ingLfbRFKcitI&#10;NKTkkfwNz9znKYPu2j+sn25ZCt0DMq7iIW58QaAgy4A9D8PDNbv5QT2QOkYWA9aQZ/6eSs95TB/1&#10;zSAmBmGRHc9XQSA/uCjvEdjxKZiPP/6Evfzyy+6Rg20A7JBk9hJnibNMzguiAOLIGGDCjFkB/w9/&#10;/NoeyD+g1x7I38fXL/3id85fvybVm0ja2Oi4KyLGm+LujglcaALCrGuaV9BqFlcaTVEePfe4HTly&#10;xAYGBjxxiSY5xMOoycUY4ip//c037T//xV/YG2+948NnAN5FYsICKaZi3ZT6Xsqt2f/5H/69DY+P&#10;24WrV2yeOJ2sLrW8tAmFaZMpC7BipEjMiZVXWrXAnlnfqHWAHgVAC10GWbzzzrv2u7/3+5aanbOR&#10;kVF7/NxjzsaJseWWcraie6NFKv3EMaTEd3ET0l1sSiorK+WmO/X75s9NqYCwwI7xoSv6fDqUkajI&#10;/HxKqFD3ECRc9qgHMrfJSqZpB5P4UqlZo6kJ7mMAg5ABxo74+roMbL7sattj1ceOHBVIRDw7GwXN&#10;rHkypam/pv0oCWsVMuQoSOrLcW0DxiRRMU8bRUr5IsM/+D2ytumOhurjPXC7kmSHWobkkGAFeaCK&#10;APc1fb69SkLvT1tbgIlErogUXRTw1M8f7Or2xDSSvPiMqN4f409XupBAgTI3Yv8eCikuFIBTG//F&#10;1D8BG337mQ4GEeLeuQ53e+tzABAMOV6EweEhqfclEY4NG5ISnJ5OuMfja6+86sQkpusmN4CwCe53&#10;Qkl4eABWej1sikjRuphZ5CF9n2TP0gBtfItsxsnmtN6b0ihBju4bwwIYZUW+cJvrwvIlmFozqhpi&#10;IiD4vFHr9BcA8AnFsPbcm2DF+537XAHdi08L1HUA5JT7eSKpwJVZ6PQFaEA5N7eIiNZ4QimZ4ewt&#10;vCjkDkA+6utr9SwZ4UzCYrH/bEJ7vkJnjF7rAPy6roMae/bxwlLGJwLOaF3nl0SCBVw7umc8ZSRS&#10;MiqVYU246T2MozUiFADQU6lCQikxfZ4bGfiQjFCp1k74S/Igde80rgKg8ZjgnVrWmaJGnee4LpCf&#10;SUw6KYmS5yCywLp6kEQ4jdud0AtJpmTe++AkAa/H4/WexONxh6OaWfgvlTxgD4izRyAw9HDQL8oe&#10;rDmZYSw255vhQGTN87tcIyEy3PSEkPIJsmZpkXFK9WitjWejqa7RFT9/H+gfdMLh+TQ60+Th5O9T&#10;hF3fx+M5MDDsUwcvXru8B/IP6LUH8vfxJfV3nkSkickpNyAAKioTpU3cGDVKpmq8rlaHLD+mta2p&#10;1TraOmWA6l1hYaCJa+PapvyMBhMowxMnTzorRykT70bRN0qB4HZdlwFlQlixwIeGHus6xMzkBtip&#10;o12U4UnhtsY4Sn2FBQh09kql6MNNXbtYug49SXU6hc6u8QCQuQvgArKXLlwWaB6zcZGXA937BZxb&#10;Rv0zBgMDBiCgKOj+RV/zdRnYVSm7OQFUiZRKVU2dvy/1usT5MnMZGY1tO3j4oJf4MH4X1anb9rgx&#10;oQAUKV8oSpLuuAfeP1YV9Rap9Y0Ndv3WHb8v1FGtfgfF3SBjTviB2O3Na9eMqV0kbxFaAGhQgtRw&#10;A+p0HsOo8xm8KPEiPICLGyOEovZOdwITFLHH5mUUuW/K9kgkw3WNsuLZcU8oRDql4SaF4NEBkO5x&#10;uI+b6urs8P79Vi/SR1Y43QqJW5OsFq+q9D8BAVQfZYV0vyOT3fMAtKayulrvAgdELD0mmGlgJE9x&#10;fYcOHbKenh4ni941Tt+jJG5mNuluelym7DPuaX/Pfs8JgPDgXiXMQJMS8iKCRYz2LXPChPrSB1i5&#10;wDcWiTp4U4YZ1L5ZzjDzXM9cF43bnWcImSLvgGEpvDelf4Asa0xohIx02qb6zACRGBrI8DkNdSJS&#10;8RonZOHioOdLMFYIAkQ3Plz1sTLtDYFye1OzZ8xXVjE/HjOmXcCfug4AmM9gtC3JqhAuyiPr6uif&#10;QKgjX3nBOaDNDg2VUJn0AqiIat20+2mzm9R+WxZwrenMumJ18JTCFvARhoKoNzbEXbUD5pRm0riI&#10;agv/U6QBMsKzogV1QcGuV1UQPoIgQnZ4PoQ/6MiYy65ZYjqp5ygY131AFBrra6y5sc6qKis8vwCP&#10;Dl6GSq0JNf0loRIncqhj7AaqmSx6wmwoez0ZrY0+TGvNPQDS7BpINAKAvALsCj/L/WCfeC+8FBAd&#10;7p/W0BUVlV7KW6H1p9JgY3U9H3Ksibv7fUlgTyUBVSucGxJc8fThdSLhk2oVzgX/xhkjR6RfJADB&#10;Q7fBvqGBPZB/QK89kL+Pr4P79p0nVnVSgExdKF2xfLCGgIGMZuZG4xp2Rq3ND5uOlVXanDY+iXfE&#10;xIhTkoxDrAxDiFIMyRj91/8/e38CJll23feBJ9eIzIjc9z2z1q6u6m50N7YGmthBgqQogaJJypI5&#10;tvRZpEQNOeJoRH3WaD6VPdKIsq3xJ8nmYtMLTQ1pi7ZEiotIEIQAAmw00PtWXXtmVu77GktGZGbM&#10;/3du3KqoQnMRmUUC0jtVL1+87b777nL+55x77rm/8Avat3nADCLm4UWPR613MGkqMCyWwuwbGrID&#10;dWbG6HskTKB9LC4v2bTAGQ0eLbNXjHRi8pQ7W+Gl+zvPf9X+wX/9X9mv/cZvMDbm/gNf+uKX7Atf&#10;+G2b0XO/+iu/6sFbrghQsykBuwB+7vas9YrZ+hQuMRS0bszXvdKI0Az2xfDLYv4z83NWFPNIK++Y&#10;hBvEIDD3+XizNOT3f+BZm5iYcPBhaVPmb8PUswJkwIVxTJjF5hZaxZEEjk53RqSMmgSslPOuBJFV&#10;feOdO3eUtgBJ33xnesbNz+QPDXlS78CMikmc6VdMb8LxCVASprkWx94XrEFo0oZlAlBFgCDgDA5k&#10;aIAtYnqACqF033pLZSLgw2OYwDvkFTBbWl72YRW0IyLucQ7zLWsZEOqV4DZoqs16Kb/RYDG5M1Wq&#10;FZN4tsU1+cGBPgd+ouCxoAxCD3u8omkvON7hp4Dwg0MmplKELtoF4L4h4QINi2VsmxmiYWaEvgmG&#10;O6Tf7emMtHEBEs6XepYgt2hxhyWBu74P7Z6oh60qM2IuNAEOAtGU9vweGR72KGhDand4zbM4CePJ&#10;fC9LkGLS9+lleifCA+iGkOGBh/QtIYrdgQtPzGTAcoAAhZBBOwDIByWwsXAOM0AAOjRW6gMLCeb5&#10;/EHe16NfWl2zOwsLtry2on4SljD1GPu6D8GxUwIB2r3DnPYMCRHydV51tSJtvSTNG4FgZm7G5hbm&#10;bTe/Z2fOnbO+4UHrk4aaxWtc5VFRvz2SNktfKuxtez2yGiIBqBB4pML7MAHMFasM3+indT54viNL&#10;S6imLalt4cOCGR1flOXlNZUD086Y+15Q20tbmzT5NoZkVF4sCoXAyUwLLE1NepaypD4J9IT1D5Cv&#10;x+qhPRq9BwTS+/Gc5/1gPoIBbRjBEEERDRuh9JDAN8ov7Yl7mPJGFMve7j6fWtuseuEBAlQhIOOM&#10;S/Q78jw1dQobkPO8bQl/hXxR339k73763eojbeobB3bj5i1vjwwDMYyVVvtjdcobMzcTkH9IlID8&#10;CdI3PftNl5keRqATIsehLUFIy/RspgiNjI14PGvMlZi1Zm7NGMujAvozs9Nijs0+voyH6nve814x&#10;qWOPKsb0FMJFIlUjFAB0EA5VmSyrfQUHm44OaSTSSggwQWckeA3e+5hAx0fG3HMbibxDG+PzRMma&#10;OD3lJssLj170jshYPWZAotjtqrNevKDz+3kfK2cK3x0JE19+/iv267/5GffOxqz/+JPvEsNpta+8&#10;9JL92ud+yzbEdM8ovfWdfTHLohGuc2V90818xQLWCjErMaXtnU2BoLiOGCZxA9ZXVo1peHgjY45f&#10;ElAsLC650yJjh6NjE655MSUP7ZUpdJj4cwIiTJwXpCUT+39BwgUa+yc//gkB0ZCP168RnU3ABENy&#10;Zz6lwZAKDA2CGTImzrtZEQ8TOCZ4xrEdgCRwMO7OdTRXvJNZXx1mm8vvO4P0eN7Kx6q0a3wHtlQO&#10;mEAxwbLePgC2vr7qqwwSnQ4zLLHrAXIWWEHIw3mRdeBxJrxzZ8bHl7EEAQ5MF8QczVDN29evWosE&#10;h4mpSb/3Yx/5qGvieHoDoLwXIQ/HqhWVH6FnibOgFzhY9rR3CsAJyMR3M2WR4QCBKw5+mM0FQHh1&#10;oz0SrIm1C3y+u74vo7oOK5gRpKXklgeAjKl8OP8Bzlg3jgUGAD2zNkAanqHsKNsBpb2lOskw1i0h&#10;o7hfEGjmfAYCJnlmFzA01KAPwZuffCKAUM8MIRzqHCaCTFuH6qfDDvV+LFuY5zE/E9aYKV8I1r0S&#10;FJiKSVRH+goWl5m5OQnO3TY3tyjtUn1LQH18XLKtjXUXDs+dPau2UW9tmXZrU7+qF8AxxQ1fENbS&#10;z+d27TBPdEnCAjerux35sApWIvwpcPRUFXg/QrBBe8YKRB/nexAISQurQyFfFvgVbWt737ok0AHc&#10;YVqk2oTSyu9sWW57y8qqL1/xUX2GoQtM9VhHcBLEWhECBiFUhFkNjOXrLtWhNvUxQkgjWDZ6e8f7&#10;X0KLrjU1A+hNbnUib1gfGA6ampryISp8ARCaN1U2BLchOBRDUdRlmH6qdNUPmBL47Ac/4MMnhEXG&#10;Anfx4qM+NMH6GwwBMOPnnIQnfByWl9QX1H9nFmYTkH9IlID8CdJ3ftd3X0Z7LxXLQYo+PJZkvuKM&#10;DdMpY8asLY2ZviWDFhq0Ts7DKDF3sYwlAAhTQLOdGJ+0qclJ++pXvurSOtPcsupgx9KmmG9LrGqc&#10;gUZGRnXc4R63MNdxaYtMT1q+M+dOUnWSqJmT39/da7O3bttXnnteHXHEdNGmpbkAdo/Q8dS5P/rh&#10;D3k8/AticjCkLoEiQS+mTp22KZ27IWDfzO3ZuISDf/wTP+5m5ZaREfup//6nbFuANCegfkvCy7KE&#10;nQ0xrZwEjnK5YufOPGJntInrCpQ2xTCJ6FYWE9y1Wzdv+Op7/WiuAtiZ+TvWI8a8KW1rQULQ2vqW&#10;PSqhYWxi0pl4WgyCaF5M9WGlt9t6nrFy5imvLi7bd3z7n7LHH33M56OvScPD6Q1tJdOa9VkFOBAC&#10;EAQlQrPDPIo5mxkGgD7aNyZvtGJMl3iPU3eMb6MJI2Cw12WfGoTQgI6Y7WzzIDLkaYigMeUDm5gc&#10;lxbZ6Y6XrGtA7PKJU+NisK36jnpbW1tWXhhDLdnt6dsO8EQEZPx9TwLaoLRkhC+0TcZLm5X3eQk/&#10;yxIkdlTeDOkwh1sZtQGB0fLcgjNf3r1d2LOt4r4d6T3E059W+o0CymeeeNLXIUBAwzucmO0+L14K&#10;HuZcgu8QqQ7QJ1TrjtolQw445hGQ5kggiRUEz3WsVExnk3rr1p2CBDumvHUJeDOpjI+3Y6ZmfB0H&#10;xaGBfh8m2FxascnBMWvTPSkJGc0C5lYJvpjmESx4R25PQo/2gDIzP3ByRLCiPKjH1tYO29zeE/DX&#10;6Xy38syqh1mP5TDQPySQOuOWJimx7um9srIhEM6r3tMSnJXX/KEEWT2vb2yXoNWi9g+I4ijHyorp&#10;xhblpEEgipUl7WP8q6ovxss7VX+SJK1DwhAWBcCLPomzHgINbYyx7BjS1qfPKTXGtgnwgzkcjR4B&#10;MKX2qcZnefWVNpUhVjcEKsb3G48lPAq406q/DNa9Vt2v9xHcCcsWQwEVFnrRvZzvaRcAS/tPN6jP&#10;Tap8Bd6kkVJ9tamOuyTA96nO+7vb3VrQmmn22BEMD0yOD0swEixUDu38ubPeFnFwxKHVLSfqMwgB&#10;dWoqxLhH0CL+A34v+MXgGzCjNrYkIZs1E6YmJ1RWEook1M4vLDhvIygQw4mvvvqG2g5OgE12+06i&#10;yT8sSkD+BOlbPvWtl7ek+eIhXy8NAKDGNEwcZ8ZViQPN/HP1EwcWTGFMP4IR4LHsY2tiDhwjIABI&#10;ExPjSrlOAHjdtS06nTtfSVtKibmIdfg4PXOg6XBoO0xdGRbD6ZSGz3xavJTPnz1n73nyaQ+HimbB&#10;uBua8vb+rg2r092ZmfYgLuT1jID01vUb9p6nnlZnXXQNhHdeuHTRtQ5iX3f399rgyJA9+dgTbvbH&#10;weoXf+VXbHB03D740Y9aR0+fTc/e8WAddOiRkXE7e+acmAeL7uTFlCpWFkB0tqfFBBhGOPIxbTQ1&#10;nJ9wXLzy9lUB65aP/blJUIwJpx2sHjB+HAuZgYDZD/DCG9/D7Urb+eTHPq50iea3p7JtdXBuk1bO&#10;il8EEkKjwNxfJ6aI9pFqliat92L6p66aGqirFuW14B70aIqMIZdLRwLQOiNwCdfXNxi31TNibr42&#10;ARo6mqu0esL68g7An7HIZTFL6jgtBow3ckZaFCGJg3Yp5o+pVJqxh0fNZFVWIXa8+0+sb9jy2rrK&#10;4ciDp2xJS8rpnQWVG46OhwJfnLEwa0P4YeCrcWt53rYOBCj6Jpwfcf7LCKxGmSmh9gSw6zWu7Trg&#10;COTQaFuVR1YJxIeBPaZlYv4zLq6MqZzUzvXdaPAwc0ywzHevO6YNC1BZ5lRaOVo3Y8FotAhSWDoI&#10;w1unb1BjsuHeQWmnRdvZ3PFhATR6ws8ytY0hCbR6xrpZ2AfwYcjBe4/aD6umMeUS7ZrhorS+nXMI&#10;amxolwxlIEDT7hhzLupdPq1MGm8+x6IyBy5sM5SDl36jgJHIh5jbgdH+ngGlKyGkuVXpqM1tSbDS&#10;t2NRG+jvVv573EJD38OcHq13OKcR7IeppQhQeJrTr5n1ghMaU9hIg3pP6Zk6tb89afPLEn6bJMAy&#10;XEKfKKkeW1ONllX542hYzO2qjYi/qJAZg8dygLMoswWQZBg6YMaCmrX7QiAUoMErQbcIqQGpjBvC&#10;stFtEnhL+25JI7AWBjUcQ7Ee6IP8N/0aIY8YBQhpWATb2lq97evQve8BcCwJDNNQN8wWoS0gKBN5&#10;E40eiwztGkFna3vHLU8oMe7tr6dm5m4lIP+QKAH5E6Tv+q4/exnG1S0wGh4Y8qlXeDwHc30IjOGm&#10;LXUOHFzQiJiWBSOAkdEJYIJh3OzYGSgWALyiWUuayHU4EwF2dHDS9Sku6kxoSyxTylQlOtWSpOYZ&#10;AXdGjIe42jtbWy4gnJma8g549coVaTu9bvYnAhbmbCwAC7Oz0sr6rCOjdwhc+gXWzKXG5EZMcSJz&#10;EUb2yaeecka4tbpuV956037nuec8+E69OAVTB2/dvu2BUbAEDA0NSos/46ZAptTgrU741+u6f3So&#10;T5rVVvC8FfO9evWavfDVF+zKm1fsprRzrBeMa7JSGVo6vgJf/MIX7Mtf/rJ97vO/5UF/cDoE9CkP&#10;hAeY6ZDKHyekn/9nP28LC4vOWF5++RWfNnbtxk2bkQCyLY3aV0PT97M6FnWUTlEPabH3BjEhpghK&#10;wxIdHoiBipExl5nyJ5gH0xdxAiTuAVMlGaed07uYLrkjAJydm3O/DAIfEe8bCwFxClgel7ok0A5m&#10;UAKuYLpkjJj52PgnAFgIDnhy4wDZKJBj7BaBjrh2exJa8qrzLTFunKNwqEJThfPCNKcXF2xfjP2r&#10;b75u6xLkNvWNMFSmoHW2d9rU2KR78helyVWY9wCa6kmVpMCY8ViGMEiJ8fsGlS+C4ZH19nZZl74Z&#10;M69HLFR7pNzJA6vyEeWMQCzLqmfMsH39fQKfYK1CeEILxCzMbAYiJRLHHIDAPM4eIYNhAqb/EVqW&#10;eAkIWbRFhAuEBYYz6D+0e2InEOPdBZF0k5voAU6cKRGq8KtgaptbX/RutGO0babpsQjQ8vKy3sm5&#10;VpUH4IX1QpqyrjNFbHdX3yUBijXa8YFZVD9k+iY+MDh44jjJvH2sdQzlYPkB/JgXz1LCmNQBNoQd&#10;pquRVwQmBH76sudf9Yo2u7G9Z9sqv0y72pTaPNPy6vWtaOms+4/VBHDXJ3jbpL3Q5vCg573UGHWM&#10;lQnBHKWAfHlYWgmQKBTUGU6+CHTbe1tGzIIo1CiTbv0DzOEHDOscSGDGDM8GWLB0dYueQQigvfX1&#10;DvjwI0NZ1C/hkimXqalJe/eTT6rsc7YuHgHvYeiEb2Jdhpx4FB2OID0Ezrk5cy0B+YdECcifII0O&#10;Dl1eX1pVQ5aEWih5ABs0Nsafzp49I7Dsd1M9TlSMuSPtry2tWFkSLXON0TTgrWgjvqqVOifWAMac&#10;GdPCm5ZxYJxlOM94POO+SPyMeRKuE00XrYTOzipyjK0Ts36of9AZ9YtfecHeFijrIQczAleg3TLu&#10;CegM9veLsRJ8pOhzyAlYAYNibBpfARg4QgcmN4QJIqxhVWDdcZioCx7O0Jk3XLCxsXGP+Q1QwzhX&#10;xVTffP11WxE4p5vr7ZlnnpZGKO1EZSAlwJh+OC8AJt+PXbwkra7DLpx/xJ4WwzhzakrCQQAZVsDr&#10;6u7yqYmrm+u2ISAlghvj8d/2bd9uvy1B4Pq1az5mjP8BDmd4WvObWAavvPKKvfTSy+4n8YrA/8UX&#10;X/LtBZXPm2+9ZZtiRAhb83MLbn5tFAhh8ocxsXQomqALSIV9aV4pAXFGzFcMXYx7fGJSYNPszk8v&#10;vPyyrSt/1C1aJQuwYHUhGAxDCWhLRDwDCPSAgKFJGp3AUuWZERhlJSi2SUhjWGGvKO1Y5crqXsyJ&#10;T7Vn7db8nGv0WAB8yEB1tVvI2dLGqm0qb5UWabiYU1GvlXfMxViXOhFKVCcEXJEaqG89Uh5DO/QF&#10;RfQbb3n3nJfgxjgzke74zSp729ubAlJW0AtLnyJkMayxInBHS2VsHMZPG/MlftUGARSWkMUvBL8L&#10;gtKokYcy0DGaOzMHMD8jCDAuTDQ5nDlxQAMc8V3gWb9PQjCLCDHO7T4Byit5i1MWF5bmXSBg6Ixn&#10;oq855YCTJD4g9CMcHPt6aFMSXvRbVesWMQLT4GfSJAEL+zSzQta3N7xumD3BWv2NEtIY7yYuO6Zq&#10;QI5581QnYMa9zIygLzNsQF7R4H0JX+U3JT6AIFdQ+a1ssNZBWZqyQF735/bQkAWEXr9MWyUojRLW&#10;f4asNtUfVW16n8BZaeDY6tPclCd3ylM5IjTRVvG3oIwQ7LLSxKlv2gtl686k4hvEQSBAEEMW3e1d&#10;bhEA/FmWmumSiFkIpRXVc6VEm9F1tWWGME6pbzIVtL0tY08+8Zhr9bSl2zdvOj/gXixwtFN3OGSW&#10;g+qfKcYITG+8/XoC8g+JEpA/QWpryVzeWt9Upz6wDUmvy9LqAB9WUkNb3NgQGG1uunRLB4Axjg2N&#10;2MjQkI+nA5YwQLzU0WpY0pIxapgWwUzw5t0TsKKdsJQp4I92h0AAYAjVXYMgVC7zvEmX2OFo93hC&#10;s/AKUcouXrhgAz6V6gCbnjvT4EX9xKXHPFBLbnffNwQOOv2SNPJZAS+MiXFkBA2sDqMC1H1dx4xK&#10;NDMc/jAvY5JGm0JbcGcuMTbMe3hQwwQXpeESWe6R82cEnCxSk3Nzb1dntz16/oKNj457FLYnHn/c&#10;NXyGCph/zTK2CA6EqmX6HtN3CI2J+bqtVSCrOkCgunjhUbt69W1ncggjOHndELPhBsDxYx//mJ1/&#10;5BH79Hd+2qfqUc5M5SFWwbd+6ts84iBm8ZnZGXv5pVft+s3r7vUMM2P44ZXXdO7GLZ9mxcIddWJ0&#10;OEUyn1psz831S/oNWly7ccOdDnEEo/zQfB3As+3OgHHOIrIea6P39A24Jv76W2/6AiOnz5639q5O&#10;Y/nRbQkazOlmWiUxDJhiuSLhYWZ9xRqlFaLZoc1JUbctCU2HAoedUsHa+nss290pRZF582kfJ2eJ&#10;WlbdA+QlDmrDeQsTuJi3tHU0UbQ7nLpwBHSPcZ1HuwdUfY3z9TUf8sD8jAc3gIjwgXDZ2dXtwkp3&#10;T48LtAAg7QOujraLJu1TI/XMqLRKZjowmwGwITwvlifGfmkrRL7DCoDVxS1VrJgmgZcof6wDHzRb&#10;wAZLdMHHmAFpQIVgMgAtkQBxHmsE7HiXABFNErN7j4TFVBpny2aBn7RqCTwI1MIy9/toaWWN/3rX&#10;5H3pVr5DZdurbxsQQPYIpDFvsyy0upeewctdgo3A7MqVt7zP16uPEZAK7d37LiZ3ATIPEEthX0rB&#10;kfK2trVrRbU7hh7CkJ0EENUbY/DZVhb5IRiUhHnl31c1zHa4wImg4kNY+N2ojNHE2RgeYQiKNo8V&#10;EQEIp0+ENYCWVRM7O1UXEmCx4hHPgCBLnfqmYSkFDF8wXRItHudIVu5DIKNttInPDEhj72JWjL4J&#10;axQSB5YZZpEsS4ifnr7li14hXDEtEgGU+qL+CT6Fw199Q8rz9sKryTz5h0UJyJ8gnZ+autwoiZdx&#10;K2xnSNeYp3HYYiEXgB4vbDYYH51wQ+AB4OEdjmMRgASwES4TBygGTAFVpgPRSdAuYQyMMbuntdLw&#10;Tg8TV0dF8iauOgyVucef/cxveqdDaCBozZA0c+Y/0/knJifdQQnBo0n5fub977fPf/Zz6vApH89m&#10;qAFN/szpMx6wAnPz9O1pMf06e1ma8DVpyr6QyMyMR1DDfMoCGMwW4Hswb2M+J1wvC4XcEWjS4acm&#10;xm2E4DfSLDalcXIfS1NSdpiSERYAevKKIHRH6b+m96F9b22tuxDEeCIOZ0wXQktmPJ9lOJ9+6ik3&#10;wQJ4CEFeZmKOWCIYKone9DBhxk9xdtShGE+XtHwxzf2ChyNmWAKveoL0ECJ2cvKUvec975FwcEGg&#10;gJe8gFBlD6hi3ZiZnbPbM7M+g2Bja8defeOKbe8Q+zuALyAII0Z7In9ULeOpy9ImmfbULEHGAxXt&#10;huAiWAUaUk02IM2fyGM4H2KJIJiJOKU74b329lt2rHuwHqiB+Pcw5xnfgAaBQoExfoEz06ywsgDs&#10;wwOD1tPR5UISDmaHAsUGafNoe2h35JMxeYZZAHW+E4dAgh2x6AySElq0T9dSnjelEQNKzP5oVZ0M&#10;CBxGx8cF2Cygghd9m2ulfDDtjnUCOnSOwDAw/naEP90HOCBgKPMC2DLyqmutOKzpNs//MdHZXBNm&#10;znm94U2OYFLfIG2a75YGjWDi0wgljFCxlB3T+xAePHKb2i4CAOmjbTKzIdVMWg0+/zwErgmLO/X2&#10;DCgPTG8jDHXQnPclOCAsDQ4N2Ki2QWZGqD1gmUM4cVO8vg1aWV12AKPdUTeUH8MJqPmUCcv45tUm&#10;mBbblM7ajtqKT81TGWN5wCze28X0zHpp0GjoYbXGtvase7ZT5inlz4cWVEiUDWZ273cqN3wNEFhU&#10;VLquolX5YH1B4GLoIEz3wzEQq58ZUQrR5vu6e32p3x4JRkEACDETWLiH3wA1balXwH7u0Qs+HLW2&#10;tiKBas0K4ksIbPAhwvuWJaSxFgF9BZ8FLAz+WuqaPiQIalEZPffi8wnIPyRKQP4E6f/xw/+3y2PD&#10;Yx7Eg+lqjH3hOcscXcbemBOL5IvJnqlkaKbf9IEP2vCgtE0B+4A0uTqJ64AAY8iERcX0ph7iWjwg&#10;4VqcGDpzSzH7EVTCQ4iKKeHlDldGi2ZcUzu7dOERY0UsvLVHhgbdWQrHJszyxFlnHjthaplqR0xs&#10;5qd3d3Q7aDMHGgcCtF0f79Y3Yl4jLj8BcjCxYpbEhN7d0+dj35jymaYFqGLBQINaWGBxmM3AIJQG&#10;2iuaRmtLCLyCmR2BqK+7z8GGtabf9di7BKxTLmxg4kRzQgAizjdCAJHo5hcXrbu3zzXmMZU3c8LJ&#10;33PPPeeOToxtE4cbz2xCl+LAByDdvH0bLuNa501p5FgRcMbCjM74IIIUq2wRtGNzExBrVNn2uokW&#10;jX527o6EhLJl9W1bSnNTGuYuFpPDAAaMHLO0J9H4GPclhHBFzBsBCCDfkHaJQXhHoI2wxjoFhB1F&#10;eyfmAePuRC5bXl2zS48/YbenZzwGAisY4tiJwyFpFcTE61XPaPc+LEMFARAILzpHSGKWNWa2AvlN&#10;Kx+DKuMO5sar68PQmX+daWtVeeHgRyS4tJvYMcNTDqzXztgrQgfJr69ueJ4Zr6Y9Mt+ZjbJGwBiQ&#10;EEEMB2+jApibaldomN1i+AylEC4YUzhjtCVteX0TDmIAFMMDm+tYBwiwozbMtEJ9oy8EJOBgiiGI&#10;VWGIQXuCzbS2qs6kKTPW7aYnUUrtCqBz4VdCC4sWAczMamCmxcrKioMRZvrRsUEJeMzlFxBnWPOf&#10;pV47tcfSIi2zjaV2G5W3Qy9TtFbiVzBU1K1+LenSjnWOvsa73CpTVHtWadF+iAGBUMR8fX2291kW&#10;oFKX1vegxRdtdmnR8kqfqaatbR1uBdGtVpJAkda3HR5IWy/ibHfsfAIfBfIGb8CptEElyrsRFplD&#10;78Knvh0LIP0zDJcchXfrmzmfKxApkZC9LD504EKyryWg+zHps7YD1hSEBDR0ypPoi41K0Idw9A6G&#10;GZi2SIwPLH5YSIj5wNoMHVUBCqc9eBK+CURqJJ/uXKxzONmSZ/xZPv/cFxOQf0iUgPwJ0t/663/j&#10;MmPj21u77oXOinE4DA0MDVu/gB8Htqff/R77xCc/aadOnVZjlxwrcAFAYcKdPWIo6jR4jLPwA2O1&#10;TBOjcxJYYn19TW8J4WPxKCamOB2WMVTAGW1+c3XTJfaOTDB5AmJIz61i7DAfPNuXxVR2lMdTZ067&#10;5sC8c1aiu3njpk/Xw+R+SvtcruiM/qsvvGDbu/vG6masuvXF3/kdvYt5wWZ/5ju+3a0UbooTI2CJ&#10;TKwUAABaDKb68bFx+/hHPmpnz5yxnLRrNOFJafOMwU5PTxtDAY+cvWA/9MM/bE+97wN2emLKesfG&#10;PL77r/7Kv3bNgKlTaFjMTmDuNvED4GC9KtcXXnrJh0jQ3C88+qhduvSYA9XoeFhCFnM+ZXz2zFkv&#10;UxgvGjPRCJnFwEwDVuTDbE+yjJ1nVJ4wskcfveTvWVhctqvXrtn07VnXqImqBtixOMfq2oYDOlMZ&#10;lwQgErOMsMGEJu7u6Ve+G91BEpDxGO1ifJ3SppnfzNg86xawmhhgyTS/TeWN9cHRyCnj27OzKtt6&#10;CTi9/l4c/lg8Boc/AiWtrK5Yr4QZhmVIn/yz6iEWjhZpmDhcsQxuuk6ANzhsw7391t8lYVPCXoe0&#10;QuK3M3ugublFACMmncJsHRZioTx2tvf8OoIOccZpg8yTxiGNWQa01YyAByc1xleP1aawMrG0KmWD&#10;9zeBdRAAAXGAAy10fDTUMQu7tCqfPrautk4cAwL+oP2i0RJzH2AF+GnjaMqAdgfCkQO76lCoyQwB&#10;/FnwZidPeNUvqd64F0Huzp1ZX7kNRzEsYP0SfCcnpLH2dFpnV7tr2gyZ0Wboj1hlrl2/ZcsrOE5u&#10;efTCA/Ut8kWApaGBHjuUgL21FqK40VcwQQchqdH9XRAkILceqQ36Ij1qC7QJfC5W9Nzrb1+TUC3h&#10;SYLlwNCIvln5VVtelDC5u7VmjapnhrUYzvDZJxJ2mFWAoMiUWWbzHKoccV5EWEIoQkgAmPkNH8BR&#10;t1Hfh5BCGOSKyo1+T9AkpA+cYvHF8QanPwje1Nfy8qLnlylyPsSg59wZVvXLctL76nesx8EQJG2M&#10;YUO90q0iTJskT9Qr1g78OXB8JIw1lhymQCKEMgXv1z//uQTkHxIlIH+C1Fipu8x8csby0OCIHQ1Y&#10;iOMIZMoCBFZU0ybmj1m0R8A1fWvaBYClpZWgtYghE+OeMVzGXXFiAqAYe8PBi1jSdOismC5ggUmO&#10;hVZw6IK5M7aO+Q6TGHOaWUYTDRibNfGkd7Qd6BnSu3rjhjOyxeUV94ruUJpEqyKYD9PeACKWseyT&#10;doa3d1dfr5tnWQoTAIAxv/HWm679McXtpgAbL3LMuD6mKIYEs4JJ4BmPqdpXShNTIPwsC9M8+dST&#10;9r3f8z32iW/5VrVGMUS9n2lq64tEsJuzrzz/gpjsis3dmbfhkWEXeK5ee9uBFye6G9IUAVOYKNYS&#10;gJvpaoyFY+UAuGH+vJtIXnj9MyaO9/Hq6rqAkSlrLb6UL2ZePJURYNhTH4ADZcI1LBqs4oYQxLSw&#10;ndy+j8MDvGiyPHMg5ouZHk3btRRpyO5QWd/gGiSAiwZG+WDlYEU7+CrpUYY6re8Q0Ei7QRianplR&#10;veMhfexWILzwEWIItsQUL9JhbBufCzyhGfJB2GL6FuP0e2K8HqlM9c9Uyte/+pI994Uv2vTVG/bK&#10;Cy/aW1feduvE9Wu3PCgMQF+pIHgeCfh6lQfG0HH4rJMQlZcQkFa9t6v4m6xJ9zINCrhB+AJ4Njd3&#10;bEvC4LVrKn+1FXwdEIZW1L75ftorgaC62juVd7UPgRxly5RBTPsABtYvQJu2DxBi1UIoYPPyqQpD&#10;AFkK4JLQwPxrBBr6FeljkZmbm/NZFB6DXf0SIZBATx/+8Id9SimzPloIC1th6iLBeiQ0qc6Iyki4&#10;58WFFbWXOwJwhnQaXHBHUGZYZ2Cw11j5jqltMFH6JO0NAcZBUGlBWDAQzrBqBJDHaoTzJgJRmy2r&#10;vxwqBQLttKu/Ud60JawcV998w9rU3gmbe1DYt6zyRh+nDHDOA8T9QC0Iqx8ObnjTM7xH3RM1kTaI&#10;g2h9Y53av8pe2jWzNoZHR3SuyYXTfb1LnEZ1fuBRKPv7+32ZYjR2/CoyEtYZZiFaIPeokYmn1VmP&#10;7ttUW8dZFk0eAWxZgg2zZ5gdgcbCKpAuZOiaLzOrZwF6NHzaLv2YvvEbX/ztBOQfEtFPEjoh+nv/&#10;2d+tYC4GSMsHh2J8WYFE3qV6xhPRdpnmw3gfnIE5ywzqEiWPsWGmMdEpYQCstqb27wzhqI5xSsLk&#10;Bu9pHMoYo+d+PHfp0GgPpIv3NNPwcHJjTJ4lV3eINLW65mCLYx9jY2gzMwLOPADUEObYo90QSpT0&#10;1eedWbWI6aB18A6IMfDh4WFrlGbATefwqhVzhcGF6UhNbqYD3PhmItaVSmgPez58wTr4OCG9+93v&#10;tnYxWSeEGJUTWkijgBq6/vrb9qUv/La/G2cm3u/mW6XFkqFu3pX2sSvhhBjjlAtMj7zBCJkJgAZI&#10;GSDwoFXilIhfAsMJvWKk2xvbApk9nztNnkiDcvHhBgkQaMw+o0DnEUx6pPlhDoUpUl+YgwvKj1st&#10;9C6sKyWBMXXIngqkzIWvqhsxSn371taGAKXg9VnMs9wwFgPW1WdFu6yb9ik3rAGUJcBIXrAq4ESI&#10;UILQ9oUvfMH2BBiqNNeo+Ga+nyEFfATmFxeURphBgU9BfnfPwxGXVM5lAW93tt3bHwIRcQ/4BgiB&#10;gHI7c+aM19H73v+MqvnYZiXAvfHGG14WWEIAQ+KT37x5VUKOtDlp9FsqK4QcvNHXJSjy3ZR3XgBF&#10;/plaimc3ZlvWbZ8YG7MWgQ8OXbRd6hptGD8HxujJF30BcOb7qHOGBCgX+oKwQ21hWXWxp3sbvbyZ&#10;BOjrRkj4eOnlV+2tt66oHac9fvpA36AE4n4fSuI9RKkrF/ckIAh0jpgVovKs4DRKRMGCra5tC7S2&#10;7Lieceiwkl/5uCyht88mTo1Zd3tGwpPAqlp2lA3EmDmOjmjClD8+DkS2I/9o/JjFKfcm9fvl3X27&#10;cuO22lHFxidOK+1RL4e1pUWbvXbVnnjkjIC+0bZWFgzHWdZJwBxPoCjvpxJe8AGi/oL5vsWFfxz0&#10;aCeL6n+rG+veTh576nHrlKD66luvBcucyo1Il29fuap6yku7TtmZySlfgAgHSZwTmcJIuwLkSRdF&#10;BeGX/k4s/6s3Z9zyg7ZOee7ubNoTFx9158PVpWU38VMGlA19yaNdiq8ghJUE8vsHZUtJYPmRv//3&#10;VJsJPQxKNPkTpA994MOX8SwmihPhKRkD3kODFIAy/oYJl1CqPudWDGBjY8u1vzUxy2MxKMyBzH9u&#10;EaMlLnTpkPnH+9IeSuo0WcOzHA2mHy9scVCAlDnimFAxLzJOipmV+NJ4byPt5wsHfj0nIMPJG428&#10;BdO+OmajmAxaJxouwMB4H6FjGXssSDtlbPdtaWTkj3znBLR55WVGGva6mBXT92DCzBtmWhoWCoBv&#10;SVo4zjgE8Okk3reYEtoa24KA89XXXreZmVlbI5463y+GMTMzZy+8+LK99PxLdu2ta+6tzrgj2i1a&#10;IowP7Q7hB3+EXIHIY2vuoyDFxcuFMuobGDAW4WGcEKvDtgSuOr0DLZD0VOC2vyeAVvnyPFYXzOWA&#10;FkwT8EbzGhwZ1rcKjAEdbZif0cipDxbUwLoCIydUJ3mjrDGpY64GJFnjn2lkUACVIxe83r5yxU2Z&#10;OCOijeOl7I6SQjYEN+rLzfeM8R+o3lUner2HF2ZsnOmI+A6wIAiATDwDTOEIZRhpsRjxPGWESR3H&#10;RwZO67SNCOSeuHDJ3v/0e+2Z977fLl68ZH/6099lU1Nn9ftxe/bZD9ulS0/Y6NikAOeU9Q8MSRAo&#10;SfDZ9KAxbW2dqs8eAWzJZmfnvR0AXggbOBiuK4870vZZZhhLBtqsR4BUHdLOsUKQT6wjDE/kcqF8&#10;GP5gXv2ihMQV1Qn9AN8F+g3DKyh81AHfRhtCW3c/CqE8miZDDA7CKgd8KShOggddV5vckCDHMcNe&#10;ly4+ZkPDQ17/PiNAsIJfCf4hPmWwGEzXABDhbPV65bEkwZYATOrDanv41bCITbuEFTzTO9WXCLxD&#10;FL62DgkqakNYUnBcxETeobaE5ooWSzCmQ30X/jhuvtF3zC4s25LyenSM70ufWyEYY2fWSl7bE48+&#10;Yl1Zxt0rrg0zOrGGgD57xx1faWsIUazMiANvqwQohjwa6kM+SJNgSsSYJ8Qy61Tcnp3xsXR4DlaS&#10;WXxmtMfqhgMfsQwoE9ob8TcQHvBxQfhB46efI3yyPDUTCLE6+vRGBHTVE8ICw5b4nBBbo0c8wIUP&#10;tQuf6iseQf/jd6Oe49lf++1kTP5hUSI9nSD98F/96xWCmeAcJUwwglqggbrTEmChzuIriEmSxXkI&#10;yZgpZqzHjpSPtItEPjQ84Md4ee+KqcMZT0nCRnNC42EhErQEAoDcmZ/z8zi0oO3wHrR5gAqN9NaN&#10;my6Jo6mzQhTpc+ygqTuZ28zyo5j50BSxHLDQS5MEhYsXL7rEzrKkaJNs5P2VV14L2kRvl2tjzMt/&#10;9dVX1bkbPR/bAmhfVe/wwMfKEVbIV2MqhIjFvE5ecZojoAfpInyg9WKqR/PCrA1xLSeNl2l2TN/C&#10;/wBw4DdjozAzBA3M8jAMptCNT074d0AwIxy9QAr8Acg/QMm68pRtWzqr/GIyxkQczPr9Q4PSXLr9&#10;WUAfgOEaZYYgQKTB6DFNffBtaPEzd2Y9DC9MjHXxiXbnWlBvt21urLkV4MbNa67JoiXvi+mysAma&#10;HWZttC80eEyraioSvkq2ubbpmiDvRyPHx4FV2GDwtJehgWFbXV+zXZXPgRpdHquJfjNeDwAQZtYD&#10;LBUltKlu+nTcLYGE2Q4LSyv29PveZ9eu3/RvwWeCb6Ft0W739S2UJ+2L8VW+lXzglEm7wOveo62J&#10;zyNAMQyEH4HHC9BJrD2UMVMseQ5PeMCjWe2F6IRozk88dsG1Rcz4vBuijMkPgtf58+d95gB9hbqh&#10;PXCd+gZkJX55fmnXWHYAIIQLZjhMC8wWFpbUx8K4/sc/9jGfMTE/O+dpELq3rDpobqoXODP1kXnk&#10;6kOqg1vT83b12i21MwJPtao+EdYPrHegV22jwzq6szaifnqovnsggZOFnuiPjGtj5kaL9hDJKo/i&#10;QcH7H21sQYIRFinqd1da8a9+/gu2jXBRx+JBQzY2NuGWvaW5O3brylv2HZ/8qLVKmDk8kPCvdsD3&#10;q4G4TwqlNX37hrd/ABSeQRtDaETgz7RlxR/mfXW+BtWFMmlf/PJzVlHfQRjGv6ZZbRErF1adafGK&#10;tAScgc5uXxRoS8LE8NCQ8l7ycsF0QptjQaCFxUUrSlLoH5lygQNhoLurww7UXyqq5x7VDVMMWQeh&#10;S8IP9Y8VA9+XYJFhAZ6SbUuQONK17/vRv51g0UOiRJM/QRofP315c0dAKgZW5+O6YiRiEEIHgXq9&#10;GrPPNg6beqgUfu+sgAHaTzrTqk50LCbJ2ucDNjc3rw5GZ65X5+6WxF7w8XbGhRnzBww3NrelgUhL&#10;1HvQtOoEemggQH1ZnbAsjb+kl+UE5AdlpSUGgfRdFJjiEU40NcaAGR/EglAn5icO4SvdscY8gLco&#10;LQvLA+cZh2PeN97gmGMJ3erWBHVWtCo0JuZOM24KE5qScAL4olXwDMFruiWAEA2NFalgdmh/xKZf&#10;k8aIhocVA2aCUxDaNtPFYEQwcByHMBe6xqZ70FojAPg8/nZpU2JoPq4rzRrGxNgvjBAhAmdFoYny&#10;wuyGXWNBF6YH4UgEyAwMA/BdzpTQzIglj+8BUe4Y82VPpEA0OqZBEZ7T53DvBY93vtvBVQLME0++&#10;S9+z585HTCWCQZ89fdqHWAi/26u8MAUKQe9A2jFmaTQ+xvyPVHcsRNTfO2AslsMSr4xjM/OhU2Bf&#10;glkq7wzF8H0IkHyrZEy3yrgJXuXCeDRTK9GmMOsyq2Lq1Cl/hz7SzblLK0v6jRCKdWNFmIoGzfoJ&#10;WJIkYKnMmaN+R8BD8KB9CVmM/6IZ4qGNQIEnP06ctDm8rgkFS7tCY8OqhJWlSfn1IQW1YSwoOMhh&#10;YaFd0Pay+k2bRmBimAtBiVkcWADwQXF/CcBBGvvGqoQM5be+rlF9h6VjGa7q0nc02qqEtnmBO0DP&#10;TAfCLksNtS6VAd+MgyB9jJgQ/WqP+GegVfI+N3ur4eKTUC5V9P1FtSvyrXpRHnv6utSn1bckTPma&#10;/+p3tE2sBcGrnZXvEHTq3YqCsyrr4LMYFU62aMdE+sNRlrzMLi8Tb1DlJCEYYG7F+nJsewwTqU1/&#10;5NkPWE+73tvZ4cNNmNHJCxYS2mtbB+XW6hoziyitLK94TAgsIVgOmIGCRSOnOuwZGLS8BCEWLdoW&#10;n8Jah5UNnkNbYvnYTFNLmH2j9puWcETUzmPm7osHlVXuWI3w9cGqCH/rlmDC6nm0QZ+doi7HlLxB&#10;vYsFflAesA5gWYJHQAhwrELJsBazFBC4fvaXfjnR5B8SJSB/gjQ5df4y4/AdMA51AOa/OrjrGuEb&#10;YbwwoWMx1LIzAzYJ2GJ2mHcBkRLMRR2RaUgLksIJq4pDC4yRZViZiYNmyfS34BSGcxhjvObMEAke&#10;poE3/qo0MDo7plRMmfiR10v4YFydCGpsMGtM9Hh/4yXPUAOAT/7wFD9wAQHHNuwJajBiVpjIAXwi&#10;gDEPOaX845R2Vlpff2+/v5PhA4/CJi0FkGdmQXML8dAFgmJYCACA8e3bWA3SPlTAeCgmbpz3NjZ3&#10;xIh23OxPEBqAHLD3CH/6WMzkqxI+kDTwnoZRtEuTgGlh3YDRXblyxUEOs24kHA7ndZ1ohJhnG9UF&#10;YI5oWmwICezxXnfNSEwVZokAgRWCqYwwVxg7Gi4MzC00YrzEdh8eGnFHJRg8AsXE2LidlobMDIfl&#10;pQVfoAUfBqYd+jrqAkSPFqeywjmM8UsYPZotoWIZG29CMBPjJOAKUQmPVLasCIa/AWPXzODICXSY&#10;ZlZUAyFuPlok5n+mKDKlk2lkjJsC+AgtTMfDipJVmYUpVsdi+monqms8/gmgggkYQEETpe4zbQFg&#10;WN6WEK9oYgA1pm3MvkTqY1YADne0URg7znouKKisKdcN1e282jWm966OLlteX/VyTbWo30g4wjSO&#10;ULGfC0vlful3nvfogymBD+Zv1higjGgzOEsiIOB0h7m8kxDR+r2tNsT0Q8oPIZnpdU0SAhAgcGzF&#10;PAwIE2JV4qevxLeqtn7j5g0XPJeWVtUOmS6HIySWNxwzO9XGu92ZrVQmpOyGbattYV4HcPle2gKW&#10;DDdHS/AgHsbKwqKXLQsNsdIdVhBm1eC9jsNmXnXoXuoSJnCsxAkXD3XWnB8b6rcOCVvEnsfpjkgC&#10;tGSGcfB5QBjrk8BJjACcUNG2Ef6xHiBkDgwOSaCbsnr1d4I2Tc/N2TX1C0Lnbqj+iOQ4MzNjN95+&#10;21j3nwA1Y0PDlhUfGezpt34J7WenTrsfD8IhQhKaOcIOU+IYz99CKJdkSdvCeZH+5+P42hM1k2Ep&#10;zlOXCHhed2qvlAn1jrWmeHhg/+svJiD/sOge90voj0zf9x//tQqmaDTddAoJu92n06FhMc6ndi/h&#10;HVAAhiE8qsN0Gsx8mGWLeXWGxjo3Jy/M37GMNCLGDtH2jsVUUdUw+TP+hpCQSmfdEQxAQoOkk4mH&#10;eGhdvMjpVGitaKbuOKP8wWwxHWL6JeQtHQ3QYny1Q4wXZoFXfdB+y37s6YqREYKXdwEGbG3SIpgm&#10;xHgzzjYNQoONtVUfe8Shim8jeAlpoFUAnmgfAHxv34AtLwvExeBweKOs0M6R9BGWQvAVk9a/LcYo&#10;YN/a8G8n1CnBNNzbWAwIMzJ5ZRoX78MRD8ECoYp8n56c8lW/yNOGmH9ezA0AnhqfsD0JEQN9zM9H&#10;wAiBaNijjWFyZdlPnKTc0Uh54NuxEsCwPBDRwZGXH12J8u5mQRN9tx63M+fO2mlp7gybrEtDfu65&#10;L7nmPTI86AGKGI5JIZSpPgDkitqJ1xUWCFJUnTFnGe1SKKK2UbC2llY3X89M3/I6Q9On/qeXF+w4&#10;1Wj547Kt7Wx5YBqeZ8x4QALYOTHrsoCWDeDHSZJ0EczW1lekidW5UxxTLYkCR3tlvQQsB7dv31Tb&#10;ObJh5Zv2d/PWdduTNsx3dXX2qk0dhLX8BUOUEce0I4Qf96tQ/sLyp8cCs33LC9QAi+GRQQkKBX/v&#10;4MCw9ateXdDb3vR2x0I2xVxR4J+1qYlTym/Rtta3JIgeWE4gLCiVYIzFIKzJzu9se8adw4hlsLy6&#10;4qCKubldIN2p9sFa/gwlUeZNaquFtQ3rkYCQSjdKSNkLUyuVf1a229zK2cTUGVWEBEh9D46RpXJO&#10;7XFTQggxDvbs6tXrDrq0O6aFQcEJDWezsocPxunShzvUnugzhBXG8tSsflBS/5yV9r2t75mYPG2n&#10;9T481XfVH/pULo+fP2OpisCwueGu8yzjI6zs2DvUZ02tTRKk96p8QsLWRhCCu7t63YKBj0dwcCvY&#10;v/7sb9n1mWk7Uh86UN7gOccqU8ILP37xkp2dPGUDEpT2t7esT98L2KeaJMxLaEKQZ0In1h2Gg+gP&#10;dWr38zs525OQ0yDFhVXo2tIt6mOLLpCw+mVnB+vIF10YJSw3QjNlT/0e1x1bpzT5osD+u/76jyZY&#10;9JAoKdgTpP/w+/5KhdWqMINhtsRTGu2aToeWBUjyGybN/FUYA966DpbS3ujAbDAD3eigDJjjyILW&#10;lvbpPtI8pH0DMtxbKou1ChgAeM7ldA3mDhjxLjYHkOq7yYc4qQA0pXQxI7JoBFpFiCaGlA144OTG&#10;1BsPVKNn8YwFzHakkQB+vDudbnYhBacy8tig98JofBy+mHcPdvLC3GBAHs0PMGVMm7m6aATHRzpW&#10;GXGeRV8wWTsjE/Es48mE8j11atI95xEYdqURsfZ+VunAkBibZYhkYKDPgebWjEBJghb5QlgAnAAH&#10;QETQrLKVxithqk2MKy/Ns08a2rg0XQQM5u3z/k4JAXwv+b5+/bqPz7e2MT1R78ztuu8AAtStG7fs&#10;0UcfFQOTUCYhBrM1Ase68oiPA3VLuXIPJtfPf+FzrulAOCNhygFscdhqBQwEhHhxdypPeLFTxlgM&#10;GB8nAiGgTVkDBFCnQHhH5bsqYOwdG7aDemlsd2atEecrBBExcADn4rlHLAPwKH9YAxgfZfgAhks5&#10;034INQsIkx/Wa6e9hPoo6J0t1j/Q62VCW6A8cvsFe/qp90pw2/dyQ7hhmdeC8o95nrTwbSD4EQGZ&#10;9ne3vc23Z1k1UYKtwBctlPbLODRpM7WK9ueWGQHk+Miolydm38X5BXfwJA0cNhGKrt+8Zi0SaChn&#10;ym5kfMz6B/H12LMlCT4AC99KPVIPYyPDLnjx3V2ZDjsUSCE4qfmp7jDBC4B0jaGjhaU11cEpYwip&#10;lXJX/9vY3tC7WK+eet7z9kT+8tqIl8+78AFBgKbv4huDybtVgjDT9qgTBA++o6VTAKhj6b9WUD/G&#10;GjY2OmW5vR2b0/UK6yKIP3S3pW1SbRjhqFCs5m9r2/vnhUvn9V3Bh4HATUwbbMu2+5oZCFiEXMbp&#10;tl59/Xe+8hVblPBw886Mh0RGOG+Q8HVmcsI++ZFP2HC/hAYJNDsb69YrkG/GzM7QzL7KX2XMkJuv&#10;k6H2wWyZVFu7vfjWVbuzuKQvPras2s/ocL/N3r7lEe+61C/PnTnlob0Ralj8qSLEgYdg6UPQz6vM&#10;69VW/9L/8+8mWPSQKCnYE6S/8B//YOWwLB2zoq7fmNIeJb7RJWC8YgFapr25I5g6BcwVcJJy5Jo1&#10;TBUGi6TvgC3GAUNjClggjKY8zV4kwKfTcA4ivZhu7THMj7Q5BkxhaFgUSBetDoJputbPRUn+3Ese&#10;3JyMgKBvIA39dwuCCw18mfaeB+z5Io5DivcIpySYNmmGNJQXMXfSj98Wlti99+Tdb9BGlrjX8ybC&#10;sQcmjRWiviLBQUjmHstKjH2jmB5z3wmkwrAG2gdz30eHh8S0Cm4R6GcqlTS7Dz/zjJcBAhVgurK4&#10;4EwYzZ9vWVle9HcDEGgnpM/iOC0STFgkhPHN0TGimjW6JYQ8Am6YpAEBrAK9fd3+/Sy7yX5ubtav&#10;P3Lugp2emPRpZm9eecNuifli5egQwBOsBPCbmpryfCwvrtid6Rkf3x0bGde3H9vC/JIEJgl+eifm&#10;+jbliyVoTdoXe95FfhiPJ9wpc+nTDViLCtKWtyWIEWOhz/09+D6mTwKwaPlVY4I7qjEccmfmjpcn&#10;WjBtFZqdnfWZEVOnzjjoL0lzfuSRc163g4PD3n6xugDgezvb9vZbV9xpcHx02IUHhECmKVJecQpd&#10;1PSwcnQJmAFv3uf+CgiePT0uZFBHrOa3tbftGjhtytuHgD9YrxBW970dIczsqd7dWQ9hRgID9c26&#10;ah3pdiurHDp8iCKEbHULhYQDyoIppHyPaiMI6rRIHWPpwdy/NDvjsyWYHomgRN6J4kedIcRhBVpb&#10;CY6rHNN2EAQo730JQ1vFki2pDPGdGZuYklDUa+srWMJyNi6ham1uxp549KwAtFlCcM6uvH3D7kjY&#10;Gde9HThRqgxYxx7rhZiObQt8acd8Iz4GtJnTp8/4kFP/4JD9+uc+a9du3VSnbLQtCSyHEsZHJBT9&#10;zf/737QKWvq2tPFsqzvi0afhW9QN5Y2lDAGfabGUAf2aOAJX3nrLrTWnT42rjo7t1s3rdnR44BY0&#10;pt4xvZL+h89GXX2zeYwJhDDls7O/346U1rf9X/6jB9lGQidEScGeIEWQJ7hFY0MA+WMLJmcCZ/he&#10;ZzgLM4FxME4O7MOQYQwwH5gawIL0y7l3ogiChEutpbCYSA2p05EGG8/AByNgctxIkA8xJh7jvSnl&#10;A2pUug7CugfsdXBWjgH4+JstXo/vAKjj70AIFWEKEUw8vjcS7NOpKiREisIHxDOY++Jz/n6EIwF8&#10;ozSqurojpcP0niN9h3411es70kb8cjR2NDQpIGKK7X68L1AY7B9yzezCmTN6Fscn1hrPB8uF0keT&#10;xfMdCwpmYjRg1xZ1Hwyb6Wsw1lNnH/EhEDfx6xrfyJgtAEE9Q5hrAbKMmCf3YQZnah8m0jVfjU9a&#10;n/J+VH/swFWvfPs4LbMKBAIAHwCH6ZphGGL88z1YHND6WRM/lW61Q5VDvlS27dyOMXeZ8WN8NGDa&#10;lI8x9i0my3oDhwI2yrTBWKkstD0YOL4BDJ34EIzKAA1xeGTIgXVWgEGbuHDhvFtVGPcmbDCzChjb&#10;BQw/8YmPW+9Av7399tu+mh/LtuLhT9hY1nHgnT6spLpEgCnsB8sT76GM+O0CkwQEtGDeR1pslDsz&#10;PqgfhKRCqWB9Q/0C+V3vK5xn0RaCufA9C0uLblbmmOEHBJINgS7+BLrZNcudTdZ8b5Lw0WHMEmEt&#10;dALsoHlT31gi3IlO+ZbkYCnVRYeEoqy0ZeaAt0lDpp0wnk354aVPPvhOvoOZE/iGYPKmvph+55Yi&#10;fQtm9FVpyWtqC4yZD42MSQjoVxvZsUNp8QPd7ba7umjvunjeulR+ed37lsphdW3DLj7+hE1OnLKt&#10;lTW1jxa7cvOm0tm0ju4uGx4b9Xj9DEvN3Jx24YZyw3/mX//mZ20zt23tErBKlJ/eweqO5yQIMPx0&#10;VukKhW1bQhbtGYWD78BCgIMlvZRIftQ11h3J2z4fvnJcsr6eThe8F+ZnJLjuez2/973v9brYV79j&#10;GKS1VX1H7aF4cGTL+ACpfg90/dv/o++51+ETOlFKCvYE6Z1AHq0e+t1AnjncON/RkWBwaPKAbWAQ&#10;Yfzcn6sC3IP7CPL3QDUAy91jgXwknlE/DqBbBfrmOryVD1wz5J2AvIOq0uUezqG/kF4E+fibjXsi&#10;yMPcAHnf382PGCS/lR5psfEMxH0E+Ij3skfYIJ/x+2A8vq82Ve6JG2XZWK/yEbiRicNj5ovrPqkf&#10;MG6mogGGnEdrJaY5XuxMherurK7C54kyb5dgRWUVVwjbiYMac6gRJrgGKLH0pq+xL9DwZX+PCOXb&#10;7IAOSAHGMFS87Tnu7e32by0e5N08yxANZasXuoWhv7fPDvNFiYF17u3eIjCuCOgZZmBoY38fbRwB&#10;wLxemC7IrAKcuCC0NTRewpUSOnk7xypmZbt+64YAPistXxptnbRVTK36h4c/XtL6IF8qFHDvRstX&#10;OhB53lXe0eQBt14BBiDJb8zdc7PTDsSs1sfx8uq6t98WaXqnT5/ysXG0aMywn/nMr/s3723v+LnB&#10;gT7VDT4damuqdzRErARPvetJbweUMdo6Gi51zxg/5YqWylAA14jChnCBAIBmSRwDa6ozwrwiHNN3&#10;iB3BPbQPHDDRynk/wzGEOUZYWt/csIW5RYHVsoS6shUkPAFmTAHDsxzfEtagX1iY80WRqAMcaQnX&#10;W1H9+W81M/LcTlQ5gF7vYKMNAPaMZZMHX7VR7YR1IChf+icCU0ebhAS1saKErOWNbTe/M4bemhX4&#10;Sys+FAB3ZZqttLdtp8eHrVtaNHPlF5ZXPMRyo4Q6ppm2KD9E7ptZXvBhmrLaKKZ1/E0oX1YcfP65&#10;L9uzzz5rzz3/Zfvs5z9vdRIiO1QuLJZz4cyUL+VMyGclbznlbf7OnPsuwBeoQ8inoupdBFuCL+Ek&#10;nM3gA9TkbWRtbdn297aMiIAmwEdIIv49w1TdWINas0bY3sOjeh/6IKogAum62kdegupHvvPbQwdP&#10;6MQpcNuEToQef9d7LotfqRujvUrb0jmAHMIcDeBWoUqMzM8aXtuYryKowTgcwHQcf0PxOvva39XL&#10;d8+x8EPYx+d8d5fi9UjO9EU49gHAgBlMFybMMcSYPIRYcu932Oj4gP09CkBGftjjjR2ALaQbBQDO&#10;efoP5Cdq8PE7Y1p8aPwmyM/xv15loGMfUhATZq/i9D1hhfF2ZuoV0/yYv83bYNJ4Za9vbrmz1nG9&#10;uoGEDcYvmX2A1sacbxyKdgQoe2JqeAKHePQHPmtiXWB4Z2HRbt6atjkBLcMujMdPz846uDBbgqAu&#10;jFevrK3a7Ny8rkviUH6ZLsZsBmL8jw1PuIDloXSVRzzuMZU2K48NEhDrhSYEb9nfyQssaD/1Pr0O&#10;HwqmFLLGPePyhDUeFGMmGBPADjA1a2P2AEv44ujGtKWMwKGhguMmaeHMl/OxeGYY4OCGCZpZHMyP&#10;npgcMxYVWl1ZFkNnaqDAS4BGzU9P37ZZae8qTNURqwgya2HeXnv1Vdeqd7ZYMa9soyMjPp6OmZxV&#10;BfuknQOC3I/2T5z6VQEEMeYRhgi6gjbMt+KAyrds72wKQFvszNlTAqNz+k40c8aa91TPuk+AiqBC&#10;e8K7HHCi72B1IcALKyIyZIBQs6B6QCvl+5nuODY6bpceuySN8z127txZF8xwPJw6NeFLHTN+P45w&#10;oP7BjAxmB+zn9pU2K+VVQgS4o5IHBCJeAc5+OH6yKNMtldGVq9ew0djk1JRNTE0qr40+nr29s22r&#10;AveNvbxt7REcqGBF5Ym2iT8JViXKiIWnynqHLwIjTZ5rLVnVVXe/R69jOmO2q03A3maNGQknhyWP&#10;dljUHqEIoZN8MF30hZdfsIWVRevSN3Z0d9rIyLCvK8F6B/Ah9QAJS0dql4c+u4Jv9aBS6idra+tu&#10;AWFGTy5f8GEvlj/ekMC5p3zyPrfyMRzZqP6kfit9x96+cdM2lQaLKTFTp6QOWNL5hmYJRGqTADx9&#10;4qf/2c8k3vUPiR6AgIT+KPT7musBeccpdYSqJs8So0SRC0AYTLD8hiGhAXwNsD2wR5OP94T9PS2a&#10;PfgV7wdg0VYhmJYDrZ7nN3O52eOUhVZE4BQ0Ewdm3U9autW1egiw51g91LWau3nStz+YP94Dlh+K&#10;6bLxbTB613y3WJHtfuI5GA57NHl/d3VD076XPmVIGYVyYotUe4xmznuj0OKaukCBOeLulKjkKH7y&#10;yfv4Zg/QomeYQ+95lhAAAYKetkAIEyyOYTBSyo70ATgC9fAOtF7IvbKVHquPoQXx3dRzRowu25iy&#10;skAdECZGOaCL2IQJn7XTeRdTsgjbmhZzZ845QtXm9q5rhFtivpjWu3t77LRA6uDoUMLFjt0RkHkk&#10;Q4Ee2rCHQ6U4xNBzyvfezq4RnGZPANrf3+uaOZoflgvWi8dxy1dRVANiVgBCAGZhhhv4RgCdSIpd&#10;PUPWLk2fcz19vdLqlB8JBGjkfCMhjvl2nB0Z82ftArTmlaVle/PNN92MT/7b2jqkkQ6o3NIC/9vS&#10;HFmM6VhANa60c3p3mztQEj8C7ZipcUTKe+2tN31aJe+KfhXkhbZLHnwIQvXHgkvDAj0cAJkqyhQw&#10;puvdmVvyeqdsCOaEZaNd6UfrDkuqkg7DHgiP3qYkeECYr9OqW3wgcE7Dv4ChGMrIhQsBMFYHzNbn&#10;z57xwEK8CwsF4/LEh3jXuz9oh3VNEvoErvQtCWAIPfO3btvO5ooNdrZJ1z/0deUJd8wU1+Z01nr7&#10;Bm1wZNAIy1vBCfCgZDv5XQdNyoJlYS9eeNTH2bf0zS88/xUJZrd8euXo5ITqrMutG4OqP9oEQwEI&#10;lx945hkPYIQGzxAEbQJLigfmknBC/nGwpA9iYyQuiC9tLIGsJYVAr0+QJs+UUZxG6WcEByP2RWdX&#10;8P9oTmfc4sJ0VeqKtD766USTf1iUFOwJ0h8G5JmTjlMQDZ2NDsoekIChADjvRBHAcKCD4jFpR+Ic&#10;a4KTHoTQgEcz5wElNuKZA05M+2EfQR7PWphbBHkIMATQoXcCeWeWVZDnN8SCOoA6GhlMk7Q59nFt&#10;Mb9Fab2Q57WaT56NIM+Z+G1+j0Ae4hrvZToi0QMZi8f8QFhfjjHTs2Y2x5jtMdOzx4yPc1tPV697&#10;wLNMLKCJoBDzHYYIlKbeBRNiHBwmhqmX/Dugo+0LsBmbZwEOCiNGNgOEAIW9vR0HdQCHoQEYHmZn&#10;Bx5An6GavLR2fW2XGF63gDaTarasBD+mj3EPDJbpYcQJZ6qRKsnq1TYYz/VhAh2TT0LsPvbE48oG&#10;gxgVn0KGZkWdE3QHoUGVpnSZH15yhk62d3bXhFEN/l3UCauxsdY84+GUB0MGePUjmBC5jvnUlDtm&#10;97zSyWQ71dabXHtFmFhcXrLbt2/Z1OlTrgUDFAiay4tLdiiNlKmLk9IeiR8A/dRP/rgDA23tiSee&#10;cMECAQKwJu8IMpjcgwNgi5+jHbhQMtBvKxubduPWTWmdWw6CTMNE8yfvpMl38QxCy5NPPunDLAhl&#10;+B3Q79ICcWLdM4SA9/6yNHCWi2Utd+Z4M7OCGSjUJ32B9k19MB5dUXk0t0sIEOhhraD/MMWT9+Lo&#10;SDtplXZNPbKmOseMZ5Mn2sUx/jCVZtWp2sex2jx1n2n36/ntTascHtja3G0JEDtqK8w/lyAjSeNY&#10;bbp8VOc+JgNDrMio8xI47iwtGAGQBkYGJEixcE6dry3R19Vp/8c//wUfpsoI/BtbgvMbUSaPD9T2&#10;S0c+dRJP+qnxKR+yYVjozKlJz8+1629LUJAWX9hXHWRsdJyV8lrsmAYkQYkw2DjDMuW1rl4Csk8L&#10;Fm9rTVuf6m51fVPtiMWN1Ab1zbQbhp5w6NvZDbM8vu+v/mUlltDDoKRgT5B+3zH5dwB5mMxuLjgc&#10;wQRgCAANjIJzkalBtXv/LWBjWOB+0jv0XCQYn4NvNS3AhmcDQ9Kz5bD4DaZiwBfNjWPGicnPO4E8&#10;aZETjn3ef/Wcb1WQj5se9/fEtFjb3Zlfa5gytb6BxnaPYEwxv2wAk1P126FYDhC/cFrDhQx5p6kh&#10;hAwG5BmL55jrjLsC8oB+ixhvX0+/bQnAmLfvpn6+k43yUqJR0GgTEwfYIOoORyrug3BSQ+tBw2Sq&#10;Hhon14THfIXALZQhDB1Admcr1S/CDcLD8UHZ0qq/VgEC7aNVwDIukBvq7fc5xnwzY8JYT/aVxnZ+&#10;3/Kqwzq1DQKceFlJqCByGyDPmvkAEE57xNennChDhArSQoADsHxIREzeGXFGda49wEc9kTcEF0K0&#10;ArSMz+PljtBJ+8CCgdMVpn2GDZiKSRuEYU9MjPlSw1954at29epVCaxFNxmjHd+ZmRV4bErIaNBx&#10;pz37gQ/ao49dlAa5Y2+99YYvuEObwBmPfPCbsqS8KDv2AD0b+QL8u7p7raWt3ZbXVlXGhNg99Dj7&#10;q6vLxop8CFz0I4QE8sGGIyCaNmVDnIY1fTcCDPXBwkEIJTgc0j8pB7f6SEhDiOS9+ArcvHnTZm/P&#10;2pLabr3yeah7qWfexSwV2g5ly3fwPr4FQQ/BZFVCEGVFnXSpDRbLrMtuVtAfQr1m2zpdKFIrto5s&#10;2hqPSjZ765rqeM/LAX7RLm1Yb7TO3h67evuqHTcceWTK6fkZH5fv6upwoYKpa316J1PjXnv5FRc4&#10;xgXcpUoZLmGbG1u2sRgWacJSMj464mGSqScW86E8AWfiJNDPafsI9QND/R4H4kDXfYErtVssHsQ7&#10;QFhmqiTLYiMg9qrsCSTka1gQVU9KBdNPKSOGLphpQp3/zct/R40yoYdBAYESOhF6pzF5d9aB2Wrz&#10;8XDtHZr4DdDrui+EAjiI+QLEkGu/6giRUUfiOG6kwxS9SNxXL+k67ANQMq81/obIQ2BCIQ47zjsw&#10;QyKscQ8g4KAMUonIF2+CfB/TqW6MuSsT/mx4x/159XW+775bT+g/aaKtYLUgglwteQrV+yE0rJDO&#10;vXMQaWBNAHB4ytcSh8Hq2BfSULq8jmOus/wmgMQzhFol70TU4xnGIzEh8+2ETWU+MCFISYegHcz7&#10;5zuIluaSDd+rf2hDmKZhvEQOJDQxY5kE4SE0q9QVMUZpknobEddwrNve3vOxe8Y+Gf9n3QAC9/gY&#10;vcrEV0mT5oXlg0++OT0rDapgOTFtS6WtSe+rqN4KRwJ3afYs88tiOW2MxfMdAqbF1RWf2neo9+KH&#10;gABQYqxV70USooVh9mW/urFhDQInFYk0vbB40r7yhJPU4sqaBDgJrNLylvV7L1/09cMJG4s1Aae7&#10;lZVVfWaDtPgh2xAIuk+AymlxadlYXpUywipAm2oTIAOGCwuLRhhZIjli9diXEEX8c6LiMdZOfbHI&#10;EM8SBY7FZLjGuDwy39Vr121ldc16BwYl0OR0b5sNDbH6YJe+U+WCxqsPikv3srAL70eLHxmRIKTy&#10;3t3dtz3lr1gqGqGdkQopR/qfh0/W99cJqBk+wFJBvrHwAOQEqpqYmLRz58+rbJs86p87wVE/KhP6&#10;EjMy2LO8M+PhW5tb7iOwJSEEaxoR9ljal6mMCB30BfKFQBGiIB5YStLmkQQPlsIdlSDZpXbRqrwi&#10;MCBJdvd1S0go2a6ES8JNE3+C6JQEa3LHzb09O316ytOmjxNJsKUt4z4EGQlpxBJINbbaM+/7oMdp&#10;YKU+nCpv3Zp2fxH6C9YqIlhiYcmq/uAZabVxX5goV/AhG+qHgEB7u6wxge/Ikeru0K0BRFWkPgF2&#10;3nd4cKis1/v0vhm1baIhsvzt538nWaDmYdH9nDOhPxJ9z5//y5WGekypAtcjwYA6/DuZ6900rCvg&#10;BatPeaSz+4A4aJbsOR8pXq/dV47FtNWpYD48Q+ASD8DR3e1jwsyFjWlxP+PYEWTp+GkBEsfMnUZb&#10;IigPmg+mZDRQmBsxykkf5oHVgTyx+AWObZgx78u/NB7exQZhruca6bAP4HXPjwBHHYhyieT3q4Ti&#10;d3revdzCTX7MXps/XZu+ttrnotDEnu/kPhg+x3wv+YfiM2jxjPNDCESkgcDDsyzIgibrUel0H5YC&#10;POaJBnYoJlYQE+XeaElgKh8aYBxOuLe//3vRpCVa2IEYXpfK//1PPeXBSG5cv2p35hY8uExOTJ8Q&#10;Osd695HyL701BEhSSZXyOW9rBAVidcF8keVZc4GZC6BDKVH2qgu9nzZAPjiPNgXV5gcKthrKpVqX&#10;+m5vRyobypgybKbelQeGGFqz7T49jDZCu2JYgtXRAAfaI5r8scCNoQLedenCowLBUghcI82RuqBO&#10;0NDRqrHysAFQjHWjbWPOxxrCEAYaNb2ItRg6pdGfP3vagwdxP9PtWJiJJWh9FoTeS73zmy2TxkqG&#10;BerYNqV1sqYEAh7adVrCGO0egMQ/YliaLflHwyeoD6ZswJr+4OZnfW+jQHdrI1gXWAGO7wDsGN5g&#10;6AETPYsiEamP/FF2vpCMyk/FakrIuvoG7Nyjj1k6lfFhnrLetTBzw3oFxnXHei4XFmFi/LtR99Qp&#10;nwdqZARBqrQ0eFjb4YkRW1hZdofEUWn287OzNjnE8sQ5W5DGTFtFMMx2tbvFZ2R43AY6h63hGIfF&#10;kseGwNqDcLItoQSveZwlcS6kX+C1j1WC9uv1pfZw/dZt/26sDE2pxiDoVB0h0expB0uLKz7jgXn9&#10;H/3wR1SfK+64d/P2TZ/2yfDZf/Ff/VjogAmdOCUFe4IEyLPkZVkM9EGQZ/oVIO+qhc4C8mj5/gum&#10;L5CpBSdnrNXf8TwUf/te78FiAGDDOGC+aAkwIJgZHW1hcc6Zc3wmgjyMmA1GDQFeDoTq5K71SGrH&#10;dMv78RzmHXRqtFJncNI6WEDGLRbS5CLIRnO9p+nfEISUu/nWce234XkM8ST3RJCuBXknL7dAXibs&#10;tWFqZxya5+IWifvY4jm+L76DMvByq8kvewAoOvJxEJ9n71Pu4MpYB7QHRIUVAriM0sOUL2ZYvZcN&#10;recdyQE2EHXfhFlfwkFJQllaaZ+bOuXj8rMzt127RCsrqF4kYtix0jzS/dKH/Bta6ySMSZODACk0&#10;MoAEgQOiLiG+y7/PjzDh0fYo6/uNeTBzJ9oqOz8Owk44pjyw4OCXoDTy+9JiqzHJBfZ8P+VakKZH&#10;PmiDjPMvSXtnKIgpiIz5P3ZRIK/yI1gMqxRS/zxPO8TBy/0gJIAQrx/HOrzj8Tl45Nx5Pw8IsSzz&#10;0uqmT0XDK36AKYlq0wwx7O5s+ff2SksE7AEwiDrxvNNmm6VRKp9MrQTk0doxpWMRIK98B+cRlveZ&#10;9SDtvEXHOAqisTMLI9Xa5pYbhnQA4cOj0BdZMZCplgjdmPmjhssxeaQ9s3zxm29fseHxMfUCAX9b&#10;h/X2DXm57Wys2sbqsjUbliTVr8DZ897YrLqVEJU/sD2V0aYAfWV3y8uuo1eaPlPt1D4YI09RL1hi&#10;VCcMReAIt7G1aa0dbdLoW21oaMwGOwbt6CD4d3gsf30XAgjthDpwwULl4GVXrV/aJCBP+1sUgCOU&#10;IRBjSQDgOc99ROJjqVvqgzIhnZGRMdta31AeCSO8b42tEpJamuw//wd/PzbNhE6YkoI9QXonkK/o&#10;GALkgbQIIrBYsUsftw/M9h6oRZCIv2sp3hPJNWndQ8eCeQHidCYYPmFVp2fCPFcovCOk7YBOZzzG&#10;GU8aqRgWTASvcjptRgwPQYHO2SBAh/H4vGR1Xp4n4leAWh2LIdKp2WpBHoJxQsg4tRTviZq8P6tz&#10;pFBLgFEk3htA5165RJAP33b/s9xDunwX+/jNEHvCjko00r9YNuH5mDaMK5RrsDxQriz+gUZOcBym&#10;iB3pNwvukD6Mj/KI73DrSpBhHqAI8hLxxIhVfAFUKF+l2S3hivogzj6LF/n0PYQyxBralDZAnvbE&#10;mD5OcLyzyTXUEL2P/NIeHqT4jYA5daWv48jPQcp99ReksnVVMxBOnNRPLCsGpOoO8i4o8i7XTAUu&#10;gBdlTR4Y10ULXl9dlZaXMlZRI8wupmG8z9F0WYIY4YHpjDgJ7kj7I2iNDz9IUyaMqhLyuf/Dg4MC&#10;wzbLC3hx6GpKt/owA2PnCA+UCYBFiGW0/1NTE0pbEKryZZycPNG+aedqDQ66lK9bD9IZO3v2rJ06&#10;ddrLEI9y4rvjpMciNu0CUJbqBcgYwuGezq5eabK7/p3UN8NL4dvDHq973kmAHQQefqP54oXP7IDH&#10;3vWYCy0zcys+S2FkdNJu3LhhawL4kb5e1e+RZVtT1tPR7ulvbu3Y0tqGHVYaLCNB4sU3X7dbczOu&#10;be8f5DwcMtESVwWs506fsjZp/FiKiLaXbc/a7ZlpB9UmtStW0OvvGrSDfVYZ3HFBiHLzYSsapfKK&#10;5YS6dt8EafH0JQRTiDZfLqqu1RcYJkTwJyqgl6++namQXZ09oW1WhU1mezCzw1tfusnqWhrt4Lhk&#10;P/jDP3R/503oxCgp2BOkWpAXn/OxyVqQr9XksefWgjwUGTCMIFLtbyjeEwlNjM7v3rrqTB5PXgyM&#10;+zCVMh0n3BdBLDBt0kXYUG8UUxQjEjPHFAcj5vniXtDeAfpuMRs6N2PRgCraF9oWK38xlelYgHQ3&#10;fX17eE8gQN6/oRLOcQ3mEAQSPdN477xv3Op5Cxte7JE4jiAfia8JXxTI31Wz511ueRCTgemiRVFO&#10;nr6OUyo/ACb4Dvgjdwm7BaZZHPZ4r4O6GBpe+5jniaQH8OJsRvkEcA0aNoR2+7Ugf+97IOqAPMIQ&#10;qQOmPGFWB3o9r8qTh1DVNSw/bh1SPVDmoXzEOHUfhC8BIFMmz/oYTOculHBNx+z5xLv1g0WhDsfE&#10;IOjUlmQo52DxgdAGYeTk1Z9XO65TI29SGRH5jfp0fweBPN/PPbrVAZfyz+3vOgijkTMbgCmb65sC&#10;ct3E6oRowmiCeN6z/gJR1BBacKAjuA5CCUDGs5znmFXcmlqyKvdQhryHYTEEUowtHrVPAEq7JtAN&#10;sfAhwt2GqZBH0rb7bG9fACfNOCPhCicwHPoA9unpWTvF4kaFnDTcBgkrrar/sgMo0yc5NymBYE2g&#10;2yHtmGfx7aAdsAIdaQCuWAL2dra8DdIn6VMICvhK3Jq+GWYI3Jyx7v5B6x0cstu3b/sQzNjQgE0M&#10;99nu5roLCwFoMxIsG217r+BWCPrj6taG7SuPc8uLtrnL6oAhMuPEyLB1t3V4uyLqIVPWrt246mvL&#10;4yzIIkPZ5lYfJw/r4DP7JPQHF+60UaaQ16fySznDByJl9LzXofJGvUC0A+oMoYZ2gcMh1gGGAfe2&#10;tr3dwq9ashkrVEqWPzqw7/8rP3Av0YROlJKCPUH6/UD+99LkoQhMd5mwqPY3FO+JBKhgVoeZsuHI&#10;RKejEzmwHYfOGzcH9ir52Kw6MrHdiZ8OMS+cDpvfkTa1seHjkXRG3jEwNGisEU7McqZKsdRnWE3q&#10;HshHTT5ujMlDUZPnHPmLGyCPJo4GUftcAJl73+uap85Huntdp+I97OMWiWceBPl4D3PCAT/qBmHJ&#10;y6PmHT6UAGAB8gKXA4E84+CHAvkjgXwRkBeowLzcCgIgUvd6j3IcQD7iJoB6H/EegWI5LMHJu/2s&#10;6odhAZZHRRNlVTxAk2SIJujmdZis0kMAYDYA5GWpvJM/tCkvL6wE2nMfezTteOzf6SCPhvVg3vTN&#10;ITsuCOmv349Fg6BJkOdJ7wLom5VXB3md9zLW+2NZ4lTGnGmAD3+PrDRIiHyi0TLOy/gw2h2aIFPr&#10;EKZWl1dcw6Vdch7wIfCNg4++A0e3plTaZx3g5c/7abeUHyBPg2MYgTnvlA2/GwWs1CN5w6IAaLOQ&#10;EuvoE4yI+d8kvysBN5cLIaX5Br6JCG5EDsSvYH8vCCxMGUQ43N3Zd40Xz3+GTnh/bG+s4c+cePoM&#10;ZTA1MebPRVCcmZ8RvzCfM8/890xbpwslzK5YnJu2pjp9T37PtgnCo7aQymSto7PXpED7DAqsKG69&#10;kHCFv8z16VtercSN39netLZqZDxmSDTqna9fedMXLzpWnTFe3pZqcYEAYZppltR7IZfzefPkn3Zd&#10;26f4LurF25rOef00NvswEZIVfYD6x0mVfsfzfGtRAgn9pLAbFqsqS5Eg7PL+UdHS4i8/9l/+QzXI&#10;hB4GJQV7gvR7jcm/o+OdmKvOaAtaWS05E67ZR3rwPkAepgADwUyGJk/n4jegz1Qo0ojpYFaEOBbv&#10;s3o0I3Vaxt/o9LB7wKVZYEIaMMi4lO3ps2cE9EPOtAB592AuoW3eA3m8/e8CuI4BOWcS1T3EnmsO&#10;0JSDfvsKdmJscYOpk0YAzABSPBNJqfve0yB9bVFDf5BgMqTlwKTN3637fEU2MccASDUgj8VFdeiO&#10;cuQLQUT3U8bkJ5hiw5g+xzB4xjIBJ1wGPcCOsg14gajk0R3ulBdy7Xud5AxrhQcBoeTBVcgDmli9&#10;AAmmSBS18E16EnSGg4twoAO0PZSv9pj3ofiNsRzIf225+bdXD0O7I817172BiihvyIcqqunxm7qh&#10;7PnuQ4QaXeOcJFrdrXLRc/4tau+0Ne7lPpy5mgUCeI8zRY3X+PPKO1ofQinlgFDJeQRM3olwyTXe&#10;Rz0CMnyf1wP5V71h5SA9zPG0I4YMsIakdC9CnLd5VYhbTXRfUzXoDasC1h0eeD/hXY3SNosSWtel&#10;bR7rQ/C1IEgPwwqs59+kvBYFpMzDV2txsJqYmLo7JY8+QnQ6+g1Aj0VsYmzUr2H9or0Q3pdjwsQy&#10;tt0zMCh+oWcz7TY0NqHyD8Iiw2jTN65ZV3vGRof6PRgOwwcr6wJ2CUvtHb3e5rrp3/ooguAcq37u&#10;LMy7ReTUqVP22ssv28bqenAc1DM4cL782qvWIB5Rr42W2KW+zlRQvgehFI1+UwIFwyFYa8gL9UL/&#10;qaiZeH+Ix8o3QgzDKgA97df5jsoAB0HupQyoL1ZNpLwq6nO067J4iqQ/K0qTH1IZ/czP/ExNI0zo&#10;JCmI5QmdCF187OnLgAXADfNkqggmVidQTp2qoo7D3n/rPvWEsOeMOg1Uy5idKVfPQ/E3ezamHMFQ&#10;uI/OyFKZdKrYCdEI+c0WngsMm/sxv8IUfV+9JwSCEUApXcCeczjYwaBK0vjz6sQ824iWJcGAaWZ1&#10;jN9V6VjfR/oRbGJYW+5jz7NsUPVL3LwXTL1CRu2haql5WlAEdYjnOeubrseN99XS3ffoGqDABsWy&#10;wMqBFuQIwb2+1/8gUYipKT2OxTyZkufT8vSPz60IsNx8rVsJJFSveiZ9nNG4B42RZylfcuqgqfS5&#10;j/PkgNc1a2ttSikvYWiApVddY9U9TM+DafIdeps6q/7qAmv2N7BXQtxPOyMtwJia8DrVNXeS830o&#10;P96pU3fPhZan89yvb3Xve93jmws4al9Kv0I5IbUoX/pk5UFlTTvT1tCUluyBoMrmtio3ITP9DaBP&#10;CQSoFdoBdew+FLqH64AF3vGhr6idNBBwxq3Eyhyx3wWqAl2m+4Wq1ff7dDZABgGa6YD1DpK0O3cM&#10;Zc87KHZtHmpVPxEOEBKYLknd1ksoUhF4sJaSQInZCPt51orgK8L3lFSfLDPLdDHqxi0jepb2hEyF&#10;kLWfx2yes21p94AbESyVQWnVe65Zs2ea21o18FJFZcp9DEk0trS6Z34Jwa0xbcOjU1afSttbb1/1&#10;KYV8A9+E8L26uqbnd+0Qy4vu3csfeqjZtPKQU7pE1mNKKIIDedyWIL66vKp6rvc4+aUiFgjyk7PW&#10;TNbzSB92HwoJlU3NTdbR3ubhixlKyEpx6Ontse6uThsdHbHB4UHxA+LwM0WxqL6vTUID/hO5ImWU&#10;s93Cvk8jVctQ9aklqrwQLChn4uQzC8WVkNY0XUJ3qa5UHh0Stl599dVkCt1DogTkT5AAeZzQYE4O&#10;9GK+d0FdjIG9s8Lqb2ex3K+G7mus6AxgQOeGsbPVAld47v49ZkbMeGhTaPR0PgA5msp4TwBZWDfP&#10;+F9nkpzzOO0EEhEDZ453q5iOuLfyLfYpcGvFY9ZNnY22s7tjq2IseNmivZJWKiVGJQbhjjoggDJP&#10;vtgiyEMw1ailx40x5EalLRwhS9oAYaWhd/ueUtRzrmErXfacj3uo9l3xdy1RhpwDgLmHb+bd4Zkj&#10;vVsMvyqAhP29Y+Z/ex15GpiiqQs02kYxMWAXUMTMSXRCgYkAgueUQtDK6V4CK/IachWAxQEf0t49&#10;mlW2BHMhYh78HmGHecbNaIaqSwdlLA3VZ2Dc/lv58iEh/aOZ8D2c9zxUv7uW/Fx1H07oXtWxO9Tx&#10;u2bzMq/+ptxCOORwzt+n/JWpX2lwDq46DqP/ZJCWHOrDhStph2jZepPOkzcivWHSxcyb8vXRyeqh&#10;/jAfXgWsdqV2qD2x6NvU1tCoaRUIlt46EALIJ1olZaP6wESMkBqFzgqFSePSjYA98+YJIc2iNEwl&#10;K5UPrL+r24cgsAjkBfI76ksF5eeQ/OhFpOVrHeg9CBK8v0QwF/U75tcfqE1kOrp0T2NIW+/YzQn0&#10;ikVfGXBtY8sdBbmOZMAiNKx9wHr1vpaBAHtwZELXiWooAUllNL+waBubWz40Rp/LCziJcFg6rnfP&#10;+h3ls0jm9K1rqys+xbWo72NsvyIhBgvi3MKKwLPH84MAtaL35ZS/dLbdhicmlX8sAGFePlo4nv34&#10;IjBTgVgJxFVAAGvJtFlv/6BbHHByJHY+Tp+EBE63EtCnV6At8Fd5FVQ2CDA4QiJssbJeo8qJ+uHb&#10;D1Wu7leiNkD5MXzA+7Iqn5dffikB+YdE6iYJnRR953f/ReE7gNgi6b7gTAAmDeemoBn7dVanzgzv&#10;Ye+diYvHQRNy/IKzirjOeCOE8FBLzuB0nfCnvxfB8L+G0FCVJ9JgXjV5bNCLW5sbLI1DEBGxpH0A&#10;9GjzjJ0iq6RaM7a5u2dL0hDaurrs/PkLxvKnmOgZY9vDxKcv9GAdIsysMJz7SN9BvsOGpqisiLWB&#10;6+wZdyYvrqcKfFLN0owADczesHfyXd1HAkwCaH8t0POe2j0U7+FMDAaEQORT0MTwoqk1PkMRAlaY&#10;ockLZcq4eVHaGGPSPn1MTJMycq1UoMB3ep68cvWYX6vmq7oH7DG5km/eheWAumBMHaclpnOhoXkb&#10;EqGNYiFgiIS0fNyX5PUc5eXlqLRqN0KNxt88w7fENhHbUMxX3N9XZnpfFBpIg7JizzHCEt/JOYia&#10;8XuYWqiksDLwHf5NAhu87skn6SFkhvcoL6RFnrR3TZnElBc0f85zHM97zvSbPcdBq9c9upd8hG/k&#10;OFpGQnsL34CQEr4Jajwu2QeeuOhrt29s7diagHXHhQzlrTEV9sonRO+kvhhecb8A7SEEE8zjDEHw&#10;nQjZ5MOFG7UX3sfGb9oU+aPeEIpdKKprspHRMXduHRoede3/tdde877EUJt/j96D4yPp8NpQn+zD&#10;HAvEP6wKkW/UEu+qrVfKgZzDa/gOyV56LJQZxL3kHZ8J3kO/oA6Df8mxt0eA3K9R99V+wDdzX4c0&#10;/xYJAxzT/xmW8CmI2hAoiYznwwK6Tj/r6CX6Y87+1b/851+b+YROhO5HjoT+SHTm3KXLmCEZOmXa&#10;D1HYiK5G1DkA082wdDj+V387MDjT8R/a62HuqTb5av/U1XDCmZT/CDueiZ0Yikwlduj4u5bupanr&#10;VTDiDhZhwQiKRg3QMvXmUB0RsxxMmnFVAuA4cAtkcc5pFigSJ9ujiul9MNWgnStF5Q1tmJ+kD0OC&#10;OfgYr8rDNc/qbzYy5vd63qvfId4Tvq+aadAj7rVxycuRdLSvLYtI8fvfaU9ePDaAtBqPJibNgqSP&#10;yjBByoDvYmxXZaVnfLU+faezRH0fputmCUZopbyZ12O+Jka3162ei3WnF/ov7vM9t2lTzn3Pxwb8&#10;YcpSSswQgARAKQ+sH4AOYM6tyg8SEkQhVZ/3fZW8/MRYlbrSVb3qGreEe3W+WlYP7muJZ7mXZ+Kw&#10;Skinek4Z5rk6pe/DHNqj5dcRHljXOWbFNvoFh2jgDsJKkzwhVHk7ZeM9PKL04sZ5P6ctXneq/g7W&#10;lXvPQKHdhw/lVLAG8Q4EiyCYUC+UzJmJETssSYPfy3v0PFZKA9zRYpGvWZmQvOoh1RPtJYAkVgLq&#10;jftdEFCaruWqPZGEdroqIAcwVbneFpQGwg1thbTcKVUCcnt7hwCSsLCsOFfyhZNc8Na7aUtuEeT9&#10;yjPpeD70Tz1GW52VdQ+tJAyVhOv+WxvfUnveZ2WwVfPkwxauaTMhkqHGcMwwiA+l8G0IrdoO9UxZ&#10;33WMgK37g8VEPEPvQGOnLht0P20itAuzri7W3m/zaIeshtjV1WPEISB6XqZd36v6O5Swcu3KG4km&#10;/5Ao9KCEToRY7Qrnq0Pt4xa0mLCFcyXXdOJ1vKN9A2ycQei3uhgMy4/rJBxoC17xuodraOJVYtwT&#10;4YEtggWbc1ht8Thutfc4U1QnqxcHYJy3UlZa2urEMVICvWxL1ufStqWl4apjF/MHvv78YE+fdajj&#10;5vf2bXt9zXJ7O0o4eFk3i9E34PGtfIlNWLP4ABvTrMLUMJ2vXhf3D2VTQuvR94LzSEh6l2vyMB2d&#10;i5tr89XrcYvlFpn8gxv04DEEEEQhiOcPVRcw5HgNDQiBJW6ufUmYqT1XexzTgnhPzNfvR7yzNv9Q&#10;TA+qzXOk2rzHLZ5j4/mY39p72KC4h2L6te958Bz72uu1FL8z3sNWexzbPb+h+O54vbbsHsxX7VZ7&#10;7sHf70QPphcpno/lBDgDbLH/eBm6MFXLGvkdjml+3MdwzKGql++j37OPdQnFdyOIsd2tE0zUqhfe&#10;E8suEr+DUHDvu+M98XfttUjxWmzDtW3q9yoH//4HKN7PtXid9Pg+0uQcvg3RCZI21izNHdM9sekx&#10;9RPulv2RmAyme4QGrumPC0I+HMB5XSc9yiKhh0dJ6Z4gqaupQ4TOEDte7HRhC4zAx1yFWg7Q+u33&#10;Hd//HKY4fj+4+Xt8D3OQbF7tlGzx2jtt8Vqk+NunQek3ShjT6ViVjnO+kEtjynpYi7ytw1fdapAW&#10;w9h4WufbWtt86VDmP+d3t62o/WG56AFSApizAtyRNSlbmASbJJg01B/7MeDvYK/74jc/uIUyuLfF&#10;c+xrKZZf7X0P3vMgxfKCuURGFZkuJlWYJceYFSMDivezxfRhUNRCTK924z72kX633zEt9rX5j3mJ&#10;3xfPsUXyZyXIxXfF95Ivvout9lrcItUeP3i+dl+bt9pnOCZ9Noh7KDv23BMZeLzO/XGLFL+pdovX&#10;SSP+rn0u/maL38m7avMW04Lic/F67ba9u2esigbYN6VbrDlF1Lbg3MewC1YrxvvdHC6wco3aWzB7&#10;5UFpkH5t3uP7avcPbrX5i3XkvKEK1A/e/7u1c56D4nFtulBMu3aLdcIWn2OLVHsP53l3FGK4Fss8&#10;lE0oH3o1ghKOiyg6vi69hHiPo6FycouNhB2APVg0lRelL6bgZZjQw6PQ+xI6EYqdITI6zJZo4HGL&#10;HfBIAI6JCmclos355uf4DWNXJ9FvtiAYIBXrftf4Q5pRCKAjugnSq5JOiWYKkyM/dF6YUNjiPWxu&#10;NpWu7Ee6F22+Dk0ZZVYbv3Hw8qVatRHkg+U0Ca5CHG6C5RDis03n6OOMOaLNY6Zn6lKT8sVvwmsy&#10;TY0NzR2VHPYYxt0BfpiJGAX5qe7jN9Tmn+N3+k0ZUKYPMqm4j78fpNprzFfOdrT7nG2mA7lHti4R&#10;6c+9hKvMiGAg/FZt+nXKPtZpfD9pAjgRaEP93GOuX/NbexwQdeAObAiA7Alow0IpmMfdlK2NN/hb&#10;qs+Fn/d/X236te+rva/2NxSPa++rvYdvixtUey0COee8bSv/3Mc5tL3oAMoxFMuK+zl3qO+s3WJ5&#10;1lLt+2s3KIyzh41X1P4OryStd96ow9m5Bdtg4RSJnU3Nrarz5qpJ+4EycFO39my04KqZO34/KbpX&#10;fzVfDnhq64w7s+FlzhaFSO7yhZCqm6dBvVfBFCKtWB612/3ff3+7ilu8RlpsDz4b0679/eB1iD3P&#10;x/rhmHR5J9tdSwgmeu2xgjQ0pXwfhCH1UZWTOzAK6N0RD7N+I86MOKzee1dCD4e+1l6T0B+aRidP&#10;XyY4DJItY2suoar3+7gvG2Cvjs9v73zspTV7B/LOCJPTdTRqbUyr8mM6EMDu4K5OIZgJY15oTAB7&#10;6Iy1W+y0kWJHqmUE/GNKFiwBfoiy4iive32ZVJ0AaPErYKpes7T5I3G6XL5grLJGJ0+n0XoCk9Ef&#10;pXEP+ABLGF081ifpG2oZiQQBNAI9E5lGzFvMrzOSGornYxqU2YNUm1bc11J8h/543aCxsxQmc7IZ&#10;+w6myQBUeL57OoA8QovyzzvZM72skM/57AMfl/V09T4Yd70EBO6vvg/HMX9vfH/c6x0weYg2wTdx&#10;Ph5Hs2gsB65xP3u/1ystUCiTe3UOhfYTyp/rusvPh3vDb6j294NUe6/nufpuNsrLSb9pn7Rn8kCZ&#10;xLxzn4OA8hCEOZURTF/70I7vbZFq3xOJ40jxN2lG4l7O1wpXlGH8HbdIkgU8xr2/g3rXHi92/E4Y&#10;f1aJqQ8rj6SrW7hNZ/xHyFdoX7QLiHepQfk18kW/pq3E90PEM6D+yGPYQmyAlNogM1hwUFtdX/e0&#10;mNYGj/B3xXf6T94tqn6P56Tm22p/k06s+3gu5s/LrvphnIvn42+I5+PvSPGYPWki3HhS4hlNzaxh&#10;IJ4gIIcP+uqHKgM0+yN4C8Cvd1LGOOviwFoqFez6228mY/IPiRKQP0EaGT91mWUu0U4Py5Jj1acc&#10;sOlQAHgEdMblqxo8TkkwAjyB2bjPwd/BHpM+58JvNh875Jz2WARQL9xioPujQ5szGnodnZCM+T5s&#10;5IlzADiAJLjghsAYhCM4T/m7/TEAXu/TtQZJ3YTDBMBIyZm7OrUy4EyGVH2+tL6X+cXOesXQq4n6&#10;M3cl+7jpvE9PqjL8sN0zuzpg8rzuZVN2nNiHDWYEd2HTCW3c7k571T3CCt/n1+Oe+zzJijvVwXRx&#10;dEPj9PyL+ZB+YMZYFsL9bNRVSXUMeFKWzLEG0KLjne7yMlKJhQf8OwLIQ3fBvrpBEeQjg40gxXEw&#10;HYcyide5BsGAo0YfyqJaHjXkbYx2Q53oefId7+W4Nt24h+Ke6/H+eBzzHZ4J16hRypN2x7somwjw&#10;pAvIQxHcY759Ch/J1dRJ3Ht6oSWGc17C9/8mWzE/vAeqPWaLeY7nIc+XQAdhmvJllgKAVKIv6T6+&#10;iCz7W3iJDrx8BE68NJ7XG/RCXVY6Xs6k6cehzBHC3KKhjfd7/9Vz0WrT2lJd9ZGhIYFiBHnS9hX9&#10;dA9EcTiRFxFp8cu/qfpZtd8Heb6rxDfGLd7n5QWvqP6LjpX3flNv4fv00Nfcw7lDfGm4DCdR/n22&#10;g96B9Y/jpsaUlwdWN8z1qVSLT7nFt4YQyKVSXuVetJtX30pA/iFRAvInSGOTpy6zDjOMGY95AMvB&#10;XYzBARuzOyBeZQCYsAFqNr9PDMKZpgO2fiP5qge5BKzO5t2RPR1Tzzuo671R20fDV/9TjwvdjmN1&#10;LT9mD4C71qxaD0u+ej8V8ZCu0RroxLofsCAVNHHGI2F68DdM6pi3mePKHcwNhikiBGCicx7I25rS&#10;YlwtSovOj5kbTRcpnt8AIO+H0Qfm64xf+7jF43eiyLwCoOl3lQO+0/NxX8vwau9jPnYApsCkqT80&#10;efLm9Ug5eDnrn357CGCfJkVUNTEqHTOzAJDnW3iNe27r+3iGb/Z8aPN3x/dX9xCMF+L9EOBYe41v&#10;gLjOd3CNPQJjQ1UIYXOm7fm8961lH/65B/J8Q7yXfUwrHsctEu+uvZeNc/EZrDxQGHZRG9Ex76LF&#10;xPv83UqSY9qIn/eyCgJN/Nbfj+J9tfdHARGK5QOFvN3Tomuf4Z5wX8VnVCCUYaFinX9M8mEsnrwz&#10;V76aJv2L57QH5LhIP6TveZnrfbyf35Bb4qrHwaIRphrGSJRx39fT58tCA+jKpE9RW9/c8DTQ5NGC&#10;oXsgH3b+NdVvipeg+J2xzqLASDuiPcdjKHxPqD//XbPFc6RTW37xuh9XpKl7/eu6lzP1ynVO0U5U&#10;NypHZogQSIv7cDrkPoL2sIbA0fGBT8O7de1KAvIPiRKQP0F69OLjlw9LaNfm49fNjEtJE063pKyl&#10;Je0dI5ioig7qjK3T3WAQhdy+B7Px0LJilgfFgrW0pkMMaQEKoO4MRR0ITbsihsG70P7RJn1OsPod&#10;U7zQmTk+lMZJNDbiacOE0yk0VT0roYIlP4lC5b4ACBFwEfe+I/vSuXWNMen2zq6q2Z05wce+iMea&#10;mFC2vcMZdks268BO5C8WDGHKEd62gLozADFMAN1BXee4DsgH4BfjcRCDieiWKiOJxGFgouF3uC/c&#10;G86F32JFzozYIJgYzIwtno9bZFCR8THFjyEDhBeuu+bkaQqw9O4yYM592hC2CKAC0COAwbQPCnmV&#10;a7M7bMHUYHAu9Oi7naFV30O9hPdVQUf5JC+8G+3OrScAMF9DHvWtmG8dUDw/4ExF7ydQCe8XA9f1&#10;yHQdSP0bAyjdPY+15z4ipUCh/O5t8Zl4jfwCRJQjY+tQbTmyEYyJsiwz5lzM81He1mO8+pheFHai&#10;HwVnw/Mw/Xt5iBTTr30XWy35M+pAfDPf6UJfjfYfLTkhWT1LG9fmQ1HKH3WCcEdd0z5DuFaVqQ69&#10;PrQpibDpG0nZhSR/gjZUF4ZqdJ36IHc8RxsKdSgBSW2EfK9trNm++niH+k+cc05/z7ZmPeZ9hn6k&#10;Z1knXwl72+J58sJ3RgvQXUtQ+CKn+0slkN+jrbbcqM9aoA/X75UvFM+TP/LAMRTv4RrnwnnKN3jM&#10;UyJNzayxL+FfSTFlknMH4glUEiGwPcqh+j+/GfJDwDg8ZI2AQ7uZgPxDo1CDCZ0IpcQ42sTgWgWO&#10;ar2W393x1Z/qhJBMNyuXig607dmMOnjaA7GUikVrUOchVntFwM/a4q3pZndMw8GNOdjEzNZFOIm2&#10;I2tQB2RPJ9Erwz3CTCTivd1NH2csHeTEECq2v7fl54+P2ATCHq9KHbgsUM7tqrNKMGgW0CrLaPBi&#10;l94qYJOA+/r2ltXre9JtGdfoDw4lODB+qGcYmmBsDS22RcwKoGNuMRG/8FpmC/NgxQTU0YnOhlMO&#10;AXjYAA5mwuEoBQUHRRi7NCq9mz1MhdwEphOnHkbtNASJqaXIjLg/aFL3iLTiVsvM4r1x4x3x94PX&#10;au+Pe8z7dx2q9G4HdTFS9rXvrN2qGVJZ1xz/Aei+59+BHrz2Tse1WyyHuEWK5cg5vgVtFICA+G6u&#10;8Wyoj1BenIdqn6lNP1I85lp8T+37ajfuids7naslrkGkE/cxr7VbrEu0ZGxcCKlAUhz/9kV/6Gve&#10;CwLRNmmmMY1IMS3eE98Vid+UTRj+uadVQ/wmeEz8Jq7zfG051qb1hyXSeHCLeY3vqaUH732Q4vPx&#10;u+M98X6uxd/xWqw7jmN74b5YFu+Uj4ROjhJN/gTpmz/xqcuDA4M2ODBkXe1dvszkxNiEDfT1WqYV&#10;L/R6AXzWBgb6HShLRExTP8gK8LlG9DqAn0hnsCvWvOYcGoVr/pKA0QwIeRrOifEoATR6AtXwDBo6&#10;GgrH+VzO73HpX9fQ7rEauDapY08DDchZnNJRuu4X4F78YoICU8YKud9jVVfN1Iwbwk/ven8LwAEA&#10;Oi2aGscweJgYoVkj4Pl1vZlO7cCgtNT1tQUwFptV/lQgDBcgGOiY5/wYplFzXQd3CV7CkIgrckgo&#10;5KG65wznnd9U84bGTdAOhiwiI+Iav9HsAqPiGZhWNW9KhKEWtHg21xx1H0IaMpge82d5XxyTBzQY&#10;g3Zgog6q9eBUfa/HD+fLKBPqg/MkqHvJvo9d65i7qSUHoup53zyVWgrpRvDwIZ8qccx1z4+eZasV&#10;RGJZ3C0TEWVBW3WBTOcPqwwa8vSpJ513C5FySPCgVIox6CZvE9zrad/NaWD4Pm6r93vsA17HR/k9&#10;lBH3hI26isf++4Hz8Xt/N4rfEr8R8vwqX4AUaUlc0bnwTQHgaWdqBwA7z/k79AW0Pe7z7w9p0SZ8&#10;mE1p8o+Pie/kL+0EzZ676Q+Y4DFVc2+mNaNySrvjHVYfzq+urkr4CIImpm7qHKrKwSHRKr3Dqa+h&#10;2u+PfZDfEaRpajpz3z9PkOf0H0sX50IwKPZ37/JbvH2qTEjH/Xx4yDtc2DjmGvyL31g+XINXH6pD&#10;qUD5OC4n5vqHSAnInyB94JkPXs4K2JluRshHugUON339A+rQrQK1knV3ddnZc2cF5FlfCnKwp9fa&#10;MllfGKIt22btAniWe820sAJW1ro6OyQwdPoqUoy/evQwgbo7DKnzsJAEkenQ/NH2McWzZ8lN9mj6&#10;bIX8vu1sbVght2cHhZwEgD0/V/bAPCUPY8sKWni7lpU+wwoHArDyQdl2dnasmM/7yl0IEdubm84I&#10;GZJgDDYwT72fDk1H1j1cY8M6EUBAzFDbkdJ3xsj5u8f3NHOYb3QsZI9p2vMXzztzDs5kYe3ywLDZ&#10;eA9bZGSR4nmI8/G636Pz/ls5r00jMvF7IM97YL5Vh0nyr/v9e1UvPiRBKtQ7QxK6gtCEeTKkX6W7&#10;6Yc0Ye4+3QqhR98UKebP81ilmD/o7nUdci6e11F1HyiCF8Q9JMf3P7hFupdOIN5JffKuWM4xTyG9&#10;8CxlwU8XVgF6gRmCHtPHIMdHz2c13w7YVYCvUkzXr1e32uNItedrv++dKD4bN/IQv8NBTvkgD262&#10;RtyiD3k+6Uf6Jm3UsZez/tEGQp75g9B1vzWJnPGeSAAc70HwxjxP2gjJvD/F1M2WrIM8wzYFCf3L&#10;y8th+EbPxNkZ0EmAfG1dx+9nqmtt+cQNYk/dIxyw1QrrXOPbHPzjcXUfn4V4RyxvBEVCR3ONdoFl&#10;ka6DYHUj8a5/aJSA/AnSuy6963KpeCAALdhBvugrP7Xg2KWGfiTQzAi0H7nwiF3Q1tLS6mPmmZa0&#10;NavjdHa0Wz+rPrHwi+R3tCdWgOJZQkJ2CuwBdBaQ6ezosNHhYZuanPDnWEmrLZsRgxHTEQDhCNYh&#10;YaFHAkVnu55lapjyR9CbVr3Pp8ZJ0yeM7d7uto8rlwtFzyNhbMv6BvLm44mlsvUr/YmRUTt3+oyv&#10;slYqFKxN+ee9K6tLEgT0vLbDg4JvpLe/uyVhYE1pUB77EhLCVtZ1n1OvDg4D3cttW6kUFtWJewQN&#10;QI99iN2OIBCsDuwB/XBfMIMeHQaGVcvQIpPhHAymdh/v45j7OApbVVP2o8Cw3Fv67jXVo47RzuKY&#10;LXXH+LPPEtBvxqhZ55wpdDznmg57/yuqvj/mBU0eTQ+TbvyGyCz5Hb/jwbzfpeq5e9fu3RPOBRDk&#10;N2mRHPvI8MO5+8srPh+JY/LGxjMwe85RB766HHnz/KG5BQIASJPv4vpdkNcd/q7qO+OravMQf8fj&#10;mJ/afN397ehHPXLA7/jNYX/P3yNs8XwEa188hZ6jc55/nQToua/69nu/aQtYa3gwvsOv38uz54ed&#10;nxXpPsoJYS4toRfhGac7yhEA7ZQAz5g8IJ/L5zzWOylTZmjybuAQxfS+Zu/vrB78HsR91Fusc+rS&#10;31G9Holy5TzEfT40p+fIK/taoA9paa/7goYftPZoOaSc+F6sPJQDigw+CVyDJ9DfW1qa9b6yXX3r&#10;9QTkHxL9AZpHQn9Q+pG/8kPq8+o26iMNDawlXrHx8UlbXFoWmO3b0OiwPXLporUJmO/Mz9qtm9ft&#10;YD/vWnVnW6e1SIOnE92Zn9Oz6mCtLS71twjA06mw2I1rAepM7dl2a+9sd/P+gcDuAJBWR8oIfFnH&#10;PLe371668ByOceDjuc72DitIY+d6azZo25jdaQjplgzQ5mPxRLhj2ACweuKJJ6xVwLW/t2cvv/yy&#10;a/YMR7To+ZWNdTEiFroQE2iWxF/X6PkhnzkJOuvr6840YCqsWlbLQPTHDpVB2KQfV6n2d2QokcFw&#10;DUYUABHtUjepzDkfGU8tI4rEMxEYAnMKTJl7w3E03Yd3892cR1MLafNeAD4IITAorBH6YSkW9WkU&#10;sKsumCLUhMe2Nbn53R0MSa+abzJMGQCKCBTUsQdKEeOnfnlnbd75HfMe819L+ErG8+Gee5YH37t2&#10;eu/ZECzmntZVu5EvhCvPX/X+WF8c8wzaGGVGXnHKY2Eef0bCJe9yNNevdHNjGJJS+UCEOPV8SK/w&#10;b6tq8ky1isRx7R6qzXvcx/z6rBH/Hc5D8f6Yb/IKxWdqr9N+PJ5BNS1lXvUWBQZ+h/Tis6pOPadn&#10;9Zw+IJzz1lubfgBPyoF9CaFXgnNWfZjFnlinnbqmHNkmhifs7NmzNEpbWVu1N99805cxdoEKy101&#10;feoZip/qeWPPOz2/vztxD+0o+lVw7P2R9oZgo2Molgsb59jQvGvbJOe4HoUEX1VO5+Kz/KbMOT5U&#10;u+BbOc8xK1d2SfHAuXhpacmKBzlrb0vZfm7L/uX/9r/+Pl+R0B+WEk3+BOlDzzx7GTM7Y/HEe2ff&#10;IqaPhzbMjg2A3d3bsc2NTdvZ3nLwVI/x5UrRUNHC89KEW5pT6jDmizoAxJiE8WDOs4yltFvM5wDp&#10;gLQAdS/Xytva22x0aMi6e7qd6e5IS8cLH9aKZo63/qDux7sYjXxoYEDCRVaae5Eg3MpDyprFdAGg&#10;zkzWRgcH7by094nRUcvt7Nn66potzS9YWnlsaWx28z4OfjjzsTqXWIc1qjP7+uNo69J4mxvrVAa6&#10;X0wfB0FC3DKUwHXM3j7vXudcu2ITJ/Vphtpj7m6V9B/WTI9sLWwcozH4Ih9iNDCRuEWmAiOCnBlV&#10;t8ic2MffMCOmgsU955SVkFaVaYeN3yF/0WSP9QPLiAf/wHSpjZII84AlBOiYdPQnpFd9p286RoNz&#10;j3mlE/MLM3UgrFLtN3laVfLjB84HjfReOYAKtdd1hzPiuEG1v6F4b+31WuI4fgPmbs839a/bXHjR&#10;d6sE7vsGyoHnQlRDva96LZTZ/e+PFM89eO3e+fg7fFOkmH/2nI/fH8vQy8WJNhRYIBq8LgbNVnuS&#10;U8vU9zCeruPqX0Cebw2k6/rLO+L7Y/m7j4L2ZYaW9D7vwwJY6hqLD8N3UE9Xj2vyvHBvf881eabv&#10;QbRx99Hgd9jxyrv0Dqe+hmIdsAeoAWDyGusv1Ns9oY88s+feuMXr8TfEfb5X+XjXVC5c6NWe/kC6&#10;PqRFWWnjGqfpP3u7Ox5EymcC1R9LCMonC9Q8REpA/gTpUx/75OUuVlgS0DN1rUma3baAHGc8NOjN&#10;rS1p0LvW1d0lgB10J7wM5jB1IDofjnKY9Fh+tKOr25nC6uqKJF6c3oLZkylnmO0Zu+d5mGq2Ja33&#10;pS2vtBfmF211ZcnvTwlYe3v7JGyknDkRgrZbTCUsI2s21N+n90vrV6c7KBx4OFr6K8DVnm2zYQkM&#10;s9PTNjN92zX4w6qTWUdbxoqS0Le21m1wsN/f04CDgPKCTwBmeL6BqWVYFsgnwwdd+BtIo8lKe80g&#10;AEnoYAqfMxAlTNqR2fJdZJLhheCoI2apDWdEH8/XOaFplfU6+9X9MOSQh7ixMI47F77DFs7D7MSQ&#10;laaPrx7BpMW4vEaVJveQru/Dxvs9iFH5UFp8WL0OYc6nzFGGjPNSjsA9TJGi4QzfpX8ETomAw8yF&#10;0iEr/RH6l9kEMFNAQ0Cv73dw0bt5PDjRKTHyxflqWdVSLcj7daED2qA/xR+l6x+nPPpJ18T008GO&#10;Z/wkN/h59szx9qllnjbvDXvua+A5ykc348zIOb6NMmA6FUn5zAo0dwcJ3n8PLDgPhaP7956LkLm7&#10;5/047vVtUYuP6UG138959rG82SLxiIMgafC4p8ee83pOBwienKQEeZSSD8AbQNGve06rm2vwtBHt&#10;1VZC0nXWqjZPfy5Lqw/OiSm15bIL5D29PXoWkN8RyK+6EM4rVFyqe66oPL2eQr1zfHdPeWLRoD7e&#10;Ya+S1y2hnly4p46UKYL6kE/G1GvBnI0ygR+xeV1Wz7H5N3ufCeXJnvO0BxfueA8dWRSFVugQAVr9&#10;rCS+tCthBjM+S+kynAfIX0+C4Tw0Cj0soROhdz/+9OVUgzQ6+npZwKQODbitSjpnrB0weeSRR+zK&#10;W2/ZojTi4cEBu3n1ujN1HNow21149FFbWF6yvfyebW1v2ujYiJhAt5vaAPc+MQVAeFX3FPdz7jiD&#10;dsx0OzRrnHjo1Djw7Od21ZnKdur0ZPV9/e6hv7m+as3q7AUJBdvrGxISAhC3iPFgTsRKgEPd9WtX&#10;JXXvuvAxNjrizIE5/x5+M7dvfUrvxo3rltvPC/SL9s2f/Bbb3dm1tdV122ENejGAlZVlndt23wGc&#10;CAFq3jXYPyAQq9jE2JjOt1tfV6d1SAAYFMM7NTVh7336KXv6ySfs4oXz1qPnuHYkIeP0xLh9+APP&#10;KP91trO26mvgNwic649L1sj0QO1ZHxzfgIoYSJ2uMX2Q6YQsKYrjoevaDRUr7O9ai0DWnRYPSx5P&#10;4KiYF/M8tGYYpZWtTud5vkG/SaOCo6LSDlaKJuWDwEfmS2c2SajZ2Nr04CZb2xtBI1M+scwgqClB&#10;34LzXvCwxopRUprEqvf1x7kF2yx+BtwDE9V7fZxTeSJqImOYukPHYqQqz2hhCFtgwMQ0QINslvBH&#10;tDkCkqCEMq85MGpGGkrW3JACBoQmbGRX5QlDr2P2QTBncwyAs6Qox9wXVgME+gIIQC6I4RCq+wgy&#10;xLxpwFAFoW+SAKQ0gjc2b9Ref8Pz+kVaOsWwRgAj5QFhB7TTC8NYue69b09GAGZ9DJXA5iXjkHz/&#10;pncAPuBP3OuCskIOBFj+r/pLN/N5HsFRmWIDrth4Aw9Tb3wCPjO8Nwg+et4FQARI1YWu7UuAHhoc&#10;9LIpqF/RT7c2N61FQi4gODQ06BHgGNpYXFqQUrDtb8EKRBb5Pvfp0TG/fX6/3k+TRcCgbuK7KL8Y&#10;d4Jn8FnB8RchzdejJ7+0DwlllDM8h7ZCTAevC92wvb3jPkDF4oHvqct4LfhfVNRuiH+gd0mIIywv&#10;vykQHIMbxf8g5sTT7orqc9HvhPZIxnPqZwwVwBNQMLJSNN5445UE5B8SJSB/gvTpb/0zl3ukgaPF&#10;u8Ss1l/CkU3MtChN+catm7a5sWFjAqougf7S4qJNjI8LMPe8c/tUJW3bO9KsSwfWKjDEtIepj+A4&#10;x+oYW3q+KNBgHfaR4SE3peOxPyJmwZg+QwCY85mqEzx2A2MZlNa+trbmwwJo4UWBOYwHZpBlrFDP&#10;IIwQWAdAHxP4Er61URIEzH5XnRFGyQYjJ+odEav6+/ttUd9RFAAz/WdXQgEdGOYBCz939pwztGxG&#10;QoT2AAXfjkbvYCfwgfHArDo6Ouy8BJ1dff/C3JztSDhYXJi32ZlptzKcPyMhSEJSm4Sd/O6eWxQQ&#10;lNDCU2IklAGCBMct+s5hlQ+mQXdGFAPqbG/TMwyjhBC2KZXtgceeN3vs4kX79J/+DvumZz/g9y4u&#10;zrsg1dfXI6EnpzLdUR7NhbXenh59i8BRzO2wdCQhZ9+Foi6GSQQSJYFzTkIQUcx8YaGjEEXvQAwP&#10;cAcUcBY8KBXCuCvMT/VAmfmYusoXYAIKmWrkmr++CW2IaY1BK8LyIDBROuG5AHpxi2Ze6kXJeF7Q&#10;1gCWQ13jvVgfWEvfpyv6/XqrP0/TDcc84zMGAN2qBg7DD3sJCmovFepReSBtnuMauQcQfCEStHWA&#10;nuf4Kq4LiDjSm0JaZNb3+nV3z2Xlh2vkyf9oC4+F8372a7/fr1T3EO94kLgKVgPtMbV797EPG8mE&#10;Ldxz356607Okw00B7MN5nkYbZuocMeujCZ9jny2jhtc30O9e9wAk/WdH7ZVnSAtzNm2F36RFP3QL&#10;hgiAD4DNPuQnlKLy4PUZnvOhLv1zbd3rL3wV+fD64R06E7+JtoXvAH4EUXvnWvwNRQ2dY8kXnk5o&#10;g37asxwcU0OESK9f3cuesuZ8EAgksOiY2UGvvfZSAvIPiRKQP0H61Me/+TIm25K02n1pifv7ez5n&#10;fkWdl4VOzp4/q04kJqsOQCdqFhDPz83bxsa6dQqocwLv33n+y+7sMjk16SZ5OjqOKvMCPXpRZ0en&#10;QHjUx/Tw3J/T+SVp7WhlmxIUbt68Ka3xwLoIlSlmMTkx6Yy+Txq+z9PVORznYDq8BzM5YIuDDEIG&#10;53C46xN449FPHnGWIQIeU/oA+x1J+/1iTnR2gJeue+nio7YiUFRyekeDnT41ZU88/pgfI5QgpLDF&#10;MLDsNySwMHQxMjYixnAkQWfTOrs7nQEU9AxM7Mzp09bf1+sg9+Zbb9i0vg+vfzSbg3zBnZUILNQl&#10;4coBSYykHauBjlv0PQhRzGRA6077sEZwHAPoewTKj1+6pDKasME+MdtMq7WLwfUK2PslFPXqOnnP&#10;+PRGyiKlfFRcMAF4IdJDc2KsFWEJgMchjUU4cGhEkOM7qEc0LvwfYHwO3Ji5ndkeWb3uYaqWVB4X&#10;vGDSUmS9XEAQgAyG7kydDVVOZxEiuT9o8WhLUYtUGSl9nqMOYO5i/X7N04QTk47/Dmk9uPGeYHoN&#10;x6QRz4dzMHg9r7YEUf60fwSoKBAw6wCIckavreKAD8PHc5w0tekdXCOjfo/nN+wh9gBN3CvX4YKT&#10;fvsF3R9w7e5vPw+k1e4f/K0N07YgTELbvd/sMRBwLp6P53zjt94NYDmRX+0QrnwD+HTCQz3rB8Jt&#10;Tu0Ciw3tkXvQhAcHh0KIaN27LCF7R8IrFhDSAhg5H9Om3ChLzoUNvxMJE7p+D6wD6MZz7KkL2nys&#10;Ey9Lz2N4ljrUzvfULUMLCPicUwH5OfZs3AO/COd49l5ani6DVGp38AbOuQVCFGP3o/DAgxhe5B3M&#10;ssGS+drrLycg/5AoAfkTpFOjk5cxVx+Vyj5VZEBACSDS2QDOlDpPvuoF75pdWWAsACUM6MiYNHIB&#10;MxrWuXPnbFXg9fbbbwepXh2JtdsDX6/Y1vqGMVUPYGdsj3M49zHPlnQBK5z+eA+OPLxjU890KI35&#10;+XnrFQCeOX0meL6qMyKgp3W/z9dVXjkPA8YsF0A/a2fOnrZHHrkQjtuzEko6HYg3Ntb8ft4BnRYo&#10;8xtGz5ABmv3m5qZbF7gPgYM8eoxugTyMDw1je2vLmQDDAxlp+WgJWCgYpkCzJxDJ6MiIjQ6PeLhg&#10;QHtgYEDPbdiwzrOKHMKQCzB6ljSxWADIWWlNA/0DNj4y6hvWFs4RnwBtfXd7y2amZ+zVl1+2qyrz&#10;tdU1N6lubWy6hQNzaiuBS6oCAnnD1MkxIIgwxPhmU1ODB/9BQDhz9owf0x5wvjqUxovZHbAHNxmv&#10;jWCLkySWGQQupuQB/BzDUINghMUDk37V2U8b5tyKtPgArwBTFQiqzJ82Q7uAoQIstBWEDeoFrR7+&#10;TT1wj2/vQPcx7we2eD4IAeFeyoXyYcO0yzGgRL3GjeNIesQBjI/gGiZyvwew16V47L4EIkQWHvLz&#10;nOAPAoPOx3w9SDwf6Z1+exL67d7r2rtXiv7XA146Ffb6Nr8O6CsL1fMUsYqBx5zi+ykb8skxaVPO&#10;+KbQPoNw3+z10cLw2+CAlxOgSH+hX9CuYlo8X7s9SLwrljnXY73Qj6lr9nHjOtdq0yZvvB8FIGro&#10;5I/fMV/xftI+VFuK73ABr9oCIU8bYVTX4z0wLd5DmpyLygTfiBKU293We8yuXEmm0D0sSkD+BOnP&#10;fdf3Xmb8jfmgAPKBgJjfjc2NtrW1bavS2LukqaoLqJGn3Rsej1oCvjz//PN24/YtB3pA8aUXX7Jv&#10;evabbHlpyYWG3u4eH9PDGx/wwcSHEw/mfUA1Bs6IK1oBpu7AB7BL2x8fHbO/8bf/pn3LJz9lxVze&#10;pm9PS5BYsc6ONoHkoJvKAw+pWLvyheZ+e3rageWNN9/wPM3N3REjWvL7llaWJDDM2ZlTp/T+TpuZ&#10;mfbr8R6kfczt6+trzgywCLAFJy4Ylhqf9nT4A3V8tOVv/dZvsfk7dxzw18TwiBPw2KWLHlVuFQa4&#10;u2M5GIM2xh5xehMr8XLxc0o73RwWnEG7xfEPMzqCQU9Hpxi0QE/gz4bQwAyDgyL+BDlxMKwk7W5C&#10;xEHSnSCl7aOB+XTAvZwLBuOjE9YnrR+A3d7aDMDdxFilvjHd7MvVdnS2+5AH30iAI0zafGObBKS+&#10;3j73fQjAXXZQr0gQqZdG1qrz0RHTtXMxVKqE8VPUejQ75k5j6fC1BVR+7lDle/FTwFLlgZYV9+4g&#10;iECg9DgHS4YVI0Qo015Prnkp/8FSEKwBMRYA98K47236q/v4jYDiayRoAywcEBA3yEiVgrle30Od&#10;ax+v3QMsz432aPaAkLa413nPphq2a8a6i+Nwnb3exm9PJWzcS8F7mlXNN27xfPytBFxL1wm9PeQN&#10;DV0XlZB23MvsjeqxviCc9xfxn3LgMt90L23y4PnThvaMNt/W3mFFAXtJde0OiXqmQ4Ipwim/8ZlY&#10;lXCZzxfUT1Ku/ZNO0L6VL+2/9ntCnhkXZ+O342r1nMds0IbAxblgVtcNepZ0OU8bAXCZ3uaCoBKI&#10;wgCCwaHqlvrzOtQ5B+4qhXurEIJ5Q7m6d084pv+4c5+ep71jeWr2PJntiz/giJzJtCQg/xApAfkT&#10;pHddfOIyDmgejlaNG20PTR6muLW5bXkxe7znl1dXXEvGfNzb2+0Lvpy/8Ig99dRTLs1jxnZHnMVF&#10;6xY47UkbBLj2lBYmegiHPsAHs/z4+LibvQH0AQkZmMLw7Of36vKKAGfMvvd7v9ee+8KX7P/83/+5&#10;TQu8MRejoeekXWwJrABmxozpmAwpYPLHae7MmbNufoYRAPQIK3T4/XzQOG5cv+6WiB3lsbe3x5kJ&#10;QxPtYmodAs2FhUU3/2WkNRPuNDjrhKAxaA9D0mQYq8e8jlPiiy+84HnAvDcwMGhf/Pzn/fvR8AlE&#10;0q37xqSN8/2YwvcYDxcYUV6D+t6zZ865iR7NhvJiSmN/X58LNjMSbNZWVj09HAxBDKLttQicsXww&#10;fsnGMEmfypXpi+0qI5giYH323Dm7dOkxtygA5t0q84nJMcu0pty03y6BiedXJABtbK5LwFlVORZ8&#10;aGB0dNgmJ8a8zH1cXkyxTeXSorISUgqkCXOa9tkODtiY8l1txJQKwIV90IxgopjkxUjLAlbAteot&#10;zTkA2nQcTPeMi7OQCnHkKxIMcQDDubLoeQvMP9wX9/gQ0AbYAwZh7j2CGQxcPwE3sqJfHuxE5cgG&#10;kV4EBdcmBVj+W1sE+Qgi7PEtcGCoAkQwdSNshDTdYYut+o4wXBHvd9nHz/uz1T1bfEftudrfvulb&#10;aVP8VnKeJv/9HbqXd7rAWD2vRP2b+en36QgHPCwLcazc02LvYBryhhZLe+Y7AE0oDo21ZoLViufo&#10;92i69Cvu5Vmu3ROI7n0rxPl7lpPAyrkWy75Ww+c8G+lCnGOjvdIPAXmPwaH0XVir3g+RBmlCMf2Y&#10;J8rK7Ug65Nq950N7iNYECEEwPl8sFmxfAO++Muo3ibn+4VEC8idIH/7As5eRUtHA8FDHzAzTvXjp&#10;knvIdwoU6DZTp095/HqcbPJitGfOnHEzOuD75JNPeicHlHDwUvdxZsAYPEIDY/gQx2jfo2NjHuwG&#10;5oHz3vzCggeawLt9a3PLp8ExTo9F4Itf/KKbsNH2gwn3wPr7u7UvqnMeuZkZ7dWHAbQHpLek1QJM&#10;HV0dYkgt6vBNehcRvBrdQefJJ55Q7z6yRYH5gb6Fc60tKWdY+3sSSgSeWT0HeySIjDMcMXY0bBjB&#10;toQGj6kvoMMLf0nCBpYBfAg6pRHDWjBVY9pmjP+SBAFmFFAWrAfAkAffiLCApsywCJoyDogLc3dc&#10;yEHDJ/oggITTHubwA5Wv+JttrK+4kIKfAEIOU/aGlF5GjI+hBmKLUyYA++TkpDNETOh4059/5JyE&#10;jnbd06Trw55PxuE3JbShoTAXmO8cUXqj0uylzLr2z/M47iFAZBHI1Cj4JvLtIXJVLmjpHLtjm4Nq&#10;ADgPearyc/O9mKbYu0o2dGThp4MpY5xo/zBwhjWUoP+mvDxyYjYDR5ZWiWMlTwoU9Zf38juO07MP&#10;zFvndezXOa+9g5/2aGdYEoLwBqhUHaqqx3wzggmP6wNAKRdKXFPV7xCaGOECMA9DEbUb/gu0NzaO&#10;uY/Ny0N7+kcElgiMEaDY6Beci+dr9y4QeV7CuaPqeWLHkzZ7fw+fQDnoj7df3+tY572BcqAPxQjA&#10;OT+vtChUyof+HOfHQ7yDvgsAYrLHAQ8BCAsSszCasUCRP8qZB5QOm9e/nw9pY70jDQdg8sV5btXv&#10;CMSc8Y1v0xb394QpfaP+oXCsYXWjTlXOnMPC6PEo6Ch6X7T2BKshQiTlF/LCO0KZVi1HSp/30x6w&#10;4LllShuxMmi7DIfRP/qkGKDJv/TyVxOQf0hE80nohOg//9G/U2nLtFsT2oy3+oqbeYl2hxb8sW/+&#10;pC1Jk2xmbF5CwJZALdOe8Qh3mOMJisFSkzevXbdHH33UVpaWXbsFBHO7ezYxMeGm+ve+973uJa+e&#10;7BHTeAZQBdxvTt925grYMQbI9LiyM8WKP7+qNGFsdECYfbmUty5J0gAGkjwevs6Eunr8ecxxDA3M&#10;Ly64RtLZ0e1Cx4VLF136f/uN1z2qHcQ7AEiYGr4Ao6OjrplwHgGE9GFKvBtBAmrPMExQ54LHkIAU&#10;tnb1xnX/Hhgg3vs8syjhhTUB+nv7/Nsw11+9ft0OBBAs7MHYMwKGPtWtExDjoIeHx9bf06vyluaa&#10;Fzgr7+zJF57zh3ViOLvbPryBlQXzKTMHSMe1LmmypYNDS4kJ4jC1uLxst25N+/FZCWt9ve0qu6IN&#10;D4/Yy6+96s6TlL/VN/o3nj1/zlfno4zeuvq2lylOjV0qR+L292a73GxZKODNrExLLWTePJEDUy3N&#10;1iBNmPUFihIWDo8FduqyZfb6LvJ3sKPndI5pUFhOmfqGBUBnlBS+H0d6547qoM5Gx0fs3LlHnKku&#10;Li7b9J1pCUN7AicxblRSGq3ezzF7sXDfc578kD77eB1ijBmAT2EuFkOvJx2BAtobszvCfPoqyAAM&#10;h1Vw0cY0P/dNqL6f97GPx+yZvRDfx14p391jWWhuYKwXINct2iuzfj4E3WHqYNUC4misdN28DGyH&#10;Y9Kl3Lnfy1/nQ9Q68sy4dDhP+SI8cRyf5zqfVy0KJ76L/iUE9N/lg5L3E9pXaJ9H3vboJ7R7LHGt&#10;6oe0cYRx2j330XZiOQHYbDFtyjKewwJFOl6+us4eite5xsZvrrlQU00Da5ILiqo3/FvgIwix8Zno&#10;P0B/5nnaG++ImjnHQEiMGujpH9YGdQrDcS4Y65uxYJEWisP8nTkJEUW7cP6MhOR6+6n//p/UlGJC&#10;J0mhthI6Efre7/wPLqtdG0vJYrZHe0XjQUqmM7z86isuLRP2Fae19Q2BozrH44895pp7SswSyR9z&#10;NI5iaOuXLl1ycMMhB610eHjYhQE0cTrlb3zmMzY2OWGnp07ZiECSsXc0WpauJdgGe7zM1QNtYX7e&#10;mQedrlHaAiZrgsWQZzpfNMvBZE6dPmMf+chH1GGPnQEMiin5VB8xOTrxZnWqHlpxBGyu8zsw/ibv&#10;zDjCAay1DIJrDEtgXm9NtzpzA8zRZNAQcAwjj0wd5DnKkAiAPEswjTUJEETfI10YKFoQ8fYZm8er&#10;nLF6NHB0XH7rxT58wVh3RzsLALWqjMeUh0XLtrfaxPioTU1MuVVkdnrWy5X1vzs6Oj1qIOWKUyOC&#10;WYueRaBA22pqqrc7s7dtU/euuMVAmqwEPKY/Nuv3oL4Jjf3O7B1bVNkzbRBtuLev19cV6OlW+ptb&#10;KsOg5eAbwKJAgAlOgZlsi76pYO3tEkyUJuCM1pfJpH2YokPfn25IuS9Bl/LaIWGNMuGd1CXghoDY&#10;29Nlg6pDNP31tXUJXBKgBA4TYyM+I4CgROS3OdXosRjSEi4ot0YiFPr3FO1Q5a6MepwFjpEHsHoQ&#10;gZE0GD7BIoJZmhkHWEa4n3ZHWw9WjWCqRpPDVwCwJLYD+SJ9LD04VQKeHGOxwHeC84BmQ2O95wcw&#10;5/1MvQKEKDfaOt+L+Z16YfZIQec5xlKFA6ZbOKrDD1hYCH4UNFI0V2VXiaKtYuFA0/WgNDpPOeAH&#10;4QKJ/nGe667p6jxEfkApRypdI55B/F6Ajt+06ShMt6t+iauQVblRXvjvIMjShmjH7Mkje08PYFY7&#10;ZlgA5002rDb0V/pVBPi4cVwL6Gy8m77JHqI8uY7QHCkK5aRLf6P/sdGv2XOOtsVzCC7ch7UF7V1Z&#10;8/KFJFJ4WTD0ldvf9SHMlPow5w4lxBKhk2Es2gvt4JVXX0w0+YdE3iYTOhn6H//JT1ZgLjh55XbF&#10;1MRYCBVLgBTGrMti8CUxt629XQdINBs0XsbUkYSHB4fciQ6zMg54ywuLDpKALqAG0SFvVh30fuAH&#10;fsDj2qPBX7vytndOOh9p8l7SArAAJxgNwwUwmAUxk3ox4XGBV2ODQFVMi45L50fj3t2Vxi3Gw/No&#10;Ls6klHc69Z6+i/n2+0wtE1AgoMBM0XTwJsd81+xxy1v1u2ybm9v61j0/RpKfm1uwM2dO6R7C+aKp&#10;HdrU1JTN3Jm1CxcvemQ9rBO9DGfo27GAMGcf50OmCzLFjPFwmDqRs7L6DfDyvTAhvhWFrL0txMnG&#10;mgLDQyPk+zCBoy0ND41aKt1ks4sz1t3b7Ro25vkVgWCPQBhmmBOwDw2P2sc+8XEXQoi/juDy6uuv&#10;uWbuoCHASKeavA5Iv7u7160h5OW973ufz0nnOxakOWNR2VHdo8lT33x/BmEEgNAWGafnU4AAYK9J&#10;EGStA9YIaO/qtLbODo91v73LyoAH1ngkZq9u7I5qyguaal0j9YlzE9MjBXoCb4KUAFIHxbIVDgS6&#10;uaLvzz96Ue8ijjoCVUnlkFMb2fX0fHaA2gKxEohRHzVi6vXgoOx5HegduJtvAILvSktQ8PqV9Ehb&#10;9AWbVJ6CG2/D5Ik64V7WOxCKOYjQfmmHfq/S5PsDiASnPn5HwEJQpF36mg26Fp3ICOLCnmEl9lgZ&#10;3Kwv8AlDE2HKqJLgU9SclBchdKPabyqtMkNT13cSFAhwZ0VG9qjsDC2wBxx9KqXqmHzgyEn7d+EB&#10;XwiVI5YgNGXKe3howHp7JcRurtvK4oouSNDT8fDwoKUF9ulWgXyhZG9eeUOX6ixfzKk9qz4khIS1&#10;IPDzUd0qG5z3MtN9XG9tyXq98r5owWHPsXKivCCWcCCtHkmkuuc+8kfZUM6AN32HevRvQjgWUfZB&#10;YAzDIlFIpw64Fnw6qnWp+7AqeX0A+LqXb6WcUDYQyAhIBQ/iHiJlUicNjRX76f/xv0uw6CERtZDQ&#10;CdF3fMunLtOo0YrQyJFwiQaH2RKezvg7Dk0AKB3A57MLiNDakNDXBA4AzfrKql0S871w/hHXEPcI&#10;/CIGz9SyldUVy4rpnzpz2haXl+zWrVvOIFk8BsHB578rPcAML3Wk/yFp/5jDGY9H+0CDPnP2rISK&#10;QXdoQ3ssiFnC+PD6z7RK223vkEDR7kye8w72hG4V84QRHABEuheQLkibcycwASqetITEZT4/4V7R&#10;oDFZdig9hiS4f6CvX5pfh5g0q3IJLMTgenVuR9+A5WBza1uMp13fxXgm0230HglMlF1aYEMeCDbE&#10;zAXAEOachjGpnH1qmxg7zIMx5b29ELCHccG8hBHSpT5SAra8ygOgcy1fz5EfNDR+ky6Oi0PDQwLl&#10;PtvY3rS5RWn46yu2s79j9QJSmBTvoqwpQ4LiIKChiRH8CAAalLCCdsxMCB9TFvDggIjQhwc/UQgZ&#10;L2fohNgDXV1hlgPaJBv3bmxuSHPf9eA+o+OjElLWhEPButHb2eNaN8wVho0GKRbv7YCxcV81TWcA&#10;Nsb3uadJ+cbnAB8L8nWg82halBdtNyWhhec5nhgbtx4Jh1hBCH5EhD0sEl0dah/aM1zLO/luPaCy&#10;DN7+eFHv7WwrX4AMeC+hAYBg0zuY+cAKZAxZcA8bTlgENeIdjOGmVWdMb8RfI1xr8j0R30JaEgAk&#10;8LgPgHtxV1y7xTqFpoumT5sPkQMBuKANM25MfnBIFGZLeAtjyHrUCSEGEMJiADAh3LigqHQ4z3WO&#10;XXvVnseoM8oLjd1nRejYy1/Xu9RfsbBtqR7pk8GiU5EWn3HhFP8WhFgcXVlrwi1Byj9tRS/xtow1&#10;z9eXVz9gxguCHW2a92EZccFF76fsSZvz7hSp57mO/w2/ddU37qfs6H98J20Diwv3Yr9AQPJ7dKwE&#10;fSN9Nq77JuCmv7rVQx8M0HOdsqH8KTt8Q3ifqsKfCRYO5VPtq1ntjPcgdLzyyguJJv+QiPJP6ITo&#10;J//RP66445P65uHBoXe2cvHQx9wA4tWtDe8YXdIUAXm0Oua7cx9aHRoqZlc0ZUzfaJeAM50Hcy0c&#10;FWY0PTPjmhxgTeQsGA9mX7R8pnlhho+aIEDMs5j4n3r3u2307CnLSbv+6ksvSvu/4oxxn+VmpXHE&#10;8TeIKU9og2iovB9gzAq8+U3+0CaZb88a8zA5noUQAJDoSYdvRttCw+M3FgmuQ0jzF6W5i79WA9q0&#10;2tDoiFs90JJxguJbMetTBqyx7xqFimpXQgCWDTQ+xvWYogjY8i7ms/PtlC/PI0AgSKFdk+6F8496&#10;MCJAEV+JZ5/9gISmjAC7xbZ2t3wVsFvTt20vn3PP50EBa2dPl+eRc7zDx4hFrOQ30T9kt2/e8lC9&#10;WFdcc93PqZwabFXlRB4Qyra2d9w82yCBpE0AWSwGa82wBAgYPOXKt2Ep2FA+KT/qt133zqi+sVa0&#10;tmWtd3DApmdnXKBrSbVaNpWxA2n0aGGUM2VyIObsdaYy4Nt5L4yXMqceEDIpz3qVJ/mFuJ930oao&#10;C+7nXs5RtxzTHqMWxnehoSEssOc6semjlsdUMGZgdHf1+jXfxORd060+zzuHpOViMeBdtA3O8w6s&#10;LZyjT3AfhOboAqa+kfsQPLnGmDj97VCNKd2URn9Vmfpfa1UZFUpEi1SdSaVplGaMrwL7uia1XAkH&#10;pWMB27GEg5QEiLomXZfme6REG/SOioDMDpWeyuNIQFlWJek890NYF8iD+wjUaNLum6Av1mc7yKO5&#10;r64uW34vb22dbe5LkO3Iqn56XJPHKvP6m68JBAkFy4yMjJ4+8vOMBaDRc4yvAhp9St/ZoPxXdFA+&#10;lACp5xBaaMdiMQJvhlUKdGSxFgktus55Hz9XeuoCft7bA0KivsPrUN/iGrmOqSeIdsTGOa55P9R9&#10;Dv2SkvyrdQ3y5alVNwi+WIjwi6Gtlop5v04bpx4ROCifOqxh0uT/l5/5qQSLHhIlmvwJ0nd/+s9e&#10;BljRXJnShMaCZE0M+v29nHvBE242pwaPFsB8dLTfHpy9xGy4/9aNG87kafEj0sAZp8NjG62fcXh3&#10;ohPY9wz02dSpU64tPvbYY2KmXQ4QaAo+jqd0ZwUOOLgAFoD0b3/xi/aZf/3rdvv2bXf6I+gLHc7H&#10;7gXoACRmTxg0kbd2d/ZcQ0KDxjsY+yZTrIJJtM4tBowlsuzt1OQpdz7DPIoJr7UlI40FBo1lAeFA&#10;TAC1SZtrzEqHaF9PPf0egX/WrxeU1hNPvEtA+5b9uT//56vzist2auq0hJesymXTx+Qx0aN9o6Vh&#10;SmV9fRYA4hwaDGWHNg5AMc2NcfWd7V0POPTII+d9jj+aNMMCX37+eVtaZM7/oocdJl89vb3B21gg&#10;jbfzYSUEGoJJYvpu0DsbxWDLpaIEunp7W4IBde7R9RiWOJCmJabH2v/Dw6Nu1SA/HmxI5cziQTgL&#10;Ui/ki3nR3T29ym9aWruEnLUNaTlpGxwaVr00iRGXVdenbW5+wcfUy6oPpmaKV1u6MeUxAtjQugLL&#10;DVokmu+m2hKaX9DC0LRh0tLKBaQsfoQXPxYRtEvG0fFp0I0CiyYf22fsnNDAmxusR7DlY+s8Mzw0&#10;aBdUlusMTaiO0ARZ6RCtm2ECxukJAewav9o5lgrSROML2jQaX0mgt+tWAh24dk6bf+TcObWnSRvV&#10;b4QRfEy8TQs8uJdzzDzBMxsrCGGScUDDAoGQi9CA0Nfd1eHH7kIoDZhZHQh3Di4qu7BIEdcOrE5C&#10;NtMY0ZDxkWCPxQAfBIIVMUykHx4EB4Rkr8t6D8GG6EMqey+3ZvcgD5YV2gGWB/N+jO8A342PAbNH&#10;mpt1n4PlsfvkzC/MVX0e1NaUS6Y4YllBkMXnBLM7bcrXj1A5AO6UCaGO6ccMF0Bo5lgD8EXw/o0F&#10;QnlmzzHvj4IWxxCg7cKK0o0Aj/DGb/Zs3A/x24Uy8ST6LZEV+S5/xi1ueo6yVH1i4ascYZlROes8&#10;fQbeh6WCeB546iOcvJxo8g+NEpA/Qfqzf+pPX0ZbxXxNY/exRTVszG4eFEMMwSVhMTs6FB2sSZJ4&#10;SaAKsGN+pdN3CfSZfgdDx5S3Kw0KjQ4N7frtWzY+OWGf/JZvcTP0+9/7Pl/w5vOf+zfO6M6dOeMm&#10;MUAHRosnPvHy0WIJ44pWzOIyCA59AhYC1mDKpDPTKemg5AtNFI0YrY7xWiK5xWM8uJki1Sbw7unu&#10;8SliTANEa0QzvHbtmo+fA5IwURgC2iDpMvef34y1v6V8wzfQ1igb4gRQZu995v0OwGimTCtkgRf8&#10;CJhtgIkbbY5yxWGJ8Lkweco1MiOYDaZ4hB7SLoupwJvRWBB2WAAI5sT38hxCDTEMCEjCMAX+Bz6V&#10;SMyyIq0Nb3e0fjSuNnduoxxa3Ky8urBsA30D7iBHHjsk2MQ2AMPnGxiTx4SPcELesAMwRHPq9Gn3&#10;6MfBkiiFaNHUM9PciJiI1YDhGxwTERIoLBYQQctlhgC+DBnVDe/y+PkApe5zi4w2nueY3wgdvIs2&#10;w6qIXh+qF8qzqpI5/OGkSX5gzgwB0QZxIiX2AsCKYMc1BKyCBAuEguOjUoiBrzKLJmPm+yO8FSXQ&#10;uu+CUkcIYfogoBRA88iBuK1V2reez+MLAFAICHaZArqx5uAgGHEBgHX7Ae12lT+aIunuShglPgOW&#10;FIZtyDuCHw5fU6cmvRwxi7PnPhwQBwb7vc2OjA7bkfoJ1og2aZy+poHaBUMH7BGSsggP2reqbzLs&#10;wjEzWzjmfuJTIFwyTEG9M/0TodOdEHWetRSoV74HnsCaBpQ5eWFoyc3cKnd3xJXQjWmec+zpx5jk&#10;6ccISdQhUeL29c2Y0mnLlDl+PhzTtgBQ+hvm+QDgYaiB86F/hPs4r9fc7Qdxgw9AAHoE/pBuMMOT&#10;BulzTLPBXI8gHsHd+Z3uQ3TaRqlRAAD+NUlEQVSBWMyJPubOvyIXRJUmFss+KSoIiPgYfPWFLycg&#10;/5AoAfkTpPc9/dRlANNN8GLlzIm+cf2GAypjw5h892Gq0j4wrzootLY5MwAs3SNenQWpGAZAPHum&#10;keH13ZBqFquruOPVNuP2mxuuCf4PP/lT0ppbBHanPIwuY8OEUoXZYQ4GaGE+mJ5z0sJ4PxI0VgXW&#10;th/o7fexcwABQQStHbBrbApMmnH5jMAcRyo0cEz2rdKqW8Rs0f7I66600Timz35/XxqLygGtfkja&#10;aLQQsCfoDWmypCYMgjH/zc0t+47v+DN+T894r7W0pW1+ZslefvkVCQVLYox5vT9lZ8+cda3enaP0&#10;LgLj5PZxQNt3zRb/AoKnwKhgPJiXMXPDZNCG55dC8By+fWpq0s3LWZU/6RO0xbVNlcP8wrwYaL0N&#10;jwxLcxdoquyz7RmBxoQvC1qSZkKkQiwAVqrYhbOPqCM12IY0cCwKgOFRWUxRBUJcfAfaloxHymOo&#10;AMc0H1rRdvGxSwxYuyDHODZgCtAjUMEmN9Y3HOjRzAgZTJoIadT9qckpd9oDOAAJxkHxeCfvMH+0&#10;cOIH8A2Mu9MeiUWA1s9vxojR1gFmxmfR5Bl/J9JgmMu8YefPnfU0SSuv9/i8fd0PuCNssfCRO1q6&#10;EBjXBlBpiJFTD4C6a4jKJ8ADU/cALPpO4imwnK6QHFTRs03+PNpeKIsg2Oj2KhhK2waEdD9AuSMh&#10;jr6Fb4ELthLG3E/EVwosue/BhoQUFmnCS194pm4p0KugSQp4VK/DEngGVKcD3b2+gFFWQhO+AB1q&#10;4xzjGEk+2lV/7RIW2KOptzRKiNL3EvQJQZwFlIhDgLCBpQEhBL8DYixQxq6R6/vR/hG2iZGAtSUt&#10;AcfH7lUO1CHgz2wJ6oHypKETDZI64B6CyEQ/BIQ3TP+838tc59gQstgTlIo2zTHgjj+GitGPSZf+&#10;B8gD6GwAdxAQwvQ9KArNEeCpc/bwiw4J1wTHcquBytvBvY5BGQQz3mHqX2GJXeoPCw5RJ8k3ygL9&#10;EFM+DoAvJCD/0CjUREInQj/4n/zFymD/kPW0d3pnX1pYVGdrck2OjkGnyLimCJAHzRINIi+go9Gj&#10;efYJIOhwDbrmHUwdmyl3APy+OnivmOoHP/wh18x/4id+wt7zxJOuJbGCHMICIIMpEk2NzgnA8xsN&#10;GRM9y58yRkxvR/DgXkx/jOXhbc5YHh2PcU7M3S1iajBrhBKAE+/eiq6RNvlvUP4Yx4YxEHMfwQJw&#10;xUufdzLlj3tfe+01Bza0dTTRL33pS/bss8/aBz7wrI/7s4Ie+wmBL9aAgeEhe/HFF+3GjRteNoAE&#10;YEFUPxgMIILjVUN9CCzCNcoECwFA2tQY5vYyn50yGBgecS2W6YAAPeZfxrrvzM4742K6GuZH8n8g&#10;sOgb6HXnPMYt8Van3Oqb6v2Zazeueh0dFsqWbchYpRw06A4JQOxd0xHI8xtPffJ0oONu1R11wCwH&#10;90AXk9sVcFIuXao3TMxo/hsSzPBFYPVAypH4Bghrk6emXDCEpgT4TMvrVVqUG20MwYC0GPfG8kD5&#10;P/30015ehfyBW1FID6Ento+NzTUHabdqSMijrNl4lnv5Br4VawjtoX9o0KcUssYCPglHuo988n7K&#10;kaEE0uUd3N8jwYb3Q4y1046AD8bO9Tr3lUAjR3DslgDLODtTG4lr0N3N+ghYw3BmZFrbobRaAWBv&#10;l0Avq3QqXp6s1rgtQRNzNGPfxAVgFgfpdnSwjkKDW6MQvPGFwIzNcXu21UHfhRD1ITRivimvfsbw&#10;GdYkdxRTG6dssMBxTCwEBHmWoG1WeRfRZNVXaW98K2ULqAF6CGicxwJBwCuu00+oZ3wxqDOEkXKx&#10;bAvLCzYk/pFqlYCg8skVc+47sLmzaXvbe9aYkhCGo6WuF/YL7gBKzA0sTRGcyUcEaL6LOiAP8Bbq&#10;lHMQ99Emw6yEAPIRyPnNN/AsaZJ/NuqVNKhb2gDbiy+/5OfVE3V/092prt7G1HZOTU46P2F4KFgm&#10;mHkT2gPlzTLLdO7/6X9OxuQfFiUFe4L0Q3/p+ys07D5p5cx1XxHzxfHEAVKdhU7T0dapRs4CFYfe&#10;0WnwjMPR+egYdBA6GcfeWaQN0EkBSxzoMIn/1uc+5/diisY0iFnOV1lTWqS5vbHp+eF67PCk5YJC&#10;ldGi4fb29KsFBCcbpjXFKUCAEgye83R2/Aw8bb2fld9YaIdpbWMCzl/+5V+2xy895ukCIow7850R&#10;TOjgAAXpkAe+K26kD5PmPM/DND700Y/4vS+99JKb/HkWxuMAou9knjT3O5MSw8FTn+lc5A+AJl2s&#10;HIAOhEkb0EILJgAJUwr3lCfMwq+98Ya0vJwHieGd5JU0Bgb67Pqtm/Zbv/Vbrk1RHgyRMCQxOzur&#10;uiv6tMelpRV3sgyWhmYf/mBPvsgPQyOY2qkT5rdTZucfveCCBu1hewez66HtSMhDM6W8YPoOvhKE&#10;WFQomFyDsxIOdB/72MfsM5/5jF9vyaTdSYwpVoBjdLTEgtLR3uVtBbBEW2UKHMLA7dvTXk8MufQP&#10;9NjC4rSEzxBXgSEAhCcEKb6DPFLuxETISDC89OQTNjIx7kInAh8WpNW5ZR+yQPhAmIJiXdJmIYAc&#10;oYX6pn0AztubEgrUnvJKnzY6ODhsI0MDlhN4rawuWfkgLPizsbap/GTUj7Je7vs7hF6VwCzw7uju&#10;sNxB0XYFdviUnD172i5efEztPqs625awuGTT07MSfDJ+fzDv76ttbioNhNgmHyajDnxNA6wagLhA&#10;HsE5rT6CcMkwGYDsgq/6GUNLnMcH78KTTwv8AyBSf3wL9U0fox2QNu2VcxFoadOcq4gHDHZ1610E&#10;zcrb2saqhAcJju3EHeh0M/bM7VkHQV6OcoDjXbOEcYJuUf/Fo4I7ryHoUle8l7YCzyA/kAtpOkde&#10;6B/sadOspZFTvprTEnZEPM+9tF3qivqHqFfqj/bEebaPfvSjXl83r9+wF55/XucaghVCigxBsCD8&#10;g/hONtJGoKKPsXEf03/L6kCA/U/8RDKF7mFRUrAnSL/wv/yzCmOv0zdvecNmjBwLIUAPE2DckQaO&#10;6ZCOAwijocE06Fh0SjognYvOCKONDIJrACedA4YaNa5IPM/G8w4qvF/X6ZB0fDoZ4EHa7Hk/nr1F&#10;SfMlAXypgLVAwoaYCV7mxVxRTE4gIi2VqHyZdMb2C/u2sbph23vS8OoRKprtQx/6iNJqkVa5ZMti&#10;zv29A86kYFpoGGj+MCkkfbyCYVJMW9vflXQvgGXsv6e/xz3E0Vw6sswDL3icgRZp17ynQcwOjQbv&#10;afKHRo153COmKX+5ghjI0bF7nxNkBCEEzZihjZHBIVteW3UtG635xtVrdnt2xusAB8jjurLKNIyV&#10;A4KUFWUcrQPUwTd/8zc788ZhkfoK2meD1x+ASZ3CHClvzrswovpCq47MEuBj4zfnqCtA5Zn3f7DK&#10;+AoOXoCxLisNtCaVg84DRggyaKpjYxP2/PPP6X110pI7bb+c83pDE4YJ47WNJYWx6kOVTbc0v/Pn&#10;z9vU+JQzYvJ+4/ot/9aKMSxzpEoJ85ixbiC0IABB5BPrR4vK9RiTr+pveHzMxk9N+VDP9K0ZK+3k&#10;bUttgkBN2fY2nxIGeDNdkmNmGvQPDnhfIGri1Stv+wwKhJGM0gUo+X40636GQgR8y4vzhhf4+NiI&#10;hOVxK+QYh86pjeKwile/hAyBIcJN8ejAmiWIxbZPGbOnbtz/RMcQAhDnKH8EQIAWp0zaBWWBFYg6&#10;pv5oC6RB/VOmHAPOtA36FnXtQK0+/cyHP251+s0xdc4zpMMzbNzLMXUCsHKOvgc/qNd5Kx5Yp/KA&#10;BlzEYidhAmEcHwf3E9F1+APDC5x3R0BxbV9kqVF1UqFfB0EQCxhtj/bLe8gLeYZvkH8XAiWYxW+h&#10;/+yr7zCUBPFtPEc75j6ep81TtrR7ypP+QLvA16evp8vWmMYroHeLhMqAdGv7Ad/MMX0hEulS51gm&#10;d8ULcCT+uZ/7uQSLHhIlBXuC9FP/339SgakwNuwMUpqde/FWO3uc5sUcZDoAna1voN8ZEZ2BLXYS&#10;4qQHbXHJmQKMIjDDlP8GtEmDTsk50o0MBqKTscGskOpJFyJfbDzTImDIi1nClAnGwZQcQHh9c82n&#10;7rR1ZF2DcI9ygSygzX3MEUfTQGNCUPB5tjqP6Y0pS8JfNy9iZvzQBz8kkF22xblFgeyumyHbu9od&#10;zAFvmHpXT6cYeVHMX4z2EBPspu1s7brGApxn2lpdkxPrlKB07MJCc2PKteP6iphrM/Pm9a3H0sL2&#10;JIgIRLY3t9ys+tjFSx40Z2pi0gPuUB+YYzGf9kq4WFicVaphuU6YFGVKOVOOMDQ0mGeeecYdAAFI&#10;ZjJQdvzmXjRq6pFyJg2usY/pARKxbmC2PsVOdcE5fBMAHV1UXaHdYeFo8PLEsgLz7usj2ExZTHZD&#10;aTe5Rrq7uy2mmpEml7LDejFSlRfmbN7XwnBKBSe3YHbt7xkQqO15fjmPVs97AwAdW33zkQB009sk&#10;DowIP1gQ+CbaIXlm2h9AU9fc6IDfIw0Osz11ONDRawf7eZ/CSbAeFlRi+iVTO9GA1wT+ODoCWgg1&#10;eJFzHrDaZlhnl6mFCDasmChhslWgK5Cnvag4pJ2ft90d1aVAnjnytDeESqbIIXQe66aNLQmeyid1&#10;Rp7pL+ypCwCd/kV9YKWB3FdDoIRlBwvY3NysW42icMxGWVL/1DcCAOUXhW2uU2+Fg5KNnz4vAShY&#10;qOhXXIv7eI6yps7ZeB7AI284FbbqPhzrPJgTvg5Y9QR6aL1YTHCgxYID72CIhPbLdR8+aKy3bBtx&#10;8UOAGRxe2SPMsOd9vJ/vJe98E2XDnrLCUbOgdou/DvnlfvgKvyOY8xzCAXsEPs5R1i786NmKymFF&#10;fQShmGuUd+wDpBOdX7Fi8Zs+w/e7QKLn+0YlhK+v2Y//+I8nWPSQKCnYE6Qf+St/rULHhpnANJnW&#10;VpAmQyfBmxTGgmYPg6Dz0vkxVx+qs9H46WAADIQ0Tjp0KDoXIBI7HXvAn/sxi5IuHQrGTDrkAeIZ&#10;rvE+FzLU+digwICY/nPsTJemgMc4+4WFeXXIbTGEVoHLup8HGPD0xVEnRhDDgecgL41fzHtsbFyA&#10;1FsFlxBxDEcjnPDyedaSx6Qs5q90cAbCpIzzD+nVN2Guzyn/Rb0DZ5x9fd+yzgmcp055Pphehocw&#10;6fN5PA8j2dm+t/42jI3y47try5OyZOGf5557zk3lkaFhDu6WgDG3MOeMEEYFEyQdNtKk/GF4PBO1&#10;EX6j1VDelK0zTNUlZQq4sHEP5wAH8kcaHJMf3kXeOKZthOl+mNnRBEP54rhIOeL8iEcyy5BiDqXc&#10;KWdi7Eses6XVeReeiK/PO/AUx5ddWfI03nz9DbXDXhcqOAe4Mi5NXjFjt7Q12/bOuoM7bZSWg7BZ&#10;Un3xDHknQiNA36n3F8oHtiYhqqe/zx579KJlGwUQegoPfyLzETcBXwM0dYQrVvz7zGd/0zV6FmZi&#10;uibDKT7FTPWPM+QjFy4o3wK6lpRdfPSSAK3RXvxqiOOAcxiOaMxg4PtbmtPentYliLDmAFYCnC2p&#10;C8oVkOE39Uh9Qgi5lDV9gTql7PkugIqARtQJz/F8BEauUcdsaLFR0yddypn7GGapqL0eS3jiGmlD&#10;PB+30M/CnvZKHmgf3ItzIeVOW4mgTrkwlEb5Rb8HvPUAd/b4CrifiTvLNqv/7ej5MPbusy70bbyH&#10;3+SR37wPvgGwkhf6AHuEYfwKAHnqmjKiPbOnD0X+wTdzP8MvpEV5cowyk1VeFucX/D2UAc9TPrF9&#10;U34IFSgtBO4iXwzZcN/o+Ji9+MZrHpfis5/9bIJFD4nUuhI6KfqBv/z9l4kkR/AbOgAaJlHTmGvN&#10;lDjmyDM3vFsNf18dcH5xUdovJtMm96gmpjlTcvDwhnExN5vfXN/W83hWM48aCRgP6zZJyHhocw8r&#10;XPlUFj3H3FOmgBHdDs9bptrgCdwisCYP3Eu8d5NGvikh48FY3bt7O5aD2al1sICGR+ZSZ2+S5s1z&#10;eM+iBeDFzDQwxg5xnCOIxw115BkWPtH3o5kjwODt3Y7Q0tvl+cV8z1jsXn7PtT7Swektp2O8pX0+&#10;sNJj5T5CwOIURzx78SMvC4+trm8mnrhro/oeptmxFgBz4j3mOYxRWy6/r3dmbWx81L/r3PlzHlmO&#10;ciEIDvOHnX9Wy8TLUOXLlEFAnTLm+nDV0YgxfYLcAAJQBHDyB6ODoVHepAFjhZn7b30Xc+PF7f1e&#10;7kM7pnwYtiBYDuVFuRXLBeXLS9n2BI4NzdIGddyqclhYXPJ5+zr0hWta21t8+GNdeVoSYK6urfp7&#10;AAFmMnz8Ex+3J971hNrdADKV0t/xNQKIdIclpVjKaVPeJOhRBzBnBCTaA22TaX+Y1VvUBhrUdtDG&#10;mfFBoJubN274MA5tDkDBZwPfAoZFHFSkoQEeL736ijuGZtrVVvXtmImZBbKxveXtYVjaHMJlUd+B&#10;EAjY0z5wemQ2CPPNcZZkrB5hhyl4fQKq02fPeHmRLhEh0XDpJ/gQkCf6nzutqoxxHMSywzfybRyT&#10;Jtow7SS0rzpvD1z3OtI2Nz+n95WrxxJcER7VnyWCCWxb3SnP2xoQJSSm1ljZDUEtTFeT0KtzCLhE&#10;eGPjNwIw8+A3sVJoX1QfZMMahiDFUNJOTsKgfu8xe2Rf7WN70wUbtp39Xbd4sY4Asx6YAUIfp93S&#10;jvlmZufQ7ihj8k67gC9wL3lmeEBitgM2G20SUGfzdqw+AcAD3tQvbYN6rRVsaW+MvVNm9Ef418jo&#10;qEeJZA8fYVYPfQLexTErXHLv+NSkWzKZWfLKK68k3vUJJZRQQgkllFBCCSWUUEIJJZRQQgkllFBC&#10;CSWUUEIJJZRQQgkllFBCCSWUUEIJJZRQQgkllFBCCSWUUEIJJZRQQgkllFBCCSWUUEIJJZRQQgkl&#10;lFBCCSWUUEIJJZRQQgkllFBCCSWUUEIJJZRQQgkllFBCCSWUUEIJJZRQQgkllFBCCSWUUEIJJZRQ&#10;QgkllFBCCSWUUEIJJZRQQgn9+0O/8Yu/VOlo667U16UqTY0tlddefatSvZRQQgkllFBCCX2j0s3X&#10;X6ucH5+o/PIv/ZoD+//vn/3vlWyms/LWm9cSoE8ooYQSSiihf5doZztXOX3qfOXffO6LCcgnlFBC&#10;CSWU0NcB1Vf3f2T6pV/6JUun0/bYY49VzySUUEIJJZRQQt/QdPvmbKWrs1/ae2PlS198PtHiE0oo&#10;oYQSSujrhOqq+z8yYab/9Kc/bS+++KKdPTd1X7pdXT2Vra0Na2xstEqlYk1NTba6umptbW3VOxJK&#10;KKF/a0KkPg4/oQp2ubpD/TnQ6XpdbrHdLbNsxnz/2KW/at1dI7a2smczt/6hNTabNbClzA6PC1ap&#10;y1tD/bGYwpG2JisdVay5oUPpNYV3scWeXceL2XjpiRkEE0ro31kqlUq2s7Nj/f39J4a7fxA6sZct&#10;La5V3ve+99nP/dzP2bPf9P4H0q0Xth/5Rx4eHlpra6vt7+9bNpu1o6Oj6j0JJZTQvxVVGhx475rP&#10;hLXHDUJzK+tcyo6PO6xBmD85+kPWaEN2/drf9psLRbOp8Z+T0L1qc8t/3Vqy4VmrR0DI28HRrqUa&#10;WvS7wY6OJQVU9LuiLn0fyJcD0LtkkYB8Qgm9E9XX11td3f1wqOMTw90/CJ3Yy+bnliuf+tSn7Kd/&#10;+qft/c+8+4F0A8g/SMVi0cfxE0oooT8MHQt3j6vKPEB7oOPd6nG7VQDnvFk6+0OWW/un0iLMhs/8&#10;N3bp1JN27fa8dbWVbXHhL9qxwLuJbthotr61bF09KfXNvGXSWNqk5rMB8PeBfKLJJ5TQ70cotViw&#10;d3d3XbkF9BsaGr4xQP43/uW/qHz39/w5e+XKdTt9drLu9deuVL7/+7/ffvZnf/ZrzPW1II8Gj8k+&#10;muqPjwNLSiihhP7tqFJ3aMdo1A62jcJgHZv6F+Z167WKLo11/2c2N/0PbKD/f7NMe8Zu3P4O25cm&#10;36RbHr/0X1vT8brdvvFjdiycjkBv9aR5YIWDgqWa2/UizPW6IYK8byX90QmsCQnIJ5TQ70oAey19&#10;Q2nyP/8//c+Vv/CXvt9ZzPDQkP2rf/Wv7N3vedc7pFlfOTwsIcFUjwNhqn/wXEIJJfQHowDqmOZh&#10;Ik3eD80KOm7xc8fC4TND/6298uL/1S5c/AV75c3vtq4haRfqcvXCbeSDUx0/aBuLP+7gDvgjHxzX&#10;5a29A0EB8z17XQTgI3kPRxCAEpBPKKHfiyLOMVyNUtvS0vKNA/J/UGpuTle2tzf5OMvlcu54xwb9&#10;MQs1CSX07xABwoC8AL4iTV5dCaCPlvXjA7OJnp+1w1KfNWV2LHf8pjVkrtns4j+3sjAaxf3iwI/Z&#10;UWHf5tf/ntU1VxmCcLtQ2rWWNOCNuV599R1BnrfRjxOQTyih340KhYJjH6b7byhz/b8NCcgrZXEV&#10;pJlonudjMdsnIJ9QQn9YEsgfFtTB2gLmqisdCnNz6mupVJPl9s3O9/2mFYrtdmfrfVaX0T26Ptj/&#10;Z62z6dulwTfY5p3/xN77/n9oX77yt6yjI2f1RxkrSzhobt0XhO8LvvGuZ0y+CuSAvd5TqdNNugMv&#10;/GDjTyihhB4k8A6MizgH0EvB/WMFvUQETyihb1RywJXafVC0o6J2wnt0hBYBfLEkTV2aOe71jc0N&#10;NjL8P9j+TtDuF2f+he1tTNhA1/usSffcXrxuLR0VJbdrZaXJ2Hz5MG/HFSwFIn9PEM7vUWQdCQtJ&#10;KKGvZ/pjkSgSTT6hhB4GCYTxrrMjOyoXrKGZsfgm28mnLC3s7+z6EVtZ+m+sp+tnra4yYt1dk5bL&#10;71nuYNtWlz9s/YO/IB183vb3fsTqsqSyJXTPWLqpUYxhW+mC7lXHuwfJuy1CQKLFJ5TQ70aJJp9Q&#10;Qgn9EajeDnJS38tFAfyh7RYWDEe8I2Hv8ZFZd+eQdfb8JVvd/T5rb+uwpvoBAXzeRvufskNp+i3N&#10;HTY80GOEqqhI9i4W09bcVLH9wrIVlebevtKuzsW/S5E9+bkE4BNK6Oud/lgkikSTTyihh0HqS6Az&#10;mnyloD7VpF8tdnRcb7kds4mpH7L5jX+qY7PFG2a93Wbvef/v2ML8rnVn32353UVb2XjC9nNmHT2C&#10;7DR9dU+iQ94a3OGOIDjsa+huAJwqJd03oYR+V0o0+YQSSuiPRnVHdlDYt1JJwJ6rlxYv7V4K+Lvf&#10;/aO2uPhPbWriPzUp7/bxT/y8nXv0l+zf/PYH7eb0t9px5cAKlaK1d/9D6+gMSaHR5/Ko6Ck7rDQq&#10;Pan7HEZNPgbAqR2fr9XyE0oooa87SkA+oYS+YelIGLtnza2C5XSLT9NBRWhuNFtd3rMjHOD3n7SR&#10;rp+03Y2s3br+Z+w9T/2mvf99X7Kt3TdtdfV9NtR3yoWCej24v2uWbWnXQ53WUJe1TOuDa0sA7g+g&#10;eqLJJ5TQ1zUlIJ9QQt/AVKcuTOAbHO62d8zKUr7LRbOWdIdPbrtx5a9Zf8cFq28sWv/AzwrIy/bm&#10;689aQ2PKJqf+jY6b7NyZ/87GpPGn0oLxQ7OSnt/dewDOXXvnTBXV2SUAn1BCX/eUgHxCCX3DUoMd&#10;VloFvUHjxuy+I3BuFljP3v4xGx/9b62ZwDaFdatLvWUbe99nc/PfZkP9z1tfz5SEgYw1HI9aPpex&#10;m7d/2k6f+za7+MgPu9N8lvVp7prp+VM11cMyfEwez3q2GtN9Qgkl9HVHCcgnlNA3KLleXVex8lHJ&#10;9vcPbF8A39+nc+rVOzmzrp68nTv3L3TjkS3MXra9bbOJif/DTp/tsuWV37KZO++12zPvtva2UQ9z&#10;OzP7a7a10WDFfT2ixEv3rSnFgQD9rtMdb7/vhoQSSujrkP5YDG6Jd31CCZ08VXzd+E39IupNj0eq&#10;ozvli2aZdrN9gXpz2Wy4/xetoanfsh0pe+Xtp23ikX9kM8t/w2PXD7Z+xvo703Zt5UO2pfv702bj&#10;o/8vu3r7/+0e9w1gueO6pAaoQtg80d2FcRgUSHSFhBJ6J0q86xNKKKE/EgGz4HC+UPLodY2NZu0C&#10;+GJ51bKdguBWs2zmwA7Lrba4fujKd3573qX7waEfdSe9/MGuMd2+q1fp6ULFyp7GoXC8cpcd8Ra2&#10;SFxI2EdCCX29U9JLE0roG5ZSVl/pE9z2WLZFCC/E31g9tnrt25ra1LkrVi8Qn174XmuwFduef5+9&#10;7z2/Ye2tF2yq++dt+fp/aYMDo/bq63/KmnRf6cCszLNdx770bNXoVkM6Ucc4vKiiBzwSXsJCEkro&#10;65n+WMwGibk+oYQeAkmxRrfe2KxYV1udT4Pz3tSgrb5g+4WCNPVu197H+/6RHZQ67Obcf2osANnX&#10;+4uWaem1rdysrW38BWvKMkfe7PEL32c3rv6sZQhzK00+naL/0md10e0GLFbDpp8QL0y6cEIJvSN9&#10;PZjr/1heloB8Qgk9BBLQ5gtmLQLtwz1z8C4I0Fs6zIqlFQF0ixUPMuqADepvQTMfHvl+dfpRa888&#10;ajOzq7a5/YMenXZ33+xdT/8H1lhXsLnZX3X93GUFdc97II8WD8C33PO546akCyeU0DtSAvIJyCf0&#10;7zXRF3BggxxSMbBrz3kxB1eX1T8wjUdyhzfwXYiu25jXjoPdU5d+2PZyK9bRt2JvXf28NeOLx316&#10;PF86tAbdXlff6HPgG/SK1WWznl6B/ugPWXt3s62vXbfNrV/2a3jpd0g24K3eO8mS57NUPRDQY8+H&#10;uCHpwgkl9I6UgHwC8gn9e00ekk7bseWLFUulWbu9SQB+bAeH29ba2GyFfMlaW4TG0pzLB4L2zLau&#10;11n+IGt1h412ZujvqF812dszf9fSWTERYfHk2EesremCvfrqT1iTkgSP0fLFX9wxjz1j9YgQJd3P&#10;arVFKeptep6FbZp0XK+LR8J07neim/qGNo8aH/ox+Q3iQEIJJfQgfT2AfFUcTyihhP74qcEqZQm+&#10;h03WWgX4I3XJfLlkKQE8MOoArx8VAW5TM7yhpMNjSzU0+vS2g2KbXbvxd61ZAL1XKlmjlOz5+c/b&#10;zlarj6ezvjxOdRur++5JXyysK+1dvWlXIL5jzcLoRnGBjuyxHR3n7SC/KaDXOwT+dwEeQiJwavSf&#10;TN/DC7/mQkIJJfR1SAnIJ5TQnxQds257p1WKnfqdElzWS/I3SzW1CsabtKWtxGqvaNsCbGs6EKzu&#10;21GlzVbnpLEP/2NbXPtbVt+qe9STW1uaraTnj6WJv/H2P7InnvwvHIP3ds36+iQFKMXWlhYJEikJ&#10;ARlLN3b4CnXFw6Jnp76+wdrb2q2xod4OSjkro/K79l7d7pIEE0z2rsXfdyGhhBL6OqME5BNK6E+K&#10;UIIFsoyX7+PXJsrjOScqlA+seFC2JmHpxoaAuKgbRfWWtSNp/j09glep8qs7OgneCmsrjJlXe3SX&#10;rl+ZvmLrW2bCbV0/tq2dZf2ot53tvHW0NXice8bg066y1wu6SSio700piRkp5YX5eF+D47wkVQX6&#10;WnU/oYQS+nqjBOQTSuhPigSeeYbkpXk3t25JS1+2TKYosC5bY1OTpVIp28rtWe+wgLi13vI5uuuA&#10;NQhXc8Le3ePftp6RoLmv7V/XtR1p+ToWNrPM/EjvKevp13HdngB5yzo60kq7zro6u2yvoBslXGzs&#10;LOq5im1v6QH9L+TMDhmXb0ICIcpdQfmsavR3iXzELaGEEvp6pqSXJpTQnxQJOFtZy10g3SCNOV8C&#10;4DNWqTRZpZyxQr7R2rNtAbjB3PomafFm62vSo7NmSxv/woYGvsd2NpVO8znd02eFbd2ne6ZO/X27&#10;OfP/sYJ+b+0vK912OzrqtrqjtOV3JVTU1/Fa6+mQBCG0T6fFCpSfuoYja+SCWEOpjFUBFsHLq1Tz&#10;M6GEEvr6pwTkE0roT4oEqoB38QBbfcqyzZO2vmJW3lPHLOqMAPpYyvS6lO2K7mPhGZaR7RTAHwl/&#10;WXCmpe5P2bvP/sr/n73vALStKK9ep/dyz+39vt6oAnaNJZpmTYwalKixiw0rgg0REVGMvfduTPIn&#10;JmpssSAq0nm9397OPb23/a81557HBcEkwIMnby+Yt9vsKfuemfV9M998g4nI1zAW+ieE6rwXfjd6&#10;BrqQ4rtebxmBYDeqeY9Js0SBYNPYS3Ha1jehN/wPxrj/8B7Ar6XvjixarhmWhVIAgvC6e5kxHxjP&#10;dqsQyR8jehZQ6r8NGzZOWNxuEO54wV5CZ8PGnaPVarANuFEiz2tN++YNb4LD6qd27kA4EEWllMTI&#10;aBC/veHVZle4RzzqXdizdxbx7hFYzQHUskOYPPhX2LD+Vvg8YVTqVURCi9g98yfwxkjDjiQFAzci&#10;rTgG4m+AN1DC1OTHjdCgYf/BwTci2t3C3kMfQMtdhddsekPUw2yvbe3+duB7Kqd83IvkXUZPsHUF&#10;GzbuDPY6eZvkbZz0aKFZd1KrvgT1Zg8W0udjZN3rUci60Z8YQyVfw+zRC7B+9KeotpYwmX02stTI&#10;3WxGYyM/gINs63V7SeRsX44gZicfiS2n/Bw7j/4J/HGgaiURdPSgnAS2b34djs5dBZeXbVJkzTTk&#10;TKev71wkl76OUrW9Vl4kLk93LasCp9bgGRLXGH6bzKXIt1tx+64NGzbuHPY6eRs2TmaQLfNZCrsk&#10;2oGBMUxPn2805FKthJXcFfjtLeej5kijSSbN1SrwhyPIUOMPhKjxb/wpHM1ReH1dODT1WMwsPxH7&#10;jz4S204/gIXsETzorMuNAZ3PEUeN+Zx22gU4OnUVHCT4+eV5w84FCgsWj4vLX0c8/FwEqdmXNKev&#10;qXiWo96UVaDWwmtYXjd1VFgDMb4NGzZOWNgkb8PG/QXyZpjEun7ipfjeL18AVze16sELsLDwCWSK&#10;fNYDzKbehcGNL8Fc4S+xZ+GvcM7DXoiFJWkECTRb3ahWAxgd+zGGxr9iNpn53Q2b0BVeh+nJklbN&#10;oVJ3m41mGnUKE8xPAkV//yCSyTrCFBbKJHoRutXyo0FNPujn9aqa7vOqe9BFR28Xo3dIn7AJ3oaN&#10;Ex42yduwcT9BHCk3tIWihYFRXlDLrsgRPR9EEtTe5QiHBFysp2WXhyYFgvnFRfRQGGg0/HB7gjg6&#10;eyoq5SUcOXoexkb/C6eeuh+x6Bh5edAQuniar6HV6uI77UxzzKI74UG1BgRI6hkmPzjibbvIZyjz&#10;fq0qzZ1SgFkLL0f4GmHU4LyM8Fa7Dd1SsGHDxgkLm+Rt2LgfIR/yHo8HTWrRcl3bP7SjvakMNeww&#10;NXNtJNPf/VCUsnxOkg6GNpklddVqCZanggrPRzb34awzplEubkQq78bRuRISkVPRFfwAhhMXw8m0&#10;j+x/Kzat/2jbR32EpK80ZLk/A5xzxoXYc/Tj8MQKgH8F7lAKXo8LmWVJFgwtErvZP57dRUuSgLoN&#10;SiDG7/6qVm/Dho0TEjbJ27Bxf0Gtj5y579DHsHnTS83yuF2734DTT/0CKiR1rXl/1MM/h903vx6n&#10;bP0ERgauxC03fhDDQ1+CPxojvRawbvRr+M1v/hTzs8sIeUcx1L0eMX8fGrUEVhZfD2dzg9HgtUlN&#10;wzWLU057DlIrJHiSfTgIPOaxlyKTnzKb1NSRZIHy8LqoxVPQiHeZUv4+KCDYsGHjjwP3iORvuvk6&#10;KxwOqslbvb291je/+U27+duw8b8FW1+VZBqIAsVCExsmLjXD9ytLIZy15dfYMvBrpBd6jO/5fC6A&#10;gHsCUT/lAkcPDhwmeRdm4HRtpQBwhIlFUKpN4rc3AtnKHrRqXZgY2o+po/+A0Ym3wkHtfff05Tg4&#10;9TVs2fJIPOLBF6Mn8XfYefhtmF75OqUAwGNNYH4+jGLJy7IVkC1NAS5q7E7NwxMamlePYYboAwxh&#10;Bmn2NmzYOFFhmuvdwdzsUevhD38ELn33e3Deec9z/Mu/fMd65jOfif/6rx/h8Y9//O3Svf0SuvY9&#10;JzsL4+DjbpfAho0/bmhLWf2XzrkRJnnLm11v/xvgaA3C3dgES0PjnkV097hxzW/Og5+a96Ztn0Eq&#10;02Tb6UM4shH1UoJaeZPtcRybt86gUNqHRLwbzdIAKuUMZhe2YvOO92Jq6ULjp17NzUFFXQ53fOJp&#10;TbmjjFIxgCC53cSR8NGch0/b0xkyV6Tb5uKNJL/ajk37vSdtWImZ9+s8ZR4adejcUzj2fDV3lc9c&#10;d6YJdLddLhs2TjT8US+h++kPf4Th/n486pEPN9dbt23GU576JOzfv9dcr4VlOQzBq8E2G1Z7DW57&#10;RNCGjZMW+v070URXtAE3CVakm8u8H+ns67GSewqShb/EwvILsGvveUhox1k2ocnpF2N25mUY7slg&#10;cvdpaJRb8DgGsH0bUMg3EQr34Ja9Z5C2J9HypDAy9jM06sPU7NnBaPt6KuUetXp3FW5fCy7GlEOb&#10;SIgET47VsL181fvc2tWmY3inm3xJhMugNfYq+z1uv0ynmG0LNxbyqNRbZsqiUQRikRdhfOI1mFj3&#10;RjO1IFe8dQkAFC7yxfbSvlaLDzrShg0bNu4U9xrPZrJJa8eOHbjsssvw/Oe96A7pOi2LrF6vW0aS&#10;CQQ8KBSqCIfZgdxrJbBh448P0uZJcwxkYRKpw2jOghhZxOox3Joj8cnuzaMlbozeHzsfbscj2KYe&#10;jFK9lzdd8HotNJ2TaFrLmDz6WGzd8ksKAVWEgmW2z9+iXHo33CTycrmISKSJGtnU65bzfA2531VD&#10;lESwSvBroWu9ck/ar9JQ9ZmG5ayiVPahK/gqBH3rMbtyAbTxnkb8JkZehpCrD0eOvsss4HO66ggG&#10;aiT9Mjzu9j78NmyciHhAOcP5zj/9C/p6B/DYxzx+9c5t8HrdbJBNeLzswoIecy6Cv2O/YcPGSQU1&#10;ADJ3S77hLWnNJPhjiqnorIx6s2yc2vgpD8tQTlq4iDqZ/him58/ljXn4vCUkusKo1eYNac9MP9bs&#10;JlcukAR9dRw4+GRq/g8xe9Ar/XA4hHzWDUezm/lKqBBJiujvJEiyuLOGem90U1rI7xK5k7BLPjNm&#10;MNgXw0LyAlSZpz/CkvGzzKU/aRzzaDSCXQkCfvYhzToJXmW0YcPGH8K9QvIf+ciHrFe/+rX46le/&#10;ivHxdb/X/Gu1GjuWoBmydzhc5rxcqaKpcTobNk5SaKlcm+hXwzGCF9Q2RGQkOgaRWy5bYYOtG1sW&#10;vZvP85mXOn9txgxju11jqFV8GOm7Hg86fQq9vespIFTMZjaZlAtPftJ/Ik/yF8LBIDUKrX8n1pbh&#10;juGOUJnXhnuEJirVHIJBL6oF4MzTLsY1v3m32TnPHwZKzTSzmDHZHDp8FaLdLzaafZF1yGU10iGx&#10;4B4XwoaNBzTuMclf8d73WJdeehkJ/uvYsePUO21xbkrcRbbMRqNGwq+gVCogEPCZ+zZs2LgDDLlK&#10;k69Ry5Wf2YahsnDQj6ZVg5sXmiWPx4Bspo6e+DnIkPQaTQcCvgTb1g7USjEsLxYRCMaMUOBy+jE9&#10;NY8mhYEs22JNJ3fEWnJfGzo41rrbAkg73Ek6/2s44PdFsThfNt73ctkCegeoqVODF0JUCtLVFM9a&#10;xl5gbCRheizKJ+iO9yOzomkOuw+xYeMP4R6R/De+8Fnrsndfjp/85L/x13/9tLsUqTUP4XY7zbyE&#10;x+NqG+Gx4Varcqhhw8ZJDLWatUHQMPYqgnJUT6bNZUpGm/c63FhZyRiS7068BvFoEMnMLDwyiyfp&#10;1uolasd5dHXF4PMkcMPvHoetW35BTfhxCEZ8iETbw/VqjzJkux3uqgWvJXpD6rqh4z0heIEVsnyI&#10;xwMosiuo1NKg/G+s/7P5PEqtAnp8m9hJtV3ylisZM3qh6c1MpsH3tJvOalI2bNi4U9xVs/4fUVha&#10;sIZHR/Fv3/8xHvO4P/mf0rG0pWa1VjaEHwqFjEGCy7lqtXvPZA0bNv4o0TG60zI6pzmX4Z3mx6Wh&#10;ak/3Fho1F9xeMrPlRrFURjDkQb3uhotK9MDAO7Fn6p0YGPwVmpWN1Oyp3WZ/Q+6UQatFWcFDcvRi&#10;uLcb6eTNmJl/PHxxigLMSrvYhagRtwWKdt4mdEjzzjR4c1RclU9HQeW9m+2XechQXuWo1FgmJtMf&#10;uQJ7Dr4ZsTE9TqFVT6CYBh5y1ltw662Xwx2goMMsVRQttTNdiA0bJyj+qA3v3vCGN6BcreOxj3ss&#10;rzxsbm7L7fJbX/j8V9Z2DwaaR3Ow0/H7/AiHwmygDhK8Ew17Tt7GSQ0RpeaWNVGu5WA61z31AZpv&#10;DpDgI2g1tSqlauau1WS1BLW368WYPvpOjIx9mk1vGXBNkeBvQO94F1zBDHk4iVDYi67QIGaXpxCK&#10;VbFx+6VmuZr81ftDzMkhi37lqbA6/C7SV/Zrw+9BN9V13O3u4xhUFtkXaPmglu85XRls2/IWo80X&#10;Cwm4eTznjNeiUkmZaQc342hOvsZ66NqGDRt/GHfahO9tUIix6o2K0dxb2sSacOqmnnXW4NqwcZLB&#10;MsRaJq1X2QLULnxsD9Lab98eGvW6WUffshpsSx60Gm4MRS7C4cPvQde6f0Ld2cLc0rOMfl1jkhv6&#10;vgJPcB3qOTe83m7MzGwy281u3f4iLM591hjiBQJl5pVhvm5Umb5fW9ixLbaYd4VqddBMjK+Wo91Q&#10;10Blbbdj0u7q8W6A6SrpOmUNaeTGta7OmfSOTW9BOt1kOVq4Zdf7Ee5i3VhuH2WfGmUSv5wHMZ5I&#10;34aNExUn137yd+i47iP5woaNExYa0Wqb0GnIWwRPBlM7EX+K/USCJDa3x4NiqcSOgoTcsIwGG4r2&#10;Gs90jmY/5meexfvAKWd8FBuGP4Pp5Hkk+Bxmlh+KWi2HgcH/QJAcPkuCnxh9qbHWX0ynmYHEAhKm&#10;J4hKvcJsm2aUIEj1WkK51qGbwvxeU1VbFrnfA4IXlC6DjPxdTKpSrsDppcDDz/C9/7wcCzPvw76D&#10;bYJX/UTwyrmoMX6+53JpJLAjbNiwYePOcEfmPc5gdmbdrbJdc7Rh46SESDLAFhAlZ0mDX10nL4Jf&#10;hYzjzDr5YIwU7IHT7UGF937+qwuwYfNP4HeNY6T/ZvgoJ2SnSH6NUzEavwFHl/4SI8M/RSIxgHC4&#10;D3k+kgZfrQTRorbf2zXEbOIMMuzzkehjzPe2+XWL0oXHuLWVIHAHMl0VQNaW8+6iJhd3Dk0XZODy&#10;VFhDH2qULdZv420WzctiNUjoVIDgXM2vK6FRhxzK9WUe24KKDRs27hz3EcNKZO9ktfZ4H2Vvw8YJ&#10;C7YBo70r8HItl/KWtFyN9Mklba3Gx3zuIBfHB4BUfh71Vsm4ih5KfJ2a+4WIhXfwzXGctuMo3FR9&#10;U9ldyJencdq2z8PJ9+OBs5AmN0pJbzXCqBSDKJc0guBDqaB26kOxVIHXuNYTVCAR6R0Kd6+gxXwk&#10;6DSYQ4lX7dU2Go7XFrypYgaNVpIVXkF0dVldLk9N39kWOrRFrw0bNv4w1KqPOxy/t0FNiw3VSW3B&#10;OjZXYcPGSYmORqx20dGMxfsyn+fNUsUHj4ta+oqG6BlCfwVXsAv9PafjxhveaAzptmy9AflMES7f&#10;AJzNYWr/alMkTPc+HE0+DD4KCuOxH1JrjmBdoh9zqd8im/47oyEHye9mblt8yWvtVS+rdY+3Re0/&#10;g0hYHvEEFspMLZB9O+UU7mHzbTGxWr0In0fELQR4x81klVedx/xqdnH2F1qG2/4u5WoZAV9oNZ7K&#10;ZsPGiYcTYU7+PsmsTfJNkrxjleTZLNWRsfXaHG/jpIdYTMqyjmoP5C3LsUgqc/N2Nyxqtg869fPY&#10;fWAemdzFRumfX9Be8J9DvdKNzLIf8fipyGSkCfeQ1OMIU/NdWfkt5koPwVD3m+Buno3u4GYKAzks&#10;zT0ao6NfRiiygv37LjD+8DUnLsM3ecSLyB28eNMh4m2TavuGtO5VUu0Q/T1svxWq7XKQFZE3HNa2&#10;YVXgdrhRqVbhcfsosFTbHaTDQ63fy+yUsRPpdMn4ArC7DxsnMk4ikndZ9VqDJK9Kt+8dI3n1HTZs&#10;nJQQiWo+mqp2k6r0MZKv8vQgKc/PsAFZEvr2df+KaqUPnkgRufok5pMvNnvPD3V9GZ7ABsRCE0iu&#10;tNCTGOWxwER2oXtwHCvzOxHuT+LwzLORSwPdzGr7xDex/5ZnY+P671BYeIYZ/te8vzbBSbT3ujHr&#10;1j0+CeYqY0fL7pD8Gm3+HvUg0uObxqjOyfqXKaMEgjWz0U5bsGDBtN2uwH5ChoDy6ifvffKApzl6&#10;W0mwcSLj5CJ5M1xPTX7VTsYmeRs2OiRPaIOaVZK3HNLIp0h/cbQa/RjpfTMalVNxdPK58oljeG/d&#10;5svYYYRwdO9r0dv7U8wtPw7Do/8GqxJFV2I7bt3F9wZvQU/vEJLL38dS/TzT1hoZkfwXEQ+tx8ri&#10;AsKhCkrV/ejqXUHLkcG+3d8wQ/aBMPNhWZxOdlKGcDtYLaQh/HuKFjX3GlwOrYfj/wyaNiiWswjJ&#10;hW/TTZHCBXYdfFyD3+9m7k5oFa76zFKpiVBIQsf9BX2Xzrdh2fRpeGnu6FzQp9I5g1Yu6LM59De3&#10;fHrafm7jAYuTbLh+7Zz8GpK3f+Q2TmqoQYjoReySeKOGyIACWlYYFpXy4aF3YnLhnUjmgC7tK89X&#10;FGN04D0oZx6D3oEYfnLDDnQN8CaT2jLxH0gtrkPI0w+Hdw615hJqlRV4/SHUqg5qynXMLz0N46Of&#10;RDk3gq54BYeWqdHz9aH4K+BlO51PfaS9dp33tG7dNFP9Y+bEJZyQjU0pFO4JVH+msZYUjxHnHe+v&#10;ge7f8d59jgb/FiX2ZR7ki00E/WFjIyFv3Rq13LL9jSxmDZlkESvzn4WDBN/0teD3pNGqd6NSBEKa&#10;Grnf62HjeOHkWid/DGrAnUbcacE2bJykMMtIRZhqCxrmareNFqhKkzAGey9CslCVl1r0dgM5kr5Z&#10;V85u4tC+ixB0ezG3sAt9g+17LirFN+98EnyuEhr1KiqlKvbt+VMszj8LId8p6ElswfTs03B0mtzi&#10;DSMUGUKpFkGxRHJifrPLH4cn6EWlAuQpVEgQl0Z/Gzrt995qu6tdkPI4lo/u3dn9Nbize/c5LDS1&#10;/y2/h8vpM9MNFmWgTZvejsGxl+GWvVfi5t0fwmLysxgc+CDCkVeh1VC9wkYICK2uGLBh43hitSXZ&#10;sGHjfoG4UmPwIINDat0qzH02UHcd5aXLEYt8CpUkNfkoyZdEL21eVvPheBkzM880ZKyB6yyJWVb4&#10;DsccwgEL3dH12LRuNybW/Rbp7C1Irlxv+PFv/uoQ8skBppMzhm/rev4VnirTJlHdtPsDePCp74JX&#10;MofKIe3dyQcOzfVLk1e3oVTs7kN72mtve+1xrw2ExPnNRgHz6U+avfC1Jz7lJcwlLzB75WuQXnvn&#10;aw992V6s3YzIho3jAbuV2rBxf0JcuUroInstH+tAt0KRLlTIBUPxCaxb9yGj7IcCQK0IrF/3Gayk&#10;d+KsB30QLV4rqQSJZbT/NVhYeCpWyjdgMftr9PaWUa7sxXLyKVhKPgv9fd/D5OQCgv4gjkw/BnNz&#10;T0UsuA59XV8369GjEiTyRfg0f8xCtDsJkZFy0KiD1tXzoQp4UkPfw2f2tpc/fU1Bas977X3ffjpj&#10;9sTXRoLaI1975Z956tvM3vnah6BS1TbCNsnbOL6wSd6GjfsN7OA7G8IIx8ieQfcYrv75Rdix48vY&#10;PfVnmEq9Bomuv8d4/9uxbcM3UKv4sLD8cmqFc9g49A640lQOyRuh5sOR6PkkehNJZIpPwp4jZ6Gn&#10;14Xh/u9ifOBmRAPjfF7DgemHoypjN7+s6Q+jobV6JCAnVc+FlV8bg39TDnnCM4aBDC0trGe3IS2/&#10;o+mftHCbPe21t732uFdvqj3vZfmvv632wtee+IK2AtBe+blcweydrz30tZe+3QXbON6wf2E2bNxv&#10;uEPzWyV2zYFbMuoiP3QPkkrC8wh0PRIOL7A892Xccv27UCfR1rCEMol2fulKzExdgljibThl++dh&#10;WXnkki/DoSP/YDTIAsPBQ8+FW4avDT+1Tif27nksNm/4NLV5oL/3HThw6K+RSb4A2zZ+GevH30XN&#10;/xdmUxzjSvbOiHy1rCc1+F20p732tpddlfa615732m9Ae+AnfJtQaRbM3vjaVU975VdqK2bvfO2h&#10;b9wY212wjeOM+6SZ3t66vj08ZXu8s2GD6IyCG8czWh9fN7csBHj0GRevWkLmo/a3afx8zE+T7NGF&#10;dPbPjYKtJWcij47bV03ML80Bj3nQV3DzrvPg7G5zdCUF7Fj/E9QrG3DgwISZe992yk/4MAmvr4jp&#10;2X9ApQQ8aMfnkCscRTJzKQrU6OMxFk085FgdWrYS7QSNa1mp8lJbT16i0pJgLY3TJ9EOgHIXfOqp&#10;b8Fvr78cQX4qt5sfHglkJ/m9N12Bxfyb0eBn9FOAkrFjSG747S7wAYuTdAmdTfI2bBiIGTok78zx&#10;sspLtgsSZwtBHt08Nnl0mbXhNZL55sGr4fGGsVL9JyykLoOP/Cqr+lKNyXiqCHhFxv1IuM9HV9cQ&#10;bj3S9pBHhR298Q/BUd8Ch6sbtWYWwXANU1N/idHRD5hcQ0E3irllzC9dBreP6a7OyRsOdxb5DxnN&#10;0hAzYYzwVHhpo2Z8+qSElszJLbCEsQA/RZna/ObNL4XXE8C+w/+IIok/HAQGw28xn3Ehf7nxy69P&#10;ZzR+ndtd4AMWNsnbJG/jZMYqyVdrNfgCy7xs8rIftYbPEGy1aaHlKpPqg1g3/CoUUiOYn30zSiSU&#10;zTveC7fTQtQ9jl23ngs3NXmto+/tKxrhoJj2QW7nexLPQSKRoBCQxK4930CAfDw68jHsOXA+guRr&#10;J6+b1Ni9THOg98NIFl6NpovXvirK5SLCHqqjUtjVTBU0xWzOZWWvtnxya/LyFOhi9bXk0EvBqMrv&#10;6OU3KqSBU055A2pFJ2IJF3YduNwIW1r+KHLXCIDZfEiJ2F3gAxY2ydskb+Nkh5qDU+5dVzC7OI/B&#10;/tOM1r64BHT3th9Xyac98Zcglfw0enuvQijUhd9d9wJ0hYGh3h8j6muQ5K/Dkbm3omLV4fOyrVEw&#10;MKvdtH6LaJKA5L5WXuXi8adh0+Yd+MEPqbHzXpxRTx37LEqlDKaTJCZZ3zlSCLrj7JUoCYjkBXG5&#10;SN4M1ZPNDJjwmhUBJxf0d9NfyI2VZAHdibC5EuFrZUK9RCKnIHdkClh3KmM7qqiXLQRlCCEBj12f&#10;3fs9sGGTvE3yNk5qNLCwNI2BvgE0LR851GmMsjT8K0MtbeeeWaZGeMbHcST5CqMJJkKXYG7mHfDw&#10;vL/nh+gObcRy8SAGEmkcmHoW5CHWTSI2S9/ExSR6i01MNl6lRg61RhEB/yCa5OgzTnkx6jzm0wXM&#10;Tn3DbFAjd7YaUWjUqiyND15tgdcZspfdgApmvPNpuF6MT0HADNmfjKijVE8i4AmxX4uaT6RvpT0A&#10;fPwkZhddCVqEBLUAhalqI2P2/tc3q9UtnmsixcYDFTbJ2yRv46SG2oJYwIlqzUWtmjRBDpW2Lc9p&#10;fT3vgxdnINYbwM9veBRG178ESzOfxpYN1yC1Moulxb81nDs89Ev09lWQK/8K8+l3toeQmaq6EvGM&#10;ufa3kKkeQsSn2XdpnP2okKfdJCWRjghewgWsBvw+Fxwth5lvNsvBzDI/JmLKKyqTFp9lEBIMJy/J&#10;1/kd3OYrh5HLNhEN+8wnqjZXYDktlDJuJOJxZDNArEvr5ecpOMnKQo6PfOyA9T2NeGDjAYgTgeTt&#10;X5cNG/cXLCcqJZKC5YHXWzYUKg07HjoXp53xDuw/8iYcmn8ijszcgrNP/Q94yk9Fb/wnVKhH2XIj&#10;xh9Ng8HfVcI11z0BnmAcBZKJZAXj+tZTRqqQM+vg8+UZxH1BlMjcDnhMww9Sa/cxaGleKlMzc8qN&#10;VpYdUgP5HEtjOJ1au6PEc431K4KOMgnvYZAWb9TSkxQUzEjWZTNzQYKPUYDSh6VQ5HM74Kci0y3v&#10;RLwXTVBIclSp9Qf4VpCavUVhS6KY3QXbOL6wf2E2bNyP8JOAqxWRq+zqyfck1qHBDfjtdZcgLCWZ&#10;vJrKno+FxRJGBx+H3vBjkcl6EImMo7/7PzA68Uu4vDHU+J7HOYpN6z6MapF6dqFEjq4jEYuiwfSj&#10;vjG0GsOIOLdQQ0+gkCfnMHkpGKl0Hr29TdQbK4gEoygXLabvZLoqoTR4jfszg9V5ZAM5xWmRwIwW&#10;e7JCfzEPBTV9FJ3zGzlqJPASqjWH8VTYaNZ4TPGzVcxe+e1RjzBq1SZqNfm9t2Hj+OI+GTawh+tt&#10;2LgzqC2IRD1mLbxoIhE+D0upr5g59KpIlaHFZ4ngN+FznMF7Uep/Yb5VRiIeQyZfgMNZgd9XJNks&#10;oCvoxOGZR8Gj9e18vbZIOYHZbN36fpTreRJNCXsOXomIXOVTkTTbz/K5zzPLNOtoFMYR9DrQkGt1&#10;DeN7mTmJqw0VSGVm4aTR61IcfxI3YXZhxnlRk5+p2arA7bLgcfP7tLs5/lFXDSP4162R+Mslr1lq&#10;13LV226DbW3+AY2TaLi+0zl0fvkdnMS9gw0bbA+1RoGto04C4CWbSU9ixOxmppZpDOjYRPr7X4ue&#10;gSoOz25FwOWGxxGC1xVGOlNjtAQJxsvrPpKMh+kEMDr8BeSzTI7csm3LP2Ljhm9h/8E3YHr6Ehw8&#10;cCUe/7ir0BV+CchJ7eVzzKtiUXNHCP4AM+T/Ej1kjd/eQEXtdy3acUzoPO5E6Zwfe+22dt951A5t&#10;y3QTxaBDhgo870Q07665f2/jtgKtQafM7XIbrI23GleHUskyXgH1t/L7/CR4HyrlhjFo1OtNzadQ&#10;iCsWW/C6vWbfARnk+dwe/r3WpG/DxnHCfUPypkPoGO6s/rDXNBYbNk5OyAhODm9a8IfqyJdItuUm&#10;Aj4gv7rhjJTo7ug4rrn5eTAr2pxJEnIGNWsagVgeHpeI3ou9u7vgclBccKWQLZao9ZMWKSxUmj7c&#10;cvRZaISp1TP4h4Brd76OpBQySqY2uinmRUODzDNifNk3SUKiUxns8SmDPPFpK9UQytUon7nRIKnl&#10;WDYqJkYiqGkkWu15tZnX9Zpp6vqnzkeqZfuxQp3/ymxN9/SsVMvwqJfyqDdLxoufeWhil9GwWEgR&#10;PfNoiO+JptTnewKmpekRrVuXRm6CuS3hQ06I2kLIsfvHnreDEAxSS+NRXu+M4yD+Nfx+CmL8G+qB&#10;1tCj5UbIT3bnc7fR3ttx3U5Fuo/0LBsnLe7jXxh/2fbWijZsrMKJVlPe7RwoVTOIRIHDk+/D1i1v&#10;QZhadC5FWqNGXs52oztCjT7xFrh8OfQOaKi8iJtvGaY2qLn3BQxP/BLxbhIfm9fy0vno7foBBnq/&#10;i0LFB6ef6bCly1AvqyV6zHl27oPYtPGLOPvBl+PMMy9AZpGE5fbDRfKW9zaNBLjYXFMpTQ10I5cl&#10;cXkchtz0fpVU7w82jNGe3Ll6mUej3kS50iZejUBoJKENSQIanmirt21i1zC1SE4XLFyTFZQhn5Wg&#10;cBJFUEPajFgsVlCjJOF0SCOmQMTMRZJGAjimONxDtBNcPaqsKvgd0lXFO+jEJ46d6mRtOgp37F3v&#10;6r4NG8cRnZ/lcYWDCkudaoXL6ULLiMNuNlrNyZtnNmyctFAbaLdCkZ8TqXlg+5bnIh7bjFtvfrsZ&#10;Ug8P/ze6wkFYvgrSK0dwdP752LZpDs16EAE/teDqQUwuPhgTI1+Fo3oqqrUYk2wh6KkhHF8iSc4h&#10;nVlAauW1cJKU4+ELsH70z3B4+jpMzrwVfT3ASOK91DZ7cd1NL0SXjObJn/GuV2HjpgSSK7OYPPpZ&#10;s05fNJ3nP4lEg1Gy8DKndCaFnvgwamR7n9dFjb/GcnW1idEQm7zw5UwNLcRUMt5kYnwuV70BCgga&#10;8pb2HmT5ClTowxRY6uRZrRIQWuRefSsdtQoAzjo1/iI8Lln6SwC4e1AR2+iQuwQHQQVX5pqzIDp1&#10;YenbX2FVmFFdJD0Z5UWh836nY9NLqivDsThKTPkpjtLvxLXxQMPJs07eJnkbNn4f6usZlpMNEqrb&#10;rEv3kVc0HN0sAaODV7FDGIbbPYKZrIWeaC92HtqCsfU/Rdj1UKxkkkwgg7nkaUajnhj/BqqZTQi4&#10;htiuWtTqU7h172nGSv6h5/wAlWoBR488A+vXfRu7bn4mHvawf8euI08xRnY+huHub2Fh6VkYX/c+&#10;WI4CZmffhTQ1eh9JdWL0NQjF3Dg4+wGzMY5Qa1bhd/mMTp5Mz6KP0kGxnEU4EDX70ft9EZafJGhc&#10;4Go4XjQf4nGV5MmHWjIoitZ+7Dt2PBe1ogO9fQn87oYPwR/iWzm+7rIQj7e7Ks11e5h/sZpBKKiC&#10;iPHvLsm3SVk7/jnMUWMqEkScPHp49MDBvkrOhDS8bo5m6qJsju18o3zAchgC74wsiMDvCHV0eibo&#10;D6/zzmjG3RdSbJzYsEmepzbJ2zhpwd9/LrO6g5z6fLaFulWHmywm4lW/oN3i5KxmKPFV5CsDGOpd&#10;j9nlMnXMYb7igOVaxt5DG7Fx4rvkCifmlv4KQ93fxnzqmdi88f/B7W1i776/MWn3x94Jhz+OhZnX&#10;YuPoLhw8uANjG18Pvz8PV30UB/e+jYLF10nqSUylXg3xc1trJRGRhHt6Xozl/GdQY7mrLJd842vu&#10;3SdNXMP1rRyshgN+avMOM48ui4OeNqexLiJJoU11JFMNDcj1a+RcxPxNJDPfgkb7/azvjvWXIJUs&#10;Yin9PpN9qb6CoN/PjiRk5r9LtRKCQZGkiP7udiIiYxkTrCVlpaU0GaShq+wdmGz0PTT1oCBNv4tV&#10;Wc1f9TMCjdLrEP5dQe/oBZvkH8iwneHYsHEyg009qqFxHrUXeb4gLbVGXkmSnKldelqIRCkck0zn&#10;ks9FJvmnSC4fQpysX8cRxOIZdCVqJPj/h/mlJ8PrjWGo/1/hjVqokGca7mlUrTn0R99i3OUOrDud&#10;WfVidPRHbPl+DA79BPPzH6AQ8Gkcnn8bzn74JxCkFn7w8KtBBZ10liRVpUhZ1HLJQ5PTn8FQ3/PN&#10;SLXcr/f2/i22b7sIvYmXGO95rWoUXk8EzZYP5bqFZoPdi0hSgXwnZVeaspMJGIrjtYbfo55BJJPf&#10;MoqtP8yb5M5f/eodfBjCwiwjki9bJNJakxr0Kjd6vSLYe6P7Un+rdES0IneR7hqCXxsMZ3cEi9V4&#10;IvjbxdO7eq6guEq7E9a+2wm6b8PG8YP9C7Nh434DmdexiGx5DyLdBUTiZWqvC2yUmum2kMksk9+K&#10;PCcpkugXshoWfwJy1Z8htXImtdkf4xdXb8fY+iAG+z6HWmkBfbEd8LVGjQMcy0rj5ltfhcXS5dSM&#10;f4DM9Dq0ipsQ9m1BPreA+eTjzVSxLwLkGP/6nS+Hw1sxc95a0uehFl4uDcJpuQxvucmrQ+HnYTD0&#10;ZYwPn4/F5D/h2p3vwWLq0zhDS/WG3m6M7WpVxq/1wOda3XteMFwqDTfNQPVfGZM0t556AaYoaGie&#10;X081oJ8rVxAfBGZX3oHH/emFWFkGwv4ueF1xM08vxz8tiwW8x1D3xw9rpg80tx5iYOVbawh+LXRt&#10;nskJkIbpFVbvd4IEASMgMB2FtYQu5wctBnkObPKDmrTsLtjG8YX9C7Nh436Dmp8TsbCsyks8ryMc&#10;liGZCysrS+iOh43e50AGbmeZZM5ovJEtvATx7tdgfu6FePTDv46rf/xEZJZfiKXZZyCfBI7ueTge&#10;efb3cGD32xE3VvnvJjP2YXLfGQg6tyO/4kQ00oXhgX/DxNhnUaTwoD3Px8begJXsHIZHP29GnVsk&#10;XjPtTeIqa1idiujUtJbDJXB0+mMQzca6qfGTwHfufi2Khdus32VMJwM6gw4BGm25M5TdRjafgo95&#10;B2KaZ1c0N7wePzIFfhlGT2WS6Opqx63VGxQ+qmZO3st/qjUNmd8T8PsbYYMZrdXIO1BFFNaiE6cj&#10;CAh3jHcsHcXhR9M8hTmuyaMzmt9Jw4aN4wT1MvcYN9z4W6u3t9eam12605/s6nSEgbzcKQhr79uw&#10;cdLBaI297PCptlp9DFF4/Rq/B7q75dO2yQbaJOU3ySE6NuClElkmT24cH8Bw1xdQXRnDw7Yfhpua&#10;+PDwbxD3DKN/5BDvd0FT/R4Spx/9SIRGsG6iDCc1SQfvVPJN+F0j2HXdi7B1/Kfoj3wVXseZWFp6&#10;NVzOADb2/RLjXV9tkxDbaUOGcZs+xVIsYXb+SdCKNq+7gTKm4PHV0SSpL2Xfjv6+vzO+89Wz+ENV&#10;swxOZCYNX0Z2LbSFGKUprTxEAUf747d4K8i61Uh+ej9ChVd7s1frGSPY1KwG3J4mhQgRJpNgAj7v&#10;qgRyd8F0NF0g+wdBho8qV7O9Uw/rIONFPnQ2USxRyjHP2o+UrVmmz3uKZ44MDZa5XT5GUWUIq9FA&#10;XfvPdrBa5HJHCLJh4zjiHpN8vVGynvrUp6JYLLJR6hf++1BDl9GdoGPbva25tGHj5Ibagbigo+DK&#10;J7wZ6hWB8Uhd3klSdiJIzVhL0VYQpdb7k5+/BcupF1CrPYpi5RYMjX4Tcd8yk7kWg7FlZBq7sG3z&#10;v2D9yBexOP1izKZ+ixJuQCh6hBr5USzMnUrysXDqKbeSwJoI+gZwy03PMXPxueI0KtUS3E4KHCSy&#10;9BLwkAdfiGJ5CbFYFV6NbpvmXEcAGrpuoCAOY5GHhoYwO8NzEp7TWYeafSrNS/Y0ToZSLoSWFUed&#10;dZVHvetv/hDOOOP1xpkOudAkm2J+zB5Dg6/DUuo7ppdymKF+C5Go10wl5HJU9c3IwD3owlRGJqFp&#10;iORyzrjxLRXL7Z33nDVUamm43MzMUUYo4qBQUkapXDBOgkT27XglCiJJHqvsCytmMyAVqVKswulV&#10;bVqspwuegIfvMU61adwIK++APp2EAxs2jiPuQQsBPvKRD1laIvP4xz+ejV9bJ941tOeS0KC4LE1e&#10;JK9GbcPGSQ21wLb82yZ8E8g8cjvX9FH79cNqxuFoOBHxxEhrXYxSxMA4+YEcPFt5LhZqT8NS+dmY&#10;yjwZ+5OPxd6lh5KQX4RU/peolavYuvm7yCafjA0b9mHv7EbMZs5G/9DXMD1zNpyBI5hafAIOzfwp&#10;1m+5HOs2vQOp4ptwcOnP4I7sRiR8JR730C/g5l3vxeTi25juIWRSLDabc7HkQq3azfMA4lTQ5X//&#10;yORuDI+INLXMzIdSrYiufrZ/Eql8vAdY33oOKDCo7oGIquzH6Vvfj+ws75MvYyS/07Z/DgN9G/RV&#10;jKZfrqj/cDHPrLEZiETjFBYMy5o4dxssU47CU09/1IyqB8P85qgim0/C59X4SQnlpuwISnC4S4jE&#10;qKR4W6jUa6g1ZCRZYjwSdzMHj5dlVHr5EvzactbBeNUChYUcavUMhYIaPMGWEQQyOUox97DoNmz8&#10;b3CPfmbd3d1YXJzBJZdcgnw+j7Jxuv37kATfdv7I4+pyArl3VLBh46SFmoRa4B2DIE4j4bsoRGta&#10;q1KkUKyR45aTpOpmNO1sloJFbdkMZzOO7L3kG8Z4tyPHrOQ/iHCsjqt//WSjNU/N/8ZYrjf53OMt&#10;YMP67yGdWTI74WkdeLVYIekWkGZeoS7guhvfhInBQVz72xcY7b3OPBZX3oPHPe49FDpItF6vMVtr&#10;Mb7s4DZMPI0E930zlN/TGyCx1eHzyaNfe/WAPOkNDLwYXYnz8MQnvMxo63Ire9ONl2Fqchlnn/Mx&#10;POTsr6ErdhV2734hfvGL8zE/D/hZF58nQIGhgVDQzU9TMUPrxo2swt1GC8nUIrV0n0lmJZPl0Wn2&#10;BIhG+lGlsKVRFK9La/vbfZjc3Wp3PzfL5KEQUKjmUWyU4HYFML+4YlKNRGTEBywtFfhto/B6A8aG&#10;QOvx+ZV5rMIXZAT9rdvdog0bxw33yk/s+ht+Yz32MU/Ent0HKMX3/36abButVtU0Eq2Tdzq8pnGb&#10;YXyb6G2ctJDjFVGgIAcsOtdELxnEMPXqsDAvO1C7UYx0cT9isWFUKqH2HDjj5qgdh6M853WV8Yry&#10;IOcCzjrjA/jdb16PM876KK657pVIyJCN8vjw4H/CcnlRKtXJ/QNI9CWxc/KJxkVtOQtEyeBbN/89&#10;rv3dlxFJsBwacSBRa797vy+K6elPmm1t5YJ2/YbL4AvNYvfkx+H2ZOBenWqo1t1wsSyJ4LkYGd2A&#10;G3ZfCicFDvnLnxi7AIXisPoM3Lj3PHjZF1SWQa3+R/D5qyhXDyPWs4IbbrkE/tUpAhdyWEwmEfGv&#10;N/l2ltTdHbSd88h/voOfjH2SbmrKhOnp2ynPbLaARHcY2dwyYtEwtfIy3F4Pa6Zxef29RNpOFLKa&#10;SoigzL9Bid+2t5tPWTaNVja1j7y3YfIqMOFwKM43NHxvwWP281UlbDwQ8YBxhvPba6+2nvm3z8HP&#10;/vtqrFs/+vtptl1eG43E2NwxtPgDN/W+T6trw8aJgzbJiFXae8nr2PakRoJsksHUVkSsjjoJoYlm&#10;3W8MxaTZakS/rHlsatCnnv4RzEzuQTTRj77EVhw8uBOZ8qVt7iAPTYxcgcxKBKnkK7Bu88dx5Ogr&#10;0Nf9UeaVwNzcudi+ZSfqxQD2Ht6AQB9fYb5u5jPc/9fYf/hf0NXTTqpQsBD2UxRhkfNp4OwHvRke&#10;d5jl9OCG311o5uQdoSa11wxWVoroTWgPe75IqaQ38XJML3wC7hg1XBI5eRMWq7ply/fwu5v+EsF+&#10;xiPGYp9AuRhBwJejZvwKM2fe2/cMkqYH19/8DQoSIkxGtHzG4j8o8r+bfYi+f4laeL5YQU+sx0w3&#10;aAJAqwI0nS5tXY53ZBSoUQgq5KjVKtTMpeFTH+fH97lDxkDQz3JKAJM7fQlbcnCkEXnZT2jJX61e&#10;QCgkJ0Et6vNNIwSV+WLIF+Y9m+QfqHjAOMNhoY1zirsyvFP9pMm3mjU2hLqZkz9G+DZsnNRwkS40&#10;pC3NlyzSHgDnbaqD7hxajhk0rSTc1Pjk8tYtFuLjo7uAh532MWze8BUSvBu9A4/GoYPvIMGHEXA/&#10;A8OxX6Ev+F1kl4CuyCP50nasGzoIT/1xSES/hcXlV2Jq8VwmCCynfoFC43poozTJGNk54FFn/RPP&#10;N6Eryk6C7VR+6SNhB4UNXvMdKvI4MHcFrtt3IX6z80IEqOkHSNxeh4vxuw3B10hyaaa1YfxiLOQ+&#10;AYfm38mCEhq089vY2Jdw066/xIbt7zIkurQIDI45kUw/F/snX4HTzn6zEXKSy99Bo7AFEZ7Xiz7z&#10;rZZWphEI8Rtp3uBuw0mSDiIYSpjtfdUZyn/+5vUvxWnb34re+Isg4/pD+7SSoK2VNxp+/r20cyC1&#10;eRJ8kXXU0sI6Ba4cBZ9Ttl6MM057M7/b8822sjIo1AiI2xXmOwG+G0AqWzZ/c42G3EtdsA0bd4l7&#10;5RfWouifTssS9c4FFJG5huq1f3K1qsFGSsuFiiF6GzZOXrSb3zFNzgi9InsyihmUL/NJjdpkm8ik&#10;QRtjVcZbP0ySPVjAgX3nwenqxu5dzyaxfo5aL5nWWcTRQ4+gVrkdWzf/kpr7IsJBLw4e3Yh03ktt&#10;/Az0DXwGO077R8a/kMTqQDL5TKxb9wkM916MB5/1DvzoR3+L5eQVRqAwWqzbaUopzVbbp4aCdVSq&#10;sySyFIKxZZTYro2lOoN2sFMZpcVLSKjXnMabn8guV142Njqyrq82VowRXSiovdYpWDzy5fjhz15q&#10;7AkkMByZlLe99gj6/n3vxGDvhxFivEpeLnZHUdNm+B3PdITmvNuB53xRy/ZM0HknsD7qjxSHp6jU&#10;nSRokT3Q1/00bNzw9zg6+SncsuvdFCQ+i+Ghl+JJf/4G864KYnbH42mDN5SG7BlkH7Bt+8uwft3z&#10;cPPOy7BrzxVIZr+I0dHnYdPGF6OUkk0B36nrjSYiIQ31O02/acPG8cZq73LPoM7HyZYblK/LO4G4&#10;3MwtOin9eiiJk+zDEUnENmycvFC7MMSpwMZwmyHZbVp9tSnvdxqT1lrtlhkOljvYSOJ5yK28GePr&#10;Po7l5Wea98PdDfxu359g98LDsXH7rw2pthxVxHpr2Df7cAxv+TQ1yhI19jialQb27XstUuX3Yufe&#10;l2Pzxo+hUalieekyTM5egugA3/VSS2XQznBusruDxCYyVjk17Bz29cBl9cNv9SISqcHhKjIAUSmo&#10;hAiw7Qum0F73Tq03FmDChAz5vP6jpu9w8B/N7btdPkSo5a+QxDUN0ao/wqyl7+p7HcY2fR2lWhca&#10;1Lg9zL9KocHr7DLTBiLf9tRHhacVsxe/NrKp5ICBHr479EYkoi+nsEGxie83+b7sgWQM6OS77IpQ&#10;57nP1YvZuS+DCjrq3gwcLPP8/KeQWs4buwL53pGQI8HLwz+C0tCSetkFFMsVHJ35Eiym5Y3xfX6n&#10;6bkvoVWJIsLvl1nmX5MFdyKLsNvsyG8GIWw9x8bxxr1C8m4tNP2DWNudrYXp0WzYOGmhltEJBmoS&#10;plloXN5H4hFjekjwRRJpu/3Ir0ok6DZzwZXqoiHW8YkvYXLypYjESbIM2fweTM5sIJHmcNPOZ+Oc&#10;h34IM7MvodBQRzpdQjxxOpmuPTwtIr/hpvMRDJVN2hLItb7d5yNpO6kKy9mLrMiMZzgWwARer/Xg&#10;JqbV6MPaJs00tDve/sMfxLqJF7AuJPCldnLJBWBu+sPYtOFiHDlwqTE9mD24gqI27KEW3534d4Yt&#10;6B96B+aTV2H3vnMRCEWxafPXsWPblWY0QOvvI4yrj5fNM2FTsLAh4g3rL6Ym/W5+g6tw7fVXYmHx&#10;ExgffyV6u59sRhhE0GGSufzp1Cl8POFx/4i9Oz8DDTQqbSdJ3omyqeLy0qcQj52LMAlcPnGcImj+&#10;J6GBj9Hb/3RMzXwR/gjJnMLCcqYIn7dlRjamJz+A7q4L0EPidzCxsgwJND7RqlPhOfZXt2HjuEG/&#10;0XuMBz3oQY6lpSXH8PCw/au1YeN/jWOMaa5uY/oOnMgVyMI8ynAnk6ka7bhGIgoEHcaZivaTVysu&#10;FHaa6S+NYHe7X0zNm8IBSaaG/QiTfOb2VZAjD44NnEE6dpm96NeNfh1hkRzfifcBB6bfgo0bX0wt&#10;lekwj0KJLIb2dramiOJxHTtCiFRRJ585teid1xali04c1YX5y0W7nPiVqgsY6H8m4iyzg/n1s0zj&#10;/R+htu3H5on3m/XzqeWv4KFbf4r1iav5sh/1xgIWli4x1uqjY1dhcuqp2HnwXMyu/LexTYhLmCk2&#10;mWUdsYgDaTnIYbmlcpSqM5hNvRUtfq8w66bBkD0HP4oNE+eY4X4JMyqmiFqGjLt33Wpc8Spoh72g&#10;cwJWI0AhiuWVBNKyjMc+zbNresXBb6gRjjKr73MmTPUzpRaFAaCnK4R8vmXykJAQjjrMKECRQkko&#10;MMTPx5sUnrR2vl0KGzaOH+4Vkrdhw8bdhRiTHf0dCd4QqYNabRe1yxqCgSDiXbLIbltsHz76WfT2&#10;vQDTU5didPD9iEbHjILoFilZD8P4yIMwPvxjzExfaObIx9f9KbZv2ouphSR6ov0oFFeYxrnYvOnj&#10;6Ot+udmlThpsPBFHlpytof6wmX5TF7GqwatMKqeCzjV5bkYcGFmbr3QIXtUx5ddFDsvJNKanv4/F&#10;hW9jYuyvqVG/iNrvG6n9vgorybdh/743oL/vfGze+F6UClkzNB5xhXD0yNONhj869hcIRjWxzf9J&#10;7Evp72Fs7Akm+WiXPGiWUWmVSPQDhuQTsRdhbvFLxipe/gE8fK/UqMHDIl73u7fjrDPeachc9g1m&#10;EJL1SbDeHS+5ZvWCRjNYdX2CDMl5cKinvVUuQ5lSQFX77fL/oEwgXHUzIhJfHWlR3Z1U443/AcZ3&#10;MRjbA4068Hs2m5qPd8PrtQ3vbBx/2L8wGzbuV4gIxY5rYAhScCOTLcDnCVHrq1GTL7QfqdWSwGr1&#10;Mjat/xQahXGS+znY2LsL3fHrEbaeiJWZBEq1HqqlwPYN/4yl+QZqsjrjy9VaBkdnH2/my/fufQWG&#10;+x+EAIlIluQLizNm05maVWSpqPJCvvVJRspY+Xo0eU4NVISnrWTrVM0bDEq6A8U1wQmPM4q+3i6z&#10;5lxR9h38Fxyd/yySpSuNll2W5k3yTeU+hpnlCzGXejpmko+E01HCWP//w6YNr0Y2+31Mzb/bjApY&#10;7qaZAvC5WS6+K8wtHYLf2QUn88usgALDiCkfP50pcjq3hKBPTnQI3s/l08hR8NFutcbbNsOevR/A&#10;QN8FSM7zWgTvKqBULSE5B5xz+iXYs+8j4J+BqMPtdvJv4kKa5K+yTM99GWdsfj0WDvGalcwWGggx&#10;rgwWe7teTWHlKuSp1cNbRzozBbcryLIGUS2wdKZQNmwcP6gN2LBh436BaG9tIESeHZAA4jF5rnFS&#10;y/RRkw+bTVzUalPk2Vz+m7j51pdicMSNSm0aNZL3SGgLH0eRbaXR7evBuqHfoVIKUJt0Y2luO3oi&#10;LnJvFg992PcxPPRBJKJX4uYbXox1o9/C2ND7kVz5BnJmnfgqg5q5eB5VLtNbaE5ZwwWr9wQRlc5F&#10;mIqz2qtIo83lVveO5z8yLo+yOrLAz5aoWZPkY9TMpWlLo5YveBnLNxjPsmaxMP807N/zYWPNr0Sk&#10;UTuZiRTufK5ihtKljQ/1rUNLXgD5XoDChEWtXv72uyIqBbX0KIUdvimnQVry5gs0zGiI3q03miRe&#10;5s8y9A548Jd/eTEKFAAaDX5rSiaPedyrkckfNiMCdcZXJb2udsJdFIZUrqUkBYuBBB5y9qvMt4qF&#10;2yMf27c+kYKEhCIgYnbSy6MrHsHsLCUHPteSSJvkbRxvrO1SjhscDodVr9fR3pim3ZnJGr+9Xv4+&#10;KYINGycgxBpkKgOyjNhAnX6n42fTyBfyiEQC1OgzJHwtMCc/UNPUvLE0YFHxIskvSnLj2xjt+gka&#10;9T6SZhYOtwOHDj4C6zfdgmzxMHr6epBcyiMcjqNQOICllb83W7yffupvMbu0D9FQGvPp1xiyrdYX&#10;EPEEqZlSi1eTFYE7VFaSlqHtMMuyWl41YUeK/xCWds8jpNLyRa0pF3KlNMLBiLk2Lml5T0Zs2gq3&#10;XEzDH5a/AG0+o814mAzrNzZ6CSaT72hXjMlp+9sGtfNE3+tI1lcZLVrF0guNVoX9i998GxH8I8/5&#10;NK674SVkYhnDZZDwxc3KhE0bXoyj059BhWXQMj0JBmZoXukwjyTf3br5ySzXCOoUlCYXvkkBCvCv&#10;EvL8ggQEN0IsdyqbQywWNc6DGhqRYJTRwfNQyJcQDBdxePIHZjWCBJj5hSUMDUdQbeTgcydQK8i3&#10;CF9Q3UzmNh6IeMB4vPufYJO8DRt3hrUkrx5fqiwPCoKaBkM2myaZkFXIBnWqwx43qY1xtP96g6ey&#10;jhe0lrs79A5q7JdgbOxrmJx6DhI9X0Vvfw9JLYtbbn0WznjQ17Bvz3MwMfbfJD2SONNxOWvUUlOY&#10;X3oqtA+M9ppyokD+cfE5JQmVx+wCRzZkGY3h2CrarbdD/oooPVtBw+Nt1b5SbzEP6uB8TUvYNN+v&#10;Mutpo5qlRu+g0FKlhh2lcEExwOlHk/HGJ17EiPPYs/c/EaQMVKAwc/rWjyMYbODa3a9GmOXU/H2J&#10;WTt9Ffj8bmQLVYR9IfRH3g6fL4CDi28xQkuZ7555xmtRqcxgev47xpjO7AbHKml/eo00iKjdqoIk&#10;JwaNPHiMBp6hQBJEgKxs6st/qs0q6yC/dx5jqV8utxDyMxEKBDJklAAmAtd0gPl85sUGv0UKfo+G&#10;EXxmmR/lqM5HtPEAhE3yNsnbOKkh4hSjCFLpVkl+LY41D7UbBRFsm2QVtShiEomR6DZueiKmZn5o&#10;1pivH/owDh95NVokGwkD5CNsWP8e7D96EeSzqi/wLSwuPMs4hhmf+A/MLT0JPf0vRL78OZJvC81m&#10;AX6yY3twnERdqcBq+anROlEiick7Xo3FLxWpJSeoJTOdaqMCryfPcpG0K3F45WGGkKW+LMsjlFOS&#10;WaBHS+VZBgkSslM3hdSuOaqWq22pL8t2adjCxMQzUcyE0ZWI4cadHzQGbDKCkxauYL4Rs7K0dp2J&#10;qE4dd7pdkZeht7eXpDyF3fu/hEhU/VF7jbzOO+RrvqZ2+tGfQ/kqXZVHApTW/MnZv8lEIy6EeU9+&#10;7/WM91aTMPXSM/P8NphuTkMRRiDihRU6Fv+OcW08cHAikHy7t7Bhw8b9ADW/ThBIGHds/iKC20Gk&#10;IkZRINmSl/IZIMjjyOAoVjI1w1HGUpzvarmdNFkp/w2qrls3v92QWLxrA0aGdmPr1t18HkY6CQz2&#10;bUGhBGr9LfhcQWqnVaQ1Ec4XPL4W/EFnm9L8vMO0NZceTwSQziexnGowDz+JPoF6owdeNzV55l0j&#10;mcrhzKMfeRGi4b/Fwx78bLOjnrRvywz5izTXdkPS75tG09ZGNtKEb7r521hOfh63iODjfOypU8tm&#10;56moa76XHPSohOpP9a4IOp35JPYfuBTXXEuClwKtj8PnEjg0XdD+jiJeHpWWgooj+UTpm++vGyJo&#10;CiAOkr2ZihC0mK79bkfgkEW+eU9HhU6aCgarJ2b54W2XNmwcL9wnPzFbk7dh486gtqAgJlE76DAD&#10;YciFONY8OnGF9kMNFRvvbeQLreEORh6FcvOXRgO2CvIN/xUcWjivPXXOON3hDyEQOJ3kTZaGjNGU&#10;XpFt0IOx/jFMLXwP2eqzjZc5v7tG7d+i1k8SJqkVqgcQ8kVRKMeYRhArhaRZPubi+16RNbrbfEku&#10;1Ly2SLRWAzaNvBcNEuPN+y7BwDCTYnk1L652v/PWT7d3zXOJKKUpk5lbqxquMfxjAmRbi5qyLP+l&#10;oeeKJWr0DpZnAR6nD37XULsahvC1I1xbt27bAniwsgLEmIeM7CQwSPhROnoqb3Vut/IV87Oe0uTb&#10;L7fR+faGjDXCoCkJXWgKQ0MCPNV2v/wCjqYEltXHnffMUXVTohJmdFS9dNQQgSKoJDYeqLA1eRs2&#10;Tmqo+Sl0VD9BBMCgbuB2XUEn7u2hKAVqyx5yRbX8S2yceIpx/ZpJkbqaTWya+CDWDV5Bgv8AVpZe&#10;A3djA0LO7YgGutDT3YVEXxh79p6C5cUmuqM7UNVQPGWAaqUJF0lURZmZXEKYBK/8/f4gOy5ZkPeQ&#10;Qnt4PkaK7EaFWrEM6uKJc/GQh70JD3no+8w8ejC4CYsLJPgRvi5eY1Vv3vkZ1ErdZue2NqFKOhDR&#10;Eqq+uSdVXPfKqFRTqNZZHt5KxIN87Gd5wvBrZxjjkU/xBe3yJtR51PK/DLq6SbKeGvyBBrzeBjtb&#10;afDVY7YB7Zf1Fi9WD8f+HO3EVtHJRCStQJhymsmJ2+LrXicYSDhQUF1UYUXspNU52rBx/HC7n/Hx&#10;AqUYW5O3YeN/hNrGMZYj1DbWkoJwWxxDLw3qrG6PIXX5jF838QxUinFMH/ms0Vi1Dn3L1k9T692G&#10;zIqXb4YwNDyMH/64C1u2fReTqSdjy4bvo5qeYC5zSFXa6+fFW7LYl0W6ipEtLfDYjQCZVsvthyae&#10;Bo8vAEd9HPt2vReb1n0U5doslvKXm/gZRt+x+f1oNT2YnH0NvGaYHVhYnsdAzyAc5OCR4TdgIft+&#10;9gXSpqUdr+bXAatdKGYR1rCA5uz1WZj3UtJC36ADlVoBft/qN9K8vsDTptG404zeIB0HyNlB3nag&#10;TOmnWXMgFmyvUjD5mU+r76kTHaV5Ky9p9jwVlIVZWVBg0IJ35tVaXUXgXOE/ElLkT0Dv8VRB7xgl&#10;/SiDKjXE+3zv2K55tgZ/MuBE0OTvk8xskrdh4y6wlkgMyYgQOkQg4umolQodKJ6ChUq9CMvhgcfV&#10;HubWUL0M3fp6XoxgaBjBcDd+9MNXoZsku2H9dRQKSrju+kfj4Y+8mpp1DZnCAczMvRRb+g9TEEij&#10;7PgKUtl/hJfl0XpxKcty7GJc1TPtntiLEY9PYNehi43bVg/vjQ58C9FIN3Yf+lMsUaPv17A8eXvL&#10;uquo4Ttx4MhrzaYt4jUZ29UaYXgYb2zkQsxm3su+oMrqt0nVGNIRZtpb32S1e5D72VrVgpf9o1lN&#10;wPvqSpxyzmMqrimD9v22AV6Gd+uoUWLxaqcZ88htRjc8rqBxVFOrWYiE+MKxfKShd4bkKTGpDIJ5&#10;rmcSRkT2IvnV/OTWV38zq/u2+KqD3tGfDocZlN5E+0+rU5OXIivohoKNByLs4XobNk52iBA6waDT&#10;+XfCsQdroGbb1gR9HqdxLqNeQ85hzLQ2w3L+Mzg8+04srRxE7wA1cXJXy30I5dZO9JKE9x9+JH72&#10;i8chEt2Akdj3UK44EYmMo1ocM1xWZ9DIgNaD5/J1M5euoshhzDW/u9jYAshVq4bgq5jFfHqPmfvv&#10;p8Ja0Pw5n82u/AaHSfCbN37QrDVXEsm8DPR4zgK3yHq61yIbai7dkLMZfqeQo+oxjmwJtCe7yDwU&#10;y8ITpDbtqiPPMml6wGjHqnTHkE0wDnwSLHM/CV62Bz7kcozKQrXqbYJ3OGpmf/zVAqxCNgAdMD19&#10;VD1XMFAGys+/5r68E5HwO2m4VHZmYMqiAuo5tX6dKqz+SS1+ZMs4FhLz27Bx/NBpFjZs2Lg/ICJR&#10;OAY1ybXhdg9/D5V6hXzYJvyASJdMonXfNSmXJBS3I2F2WdPad7PePtpnlo8NDHwbj3zYz1ErRXFk&#10;5i+pifdiZjGNiOcMQ6zaWKXFrEXOobDHGPaNDPwdfv7zj6MrTi7jMxG1QiRhYWXlVegfuBBVvquN&#10;W8Sz+dK3sXnT59GqhcwwvGqSiMRhMc2hgddgbu7KNbVTXQUxoaQVkT3fkTbMSC5XE6WqNsuhtOKo&#10;UjjxGOv+NmsySAo5Rrx8dfVcNgbS4EPBkFGs5WXOzXS9XjcaRkpYC5VB39Ko4G0cK6BOdJ8fV3F0&#10;qSBjvTssqzPlN5q/IJKXGz4eTHzdE46d2LBxXNFpWTZs2Lg/0CELQxBqjh0i6QTdu6tm6oDfEyHF&#10;eZDS1DDhRAXVZs5s6+omhx2+9R3YMPQrDHR/D4N9D0MmuQ7bNkySeE+hhjyMZimOUzbNo0F29pOQ&#10;yvWAsTovkaNqq+XSULk2ualXTsdZZ34A0dAbzfI4TQuoaC5PyewUFwn1GQv29lasfJX/OJsOChIO&#10;BBWP6UjJPX3TS8jleaOJS1hQLeXUxtV08l0f31V9lYJuVuEJFNBotRD0aTu5EOmRb/CxBAw4pA0z&#10;UbNxPc90yjvSqJutqjH+a7GcrRYr4CibMhk3uZRi6lUWSOcKBiqJVh6ItHnTpL8aTKTO34RY+0xB&#10;j008PZe2r7+jbio9HnXZkR8Yj385hk48GzaOH8zP8njDnpO3YePeR3u5WNXsge5zkTDYlHK1SYR8&#10;Q6gXPegKvxTDA49HvuCnftnC7j1Pw9aNyyTMsGHbSiXDRPKIhgdRFUuTuSNBF5LFa5At/Z0o1pBv&#10;NPxWTPSfZYjpl1f/BaIJYKD/SvgiVRydfash+/7YZ9Dd7cO+6b+Hk7ymOXVte3vq+Eexe/crMTzx&#10;fMS6GyhSWth963fRLbs18ptLfCqtV7vPCMrQaPK61mY6ZWrfbU25yoo6yND1etPsytdsNOB2FymE&#10;lOHx9JC0XfB4HWYUolhZRMivZW1tWwU5tKk3S6yiPO954NZwRwd2F2TjOMGek7dhw8Y9QNv5SzaX&#10;bLdkdh1+nx+5IrVfnnd1+3H1zc/EkfRTMLX0NKzf/CkUqodRqc/i8OE4yS+LeFcfiZPaf+sIpufW&#10;w+H2IODciO7gZ9EqkCxTQE/4bJTLARxZXMJpp/zQDOfv2/dG1Coh40RHumicgkI+HYaLssLKYRaF&#10;756+9Urkq7uQIWcvpb+IPQe+SqHgu0gMAXnZtwltmZ+JMJJeNgQvXq4zODXQjlbNjVJRW7MG4KFU&#10;oI1jCiUqDTJGsIIk9hgazQI8/rZmnssVSPBxJu0l2TdQYpLVktIKw+f3w+2tISfzf83jGws/GzYe&#10;uLhPJApbk7dh496HNPlao0xt1odmy0UNlVqsGbr2YTD+Yhye+gxcMaDEJicr+JHB9+LwoQtx6rbr&#10;sZx0s+3F0Kw1MTO7AVu37oWTGvUNvzsV27f/Cq3mIrX1GO/5sbAwiaXkuYwPbBj/ISrVBryBCg4f&#10;/WuccspXsLK8jFAwgcNHno/h4cuQ6A5Ru2/hmmteh75hFofEy+aOdBZGgy8Umoj4KRpQwzZr1Y1f&#10;fD40jN82pDN+72XJJ7s0xtOue9oCt5CrIBzzG+c2UsbLuSac1P6DIQfml+Yx0Dd6TG5YWllEX3c3&#10;+xnWVTYBTMfpUV4VM4XgDWi+nLC7IBvHCSeCJn+fZGaTvA0b9z40Ci0/9XLh2rBqZvezeDRu3MZ2&#10;RZ5pDN+owBoreA2dD4+8FQfn323m18/ceDMK2VGEwxGS7kH0dI8jkzvItKYxM/dXZtS8O/Ep+L0R&#10;LCyeixo5V9uxFpaBh5z1X8gV0igWkwh7ezEz/Sw4yJdVFkh+5YUKNfkg+Vrz+dqiVTuuqRwOaujp&#10;bArdsX5UKk2EZDxg1o7LfW6DdYrwqGF2HhhKfNkvH/g814Yybmr7TcZzMl4pz/zM1rLU3pmftrEt&#10;lmpMt8yyxwzZN6wUn7vhd0SNMV6+lEJU6+4bnrZNgJbjaRTEho3jAHu43oYNG3cbGmmWpbjc2rqp&#10;xcdjPqPhagOajeM7jBYsq3ghk2M8R8ase1cPU8guIhELkKg1bj6E5EoejboHAb8WtJM0yyRAX9EM&#10;5Q+Nvx8tvjc0dh42bXsPbtn7Zzg69WyMDO8gidfw6Md809i9yc1tFRnSeM6cr5C3RawhkruG+DV3&#10;77A8zLefOZC8/XLoQ0hjN4P+6o50JPhAFvo+XwOlWt64p1VazYY0/YgRHILkahnfyX4uzPxkYOf3&#10;e+FyxwyB56j9uxya/I+S3PmcSWvb3qYiEtQ72h/Dho0HMGySt2HjjxkkepG9EzUsruyiJp40Gvd1&#10;v3kHuiNXIEL+lJvbrl5gz56Potf7YfzZQ3fC4ayiULsJvqBIvoy+RD/pdRjZVLdZLk4FH7EeF45M&#10;/QO6u8fMSEDAsx1Otx+9Ax9HnppzoVDEcuo87N73UyM8yFmOqx6Hj6SqMvWIhJl8j/+tOGfH5Rjr&#10;eTkKiyRXauDNpohdheOB71nGap4FNyboInijh5ODXQh4IxQMGIflsvhuYYl1ZrQm5lGwWN8Qi0xh&#10;JkdB4JQtr8KZ21+GrsArEWaZahRu3EyqbWenuhYo8MwaWcKv0Xqb5G08wHGf/MTt4XobNo4D2JQ0&#10;VK2d48JReV7L8ZYLqZVeJNxebN7wEdTc07h13/vMcLqIdyT8U5TrvXAHD2By7q8xNPRjtBqDJGcS&#10;OTXqqM+NQvVmeKLXo95awdLkRejp/ifE4m7sP/z0Yz3G2afvwszUHiRXngEflevR0WfhwOFvGe1a&#10;Wng+BZy+/RXwtCawa+ebjBW9i8S8ddOFJOgsbtz9CTO0rx3qlKTlUb9A1VoOa5QBbxotn0KACFwj&#10;Fr7guVjf/2gq/hn8+pYLEaOSrrjy8rdt7L1ILXmwtPJ6szGOttYdG/kMPL4adu49H9F+JTVLMaKJ&#10;Gl8IOIdYbzeFltWRAxs2jgPsOXmb5G3YuAdokQjVnqhmGy1V5yH+GzXkKM26Qi1++ykvRrGxhHx2&#10;EPN7P4nNWw8iXfsJAt15VJstauhbUU2eCXdzEJOTbvSN/xrd/XPYu+tv0NdzDUKOMbi9ZbgCVaxk&#10;9sEfiCPoHUE6u4dpPg1lZv/QB78Rv7zmSkR6qDWTzOXWdmz4jTg6dSWabOKeIItGVKmJb9n8dEzN&#10;/ivbP8l7lWNzpQyikTiK1LwDFBo0vB7mUTYAZ5z+eZQbBymUvMdo4No+d/3IJag1SpjNXGEc3ozE&#10;PoOluRdjdP3nmdYi1g3vwNW/eAq2b/p3zK08BVVq8t7Q0dVV622/At0J+d9t52/DxvGATfI2yduw&#10;cQ+gZWa3LTuTVbpIvn1kB0MSNXu6k/CdGt7m+ZaRm5HLuHBw4RQ4qXW3qGFXSahj0a8jHn44yoUm&#10;fP4cDk6fiS1bvoCI82GolLpQLtVxZHqETAls2v59qD1PHX0KRnrfg1TqImza+hrs2v8heKmda0e6&#10;eOhvUc38U9sXDN9JZufNRjqJAKUAlqe/9+lYXP5X43hHvugdrjo1cpabZdQOcVriPj52LmvzZMws&#10;VEnKz0eLaS1TSOjpZZoFYGL807h1/0tw2mmfRtT9OByaOYxU8olGEFAZzjnz35FdCsETmMR8/h+Y&#10;R4aPyqg3LfikyTMv7WxnE72N44UTgeTtOXkbNv5oITVY89hSkxUC5Ks2wRuoK5FWrcCo6mfKpRRF&#10;gjq2rf8lCjJm4/0AyX6ldi52Hpwg+VZQry5idOzNODrzAixk/wW7D/Qjj10k3V/hwQ//D+w88Bc4&#10;sPAUOKlp+xybcdqG/8TefR8yeVVrTQRIxmMDQ6Z3kVvcfKmCnribQoQTKRkAUvhwWdvAoqBB+URl&#10;kx93afaLc8Cp216PbVv+jml+HZMLvyJxPx99fZ/ExnXvMwTfYLp1VvfA3EswPvINlNOPxEpSW+F2&#10;Y2T0n40RYKkJ3HrwKQhFXciUK1hZVh5x1CySvqvb7E9vc7uNkwE2yduw8UcLNV+RvLR3HUnwJErj&#10;34VHWaPLgtzs2kbik7GcP5RCcuZM1MsuPGjHP8NT4SMSooztHnL2hzC3/DMspv4cK5krUCYB+wMr&#10;DEBu6c9QtG5EMn29WbamnGXV7/M2sZA8bDas8ZHctb2rhu+brYpxdetnsZxGnWdknsUpUJRI9E6H&#10;B0EWWxp706qgWq8asu8nibcaQdy68xvw8rWJDd2GsI/MvQwr+SNmQiJLbd6MTLAQAd9GCgpjuPa6&#10;Pp77EU4EMDz2AZz90Pejwfeuv+ExWD+8AxHmo5edloQBn1mfvzqoaMPGAxr3iTBrD9fbsHEcQGKV&#10;4Z1g9kVXU+I9w4QMWl6mZWPpXAHRmAdLSz6QAzGU+BYqjW5EPL2MXkOhnkXY7UehcQCh+B5MLb3P&#10;rL03wgIJNRy/FLns28xKN6UXDb4CPaG/QKVcRnLlmWbIW3lVKFB4SdzyR69ZhJGBV+Pw0Q+bIfx0&#10;cxqxwCjm9wGPfviHcGDqNXBSAKhbNfg9lDAooBRyPmwcvACzsx/EcglI9ACDva/AzPzHYZHwJSbE&#10;A3+CTOnnLH97UqLbfzXcOA3BMCULzywOHD3TzOdv3/QlCi4JuOr9iEYquH7Xo9Hd356y0Cfysy5u&#10;JWB3PzaOI+zhehs2bNz7UBfCoEMu3UBXzMeGvozevjJWqEWPbMjA65rFvn2nI+DWBHcUE8PjGOzx&#10;Yv/B9xnyK1dWKIi3NeaAZxnrNz/fDPvXikAh/XEUiymEQmkUNQpAstaudwFq+PU6dXndY1yPv4ht&#10;215l2DnmGzXHB59zMfoHQ1iSgzvFMf2dC01UjWbvcntRpIDQ3d02vpuc/ThGJ15s1sxLkIl3nYly&#10;miRNAWRs4CPo6dnAZEso1/Ks6yT6u9+Dcx7yBUwffR6s2hB8ngiSuQU87KFXGCdA8r0T8DIfQ/Cr&#10;EpINGw9g3CcSha3J27BxfCCtVHAYPVcgc+rmarPSqZzTpCs3IuTv5tNTjJOYEIlubPC9sCpheLwN&#10;7N7/WmMgF5EvHCahneS085vb4W1vPcuEgr6noT/xSOTLKziyeLnZa95NctZwu9sRw/JyDr29Gg4n&#10;OU+lMDacMJ7v1o++EMVCGOGwH9OLV5g5da3ld/LdXMaNrriLZ0fQqg/gkad+GD/64ZvhjVMAIOlr&#10;SmB48JWsRxBTk+/Dti1fxy03nIvBwZ+yXl3MqRuBcBzl8jxmlrdg+5kfRm6BFaw+EbHAehTK+7Gy&#10;8khj4f+wh70M+/cdQWrhvxCX/V+rSSGDrG/DxnHCiaDJ3zeZuRxWtV6GV5NuMqc1vYjTGOCYYUZi&#10;9RMw3NZtqRswjq87WFPadix+QHNsx+m82cFtaUq1EBRPjXpNmh3wZQ05/iGYx2uLZ8PG/QotodNv&#10;W+1Av2n9KNm2DNoW920HM2XUcJi/fG1nM0YtPQR5iq1qjp4arZqkN8BobBry717hq16qyvJlb1l1&#10;ttMQnGocNeakoHhhXR6ABwGGMPKFEiLhPr7vNvvQO5hTve40G+XoPS2d0xy77AOLjSICAQr9fNfZ&#10;9Jk5/EBolm8kUF4OYGToVVjKf4QEzfJpmJ7vq4+Mxt6F3u4h5FJR+K2HU+vvQ8OfwXW7+nD2w/6b&#10;wsdBTM9Q62d6p47No1xsMd3dmJx/AmqsY4hCw5aR1+HIwatQYT0lpKh4t8eqdt/pd45p+50+Q9cK&#10;ne98x+f/Ezrx1+LO+6Pfw+8X1sYJjpOH5AMOq1jKGftf00PUqR1Qgl5hw49T8Ff9210UW7XW0JiG&#10;wN6nJYshD0rZMoIR9kKMV6032Vm4UKbQ4PN4DGXXaw242YPI+IffENqcSp2VGorLVWQ6BWoJDTh9&#10;bNWWOj01UBeK7F0CQQ8qFc0LBtouMjWvqGwJDTs2GxY7Gn2mFpp1C15Z7BC5bAnROGt033xBGzbu&#10;AnckjbVkJOhaPuHJfOZekP/y97/aPoxjOf2G2w3wDpDwIEFiNb7iMmjoXA3Padbmqy05GU+b4+jo&#10;NFGPYc17Bmo+pohq52zbVLrlQKdm5dluycI1J4K+v8LI6Cbs3vWPRj5XEoNjb4Q32MTho1cZQWMs&#10;fjPqVgIVN4k981g42BQ12rB58NMoLPVjMPZXSGUPoWfoBtyw5+/g5nMJNnXmd+apF+PG3ZcZr34q&#10;jql2p9AOCUcsYEvj+TptC0vtfoPQtrhGcVi9PlYxVcpU7A+g8yE6H0VnnQ+y5t1OWQSdr/273OFv&#10;9Ht/MhsnFE4ekndHrXI9jdnJXdgwup6qggdNvxcN5m4aGY/6iTuM9tEhed7RWpgWW2aTR7eG93nJ&#10;2yvpGmIJr/FPHVANeL/M1zR/2Gm1GuYT0Qe8Sk/CA29QQGg03XA6g3B6fKb9VGoleH3sARhNlsgm&#10;Db6fzQKxOK+ZX5lqgF+ajf6jhJ9NNxDvcqNQSLOj0PjmmgZqw4aN/x3UAEniOQr70a4GytUaNf+g&#10;abdaw57oehlqjSA2rp/A1b97NRzU6jXiUGH8jT3/Dy7nRuSsI6h5bsVU8iKwS4GDJL5haArVagih&#10;wAKu27cDPaPt7EwfUwK6Yy9Euvo5M4IRZHtXF2K6HJ10SF5r9nXtVN/Bhy0KIIJT/QmlDEPySlEv&#10;qiIm8mogdEswiXcg4UAP9I6Crjqd1up7QuddoZN0B7dL7/cubZxg+KM3vCssLFh/+5fPpgIcsgLd&#10;Pdahxdm1P8/b0FiPRt2JifFTkU2RPUXw/L1XpQiY6rZ/8KbhWGEG6fz84TuaKJWTbNlseCypmoi0&#10;9WisTfB6rZAjOfOxnH6U2ICb7DRmFxidbVQ7TJWKHtSLUVhlpu0Kwe33w+n1IJ1iQ2VaLpE935FB&#10;UYvvn7LxUgS9L8Ajzn43LKYrYaFYlIaiqjETHuJx9QxlErwaJ1+2YcPG3UI2V0WUwjRbKmXwrDGI&#10;S5KoHWy7K/lPIl+8Ctfd+mrjFtcvbZ39hZ7NLD+N/cERLEw/mQ10Ag/a9GmMxz+O3u6fs91q7qHJ&#10;NpukJt/u5AqFhmnPOne5i2aa0Okq8IqdiJp2J5gYq33wsWuFtbjj9Z1ASfzBrryTbidSpw8kOu8q&#10;dKJ0gg0b/0fco5/Nm176auvIbBX/9B+fcjz3H/7BOjK9F7/60TW3SzMae5oVDAZQrS1jbuZHZshM&#10;vqXdmp8zbaXMg4YFZWXDSzUs84Mmu5qhMScqVQ/c1ORF4CL3SPTViHUNoZhtIuLrIZE30d0/gGoj&#10;j0prAdOzb5bSbmTksLidacocwEjgxgjAjTJJXZ1Gmbe8jLh59HVIp11YXL6yPTfPd/oHXopKfQG5&#10;0r+ZxCq1FdRLfoSDQfi8FXZQK4hFB0x6NmzY+L+j1Wiy2ZdJvBU2e7XNhFkWKHudKklZTbHKNh+M&#10;svVaZWr6JTbNbhRXgJH+yyigb8T84rNMmz1129UopiIo8t0NfWP45bVd8LN5SkDQlvVFCg+nbTsf&#10;hyY/hoa3hYA7R1WC/Y5FyUL9jmA0dSZmNtAhXCyEINeAgtn7np3LseF7XetllVRQHUzHdidQB9fp&#10;5DpwHXtbLoqlTLSPmibp3JeS0TneNi1i48THH7Umv7DzVutHP/wpnvP3LzfXF77xlTiw92bsPDBp&#10;fsE9wS9YQ/FvWLns/3Mkk/sxf+RHGOl+A9ZPvKlNuMy5WJ7mIccf7GpD0pvHAhuZFUCj7oObxJyc&#10;BdYNfgmJ0A8wEHsDqrmnkVqfxfb2JJStRyC5dCaWk6cin3oi4oF/xp+cfS2KaZJ4mUHtUJOPTouC&#10;QcWkr+U+cvdJpR4L1Px9wRBmFkjwavOrgwmT85+CxzVgdr/SO/ImFo874fXW2AE5EYuM8IFN8DZs&#10;3D204HS3KMA7UChKq1Z3RMov11Eq1c3GNwU23jAJXpb4XofiZCjIzyLcpfX/F8PjO4ItG/8VG0d+&#10;gtRKFlPTp2O8N4N9S1/FQx/6RTRI7FLYq0vAmVvYvqkpaImgn/k2zbC7BH/2Dep2Tde7SuLHrlWm&#10;Nd2k2RaXCdwOdyTuPwSl1Um83RG2CVvELgGjzKPqqX6RhWdoHws8tm2WJAD8r7OzcdLD/IzvDlL7&#10;9loPecSf4pqd0+gdcDiy+QXrYQ99FN75rm/gmX9ztiPk/aJVrD1/Nf0Jq54/ghR/q5u2vg3zyUuN&#10;Vh4JURw3DYRSsTxRddqKaVfyy+2htqx5dTY9/r5Hh36DUmU9m2CCTTFLku1GLr+IrmgXUrkGoqGg&#10;SddJabtWOQKX60YsZ59JKUojAAWEtfck82o2nHAxj4K0ebbX8fEX4ODBL8DpB5LlRba9HLpDm0xb&#10;V7tav/6NuGX3lYj2APn8LLw+F8LeAeQzdeNk5O5/RRs2Tma0UMylEdKG88aDjhuNmpukz3bK9pkr&#10;5BEJRwwZy+1tpZVCQG78EMTycgTd8bCZu6+XgB1bvohkKoW+Hh9u3nm+EeLVLidGX81smH4riunp&#10;t5nle1Lca02lLb1YGjnzO2ZN31E4Opq6rldfMn2TOimR7KpwbzR5dRR6X3VYTefY8c6gNFafd8ja&#10;WPErnU56q/kYKK6C+i/lu5qPymz3PSc0/qg1+cP7DpDsLKwUJ811yBOBVeoi+Z0Gf+R5awheqKLB&#10;32awF5havhTjG14Dj3K2tM41zuMqwQtGuJXEmuStjBmmk1FdOPF+pCtNBAJRNoMqYrFuZMsrmEz2&#10;I1W90cQXSRcrBeRLObQcAdSbQbNNpQzi3e5Vv5ZMM5OfMY1LwoME+UY1DCn4EtC7o04SfAAVpFBn&#10;GZV3uVyiFtE2+IlH+vmqJO4WInGb4G3YuNsgSYUiXbC0ikaGbQ0fOdOFqpo/m2qUBJ/PaVMZB6nN&#10;g6AzgVJdVwH09YaN3303X5XnvMPzz0eu+jrsPnI+Qgm2eZJ8nW3z6PyHMZ28ElMrb0OB3CnDPR+b&#10;bTQQIa+yT5AVvax5O2RrtHR1QoQhXgUSr8jcDOWL9Bm0zZ4RAAzzM/xfOoI13a4ZRWAQYassTRaw&#10;yXI12PE12DeawHPda/GZ4hgBQ++1+yEbNv4Q1vza/m/o6elBs15GobpsriePzKBe8cBBibe7V+S9&#10;FkU25h5E/JsRDz4dLcsF7QFtGpf50fL8dhKtWjnFc76n22rI/T1jiIV7kSsXEI2EkM1m4fBa2LD1&#10;GuydegicYS8yKym20TB84RiaVhW+YACbNl7JjoINm2nUtOCWKYYYV21S1rUy5KtUS+hiO1LnUm74&#10;2WyC8GqzD8Yx214WCma9rgqTzzcQ8sqivopqfdVwx4YNG3cPlgMVuc1TQ+dBhnerOrIxiI1Go2yq&#10;DgraTXZWIUQ8w8hlG6bjUtCInHzrO9kXuLwNBCgraN96p6sBr78CDwUAdTUuL/uN7hxyxZJp1yUZ&#10;/Xaarvj5jhx9Ow1d0Lle6OTcCWtf7sT9P6IzitCBvoWCslPoXCscw+0ubNi4S9zNXyVfdDqpHbvh&#10;XV1U3tXVbRxnaMvIbC5p7nXg9uSQzSSpee/HSkXbS1aNYc2xtrH293rsB69ftxoWqZ583yLhO11V&#10;FthCLq8Wqrk1Jxq1gJHMWw2q2U6SeLOMaiFJAWCJpJ5EVYZyGnkzjcWLUskBv4ck7WyhwSCnHkup&#10;z2F9zyfRZLEDVoR5JFCrBuBmOx/ufzUKuS+ZnkcW+06t4zEr/tlZODVXJmnahg0bdwtk3ECULK0+&#10;YLXpa1WMrs0Ip+kPnAj6SfZUIBxUCrqoMGiZnZ5IJzCDf9S2Zdujd9q0S93f5Tfnmcws/1WftAx3&#10;gIoDX9S8vDGwNUFe+9jJUDuXL3958FO7bvG8VK6gLEf5RsP3oVziy5bK60O1opzdaDRaxtdGu0Ra&#10;6qtE2UNouc9dQfU1Qe9QZWAeFTn/52W1zrTY39TlapDZrrDvVCUrWgLEPqvF/rNTy3aeNmzcNe72&#10;L6S3txceitBL821N/uDBKTOHdsaDPCgkv+rwDzxTP2GDRj1u5r7d/E12x5+LyamPmR2rDDq/VaHz&#10;w6cW3Q4ecxmJAPv2vwCF/CSb8jxGRymus0HX83lYOTfWJX6HcKSPxM5MWgUkeuOsmAPzs89CdyKA&#10;TJrRCa87BK8nhDobZU3OdHx1Cg5lOPia2tVjH/EzzBxkRLatABtZNPpwJBI+ZHK8x0YmbV4yTbPu&#10;Qr1Zh09muzZs2Lh7MG2fLN3pA9oc2Q6dPmEt1Bl0NFuhE8ccO0qBhtFFysRqvN7efv7rYwz2J64a&#10;WnxO/jerfNLZojHAdVGCT2XzTErLe50oV2UA50YwEGO7jxgSr1S1jS77t9UBPJ+XBWUebreXcYKo&#10;15uMVzHzrkIwKGXgDyOdVmLs6Txu+IPsiFg2X0AW9GV42D+lM9Po7mVfSAEkL0ti1tHpclFpUqd0&#10;t7tvGycR7qwp/a/xkmc+09o1t4RfXf0zxytf/lZrbiaNf/nux0ya/cNvt5bmU7BaH+X1X1pzB/8T&#10;m3a8BAPrfPjeDz6CDaNsjoUiwlH9UMmocj6hRqlgRHNJ1UC26CQ5+4z/7K7Yx0n4D0YqU0YwNEGi&#10;lgFcglIwm0QjxYYaQzTuQzp1EAOJASymfoiDh5+FMeYlH9o+crLHx1SdDTZEB1xuyf9FagURFJeY&#10;GRvuaWe+GTVrmQ1/GnNLP8LiAjAwKKm8PeSvJYBO1qjRrLFxd3oku7HZsPF/h4i5MxKmRi+o1bOB&#10;HTNs68w7s43J+K09uNeOrnnxY1AbVNw8g96NMyUJ/bLCb7K/cKFBbd3vraDUKCHoFvFrepEHdQnM&#10;ss64elPKdbGYRyhMhaDiNCMLaurahKdJJV9W/0q3VLbgdmn/DQUpAK5jbrrT6TS6ujRtqbJ3sPqw&#10;A+W9eigWqghFNFJQQCDoQzabQiDkZ3/jNs8VJHQU2GdqFDQWkXOBO6Rn44TDH73Hu9k9e6yH/ulT&#10;MT27hN6ePnzz29/G4x93xu3SHOh6i+Xjj1+b0+zZ/05jtKoldGqjuWwB8bhm3AgZ3qg9tH/NjMAL&#10;R5OXHuMRS41RBnQSkk897fuYnkvD6+qhQh+B35NArl5HOBBCoTyDcJDH0mEM95dxaOo8MzRXK1IK&#10;DyrXKtuGB6WC08zflWspkn/CWO8bA1/ms5yR9M8GrXKu1qZMKSFMad1qye8dr4vU9iWo6+J2NbZh&#10;w8b/DmrwIuZVzds0fp2TarWOVTAkr6FwPWODk3m8oLk0Y7ejNNjAzcifJABNoWlSr7s9JUjIU2aV&#10;UbUpjhm14ysi7c6Qfy7fYlt2gso0CuxrwrJx4/1SicTr9xn7IaUl75fqQcpMS+ca2dNRELkrH9OX&#10;M5TLZQRk0HM7ku9g9SVCRZycTmJ8uKft8595abRfiwh0raP5InxF/gKkaChF+RbJ5TM22Z/g+KMn&#10;+f89zrIqtevMXs7KUEPeDf54zX7ObOTGGY7YX79e/eoVyaXGXUW1VmD8COpWyJC9nml4zWwuoTZN&#10;yXrrpqsoXQ/g6NQSuuLDTDeLQ5MvMslIg/e4m4h1aU6uzAYbYsPsRUlL89SPyIYgv4JYeMDsh12p&#10;ZRAJB/hu22d3NlvmH8hCV1RWvRoBUIOLo6ptK0XyqoPdxmzYuBtQg29vsqM14poP17y6NtVxWIl2&#10;FDP0rjlyET1JU9bngnFSo8DrzvI2NXiH0mOPwqR1q0ThXWQsj5gy5BNBi4zlCCvHvqFLvqyQZdw6&#10;+yQqI9rZjs9l0Kc0nOpjVEyiK/ZkDPaejuRSBYcPv98Y/Bn7ATK/RgmFXL6MqGwMWBZ16O3RvtUE&#10;jqHdYZhymiPfS/Eu36Eyb5wBjQy8lv1eFLVqGUenrzTGhA4+U9+n1QTZ3Dx6EpqW9DArjT/YOBFx&#10;8pB8bL1VyRxCiyJ0QKIwf5oFtltZ0no8/AiaZ+oMnR0DG/Dtloh4GMtnYupOkY/VEIOswcoSGyD7&#10;BGMpz0YsASLGaxFyiPmZSrqm+A9Jvh6D082WzcZrnOH4GyhV0iTuCBX8FjX3PNNvodLwoFZxIxpW&#10;Q1Ip0mx97GgaXrhc7Aj4ri61MYaJYMOGjf8zbmvyGnrvBBE3GzAftoe/dU9aO9maQrpBh+S1/FZg&#10;XGnAauyGOHltNHm1c/Y1Q71voICfQDAYYV/Rg8nJIxjd4MK1N74ZwdVBA6Gq4XgSt/a0D7Fta3h+&#10;/cR5FBbSWF78D+TZDURYhHPO+RjmF2/B0tKnTH8j73za8Eb5y1eHSLlc1m57Yn8VpAPTGxmI5HNG&#10;4w8ZWUZlHuz6O8TjG7Dv1nejzDS1zHfbaVcgkzmIW/d/Bj19rBfT1kSjFCSXTfInNP6o18n/n1A7&#10;jFxtGn4PRWf+cOtZDZ0zc6PJqwhifj4wa08ZxyHreaLJSDU24koU2WXGajlNTP2kZTHv1QUb1EA/&#10;77ExaLmM1sjGutuputloyqUGiZ0ttcFI1gScLrZEOal3s4Fofq5YQNDfDavhY7pBVGtuvtuDoLMH&#10;cX8cZWrsel0NyeUIMLQJXu87/Bq36wghNmzY+L9A1CdtWWRM8Z/Be1vQPT6TVqspO4stUPE7od1n&#10;sJWbJbeEuk3TdbL/ANVi04+Q3Ltfi7Gej2Jh+v3wuodgUTM4NLMT7nAZN5Dg1w2+ARsH34yVWabL&#10;7sfL/kQ+7oPsS0pMQsPxmstfSv+HmWqsMVsZ1//i+vPhDB4wQ/8a5veYvoxg4TLGKI4EbYbr10Jl&#10;vX0tQiT4bL5l9uJS6B5u4VfXv1sbdUKLgDLUc2458GaEe1PGGZc28SxWLHZBTlTku9v0dDZs3DXu&#10;m18IBfCo14tCiWKwhzo71etSodpukwadYuhH22kIusfA/+XQJtYl6V7DWvm2SFDOwOdswK2RAMaR&#10;Vl+tluDWcB1Ves1lySd9MEzSlrVcky1Unq8cGg1QPhIoqgiGwmjULPj8DrNvtd/bBS3VyZPclV+Y&#10;UrumFyx585F3LBXaFI/vO9tL+WzYODGgttPW8NqBDcdowTon9LtdPcg/+m1hFe0Hq1A6Ui95WBsM&#10;Ovko6PxO8HtxO/F0bIfOyN2xqGpfJHRD4B3SNp2E+gK1v9XTYx2HTli3DtEb6J7SCRvN2EWlaWb+&#10;lWbbaI1zHzpyPlbSl/EiiAo/zeTh96NVOx1RtvOx0bdgZPzVGBx6ObRKTTtcjg9dgMMH/9nkK8dY&#10;CeoK8t2jGYKp+Z9i4+a/QD7TVjg07y8D4aA32h70qzoppLDcimzqpcJ3vptAfbxhoSvMeLw1NvSn&#10;+MXV30JXL5+wz6SsQ3Kn2MK09rIM6zc8yvj8CLGvMjtiGoMABRs27hr3zS9EhnOIIBIcajdI5hqh&#10;Ki5NW4StQsgvvJEGjAENj7LO0wMe2Gba5wxdiYhpxpFAlJerP3Te0L1wIMjoTvjdDmOkZ9qAHkgK&#10;YIMxafDc5VIe0so19OeEWy2U8WSYYyLxXDtjGR/7Crx2mYcso9JQWiqnU0YvimDDxv0DEeRtQUxW&#10;YZDwKQOWHKqNOXMuQVnTV4qXzmWNoNtAjVTbRL6cP5aGhqvNCQWERoOqLJtrU7ICk5ZNjZ61BYM6&#10;SS/LM+1VryWpMpJtQ0vJdFEq6oV2aBpHVEyMqnmzwQR1lEVbp40aqA9Q21QbZGGN8a0IXPVSO2Oi&#10;8jJn9nhvFyZf0BJeXVMZkDyjzSeaIdRIhiP9T8fk8geR42sbdnwYR6f/rr17NaMV8wlsGPsJBgZ+&#10;glI9go3bP4Kb91+OI8kPY2r5E4iGP4yto1fD2TzDjCY0WUafr7WaK9NwV02pCtmR9j71fCChYajn&#10;TRhm2LH+A2bAUMKCCLzB5xqRKNbSPJZZd35DBr+7Zva80cCDtzGOrtWdq7U0v8mj/IX5WCUJLM1q&#10;F2LsGovy+cVoQZeG6lUbGzbuGmpixx0OthCXNGn+NGUx2lod4tYAnNp3u42rKJLW9fPVkdedhwp6&#10;3I5oIFn2jjsxrY1uoh6LvyYt884d8hGOxV2Frjt5HntvbTp6X2H1fRs27mOIbITbunn9HiUoq63p&#10;d+kiAXXzGIGHgqmE1mLVQjQa4zsN5EnSVQoFwUAIVZEUCV5TXvp9S2Bwu7UmXOTchozWtPXy/DyP&#10;VgBeTzfjuZEvVc3qGe0QKULTmLLsXYIhklqpTAIkkUniNuyoUqndKRsZ3cqJzVqiUh0EEbeCnqnB&#10;SbIW0XcIXvXzUFmIIpejEEOClVMsE51BcrvXI4Nd1p6foNKYMUQdj7wcw0NXIrn0UjgcYUzPPZ7l&#10;b2JxuQx/uC1OlJh8NvNqLGemUS8l4GEadQkQzFNCkLIIUOiXz3y3q9tc+yLPxJkPegsmp9+HhaX3&#10;USN/PSbWvR693X9rph2kZ7QoLQS9Qda4xe/ahJM3q6WKMbjz8rvXKSlIoCpTQPGw/JKLtI22as2X&#10;EAkNQnJRPNL+Is0mC2Byt2HjrmEzlA0bDwSInUSwdRKosUCPk1QTJI048hkK17yTKZRIJjJzJVFn&#10;phD0uEkgTl6TbPiuh6+Vqb3XrSwamvylsBCOes1WrbVmy6xokZV62O3G3BFmw3O96/IGjLFZZgXI&#10;MUj5ltGYRUIOBqPweCRUUGygFFBX+drGOCQ9FVjmZ/qPt0mm7XOVSrYxbjisTpDW6jsW2oKMQgDR&#10;SJ+ZmpMAImFFS+zldiNTmIeWwDZJlv5gy2Q7NLoZs7NvNGveG5jFlu3/jYXFp2F06FQ0SOBmiN/f&#10;RJMa9XL176iB17B5+Gfws06ytA8zjTSFHCeJePvo+7Bv/3uNZ+5Nm7tw3c7LUWeRLH6nQD9wdPkD&#10;8IaqxiBQa++zBY2guFGtehGOBI3Q5PMzI5ZXu17OrHwZ3dEL4Wd58wu8zaNTPM4w2PN63Hj9p0wd&#10;0jkJOUUKVpKaFGzYuGtIIDzucDgclqRUSfuyNhQk2VtsUR2rQxs2bPxfYaiTR/b8OrBpmXluMSY5&#10;WqfSQGXpLZLRElFt8KbRNE0T10mK0nizGZIXSUYOI6VxZlNNJGIu5PNMykNyD/Gm0hfJ+Z+G/oGN&#10;1PKBG295P/JMP6HVbnw2Mfpm9PdM4ODhm0hon0JNZK/8nRXE4l7T2dRr7fXolVKWmrNGHWRU5zTl&#10;Fhkqjsp9rFf4nzjMmKW7MX2khZExp9mURq+syg8YX/ciXPObz1KjptgTfQ8Wly5CgQR9+un/Bi9V&#10;92q1ikL+MBbmX4nxTZdhMX8xSyP32UVkVxJ42OavYInfw+39NY7OfcqsoVddzz79Y5iansVi6j0Y&#10;GnsqNfh/g0dD6ZUqv3cLAUpMEnYqzOvUrS/GrXs+07bi19+GqIngKRBIW9fs4XLmCLq71iHh+igi&#10;/jNg+Y6g3syY5bpFCgddiToOHr3AWPIHQ6y2o8y/X5HfUlOG/KA2TkicNEvobJK3YeN4QBqdhq/F&#10;6GSKDjsyaJ5cjCJiL5KsQ9428UW7vo4u/zBSlT1Ip19m5ps1pK3VLl1dfw2P04uern4c2Pchk6zW&#10;ZGuuedP4y4xR6u9uvRxhzRuT6BKxV2F04OmYn01RaDgCjzdPYnNj7+6344xtX0SlMY357NvAJEn2&#10;FYQDXuYnOxpek+QDYisZppkyqy4sjEzYVQ8VX/dFimJLSSm6p2eC7hvCrCKVKaAr2t2eCqS0IN/x&#10;VhHoiV9KDT5GwSWBg/ufi3Xj16JejyBA7TlXzGL/4W047cyrUW8VEAtFkCr8CoeW3gR/oAlfywUX&#10;v9fE0MswNflJ8y22bf975FJOs9X0Dbd+DnEKNzLQPfPsF2DX7i+YHe5kByE0GlFQPuLHA9YNfwiH&#10;D70Gcm8/Ov56uH1ldCd8uObXHzSGvW5+e81GqGvcOPA5lHLdcPlSyFeSiPFjF/M5dMX9OHT4VWaw&#10;Rk68JIzVazV4tN7PxgkLm+Rtkrdh4x5AxKjJYrEd1cQOyZMNRfItanhSwDXEPt5/FZytM9GoDKBQ&#10;1dYrOT7LIB6Mw+WZQbr8E2TynzQrQsWp/V1vJNk5MbNwhRnC3jh+EW669T0I95DfmZ0cUWkNeVfk&#10;auYSxmLmjPaurSSy7RuvQCO3kVpmBb/d+RwMjgMlShs+H8nT7WNpLWN8Z4xZZVkmGGM64o5OsfR4&#10;VVs/dl/QfRY2m88gHImjyUKZXSVZrs0bn4RCqhsLi18y7xRI+Osnvs6HIwh4t7AsBWr8+xFNNHHj&#10;zU/Cpo3/hqMHnoqNW76GufRzDBmHmf7WDa/HNdd+wLi1poJunOnIvXwyQwFigF+exdJ+HPH4XyGV&#10;/E8zlD6TnMJI/yCqJQ9ktxhkOtHeD2Ew0o1Yl5vpPds40dK0woPPeYvZV+PI0cuR4Z8xFNWGWK+l&#10;0PSPJm2zvwfzpHyBkd634+jkuxCigJWl0GZGT/R97O7zhMaJQPKrLcyGDRt/fFD3T1I0xmpiwNWD&#10;Ic62z3PNU2s510q6F6msheXqL+Dv3UeCa2CgbwM7oT6ks04kC59EjckUyaUNaqTzmStJ7nHUSUIb&#10;hj6OG3a+B8FePmOWJREeuyl5k4sEIwhGW2Zdd41Bo8e3HH4zPF1HsH/6OXj8Yy9FalnTAR543dr8&#10;pYFao46mJAeh091p/sCE1WtV4diz1eFo3VOVFYzxrhPRSAKVioMkXNXqXDgpePid27Cc/xIq+jQk&#10;Ts2PT6bORf/6w0hWrsaRuQ1YrP8Frj30JPhJlqGIE2Ojv8Psvucg5vsSQkxj68iXMb/Ab0ShZmWl&#10;rT2rng1XCz0kfYuMr0239C3mZv8Tp6z/EKUJkn9ozNRDxQvxOw4MfBD55Gswnf8Brt37bHiZXoXV&#10;0Yqhn//6cn5Hh/EJECXxb9nyMszn/hElvufrYtqsp7x9y5vv/PK7cNaD3mj+vF2ypeS3acrYwIaN&#10;/wH3iURha/I2bBwndEjRuH/VhYv/rrpL5T+yzh4ZeBs8jgfD44vj5gOPMnsyaLfmDWP/jyrlegz2&#10;eXHNrVsR62vzaE0E1nIZo6+R2PcRJ6lcf/gvjJLtXx0dVroTg5dSW/0Lplckif2JGXmXuKE0yiTG&#10;M7a+F9VKnhr1ZXCQuBpU/Vu1JkLBEDueFmokZq+s/QSzVI5Y3XrVoNM1mLqtheqppXseEqTbTCdI&#10;O5Zl+oaBi7B733ugRQVOV4G5tHefkzfMJut8ysRPUSwvYG/yXOOWVlMY3Z53kGQfhkbJj0TUS6Ld&#10;ieLKS4yfe3nlbC+/zTEdLUuU06yIORpfNCJiHqPuCxALjWB66fVYoabfTeGhL/EyBDzrmN8yVgrv&#10;N+kspeZ4v9eUXWPvLZY9Eb+EQtg7EE48BenGvzPJHDK1ZSTkswMhtOo+eFm3seGXYXblkyiUc4hF&#10;Vr9bW+Jpn9o44WBr8jZs2Lj7ENeJaAw/6kT7MxxgmNENQz7izkgsikz9v3Hd3keZqJs3fx4bNr8c&#10;c+mnweduIJP0YP3gP2Gs/y3mvaZFlVTcQR6Sv4hcfsX4f5eLVQ1bKyvp1rWKZebYO/unG0M7zSAQ&#10;2mW1Wi3D19madRUi+IpZjM80jON3VoMKgJmTb/E+JZPMijxRac6ZCTqqJEDtB19hdavUnAs81syu&#10;ky1ea/2/n8KHNoySgaEvWDajDCq+mcJgJQqVihlWrzGLcq6Bo/vPxYN3vBPrx/4G2za/CIu5SzCd&#10;/HMsFB6DZPkbLC8JnjzulBbNb6Albi4UdcqQgKPpM8XV0rqOoWO+9kHsP/p6bF1/Gbavfw3Wr382&#10;ljOfxL7Db0b/SAFFKt2VRoEEr+GFjKmDETz4LcPhsJlrD0fd8PC6Wo2S4EcMwUuY0JI6M2zvDCLP&#10;bxldJfi6KmTDxv8Am+Rt2HhAQE25E1YVBZEuSWFxPo+lpauM58aFeZF2CvPpT8BhSNGDcquBpYW/&#10;JXH3YW5O88gx866EhKn01ZheeC5GBv7G3BMty8GLlpN1RUZJPl54XWFMUrYIMOsQmbBKhVfz9V53&#10;Fw7sf6cx1JPm75PvaaJYJCMTTjEv/7coibSkFkttdjoR75FlH4UAr2bvHUh09ZljuVGFz+dDrpJn&#10;2pqwtuDVgWlonblqvZKcR4j3pPxrNNsMhVNCkcYu40OHawnbT/kerr36nZja98/YedNnjbdMhf5B&#10;atKljyDJ4ml+vWFVDcEr3bZYo7AKkTshBa1BtpbWr/nyW3ZejOXkh3DTLd80AkIgCkzP7kVIoyD8&#10;ThV+QxF3peqFVsAp30xu3ljmLy79C7rCTzH7cZTyPjRqPhQpt2nZ3rZN78WRw1dRg+ezSoEaooN/&#10;H/2tFWzYuGvYvxAbNv5YIfbpjNaa+Wztz7CJF8OGhERQQZKHszGAWPiLZHzg4Q//CnbteYN5rqVk&#10;uVwSG8bGxDu4adcF+KsnXAirxHeoTI/3fYAa8mVwUnEc7T8TIdez4CFZymrcSQJNLem1GAKOHjz5&#10;cV+Cm+lnqXSHmPaW4e+gmPYY8pWWWjdu8wzDIRHXPuvUbKl+1ykROD0uOF1BNOseFAslkpeFhowJ&#10;VD/Ly/MAas0A3O4wi90yFuXydZ8rl1h1ptFKUTZoCw5Li9/E9i3vRY2CBr8IvEzDDEqwbBsG3o+5&#10;5ediIfNFPOiMS+CkIuyjbOFnVhPdVyDqGafgAQz0FZhuCT4HNXYVmXEATYRLs9YoR9l8biWsXTIb&#10;zEx/giy/p0/eOfnNEz1tAUCyy/z0z7Cp76OoLOiR0omab6W/RzT2RuQK7zdz+8p7uHcbugMXmGx8&#10;LF+MgskZ2y5nnAVkNSJi/qYR/m3dFHiY0aqwYcPGXUHN6LjDnpO3YeN4QPSpoW+yjZbQtZuWGa4W&#10;68jaPLMMnL7jk6gVHkQ+iGKleguWss80tnmbNnwV7uqDkM4uUuO8AbMLryfJvA1Thy7F+MDHEOsq&#10;4eaDb0SMGqrZWpnEtm7jC5HP5xEOjOLwwQ8gkPgcxnu34FfXPRITE6/H5o1bsPfAEYx183jw+SBv&#10;Gy3X722xSC3kszVEZWVGNJtluNwacqZmW/AZoUQe9zTCILe5lboLbstploupPipzg8zY9pgn5zhM&#10;ozGLgNnONUohIWQ2memKvRDjEyO4+reXIExOnZ0DHveQS7GwmEaqfJXp9XJp4LQdb0KlUkI82oV9&#10;uy81NgVZVjQYzbDCPkRCA+1PLJgyiJk11K4RCSYsgjVL/3jaZHlWv3uhkoXDVYHfk+ADjxn52DD4&#10;AdPXXbfndWaHTAf/bP19F6Kr24sbd70L8okj1PmdJZhMjL4Rbo/TTHlMTX3YLEPUcsY6E3O5a8iu&#10;tNDTzZeUp4KNExInwpz8fZKZTfI2bBwPSDvWhK0YSPug68iDUT/lW12e7tyQ99PR+E+Rr29A2BNA&#10;qj6PsDeMQm0ewWAZ09NPYFsETt3xLVSLFZJLGpMzrzVD1k6pwWyiGoI3hmokwgaT11y0mq6as1zK&#10;bph4FTVaD5o1F+YWrzRrxkVMIuh2qdpk6NA6O75bq9ThDcl4LoV6nRppudtMJ0j9zpZyCEdcaFoh&#10;s7JucRHoJd8WeK5lZqlcCRFv0HReQX+OxxzTiMGjHSZJyjI4VHb9Ay9HKBTgrSyOTH/OyEJZkmhE&#10;/mNYBtkXyHYgx4RjYZ+ZH5ejnnaPVGWaNV4zTcHcLPK1FX5TavTNNsnXGyRzvwtL80309WnYhLfl&#10;X5+qeLZcozgwaDzbyQ+BHA/1xZ8HX4ACSXMRM/PfNtq7kVkcKyg3iyhnEuiOhk35yQft/TSYt75l&#10;vbUCj4ZQzBeNIpdnuU1lbJyosEneJnkbNu4BRJwapm53+iKddouu87RKMtL2MyT6RgATvR/j2UMx&#10;kylhvPtUrKSKcPkyyFZ+glTm1Sap8bHPYmryRXCToEXSWubmJJsXSapd8TBq5JemlUfA7ybRsx1T&#10;CjBarfJVUUhKck0r5zpu8qCFZTTq2mHCZdq5z9xsk3wuk0eUWmy7/MyMZcxQgZYmLx/yuUKLBOxE&#10;b/Rp6O3ZiEKRgsfs59qrAxmkHcu/eyq9hMEBNzXpOPNwgoq5EVi0hE2ubjXUnqPWrN3czLfhdXIF&#10;6DHX6os0NF9HnkwcDfQhnapTgw+TXKsoFLIIyzGAhCe+2/6mKR5ZSCuxuiBA/ZrS9Ri7g1qzAo+f&#10;Aoynxniqa9TYBajMEjCiKpPqz28ZoSIuIpenwbq1CJ/S0Tsy7uNzCSEdwUr5OlFGvpqjEONmWYcY&#10;Ty5+Vz+IjRMSNsnbJG/Dxj2DCGTtURAhObQNCjsVEoLs3KSxplLAuvE3Yv3Yo7B33xGkkq8xnKJh&#10;8nj0zcaD2+z8FUZrdJO8HCRgJyMUSyWElQBJpVV3m05Dm93IZa0ZXud5ctlCd8IhZdlwTrlaRTCg&#10;Ekir1ZHv1pxoNlzsBzyUD9rtPpetINpFDZhk2yCZulpByOCvp+vpJMFuHDzyWczMgkQO7NjxDsxN&#10;1bCSvtxov+o6gsrQZAoszCYxMERSZv7J1Ax6egbQqLrby+A0Aa+IjbYXQI+vjkotjaC3xxiwactX&#10;r5uUKRKmtNKo5+D2SmOXKk3omzLdFolWUwlKSwTbqldQK1O3D1KzV5UoXTRbRYYa3B4/iV9D7j5E&#10;KLBou1t965k5YGRCidZRLzvg1zZ2vK8NbOot7arHr+XqNyMSmVQDXd18zryXV6bQ0y3N3YVUto5E&#10;jIKNiW3jRIVN8jbJ27Bx9yFiX0vynabEo5mXJ9Ta9KhJQjHryqXZpkFSkoHZm+BxN6ihZ0iKnzea&#10;o1a1BTTUjjSppIZqswW/y0dNN4NIYJAadIBtlwkqfQYN3UvDl7MYkePS0hz6+wZ5Ts22UWb6Jcap&#10;o1kLweeL8B2+IFWbqZeLdebVXsPudCdJ8h5Y5ZjZVGZw4DxMLXwFJWq6Zg08BYo6hZWtG37OyHkk&#10;89/H+g1h7LvxCtSZv5nTJoerWI1GiQSbJ2HW4HEOsN4y18uyTqxHLmyc38j8XnddlhdU2BHRqDxf&#10;lvvdQNCNWiUHrz/KD2hYvw2+1mT5tVWshBftoukyWj2FFMXj+5VyCv6Ql9+kAa+EBMWiKq4d64wA&#10;IYFEwgKDRh20GqHE/LVLoLaUrTsy8FIg0QiJWULHdJPJMnp6AyhXivxeMkRkuTVBvwrVuQ39tfkH&#10;NljNqINjvw9+UHMh6IbirIln416FTfI2yduwcc/Q6a/XYk2Tuu2xBu/ZmfOG4VgG8a2WwulSpKN1&#10;5tmshVicCTjqKFaXeK8FL5lfO8I1SFYexFAlqZplZ+IRcQqjF2tZCg4iEJJXXd7gephuE7VmkkIC&#10;ycqKopCXMEBidFHkaLA/cHpMWgFpsoSEjyj5srvnyZhOfhdOkrs2XNOwfML9VYRdj0YsOoDl1HUI&#10;Jn7DviSHvtDjcXD2BmTyr4EvDAoj00gE/MhnW4hHtdqACcsHr2OJ9KY19prLjzO+G9GIzwgocvCj&#10;/d49GtVQdL5TrdTg63j+EUw6PDC0d5VvtONqSEFTEOrW9N2Nlb+ei4R97NSdZqRDm/1oMETaueos&#10;e4dtm18BR3kD0itZrGTfZV6pOSv8XkUm50a51EI02F6J4FgzItKePtC3dqJYaiJIQckUzxgBFlFp&#10;yC9AHG6Xn8JKk8IVC8BXK5UGBRDFqVKgq7IsTgoNSr/9/W3c+7BJ3iZ5GzbuP6gpMmgtfUCasCEO&#10;arFVC1Wqx8GwCEX3ST4kDpG6y+FHkfHlslW+a7TU3fQi5IlSjRQaEskp4SiJhITla6DaqKFVj5q5&#10;fIkauWyBBNy2IRDJapmd9qLXVq9e3hudeCaOrHwbKRmskbiXl4CH7ziE5aSIM4Ph4Qp27Tub50A8&#10;/A0M9W7E7qPnwEkBQSTqIwcaeua5ilZvsqP1JlFrZeFz+bBSdCEWGG4Xk3VaXiljoIcVIhZmUkw/&#10;0XZyc8euyVxLk78NZk5cNzrxHVrnpu/IglMoEqHLPYBcACs78e3ExPkoVwuYOvolWKozn4+MvRL5&#10;2q0k+5+TlE2xDDpFcB0jeTP30M6PRx20MU+TgpWcGLk8NXgc+k6rNhqE6mL+ZixStSHjQf5djIMB&#10;iSlKzyb544UTgeT1V7Zhw8bJCLb+crXUJniiQnKXJbrLpyFrH0oZkgfJITXbJvdq3Y9UumLW3ouc&#10;anzWm3gFNk68DYPRd8LXcLBTCyOVLyOTq5K8/ZhbLMDjDsEXqJKMiijzpSgJXgLC8gzpRbxF5dLt&#10;pZZJXhLf1DWnQJ6MaBSc8R582neQTrkw2N+FxcwpmMt/BUkKAOKnVPrvWLg0eqMfQ2aahMn7KvPC&#10;XJsgi7z2eKhNN/tIsJtIcIOIh4ZRVt1WeTMaDhhBR17zhocSbUM5vry4IA+CqzBWdiLvNtoLAtsk&#10;a6ZG1JMaTVrxpN0rtAWYetNqW9eTzCXMaHphbv5LoKINLxXpGhl9LvlRDPQPGgGlzjqXqPmbxJWc&#10;jmZkQGSsoRMNvzCiuQ9k0/zGnpYhbmnw1WoAlbJlbCY0eqKllMGInOiwmA7+LTzdvBdCpaZC2wT/&#10;QMd9IlHYmrwNGyciNC/Nnp9a5/QkMDRETiFxSrt2k0c2r38HGuUekkMaC+m3G1I1a9b5LOZ9AUaH&#10;N2PPnregwiQCJKqBkdfCHdqD6YX/MnyXI3EahZ3vzMxUECJrJ0g22TTwsLNfD7c7inIlj1/95v0I&#10;xUnqInnmLW+to+uehYOHvmWIamDgJ6Si01naaZLif2N26XVm3l62dLKyT8Q/jyglj2CggfTKHqxb&#10;F8B1173dDI8bDmNc7Z0vAzztSCc3uOsnXsa8WUDXDOYXf2a2lVU8jVbUqG35tJZOWCXStuGeImlo&#10;XCMSbWg1geAwoyCSGkTCzKAlUm7XfTm9SO28CwGfF0H3XyOV+hez+kBl0453Epq0zK5AwePPHvd6&#10;XP2LDxh3wmU9Yzx98mMjC2Z5HqH0dY8PS9UyAn7FYp/KP6CiaUrGCB8sqGwt1O3K1qKpb8Zz2QeY&#10;kRkGuws+frCH622St2HjfoOWhDWpuaczAcQ8EeP6tavnlegfmMDinAeLS69BhfekjY6Nvg/eQAUH&#10;Dr/dkOXE6HmYmvyKsRiX0Z20YhHGhpHn4ZabvoQI44yMfpJtPItCNY3synuNhjzU8ykSuoVb97/M&#10;aO6ah3/yk96D+dmj+N3vPo1EL9NilzA68hKUCptI8g/BcP+jzfKzbGUfQt3Xolzdh6g3isMH3mR4&#10;9/TTr0epdhN27X2hWZYm7j5zy5tQKhawkPq42RpXc+DSkEd73sD6jeFH17waiT5q+tR0H/HQczFz&#10;oIKVNMmXdXVSK9YGOtVyCz6zeJ9wydhORB/gd5P/gTbMZngsr8Oh5woSDihdNHjk/VRhCbFYiPGD&#10;sFixreteh1tvvQoORkkx7x45xjHpsoD8lhsH34RDB96H5RTQP8pnTEZL/Ix/AcFkyPjaLYhoNGsU&#10;ljSiYCGXqyKqMXlCAoIBjxLC1q8/Dz3dw5ifySOd/hgskTuTlCwjmwEbxwcnAsnfJxDJs3LkdMtq&#10;NpsmCPwA5mjDho37Hi2raVWtmrWctazRno9Ycfd3rNySZQVd37JGeq4jJX/bGh75jpXi80xauuHF&#10;VjZvWSPrL7JydcvKsRmXmM5CfpnHolVhc65mLKvH+ylrMPAFq7LM65RllRl6vB+yNvb8uxXHv5j7&#10;KyuWVeG7lZplLS1YVpf/AqvOfOpVyyqWGXieTVpWPPwry+W4mXlPWrHorLX/kGUtMw+P8zNWapZH&#10;3MBn37EGR99rJVmYItMssxxp1mPz8CVWgXnXmVGd+Szz3vb1H7TmJhmPcVKsQ4V1yDCvTcNvtSpM&#10;t8VuqtYsWdUKK6ruiXEs03Xx2mKBWGrd1q0GT1p8v92NFRhYKYuJ8bua9xT4fVO5acavWyl+w8Ge&#10;F1l5HsssD6tppfgB5rM58y3S+nbRl1ipeabG8wbfV9ItPdWJuk2TF182b9SsUkl/AWbVKvNR05RF&#10;9SkxcX3LntgLrFO3vtuq8MMsLTJPFjPsf7nVF7/IKuaYR7tbtnGcIK5by3NUdvl7fQDCJnkbNk48&#10;iKRWSCYFEoAf37S63DdYTnzPSs6JRH9pDfTvYYf0LcsX+ra1THJYYeiKf4f3LrMWeE6OMKS6VKwa&#10;yimLNEkkAXzZqvBhlg/NfeaTZz59cRIpSTezSvAFkqaosciuoUJi6ou+0ZB+jnxaJCG7mbfyXCSP&#10;icgjsZ1WMPgLa5lCQZpE2B++zhoKZq2Q8ydWlnmrPMutJWu+sNwmb+YV87/YCANVEmt/1wXWLOum&#10;8iRZAJW9wGNFhMi4UfdLrRbTqTVVKj5Q9yQ+NWQt8mbGFGd0+44kb4jYxFHgC3qHodmSUJA3JK+6&#10;Ffh43dj51iLzK/C5EYx4XGIZe8LPM8Ssv0eD6UqgaqctiMxVLkH9p/LhPZ0yJFPTjLdi8iqyKEqn&#10;xDr3xV9iBDQJFNO55XadGeKJlxvClyBh4/jhRCB5TeTYsGHjZEQLCHqBob4PYXbqWQhHtHmKA2Ob&#10;f4CZ5UfiZ9dsxfzCM1EtxrF+46fQ0/9elMoh9PachWqpPe+rweMIE1HPJWOx4eFvojsSNgPX3qDm&#10;/BdRc+TNHHS+fBgbtl5s1r1XmnK2o3nsohlOL1ZgNqDRXL4GyLv7voh41IWxjS9DjYnPZ/4GwUiK&#10;+R/ByOi3sH3Lz5Et5JEuzSDW1UJBpgXIIOjwIK4Jfqapdee9/dH2PHuV6XoiZoheO9gGfCx7U3nq&#10;vfaceE9i2JzXakqshXqN5TvWJaumCqvo3NfAqxl81Vy9htTVpfLh6n0tU2swmXKpCDfLoW9Wqa7g&#10;nLP/HHK5X0zzjRqwffPLGZ+VZ3n8QR6dDQTC+j4daEhf8/2C8lBZmsYVrxAKaZKfZW9W4OMHLDDd&#10;TZvegOn5T6FlZhzKSEQqKJmtiIGDRz+O0YlXmXMbD2zo12LDho2TESQcEV256MHW7b/BzXvG0HJO&#10;4cjCn6MZALae9nFs3HqEEceRz4xibvZCVKsFpDIlPOSU75ltUMVlWhYnynGT49KNQ9g3/XR4I7qf&#10;ZvCRtyLIk0RDsQCcrqhZzuV2al5b3tvcxguc5uF7eofQFfoE4pHPILnyfGSr12Jq6pMYH3sRy/F+&#10;/Pr6R2Gl/Pdw+m9GINA0y8r83lncsudPQbkC1aYml9tpag92s3SssQ++LlJwVOQ+jwalDy3T0zy1&#10;SFcV0Bp2GaVVKLmY9ezaPN/U6H+Glq+1Y6or1TI8fRGSsy556rA88FB4kZc/Xcvg7ej0N3DjDT/A&#10;hvG/wtbxl2H7posxt/gJClZfM4aN1O1J3hXWgsTu0JJEfjAjQFA6Ytnb0DVz0t7/FAj83iCKZb7c&#10;ZP35WpjEXi2zghRm6u6jqIEVM5v4JMx7MjWoN/hHUXFtPKBhk7wNGycr1MGTdNz+HArFHMbX/RJL&#10;mZegP3EBhsYuwvTSK1DMJBEMjyDk34yRgZ9gceUZWJh/OpJLfjzk9O+TOckrDafZdva0016DTev7&#10;jFX3yoq4RtplCOks/yXZ7Nv5Wb5XNFq0jNGtpg/VOi9IXKNjz8HPf/YiFQfp5RejSKJKZq/A+olX&#10;YHH2s/C5uhAhx8l5z9Tke3Bk8edILv8ZZhaegI2b32is44POCDIshwzQpRSPDj0fRya/ixLLmCO5&#10;793/aZy69SLjOU8jGAXyY47CgGzVtmy7DIePXG4s/Eske8ui4NLZ7tZAXWUn3AmOka+ek/a15E6k&#10;rks+KxWKRpjR7rBaQhelEHRg339ifu6T+N73LzNr6V1ui4LGMlx816PhBwMloHOROr/OsfLo2/qp&#10;tXtQaxTNVr5eTwje1aGJNOvV3a19C7QSYgK1ipYuRBFyd4N/arP8MS6H/sfKbeOBirv4xdqwYeMB&#10;D3KHHMjsnbwQPp8PzlaboOGPIxF7KMaH/hvB+BhuuDFIsiChuHvQ3/1V9PX/M8KBMFLzXoyEv4KN&#10;3e/BI885H7/99Yfw29+8GFs2vgsJcrevEWQH4zHD75VlYNvoP6MvMYqx4YuQ57WLROxhGIidj/H+&#10;P8OWLe/BQunlqFIhDlPh1FK+fHYFE8OX4rqfvRD9kZ/ASeXzrO0fQ1/XstnkRbzndRfQH30BXCQu&#10;L+85GOfRD/4CrFqPcXan5XbaLldr1ZfmSzhtywcgY3jp69rw7dTTn4Vc8eht+7X7wnBov3Zp9Poe&#10;hljVVbYJ1ODY/VWNX2R5jDB5Iq88PNRK7WOiK2aii+g1fC8Pe1q1IO+0G7YyHq/dLKib0oq82znQ&#10;pDDgoKwQMKGdN180y/QIDdPLgp+quvaWd1MokJW9piUKrH/XKPDjX7wbQ5ELkT4KRPiHloDkloDB&#10;qkz0vQ97bn7vmjLbeKDC/EyPN2R4Zy+hs2HjxAJpBEWssB0O4OyJn+DglHaGI+kffpohi4nhPYxF&#10;djSLqzMIx6vkhGlMHf4bQ9Bjgz+ihu/B4cnHmH1c5PdeS+k2bngTnIxw/c0fRJzKYoP3tgx9FI1K&#10;HJNzzzVD9w9/BLXxqUMYHhvCLTdeirlJ4M/+7BIcnH8HKq0midtlnLjIr70c1Zw68UtUcl7UW7ci&#10;ufIis4zPQw4WRxnnNSxPV+xFGOyfQDKZweHD74eXpK5pgw43Ly8AvbzWdMG69c9DuKuOSmMSk5O/&#10;gof8qaH0BtNyeYvIpTPUhAdZADKiYWdZGTCTOyyha5O8c816ecUjm1oaWmcfp8EA5e+sI5/LIxJK&#10;mDJXmZS6vmK+ikS3D9lcmoJIEOVqDl6yv0tr7ORQp5ORZAzjkEckT9JXUZQQBTWNPASC8sSvcgRQ&#10;4vf1axvfphsDoQsRj63HrkMvMWvyA/wb9STOR75eQjX/BfMNTflsHBeI78RxHZ67P5bQ3SuZXXvt&#10;tdYznvEM/OAHP8D27dt/L02b5G3YOPFglEFSQ51klJoBHnzWfyKd6UIwuA6ZbBYO5yAV0hJi3dQC&#10;3ZO48aYz8KCzPonrfvsydFMD7uv6IEJeP45OvxxejQaTiBbngP5+npN8+vr+As5WD9ML4/DRT5Dk&#10;qFFSGBA5iejDcRIUSdC4ceVxx47X4JZdH4KHHFasWdSkHea5uK2aBM4+86vYe+C5xplNJUONlPKH&#10;lo8zivEkJx7UKLcc6GiY3Md0qpQ6GlaK5XSj2nLC5+xmH8TnLIPm0+WsRtceBjnMMdPxZFD1Svlc&#10;EREVUrgLZzgdKG/BYUwOlSgLKRJmQrVKngKHYnhJ+iywEtcIPFNpbxWrd1YY+E6LUpHqS0KWpm+c&#10;DwlKS3CqDGRl/fEYTyMv8mQXDFf5d8zBo8XvTCebbRivdvGI03jyO+fM12J5scD6+bFr30dBWcPU&#10;wcP0VRwbxwcPCJJPpVLWGWecgXQ6jRtuuAGbNm36vTRtkrdh48SDLL1LVAzVIsUlifh7qMGfQ/7Z&#10;RoIkU4swHA2SxyzqzVswt/BkPPwhX8DP//sFOG3H2zE7+S5jyPaIR70X//ZfF2JknIm0mzdqJCHt&#10;517Nk3KYjK7V1EeH/oHE2cv+YgVHpz5rtrWVG3V1CxWS0dmnn4edO79iXL0aN7d8R17qnvioD+JH&#10;P7zA7DUfJPlp2LnE+y4SudvfMEPWyqNel/c3adpNFCs5s8FOwO1GrppC1CejMz9J34Vm3QsX+yBp&#10;74aLmb8Eg1Jevt2riBn3e4S0acF4tBPkeEYubW+PNhdrqF3CgCSP1fdc8tU/h2icBdc8er29KY/l&#10;KpGgi/xGfpa5SvJ1kJRdjE6hgolLCNJ38bFuBqtuclczMuf6+2l+XzvYifxrrRTrIAHFz79ht4lT&#10;bzT5DVwoUUgKB1k//r2CcmPsqaJcX0bQI4lMgoGN44ETgeQ7P5m7hYsuushKJBI488wz0dPTc4zA&#10;bdiw8UcAkqKPHDIUuwADvS/EcuoirKSfwNu7qCXXUCodQLWeIZGUcfDAk7Ft0z/j+//+Ajz64Z8m&#10;wS4ZT2nSfI8e3YtREry0zhy11pqlnc+Yvp6TUOYWgVPGP4ltIx/HYvLzODh1BVaWP4uzdnwMm4a+&#10;QHZnZ8huL9ZDGgz04cxtVyAi0pWFPMlu+6bnY/+hH5t5emO41kpLKTZkJQHC1aKWXraoJdcR8gdQ&#10;LBfYsdUR4XnQLbKOw1GdgMPqRrMZorbrh9VqGm9vqWzGfAonSXI5NYdIJIBoJI5shpkLsuAzBK+u&#10;UsR9+y5TvNuGhtEViA4hm4d1EnyAfWMJ1UoFDZKylrj5/S4EfE4qPtpPnhVvdKNVjpvRDm3fK2t/&#10;8w0NJCExbWnxqxlKQICT9fRWzQ6CzZYFtzPGEmqP+aCZbtG0hIt/JI1ayE8+q40Qub9ChcvR8vHb&#10;jDAhm+Af6LhHEsWPfvQja/PmzUYjP+WUU3DzzTdjw4YNv5emrcnbsHE8sFaoZk9/G+O0cWwOV0eR&#10;kzr0VQIiNNUuA7izH/I1/PaW58AhjZDo7/sqNfRRxGI7sGd3D4aGdyIeL5LEp6gJ7sXy8ttMkpp/&#10;b1EzPPshH8E1N78KXb3t9wUzt82mbYpAEt/Q9884ePhvkOe9MHm3QQLavOFLqFUiqDSmsFx4rTFK&#10;yy7wOYs5MvIZhEjiVdceTM5d1S660kOB/F6lkJFDJDSAcj5gOjFp+DopVaTJi4xrKDeqJPQgtVkv&#10;tXnSPsuiJYMSFLLZIiKxkPkUyfQCerpiqFCYCXmjjOMw5Nv+bqsfS2SoWzptH+7w9WUsJ2FA35fs&#10;zHyEai0NX1BvKLDi0uTF135t3FNjf6glhFGzGZD81CtNueAVWq06nKYcepfSQSdt3rIg4aTJ/zyU&#10;pQJosMxu7RXMMjSaLZ7zj8nX9P2lvXt8dWqQKl+zveWsJ95OVtMGq/Wyce/jATFcL+zbt896xCMe&#10;gZtuuomNc+T30nS73Va5XNbRXDebTUP4NsnbsHFPIGczq2wCX5tQO8yjZuUSwWsnNR297PxDcDu6&#10;UCLBilAod6MvcRUmZ15nuKPFDl9G4SJ/GYyND13PtzagVMsj6JvF5MJDQYXZLP8qUjsPszmPD91M&#10;4aCMfOuHSGbfjrqUTt73MD35ineRm8YGPsO270Mmn0a8x4VcLo/hoVPw4x892fiqHx78FPMZg88d&#10;wGJ+D4Z7urBv77ONtu6kRqv0yqyChuklqtSbefhdBZRrFQS94yws796uG2l/CHGY5rw1vK4185q/&#10;XruFrE7buO3DtefIFYTOxxQ6927Dbe/rvU4aq+/roYLxNd/5G+kDr6Zj/li6r8Kwgp2sdPl7dekc&#10;V9M20LSA7oml197vxCNuX0BCJC/w+bFytA82jg/+6IfrO5ifn0cwGESxWFy9c3usVuxYZUX2umfD&#10;ho27j3YfLtO5NhGIxG4HE8GJjHaBIbRES526htjL+TYJwzmI2TmS9ejXkIhfhrHx92F0/IM49ZT/&#10;wq5dZyFXO4iuKCO6D2D9prcjLI2Z3PSQh3wYwxOfQxF70PImsTD3dnRFLkd3jBo5o0hjVnF641dR&#10;oO/Fgcm/x3LuNdiz95Xo6duIw0enEetmPEYu1dNwedzIFSvILL8cN+18NkbWvQf9wy9AUTZphItS&#10;hwQQwevSGvEIAl556FvN6HZQCdy8LaWCBK9b7arfLq5O20Fxbot/G3TeCb+P294X2nkei6ub5lT/&#10;SDVX4PmxFzr39Q6hS4V2YmvQeXDHsuldSj13WuZVdPI6lqbirsa/3X0bD2Ss/XX8QVx22WWW02kW&#10;ilivfOUr18qIGBsbM1p5QBNJdwE9XxsEW4u3YeNehlr0sSFYkoCl/dN38DyMoizbHBrOJVGSI5rk&#10;bi924FEPXUardA4mBv8aN97wJvh8ESwtlnD6Gb9Fb28Nv9u9CUez5+Hw3LvQ5b0Cmwa/jqOzv8HR&#10;9Aux0Hw29i49Caef/lUEnOvQHRk3279aVDRdLEv/UIBiyILRxMUvPSPn4me/+Vv45Y1G3QDLEgoX&#10;sX/pCTic+XNsPeNKU/7phYvg9dcQokCiUYVGzW3SK5YyrCJPWmHej/KhyM6GDRt3hf81yV988cWO&#10;VkvmMXB89KMfvR07Ly8vo1QqoarJprtAZy5ec/Mi+c6cvA0bNu4e2o1Qbajdtsx1p0XrQo8UHH4s&#10;LZcQ9A8iV3DDSRLduP4iJAY/iFRxGSvFab7Wi6NHC9ix6bs4sPdFiAQ28V4UyytLCHVR82c64tPU&#10;0ptRyPRR6/66caTjwDKqKOPGW5+LSq2GIwcuwKbxD8GiADE6+BL87saXY2bhZVi3/g1mhHqgn4IA&#10;05ubeRG6uz+HTeu/ggMHLzVOYQIRYH7hJvi19I3EPjv7NfR3PwP1EvX2MOUB9hcOs/99wyyZM5q9&#10;3YXYsPEH8b8m+T8EDcV3dXWZ412hQ+oK0uBF9rYmb8PGPUGb4J1Uh83SrQ6xd8DrJlXqxWQS3b1D&#10;KJed8FOB1v4ri0s1jI0ksJh5PPyhSeSqh7A4cw58jrPQn7gV0eApJPIwFqefhlO2/LNxSKO0t+34&#10;AQ+k/9DFxjXqSqYHUV8AXhJzKvX3OHXz79DMnonaChALbTDW9XK5Hgk7EQtfhvTUNjj4XjalKYL1&#10;ZjMYzbXLiD29BGzYNGE0fg3jq3fq6xk1cWUE73JY8Ps9qLfyxvGOMVCzuxAbNv4g7hWSl4MFafMy&#10;prsz6L7m4EXqXq/XGN7JjWZHu7dhw8Y9gdrRqo2LSL4TqDo3qWX39MWNi1iZwbRIpqPDb0Yy834s&#10;pOaMxXk4XmcooH/kJyhV84gEhzGbnEfQ04etmwsk/yRiMsYmoc4t70fBSuL0rX8BD/PojlG8YNpl&#10;pqtxvqPpvXBYTWNBPz19CDIxkgZ/483vQyFzMTXzcfT2/winb/8xVpZSqJYsZJMsG4n/MQ+7EL+7&#10;9jJjfR4W8TdlBb+IvsG245tSuQgPmd2iQFOsyEm9BBu7D7Fh4w/hXiF5ebnLZrOO0dHRO5WrReod&#10;y3qhY1lvw4aNewI1t1WV1xD9KuEZgteJNjppIFtIGjewWne9REJ1++LGW6tIu1ICCrkWHN4FTC8/&#10;HrOZLXBHd/LdJKr1Kv5/e+cBYElR7vuvT87nzJk8s7N5YZddgoD6RBQJ14soQQzXqxi4XpEggghe&#10;eICoGFBQ1EuQpOBFfAoKYiAKolzSsuwCC5sDmybPnDk51/t/1d2zZ8KisoE9s99vt6a7q6uqu05X&#10;17++6urq4UyBHI7Z5qh7uGCoQInej9KqlSOUgoXNg8dT6Zwerc8j6lui3bR1+GgayMM/czO1hb5K&#10;lWGiBv7EK6zvpSveRZFggVwOF61f/SEa6DmD3nHovTSt8QZKDvj0LHUBWP48CVzM+0V6dfVdesIc&#10;no0uyP35erAZGxb8aJAHFELoBUHYIbtE5P9RWNi5m55h4ecufEEQdgbuPWNnNaJt3cdS4R9/kDUS&#10;atSD7fgDLE0stiqh353u3nYJHfG2RyifUuRUYTMqGgiJwUHyOF0U8jso7OK3Ypx62lkn9m3tvoha&#10;Wu8gjyMAcX6IKkizNeQn/mrp9BkfpXx1iZ6ktaUL4X04XmOYmpsv1o0BHuzHjQ2ndyMZ3jU0d8EN&#10;1DXzh5QrbCWv20dbN35Nv3vPxnk4+jnqnBahWAznWynrBgp/8z2fd+LYPOmLB00YfnccgQVB2CG6&#10;vb+7MWQyHEHYDfC74Hw/8StgdoOZG9HmPQbpxl+XHsTGq/wOO3fZc6dae+MXafNrP6Y5s++jkeEQ&#10;hLOdPJ44ZWHal/GvtaGVhhN9CFuExb+JXus9Afcq0VsWXkf9W0vkd02nra99iGZ1PUmGq5880RU0&#10;knuW+kd+h3u7ihQ248hRtOZjVIUWNzWcjZPwUfv0Bnry2cspwEY5TtmJc+IR9sUU0aIFP6BkZjNF&#10;GlK0bMWtuote90ogOzzCfrQzEPH4QzAKIs+zu5mvkwnC3sfe8J68iLwg1DH2Q6/tk7xwNzarOou+&#10;mxKJMqxiH1Wwj30ZDtoY+RhFAgfTmlcvodamR8lr7I/7MwzxzcNyHoBYr6HB/g/ifoVV3nottXVW&#10;KZfvoXVrriYX0vIgjeaGHyDebCqrBPUMfYZc0NsKhNhwDqJNkaKRfIaivgWUGnZQAI0M/rb5cIYo&#10;ytOlI4FsKU9hWPD8AZUA4mWTWML6L+EEvRFY7uVuclabYOW7dQ9DIc/1htV1H0R+KkUIP5+JIOyd&#10;iMiLyAvCTjFG5PUK319sHvMS9xjklsffK0h8IpMmlztEPo+LkiMQSi/R7GnXUzk/g4qZRlr64jso&#10;3A57G1a2tvghzNM6LqJt267Wn3zlr6IpThrrbhbtEsLAiOY5sLToYpvD6WfqlMNxUcFVg/p5ft82&#10;NCziZnye2j2H+H6elMeK69BNEOzAgquIZLpEDXEEQjqoIimfryB82MwnHH+cRh+H2zJShQh7KSLy&#10;IvKCsFOw5jGjIs/oW4rvsxL2l2CZl7DlgjCHtW8ybb53zpZ1nr8SB6GcM+u/KRJ30QvLz6JB+DVA&#10;kNua36sHuy15/jd6vvdYg5k0f4OtXE6RByZ9ppwknysGgQ9p4ef2RQWOB+Hpk4Pw9/dB4FuI4vH3&#10;wlKfQ9l8gXqHfqpH5Af8hHoB4WiI+kf6qSmyv9ZtPlAVrQOX/j67oqHECDXEGvXnX/UYgyKOwb30&#10;IvLCXoyIvIi8IOwUrKN8R2mt4w3b8W3l4K57mOzYyOY85DCieiIc/rwqz3yXg+ntrPqJv2vCr9Jx&#10;vJj/JOrq2J8qRj+tXne7/tKcTkqngqWBSouSCJpAnBK5He3UN1iklnhcW/JsmfPc9ik0FFxIT0Gj&#10;D1h0MXmiW+jVtXea8+OjcdEZ/SZ5vC7a1HuxKfY8Uy2nD5fNj8Bq5x6IKpUKHvKhhcFzw1dwPKfD&#10;jTrEoT9mk8mUKcgT6AvCXsreIPK60SwIQv3BWm7OW282nBVXHezJ8FK5qVjg/nU3LOagnhY2Dyue&#10;u9nL1TQFXDz7ZB7+JVjjW6hc6ads+n565qmracWK2/Xzb7aYecr7Yq5K6ZGMKbYlNBAyOfI4IpSD&#10;fxP3w1uHjMTwB/F40h0/rHnoOIW87fTM03dSAcctlIf0d9+3bbuMCtnK6HP4TALnhWOVKjwzn1Mf&#10;xyAv4vv0RDxD/VVyKC9Vy3pSW/1ufjAoAi8If4890qIQS14Qdj3bRd4UPma0297cqeFueWUUyenl&#10;e42fffMOfgXNhfAGdff0U2s796+HKJ906A/YFKhEXk8ZwurXaQ4Ob6bGxgZKDZYoHG0w0+ek+Dk9&#10;Dt7fv5lamhtgbZcpky7Cmm+hga1Eb1t4Ma1YfRV50A6ouvnxQQbHjZAqOfRkNwcv/DQ9+eQd+mt0&#10;/AZAKteDOqGKRkcrNp1mvvh0rXzxgl//Q5vF6pGwnCDshYglLwjCTrFd3tnyhRrywDs9+A5YVQnX&#10;L06Y1EoVIZIVGkrwt8jdsNJR+SBoa2Mz5DRC5bw5gp2fkQc8GYRNmlY/XKO21qsUDkdHRRdtdP1Z&#10;Wj5MSzPvh3kN5Y9EgpTJpqipDWE8veTk71bp0zSowLPwAB7tz2++jSSHKBbBOtIaGMhROBCmkD9K&#10;LhcbBPBGQ6CAZHlAn8v/bpq/4JP0lkNPp2GeJY/9OS2cEIs/n49ewunBANoB9rDO2dopCPsMIvKC&#10;UKewTrKVDk2GBZ3BX34Gz9YC/vDsM05+X71MhrdKQyM9iOClbCZE0WinFkeOWIXocTc+e+TSZYo3&#10;8lSynJYfdn5EP6/nEfQEi54tfXIjMG/DGTxojt9g08LJPQFhpMViH6QAxJofH5TcG6mI4/Dx0lkX&#10;uZwR6K1DCzdHc3vLlINlzo2NSIiPgXMsVnUjgIWdxwq0tH2aps35BA3n/kpLV/0PLV3+M1o0/340&#10;Bq6lDLJcRurd/YiD8OxYz8uUxl/OB7b4QGZrYLvY20tBmOKIyAtCHcNCz2JlQLFZsPmWNhwsolWI&#10;aoYMV4UyxSxFIx2wlF3khTjzZ2Az0EB+95ytX/25eYheLOahZLJI0VgQO9yUTXCjATv0QVBVcL88&#10;YPFmEVYGWhN6/njbYubE+TEc1hGNdXTjpsdp5pyjtFXuQ4NhEG0NNvh58F1X+6m0atUDep57Fn2P&#10;fuVdUTrHgwUBwhdxCs0tC2nZS7/QjZIB7Jox90IaSGWpre0Q3cAZGHRTY6NDz52fzuZpJN2Hs+Vz&#10;RQJ8Lvp3GbfkRhCfvz5LQZi6iMgLQh3D88kzTiNA5aKPSpUyRFaRx+UiP6zpMqx7tyekB9wFcbdD&#10;7/XUsa3Rc2nejEvprW+5gPLQaLb++X32SMRDhTybvA4KRKG+WuAteL12W6slNwTYIY79mMAWVnjx&#10;sZzV6dQc/ZQO5uYgsNyPOvxmquankRs6zDPx6dH9rNiUpIYo9wogGM514fxv0iMPfoVCPqL95p5F&#10;B7/lfbR+6zU0mP0YPb34aDp03qM0v/0qrdXKyJLDv4mioRJOM4AGgvUiPddynDa70TzwIwuZ+16Y&#10;+oy5ZXcXMvBOEHYTEFO2yoPQMx617vYUtG06kuB7zUWhMIJAwOd2fZNcRgsNJbvJ443QpvVf0sLu&#10;hdHeNfNUiqAFsOzle/SgO37/PJFIUSzOFj0S41uUrXjrVmUv0wLmT9zCBNc+Vh8+h2PBhRf3LGir&#10;HufF67HYx6m9bSb1wxxfv+760WOx+PLc9OQo00h+DQQ9hhTbqYjGwJz2b9GGdZdSGcdunX4Grdl0&#10;M4XjsNiTRCHEjQSuofmd+9HTy0+iQIz1PIlz4gGDDZTPVdDQwfnoD8+z0vM6FpwPYwh/eCMEZzYq&#10;BGFXIwPvBEF447BGwXH9wV3o/Py8Cgs1U9lEoViFwjDED9/vtxQI3Ep9g2F6dfUZCBSA4DZQe+sT&#10;NH36Q/qzrpu3/BaWtF9/AS6TJ+rpL1E0HqZiEa0AbZ3D2UuNvWTTmAUSaq1FHnD1xbUKzkVrPlzF&#10;w8/miQZyd9Grm75NmwavJ08DkQei7EE7gifa4Xg8K1/Ex6PwYMUXMnqu+iH+Di3yOK3jR7TltZsp&#10;ikYLd+1zF38S5z57Tg8thsDPn4NGC4SfithRiVMqlYLAcw8DP06wBJ4Z7abnd/1wEiLwwhRHRF4Q&#10;6hVLUHm6WS2SWC9CKMtVD3TRS91biNZtLNPCjvfR0MB5NH3eVbRi40W0dutnyBNyUll59HPsInTw&#10;xZf+h6Z1naInpWlqdmsZd5sPyQG3JrYLPB92FJ6jVju7KrFFtIRTK1GpAsvamSGvG2a5c4Ty5X7y&#10;+9Pk9iUpW+yhfLEfoj0Ch5PgFgH5Ec9LhXxWT3iTGrmW/M0XUsgf0O/c82t3BkSeP3P7zv/zUXpx&#10;+TXkQuOkWCjpr+SxpnPPRSQSoVSGVR/nxedmNYjM87T9LH9BmMJwiRcEoS5hMU1DqEf0R1v4VTcP&#10;dVLIPYOGe4mOe8/XYZ1vo/sf6yToPiWKKynQAl2DsbtszZHkDWVp0YE3QWgRD0I5nMxTDpZ8FgZw&#10;kYU0nTIPo6kV+hrYwrfdJHhdXlQyDoh7nlSlQkFXAOKeJX4DPgQTXk+Y4zXI6+FX+pyUz4eQFz81&#10;RBvNjgLofnvcQ8VyL5VxXiWcEo/BP+rwq2lgS0y/w889GRXVSwa3EdAQKONU8jlF4WArThueowIP&#10;x1jibm8KwlRGRF4Q6phCqUgel0c/2+bu9WIR0gWRawgTDQ6W9KQxTR0IBwvYH4I1Dfg1M+6aT6az&#10;NDA0RL4A9kNAw+GI9udH2G40CoL8QF8zuYCb8L5ax3C1Yo50y+ZLlC9Uye+KktcZo1zBQWFPC0s8&#10;hJvDcs9DFqKMYyKKHwd2Odiar1IuV6Jkhmjj1m/Tug2X0f77f40OXnQNNUeuoJefv4h6NtxMVcSb&#10;PfNT1D90tx68x9Pw8vN9n48/aqMPAM8aZ4k7P94Y9ROEKYyIvCDULS4YunEoll8Lmp7m1ZHVwpWG&#10;OPo9QSrnYbZD/HiA3Wubf0WHHfIlyvQhKn+2tdoKC9oU8o7O02jLll+PDphjhhM8+pzhamK8Gtqi&#10;zoHRghhjF3N4OFjMIW+Igu4gjuWAse+ggMtvdrnDsehz34PL4SYfP3KwkjSPpCgQqFIQp889C9xY&#10;yRU2UTY7RP19X6dKURv5NKv1OvLRAn14Jz/bd5Wo4khSCWa/j9/Z4w/cGPy+IH4QB0TfzoZe8gEF&#10;YWoz/s7dLcjoekHYTVg6NTiUpHgTTzRTheXsIB6/W4SutbdcSw63n7b0n0n8ZlxL9Dzq6DiGciNd&#10;lC8O0+r1x9I73nUxxHMbrV7zc/M1uijaANkyhdFo4JHq29luEyjrwMaouNv3sSnwo5Jvr9S0ATgm&#10;v6PPQQ1jECswvysQfG4rcDLcPnDyoDnuefBC3NECKDnIA83mVwHnzLmQooFW6htIUl/flbRhM/yg&#10;82hDUKk0SEEfyz87PhKnwwfjhP1Y81tnbsJnKzWQsLvYG0bX75GDicgLwu4Agp7LwWIN6ulfeRA5&#10;yxl3cXtg1XKH+SH7/4gGelsokw3RxvUnEoJSR9cv9WA7jzdDgdhrtGbtleSBJnJ8dr29KepoDyPt&#10;NAX5o+8alkN2DE8jq6UaFYjtx7AfOz4LW0on+nFc865nVWc/P1b527dY5R36UDytbp4KMNkzKaJ4&#10;pB0CjjxhfyZrdu27rVH57Ip5s5uew/j4oT3Bmq+OkNvBgwfROtCi70aaXhwGB+DTATy4j5MQhN2B&#10;iLyIvCDsBGVS5RwZLqhd1U2pkQqFo079vDnHM8xUnZQcgEBC2Ke33UuFokH+WJIyxU20rfcy3Qrg&#10;L8PxN9154hl+Vs/z3+DW1Dqr58K34cFq1q1q6qO5T4s8e4zexuxvizf3AvBOXtp+tY6Pwv30OMEq&#10;lnY62qGloq1wDumBFxoB2M89DXwq2UyevKEqjaS2UUO4jZIJP5ZO/WxfN3BcdnwWeG7u8BsHqH+w&#10;pqxz5kF7nNfRUxeEXYyIvIi8IOwELJ4lKsGad/v42TrEjB+q85LFEKv8ihwLOD/z5juvH6IfgJAH&#10;EDxXLJPP6dLWLGswv2fP64V8nsqlHIXCCMSvx9WC/XwEMzXeZKEej7lv+5Jj8Lq9zfA6x2XH543j&#10;mAmbtZLBAl2mweEBamxowbqfhodHqKEhSoOJrdQY81CREpZsuxElCheBg8WOdPgTux429zktC278&#10;8O9hH4Zh+a8JIgi7FBF5EXlB2AlwL8G0TQ0PURjip19jU2UqFxxUqQRxr0HEoHkun6JyhZ9vV3EP&#10;cnd1ETd+nrfwL0Z9vRlqaw1alYFtdTtoZHCYonF+507vGK0ttFjysQG/HvcP3cG1yvp6cDg7Qf2+&#10;vdKv8oVD/OEbho+coVSmmyJBH862SIWqoqAjRmXlJreBFgxM/fQI7H+PY3QOAcb6AJ4+BJ+91bz4&#10;x85fEN4AIvIi8oLwxmG1Yj1myiUIXhrWOATcxfLF6uZHLeOG4LPYpxE0zQEpna5AIGdQiUeoIxhP&#10;POPTg9V43vsyJRMJijY0IX22imsseetWHS/yzJi7uFbQdyTutr8lvKOMD28lPNA/SE1NjZTJVCkY&#10;QiT45wp58nl9o4LNrxAWciXy+81v4Ouv53F83ViojP5U3F3PowI4jpN4cKEg7B72YZGvksNw4WYT&#10;kReENwyErADd5nfb9Z3sKGCZo1IphXsNIubg1+ci2qIvV4dg2bLMQdkpTLl0hHhMXa4IUQxUESeP&#10;yoe/Oc+VEssfxJ21EZb/qPBat+ouE3k7Um3kceGrsNK5znC5nfr78SzcqCeRP0RDvDI3YLDOg/GC&#10;/Gjf2uZ0OK7DxXkucUo6aT3oDo6FHlWvPv/JHzkIws6zz4i8wyCIfJEcuPuUJfIGRF7fiTx7hSAI&#10;b4xaUdSzzrGomQKs7Vu2xvVdbnfD8z5+/s1mLtD7zHtyLJbw8Sg3ZlxNYR/2n6pAas/VZrIEXi/x&#10;ydKwmfRkxubNjL5d1EXghd3JPinyVOHKhj355uJbzq6EBEEQBGHqsDeIvDRjBUEQBGGK8iaLPA4v&#10;VrwgCIIg7Bb2iMirGiVXhkM78xvPgiAIgiDsLkRpBUEQBGGKslMi//LS51UwFIGh7lLxlnb1i1/d&#10;M+nYV37lRk8lCccBXm+ArCAIgiAIu4Y3LPL9W9arU04+iW688Uaodtm46aab6LTTTqOHH3vi72i4&#10;dB4IgiAIwp7gDSvuqlWrKB6P05FHHqm395+/gE486WRavXq13h5D1TDfkcdqpVIhh8NF+nV5eUde&#10;EARBEHYbb1jkjzz2fcbiZcuN2bNm6FF1HR0d9Oyzz+opJXdEqVTR7wky2WxWLwVBEARB2D3ssr7z&#10;e+65h1paWug9Rx9j+WzH6fVpgXe7neRDI6CI9VAopOeuFwRBEARh97BL3lL//nU3q0v+6yJavHgx&#10;HXzAfhPTNFyK58VmK56ntXV7PDSSGOKZf8jlqvkAhiAIgiBMEepqxrtf3Xm78jtIRdykTjz2iFET&#10;/DtXfU9deeWV9PM775pc4IEBIU9lc1SslKhQLOquerbonSLwgiAIgrDb2KkWxW/uvE19+qwL6Imn&#10;F9NhiyYXeA0s+XKVvwQ1tlVRKJTI57U+lCEIgiAIU4i6nrv+2UfuU186/4t0//33v77AW7Dpny/w&#10;t6yzxI/iKxVFXhF4QRAEQdhtvGGRf/ixv1DPQIaOOfpoWOpupZ3br265/c6Jo+lwFH5ZLuB1USgU&#10;QKuGv/lsoFUz/vOWgiAIgiDsKvZMt4HDUOViRQs7d19oL4dDj663uzEEQRAEYSqxz3xq1tC2vVjt&#10;giAIgrAn2SMiLwiCIAjCnkdEXhAEQRCmKCLygiAIgjBFEZEXBEEQhCmKiLwgCIIgTFFE5AVBEARh&#10;iiIiLwiCIAhTFBF5QRAEQZiiiMgLgiAIwhRFRF4QBEEQpigi8oIgCIIwRRGRFwRBEIQpioi8IAiC&#10;IExRROQFQdiL4a9X2q48ibP3jYO/fFnrJrCDeMI+Tm05+wfKyJiyxXFycAW9ZZY9llj7y7JVrO35&#10;MiciLwjCXohdwbKrwJUsxxVo3nIF1KMluKrlrHoVf0bXJ/Wzw9vpC/ss2wsFGF/W2P2dMjImLpfJ&#10;BFza9IMXf2Z9+6fWKxBcTnPPIiIvCEIdw5WnVaPa2IZTLWP87Di69hX2ZSYUAy4bte7vlJHRcsVS&#10;6oRzWctxsEWvOPCel9zJboddjmEYqlQqkdPppGqVfzhk1eFA61rxPr0tCMK+iFkfmLxeBVgbzl5X&#10;+Mfr7DguO7siHZ+WHY4r7e1xDHLrpbCPYmu4liEuE2zJc7c7w+WCBXt8ebLLDwNRt9PgpS1n1lIh&#10;OS1x1nYFSbs8e1b0pHQLgvAmYVeW4904uPLUlpDtuGJl57ZE2oUlV8aGXZdiaaa1fWlihnDirx1H&#10;2Kfh4jBGcnmDrXHbImeJrJVJu4xyoeQGQQFRStvT0WXVcsxk23uYMdnbXYglLwjCRLgu4IrShuuC&#10;cZVqbaU4ft2uWBl7m+GlvV27rGV8fGEfxdSjidQKu02twDNs8duWPy+5UeCH844GY7ljiTOQHPfW&#10;syXvFkteEIR9h/H1nV2RjqNWpO11XtquFt42rHTsZS218YV9GLtssEDbZcRqZE4oV5OUIw2XX45j&#10;9ihpoa+Ni92688na1I/l9zB75JBiyQuCMDmTVZ627WEvwWgtaS1t7OpDi7ldWbNlxQHtdDkdDsiV&#10;MK9zRWylLdXPPgyXD3u0u1UueDlpGeOwdnnajtLx4HjX+HhIrkpD8ObHQ1G9v1wtk8/l3qOlzirp&#10;giAIbwZcBdnia1dHdoXKYs0O61wtTuYmYFfE9pKZzE8QuDzYjkH5Gy/UE7DLq+3sMmvB8dmhbFZR&#10;dqv8Oh2leI+24pWOs2cZd4aCIAh7ELtS1FWR7Rj2ZMucHVtb/H58ibL5JCrQMhVLeVPkEayEXfkM&#10;KmrlJlXxUrXioVLRRcWCg8olrlQD2OejYh5pIwxVeWnGFfZ1akXeorZsoIyNjIxYGw4qlbCD9yFK&#10;PlfBapHypQEqqmFY7lUqwp+DmEUsjxgog1grq5I+ioM7C/Yw9h0lCILw5mFXqhqrFoUrVXKUyqAC&#10;1dtlCvi9VKnCujdQwSpFqXRRD2ry+V2Uy1XJwEap5CC3O0Aeb4hcrgBlMtxIcGLbqxsETAFthDGH&#10;FPZxJu0WolQqRdFomBIjQ9hCuXI50YgkymVQ5txYL3jI52gij9FA+ayDXEjGCZfLF6hQKaJZ2oBY&#10;XWSU3JRHW0Gh3HV1fV4F3Z9Tc2dcskeK4OQ528XIM3lBECaltprTVQHXD/az9Sr+lbU1xBVssYxK&#10;s1ghj8eHytYDP1jpiJ8rVPSsYh6fU4fM5st624EK2es2dDdpaiRH4ahf+xfRRvBwVKxzA0HYV+FH&#10;QfYzeS8KhFUYUC5GlXF0rAd7oNCYxZKGBojiYQQtEk2f9nXaln2F5nV00bKXvk+GG0IfQTikXS1D&#10;3BNE+3X+hiqlKCXVGtj+Z4+Knt93tIpGXNTT98io365mtyVci4i8IAiTwhWqja4K7ErVrCfyMLl9&#10;Xh/1DwxSc1MLfKxnmoiXTufJ4zfI6XLrhgDH4Gq6djnYn6DG5tjodl9PH7W0tVA+l9Z1UTioa2Nh&#10;n4RLRK3IY2GXRy6LcImRfopFI1QslSmbVmgchiiAoBw1GvggxSOH0vq1l5v6j0K2cMG3KFvaQq9u&#10;vJGcCBfyHEvTW06hFYvPpXnz1tKqjXNp9oJrKNi4GfF+rEt8Q8O/quHhh3abEFpNF0EQhDcJq0I1&#10;K112vMFVkxMCD3MJFXBTvAMVsGlJZVNmd2kw5IO1rtAkSMI7TSPZXizLVCjndTOB62sWeF72Dw1S&#10;Oj8CgQ9TIruVvP4KBYIwNLQ1J+y7mOVsDKNyW4bAh6hQypDH7aFYLLS9mKKAeXwVWrvtcspysQwR&#10;FZHU3565lLw+N/kQsIwy2jW9lVasO5faZv2YlqycS0VY+b3DFxkjPMW9BQt8vOlf7ebFLkdEXhCE&#10;N4/RCtUWeBuueF2Uy1YolSzqYEP9qFuLkHxUqn5+LRkVbbHow0qMimVYWP5WqlRc5HL6CIa6nogk&#10;icqUl25nI/l9UYi6n8KBTlTcAayjZrZ7BoR9FC5ZkMHxEqvLpaJkepi8EPhsLkuJ4QL5YZ0nR4hm&#10;z/xP6u+/nxzYdgZyKEZV8gRREluJVqz4Mc2bcQ3N7rwc63dRvoSGabmbgnEEi+rUaXDgx0ZX57dH&#10;j+r3xqy1XY+IvCAIbxK2sLM1bdvedr1nVrx+WEUefv6OYHHUg8W8Kf/Dg/iDytOA6CssnYg+3AO/&#10;ArZR53oQV2Vh7SNwg/9TdMiCL9CiuedScgDR4O9Wbsrxm02j1ayw78HyZzswoSxUKRLihmBVP1qO&#10;xbyUR/nzoIGZyyo4M5TX49Xd+f0DSf08PocwuaF55My/Qz/SHx4mOmD+oXpZ22mwddt2cz6dSVpr&#10;u57RdvRuxWGocrFEToeTqopvavbimxi/qmPPnIIg7BbsikEP0LEqCwsu3lrDrGWVizqv2/UKtp28&#10;zf6jA3y4FuB7Awub0Vuk9hjmp1XH3j1jj6+ZGGgcnCZTE9c+9ph4drjxcDzeV5tO7XnY3eE7spht&#10;gecXjTieH3UEFkiOfz8eSM/rDrhMhugth/0HDScGKBiI07r1t+tBdU0tZ5LTpdAIaKeXl32NOju+&#10;o8f/eNxBKhUctHnrWVRGWh4/UUvzpyneGKMVr/4IcZAuDmkPC3LYv5Wdbz4drBv6HBHY3q/hZ7mc&#10;Z+5SqM2vUJfwta1F348lKpTSsOS5t8hPKVjwbugW2p0UCpxEqfT9VEB5cKFclVGEXbh1y2hkOlBc&#10;5rbeT4lsnnqHPmoWHezvmHk+bU38kELWQLSu9h+rzd1fNFqb/0319v9qtGTtanYq4fvv+536xKdO&#10;p1QyRUG/n/700IN01LuPmJimy6FUEblEa6eCH4gFXv+GgG/kN2OqPxv7I/5mBbOd8dvjP/ZvbxsO&#10;lx48yC29dDpNId3y427EIrlc9dAVuKMKyswfD5A081fZQf7qu4KrovA5nQbKpBMt8Dx5vW601ouw&#10;ID1Y5snj4VHcE6+/RvFvg/yj/GZTwxSIRKlacWjh4DLN3cR5WItebO+/3zU0NJSnCvz6Bi+jPPbj&#10;liFOvYiKwRvkd7sKVCgoLUyhEA/dRRoIx/UPfzedr4nD4cHh+IYpQXqwjTX7BjL06GCck66w9B7c&#10;Z9hwIX9oYNv5yyF/Ps5fIQsrxDItFJb8zFuvmwt9GDgHKyyEmJ9+2wNnDfxenHf+yEuxkCOPlyMZ&#10;unvd74+YxQenUFVJfezEUBmWUJRKpSq5PQ7KZnIUCPqpogoIk8M1YJH3USYf0t3xFVQXI7B8Djv0&#10;e9TdXaG2yFFIMk0vrX0vfmckjfSbmi6gsH8GrVx9HjU2fpwiDXOomOmklqaZ9NAjx9MxR99H2eEw&#10;eYIDtK7/3wi3Kn5soumdn6HNm27X18mwGhEd7V8mH36bhkYPPfCnb1B7J/YhfNXNo/tzZFTM66F/&#10;aa7FHWyFKdwXuB8Uj8R6Y/y9+od/b5fLgd+4gGvm0/VMuVzWfuZ+vahbFG4IJ+qRAm6C2vyxH2Mb&#10;hWaZ3o69bRX9ncD63WvLvL4mcBCpAn53v8+89mkY226cFoqJFu3WjvfR5p4HdHe8N4jg8MsNER04&#10;/ypat/Fi4lOfPe02Wrv+s7qIzN7vc1TMN9Bw8mpjbtfdau3mjxitDZ9QpdIGGko/tdM52eW8smyJ&#10;mjd3trrrl3frn+fhBx5TXl9YvbJ167jLAdwQ+SouX76ERcV0max22v9NpWK5sfBp1bqJmPESiYSa&#10;NWuW6u/vVygQeg9uTL2cCmzPXy/yl4MPrl21rJeT/W71Bl+pVDqrpnXN0Ev7emezKJtjsPNb60pY&#10;5LE0XSGfVhX8NHz5t/VkcPMq1db0GdXZ9FXVvV6pdD/coFKx4HdVMHKOyqC46CLDSSFOYjijFP+0&#10;cMMDFZXFZhX7OL0q0q+qNFwRrqKD8d1Uxt+y9uMtHJAT4wzYpwiXS2bV9GkzVBr5Y3h3KpdHPA5g&#10;n//EeLxtFmXeKMJxfDs8b9fEwQkVcL4FDoL1EgfBMg+/EudRp8NUVC6XUakkypIVr4zTLmN/FkkO&#10;jyg1gN/IGzhLTZt+vertUWqoVymf83Hlcd+tZu1/kxpAmhu2KjVz7g+V13s1yiibCqcp8pyjhhDf&#10;479BxVt+qgbh39+nVGPTf6uN+O2TOFz3sNK/e2fH2SqXUqoh8l8q6PsyfiMcH+61tUot2v9KFfef&#10;oUo4Rf6dywqJ8vmbG1ZekLDaBje+nPyz8I/Abix8CNsVS2gKoaDMmDFDDQwM8G7Avz2fTJ2DDJaL&#10;pQn543yzUti/wQR2uOOfZNJ0+HpY9xIo5CuqiPKsyzR7ww3j8s+fd4pyOI/V5SmDS7FytVIL531H&#10;NQTPRRzcdyinLcFvqenxH6o0yh2qB5TTL6jZ7XepsOd7qAcumKiVezMDvQnV0jpNPfjM0zsWefwQ&#10;tsirClyZCyr/jG8mfCHNi1mLfe1tN5Ht8ZBDvWQGB1FDWaBFaq3VN2Pzh9rSynu5zBV9fcMVKF9f&#10;tOjNaw1VswV+8saafd3ZsfD2qVRmHdYhBFr88JfFARUBi1tL00e00KUhIBksB4YgWrjhI7EL1TaI&#10;F9cZw8leVcVPOQJBy6KOK6MyGBwoW+djl8FhuB69LFcLqoTwWhyxj4V+jMizMyOpagHr+A9bHh7Y&#10;hl8mywLPx+ZAfA3ZcTxgxbNdBfcpX+dKlfPG4exjAOzXjRDsyuLcq8hbFcJZQf5Z7Ln9k2Z/+PX1&#10;oNFSGFKDI5sQzWxMJfGb5LEvg3g5uDxunenNd6r2xptUU9tlKoF9Q6hMmxoeVkNIczN+N3KdrRL4&#10;fVo7v6q2IO1BxGtpvwbi/101gGNuwnYP4sVav6EFfQjXIIFzbJtxvkrifLbhMmWQhQb/lWp4C66D&#10;/1yF9o72SyJsHlnMI5328CWqhHS48VFWWGE42/zD6ezzfY4TsK75G4cT0wmOwfr5tUuMmMe378NU&#10;ircrKGcoUPUOMphM8L0zNn+c7yxuJPs3mMAOd/yTTJoOXw+znHP5LxSwjjBc3eVQ9kb40sNr02u4&#10;+igP8bbjVce0f1ezZn8cjWfsRxi+97lRwPdpL+7z9vgFqiVyqZrRcSHnc4+yy7oIbr7+VnXr7T+j&#10;ex75I02PxcamyyJfqBAVSlR0VXV3TEA/50Aw7gp+EzsqdtxdNvakcJbWmslo963hJO7StrsxmVwu&#10;R263W3c97f1d9uN//HH5xPUZm7/quPyZ3dl1C/JXKlXI6/EQGp9UyOd1t6EN57GWMd32Bk9VmUDJ&#10;cVOl4sPvFKRiyexeLWSI2tpOpe7e35LTjV8NP/P0WadSoZCleHw/Wv78j2n+/G/Q+s1f1c+deSas&#10;gxZeQE6HF3HW0lDybsrzSPIAmh+I63DkcMACro6icsVNRiWEsEhXF6/SaOl1jE7oYfvgjJE/l8/M&#10;Hz+K8PK6tdehHwMgj9xdz+MBarOri0aFKtWSea2dHvxcZhie9Uv3pGKdJwM74vBrKZ1EOOcQrXvt&#10;Kv2csrnpX6ij8UjasmULDaZvQT2A8DgtPkQxi+SRBvc6H7jgaurdZlA4OJNWrPowNXfeSJuHz6IZ&#10;M86jfOII/J4l6smfZk4Jip9hVucPKJUeoMGhb+vHfosOuo42vbaMErlb9TFGUkhzztdp0+Yr+FGq&#10;zkZL6Au0ce11FGnEBuI0+n9E8XAjrdh0GnkiROliWj/CcCsPJXp5P9GceV+mdd3fx3GzZCh44CLq&#10;x4ycoItH7RWRF+7K5Yy9Mf5e/VOpmOWpVMR183q3l0fuL+bFuHj1RrVc0V3zxdLY/JkjTraze7rr&#10;Ebk23dGD4JpYz5P5cVQ6naVQMATdwmVHGcykiYK4LyuIXkAUfuzTv42otRURUBTQKCYvylEa4UIN&#10;nBMEQH3Q3UM0c//Dce8s2amz3uO8+NKrqr1jhmprbFePPvKXcZfCxN/WrHIpNG/Q6uFGEzeG2YrP&#10;cN/chFZUfZGBeQYh1OvcAq215KcCUz1/NhB2lc+bVlmJ+9nBunVsob8eHI7joMWPFjv3nhax1FY8&#10;rNS26GXaUu3sOFOR83iVhn8a5X1DN1r/4dtU0Pn/VD+sgQNm/0jFfOeqAsKuXoH2MG6VMF2pGr3/&#10;pUpIU1vqiGda9XkczbTs7HuJu91He8hsp01sdmZAvzeA/OHkAPdecLzV6zl/nAd2HG887Mf7+HGA&#10;GVenx5HhXYXVMr3xUtUavlxt3Yiygtu5D/mZ3f4N1dJwukrAqk7Cb7gflrX7UsjkefrxRAFJcR7b&#10;4heqxsgFassGpZrjl6oNa5Sa1vpLFY9/TyVwnCEcoyF2s2pvuVslcKytA7BqkfWg/yrV2XKX2ojw&#10;CVj6RFeorvY7Vc82WFEIl4Al7nPdCCv9DtWLOCPYjjddrNI4l82I0xb8H5WHEd7k/y5+E1hnOBbb&#10;jHwlC1jnc+Tr1xj6uNXZiBPhn4LzzT8DL/UKMqF/n90L9yjxfdjQ0KB7B/kenLyXqT55U/PHh7Hd&#10;KHa5N12eu3YAP4rT4bA7lUC5gkNRMcsM9rGcFapFfT+ODCMo/PLlIZUrIT9Y545dMlyTauTuZJe1&#10;KP5w7x/VR/79Y/TQU0/Quw89dGy6Loea3tRGPT3bqGjtCXnNKSbThdy4Nlt94ff7tWXLo3krlQo1&#10;NjYSCqm1t/6Z6vljuLdF9y4FApTNWu/FgLY2LrP8XtaOYCuKHVtybDKimW+g+V6NoP3/VooGF9BQ&#10;Zog62jqoZ3ApLOrNKPgw2TNtsCCOoemN76VNg8+Tl1Kw0ZchDT5WN1yEXPROagiGaTDzEOwKxNPH&#10;gBlr4LfnQ7KhYS/5nrJuItsY4V02LicsJViE/tr8GQ5qbmuh/m6YIDXxxwB/A04bV3o/dxtwLwcP&#10;NPPhjNrJ5z2QUoV+8ga3EMSbnKXDyetoo0CwSMOZNVSprqJgZBplkvOoLTqbekYeQVxOrIVmtr+F&#10;Nna/TM3NrZRIdlOpjMxUXNTS0Ul92x7E4RpgFh1EYf8BlMlv1QP0OG5L5ADqQ/g5bYuoXB2GRd9P&#10;6XKG2mIzqSexhFqb5lHvQIraGxeQ15+i7r4VOLetOu7C2cfR6vVrqUSD1NHspW39T5PLl6IybSK3&#10;26BSin9nNslmU2e8kbYO/QY/ZhK/s3mNDb7OerQ9f7SEBwvuGewyGolEKBgMUnc3l5Opw5uTP/v+&#10;teHrCiyNqoVfkysUuNeLw3OXkgN1YQvqwgGsG9BuP6kK7m3+4pzuRYtRBOZ+KrvF3ERB8QdxB3MS&#10;+cmOsBdw200/0eNv2X301A9OKNtbN25Thxx0mHpi8XN7qtwLwl7P3I6fTXo/xGPXan83LHbtsQN4&#10;AJi1utfRGD98wrmF/WeO+vk8Z03YP63ji9qvMXTZ6D6X5+wJ4Xyh80b9HHSdCtA9qs3/pGrzPjvq&#10;H3Verwz62uj2jAaECfwR2zeM+jVGrlXR4DdVLPJlWIr/PupvM7N98o+EzG39+qT+glBv1DZjXpfP&#10;fv5MfoSm3a9/e++Elgi/CsGvGwzrN/4FQWCSySS1Bm8bIxjO4AnK4zM/h9baGdbLHeEydt9MWDvL&#10;ZONNIpHp1hoaKPEma207qaw56YfHZ76KyYTjE/XUTc0U8d2qd7TGmilLHzYKsOazhVU0Pf5zFfV+&#10;RY1UzjEUfc1oDl+oWqNfUWVjFfVk32/M6YxQS9MlKhY7Qw0mv2SMZC4zEsnvG8PDv5xQb6WTg9QV&#10;/79jTqCz5RQ1nHzN2hKEfZS/PfaI4g88LV++XN8g61euVe9551FqY2/PxDtWEPZRYv5L9f3goHNV&#10;S+vZqnXah8fcHw7j4te9X2KevdeSbwgdN+HcXPSjUb94fLtVbxOInGT5fWnMPpfjO+PCmvub3L9W&#10;jd5bVFvD6/9OO0uz/zzVFjpfxXwTeykFYZ+Fu/DdbrdyGi7V4AurtSvWyA0iCOMIuybv+g0HrtD+&#10;Ht+nJ93fAkvUWt1riYfPmXCOrf4HVcT13Qn+nuC/jPGLN2zvko/6b1Neut3aPkUvm0LfUnPbb5qQ&#10;jiAI/zj/cHf9ZHAXfqlUMiqqbAznU8bcBfP2zgEFgvAmYjgyECzTordpilysPNaUzqoYomjwC2P2&#10;+5yfVoaeaW7vplouUTw0trvbcK8ht3fsXNxh94XKVe60tkyq1SFqajlXxx3JfdYo0GeMlthX1X6z&#10;DqSG4GfVQPpSY23356VOEYS9lcyWAfXuo45W5HCq2a0z1OplK+uyVV7MDKu3H3aICoeDqqmlWT3/&#10;ovmIYjLWr1+PcGHer/x+v3r7298++kijXlm27CXVNW2WevqpxXWdD2bFihWqqalJz1BoeU3gxSXP&#10;qVDQrwIBn3I4XOpd736P6hkY3um8N0U/rSfHCQdPnDStmPd8FQ+docK+j++y33n5i8+roM+poJSc&#10;prrqO9fssrRraQicrRqDX1Q+4/TR9KPBj6h4+JMq6P7E6x4zhDxPb79cxQJjGzq1vLD0ZRWOxJU7&#10;aCiXz6+u/t6vdxh2yYt/Ub4GUh7+6JwRU0e86xTVPdi7W/K9J/jT7+7WA56j0bByul3ql/fcW5d5&#10;+fOf/4w8RHFP6a8EqCef+t8d5mPVy6+orqZW5SOH8jvd6i0HHqQ2btxYt9fQZtWKtaqzfa5atmxt&#10;3edF840vXaI+9OGP6cyc/7lz1QeOOaEuM3bWf35KfejkD+hzP/Osc9SJp35kh/lYvHixeutb3zo1&#10;LiBYt26DWrBgoQqHGtSLy16p63wNDQ2peDwO8Q6o1atX7zAvf7jvN+qkE99f99fwlZeeVbNntKlf&#10;3XWHzssTTzyhGuOt6sEHJ5/PYm9lJDGkOloOVr/4+QP6vO++/+eqsXmW+uPvt4+0r+V3f/yp+sBJ&#10;kzek6o11ry5TMzqa1O/vvUfn59E/P66CsUb1zJIX6yp/zz33nL7vHnzwQX3eL730Es/3o1aun1zs&#10;Hvr9H9Up/1qfevF6nHX2x5XX61fLX+rbY3nbqe7610MNZtWN111P//kfn9XbZ555Jj377LM0mMzW&#10;1YUrJAfUXx57jL5y0YV6+5Of/CTy8Ry98Mrk4w9+9rOf0cknn2xt1Tc/+ckNatGiRdTS0kKxWIzm&#10;zZtn7ak/brnlFhZ4fW06O8d2G4/nmWeeof3339/aql8GBgb0DGInnHCC3oYVRe9///tpzZo1erte&#10;WPzMs9TW2EzvPe5YvX3s0UfQe44+kjasX6e3x/PsM0/S/LmHWlv1zZwDDjFe2zZgnPjBD+vHFjNm&#10;zKDW1jYqVepL/972trcZ2WzWOP7443U+Zs6cSdO6unZYFn9/3+/o4IMPtramBs+/8KB65tnnqbWt&#10;g+L83eQ9xG4T+U0bNmhxmD7dfKWmrbWdpnVMY0tXb9cLS5c8r79GxhOlMFw4GxoaaGSEJ8MYC39k&#10;YevWrTR//nzLp75pamrSN+Edd9yhf4MVK1ZYe+oPvm6JRIJOPfVU/TU9nnBjMnq2vKbWr19PRx11&#10;lOVTvxx1zPuNDZt6jXCsWVes3HD57W9/q6cPrSeOO/59xgsrHjWaOzw6Hzy97cMP/o0iwWl6fy09&#10;/Y/i+q3G9XuX5TO14PqTJ6aaM2eO5VOf3HfffRQOh2nRwQdZPtt5eclSxZNQvfe4f7F86p++rQPq&#10;q5f8hK668g4a7M+Ry8MT59Q5W5auVHOjbWrDhtd0k7NnzRa1X+cc9fDjf6urJujyxU+qQxfOU68s&#10;e16fd1//oGqfPlvd/9DjE/Kxdu1qtny1Q1Wk/P6geuSRP9dVfifj+edfUHPnzFevbZzkC4N1Bo+P&#10;6OrqUitXTj4+JDHQq6Z3dapFCxfo7kV4qccef6Lu881ce+216uCDDlPJVL6u8/O9H1yuDj7kONW9&#10;2ZrovIbEyFI1faZPLTzgUBXwzML+TvXYo/U9JobZuHaVikV5rI9DPf63p+o2Py8te1G1NTXrMQaP&#10;Pz6xDmWSA0Nqwcx56h0HHaqC5FEehH30Tw/X9TW87Ya71AXnfl29+EKvWnDAu9WzS5bVfZmkVX99&#10;Th3Q2KmWLH1BZybbPaSmRVvUkxAMHaBOWPrU4+qAOV1q6XPmjTWcSKpps+ZNKvLLX1mmWlpa1B/+&#10;8Ccz7FBW7TfvQPXyS/U54NBm6dKlatasOerll+v7mTyzZMkS1d7evsNBPK8sf0m1NreoB/5oXkN+&#10;dn/Eke8cLcf1yg3XXa8HEfb1DdR1Pr793a+pcDyiXnhlw+TX75VnVWtrVP3pT+az39UrN6t3HnGM&#10;WvLCFKhUwV+f/JvyhyNqzYb6HoT28L2/V43hqHp19cTHnitfelVNb5qmnn70r3rfSM+gOmTBIWr5&#10;S/VZ/+SHk+oTHz1NbVy3TS1buk61dSxQy1aYxu+eYLd11xfLJfJ4PHouYqZUKun1fGH73OD1QCgU&#10;0l9hs7s4ucuXt3lO9/EsWniI0dfXZ3zgAyfobsVctkCqalhzHtcv3FXPs5vx8916h8shf2Uuk8lY&#10;PmNZuOggo7e/z3jf+81ryI+c1qxarefVrld+9P0fqPPPv4CWLVuG/DTpfNUj37/me+qHP7iJ7r77&#10;93TowlmT5mPhwrcbvb0jxgknmM9+W9rCtHrNy1SuFPX+eqe9tY26Ottp5cpXLZ/65Kh3HknN8cm/&#10;gzH/oAOMTQNbjHcc9259Db0ev/6SIX8tsh454/On07vf9XaaOafD4C9XZnIpikbi1t7dz24T+UUH&#10;HojMZPXFYdZt2KAHAs2dO1dv1wvtndO0yNnP4CHiVCwW9cdL/h6p9IhuHKxatcryqU+6urr0h1pY&#10;8OodHk/B5RDWvOXz+vA0zfzskJ/j1yO333qbuuKKK+iFF16ggw5aVLcCf9cdt6mLLvoKv4ZFxx97&#10;1D+cj3q/fuPhxjYbT/yp53qmrKr6Y0mTjW0az9DwAHV0tqFB0G/51A/Z4V719NNP03nnnQexdapD&#10;DjmYUiiTszo76cZb7qp/q+lr535ZnXzyyTojF59zgfrsxz5Vl5k6+3Onqw9br9Cd84UvqvedaM7I&#10;NZ6/PPGoisVi6qn/NT/Ss3LFBvXOdxyn+vuSdZlvG37dpb29U3V31++7xjavvvqqfibP78tbXmN4&#10;6IEHVSwSVRAHvZ9fiTzppJPUqjU7fuVub+XJvzyhGqMxxUvLqy5Z/NRfVUtDRD38kPkK3esxla4f&#10;8wjyE/L5VffWbfr8eUzJoYcfprbW2fThf3ngYRVz+9Uq69W/5c88r0447r1qW9/E+Sp+/YtfKQ85&#10;1JY15iOJZ/76lDr1A6eoZCJVV3mejDVrNquumQvU8pVb6j4vmuGNW1Vzc7N+H7LRF1GvPF9f73ba&#10;9GzeoGZ2tukJReLxJlyg7c+RzrvgHHXp5ReMbt9www3K6wli263croDasN68OeuZtWvXqkgkplau&#10;rM+KshZ+X5ffledJiywvOvess9V/XfSV0e3bf6q/HKcbbB0dHerJJ5+sy3xfcello1+ONFBp8qAt&#10;fi5/y60/rav8nH7ax1RTNKQ8LrfOQyTOdYpXXXeT+eGfqXr9bG79yU2jkxlxnnr799w71ruSH3zr&#10;KuXH9WsORJQXedm2cdNoPk7/3Bnqiiu2T//8+1/fq4WeXTwUUz2b6r8eZZ5f/KJq7ZgzdUReEARB&#10;EARBEARBEARBEARBEARBEARBEARBEARBEARBEARBEARBEARBEARBEARBEARBEARBEARBEARBEARB&#10;EARBmFoQ/X9TD0Ev8ii8lQAAAABJRU5ErkJgglBLAwQKAAAAAAAAACEA/xfVPAOSAAADkgAAFAAA&#10;AGRycy9tZWRpYS9pbWFnZTIucG5niVBORw0KGgoAAAANSUhEUgAAAicAAAGvCAYAAACAW3X1AAAA&#10;AXNSR0IArs4c6QAAAARnQU1BAACxjwv8YQUAAJGtSURBVHhe7f1NqGXXnZ+P7+qOOlEnCtUhhggi&#10;aLllJAsboqJdoIEHJsiOMBrU4A40cCgNHKxBjHqgQM1+v0kK4kGMJzLJIEU88OBCNBBG/KWBIA64&#10;KYuSQUIvkWw1uMEBhbh+7dAOrdD3f9c9+5Se+9y6n31PWS/3qD4PHO5etdb6vq21d639XfvsM5VS&#10;SimllFJKKaWUUkoppZRSSimllFJKKaWUUkoppZRSSimllFJKKaWUUkoppZRSSimllFJKKaWUUkop&#10;pZRSSimllFJKKaWUUkoppZRSSimllFJKKaWUUkoppZRSSimllHJ7cf3a5b3z5y/vXbt+fW/+p1JK&#10;KaV8DPze/LeA69ev7T3zrUvT1blcSimllI+PLk5uwi+e+db07IXL08W5XMqnlbEQv3x+GtnBDz4X&#10;d5stLKV8onRxIsZ2zreevTB9/8n75n8p5dPLi0+dmy49uDsOz4zP/mJluvz6zvRRLlAOtkyni3u7&#10;3TItpZSTce3y+Q/uIPc/5y9f6wW0fCq5fn137+J0fu/ytcOLhI968dDFSSml3CIHF+4+EFs+xdzY&#10;0glZklWb/QXM5YujzeqD9qsFznoxf3jBsVqErOumvYu71/cOt18tjA7anb+4f759IONw38MLqEN1&#10;Fy8f+HAg+2ZydmH3QfuV7WvfL16mrN3Dej/C7FEppdz0Tu3wXvvRu7guTsrtwOHFwtH/kD84T+b/&#10;7Of2I6N44z/4/YXBaHuQdZzPmXW7dR3PQZ+P6wXBjbbue7DAOKz/kM65fDI584Jo7ZfsvVE+kHU0&#10;q1RKKR8KNy46WoDsXvzgQszjUm5XPjhXPjgfvAAZHCwI9uuPLDIO+s//+Y+FwDGL+5svTj5YCGwi&#10;d23zB4uT4xcUh+TIr6VyKeXj5VP9QOy4iJ49uzO9fnH/kjT/22BcpH505fx0+duPHJQf+fbl6fyV&#10;H01cvJRyu7F/rpy5Mh6KvTbOh+9Mx/0n/9n7Hpym19+ZfnFQujLtnD07Dg7Otf3+B/zindfno5Py&#10;4HTfZ+fDn781XT1///Qnc3HaP7r//NXprZ/fTO6omw8PgJx9VguW1YKL9pVSTjdbtThZpXB9hxUe&#10;Wr3v6Wn/Dmt64dv3z/8w84t3ptd5Efvsfful16d3VlfbUm4LuF0y/9OKz35tujAvBm7GwQLhwfum&#10;1elzcSzqx8HBt32m6eqZS+fOnjlYwNwqf3L/dP7qW9MH6n8+vXX1/HT//mrlqNxRNx+KcX346rln&#10;pwvXVvbt35T09QClbAlbtTg5d+nqmd2LV6dL33vxoPzi9y5N+7d309VL58aF8QjndnbOnDt79qZ1&#10;pdz2PPLt6fL5K9POV58Zi/gbC5Txnp9L0+VpTiwecOU7qzYj6/i9S1eni1/frzxYxFyZfrQ6HQ9v&#10;xzzy9eni1UvTfKrOddxyCTcDBzcLH8idXvzRfmm+mZDcXzzzneOzISMDg5uQF59q5qSUbWHrtnUe&#10;+e7qPQwXL17c23n98vT9J5HDLaWcmLNnz53ZX2ec2X3w0rS/iB//NBYOe+eevTBde+HJ8W83FvYX&#10;H3zroM3BNun+DcGVnbNnRv8nX9idpp15W+cgS/Hdsc2zX7dz5rvXLk+v36i7ND24+8I0sirrzMz+&#10;8XSzZzqO9N15ff8e5OZyz7314DQ2bUdW5Qjrxdfs23fu390vH58RKqWU34lVOvrkD6sduqO7WRkP&#10;yo1yKWXFaX8wtOduKZ9Oti5zMi5GT407qd1x9/TUrT3E6mdM/AxKKeVUcmR7iFs+pZTySbC+i1s/&#10;AMv3Khw0OAZnSgb9KnEpy5zGzMn63SarT7MmpZRPmINFxE3ecbC0sLjZ4uRG34PP4bpSSimllFJK&#10;KaWUUkoppZRSSimllFJKKaWUUkoppZRSSimllFK2n2373Zl+3beUUkr5dHDsGmTrFic7Ozvz4TT9&#10;z//5P+ejafo7f+fvzEcr/t7f+3vz0TT93//7f+ejFew3YN+f/OQn0yOPfPCLZ9dXv7h6wAMPPDAf&#10;3RzqsU6W/8E/+Afz0Yp33nlnPlpx3333zUeH9Q/+9//+3/PR+A2Sg98MuQF9Hgw/X3zxxQN/rJNy&#10;3c9t/8//+T/z0dE4/4//8T/mo6NylsqEcu0z9f+Tf/JPpt3d3Ynz4Dg8zozrX/zFX8xHK1J8/uk/&#10;/afz0YrXXnttPjpa5/hw3D1e67F89tlnp8cee+zgeM0f//Efz0crXn755fnoqE7qsH7Hkhxnz8By&#10;Ep7ro+9zzz134JPrPAc4f/7xP/7H89EK2uPxsX3JdvrJuTSg/gHP8b/8y7+cj6aD84hjZB3JrzFn&#10;CdtajuPFOewYEPfzuN9M55h3Fy5cONTX8bHONF7UYXs816iHYzfw+U6o37F7/vnnpy9/+ctz6XBf&#10;28Oy5Th2lGNb2ddyHMvU9mbjvD6HbA/Pf89fjoHnpMeS9dbB+Cz9P/Pnf/7n89Hha+yAckbs1v8f&#10;DcbxPseuQbbu9fWllFJK+XSzdZmTr3zlK/Ph4dWnV3NctXoFa9h3rOYefvjhuXR4JejVt0l6uGr1&#10;XbvvDpLtlJPuagajfn13lFb86Q56wLYp62R7DNs6ltTJdgPaN/qtfRq4Le1zhoHxsa32mWPizBbv&#10;GK3ffnFuHTd/hj/f/OY359KKN998cz5awUxKuiu2H4ZtPbfsS4J9fe4NP8dd7KOPPnqkznOUcbZf&#10;npfkVuez+3mOcP5Q5voudo3nT7LdMaBcj4HtY1/PH5Ytx9iGwc2uDUvXFM59tz1uft8M+0ko13FN&#10;sXvppZeOzai6bbI1zR+fI8ketyWp7drnH//4xweZIP//cNwcHTB2ad4NaIPtSfOXWdwBr02OK+UO&#10;/evrwmAc79PMSSmllFK2g61bnIzV1/pzUsZqkh/KuJmcsVJcfxJjlXjcxzpYR/njM1aX/LAuYR3+&#10;EMq0XPejrbbXbYn73erH40VG/frvzT60zXFlnaGP40OZtifJYd34jLug9Ycyx4eMuzN+bA9Jcozt&#10;YTwS1uHPrWJ7TvqxftczVm5LPJZuS5kJxnF82M+fhOXQj5v5wg/ZRCfbuO267rjPSfF8NjeTvf4Q&#10;1zk+/AxOGh/a5jlhuZTpD8duE6yDrG1cH1vnrUJbl+x1W35s+9retc0fFs2cCG4bfRpYb398mvDD&#10;o9vOp3GM1qnbTwuftjk3OMlD5dvEp+08+rT9XzTY5LrQxUkppZRSThVb90DscXcwI91ERnpujR+q&#10;chqNqTI/fMQ663C6kg8ROcXFtk7N+QEs2ms5bGv9CetkfPyQq78i6IfiCGNpHSnOtt0PJhLaR7sH&#10;HhPGa8ke4roUW8q1PY4V7fE4kzSXBoyB6xgDzxfHIMWHdY6rsR7CWPrc89yiHo9BssFxT3PLbUka&#10;5zR/jf1iW8fqpGM5SDqJ/bDtLKe2rrPtjKVto1/pOjpg2bbShnS+27Ykx/OQ15s0PgPW2w/rTLCt&#10;x5n2pbk9YNltk6320/WEtjp2nrOMc4qPfe4DsaWUUkrZKj72xcn1a5f3zk8X93avX7/xttfVvx28&#10;/fXgc3H3g7pSSiml3F58rNs616/v7j11dme6Ml2cdq9/d9o5e/bM+t/2/2G6srNf3r24d3bn9eny&#10;tRemS+fO2r5Db4hlmiilk5yWSqk4pyOTjpTucgotpb6cEuabKVPazjqcNkttaYP7WafTnIRt7Zd1&#10;EqePGXf341ZJGjtje+wXSbH0OBPPF2/r0M+0dZXGbkA5ni+sSzE3jg9j6/Fx3N2XsO3S3KKcNAau&#10;s5w0Xo4XSXPbOtPcS345Bmks3fakuJ/Hh9cmt6Wf7ue2KQb0a2lbh23T3ErjbDxensMkXQtSP8O4&#10;2keT4sx56Hik+Bi2dTvHJ8lhW8fc2zrp+sg4u92p2da5dvn83tn9RcjrFy9O5+d/O+DFH01Xzl+e&#10;vr1+Y/wj354un786vfXzuVxKKaWU24qPb1vnvqena/srpxe+ff/8DyvO7lw5M129dObc2XWW5OfT&#10;W1dXR6WUUkq5/fhYt3UG4/mSr557a3p63taZ//kGI8Ny7tkL07UXnpw+WLDc4Nhv6ximkJwWc3qL&#10;6Xan9Jj6cp3lkpRmdSrXWwEp5cg622O/aJ9Tain9l1Kn6UntTdKGlkM2iUfS6fFJdfaZNlg/y/bR&#10;tvsH/Ah1pvky4JxJ4+54mDQmtME+ux/Lbkv7XLfJHCGW4+0YyvHc4lj7pyMSlpPibD8YS48Xrzf2&#10;w/MykeaPbU9xpk7LSSSdjo+vPymWtCddt4zjTHtsK3Uu+cy26bywH445y0nn0rnHvm675MtxOK7U&#10;6bp0/Vk6T8lWfVvnYGFy6cFp9+YLkwPGb1z4U0oppZTTyViI+LPEqcmcrBYm03EPwq7ZO+kb5tIK&#10;0ivclDkhrkurTeunztRvwLJt5crUdxVetbKvV7C8q7Bftof22vYUZ9tHnenuIN1NOh4up9ixbumO&#10;gw8lO9NFOb5DdeYkzS3atzSWjEGSswTl2GeWPc4J20pfHB9D25Nf9jHN2aTTc8tyGYP0IK1xLBk/&#10;jy3nhOeL406/Eo6HY2D7CHVaf+pn29J4uS3lev6QdF5Ypsts6/jQT/to25NfiWSf40w//TCxbWc5&#10;jfOSX8T2JFKcDf2yjvHDk/uc7szJjYzJ9bgwKaWUUsptwCe+OBmZlG8dZExu/gxKKaWUUm4vPvbF&#10;gLd1di9OeztX5kpwcX7vyVxcs/fII+vvHGeceiJMqw7Y1qkwptCcvrKOlG5LKT2n7Zh+s06myZbe&#10;kcC2toc67UdKi6dUoVPUti891Ml0u+OT0qoup3GnXPth25ladWqZdd4msM+st620wXMyjWWS4/ni&#10;MtumeWcdhnIdA8bH42F70jt90lga2ut+9Nlzy3FmvWNAuUt+pXMvjaVJMWDd0jWF9ZbJ8UpzYsB4&#10;WU6KneUyXpaT5jPbprEbsD7FOY3zgPVJju2xHM6DdM44VsmeFLslTjrXza2OiX1+6aWXxp/Ts61z&#10;9tylM1enK2fWWZL9hcn4e+Rzk4VJKaWUUm4DTtW3dUoppZRSti07sfeVr3xlPjxMSukZp96Z0nI/&#10;lq0jpdScymWd02KbpNepM6WLB5S7SWp5k7Qd2zptZzm0wXJsO6F9HgOXiXWwrcfO2zq01W05f+yz&#10;59Y777wzHx2NM8v33XfffLTC8aB9jivbepzdljpPGvOBY0C5lsMYuJ/tY3xcx/nruFqux/o4HI9b&#10;PfeM21Juum64n/1g2baT1G/Avq7jlkLqN/B8J/TFPjvOJ/Ulnd9pPAasd1vHnaS2qZ9jZ+iL48H5&#10;bTlLc4RQbrJ1QHvcljHwGLhMe1LsfJ148cUXx59j1yDNnJRSSinlVNHFSSmllFJOFVu9rZPS68Qp&#10;YZPSf2Qpvca0tNN2TIWl1NeA9a6jnOTzgH2t86QpvQHLTumlNKLbWi5xvAhTwJZpnSe1h98SGTjN&#10;zL6uow7bY7mcI5bDb+h4LllOmltpfjsGKSVM3M62s94xIO7HbZxB2lJIfnkbjn7aHpatw/Ehnq9s&#10;e9I4DlJ8PJbW6fgR9nU/b5Expe64sq/1+RrDtinO9styUyxZTv3scxoTt90E2mA5LLvOc+ukfrmf&#10;x+BW53OqM9RhW9N2sOE8sJyteAlbKaWUUsqarcuc8PX1vAPwnSZZypwQr/jTitYr5ZOuaC3H5XQH&#10;QB1eUSf72G/g8klJdw4m2eM7O46f+3HFveRHyiZRTnoAdmAbjsP+e+xoj3VwXqZ+A9rutin7sAn0&#10;xeeBbU/jzjrfLTnujIFjzrG1vpOO8yDJOakfA9rnOHsephiw75I97Ov48A42nTMDxst1xOPsONP2&#10;dC767jqdX/aZc8Tv/0lj4DLb/i7XddpuHcT9LJd9XcfYuS5lCd3WZZLs81iSNJcGJ9Xpds2clFJK&#10;KWWr6OKklFJKKaeKrdvW+cY3vjEfnnwrwLgtU5Dul9JSLjN16DqmzZxeS1gOU2pOxTnlSF/cljak&#10;lN4gxYA67ZfLTI96Gy7ZSp1LKUbak1LU3AoZJNttT5ov6UFW20NbPXbWybmVHmi0Hwm3pQ77lUjz&#10;zul0y0162Nc6PA/pi+NjG8iS3OPY5JxxnKnDdZ4jxHOdNqQ5Okh+cQzSnBhQj2VS59JWOvX8xV/8&#10;xXy0gu/8sY50zrhtGvc07xxL6rEOx4vYPpL0+xpiezhH0vll/ZZz0jnhbSXLOSm25/nnnx9/uq1T&#10;SimllO2gi5NSSimlnCq2blvn8ccfnw8Pp5tSqmkpDcXUmNNtTNs5DWa5TGumtk7FpXS/SVsK7pdS&#10;h/RrE/32mW3dzylP9nXaOdnKWC75zNS3U8sp7WxbKddjyfHztwlSSjbNLetPOlPq3yS/TLLH4+56&#10;Qj+X9NMXt006DOPjLTvqtH7roD2pbZqvA5/jxGNL0rnocybJse3E/Vi2X9bpeUAYH7ezTtrnbYM/&#10;/uM/no+Own720To5Bta/NH6EcpJfKeaDFB/i7TvbynK6jnoOem7RnjQnluYdfUljYjl9fX0ppZRS&#10;toqty5zwDbFcCXpV5lUi8eqOq8208vNq1ytT9nVb1m1y124dtNX9vKJ1PUmxsxy2TT6bVOf4UKf7&#10;0WceD9KDtSk+1u8YEMvhnZ37ua31HIf7pbFLMt3PsfTYknSHmPCYkKW7wARtXfIrne/0y3Kc+aJc&#10;235SHQPGzzrpl2V6PtEey2HZ45p0uo42JB0DyvFYOgYJxtaZLsbO48x+jp3bUo7jk+LhMUhyrJP4&#10;HGJb16VzL7W1PfRlKT7EchgD6/e4s611MitmHc2clFJKKWWr6OKklFJKKaeKrdvWuXDhwnx4ON3k&#10;h6o2SVWmrQDqcFrKML2V0m1Oizlt5nQycVti25nGsz2U43Sf29Jet03pP6d57Tdh35RW9ZaYx522&#10;bzIGjrn7Em7r2EePAeWkubWUEmfcbbvlkjQG7pfkpHikOo+lYQwsh3W2zfMwyWEMLCe9j8NzIp0H&#10;hjbYHpZp9yDNw6TTOjYZW9pge5JOb8fQduuzfZwXHoMUZ57vS9sWPk8I7bGt6VxMcTT2i/FxnJM9&#10;jh39TOO+FB/66VilOsO29pnvsLHPL7300vjTbZ1SSimlbAddnJRSSinlVLF12zrHvb7eKayUfnMq&#10;jLiOqSjXOWVNnU5hsc6pr02+cUK5KU03oL22J6UGUxrP2yiUa/32kzptj/sSyrHPiRQ7p89tD2OS&#10;vtHh2JnkM+eP5di+k8bAdR7LZDvjteRXgmOZxmDAsuto65Ic1jsG9MV+ucy+1kG/UuwG6RxiW/db&#10;kktYZ1vT1qjhtTNdQwZsax2Mnf1P89m2UadfbZ9s9f8BlOM4suz54rbJL9rg97P4Wklsq20gtsdj&#10;QmifZXq82NY6OCYpHgP64nGmrf7/4Ic//OH4022dUkoppWwHXZyUUkop5VSxdds6fH09U0hOtzH1&#10;5LThrabJjNNblOt+tNXpLW/rpBR+Sms6bUe/UlrXOB7UmV7PblsdA8edsM7tqN91Lic/2XYpfc1y&#10;eh2607O2J81DjxdxnLm1lGLgOvvFetcRyzHs67aOLXEMKMd1yYYUy+RXiofZpK3raJ/r0vzxOZRg&#10;W59rm6TwacOS/uQXxz1d/wa8xjnO7JuuN5a5ycvc0hx1W/ppvyjH27+2j2wy7mluuV8a5xQvxyPJ&#10;sU6On9uyzrHrtk4ppZRStoqty5w89thj8+HhVZlXc2mF75U6Yb8l0qo1PTjqu5p09+0sC1e4Xgnb&#10;dpbtc1qpp/cXWEeSY50eB0I5XmFvAvs6zkm//Up3Dh4TkuLsuxPW+Q7RD9fRhhRzY3vop/1K8TFs&#10;a7+o03G1Dtcfh9stzX1Cezbx0dxqfAzPd8cuxcttN5FDfH6xr+1O52LKznh80kPlvv6l6w3rfB7a&#10;VtpnWyl36XxiW8cnjYHl2k+S5otjQF8sk3KWxoByrIPnjGO3yRxhnePz3HPPjT/NnJRSSillO+ji&#10;pJRSSimniq3b1uHr61MqzOnsk+J+LLvOaTvWO6VG3M8pNeK0Hfs63XbS9NrAfYm3dZyOOw6Ph/1K&#10;6VPW2daT1g0Yr+SjbU3pUcN0sn20fZwHtpVlbwOmNLjHg/NuyS+2tT3Ec91y2dd1LC/NgTT3U12K&#10;gW2/VWxr0pHOEbelX9bh8eIctg6ep77eOHYs2x7aYDm+FrCv7aGOJTknnSO2lfFwrFymDZucMy7b&#10;PsLz3f18/bF9xH3JJjGgHOv3VrHHiNAvt/Oc5fXQflCOx+D5558ff7qtU0oppZTtoIuTUkoppZwq&#10;tvrbOsSpr5S2S1gOU3opzTtIaTL2TWnCAetTqtCpUttHOSntnL59MqBO206d3tKw7Szb1pT+o32O&#10;sdOa7JtsdT/bw7G1HPa9++6756MV77333ny0wqlVQl88limV6nnHuHosPQaUY7/SfElyXJfkpDmS&#10;6jw+bsuYuC3tcZ1jmeJDe9L5NKDcNF7WkeLusU3XG8/vFB9uKXo7kfoH9oVwrnt8TIoPcTzol2Pn&#10;eNj247AOy2U51aX3VQ2SPbTBOjaZz8T6fS2iTrdlnePjtrTB845j4jnRb+uUUkopZavo4qSUUkop&#10;p4qt/rZOSsEyheS01CapypRCcz/WWwdtcHprSS6hnPSNjgHL1pnscdqOvwyabLMct6VO25rGi1se&#10;6eV2A8Z9E59tD+WmuXXPPffMRys87u++++58dFQO06yOuVPElGs5tN1pVccyyaENTgGn+ew6yk1x&#10;HbBvGhPrcFvONbfdhDRHKNdxTaRzJp0jA9an+DjOaVvH8eFcS9+qGXj8iG1I0B7HgGXHw36RtIVq&#10;HSl2jjNxHcs+Z5Mc28Prmn30GKT4UKd1GOr09Yc6HVfbx/il64/t6bd1SimllLJVbF3m5NFHH50P&#10;D6/EvErlim1p9c9613FV6JWf5ZK02vRq19AGt+WdjVf8LnM17IfF6IszMMyUDNIKPMnxnQR98Uqd&#10;tnsMNhlL2uN4sK3l2Efa57b086677pqPVrz99tvz0QrKtRzOiXfeeWc+ujlpDIh1JD/THZBJmRSP&#10;AeuS/gHPW891ynU/l5NOyrGP1smY2Oc0Bil2vjbRPvdLbZPP7meox9eCNNeTz8Z9iedIgrbaL9qT&#10;rmmDNO601ba5LeeEdXD+LMUq2U4bluyhTme6WGc51snYprYegxQfzwG29fVmd3d3/GnmpJRSSinb&#10;QRcnpZRSSjlVbPW2jlNRhOmlTVKVrmNayvosl/UpheZUsqEcp9CYgl2SwzRaSoE63XarD5Y98MAD&#10;89GKW93WSalBk9LZ7kfb7Yd1Ml3qeHBb5zOf+cx8tMLvOaEN1slxtg6PF/E8TPGxXyynlLl1+EFk&#10;Yr+I/bJOzj3PZ9tArDOdC9SxyVaN5y/HfWmOst5znbZaTmrreKSxdDxYtq2Mj+1J8XFdmutJTho7&#10;+8UY+BxJsXRdwvYwPo4d/UrxGLDeOlhnn9O1wNs6bOv5Yp2st+1sa3vsF+sth+eb5Tz77LPjT7d1&#10;SimllLIddHFSSimllFPF1m3rPP744/Ph4RSW00kk1Q1Yn1JfTg06TcW+1sm+S6lTps2sg32dtjO0&#10;x22p02k6t6VOt+UvXTpl7ljaF8K2jg9JMga2j6R4eWuL2xhOnd57773z0TT99re/nY9W2GfGOen3&#10;t3UcA/a1j2ksXWb8bA/rvI2TxsSkeedvdHnOkDTXHWfWe45Qh8fZ+rmV419xJY6r48MtBaflaau3&#10;cWwP21onfbGOpNPxoe2uS3G2PaxzPHyN4/yyTrZ1fOiX9bstoW0D+mU5tjXNfepMc3lAOdZB+9LY&#10;DajT5yljmcZuQHvsI+fW7yKHbV3X19eXUkopZavYuszJN77xjfnw8F2OV6Isu86wPq2ivfJLOt2W&#10;LK3UE6mt67ji9WqXbb3iT9+dt19cYSefB6y3remuw7aT5LPrWE7xGKTY3XffffPRNN15553z0Ypf&#10;//rX89EKjrXv2vmOFL5JdrB0F0Zou+eW73p4Z2Wf0524x9Z6CNs6dkvvwiFpvGwf/fKdOGPpue07&#10;T8q1rSnOhjZsYqvlMpYeA/b1ONsv3m07ltS5FJ+kk3Lth+caY+LzgriOOlM8jH3mnLAcl4n94rXA&#10;5+xSDAjtsxzbnjInjJfHxyQ/GUv7YVhvH5PPpy5zcv3a5b3z08W93evX9+Z/2h+Ma3uXz0+jvP85&#10;XFdKKaWU24uPdXFy/fru3lPnLk1X5/KaF586N116cPW2uN2LV6adp148+PdSSiml3H58bNs61y6f&#10;3zt36ep0/uLFaboyTU9f/+60c/bsmYMFy9nvTPdfe2G6dG6/fO3y3lfPvXWjfu6+5tB7Tpi2SqnB&#10;lFoaML3lttThOqcR2TalTi0ntbUOpvzcz2k86rFOpgOZmhwkOU4Fsi7Zak6aUhykuFoH54HTkSlV&#10;6fgQp/f5bpPf/OY389EKp/CZJv+jP/qj+WgF34ni7Y0UZ9tKXzx2jiXZZLwsl6TY+bxM2wSWw7Jt&#10;c1umutMY+KcZHOe0/cG2aXwGjJfr0pikOKfrhONDPwYplpzfjp1tT+ftJnX0xTpOivv5nKaONH+S&#10;3QOOid/lxDqPXYpdOvc8zm5LPR5nyrF+xyCNAWO5SZxTLC3n9Gzr3Pf0dG0/OC98+/75H2Z+8c70&#10;+vTgdN9n5/Jn79svvT6984u5XEoppZTbio9tcXJuZ+fMuaOZkFJKKaWUQ3zsiwVv2xwpa5tn7rbm&#10;pg/KPvzww0fSW0wvOZ1kWO+0FFNom6Tb3JZ17ufUd3qSPaX/Nkldpm0dQzlJh8fAKWLiMXGZbJJi&#10;ZGydZmVd6mccZ77/wnIcZ9rrXzB+//3356Oj2zq2nXJSDJb8Yr39cl9iv1hOcpbGi3PGOojrkhzP&#10;UZ5D3lay7SnOiRQf1/mcJh532md72Nb9/K0b4vOSsXNcbTttSG1TXAepLeWm+WtcR7npfLKPLlNu&#10;2gJPsRpQjn2mHNel+HguUY5j52tMOveSPW5LPY7zuu2LLx77HOkp2Nb5kLhw4cKNz1iUjE8ppZRS&#10;TiePPPLI9Nhjjx36LPHJL078jImfQSmllFLKbcUnvq0z/m334rS3M+1O05WdMzw+6HCYvYceemg+&#10;PPyUuVNNxOk1p7uYBnZqkG0txykspthSneU4zco0mtuynLZYBvTF6WzGzvFIKT7D1GDaxhnQL+uk&#10;Duu3X8QpR8YkxcPp0JQ69RP6rPOvEvslbLTB9jBeKcbGc5TxSnEd0E/LSXH2mFCOdbCtZXK+DGwD&#10;SXJcpg0ey1SXYmAd7Otzz/Eh6fxyv9Q2xdlxte08/62D2B7LYbzcdpPtKtpgOWlukSVbSZpn7med&#10;vFYmeywn2ef5w3ikmA9OGjtf89O5l8bHuI59bavPN7IVr69/5Lu708UrO+Nwb+fKxWn3u48c/Hsp&#10;pZRSbj8+9szJ78geH0j64he/OB8dXbFxRenVm1d+vIP1SjRlPLz6ZVvLSavdlHFID7Z5Zew7F9qX&#10;VupeUds+lh1n6rQOw3HwmCQdqZ/bpjsbtnWs0t2A33NCPve5z81HK/jukgHlWCftcezsF3Fd8svx&#10;8Bw+jk3kpPnr8VqSexwpdoMUL7J0V8p56LY8T/xwoduy7Dr67Pi4bTov2NZyXOa1wjo495OOAet9&#10;nfAYEY+z7TuOZI/rUgw2maO2ldfgdB1dgvGyjhQ7x5kxSHWbxDzF2T56TlDP0piQ/vBfKaWUUraK&#10;Lk5KKaWUcqrYum2d8RXim+EUFlNRTi2l7Qe3ZdmpwZTushym37wdY9KDvuzr7QbLdYqNMI2YUm8D&#10;xmuTtLzTf9TjOuqwPYyzx2CTtGby2bFK8+fzn//8fHT09fUp7Zt8dj/7RftcRx0pPTtg2XWMj2Nn&#10;ubTXcojPEdvOcrInxcMkHcZ1tMFznefX0jlDPLbeRiX2i2XbQ9sd53Qt8HWDdZvE2TFg7FJcjduy&#10;bB08/x0Px4Bbb9afbPVWOnVaxyZwHth2Yp99LtJe286+rjOMgceZc9Ry0rUhxcd+7e6ufk/voHAT&#10;mjkppZRSyqmii5NSSimlnCq2bluHv0rM1NjSlksipb+YinJ61mkql4/DKVf3Y0rNKTSWl7Z1iNN2&#10;1JnSzIOUSqU9Tp3aL8bZdYyt6ziW/lVZt2XZsUupVENfrMPf0CHe5iF+fT3fieLxSdtXbsv4eC6n&#10;MUmx81xfSu0Stl06D+mLbeV4Lemn7W6bdCTclnIcu2RP2taxrYZ9+bMJA9bZVtvDsuWwznMrzbVU&#10;Z3vsJ8spBo4zzwtft9yW18Nkj+ssN12b2HdpLBnndF64ztcC6vQ4p/87DM8v/9/BrS3LsZ+cB8kv&#10;x/nZZ58df7qtU0oppZTtoIuTUkoppZwqtm5b5/HHH58Pc4qPqailFCxJ6T9juWybUozeXnBbp/EI&#10;/XS62LYz3eY62pBsHbCtdbJvSocOUjqSdY4Pt3Jsq8snTTEuwb7ePvP2DPG2Dtv61facL36p162m&#10;Tt3PbRlbp+U5JpaTypbj8SPJL39LgvZ4LlkH54/toU6fBy6n6wbb2h7HmXJ8XtA+6/e5zy0Y63Qs&#10;iWPAOWw5bGuZ9ot909zy+Z3G3XFmW/tBHe63yfYHbbcf1kl73HaTMfBYE/piWw3lprll/T6/eM1J&#10;127bbbm03W1Z9nj98Ic/HH+6rVNKKaWU7eD357/bwv/DV9b/zd/8zfR7v/d7Bx+vyv72b//2Rt34&#10;kNGPjNXvaD8+g/Xx+LDuD/7gDw7JHHJG/frDfqOeZdr6h3/4hzeO3W58xqp1LdMr0WHDut1f//Vf&#10;H+o3YkC5o+36M2Dd+Kz78Xh8hlzC2N5s1byWN+4q1sfjQ5/HhzEasI4Mn21PaktGef1x22Hrum7Y&#10;Qjx+9GXdfv35+3//78+9VndSjPOZM2emv/t3/+6Nz9qO8XFcR/u1PSNWlOM4095RT6iD7Qbj3+jX&#10;mHtrxh0a/VrLOE4OP8M+yiWcL0MO23EMxod++q6U89vn7IC285xy29F/zagnI5brfuMzYrLW6Tiv&#10;/318Rlv6wbrxGaxlMh5r1nWj7/p4fG52h7+Wab9GeV1nP8aH9nHc09y6mQyzljnqychqrOv+6q/+&#10;6oZt43Mz1jpsO+0ZsM7XTjL0rPWPD/WOY/bjdWtdv/4MeyiH89BjOerWc3CMFfuNf6PO8W/rY47d&#10;+Izy+jP6sW60J4wPx3XAOh4Phu2Uy7k2yrSBfjnmo54Mv9bYVo8tee2118af//egcBMOty6llFJK&#10;+YTp4qSUUkopp4qteyCWr69nOsmwLj0AZpy2Y6rZKVeX08OqrLN+P8jFh77sI3U6DW7bmdazTra9&#10;WSqZpNQ75TiNmMquoxzHjnWOR5KTYud+fuiV+EGye+65Zz7KPg5+9atfzUfTdOedd85HK/jwrN/f&#10;kuZoGh/6P/CDo4yB40M59sP2sN46OJ8dV48t+7qOOmyrY8C26cHI9ODfwHoI63zOuB/9SmNpOY5l&#10;GhOyFB/KWbKdpDrHMr1nybbTvjS37AexzCTH5wX9cp39SLamB40duzQGtMF+Wc6tnjOWS+wXxzZ9&#10;QWJA2x1LYv27fX19KaWUUraJLk5KKaWUcqrYum2dxx57bD48nEJKaUyneVN6y2kpynUKzak5pvic&#10;CmOd+1ku02a2NaXtnGZlW8eAfjql5xhQT0oVppTewHqOwz4nuY5d2j5jeZPYOY3JXyW2HJfffffd&#10;+ejotg7bvvHGG/PRCs8R2p7iYf3pvHBb+ryU+k/2cEzSu0sGJ53rS9AGb5HRdm8z2R7qtM8se945&#10;zrTnVnUMUtsUH48J2/q8IJZpv0ga92TbgH3dlvZZf5LrOsbLsbPtJG0LmnS9SVgH/VyKHdumuWV7&#10;fB1jW+tk23feeWc+WuFzOs0Rxs729PX1pZRSStkqujgppZRSyqliq7+tk1JqTJs5ZZVSWIZyrcNb&#10;AdTpOqbfrD+lYN2WaTLrMNxacmqScq0/pTwdA7a1Drdlvf0iyda0BTZgnC2H5ZSKHLAtX/w3YF/L&#10;8ZbCb3/72/lomu6+++75aMXbb789Hx1Nzzrty1jaZ/tJUgw8BrQhzYEB+9p22rd0zlCPx5ZYjuPO&#10;uW6/+Ar4pZQ97bHOtF1lnWmLg7an8THpfFoinRfE4+62adyJfU5yLYdtLYf9UlwHrLd+1jmuLrOv&#10;dZAlnzlHkz1L40r7rJN1S3OUemzPm2++OR8dlePrT7LdsSTd1imllFLKVvGpyZx49c0VW1q9Dbga&#10;dtu0Uk+rRK+w051LkpvuKtJd6MAP5R6H7Umr+hRL93Nb1xPHgLDOd9eOM3XaL5a9+ret1HnffffN&#10;RyuYAfEDln54jD/258wJ66zfGZh0104cH8+RNLdog+PjsWNf6/woMie2NZ1fbsvMic8J+8X42HbK&#10;tR+ev8kX6vQcTfMynSO21X7RHteRVDc4qT3GflKPY8Wx9VhSTpI5oH1uS1yXHlZNchwPz1HLJZvI&#10;ZTmNwdIcpU7r5/XHfiS5luN5SZo5KaWUUspW0cVJKaWUUk4VW7et88QTT8yHOcWY0kkp/ee6pMMp&#10;LJZTOnIJpjlTet11KZVsks+GbZNfjo/tY73bpjrqdIrR45zizO0Qx8p+sa23dT73uc/NR4cfah1Y&#10;Du2944475qMV77///nx0dDvI2w/cPnJ82DZtmwxsH6GtjrP7MX5pTNIcGLCtbaUO13mcaZ+32tKD&#10;iGn+pLG0fo8X6912kzin84Lx8bh7fnMc7DNtcF2Kj+1J1xHHwH1JqrMckuoMfV56SPpWdaZzzbFK&#10;45zKnj8spziatOXkuWUYA/tMPz0nX3zxxfGn2zqllFJK2Q66OCmllFLKqWLrtnWefPLJ+fBwmmgp&#10;FUY2SdMxrZnSoQPqTPaklN6AfqW0uNPXm6RgmcZz2i7JcfqPvjil52+VWO5xpHg4dh4v9yWMl9Pw&#10;7ke5X/jCF+ajFffee+98NE2//OUv56MVaf7cdddd89FR+M2dwWuvvTYfrWAsbSt98XzxHGUsXUfb&#10;Xeex4zxIY2B7LIdzJm3HWEeS67q0reNUM/u6jjYkHQPq8Xi5L3F82NdyOAZL5xrH0+dpqrPO5Bfl&#10;uC7Jsa2pjmOQ+hnPH9rqa9omPqe6ZHuav8bzkHjciWXaPtqTbPe1wDAGnj/U4bpu65RSSillq9i6&#10;zAnfc3JSvGpOK0iv7ohXkG6bVvy3usJ2W99dEuoYcMXtO7v01swkJ8Vy6aE8yk1y0h2r+yV8V8EY&#10;OK6GD8Hec88989EKvvXV2ZDf/OY389EKPgSbfPaDtck+jyXn5dIcTXdBrLN+jwnler64TCyHcbZf&#10;PC82yQyk+Wz9nrP0yzrYNo3BgPFzPCyXeLw4Z9yPd98eL+tM48W+lpPmrO/+HVuSdFqOY0AYA9uW&#10;yq6jnDQegySHfliOfeYc9hxlDP7yL/9yPro5/D/AOln2WBral8bdPtsvjnuKs3U0c1JKKaWUraKL&#10;k1JKKaWcKrZuW+eRRx6ZD3NainUpDTVgSjalVS0npeaWUmpkk7bpASjbx9SzfU6v9E6py4T1O5as&#10;tw6ySXo4yXG6mONlnyyHc8Kpf5b9SnrbTj3JVm8HObXLWDqutHVp7Bg/p4QdL2KdjKX70Qbrt5wH&#10;HnhgPso+ezszncOb1CWfkxz7keZligFlDnxNYX0ayyU41mkeLsmkHNvueBG3TXLop+doiqv9otwk&#10;x3WprWGd54T94nXD48y6pW0d/h9gnS4nONbJR+M54ngdh23rtk4ppZRStoouTkoppZRyqti6bZ3H&#10;HntsPjycGvN2B9NUKT07YFrKdcSpuJTKNaxzGsxymK70lkKSYz+THPqylC5mfUrpLaVZU3xSavCk&#10;cR1w/JxGpH3uZ/1M96fX11uHx4B6rJOxfPXVV+ejFd5qIx4DsjSW9NNznW3TeBi3pQ22h9uJA/76&#10;qdvynE46BqxP23mOh8scv03mXZpPtp32+ZriMaGfyR5jnexrOYyB69K103XE1xu3pc40Bo4Hzzfb&#10;6raMgXWwzuew23IMkhzbk665yS9jnSRd43yOWCftdVuS5suAfT3vXCbd1imllFLKVtHFSSmllFJO&#10;FVu9rcOnmp0uJk59Ob2V0nZkKWXFvk6FEffbxB62TS+tGpzUnk3iYzknTYMPWJ/kJP08HrhtgvFx&#10;XB2Dk27r2I+0HeO23LZ444035qMVb7755nx0lOSz54B1nnRuuZ91MkVtnSlF7W/dpG8mcAxsz0n7&#10;DTi37LOxL4QxWDpnKMcy2dbbHbY9zX1ivyw3+Z3i7G0nyklzLY3BgL54+4OxTX7ZVrdlfRpXj6Xl&#10;Eo9zGh+3pZ6kw3JcZmxte9Jxq/ExHltie5LcbuuUUkopZavYuszJQw89NB+ePFuSVrsDrihdx9Xl&#10;0t0I23rVyr5eeabVpe8qeMe4tFKn3HR3knw2KQb2w35Sj+WwreWw31LsaLv9Yt+kf8B4MVMyYJx9&#10;Z5li6R8QZHbklVdemY9WWA51prmVxm7Aes8XxsCv5X/vvffmoxXU6bsl4gfVnfFI9rDsH0I0HC/P&#10;Cc7RZOuAbW0Ps2JL8/Ck1x9fQzzulOO2lJsyHAPK9bWAOD6WQz8911i2H44P4+e2lLM0XsRjwpgk&#10;P4z9Yl/bStwvtTW0xz77HGJb+0FbbY9J1w3abv2Gcuwz7fF58MMf/nD8aeaklFJKKdtBFyellFJK&#10;OVVs3bbOF7/4xfnw8MN1TtuldKg5adrOKTS3ZdrKOpn6cp3lUI9TakwtO/3ntCbluo4spU6Z8qMf&#10;A/ri+Dh9zHqnoWlfSlU6NWg5tNWpSsbSPrstdXr7kK+sdzwSf/qnfzofreA7PvyekzQnUgzsh2PJ&#10;esthfO688875aMWvf/3r+WgF52E6Z1Kq3dgelhmrgeWkX2qlDe5n29k2xdl1ngecX46BxyiRrhuU&#10;k86ZAe3xNYUxcDxsK+VYB21wXZKb5Fg/69LYDdI2HPtuMh6/C9Tj6w/98lh6vFxPOC8dH5fT3KJ9&#10;fojd8UrnNOX6nOm2TimllFK2ilOxOLl+7fLe+Wna2z/c/5zfu3zt+jgupZRSym3IJ76tc/367t5T&#10;Z3emaff6dGXn7Jlrl8/vnbv04H7xu9PO2bO2b+/LX/7yfHg4VeeUFXEaKqUcnTJjX9c5TZXaJpwW&#10;4zaC65iKW0oXp5Qa5Tp2lnPSVK63cTZJI7Kt6+in0/u2lX6mbaUln9nX39ZhX/dzme9I8Vjymyu/&#10;/e1v56MV/lYLY+KUMHXaL5cZn3vuuWc+WvH+++/PR0f72Z4UA9q6yXmQ5pbHPaW6fV5w3tket2V8&#10;ku0eS48J7Utz3XFOY5vw+e3xStte1GF99pN6bHuSY1hvn+0L4Vi6neWk/x84JpuMgf1i3yWfKdc6&#10;OSae2/R5QNvTNc5+uEw5rqMN9sv2pPhQh+fSSy+9NP6c4m2dX7wzvT5dnL7+yKr42Sef3i+9Pr3z&#10;i1W5lFJKKbcXn/zi5LNfmy6cvzL96OBlcfu8+KPpyvkL09c+O5dLKaWUcltxKr6tc/36tb1nvnpu&#10;unR1v3D+8nTthSenc0e3dAbHflvH6SSmqVKacMB6v348pf9YN1hK661xO6dgmVJzui2lNV2mHttK&#10;udZh++z3cSzFI6VAk460rWOdLDtlTx322XIYS2/rsK1jbp300+n0NAZvv/32fHQUx4o6HFfrTPEh&#10;luPzgva6LXW4zthvwti+884789EKx51+ui6Nu9PiCcpxattxTmnxNNctJ7WlXPvs8+SkftrWtKVg&#10;2Nftkh8eE85Ly+HWgOscO/psHYyX61xOPhO3s5yTjrvHKtmebPPYJb8cO+rwnHBbyrGPlLN12zqr&#10;Z07OTc9euDaKZ65deHZ/YfLUtHv95g/Fjq9crj/PP//8waeUUkopp5Pd3d2DxQg/S3zimZPxTZ2v&#10;nntrenp+AHa1WPnOdP+1F6ZL544+EMsf/uOKzasyrr69mvNqkyvMdJfjOstx/XGkh8yMV7vE/ayf&#10;ZcthOfk8YH1qm7IGxjq4Gk/j4zqTxj3JcSx558v3mgyoww+veWwZA9vDst9z4ruTJIe+pLujQRrL&#10;dJezyXgxPrbHd3PEsXS2hNie5Bfbepw3iTPbup/fBZHOL5Ytx2ViOYyzMyXp2mAdbLs0fxiTdA5Z&#10;jmG9bU1y0vjYHvb1tYkx8Jx0nInrqDPN7UFqm65btp24LX1Oc2nAvh4DsmRPijP99Fj++Mc/Hn9O&#10;b+aklFJKKYWcmgdiv/PM6us5v3jmO9OV6cHpvj4QW0oppdyWfOLbOoPV1s6laTwPO03np8s339IZ&#10;7D3++OPz4WFSmszpLaepiOtOmvoasD7JcXrLbZPtLNsey2EK0jopx6lK62Q6MqU8bY/TrLQv+eV+&#10;ydaUZjUp7ep0JOX49fV8P4jT+d6K4FaFfabtb7zxxny0wtsqxHIYd4+zoU77zF8i/tWvfjUfrXBc&#10;GUuPAR/oc8zTtpcfBOSD4p7bhvWbzAnLXdKzxu1sO/20ftrnsTRsa50cvxTXAW3ww80nnaMD1tsv&#10;zkPLse2cp0vXDZLGxzpZ9vhQztI5w7aOxyZjQD/dlj4nHQPak+JsvxxX9vUYJJ/dlvPJW7Nbv61z&#10;9tylM/sLk2Hk/ufqmWMWJqWUUkq5DegzJ6WUUko5VRzKUKxfJX9lLp+Mi8e9av6j4NC2TkrbMW3m&#10;1FdKbzmFxbZMdQ2cwqKctIXg9JZtpxzrTKlBp9tog+XQr6X0H2PiOuL0o+Oe0qfU4X6sS+NjPAaU&#10;a1stl1s5995773y0gnWbvFbdtjId+t57781HK2w7yykFm+bLgDbYHs6nNJeM5y/bLqW6OQ6b+Oy5&#10;RLkeW7a1/iTH8WHbTeyxTo6R61zm/Elj4n5pbNMctRz7RRxn4nnosaUvyXbLIbbN141kH7Ec62TZ&#10;sWNc7YfHi209Puxru20P7U3jZf2OD/taB+2zDp/TjInHOc3f5557bvw5dt1wk8zJeObjQMHoFD/X&#10;r13eb11KKaWU8uExFhnbxN6jjz46Hx5eYXq1ybtSrwrTHYjrEukOxKtLrkRdZ9vT6pdy/GbZlD1y&#10;DNKq2dAGr6LZN91BD9g2yUn2uF8aL98pMB6Oue9k6EvKnNhHyyW2nfb57s0PpDJDk+bEJvZYDm1w&#10;PGwfx8hy6JcfvrRclh0f+0JcRzn2meNu/ZZDX5ZikEhznaS6AWOZ5o/r0tg6PpRjn32tol9L5xCx&#10;HLa1rQn6mebkgHLTNWVpXBkfPxzPa7DHIM2f1HZJDues21KH+7ktY+L4uC9hPAZsazksW/8tZE5K&#10;KaWUUj45jl2cjOdPLk7T3nRx99Br5MfXfs9PF/eOe718KaWUUsrvwrEplcMPx37w0KtfN39Q/fGx&#10;98QTT8yHh9NEKX3s9KPbst4pPspZSj+mbQOm/yzHaTJvjxDKSQ9nDVLajrFb0u++hH6m1K1JaXmn&#10;/5Kc5JftYdwt0+OVtnWow3JcTmlNYlt/+tOfzkcr2Nfzh31dZ52s97inOpeTLzy/NrHHc4LnouPj&#10;uU+5lpPOg2SffWZfj/Mm85nYHpeJ7SHpmmFSDHxtNGzr2NG+FI8B+6ZrrvulGDjO9NM+U4772Z70&#10;AHwa5zSWHi/Ob1+Lks+2lVjHrcbOWI7HiFCOdTz77LPjz61u66wejr12+fWxEJku7jZbUkoppZSP&#10;lhM9c3Lu0tWDb+a8vnN2Ovutg9VOKaWUUspHwokfiB1vcX3h+rXp8nR1fs38J89IGa0/mzBSivyM&#10;NNX6Y0Yqav1hu5u1pT3sNz6E7cZnpMX4YT+3JWx3sw9lGrazDn8SjIf7UYf1jHQkP2xnUl3C40z9&#10;lDk+9GN8aNtIufKT5JjUlraNVC4/HDuPn20l1Dc+bss6+jg+xLYayjTsl/wYjFfmrz9uS1uXSG1Z&#10;R9vGx7Btgu3GJ9m+ySexZDuxPRwvy0n63TaRdPhDnZ6HlJNIMv3ZBMeO3Ez2+rPEzfrc7GOW6klq&#10;Z7/4cSyJ66hjfJIcftxviWMXJ2fP7py5olfJnz177sylq2OP6MqZT+B5k1JKKaXcBpw4c1JKKaWU&#10;8nFwKPtx8tfXf6yvrCeHvq3DJ5xH2ojwSWWnkNhvwL7pGzAj/U78EjT+Qq2feqcOP41tmM60rdTh&#10;upFWI3xi3vFh36Un/S2XcDvAfrFuwJg4ztRhfYyH/UhYP+1zyti2Myb8FeKBf4mYJJ2eP7ThJz/5&#10;yXy0YpNvnDAm1u+xpdz0jRfL2SSWxGP5mc98Zj5awdf2+xed6af9cAxog+2hX2kuDyyXsM7z0PFJ&#10;epIc66ecTeaW5w/1WGe6TtgP1icdaa4P2Nc66JfjQR2WuUlb6nQ/Xws4L22r/SSbzAnqXOrnuBPa&#10;47FMY+IYkDTvBqy3Tupw3UYvYVtt5Rw0PvhcH8+YnN9fiuweBOPGv3dbp5RSSikfFXGBsb842Xvm&#10;q+emt56+Pl3ZORWLkb1vfOMb8+Hh1Z5Xk7wr9KrQbbky9d1kej+JMxes90qdWIftob2WQx1LK+wk&#10;h7Z7JWyo07Fk2XLsF8tue1IdHgP7xdV5io91OHYpc/LAAw/MR0fvBpJO+8y+zhq88cYb89EKjpdt&#10;pRzH3DoZL9dRruO6dPdE0jj/0R/90Xy04je/+c18NE2vvfbafHQU++zxI7adWI7nE/10W/rlOutM&#10;sSSeP/Yrne/s68yS21Luku3E9qW5RrnWkeyxz2luUb/tthzakM6LJf08Nx2Pk54Hxv1oq2O1FEtC&#10;+2xruna6Lesc503k0FbXPf/88+PPseuKPnNSSimllFNFFyellFJKOVVs3bbON7/5zfnwcKrbqSbi&#10;9JrTS0ybpRSW02lu6/Qb4VaOH6Q1tM8pR+q0Ppfpt7egkq1LDx+SFB/HnW1TajClWa0jpSON2xJv&#10;tbH8+c9/fj5aQdvT+AwYS/vMMXnllVfmoxVpjqTYLcFYeg7cauw8t6hjvL+EWA5f05/mWdI/SLbT&#10;T6fTPUfZNtUZ13Ge2i+2td1L9hHOLevweZLm7CZxp1zPQ2K/LIf1lsP42LZN5ihj57hSrvX73KNc&#10;t2WdzwPbw75pvrgu+ZywHMeS9ni+nHScB/TT85V1jsdGD8Te+LG/+XP27Lnp0tVpLExG9Y1/n/rD&#10;f6WUUkr5iIjf1jn+02/rlFJKKeWjYdsWGHv/+l//6/nwaBrtODZJi6VUnOU4hcXUodvy3Rj+Zobb&#10;JjkpBZtShbY1+eX3eKSUI+O1SXwcZ/plH6kz+T84qRzrd9qX5c997nPz0Qpu+TgenpNMvVsH7fvZ&#10;z342H6345S9/OR+toFzbznKK64A2eMvlt7/97Xx0tM5y+C2bNLecEvZ7Tl566aX56KgOlh1ntyWu&#10;Y1/L8Zxl/FKd5SS5m5x7lsO+HlvKcV2ahynOxnJpj+czsV+eB6xPflmOyyTFzvp5TbMfHi/bRyh3&#10;aVuH5aV5eFKSz67zOPM65m0d+mI56Trm2LGv47HRrxKvtnXO712+drItm+vXLu+d7xZPKaWUUj5E&#10;bvJtnavTpXMHK6P5+ZLjP2fPXTo1PwJYSimllE8HW7et8/jjj8+HOR25SZqMqaeUCrNMt2W9t0a4&#10;leMUmuUw/WUfqSOlGwcpBUsb/viP/3g+WuHUXEqzEvvlVGqCctMY2OdkT0o/2jbrvPfee+ejo/Gh&#10;XP9MgXVyHtj2v/iLv5iPjqaE+S0WYzn0ZWlucVuF2zgDviDN887bTAnGwC+w+/GPfzwfreD4eSxp&#10;u+1xDOi3xzbNH8t1vAj7pnaDlBbf5BzyfCK0J6XTB/absM7xSOe0ZaZzOOG21Gl7iMfZttI+x5xx&#10;Tf0G7Ovx2GQbhfW2Z5PY0e+0lWT9abvecmhDmoODFAPi8frBD34w/pxsW6eUUkop5ZNmqzMnXG16&#10;JerVL3Edy17dWS7ZZIXNlalXqdbBh9dc51U+se0pc0Lb093AIK34uTp3PLyKpu0pdu5HHa6zPay3&#10;X2xr/YZ3GemB2HTHMeCr7l3HOFvOiy++OB8dxT7TzzQ+A2aE+FDrwA/BEmdO6IvnJOevMyevvvrq&#10;fLSCMfC883wm9os2pHPYdbadfqU54rF0W46n29Ie++FyGlvKXRp32mdbk5yk07Gkz9bhc9H2kRQf&#10;snTdog2WQ9vTHBjQHutkX/dLch1X2m4dhvXpB2atw5kT1qfY2S+X2dd1jLvrdnd3x59mTkoppZSy&#10;HXRxUkoppZRTxdZt61y4cGE+zKlc4nSS011Mk22S5rUc1xM+/GgdfnV6SrcRps8Hlkt73JZ1KaU3&#10;oD32mba7zuVEit0mdZwHSb/7OZXK7Y/0IJnlcBtnQLl33HHHfLTiV7/61Xx09D0nrBswfesHdL0l&#10;RLytwq2c9C6TX//61/PRzWEMPLfuvvvu+Wia3nvvvflohV8NTtvTOey5bU46RzzXrZNtPX94LXA/&#10;y03p7OSL2yY5xNsWtp1+ea5vcp6yL69pgxSfRIqHx5VyPe/dlvY4Piy7n9um/x9Yl+bAgHrc1mNC&#10;PO7uSziWPi/N0jm1xra5H/1K885+3PK2zo1X2V/cHV8bLqWUUkr5WDh2cbJ+lf31r/9oFOd3m5z8&#10;BW2llFJKKbfCRts6618pHj8GOLi4+7H/WvGxv0psmE5y2i6la13HlNZSeo1pPLdlCtTpvrQ9Y3vY&#10;1/0sl3K8NcG2S+k9trU9tMH6U9ljwni5Xxofy3GZpDnh8aJf3OIxluMxYdy9xcKtG293vPnmm/PR&#10;irfffns+OmoP5dgPvy6e2zreZnr//ffno6N13p7hODjtS52OD/0Y8Byy7ZwHS3M0bSPQVsuxTtqb&#10;5pp99rWAejwneN1KPg9cfxxuZ3tY7zFh2XW2h9u4nqPJ1lTnOFOn+7G8tK3DOeFxZ1v7aJIcnt+2&#10;J801+8z5tGQP5aa2S1trqS91+LED+0U9nndpbm30+vqbsXpF/fxG2LPnpreePlA+BJ75+o/2A3r+&#10;8t61vr6+lFJKKR8Sx65axjMnT53dma6cvzxde+HJ6dxNfoV4LFy+eu6t6enr350+pl8pPvY9J5us&#10;zA1XkL7L4YrWd7deeXJlmLIqvuvySpS4zvYR60wPqyadhrZ7NZ7GIK2w3ZZy0l2pV98eA+pwW+pM&#10;82Xw+c9/fj462pZyXee7DMpxPGj7T37yk/loxRtvvDEfreBDpmnsPD6pLTMlA74hdpM3wjo7wzn6&#10;7rvvzkcrfHe5dG6u8Th7jlCOzwPiOWEox22pc8kPxsBtOUbpHDFprtvnTc4v+mk/nHFlBjjpcJ3L&#10;tNc60zm8ydy3XMJYOq62lTodD+pI42ySrbbHPtu+47Acw9haB+eI5fj/ID6sn+aE5czvcto8c7J+&#10;5mS6eunMzRYmg7PnLp25Ol058zEtTEoppZRyG9D3nJRSSinlVBEzHqttm2enC9deGL9UfOba5fN7&#10;5y49OO1+fNs45pa2dUxKdzndxrK3dZw2ZJospSOXbGVfp2tpj3W4bUrNpfSo7UvxYgwcu5QqTPFx&#10;2pDp0qXYOWVN2NdybCu3Y+wX+7rOfj300EPz0VHY1z/0520eb52QND72y1s5hA/selvnzjvvnI9W&#10;8MFa16WHBP1ALOePY8c4p7k0YH3a4nCsrJP1Pr85L/3acMOxTedlOr+NbWdbx8ew3ucXsQ5vU9Je&#10;n0OMV7J1kMYr2cd+1m88toRyluYE/XI82DfNO+P5y77W77FlLG07y+63yfmV5uHvYju55W2dg2/m&#10;fOvS9ODuamEy/u3cpav7C5TXp52vPjP1IdhSSimlfBSEbZ2fT29dPT/d/ydzceazX7swnb/61n5t&#10;KaWUUsqHT9ya2b047e1Mu9N0ZedGu4N/e/34b/B8xOw9+uij8+Hh1JNTsExZLaX/iNNkTEtZh1Nf&#10;1ON0NnHa0nJZtu2sW0pH0j7bw74phTdg2xQDpzWdAqV9TouzbUpHppgPaKvrWLatfiU8t1Esh+Pn&#10;MbjvvvvmoxX8BozHnd9kefnll+ejFUspWZLmaMLfPOAccZxtD19vzy2wAdu+8sor89HNSfOQvth/&#10;xz2dMxxr67AcxsDzN30rwfYxBk6DU8eSnDSfWWc/PF72+zhsq6ENnmvUmcZywDGxTsbA16107jl2&#10;tDVd/0ySk8Y5jc+AMfH1h3UeO183WO+2LNvWNCZuS5bmBHV6nCnX8fmd3nPyyHevTZdf3xmHB+85&#10;GZ9PcGFSSimllNuAuDg5e/bcmUtXD1Y2H3zCV4tLKaWUUn5Xtm2RsfeVr3xlPjycJkoptKW0FFNs&#10;Tm8xTeWUleXSHn+zhzidnlJ89sttE0xLJ3uM028nTf85Pk6LU65/0ZQxcaqS/RxzxyelaynHtjp1&#10;ypeeOR601fqSHG8dcSz9LZbXXnttPlpBe22P40VsH8fPtiYdjhe3pLytQx3e1rGcpDORxtlzlHH2&#10;/LE93Lrx/OU55Lrkl9PpKQ3utsR+sew5sEl82NbxcVvaZ52Ms/2wPfQ76fB1i/a5n2Fbb+s47mTp&#10;GnMcKa7mpDIHPi/Y136ka0GaW+7Htu5nexhb25PG6Pnnnx9/jl2DxMzJ9d2LN7ZzDn8u7u322zql&#10;lFJK+Qg4dtWyfn399DH8uJ9/UPD85WvT1UvnbqZz70tf+tJ8eHiF69Uuy16lehXN1V1a0XoV6BUk&#10;V/luyzst6/dDlLx7Syth47u59C6GdJfj1S/vsNPK2HI8JvyhMGcRUtzplzNHtodl20NbPXbOItx1&#10;113zUbbVOtyWP9K3L/PQnH777bdvLPB//OMfz0crNpmj9GXpzsX2EtZ53qUHmC2Tr95Pd9cm2bZ0&#10;HqT4sM7xcZzpl33m2C7NQ46J7aFO++x5meYabXA/++V64rlP3I9+Ogaea8R1HE9ft95555356KjP&#10;aY64jjrS/EkZxAHHwH4kn60zzUPa7vliKMdjwL6+/tpWzm/HgOPuuHpu0c8UD8+l3/GH/45+lfij&#10;4MWn9hcm0+Xx7pTx4rdpuvSt6fK1ZmZKKaWU25FjFyfjt3W+PdYJ3zt4i9tHxsjQ/OjK+eny91ff&#10;AFr9Xs/VM+sXv5VSSinl9uLYxclYNHxv7LNcOfxV4tXnQ3zm5BfvTK9PD073fXYuL/Dee+/d+IwU&#10;1vqTYLuljxmpqPVnpOL4GeksfshIb/GTcFt+luwjbks59GN82M5+sJ/7Gta5n0lt+TE3a7P+0I/x&#10;OWnd0liyznL4oczxcT3lmJEuXX8sx1CO2zKu/rgtsa3EdbR1fGiP247X2a8/7mf7EsfZPWCd662D&#10;tpnU1nXWmT4nhfrGZxNupnf9MUkHfWS7pbb+uC8/yb7U1hzX7mZtXc8P4VweH7elTsN+hv3c13X8&#10;UObN5NK2BNvdrC11pra2Z5NxJ0nHzYiZk4NfJb7p50P8JeKfvzVdPX//ND3z1VE6WPxc3O2WTiml&#10;lHK7svDMycfE1UvTd6bvj6Mz13cvTld2vnrsMyfjK6jrz0svvXTwKaWUUsrpZHxteHd399BniZj9&#10;OPQtmvOXp2v764dvnXtrevpD/FXi8XXls9+5/8ZbZ9c633r6pt8S2nv44Yfnw8PfchmpeMK00c1S&#10;YyS1ZWrKaSqXR9p6DY8HfMLZ387xE9d8itpyqNNPYyf7/M0D/qos38UxSO9hcTqO9o0UH0nf8LCt&#10;HD8/vU8sM6UHHbuEdfJbNobx8VPufF39gDZ85jOfOTSf/8t/+S83FuB+n4PnM2NrnW5LPCZsazlp&#10;nK2Dc89P75Nf/epX89EKz3XPYZLs8fxhfapLsRqwr+cE7fF1ItmXdC7NUdZbDnV6DBwDzoP0vh3b&#10;k/zyWLLO/dK42y/PWZLqTBoD+mmZtpX1lrOJH6x3fIj7ua2vgSRdY32NYVvrYNlyrD/NYcbH58wt&#10;f1tnvUh49sK1sYBY/eNnn5y+/2H/KvGf3N8fEiyllFLKDcK2zupXiS987fCTqh/2rxKPb+c8ffHK&#10;9J1nfrH6hxe/N126enH6+iOrYimllFJuL45NqTBz8sJ935vWWy8/f+rs9GH/+J9fwnbx+Be/7T30&#10;0EPz4TQ98MAD81FOWW2yrbPJy4sM01tOhVGu06q2j2mz9IIgp9NsK3Xanl/+8pfz0dEtDG/rUKdT&#10;nrQvpTEHTPHZHsq1z/TT4+x0JOXaHpZtm1P499xzz3x0VA7Hz7aOb6gQ+nz33XcfmtP/9b/+1xvZ&#10;R6dKXaZfadvNOD702z6zzj5bB+Um/fz14oHbcmx9HrDs+WL7XE9oq8c99ePYDWi7bbU9xDoox/3S&#10;OW3bk1/JPo877fN8Sfb5XEzjZfso1zqSX7aPuI42WI7PW5JsdV3atkj2pPFxPAyvDW6b7EnnnmGd&#10;ffb/kSmWlOM5MT93svm2zvjRvydfuDZdePbcdHbnysFDq/uLkQ99YTLwDwweszAppZRSym3Ati0C&#10;9h577LH58PCKznc5aRXv1WZqS7mu88qYcry6pBz384qWdzZetXIl6pWv77apx3XU4ZWv/WRft2XZ&#10;K3XbR7n2i7ZaB+/Q0tgNWG/9HBPfPbotHxJ2poJlx8oPxHLcPSf4UDJf2T1wW9rr+eL5RByfNF6M&#10;nevsJ21wHcvOnKS5bznE457aGvrifraH88DnTLreWA71eCzpi+UY6kwx8Pnktun6Q1zHDOKAP1CZ&#10;5ojnqO3hPLROnu8prqluQPt8TWFb++ExoS+WwzpfQyyXZcfDZZJiaZ0nPZ+MfeZ8sn7HgPYknY7H&#10;c889N/4cuwY5HV8lLqWUUkqZCd/W2d27OL8U7einv0pcSimllI+Gjbd1di9Oez/6+kf/S8XHcGhb&#10;x2kiwnRXSosZp0edwiIpbWedtMf63ZYpfOugHKfinD5m2tN+Ectxao5pVseDD4faVrdlfYqd7WF6&#10;3WlM28qy9TM+1uEU8ec+97n56OgWEN9TYz88tp/5zGfmo6NQ5yuvvDIfrfA2D33xWNIXzwHDtrad&#10;dY6r23LO2p507r3//vvz0QrWWwfj4/FxmX1Tnf1yW46ft3UYW2/1WQ5j4vhQh+ezY8Cy5xbLjrPh&#10;2FqOY0J4Hgz4IL39oq32wzppj2M3XrC5Jtm6NEfJ0nWD0LYBY+trCueI+yX70lgm24z9Sue/40w9&#10;lpPmr2NA292WeHzGi9n2+fC2dR759uXp9Z2npmZOSimllPJRsPkzJ+O3cObDUkoppZQPm2NTKuOZ&#10;k6fO7kxX5jIJ7yH5qNl79NFH58PDKSSn3pneSumsActOWbGvU1ap7DRZkmOdTH9ZTkrvG/rltC/l&#10;Oh5ODVKnU5f0y+9vSfZZB+XYVuq0rW7LdLt10GenVf2uF84nvk9nQL8sx9/WSbH7yU9+Mh9N08sv&#10;vzwfrfC4E891v2+CWA7jl8bSY+c4s946WMdvJA02kUNc57FNaXGW6ePAZcq1DsedpC2FRLJ1QPs8&#10;1zxGxGN70vh4u8p+cfysP8U5zTXPX461dSSfDXXYnlTnOcpzeJNrimPn+uOwPYZybCvHYMmeFGe2&#10;9f9Paf4Y2mc5v8N7To7/VeK+h6SUUkopHxXbtsg4lDnh6s4rc9Z5JZpWv2mFn1apA64+0yrZq1Sv&#10;KGm77xjZ1nLsJ+1LPqeV7yCt5Omnf9DQK3W29cOGtCH1M44B7/ysg2NrmX5w9aSZE4+P5TIj43Hm&#10;Q7B//ud/Ph/dHMr1HLWfCcqx7Sx7vnhMXCasc+bE/dI5wzmx5DNt95xIWCfPcZ/vtCH5P6A9bsvY&#10;2i+fi+zr8Up+eq7xHLYOlt3P8aHt1m+5xHLo9ybz12NC0vXPsSO2237RVtfRL49laptiZRw7+uJ4&#10;UKd99jxkvNJ89pywXyTF0nJuOXOSv0rMT79WXEoppZQPj7it8+3L58cDJqN4Y0vn4AeKD/3blTM7&#10;H+Kr7EsppZRye3PsomL1QOx3pvuvvTBdOvfB4uP6tct7Xz331vT09e9On8CiZO/xxx+fDw+nopxO&#10;YsrKD1z5wbaU8mPazGlDp7dOmiZz+i+l21IqN9k9YFunBhmvVDdg2TFgLF1nPxlLbxskKNe2eSyZ&#10;InZ8nFYk6ccPPT7JZ772fkA5fnfJT3/60/nocGwGHhOW3ZY22NaUEnY80mvDLdc2EL6y3j+E6G0e&#10;4vOJ9qVzbZDsIZ4Tm2wppPMgnUO+/qS5ZT/SlgJtWLoWnHSO+HyyPSw7BrTPdemaZx30JV0nHHP7&#10;xfnjOrI0t4jraGuK64D1lsM6xyrJse20x3FNOq2DsdtEjq/PlOu63+H19X8y3X/+6nTpey/O5RUv&#10;fu/SdPXi1z+JhUkppZRSbgPCts7qV4kvv74zijeeMdmZdqfpyk4XJqWUUkr5SNi2Rcbe008/PR8e&#10;TskytWRSWnXANJVTTylV6bbE9rDvUjqScp3iY5rTqVyXU9qOdanfgPY4BuxrHU4RU47T6ayzfttH&#10;XMcUpOtSityv6eYc8Tizzjruuuuu+WgFY+AUNX/h1Vs+jjNJaWjXeUwYA88txs79LDdth3Bbx+99&#10;+e1vfzsfrUhzwucpueOOO+ajFXytumNH25PPgxRL2prm5IBykl/WYXuox3X2hXjOUo7PL5LO2QF9&#10;8bYg6zwGnk8k+ezYUY51pHK6pngM3JZy7AfLluM5wnrLoU73s1/EtlKu42qSznSttO3Us8kYfOiv&#10;ry+llFJK+SiJi5Pr16/tXT4/b+mcv7x37drlvfP96nAppZRSPkKOTamMhckzXz03PXvh2vTCfd+b&#10;zn7n/unaC09O0zNfnc49e+Hg+Nwn8G2dnZ2DZ2AOYHrJ6Udu5ThV6dQT001OPbGt+1kny65L6S23&#10;pb38hc4B021OxSWdKTXnNJ3lJGiDX1/vb2r86le/mo+ObnEwJk4X0x7bmsYrpVXT6+oH7Os62uBt&#10;nGT7e++9Nx+t+NnPfjYfHR0fw/o0D12X5r51cm55fJJ93FIZ8IV2nkve1uF56q014l8zTul+206/&#10;bI/jZbnE8ynBeHl7imlwxzXZ47Hk3Pd5sXSeEPplH3394YsW01ak/XCZflvnSbeHXGcfWXbsqD/N&#10;7UH61g/L9sNtaXuqW4od57Dnc4pr2hb0fGFbthukOWt76KevjT/84Q/Hn1vZ1vn59NbV89OFr312&#10;Lq/47NcuTOevvrVfW0oppZTy4bNx5uTnT52ddl6//IllTr785S/Ph4dXYl7d8Y7Mq0KXvYolXrUm&#10;KNcP4bLO+rza5J2W5djPBG333STt8Z2d7WE5rb79+npnFfigpO9QGRP7yLqluwH6le5kvIr36+tp&#10;g+1hX+uwz6z3HQdfX+/x8RjQT+sknq+2nfHxGPDu0nG1PeTdd9+dj1bwIVhnSgxtcDaLfX3OOJaM&#10;Sco2GsZj4PONsK37pbtvn19s636OM+eF/WBf13keMH7Jdmc/HQ/WO3NCrD/ZY9t9LhDKsUzHkjpS&#10;1skx91xL5wXb+ry0XNprHR4TkuSm+bMU13RepLll22mf40N8zf3BD34w/myeOVl/lfjCs+emsztX&#10;punqpbEY+SQXJqWUUkq5DYgPxI4FyqWrByubDz5XL53pwqSUUkopHxXHLjKOe339J8zeI488Mh8e&#10;TpemVKBTZk63kZQqdHrN6a4333xzPjoqJ+l0uou+WM4mqUE+qOiHU7/whS/MR0f7OTVHexwDpnm9&#10;NeKUPuVYB+U6VqzzODs+jKXjw7YeO7+PgzHxdhX7Wr+3dfggp7dRWLZfm6R9icfHc4tbHukhwTTv&#10;Bkz3p7ltuLU34JxxHWNg/R4vby0dh+PjbQvrIRx3j5fHh7F16p1lj7NjSXssx3OYpHPIOpNfniOc&#10;s9bBGFiHoT32K5HikXz2uLJt6jfgtSrNj1Q3SDFhX+t3vyQnjXOSu8l88TWFc8LnAcvWccu/Sjx+&#10;+O/rF69Ob/XJ11JKKaV8jBy7OBmZkx9dGW+qP1hV33h9/erTd52UUkop5aNh254dOfSrxEw9OR1J&#10;UkpvkNJxlOsUp9NkJ3163fpTmswpNaZgnda0H3yviLd1uB1jv9IWg3XQdssxtPdWv4Vk2zwG3Orb&#10;JF2c9H/pS1+aj1ZQp9OYaS65LWPgb5gkPH+I67h9N3jttdfmo/wtLdtqmOr2dhX7Oh7euuFr6F1H&#10;LMfbOnyHjM8Z2upzzduLaa5zjrifYVvbw/LSOZzGOo1Rusak88L9fF7QdvvFtkvbZSzbHp5ftof9&#10;rD/hWLFvsm1A+1xHls6ZFLt0zjgG7Gud7JvqBif1a2lO8Jrs63Hilrd1SimllFI+CQ4tTsZWzsXp&#10;/N7la92yKaWUUsonw6GUys2+obN7cdr7zv3XpquXzp2GLaC9J598cj48nAp3Cotlp2CdemJKy+lI&#10;pr6tw+nslG5jasxpMcthitqv9GYqzqnBlDK3zvRtAseHelzHdLHrLJex9RYQ4+N+LNsPb03Q1pQO&#10;tRzHkls5bks/0zgP7r777vno6OvrX3755fnoqBzbY7mEdf5mkbeLGHePF8seA+vn9pDjQ5bk/OY3&#10;v5mPcmrZ34KyHH4zLG0Zup+vDRwH+8W2lpNsdww4tu5nucTjxbbut7RVS+jz0jxMbRl32+NyOheJ&#10;45Ni5zhTbvo/YMlW4nhQx1LsaIPH0m2JbU/b55S7FB/a6zqSxmCQYum+pNs6pZRSStkqti5z8sQT&#10;T8yHh+8Kvfrmas53DV7N8e7fd11+gI54RUvSKtqrZmdOKNd3wqxLdyNLcPXtfl6ZU6djx7gvPWzI&#10;sjMeXLm7H/10XP267XQHQDwGniMPPfTQfHTU1k2yRX5wk/z4xz+ej46yydgyJrbH/Th+9ot97Yft&#10;YdbH4862S+PBtn4vDuv8Dh3bwzIfBB+kuzfbxxi4XzoPNjn3qDP5MaCedE1xXToXbXvKXDjzxvPN&#10;Onnt9Dls6KflsOx4EPvhsaRf6UH6dI4MWG8dvFa6n8u0wePD/wN8Dvv/B563jk+av2muL40XSTpd&#10;l8aymZNSSimlbBU3WZxcHVmTcXDwTpPVz+qcu1Feffqek1JKKaV8NJyGrZpNOPZXiZdSYcTbFil1&#10;SJz6cjqSabTU1mnElCp0OjLJSWk8pxGJ07qWy7LlsGxbHVemIx0f9k2pQW9FWA59SWlW9+ODq4M/&#10;/dM/nY+Oxuekr1wfUO5Pf/rT+WgF29pnlzmWtodtfR54bjEt77aUY/3cxhmkeUg8BoYPCVsnY+c6&#10;y+VWjtsmfA6zr2OX5k+aa5ZDHY6d7SEpBj4v3ZZy07j7XU3eNmVfb/nwHLYfLtPvVGfos9vZL46R&#10;65J+jxfLjjP7eg74eshrl2PHc9pzy9e8k8Y5zYEB/UpzaxOsg3G2jueee2786bZOKaWUUraDLk5K&#10;KaWUcqrYum2dhx9+eD48nO5yGorbOq5zWpxlpwqZikpbCAO2dUovpf8slynIpNO2Wi7rU9rXqTin&#10;35Ic9rWttofbVU6dcrzsF3VYv3WmbxPQL/votl/84hfno6NpVW7r+Bsm6dsN6ecNlmLHetcRb1n6&#10;22f89ldK71vHz372s/loBdt6vPhLzEvfskmvnee2jutsH7fXrCPFa5M4U67Pb18LyO+yrcP6NJ89&#10;lm7L+qTDthqef55bLKdr7IDnu+2hDclnj4/LlPO7bOtQp9uy7Dqf0yl2jA/1DRw7zz2S5qGhvZbJ&#10;WDqunrPEMaAv9qvbOqWUUkrZKrYuc7KzszMfHmaTTEV6INarQq5+053mgDZYB23wqtlQrleixH4Z&#10;rqJ9N5BWxvYrrcbTXU7KcviugmXLYdw9Pv/sn/2z+WgF6+0Hy/bpnnvumY9WcPz8UCB1LD1AmO5y&#10;ks9+oJs6bXt60M5ZH8bS8WHdm2++OR+tSH7wLa+D9CCr5yEzT86yMBvCtx0P0o8EOpac39bvMmOQ&#10;2npuuy399pxlnc89t6UvjiXxnNjkGkcbPO/SfPbcZ+ys33Kp09cCj99JcXzSXKcOj13CtrGc4jpI&#10;5zvbui7NQ8eZ2GfPkXRObxIf23sctufZZ58df5o5KaWUUsp20MVJKaWUUk4VW7et8+ijj86Hh9NE&#10;Thkx3eW0lFOyJKXQjNNZTJM5HUq8rWPbmR5M6b8l6KdTp4Tpz5tBndZP2y0npTXtM2PnfoyB4/GF&#10;L3xhPlrB2CZbneL0lgJ9sQ6ytK3jVC/h3LKtniPcxvAWFMfZ6XP7mVLdPGe8rZPkprS8/XI86Ffa&#10;1jFOSVOP5fAB3bS9MKDtm5z7jgHlWg7rlrYCiOvY1+PsaxzbWif78gcdB5779MVzn/Z5u8Hx4dxL&#10;8bHP7Of56zHhXE8+p2vjgHqsI42XoR73s9wE5aT/yxwfX58Zk9R2KT603X5Qrseg2zqllFJK2Sq6&#10;OCmllFLKqWKrt3WYJvKv96aUecIpLMpxCs1tT7qV4/SW05pMjdl29nUKzaldyrVOpl1dZ5I9rHNq&#10;0H4R17GvdTDFyF8LHrzxxhvz0TKU4xSnY/m5z31uPjraluOenpYf0BfHmT57G4fv/xhwK8e2Uq5j&#10;5zlB/E0epvRtq+c+t1Xclva5zn7xmz2uoy+Oj/1kfPzumfStBI9tiiXHy/M3tTWsS2M5YL2vNxwT&#10;+2H72NfXSo770rYkY2kdaYsh2WPsC6E9S+cwddo21nmsXKZcjzPL7mcf2da2EstJcyL57PikOeo6&#10;ykk+D1wm6Xzaql8lvn7t8t75/qhgKaWUcltzqhYnL37v0nR1Pi6llFLK7cmp2da5vntx7+x3Xp/O&#10;X31wevr6d6eds2dvZtuhl7Ax9eT0NVNITpMZtqXMQUrhO93mNDnhy7FSSnNAezdJOzsGlGNb2dZ1&#10;KU3nOtrn2KW4u842EOr40pe+NB+tePXVV+ejFbTBKc/kl9O+/MZHmltL2zonjY9fnpbGK6Vyjf2i&#10;PZZDGzzvXOa3Xqyfcj3X03ZV+nbO0tyin2luWY794th6vnBLw7FL89f2JB3pXPQ3jbgFsxQfjoO/&#10;gcNx93zx+FFu+gbX0hxl+VbH0jpcTtdu1qXxGaTxsk6SvhnmeUcbbI/LxNcm6kzXLZN0pn6DVJ/G&#10;ayu2da5fv7b3zHf2jf3+hflfSimllHK7cioyJ9cun9/71vT96YWv/f+mr557K2ZOLlz4YAHD1V26&#10;A/LdiFdw6eE+ZkO8uvRdBvGdMFe0XsX7roL2pTuppH/AuwOvbumLV9jWSRw7x4S4jmXrYJ3Hknd6&#10;jqvv7NyXUIfHwPGhnPReEfuR7tCMfUnQHutk2XPC9jAGfsiUc9067Afl8HiQfszP7yAh6YFYs8k8&#10;5PntuX7XXXfNRyvSO1E4BumcHTBe6Xy33S7ThgceeGA+WsHxc6xcpg0e9zSf7Sft8bmWrlv2K81Z&#10;tk3jah89R+mz/aB+j12ad+n64vliuSk+Safbcg5bp+d3gnKTfmO/iOOczpnnn39+/Dm9mZPr13f3&#10;vvfshen7T352/pfMeHHL+jN+1XD+ZcNSSimlnELGFs5YjPCzxCe+OHnxqZ1pevrJ6dzNMyVHGJmT&#10;9eexxx47+JRSSinldDKeFR2vAeFniU90W2dkTZ46uzNdmcvk4u716crOkQXL3je+8Y358HC61uk2&#10;pqmcTnIakWlOpxH50JnTa5ZD/Gpnpt/SO1kGtD2l/6zfbUlKy/vdBikF6vQfU3wpdTtIKdqkIz34&#10;Z79oj9OP1JHGbsD0KN95MrB9xHJpn/tx/rrOfqV0Ldv6PDjpQ9oDbhs4Xeyxo722lQ+2pn4Dvufk&#10;3XffnY9WsK37GY6tt2p+9atfzUdH4/NHf/RH89EKviOF4zPgfPI89PjwmuIxYLw8Rx1Lln3dSNs6&#10;lkv7vK2Ttq5tD/umLY4lOF7e9mLc7Qfjns7vAe1zHcuWY7+o03WMu+fLJm0ZA4+B5xrlenysM8EY&#10;eP7QhqW5RWwP5519fumll8af07mtc/bszpn9hckw7uBz/drl6fx0cdrdd/AmC5NSSiml3Aacqvec&#10;lFJKKaVsW3Zij8+YMGXk1Bdxqt0pa6a3nDpl26WtAKY8rYNbE06Tuez0F0k+Jz/dlin8lPIcMMXn&#10;tKHbEtcxHZh02A/GJ43zIMWHtjvm1nnvvffOR0dtpRzHwzqTz7TB88VyWXbqlLHzFoL95HZj+kXn&#10;lLod0E/bw60R++xvPvkbOoR+3XnnnfPRCvfjt4D8vhTHkqR5yOMBy5bpc5bz0PHhXPO4W2dKi5Ol&#10;+cwtPG/jcqy95WP72Na20gbbYxg/6+AWR9K/NEcZ92SPY+U4sy/HY8C2aZ4N2NbnKWPpa4htZ1vX&#10;JT/T9SeNpePstrR36bwgP/7xj8ef07mtU0oppZRiujgppZRSyqliq7d1mI5zKoz4aXCnCpnucsrz&#10;zTffnI+OyjFMYTmdxb5OfbnM1GpKtzlNl57md1va47SdY8my05q0z7a6TD830cFxth+WQ7/S9ofH&#10;0i8Hc6qXpNSyfSYpdv7mjOXSHvvF+ex0secW9aRvjbmf407Sy+TS9suAfloHt2fc7+23356PVqRz&#10;84477piP8jbSIM1R4vj4fOfYpnPPY2nY13MrzTXHg9cCX+Poi79laL/SVkA6LxKOM+e6t5koN51P&#10;A9pue+iH5aQxSW2XfGZbyyFL45zGgGP5u8gh9sttOUfdlmNLfYNT/xK2UkoppRSydZmTJ554Yj48&#10;vBLzajfdnaSV+ssvvzwfrfAro4nlppUxV5S+q/GdZ1rFss53vunuzSta2ud4+E7Pd4mEbb0ydpnx&#10;SWPg2FGH+7ktfXZbxsvvt3B8aI/l0C/HxrGjTo8rs3Kus1+04Ze//OV8tIIPmS7d0XPueXwYA9vj&#10;trTdMOPhd46k8Up+/fSnP52PVjhDRD22/Te/+c18dLRuafwIY+A5kc69NJ8dV8uhfck260jXQ891&#10;Xn/s19I8IOk6YTksL81ZwrZLsWO948MYLPnMth4D6rA9HoNkD3E/jxdt4HVqQNvtR8J+nXTeDeiX&#10;Y0k/bc94y/s+zZyUUkopZTvo4qSUUkopp4qt29b55je/OR8eTj35wSmmMZ2W8gOxTD397Gc/m49W&#10;8F0QTks5/UY9TvExNeeUtG0/aTouPdA4oD2Wmba9nEZMqUumUp2qtE7G3WOS0s5s635uy7L1MwXK&#10;16YPmPof8JX1Kc1MuwfWmbYFX3vttfnoqF8p1e1xpl8eH8vlGFkHbXeddSZ7KMfjY7msf/XVV+ej&#10;FRyjV155ZT5a4bhzm47vWTEeH8eLuC3LrksP2ac4W79jyb7WSVLdgHLSOZyuIYNkT6pLcTa2gXC+&#10;JD8GtCG9V8TY55POkaWxZFvPX/b19dhQTtoeso8uU2ca56V4UK51pO3xbuuUUkopZavo4qSUUkop&#10;p4qt29Z5+umn58PD3xhw2o6pKKdcmbIacFvFckhK0w1Ybx2U62/nOE3Gsus2+YVexsB+sa2f+DZM&#10;paYtMaf/Upp1k6fMKddpTMfH2wiE3/7w+y78y8OMre3hGLjO2zi0j9s4A/a1H2nOJh89Jxxn9vV4&#10;sW16d8nAfQl9cXw8ftyu8avt+Q0dp8F9flkPSXF2mW0dS7ZNc3sJyrGOTdL0aY4mOdbJssc1xTnV&#10;pTk6YFvrTHJS7CwnxYByfd1Mc8Q60vmUxsSxow3u5zL7ui755VjSXtcRx8M6if+f8XWMdFunlFJK&#10;KVvF1mVO/uzP/mw+PPw2Q99ZcVXouxyvErkCd51XjcQrSK5UvWpn2XelXkW7TLgy9crYq1Ta5zto&#10;+mxbrZ8x8d0KdThWaeXutpTrOo6l/fDdCuutn3PEc8KZE+Jx9hs2iR9Sps9+NwjrbKvts9+EctKD&#10;4QO2TbHb5CHtdGe15AcfguWPLQ5Y5zlKP4z9oj3ul2xP89fnQZr71kkdluPxYlv7xbLrbvUcdl2K&#10;c4qdx4t1g+QXsY6E5aS+tM/j7H4sJx3JjwHbOj6Mu2NlKMdtKdf/H6R5aCgnjd2A9vj8pg1sN2jm&#10;pJRSSilbRRcnpZRSSjlVbN22Dl9fn9JoTNU5nZT6OfXFstNZToEyleq0KrdynNJzKoxynealX06Z&#10;2y/a4DraYHscA8bP6X7qcHySXyl9bDnU4RRs0mG/mGL01sydd945H62gTo8B4+EHwBw7jpHraM/S&#10;9gfHz35xe9N1noeMreuow/Y4Bmzr8eJcdz+/r+Tzn//8fHT09fWUm+bkgOPuuc6+luN5SJ32K8XO&#10;8eI4WAfbeh5aDv20PcQ6LJdzbZM5apINnLO2x3CMPJaJ1NbjTls9D2mffbKOZGuqs1zOiWTrJvHw&#10;dcLX55Pi6wbtsx/pXLRfbGs53dYppZRSylbRxUkppZRSThVbva2T0pGscwrWKUempZxSS6m4lMaz&#10;PUyrOhXnlCPbpnRbShcPUkqNch0flymHWwgDyrHP9ov2eXuGOm0rsc/JVo9Pep+N2/LbOx4D6vRY&#10;Wg5xfBgPjvnAbRkv6+S3gJbGgPPHttIvzyXLoT0+L9jXtv7kJz+Zj1Z88YtfnI+Oji1/3djYz5Om&#10;6VNcB2xrv1j2vLNO+u2xpU7PQ3+Tj3JsD23wN8H8vh2OyVIMiNvaBsLzJMV1QDnWQTYZS88f6vD8&#10;pVz7lORu4odtZ73rKGdpbtEGX5s4zkt+UW6qsxzbx3rHx3LJ7u7u+NNtnVJKKaVsB12clFJKKeVU&#10;sXXbOl/5ylfmw8MpLaehU4rRqTCmpVL6OqXQBkxhWSflWscmttPWpH/Atk7Fsew6w1Sz09DEKXzb&#10;x/SobWU6MPnlFGPannE6nX46VcrthQF9sY4kx7G866675qOjv5bLuDol7TLtcQqfPnsMEmkeOj3r&#10;uKdUN2PAV9AP/Ip6ju0m39axPWxre1KK2uc0zzefe/TL/firyIN33313Pso6vY3jb9nQBs8tblN6&#10;3D1/GBPbw7J1JDmOc5oTZqn+OGif/bCtnN9um+aW5STY19eChO2xDYnUlra7XbLPdZTjue74sD6N&#10;q3X02zqllFJK2Sq2LnPy8MMPz4eHV8ZezXHVmLIYA94xpvcOeCVqnVwNuy1Xl77L8SqabdPDdO7n&#10;ux7We9XKtrbVq99NHiQljntaudMGZ04YL9d5vGiP45Pw3QHfv+FX0iefHcvPfOYz89FReHft9xPY&#10;dsbADyUT+5HG1ucBbfBYucyx9XymTr6CfuAMA/u+8cYb89EK6nTMk31uy1i6LmUKUuZt6TxgX48l&#10;21pHypx4LH1+EetkX9ex7Pnja1zCconlpraMj8eZclxnmSnLkrDcBO1xrCyHftkezx+ySR11er4s&#10;xYvQl6Wx4znsOuq0rc2clFJKKWWr6OKklFJKKaeKrdvW+cY3vjEfnjyt6dSttwaYtk9bEU6TORXv&#10;NDlhndNbto9ynfalDe7nlBr7ptS77Unp7KQzpfSWYF+nzDle9sM6aJ/tSXzpS1+aj1Ywve5xZ9k6&#10;bDtfi+8HPvlgq/2wnxwTjxdtcD+PF+s9f5nKtV9OWTPVax3crjJ33333fLTi7bffno9ufb4M0pjQ&#10;vhS7AePscffYEl83GC/7xTpfMxxnYltZtg7bntpusjVBXEcd9su2s69tZZ23FJI9aWxdRz+T/gH7&#10;eq5Tjn1MY2Cow7Yme0y6/nlsaZ/nL+XYj+TXUgxIt3VKKaWUslV0cVJKKaWUU8Xvz3+3hf/nn//z&#10;fz794R/+4cHnf/2v/zX/8yoN9Qd/8Ac3Pn/zN38z/d7v/d7BZ/C3f/u3Nz4jTbauW9ePdNT4jJQZ&#10;68a/rfv9w3/4Dw/q15+//uu/PlQeNqz7Df3U+Y/+0T+6UTfaro/XZTL8WvcbOsjQsdY3/KSctaz1&#10;Z2yHrOUwTTcY9WvWbdYf6xz/NmK2jtv6eP1Z97Mto46MFN/atpFiPE6OU7nj39b9htx1u/EZckas&#10;1x/7SXv+6q/+6ka7cTz8XH/GdgPljPm1Ph5xps5RXjPSoew39NOnO+6445CtZGwhrOuMdQ77x7+t&#10;dduvtb5hN/txTo4P06zDb9YNOD6UM97RwvLv//7v39A5yowB54/HZ/Rbn2vjw7a0ZXw4Xoz5YOgl&#10;w+Y1rhsxWctc27v+DNkur9sOnevj8RmxY1t/2HboWR/zGjI+A7ddf9b1a0Zf168/jA/9X8O247OG&#10;x4PRl21sGxlt13UDth12rHGs2G58LJdtibcFKGOMz7Bn/XFfxn3IYV/Ob1/X6cdgtF/jeXiztvwQ&#10;+0ysgzJSrKyDc31dv/6Ma9WQtf44towBbbA940Non20d0F5+/vt//++j+v89aHQTDmsppZRSSvmE&#10;6eKklFJKKaeKrfu2zmOPPTYfHv7mgb9hsgncRvBTy9Thb/k4LcaUVno5mPvZdn6Lwk+9uy/52c9+&#10;Nh+tYF9vlXCLwT7T1kHSmZ70t076NVKuhN+EuFlq8Disg/hlZRy/f/Ev/sV8tIIvXRtw3B0P+ulv&#10;x7jMsU0vT7MOlxkTf+uHL3rzN0o8drTdceb4uM5lxv29996bj1bQZ49PGlufB2ls7Rfnk7f2WOd5&#10;5zLlWg5t9/hYDs8p11FOstX421WMj+0x1JnOZ+tP8zC1tV++NhDruNUxsA7Wu47naeo3YJn6B5vY&#10;w7b2K+kwrE/nl/+/SrH0nEhzJI1lwvHpt3VKKaWUslVsXebkwoUL8+HhlaBXiVylecXmlSlXn84i&#10;cAW5tMJm25Tx8KrUtvMO23fi9NlyXn755floBbM3XjXzLjXdVQwYL/vMO/WllTp1+q6Lbd2P9tln&#10;3zlQrn8g71e/+tV8NE2PPPLIfLTioYcemo9WnPSuNMVjkHxmvDwn05x15oSvhE8Zu4FtILTH/Xxe&#10;cIycOeGP2XksDfU4c8K+HnfbR6yTfi2dw+ybYuc628d4+bzgWKb5O6AeZ05SfBKea+zrOsP6NJd8&#10;DXEMkk76nN4Dk8bHuI5x95xIsbTOFK807o4P2WQMbA/LaS4Z+5zapmtBiqVl7u7ujj/NnJRSSill&#10;O+jipJRSSimniq3b1tnZ2ZkPD5PStU5ZOW2W0lIpxZZSYU5H8qFFy/TrvtMDsdTh9PVrr702H63g&#10;a/mdUkvbOg888MB8tIL1lpPSo4b1qW1K5dpn28NUJrcXBkyzfuELX5iPVnhbh3Kdek9pX2/rMAXq&#10;fhxnx8NzhOVf//rX89EKviLf+g3jk84LxzWl5b3NxLllOfYzzR/a6jGw3LTFwe0993OZepwWd5l4&#10;zqbzi3H2fPa4E48BbbfPyU/bQxusP/mcbF3a1qHOtJXucSf20X4l2Nd+pPPC2AbibTjyu2zrEI+P&#10;51OCttsP2uC6buuUUkop5baki5NSSimlnCq2+ts6TCE5Fcey02ROL7GcUnzW4ZQavynhX1+lra++&#10;+up8tMJpMqbmk+1OG3IbZ0CdtpV13tLwty+I04ZJh+PF1K7b0mfHg6ndpZQn7XF8mEr19ofnxD33&#10;3DMfHU0t0wanZy2H6X6/54Spf8ecWzUDyv3Nb34zH63gt3Ucc8ZjQHttK/E3Z9yWWznWQVznWHIe&#10;pHSx9VsO/U7fWkvxGNAGz1Hi+eN4pXlKX5KOAes3uTYZ+u1zmHKX7GFb66TctI0zYJzTnHAdsa1p&#10;PqfxSNc0Yx2Mga831sm5luwxjjNjZ9vZ1vGxHPqSzr0Uj0GKe6rrtk4ppZRStoouTkoppZRyqti6&#10;bR2/PGuN00dMSy2l/9g21Tkt5lTul770pfnoaDqSac5XXnllPro5aVuHclyXvjHg9B/72lbHgGk9&#10;t2Wd039OmfvbM4RyN0nvOwastxyOn/t5bGk7t3gG9NNxdbr/c5/73Hx09FtZ/BbJ22+/PR+t8LYg&#10;9fBlcgP6zC2egec+4+xYsuy5bWhDGoNNUsLeCki2phS1X77Hb5/ZL89nzxlCne5n2x13QlvdLsXS&#10;dcTz0KQ5S7nWkXSmMfG4WyfjlbbWHOdkq3UwtraVuC6NidvSPs8ty6GfaX4Yz/UUH9rnMXBb4nnP&#10;trbV5ZOOu8err68vpZRSylZxKjIn169d3vvquUvT1bl8cff6dGXn7M1sOzZz4lVhWl2mFaTruCr0&#10;yvjLX/7yfLSCbf1w1BtvvDEfHdXhu93f/va389HRbAP7Wk56ANRwhet2Xv3SPto2YFu+y2XgB39T&#10;3CnHdye0zyt8t+UYpLuTtPof3HvvvfPR0QdQ+bCq3wnjMu398z//8/loBePjjMtdd901H61wtoQw&#10;rnfcccd8tMLx4d2LfU46PCfS3SRj636b3EHTPsuxTsY5Paya7q4H1GkdxHeBnpfEcbYvxG3THKYv&#10;KR6DdAebxtLQnhTLNM6DdE6zb4qVrydum8bSMSBJp7PT9Mv9UluPM7Gtlku/U1uPgdtyvGwP45Pm&#10;4IDjZ59TLJ977rnx5/RmTq5f3917an9h8uD+gmSfM9d3L+4vTL46Xb52fe+gQSmllFJuKz75bZ0X&#10;fzRdOX95+vY6IfLIt6fL569Ob/18LpdSSinltuLUPRB7kEk5uzNNN9/a2Xvsscfmw8PpJqf4mGpy&#10;XdrucCqM6S6nHx9++OH56ChpW4dbBgPrZCrMrwZn2sypfz9USblO2zHF6FSc03jU8/77789HK2ir&#10;t6fo84Dvm/AWWUojsp/Tw4Y+e7yY1rQOx4dzxm05f/ywrLd1qPO//bf/Nh+t4IPRHgOT0qO03Vtr&#10;fn9KSuHbT+I0OO2xHJZTyn7A8fR5yrLni3XSPsuhrSl9PbB9xG2J/WQskz32w/axrfWzbbqGDKjH&#10;clhn/Z4TlOvrKOvss+NDPcke+0FSXAdpLNnW7Wwr7Us+O1a2j3M92Zbm9iCNF223Drel3KTT+jeZ&#10;E2xrHVv3QOwvnvnO4UxKKaWUUm4rTtXi5Nrl83vnLj047b7w5HTu7E0fiD14iGb9efHFFw8+pZRS&#10;SjmdjP+vR6aEnyVOzbbOamEyTZevvTBdOnfzhck+h7Z1UvqPKS2nzJ2mYirKdSx//vOfn49WOE3F&#10;1LPfaUEbvP1h25mKT++78DaObWda0alKp9+I5XBbx9sETBU69e7tK25RWQdj4Nfwp60cjwHbuo64&#10;zuVkD+PhOqdS+UvRfr8N23oOGNpnWzmW/nZXStO7LunwNiWxz0lHOk8thzqTrQOXCeuckk5y3TbV&#10;pfMrybH+pe0rwmuK45p0WiZttX7LoU6fl97GIJZjvwlj6XbUYf2eP7zGOD702XUu0wbHjn7ZVs8J&#10;2ufrX4pHil2SY1tddl9CndZvqNNt6bP1//CHPxx/Tve2zo2MyfW4MCmllFLKbcAnvhBYvePk2elC&#10;zpis2dvZ2ZkP8+qOq7mlzAnf4uk6PgDqhw292mVmIK2a/SBr0ukfgOOK3w/L+u6Wftse3oFYx69/&#10;/ev5aAUf+rROroZ9J+PMCd8X4vHiHRsfgB3Qdscq3clYB9taju+6ePfEmA/Y1g/E2h7a/tOf/nQ+&#10;WpHsse0cL9fRPo9BssfnBfFdsN+66rl/HG7nu1LG0m05Jzw+bsuYuC1jm+bEII2Jy8TnF8ck9Us+&#10;D1hvOen8Tn56bFn2NcQ62dY6Wecx8LxMfnGOWA7LSeaActM5Y/1um+xxX7I01whj534up9idtG5A&#10;uaku6TduS7/s/w9+8IPx5/RmTl783nj52tWxMBnF8W6Tg8/F3b7npJRSSrkd+cQXJztXDlZORz7H&#10;vCG2lFJKKZ9ytm0BcOiBWKatnDJKKcYvfvGL89FRnJZyX+ItDtrjlBq3cpJM49Q7H3i0fj88y+0Z&#10;P4TLeHkbx3L4cC/jOmDK09tejgFfff/OO+/MRyv4ynGPAdPH1m+Y6vWcoD3JjwHHyGlM1i3Nl5df&#10;fnk+OmoPy0tyGAO/nt3pdeK6FGfWeXwS9ovxSql/4zGgHI+B2zJN7zqWk60DxsTzl33TfFmCOr01&#10;kealrwXs67G07Rxb+8ytJPdzW9a7jjHwuDvuKc4cS/dL57ehDso01u+trZNu0aW6Aes9lukcTrHz&#10;vGOdx8c66JfnT9JhPynX1ybaYP27u7vjz7FrkFP3npNSSiml3N50cVJKKaWUU8XWbesc920dp7CI&#10;U00PPfTQfLTipOlap7P8nhH+Iqy3Srjl4dSt5dIep/+YbvevyPqbI3wnSdrWWUpRc/vIctI3iwz9&#10;9HtgrJMwlev0rFOeTpMT6k/p6kGyh22dDnU/pjKd1mRby7FfHCPPZ9ZZjseWfW3PSX9eYJBiSdut&#10;I81966DcFI8B/bLtjInlpPEy7Ls0XrQ9nV+u8/ymPa5L2zou+308hDpsT/LLuG2CetzvpFt/9tH9&#10;GB9fR4nnnd8VxL7pPLAfto/4HOacXYo5Y+D5S52W47mdtqtYtn63pVz7xb7W322dUkoppWwVXZyU&#10;Ukop5VSx1ds6TBk51cT0kr+d41RYSv8xTfbqq6/ORyu4jTPgS8b8zRWm0Jzesj20ga8/H3Crxi85&#10;86vluQXjFF9KDXq7iNs1/lVi1nkMDLeHrJN9U/rRfngbh+Nle9jXctJ2g+1hX+uwX0zXppS45Tgl&#10;nFLLtM/9nGZlW28TpNg53Z98oRzH1fYRjwmxPfaLqfgkx3ansU3YHvejn9aZ4mO57GtbKcdx9TZO&#10;auuxJbaPNniuk6U4sz5dCxwPyvG1Or2E0tBn27bJeUHbl84RxtLXLc6fpdhRjseSpLk0YP1J5/3A&#10;fjLO6Txwv/F7O/t0W6eUUkop28GnJnNiuJrzD/Z5pc5VrO/IuPJz5sRwJepX1NMeP7DnlTrb+pXn&#10;XEXbL6/GucL2ipZyHA9nYNIKm5kTZo5uBu2zTtrjFX9amdtnyvEdB+PsuWN7OO7pLse2Wg7vFtJ8&#10;9R1QioGhn5bjuUW5tod9rd+xTL4Qt7Nc4rFN+I4+Zaio0zocr5PasNSP9ZvY47asT/Mw3c0OaI91&#10;emyJ5w8zVOlaaR0ed/qZ2rqO42z96f0khvHyWPocTnOWfqTrjbFOYv3pup5sW4J90xxdgn66n+cl&#10;6QOxpZRSStkqujgppZRSyqli67Z1nnjiifnwcArJaV7+0nBKAQ+cHiRMY/L16wM/EEucVuXDoH49&#10;vNN/r7zyynx0NFXIrRzXOR3Isl91z4dl/QCsU3GU4/Qf05NO6dm+lIam3JQOXdLBsuPhFDFxXUr7&#10;sq372b6k022J52xqS5/dL9mXbPW7HlIs05yw/hQPQ/us3+NOG1KsUt2A9rntUl9CezZJ4VsH52GK&#10;3VJcWe9tAtpqe7xVwnfh+Bym7bYn+WmfaY9t5bUhzYEl2Nf9bHsad45t2kobUG7yOV0bTbI1zbvB&#10;SeNlHb7G0F7bznH3ePWB2FJKKaVsFV2clFJKKeVUsXXbOt/85jfnw8NpK6eauHXiOm9x+H0hhGkq&#10;f4vFr2vnO0D8npP0Knnb98Ybb8xHR1NztDWlGwdM26V3l/hV+yk1Z6jDaTvbzrbpCXTHI/lpOWyb&#10;5GySOrVfjMeSHJbdlunSpH9A251mTSnqlE73+LDtm2++OR+tcCyT7fTTtqa5ZHtoq/u5LfWkOsoc&#10;pBi47Ul1DNK4E/uV2tqek9o6YP0m89DbOg888MB8dPS8oA7r9/xh3xQ767B9xDEgjrPlkqTD486y&#10;t6MtJ9nHGKTxGVDOJtc4Q/uSbfYjzdm0Dee6559/fvzptk4ppZRStoMuTkoppZRyqti6bZ3HH398&#10;Pjz8LRunpbits/TrvUybOW3HvktpOm7XuC6lCr3NRHu8BcSUmrdjrJO+JHuW0n/s6yfSU3rU6Uim&#10;iC2Hftke6ndq0PDbBLaN5aWtI7Z1upY2eFztM31xW5at32WS2jqujiXnhGPAb+g4dbsJt2qPzz3G&#10;3XWOM+tTXdIxYH1KX3ssPSbWQyjXc9Rjwrm29G0QkuaIYby8jZNeg2+ZlGM//A1Jxs+xTDrY1nPJ&#10;456uKWzrfi6zr2NOHUvXxqSTbV1nndTj+NhPkuZsGsuluc456vOJ88l1fQlbKaWUUraKrcucXLhw&#10;YT48vKr3HTXfc+LXqjsbwVWiH3pNd0tepTojQ7zaJM7seOVMmBGyrWmlbtvTXYXLtN3vhEnxMVxF&#10;M8NhrJ93Dr6LcFzTXUW6O/H8oS/pbtZyXKYNaVxTv0HqS7/S+AwYvzSfl8aSbW0b63zn7TnKtvbZ&#10;cU/QL9vDOuvYJHOSYme/SPLL8872MOOwSebEMCbux7pN3gFlv4jHzhkZxi/NtWSr57blsJzkGMuh&#10;HuvkeNnndD02aSxdR52WSfuWfD5pfBwPjzt1+pzh/HZdMyellFJK2Sq6OCmllFLKqWLrtnX+7M/+&#10;bD48nDb74he/OB+tYKrJqVKn5t599935KKdynaazTpLSdN6OcVumzfwOFva1H07b0W+n4lheksN0&#10;pds65UdSyjqlEd2Pde5n/UxDO5XMvvbD4065KWVv/Y4ddaZYuZ/LxPYw3W+/UpwN69zO6X7W2x6+&#10;C8NjmeZh2saxH5ZDbHvSkeaTdbDO8UjXDdcxXqnfINlD7HPS6XnIMUpjMGBfzzX2TefwgGXXOQaE&#10;Ou1jkpPG3fHwfGZb/19Cnbbb9nD8PJapzn6yvHS+E8uhHtvKsu1J2J40f7utU0oppZStoouTUkop&#10;pZwqtm5b58knn5wPD6eJHnroofloBdNLfsr97bffno9WMP3v9B/lOGVlnSkVxrK/nZPa+htA7OtU&#10;nOEr9P2LytRhv2yP04Ek+Wy5TIm6LvnCttbhfkwjOj2bUtJO7VJuik/SP2D63998oJwlvzgGTplz&#10;fttny2XaN+lIfgwo1zr5TSzbamhDSr2nsRzQnpS+TjqMY0e53jK0XPa1HJbtR8JyUl/HgPFLdSmu&#10;A/Z17Ng3xdV4HqY5ansSbOvtmORzmrOWQx1L45P84jXGdZbDMfC1iTpsj+foSVnyi/VpTtiv//Sf&#10;/tP4022dUkoppWwHW5c5eeKJJ+bDafrSl740Hx1dsXGF++qrr85HK9J37i2H+AFYrwRZthy+BTat&#10;PAdc4S49eEf8Y4PMlvhugCtuy7Q99Ms+J1udsaJO66ANHp90p+BYpjEg7udyunuiXN9J+Qfz0nsi&#10;Eo4zY2udtMdxTRmHTe6kHHfK3cQezzXa4JhTzibnjMedOl3nOCedHAPHzn7xbbspPu5n++in27LO&#10;tnq82NdzgnWOa4q7Y0edrkty03i5n9smKCddNzzvbDvPYceO9nl8bGvymTqt32Viv2jPJud3irPn&#10;r9uy7Dr6bFv7QGwppZRStoouTkoppZRyqti6bR3+8N/DDz88H+XU4BtvvDEfrfC2AdNmKW34hS98&#10;YT5acdddd81HKyjHr8x3OpA4bXfSlCPbDfxafm7r2OeUtnMMUsqcNtjHtKXhFB/lWkcaH5c57o6P&#10;U47EY8C4u45+OpXrODO2ydaUVh3QHqdr2da2+uFrzlnHh33tVxovy2HZflku23qunzRdPEg6WZfG&#10;YEA/HUvWWb+3MN955535KOtwnW1n2TrTGKQYeCxZZ59ddvxIqjO0zzo4v+0Hdbgu2Z7i4euW5fA6&#10;luZoOi8H1Ok66kx+DJJfLHtOWCfnnucEdfj/B7clm/jcbZ1SSimlbBVdnJRSSinlVLF12zr/9t/+&#10;2/nwME598V0mfHL+ZjDdZDl8FbfTW3feeed8tIJbOU59sex0m3WybUpHLqXbmIK0HKahnW5zepJy&#10;rIOpQae2DW2wHNpge4j7OXaMSUp5GqdrSUr72lbbw3qn8In9+vWvfz0freB2jN9Zw3nofrbHZcJt&#10;wTQGA8qxX0mHx4B60nht4kdKZ6cxGFCn7aFOnyPpPTBpvJagTm8Vc07Y1qWUPkkxSf2s02WSbL9V&#10;/WkOGLelXMfKY8vz3z66beKkvtgel0mK+ZKttMfx4XXU1z/LTXKSfc8999z4022dUkoppWwHXZyU&#10;Ukop5VSxdds6Tz/99Hx4ON3l9BG3ctI3VQbs6xQjX8XtbRS3pdy0xZLSdMa2UmdKPw7cl6RXjKe0&#10;nX1OqVXL4av4/S0Sp8VJSg06lik9SjmWaf0pdsTtnL5mCj/Fyqn/tJVk21m3ZHc6Z1Kd4Tzwt9Yo&#10;x/a4bL9Jipe544475qOj/ajDtrptmiPJHvvl7TVCOZa5iY7U1ltHKc5pe8i8//7789HRtqmvr4ec&#10;I/6WYdJBkv+G82NAHZ4TJtnA88D2eLwcA8J4+BrrcrKHdW7n/y9YT/0DtvX/D/Yr6Uy89NJL40+3&#10;dUoppZSyHWxd5uTP/uzP5sPDqzRnR1j23azhypkZhQGzJV7BegXJu9105+sVdroDcB1tcCbHK1yv&#10;hglt94racpLt7Lt0Z8fxWlqNE7a1z/aROtMYuM7ldDfAsu9IfRfIO2jHI91JGcbAPrNsHekux1CO&#10;+znuvDNP88wZhDRHLCfZaj9T25NmrwaU47a8jlif5w9J47VEsodYZppb6U48xXFw0rY+v62T140k&#10;x3WMwdIcSG05J5hFWSJlCd977735aIXnBGNge/jTI46Vx5J9U+xSpmRA29P/AWluDyjXOlj2tWDe&#10;3WjmpJRSSinbQRcnpZRSSjlVbN22zje/+c358HDKyNs6TEWlVNOAaTS/q4N1Trc5RU2dTtuxziny&#10;lEJ3ujalBp3+4xaD2/KB1CW/KMdbZCnF6BQo+6ZUoeXQHqcfU+wM42P9LlsuoZw0lwbJdspxytNj&#10;STm2Lc0J28d6+8y55n62nWPrOUqc6rZ99CXJ8QOeTsWfVM7SHCVuyy28ND7GsUvnTIqPtwxpj/ul&#10;88tzlH3tV8I+05f/T/r/rsbEMSGUk+KTxtk4Ppv05cO07ke5nuuOJeNuv+6999756KgOP6zP2KUx&#10;cIytk/WeE5w/6csKxvbwPPWcnOV2W6eUUkop20EXJ6WUUko5VWzdts7Ozs58mFOXTGE5pZfKKd1o&#10;rJ+/XulUGLcb3O++++6bj1bQHqdyN/GLvtgepvGcfrQc1jv9R3tcZ7ncunCKkTqdGmQMlr4dQ7nW&#10;wbSr42Gf2Telup2CdVuOu+s4D1yX3kuR8Psc7Be31hxn4rH09gfnlm2nXOv39lXaVnFfYts5Dt56&#10;5JaQt/2sg99SsI40fz0POC/ddpN3bFCu40y53uayTvppnelbSI4PbXBbll3n+FCu2xL3czlBuek6&#10;YTz3E4yHY2UdPKfvvvvu+WhF+v/Bck4aO+NHFtjXOnke2C+XeZ74ukUdnr9bsa1z/fq1vcvnp739&#10;w/3Pxb3d69fHcSmllFJuQ07F4uTFp85Nlx7cHYdndi9emXaeevHg30sppZRy+/GJb+tcv76799TZ&#10;70z3X3thunTu7Jnr1y7vffXcW9PT17877Zw9a/sOfVuHaSJvx/DbO+kbHAOmnn7wgx9MTzzxxFw6&#10;nMJyus8vGmLK0Snh9GR0Sgc6/Uc5TnF6q2K0/Zf/8l9O//k//+cjaTum+OyH7WFfv6SOdUspV/rl&#10;+DAm/uaVx+9f/at/Nf2H//Af5tJh6IvjzPniJ+sNbU3YZ8eZ9Y7zeiyfeeaZ6Rvf+MbB8RrHhyS/&#10;bPfS2BLqTCngQRrroeOHP/zh9Pjjj0c/jHWkMbB+6nG/dA6nuc7jn/zkJ9OXv/zluZT1D1ifYpds&#10;HfB8d1r8pD4PXB48//zz06OPPnrIz6V+1OO6TexJ1+6b2bqGdW43/PnKV74ylw7X2x7OA4+d5wix&#10;nITbctw9lqxb61+fQ76m0D7rYNlz1LCtdZx0DAaU4zrGdhyP8+jhhx8+KI/jfU7xts4v3plenx6c&#10;7vvsXP7sfful16d3fjGXSymllHJb8clnTpQpcSZlbrbm0AOxfADVq0TefaeV8IArv//4H//jRB18&#10;WNV39IZyaNuAK1PflRo+vGXbWXamxDrH64H/zb/5N9O/+3f/LsbA/ewn/fKK/4EHHpiPlu/S050M&#10;Y+JVPHWOcV5ngwZuS9LdiescH9r3y1/+cj5awR8wdD/fhfF9MvZ53XZkTi5dunRwvMZ+cawdV46B&#10;50QaE+tghso63DbdlY3Yru/Kl+Z6ynQxXq6zn7b3ONzO40Xo47PPPnsou+V4eGyT7b6bJH44nnqS&#10;rcbjw/m+ljN+eG1kGjju7uf5w/o0BxyPJCfFx+cpsyyOx5hzx41RGndnbmwPbV+6bhDbRxscH9qw&#10;tnt9DlkH+1oO42r9hn0dH8qxz25L+5LPvC4MxvE+pzhzsiG7u7s3Pv/+3//7g08ppZRSTifj/+t5&#10;MXLwd32c2LrFychqrD/jRwD5Q4CllFJKOV2M/6/XGZPxd318qhnbOBen83uXr62+Pjy2ec4f/3Xi&#10;+evG/fTTTz/99NPPln9ON7sX9428uHtgKI9LKaWUUj4RVtmT9UqqL2ErpZRSSimllFJKKaWUUkop&#10;pZRSSimni01+ZHD1zaF12/3P+ct717bseZiFbz+dak5i+zaPkW2/uLs9Y7SJ7Vs9RrsXP7Ab3yrc&#10;BjaxfZvHaM3Kh+271p3E7m0fn0/D/PrI2eSbQQcn9xZ/c+iDB4238IQ9oe3bOkZr/9b/qa/+I9mO&#10;//w2tX1rx+jggorXHBz4uR3n0qa2b+sYkYPr+RZe605i97aPz6dhfn2krC6qOGEXVqxj0py/fG0r&#10;A3rt8vlh9975ixejj6eRTWzf1jE6OFlx97DO6G1D9mRT27f5PCK+fmwTS7Zv+xit5uT5rbvWndTu&#10;bR+fW7F/694Q+zuxwY8MjgvuO6+fny58bd14y7jv6Wn/P4/phW/fP//DFnFC27d5jM7uXDkzXb10&#10;5tyNX97++fTW1dXRaWcT27f+PAK/eOY705XzF6ZtdCXZvu1jNOzfd2/a/f6F+V+2g5Pa/WkYn1ux&#10;//ZanGzE6oL77LcOfpBpf8W3XXdM53Z28J/HdnFy27d7jMjqP4/L07cfmf9hi8i2b/8YrffLz12a&#10;psvff3LapvPqZLZv9xj94plvTc9e+Pa0bafOye3e9nPo1uzv4uQ4DrIs03Th+we/EHnm+vWnp7fO&#10;PTVtU8rwU8+nZIzGNta5Sw9Ouy9s1398g0XbPwVjdPbcpTP719Yz13cfnC59Gm3f4jEa21Xfe/bC&#10;9P0ntyursJHd234O3aL9XZwcw+qkvnrm0jlecG++BVQ+GT4NY7T6z33/rvbad6edrVyYZNs/VefR&#10;I1+fLn4Kbd/mMXrxqZ1penr7FvWb2L3t59Ct2n97LU78jMnBig7PoJTyMXIj63D9hf272u26uG6z&#10;7eXTwcg+/OjKNF3ZWW0X7P8nOF2droyF8nSaHyzfVrs/bm6rxcnZsztnvn7x6nTpey8elF/83v6k&#10;uPj1m971HTxFzSeox0JmSx+G+7SyzWM0ngX41pZmTDaxfavH6DaxfVv9HNfz/f/jx/w7+OzPy+n8&#10;dHFsF4z/+E/tObWp3ds8Dwfbbv/HxuordeOhnPFBwPbx153G3eH+n5u23RZWD8R9emz/tIzR8GP/&#10;z5HPNtw5Ldn+aTqPPq2291p3evg0X+fWfBrmVymllFJKKaWUUkoppZRSSimllFJKKaWUUkoppZRS&#10;SimllFJKKaWUUj5+Vu9lWL+z4IMP38vwYb1zgu8lovyT8MG7FfpehVJKKeVTzc0WHutFxKYLiKVF&#10;zErurf8K64e1SCqlfLz0h/9KKb8z45Xc3929OF299L3FXxstpZQlujgppXw44JdvnbFY/b7Gegto&#10;lQkZWZGnbvzo2Venk2RHrl+/tnf5/LR38fKQP8u7uLu30vdB+aBxKWVr6eKklPIh8SfT/eevTm/9&#10;fC7OHCxCdl4fi49RPHN998Hp0reemX4xPTJ998aPnm3268ZXnp2m71+/PmRPF6/sTGe/NZeHvCvf&#10;OdFCp5RyeunipJTyMfDBouXszpUz09VLZ879Dr/GfPHpJ6dV/7EgQvmzX5su3GSBVErZLro4KaV8&#10;SPx8euvq+en+P5mLMwfPo1zfnaads6N4sPWyDb++XEr55OjipJTy4fDij6Yr04PTfZ+dy2AsUK5M&#10;08iUnLm+e3G6svNUH5wtpRxLFyellN+Z1XMlV6bzl7897Wi7ZvWwavo68Ooh2lJKWdPFSSnlFhjf&#10;sPlgm+bs2Z1p2r0+Xb107shzJGfPXTrzwngI9tyq/dmDh2O/u1rEzM+IjLpu9ZRSSinl1NOXsJVy&#10;e9LMSSmllFJKKaWchFXmZLV11N/WKaWUUkoppZRSSimllFJKKaWUU8Q0/f8BpbU+lTc64w8AAAAA&#10;SUVORK5CYIJQSwECLQAUAAYACAAAACEAsYJntgoBAAATAgAAEwAAAAAAAAAAAAAAAAAAAAAAW0Nv&#10;bnRlbnRfVHlwZXNdLnhtbFBLAQItABQABgAIAAAAIQA4/SH/1gAAAJQBAAALAAAAAAAAAAAAAAAA&#10;ADsBAABfcmVscy8ucmVsc1BLAQItABQABgAIAAAAIQDR+y3xuwQAAHMPAAAOAAAAAAAAAAAAAAAA&#10;ADoCAABkcnMvZTJvRG9jLnhtbFBLAQItABQABgAIAAAAIQAubPAAxQAAAKUBAAAZAAAAAAAAAAAA&#10;AAAAACEHAABkcnMvX3JlbHMvZTJvRG9jLnhtbC5yZWxzUEsBAi0AFAAGAAgAAAAhABZ08CzgAAAA&#10;CAEAAA8AAAAAAAAAAAAAAAAAHQgAAGRycy9kb3ducmV2LnhtbFBLAQItAAoAAAAAAAAAIQBc2IYX&#10;Uf4DAFH+AwAUAAAAAAAAAAAAAAAAACoJAABkcnMvbWVkaWEvaW1hZ2UxLnBuZ1BLAQItAAoAAAAA&#10;AAAAIQD/F9U8A5IAAAOSAAAUAAAAAAAAAAAAAAAAAK0HBABkcnMvbWVkaWEvaW1hZ2UyLnBuZ1BL&#10;BQYAAAAABwAHAL4BAADimQQAAAA=&#10;">
                      <v:group id="Group 203" o:spid="_x0000_s1239" style="position:absolute;width:60826;height:28924" coordsize="60826,28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rect id="Rectangle 202" o:spid="_x0000_s1240" style="position:absolute;left:1494;top:25409;width:25210;height:2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LbaxQAAANwAAAAPAAAAZHJzL2Rvd25yZXYueG1sRI9Ba8JA&#10;FITvBf/D8oTe6sYcJEZXCdoSj9YUtLdH9jUJZt+G7GpSf323UOhxmJlvmPV2NK24U+8aywrmswgE&#10;cWl1w5WCj+LtJQHhPLLG1jIp+CYH283kaY2ptgO/0/3kKxEg7FJUUHvfpVK6siaDbmY74uB92d6g&#10;D7KvpO5xCHDTyjiKFtJgw2Ghxo52NZXX080oyJMuuxzsY6ja18/8fDwv98XSK/U8HbMVCE+j/w//&#10;tQ9aQRzF8HsmHAG5+QEAAP//AwBQSwECLQAUAAYACAAAACEA2+H2y+4AAACFAQAAEwAAAAAAAAAA&#10;AAAAAAAAAAAAW0NvbnRlbnRfVHlwZXNdLnhtbFBLAQItABQABgAIAAAAIQBa9CxbvwAAABUBAAAL&#10;AAAAAAAAAAAAAAAAAB8BAABfcmVscy8ucmVsc1BLAQItABQABgAIAAAAIQCLgLbaxQAAANwAAAAP&#10;AAAAAAAAAAAAAAAAAAcCAABkcnMvZG93bnJldi54bWxQSwUGAAAAAAMAAwC3AAAA+QIAAAAA&#10;" filled="f" stroked="f">
                          <v:textbox inset="0,0,0,0">
                            <w:txbxContent>
                              <w:p w:rsidR="00675B45" w:rsidRDefault="00675B45" w:rsidP="006E7A3E">
                                <w:pPr>
                                  <w:pStyle w:val="FIgureInnerTitles"/>
                                </w:pPr>
                                <w:r>
                                  <w:t xml:space="preserve">Distance [m] (perpendicular to row) </w:t>
                                </w:r>
                              </w:p>
                            </w:txbxContent>
                          </v:textbox>
                        </v:rect>
                        <v:group id="Group 111294" o:spid="_x0000_s1241" style="position:absolute;width:60826;height:28924" coordorigin="134" coordsize="60835,28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ABQxAAAAN8AAAAPAAAAZHJzL2Rvd25yZXYueG1sRE9da8Iw&#10;FH0f+B/CFfamadwmrhpFRIcPMpgOxt4uzbUtNjeliW3992Yg7PFwvher3laipcaXjjWocQKCOHOm&#10;5FzD92k3moHwAdlg5Zg03MjDajl4WmBqXMdf1B5DLmII+xQ1FCHUqZQ+K8iiH7uaOHJn11gMETa5&#10;NA12MdxWcpIkU2mx5NhQYE2bgrLL8Wo1fHTYrV/Utj1czpvb7+nt8+egSOvnYb+egwjUh3/xw703&#10;cb5Sk/dX+PsTAcjlHQAA//8DAFBLAQItABQABgAIAAAAIQDb4fbL7gAAAIUBAAATAAAAAAAAAAAA&#10;AAAAAAAAAABbQ29udGVudF9UeXBlc10ueG1sUEsBAi0AFAAGAAgAAAAhAFr0LFu/AAAAFQEAAAsA&#10;AAAAAAAAAAAAAAAAHwEAAF9yZWxzLy5yZWxzUEsBAi0AFAAGAAgAAAAhAAWQAFDEAAAA3wAAAA8A&#10;AAAAAAAAAAAAAAAABwIAAGRycy9kb3ducmV2LnhtbFBLBQYAAAAAAwADALcAAAD4AgAAAAA=&#10;">
                          <v:shape id="Picture 111295" o:spid="_x0000_s1242" type="#_x0000_t75" style="position:absolute;left:2359;top:1238;width:21666;height:24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lPawwAAAN8AAAAPAAAAZHJzL2Rvd25yZXYueG1sRE9NS8NA&#10;EL0L/odlhN7sJKWKjd0WCQgFhdKo92l2TLZmZ0N2bdN/7xaEHh/ve7keXaeOPATrRUM+zUCx1N5Y&#10;aTR8frzeP4EKkcRQ54U1nDnAenV7s6TC+JPs+FjFRqUQCQVpaGPsC8RQt+woTH3PkrhvPziKCQ4N&#10;moFOKdx1OMuyR3RkJTW01HPZcv1T/bo047BvNl91ucXDHHfV2/vZWiy1ntyNL8+gIo/xKv53b0zy&#10;5fls8QCXPwkArv4AAAD//wMAUEsBAi0AFAAGAAgAAAAhANvh9svuAAAAhQEAABMAAAAAAAAAAAAA&#10;AAAAAAAAAFtDb250ZW50X1R5cGVzXS54bWxQSwECLQAUAAYACAAAACEAWvQsW78AAAAVAQAACwAA&#10;AAAAAAAAAAAAAAAfAQAAX3JlbHMvLnJlbHNQSwECLQAUAAYACAAAACEAKCpT2sMAAADfAAAADwAA&#10;AAAAAAAAAAAAAAAHAgAAZHJzL2Rvd25yZXYueG1sUEsFBgAAAAADAAMAtwAAAPcCAAAAAA==&#10;">
                            <v:imagedata r:id="rId125" o:title=""/>
                          </v:shape>
                          <v:shape id="Picture 192" o:spid="_x0000_s1243" type="#_x0000_t75" style="position:absolute;left:23980;width:36989;height:28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PdVwgAAANwAAAAPAAAAZHJzL2Rvd25yZXYueG1sRE9Na8JA&#10;EL0L/Q/LFLyZTXMQTV2lCIoXKVoPHqfZaXZpdjZkV5P8e7cg9DaP9zmrzeAacacuWM8K3rIcBHHl&#10;teVaweVrN1uACBFZY+OZFIwUYLN+mayw1L7nE93PsRYphEOJCkyMbSllqAw5DJlviRP34zuHMcGu&#10;lrrDPoW7RhZ5PpcOLacGgy1tDVW/55tT8N2f2uZY2Ntya8fPsbruR5PvlZq+Dh/vICIN8V/8dB90&#10;mr8s4O+ZdIFcPwAAAP//AwBQSwECLQAUAAYACAAAACEA2+H2y+4AAACFAQAAEwAAAAAAAAAAAAAA&#10;AAAAAAAAW0NvbnRlbnRfVHlwZXNdLnhtbFBLAQItABQABgAIAAAAIQBa9CxbvwAAABUBAAALAAAA&#10;AAAAAAAAAAAAAB8BAABfcmVscy8ucmVsc1BLAQItABQABgAIAAAAIQAw7PdVwgAAANwAAAAPAAAA&#10;AAAAAAAAAAAAAAcCAABkcnMvZG93bnJldi54bWxQSwUGAAAAAAMAAwC3AAAA9gIAAAAA&#10;">
                            <v:imagedata r:id="rId126" o:title=""/>
                          </v:shape>
                          <v:shape id="Text Box 193" o:spid="_x0000_s1244" type="#_x0000_t202" style="position:absolute;left:-7175;top:13067;width:18384;height:37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40iwQAAANwAAAAPAAAAZHJzL2Rvd25yZXYueG1sRE/fa8Iw&#10;EH4f+D+EE3ybiRVk64wyBWH0RdcJez2SW1tsLqXJtP73RhB8u4/v5y3Xg2vFmfrQeNYwmyoQxMbb&#10;hisNx5/d6xuIEJEttp5Jw5UCrFejlyXm1l/4m85lrEQK4ZCjhjrGLpcymJochqnviBP353uHMcG+&#10;krbHSwp3rcyUWkiHDaeGGjva1mRO5b/TQBu1Lw7KZNWRT6Yo/CwLvzutJ+Ph8wNEpCE+xQ/3l03z&#10;3+dwfyZdIFc3AAAA//8DAFBLAQItABQABgAIAAAAIQDb4fbL7gAAAIUBAAATAAAAAAAAAAAAAAAA&#10;AAAAAABbQ29udGVudF9UeXBlc10ueG1sUEsBAi0AFAAGAAgAAAAhAFr0LFu/AAAAFQEAAAsAAAAA&#10;AAAAAAAAAAAAHwEAAF9yZWxzLy5yZWxzUEsBAi0AFAAGAAgAAAAhAFlvjSLBAAAA3AAAAA8AAAAA&#10;AAAAAAAAAAAABwIAAGRycy9kb3ducmV2LnhtbFBLBQYAAAAAAwADALcAAAD1AgAAAAA=&#10;" stroked="f">
                            <v:fill opacity="0"/>
                            <v:textbox>
                              <w:txbxContent>
                                <w:p w:rsidR="00675B45" w:rsidRDefault="00675B45" w:rsidP="006E7A3E">
                                  <w:pPr>
                                    <w:pStyle w:val="FIgureInnerTitles"/>
                                  </w:pPr>
                                  <w:r>
                                    <w:t>Distance [m]</w:t>
                                  </w:r>
                                </w:p>
                              </w:txbxContent>
                            </v:textbox>
                          </v:shape>
                        </v:group>
                      </v:group>
                      <v:rect id="Rectangle 204" o:spid="_x0000_s1245" style="position:absolute;left:6594;top:30421;width:43167;height:8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Ys1xgAAANwAAAAPAAAAZHJzL2Rvd25yZXYueG1sRI9Pa8JA&#10;FMTvBb/D8oTemo1Biq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ayWLNcYAAADcAAAA&#10;DwAAAAAAAAAAAAAAAAAHAgAAZHJzL2Rvd25yZXYueG1sUEsFBgAAAAADAAMAtwAAAPoCAAAAAA==&#10;" filled="f" stroked="f">
                        <v:textbox inset="0,0,0,0">
                          <w:txbxContent>
                            <w:p w:rsidR="00675B45" w:rsidRPr="005B0371" w:rsidRDefault="00675B45" w:rsidP="006E7A3E">
                              <w:pPr>
                                <w:pStyle w:val="FigureCapture"/>
                              </w:pPr>
                              <w:r w:rsidRPr="006E7A3E">
                                <w:rPr>
                                  <w:rStyle w:val="FigureCaptureChar"/>
                                  <w:bCs/>
                                </w:rPr>
                                <w:t>Figure 15</w:t>
                              </w:r>
                              <w:r w:rsidRPr="006E7A3E">
                                <w:rPr>
                                  <w:rStyle w:val="FigureCaptureChar"/>
                                  <w:b/>
                                  <w:bCs/>
                                </w:rPr>
                                <w:t xml:space="preserve"> (d) </w:t>
                              </w:r>
                              <w:r w:rsidRPr="006E7A3E">
                                <w:rPr>
                                  <w:rStyle w:val="FigureCaptureChar"/>
                                  <w:bCs/>
                                </w:rPr>
                                <w:t>:</w:t>
                              </w:r>
                              <w:r w:rsidRPr="006E7A3E">
                                <w:rPr>
                                  <w:rStyle w:val="FigureCaptureChar"/>
                                </w:rPr>
                                <w:t xml:space="preserve"> </w:t>
                              </w:r>
                              <w:r w:rsidRPr="006E7A3E">
                                <w:rPr>
                                  <w:rStyle w:val="FigureCaptureChar"/>
                                  <w:rFonts w:asciiTheme="majorBidi" w:hAnsiTheme="majorBidi" w:cstheme="majorBidi"/>
                                </w:rPr>
                                <w:t>Combination of LiDAR, spectrogram</w:t>
                              </w:r>
                              <w:r w:rsidRPr="005B0371">
                                <w:t xml:space="preserve"> </w:t>
                              </w:r>
                              <w:r w:rsidRPr="00D0105D">
                                <w:t xml:space="preserve">and image from </w:t>
                              </w:r>
                              <w:r w:rsidRPr="006E7A3E">
                                <w:t>1.9 [m]  orthogonally as measured from the LiDAR.</w:t>
                              </w:r>
                              <w:r w:rsidRPr="005B0371">
                                <w:t xml:space="preserve"> </w:t>
                              </w:r>
                            </w:p>
                            <w:p w:rsidR="00675B45" w:rsidRDefault="00675B45" w:rsidP="00A6271A">
                              <w:pPr>
                                <w:spacing w:after="160" w:line="259" w:lineRule="auto"/>
                                <w:ind w:left="0" w:firstLine="0"/>
                                <w:jc w:val="left"/>
                              </w:pPr>
                            </w:p>
                          </w:txbxContent>
                        </v:textbox>
                      </v:rect>
                    </v:group>
                  </w:pict>
                </mc:Fallback>
              </mc:AlternateContent>
            </w:r>
          </w:p>
        </w:tc>
      </w:tr>
    </w:tbl>
    <w:p w:rsidR="0058513F" w:rsidRPr="009C3E59" w:rsidRDefault="007941DE" w:rsidP="006E7A3E">
      <w:pPr>
        <w:pStyle w:val="Heading3"/>
      </w:pPr>
      <w:bookmarkStart w:id="108" w:name="_Toc469494676"/>
      <w:bookmarkStart w:id="109" w:name="_Toc469575403"/>
      <w:r w:rsidRPr="006E7A3E">
        <w:lastRenderedPageBreak/>
        <w:t>4.1.4</w:t>
      </w:r>
      <w:r w:rsidRPr="006E7A3E">
        <w:rPr>
          <w:rFonts w:eastAsia="Arial"/>
        </w:rPr>
        <w:t xml:space="preserve"> </w:t>
      </w:r>
      <w:r w:rsidRPr="006E7A3E">
        <w:t>Different cultivars</w:t>
      </w:r>
      <w:bookmarkEnd w:id="108"/>
      <w:bookmarkEnd w:id="109"/>
      <w:r w:rsidRPr="006E7A3E">
        <w:t xml:space="preserve"> </w:t>
      </w:r>
    </w:p>
    <w:p w:rsidR="0058513F" w:rsidRDefault="007941DE" w:rsidP="006E7A3E">
      <w:r>
        <w:t xml:space="preserve">A comparison between pepper and cucumber rows from a distance of </w:t>
      </w:r>
      <w:r w:rsidR="00961592">
        <w:rPr>
          <w:rFonts w:ascii="Cambria Math" w:eastAsia="Cambria Math" w:hAnsi="Cambria Math" w:cs="Cambria Math"/>
        </w:rPr>
        <w:t>1.0m</w:t>
      </w:r>
      <w:r>
        <w:rPr>
          <w:rFonts w:ascii="Cambria Math" w:eastAsia="Cambria Math" w:hAnsi="Cambria Math" w:cs="Cambria Math"/>
        </w:rPr>
        <w:t xml:space="preserve"> </w:t>
      </w:r>
      <w:r w:rsidR="00961592">
        <w:rPr>
          <w:rFonts w:ascii="Cambria Math" w:eastAsia="Cambria Math" w:hAnsi="Cambria Math" w:cs="Cambria Math"/>
        </w:rPr>
        <w:t xml:space="preserve">and </w:t>
      </w:r>
      <w:r>
        <w:t xml:space="preserve"> </w:t>
      </w:r>
      <w:r>
        <w:rPr>
          <w:rFonts w:ascii="Cambria Math" w:eastAsia="Cambria Math" w:hAnsi="Cambria Math" w:cs="Cambria Math"/>
        </w:rPr>
        <w:t>1.</w:t>
      </w:r>
      <w:r w:rsidR="00300D60">
        <w:rPr>
          <w:rFonts w:ascii="Cambria Math" w:eastAsia="Cambria Math" w:hAnsi="Cambria Math" w:cs="Cambria Math"/>
        </w:rPr>
        <w:t>5[</w:t>
      </w:r>
      <w:r>
        <w:rPr>
          <w:rFonts w:ascii="Cambria Math" w:eastAsia="Cambria Math" w:hAnsi="Cambria Math" w:cs="Cambria Math"/>
        </w:rPr>
        <w:t>m]</w:t>
      </w:r>
      <w:r>
        <w:t xml:space="preserve"> is presented in </w:t>
      </w:r>
      <w:r w:rsidR="00470967">
        <w:t>Fig.(</w:t>
      </w:r>
      <w:r>
        <w:rPr>
          <w:rFonts w:ascii="Cambria Math" w:eastAsia="Cambria Math" w:hAnsi="Cambria Math" w:cs="Cambria Math"/>
        </w:rPr>
        <w:t>16):</w:t>
      </w:r>
      <w:r>
        <w:t xml:space="preserve"> </w:t>
      </w:r>
    </w:p>
    <w:tbl>
      <w:tblPr>
        <w:tblStyle w:val="TableGrid0"/>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6"/>
      </w:tblGrid>
      <w:tr w:rsidR="00300D60" w:rsidTr="006E7A3E">
        <w:trPr>
          <w:trHeight w:val="6576"/>
        </w:trPr>
        <w:tc>
          <w:tcPr>
            <w:tcW w:w="9906" w:type="dxa"/>
          </w:tcPr>
          <w:p w:rsidR="00300D60" w:rsidRDefault="00300D60" w:rsidP="00300D60">
            <w:pPr>
              <w:ind w:left="0" w:firstLine="0"/>
            </w:pPr>
            <w:r>
              <w:rPr>
                <w:noProof/>
                <w:szCs w:val="24"/>
              </w:rPr>
              <mc:AlternateContent>
                <mc:Choice Requires="wpg">
                  <w:drawing>
                    <wp:anchor distT="0" distB="0" distL="114300" distR="114300" simplePos="0" relativeHeight="251761664" behindDoc="1" locked="0" layoutInCell="1" allowOverlap="1" wp14:anchorId="70A5CE8B" wp14:editId="2847119D">
                      <wp:simplePos x="0" y="0"/>
                      <wp:positionH relativeFrom="column">
                        <wp:posOffset>57150</wp:posOffset>
                      </wp:positionH>
                      <wp:positionV relativeFrom="paragraph">
                        <wp:posOffset>87630</wp:posOffset>
                      </wp:positionV>
                      <wp:extent cx="6136640" cy="5033645"/>
                      <wp:effectExtent l="0" t="0" r="16510" b="14605"/>
                      <wp:wrapTopAndBottom/>
                      <wp:docPr id="111266" name="Group 111266"/>
                      <wp:cNvGraphicFramePr/>
                      <a:graphic xmlns:a="http://schemas.openxmlformats.org/drawingml/2006/main">
                        <a:graphicData uri="http://schemas.microsoft.com/office/word/2010/wordprocessingGroup">
                          <wpg:wgp>
                            <wpg:cNvGrpSpPr/>
                            <wpg:grpSpPr>
                              <a:xfrm>
                                <a:off x="0" y="0"/>
                                <a:ext cx="6136640" cy="5033645"/>
                                <a:chOff x="0" y="-39689"/>
                                <a:chExt cx="7673990" cy="5322578"/>
                              </a:xfrm>
                            </wpg:grpSpPr>
                            <wpg:grpSp>
                              <wpg:cNvPr id="111275" name="Group 111275"/>
                              <wpg:cNvGrpSpPr/>
                              <wpg:grpSpPr>
                                <a:xfrm>
                                  <a:off x="0" y="-39689"/>
                                  <a:ext cx="7673990" cy="5322578"/>
                                  <a:chOff x="0" y="-40558"/>
                                  <a:chExt cx="7673990" cy="5439139"/>
                                </a:xfrm>
                              </wpg:grpSpPr>
                              <wpg:grpSp>
                                <wpg:cNvPr id="111276" name="Group 111276"/>
                                <wpg:cNvGrpSpPr/>
                                <wpg:grpSpPr>
                                  <a:xfrm>
                                    <a:off x="0" y="-40558"/>
                                    <a:ext cx="7498080" cy="4843063"/>
                                    <a:chOff x="0" y="-40558"/>
                                    <a:chExt cx="7498080" cy="4843063"/>
                                  </a:xfrm>
                                </wpg:grpSpPr>
                                <pic:pic xmlns:pic="http://schemas.openxmlformats.org/drawingml/2006/picture">
                                  <pic:nvPicPr>
                                    <pic:cNvPr id="111277" name="Picture 111277"/>
                                    <pic:cNvPicPr>
                                      <a:picLocks noChangeAspect="1"/>
                                    </pic:cNvPicPr>
                                  </pic:nvPicPr>
                                  <pic:blipFill rotWithShape="1">
                                    <a:blip r:embed="rId127">
                                      <a:extLst>
                                        <a:ext uri="{28A0092B-C50C-407E-A947-70E740481C1C}">
                                          <a14:useLocalDpi xmlns:a14="http://schemas.microsoft.com/office/drawing/2010/main" val="0"/>
                                        </a:ext>
                                      </a:extLst>
                                    </a:blip>
                                    <a:srcRect r="7662"/>
                                    <a:stretch/>
                                  </pic:blipFill>
                                  <pic:spPr bwMode="auto">
                                    <a:xfrm>
                                      <a:off x="3760967" y="1029335"/>
                                      <a:ext cx="3737113" cy="2496710"/>
                                    </a:xfrm>
                                    <a:prstGeom prst="rect">
                                      <a:avLst/>
                                    </a:prstGeom>
                                    <a:noFill/>
                                    <a:ln>
                                      <a:noFill/>
                                    </a:ln>
                                    <a:extLst>
                                      <a:ext uri="{53640926-AAD7-44D8-BBD7-CCE9431645EC}">
                                        <a14:shadowObscured xmlns:a14="http://schemas.microsoft.com/office/drawing/2010/main"/>
                                      </a:ext>
                                    </a:extLst>
                                  </pic:spPr>
                                </pic:pic>
                                <wpg:grpSp>
                                  <wpg:cNvPr id="111278" name="Group 111278"/>
                                  <wpg:cNvGrpSpPr/>
                                  <wpg:grpSpPr>
                                    <a:xfrm>
                                      <a:off x="0" y="-40558"/>
                                      <a:ext cx="6774815" cy="4843063"/>
                                      <a:chOff x="0" y="-40558"/>
                                      <a:chExt cx="6775065" cy="4843063"/>
                                    </a:xfrm>
                                  </wpg:grpSpPr>
                                  <wpg:grpSp>
                                    <wpg:cNvPr id="111279" name="Group 111279"/>
                                    <wpg:cNvGrpSpPr/>
                                    <wpg:grpSpPr>
                                      <a:xfrm>
                                        <a:off x="0" y="-40558"/>
                                        <a:ext cx="4046855" cy="4843063"/>
                                        <a:chOff x="0" y="-40559"/>
                                        <a:chExt cx="4047214" cy="4843147"/>
                                      </a:xfrm>
                                    </wpg:grpSpPr>
                                    <pic:pic xmlns:pic="http://schemas.openxmlformats.org/drawingml/2006/picture">
                                      <pic:nvPicPr>
                                        <pic:cNvPr id="111281" name="Picture 111281"/>
                                        <pic:cNvPicPr>
                                          <a:picLocks noChangeAspect="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40559"/>
                                          <a:ext cx="4047214" cy="2496710"/>
                                        </a:xfrm>
                                        <a:prstGeom prst="rect">
                                          <a:avLst/>
                                        </a:prstGeom>
                                        <a:noFill/>
                                        <a:ln>
                                          <a:noFill/>
                                        </a:ln>
                                      </pic:spPr>
                                    </pic:pic>
                                    <pic:pic xmlns:pic="http://schemas.openxmlformats.org/drawingml/2006/picture">
                                      <pic:nvPicPr>
                                        <pic:cNvPr id="111282" name="Picture 111282"/>
                                        <pic:cNvPicPr>
                                          <a:picLocks noChangeAspect="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2305877"/>
                                          <a:ext cx="4047214" cy="2496711"/>
                                        </a:xfrm>
                                        <a:prstGeom prst="rect">
                                          <a:avLst/>
                                        </a:prstGeom>
                                        <a:noFill/>
                                        <a:ln>
                                          <a:noFill/>
                                        </a:ln>
                                      </pic:spPr>
                                    </pic:pic>
                                  </wpg:grpSp>
                                  <wps:wsp>
                                    <wps:cNvPr id="111283" name="Straight Arrow Connector 111283"/>
                                    <wps:cNvCnPr/>
                                    <wps:spPr>
                                      <a:xfrm flipV="1">
                                        <a:off x="3784821" y="2417307"/>
                                        <a:ext cx="2990244" cy="1724370"/>
                                      </a:xfrm>
                                      <a:prstGeom prst="straightConnector1">
                                        <a:avLst/>
                                      </a:prstGeom>
                                      <a:ln w="28575">
                                        <a:solidFill>
                                          <a:srgbClr val="5889B0"/>
                                        </a:solidFill>
                                        <a:prstDash val="solid"/>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1284" name="Straight Arrow Connector 111284"/>
                                    <wps:cNvCnPr/>
                                    <wps:spPr>
                                      <a:xfrm>
                                        <a:off x="3784821" y="803082"/>
                                        <a:ext cx="921164" cy="579755"/>
                                      </a:xfrm>
                                      <a:prstGeom prst="straightConnector1">
                                        <a:avLst/>
                                      </a:prstGeom>
                                      <a:ln w="28575">
                                        <a:solidFill>
                                          <a:srgbClr val="71BF6E"/>
                                        </a:solidFill>
                                        <a:prstDash val="solid"/>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s:wsp>
                                <wps:cNvPr id="111293" name="Text Box 111293"/>
                                <wps:cNvSpPr txBox="1"/>
                                <wps:spPr>
                                  <a:xfrm>
                                    <a:off x="175911" y="4962769"/>
                                    <a:ext cx="7498079" cy="435812"/>
                                  </a:xfrm>
                                  <a:prstGeom prst="rect">
                                    <a:avLst/>
                                  </a:prstGeom>
                                  <a:noFill/>
                                  <a:ln>
                                    <a:noFill/>
                                  </a:ln>
                                  <a:effectLst/>
                                </wps:spPr>
                                <wps:txbx>
                                  <w:txbxContent>
                                    <w:p w:rsidR="00675B45" w:rsidRPr="006E7A3E" w:rsidRDefault="00675B45" w:rsidP="006E7A3E">
                                      <w:pPr>
                                        <w:pStyle w:val="FIGCAPTIOIN"/>
                                        <w:rPr>
                                          <w:bCs/>
                                          <w:noProof/>
                                        </w:rPr>
                                      </w:pPr>
                                      <w:bookmarkStart w:id="110" w:name="_Toc457062723"/>
                                      <w:bookmarkStart w:id="111" w:name="_Toc470387473"/>
                                      <w:r w:rsidRPr="0025693A">
                                        <w:rPr>
                                          <w:b/>
                                          <w:bCs/>
                                        </w:rPr>
                                        <w:t xml:space="preserve">Figure </w:t>
                                      </w:r>
                                      <w:r w:rsidRPr="0025693A">
                                        <w:rPr>
                                          <w:b/>
                                          <w:bCs/>
                                        </w:rPr>
                                        <w:fldChar w:fldCharType="begin"/>
                                      </w:r>
                                      <w:r w:rsidRPr="0025693A">
                                        <w:rPr>
                                          <w:b/>
                                          <w:bCs/>
                                        </w:rPr>
                                        <w:instrText xml:space="preserve"> SEQ Figure \* ARABIC </w:instrText>
                                      </w:r>
                                      <w:r w:rsidRPr="0025693A">
                                        <w:rPr>
                                          <w:b/>
                                          <w:bCs/>
                                        </w:rPr>
                                        <w:fldChar w:fldCharType="separate"/>
                                      </w:r>
                                      <w:r>
                                        <w:rPr>
                                          <w:b/>
                                          <w:bCs/>
                                          <w:noProof/>
                                        </w:rPr>
                                        <w:t>16</w:t>
                                      </w:r>
                                      <w:r w:rsidRPr="0025693A">
                                        <w:rPr>
                                          <w:b/>
                                          <w:bCs/>
                                        </w:rPr>
                                        <w:fldChar w:fldCharType="end"/>
                                      </w:r>
                                      <w:r>
                                        <w:rPr>
                                          <w:b/>
                                          <w:bCs/>
                                        </w:rPr>
                                        <w:t xml:space="preserve"> </w:t>
                                      </w:r>
                                      <w:r>
                                        <w:t>:</w:t>
                                      </w:r>
                                      <w:r>
                                        <w:rPr>
                                          <w:noProof/>
                                        </w:rPr>
                                        <w:t xml:space="preserve"> </w:t>
                                      </w:r>
                                      <w:r w:rsidRPr="006E7A3E">
                                        <w:rPr>
                                          <w:rStyle w:val="FigureCaptureChar"/>
                                          <w:rFonts w:asciiTheme="majorBidi" w:hAnsiTheme="majorBidi" w:cstheme="majorBidi"/>
                                        </w:rPr>
                                        <w:t>Averaged amplitude as a function of frequency of pepper and cucumber plants</w:t>
                                      </w:r>
                                      <w:bookmarkEnd w:id="110"/>
                                      <w:bookmarkEnd w:id="11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194" name="Rounded Rectangle 194"/>
                              <wps:cNvSpPr/>
                              <wps:spPr>
                                <a:xfrm>
                                  <a:off x="834501" y="185117"/>
                                  <a:ext cx="666750" cy="1614170"/>
                                </a:xfrm>
                                <a:prstGeom prst="roundRect">
                                  <a:avLst/>
                                </a:prstGeom>
                                <a:noFill/>
                                <a:ln w="38100">
                                  <a:solidFill>
                                    <a:schemeClr val="accent6"/>
                                  </a:solidFill>
                                  <a:prstDash val="soli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6" name="Rounded Rectangle 196"/>
                              <wps:cNvSpPr/>
                              <wps:spPr>
                                <a:xfrm>
                                  <a:off x="701336" y="2521258"/>
                                  <a:ext cx="800100" cy="1614170"/>
                                </a:xfrm>
                                <a:prstGeom prst="roundRect">
                                  <a:avLst/>
                                </a:prstGeom>
                                <a:noFill/>
                                <a:ln w="38100">
                                  <a:solidFill>
                                    <a:schemeClr val="accent1">
                                      <a:lumMod val="50000"/>
                                    </a:schemeClr>
                                  </a:solidFill>
                                  <a:prstDash val="sys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A5CE8B" id="Group 111266" o:spid="_x0000_s1246" style="position:absolute;left:0;text-align:left;margin-left:4.5pt;margin-top:6.9pt;width:483.2pt;height:396.35pt;z-index:-251554816;mso-position-horizontal-relative:text;mso-position-vertical-relative:text;mso-width-relative:margin;mso-height-relative:margin" coordorigin=",-396" coordsize="76739,532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p6VzYBwAAoCIAAA4AAABkcnMvZTJvRG9jLnhtbOxa227bSBJ9H2D+&#10;gdC7It4vQpyBLDvBANmJkWQnzxRFSURINqfZsuRd7L/vqb5QN2rsaBJjgokByc2+sLuqq06d6tbL&#10;X7ZVad3nvC1YfTVwXtgDK68zNi/q5dXg3x9fD+OB1Yq0nqclq/OrwUPeDn559fNPLzfNOHfZipXz&#10;nFt4Sd2ON83VYCVEMx6N2myVV2n7gjV5jcYF41Uq8MiXozlPN3h7VY5c2w5HG8bnDWdZ3raovVGN&#10;g1fy/YtFnol3i0WbC6u8GmBtQn5z+T2j79Grl+l4ydNmVWR6GekFq6jSosak3atuUpFaa16cvKoq&#10;Ms5athAvMlaN2GJRZLmUAdI49pE0bzhbN1KW5XizbDo1QbVHerr4tdlv93fcKubYO8dxw3Bg1WmF&#10;fZJTW7oOSto0yzH6vuHNh+aO64qleiK5twte0X9IZG2leh869eZbYWWoDB0vDH3sQoa2wPa80A/U&#10;BmQr7NJu3NBLwjgxTbd6eBRGXpKY4Z7rBlFMfUZm9hEtsltT99Atfk/QKDgVFHWXCrq/YCPtueWm&#10;42NpfTsIpCTU1C+t7yWOJzVykbQ92xqFl0u7t+BOWj+J7Vhvjh/7nh16ZgMP93Zv8J60Z4afkbYp&#10;sjE+2iFQOnGIx4EDo8Sa5wP9kupJ76hS/nndDOG7TSqKWVEW4kHiELyUFlXf3xXZHVcPh74VRcbk&#10;0IVmlt6FWhgdDaXeamxKsr1l2efWqtl0ldbLfNI2gDI4KfUeHXaXjwcTz8qieV2UpcWZ+FSI1YdV&#10;2sCnHYlQ1KhlBg4e4UiP2hRG3bBsXeW1UKDL8xLis7pdFU07sPg4r2Y5MIT/OleTwCzetoIAgQxE&#10;AuF/3Xhi24l7PZwG9nTo29HtcJL40TCybyPf9mNn6kz/R0t0/PG6zaGAtLxpCr1W1J6sthf1dHxQ&#10;eCpx2bpPJforrMCCJGaYJcLESCW01pZn76FmC3qJwtBV9tsKnotsZfRudKs2rQUYWrPNv9gc+k3X&#10;gkkVH4GhF4V2EmL7AXuO7Saep2GPdEPA6EVe5DieAkbXR19HRqbO+mERvBVvclZZVICisUw5VXoP&#10;PSvBTBeSpGa0/6hPx2V9UIF3qhoj//4WBYBkbFE4nExuoqHv38TD62uUptPbxPcc4PVtt0XtKp2z&#10;zbtZm8GW5399l87sDtk6aVmbPR4Vnkuc74V2MI7jGKYCxUUxDIbaobPZrzCKYK4IIRTIvhzsMDyw&#10;w9Ph3XZ/SSBLeqSVgeKrSQvfDOPgdLn9gewkbGN45Dr+TlmOLzHvjLS03/hoe0LpxOt7MOqIE2LU&#10;s0J77JhNuNuDdtTCprGWbwHt5NPfGMldCTB9MPHdILkEQA3gpLEFQJEQXmFN1yAj6AXADroDAJAI&#10;oc3eIMSB0T8PokshjpGSrA+f78ub3F5vkuH4+/Um74c3PUKTlDe5nh3EihUrZkIEqcedFBM2qd/X&#10;J0i97rQLzMQ8cGLRGiqNp5NA1UtP6byiL9eXHB02Qq89TBxiEENFaD4InhbLlbAmnLONNWV1DTBj&#10;XGYS6AZY08OntU7SW02elKKsBZju7yYT0Lm6F8V+7CKEActc34k8W8bnnfZdZN2uryO4E7m+Fz1C&#10;T4GscqHdClVWcIaslrW1wdRxgAycULplZTEn/iof+HI2Lbni8EEcJ9dm7oNuRH5v0nal+skmRd9X&#10;eTq/reeWeKAUqMYh1IBmq/L5wCpznFlRScYJkRblrqfgBRKv8kxvzaJhD0bBsiQeypwWXdbv8wVO&#10;VWC6SnJ5npV3cqRZhlzKmLDsvQtPeqCtdEEHYecGqnC2oKG5POvqZn3C4G6EnJnVohtcFTXjfbOL&#10;rVnyQvUHKd+Tm4ozNn+Qpicb4B/P6Sgw0ac4iv+4o5BOetwjtj071nmhCfWJ6yAx0odaURKBKSt6&#10;YbJAk5fp1O1b+UbkXL8Ob/XcP3zj+/CN/YCyXyZXepbgknTB5SMZ9DXbymCC6l0woRNfS2zRRnCm&#10;6xXT3MVf7S1OFCSOiiU4x3Cj8IgYR3TQFyFplamzF8SOdKcuGfz6gdxgoz4nkXglzxOoJLazrTz9&#10;TmTM2yEYHZ3JY+y2yV4XCC5v01bcpRyXA+ApuPAQ7/C1KBliCdOlgbVi/D999dQf9ACtCD64bLga&#10;tH+sUzp8LH+tQRzwSmEK3BRmplCvqynDCRbUitXIIgZwUZraBWfVJ/CKCc2CprTOMNfVQJjiVOAJ&#10;DbhHyfLJRJbVGebb+kODFFtFKUKqj9tPKW80VgnYxG/MUJN0fBTAVV/CyppNcPi1KGRmtdOijg8y&#10;DDy/eSddPHjP1vUch1SU+8mobjloPLTwP7fr2PMDW9m1EweOc0SRwjDEmY6yaid0wKIMSzkTBXCz&#10;U89pOTLOHumVDvqUVokFYWHEKIi1eLFj69B+wJH6SII834dfPSUUPJ3OqEOBIzoz/2x4QT+V6eVA&#10;Zcd/vhCqd7NdQGF2gx+hMM8LAInj08WYAgE/iFw8KCDQLQoMdMvFgJAJ/neCBAKKbx/lku72qw8G&#10;9DWYTLoo0P05DES2g2tLlSoFruOaeztDBmMbt7h/LxxQzleuK1xS6CzKxh+hH6GDgQ71tI8qRynV&#10;Q0v5lR5GVwiS4SsaQBvZ9iQ/P9BChtqvTRf+mWghCQR+BiEtVf9kg35nsf8srXL3w5JX/wcAAP//&#10;AwBQSwMEFAAGAAgAAAAhALvqA//JAAAAKQIAABkAAABkcnMvX3JlbHMvZTJvRG9jLnhtbC5yZWxz&#10;vJHLCsIwEEX3gv8QZm/TVhAR025EcCv6AUMybYPNgySK/r0BERREdy5nhnvugVm3VzOyC4WonRVQ&#10;FSUwstIpbXsBx8N2tgQWE1qFo7Mk4EYR2mY6We9pxJRDcdA+skyxUcCQkl9xHuVABmPhPNl86Vww&#10;mPIYeu5RnrAnXpflgodXBjRvTLZTAsJOzYEdbj43/2a7rtOSNk6eDdn0oYJrk7szEENPSYAhpfGx&#10;nBdkOuCfHer/ONTfHKr/OFRPB/724OYOAAD//wMAUEsDBBQABgAIAAAAIQB2TzQC2kYAAOw8AQAU&#10;AAAAZHJzL21lZGlhL2ltYWdlMy5lbWbsnVuMZVl93ndPV/W9p6urq6erum6nqut+r+6q7qqu6hlI&#10;hAVKJvJYkBgpJDNKUIxi4uBkHPNAMuKB2ChCiAcUIQVZPOAIKSjiASk8QMQDikhEJF6QjSMi8YAl&#10;ImGJKDwgefL9vu+/zinGjB0nihHus2bO2Xuvva7f//tf1tr7VJ/ruu5f6TOizzV9PnKu687r09Kn&#10;HnfdzaWu673txV/ounPd/zg91/3e+a67qAI39PlVfd6uz8cvdN1dNfLSM13362fq61Z39+rl7o8+&#10;O9q92L21e2f31/X9V7pe9wvd+7p/0L3a/Xr3Xgop3dSHMVzS57I+Y/q8XJ+rOo7V+cs6vvH+uPKo&#10;S9e/pM8/1gnn/+v111/XoZ8+TmbS4tvV8692v6Hvf6qx/L3ulXbn/+H4y3OGst/C7/zbr9zh4g//&#10;MMd2/Xf+5cgf/zEgdveAvjv3737rNseWWrn/Xvlt2L8ym/bb/Xb8/d7v/23qfvzf/NV/T9mXuVBq&#10;9XLVdVfq5OXf7v4hp639i5+44PG8c/zc7wqy19ux3W/l2/xEge7v/4ZF1S3rvGHfzq933WtrZ/LP&#10;yuSHQ5kImUEayqTrGo+fNj1BP5vO/DydN31+RuP/n2+uz+PvlGV9vyzsP+l63d/Q8Z/p+Evdrynv&#10;le4fDVTgz3X2m73/Sxv72//8p9rY/1j54E/6rfk/3cb2Xn3Lf6DsyxRWavVyFT/FebOZrf03s7Ht&#10;fivf5vfTbCx4N76ctbHkn5XJHw1lggj6aazOGsYN879ImfxgKJO+PDgZq6ufpUyGelJCqMNQJn+O&#10;WGToT2DN0McLhJ+FPxnaLug3SGN1OvQn/wf7DUPbBVuGtksgDG3XwOf/iX25p0hP/qLXJ29f/P+7&#10;jv/lhZ/tOr7N789ax59d07/ZOXsMbd3/83j+ZvN6s/yfxzmeHfObzevN8s/W/Xk8f7N5vTH/r4nH&#10;b9FnT59RfXr6MF8+Y/q09Pq/6Do+LbXrfWUcqDA61Z1/h29nW0WPeV5THXK+8pXO/31Ffb3lLW57&#10;ZGSku3TpUnft2rVubGysm5iY6CYnJ7uZmZmu1+t1S0tL3draWre9vd3t7+93h4eH3fHxcffkyZPu&#10;rW99a/e2t72te8c73tG9+OKL3UsvvdS9613v6t797nd373nPe7pXXnmle+9739u9733a63z/+7sP&#10;fOAD3auvvtp98IMf7D70oQ91H/7wh7uPfOQj3Uc/+tHuYx/7WPeJT3yi++QnP9l96lOf6j796U93&#10;n/nMZ7rPfvaz3ec+97nu85//fPeFL3yh++IXv9h96Utf6r785S93X/3qV7uvfe1r3de//vXuG9/4&#10;RvfNb36z+9a3vtV9+9vf7r7zne903/3ud7vvfe973fe///3uBz/4QffDH/6w+9GPftT9+Mc/7sBm&#10;T5DwfAbMDvTh+dpPsyXKf21V9yb18UMpHVUfEfbLk/839dnS55E+E/qcSB5/oCP3HunskXJPzvH5&#10;g349Pep6rfWpYq/9XX0d6QMHOJLakXM16RTZ1oUOrQ3qtbHq0aPTG8dK/t/SZ0+fN46V+m8cK9et&#10;/TeO98/ibWtfj0e7/3amv3b9kvL+9X8djOOxyn37TDmdOo0o/z/p7Bf1WROgv6lP7z/7Vtfr/kvX&#10;7q8pq52fy2O4frmUHnw/zdwHBThku/CarzAPtg+cYB8mJp577tatyYmJyck7Ss89dztpcpL8iYmb&#10;N2/dujU2du3ajRvXrz/77NWr167p/ytXLiuNjl6+PKL/lc6fHxmRibk0euHC6Oj586OjV5QuXLh8&#10;4cKlSyk6MnL50qXz5y9cuHJlVKXOn784MsIJxUmjnDwjfeNUn/Pnz50bGTl3jntqnnvp5pln1Ben&#10;Okl2TkdHk6271KSZkRHXyZ1nlNyQclXzmWfUI72NjAwxGBl5TmlqampycmoKFty9Ozl59+5z09ON&#10;FnfujI/fvnVrfHxiAj7AhhvPKokOVy9fvnbt8lWli05I/ApkuHTp4kWdKpksKXj16nVynn2WWpQZ&#10;EU2ULl26cGFk5OJFEeaCE20pC4aEJfomJxmcKZ+L3K/LZIyq5MXRoVyH3Ea//zJy2zqBiqBk1ooL&#10;F0o7yEUnmm5IrUZHb99Gv6XTaDi6bU2PwmPr79yRtqDb4+M3b95QksVHv69bW69fl5rn9MqVixfl&#10;BdDpK9Lyy1L8K1d8z75BVuA6Odf1fe0awxu9evXSJYozqjZgHantDBeSrWbcmokn5DPZBZxIsjUj&#10;2QoMhOajUpftW9oAZEAoxl3alFnBopCon6YvDjG4ePHOHaNw505jgoz+lOTfSGEmEAWMj8MFLRfG&#10;rvN1Q2xAqqYEl1evYvx1fb2SVhfXrnGpXGXrHN+ApacuJv4yDMJPyF1cxknoAl9APKFTcuNDdIfi&#10;LfMSdYg9KC7Jkg9/KCMph180o5HEH9EQPNI98klkVI9TU8xyKj4u3m5q6u5z5e1KG27b24HE2NjN&#10;m2PjSjqMMZsbN5UmJsbHn33W0JB/40ZQQnWkOyBAllQJSG7eBEqBQq5B9NHFGoIefnBlah4086EZ&#10;3ZMc/KE+gijkXQzcwU8+WUn9oH2BTFjRCKpMUrscrl8fYnD9OizQhxCHQOeuU4VAU1PT01NTExNT&#10;FQ/7oFA4ARBc4KPgmCCDMJkMqwzft27pFiLHlvJtsxrCUNh3xsdhktnFF6fRszBHNW/eFGXI4/TG&#10;DVrWCfXyETFSi2+JlaLUgWWqkHshIplKaYjuzKubN5nlnTueu3RAXmFyUlnkzszcvYtVkKZMTAAU&#10;uuDviYnbt6E/k/dkA6QXC9pb6CfdB7CA5VzqjUmXUC7dIw8MKaPECdhZm5hnMjT7QIl7om8XQgOp&#10;q0mmgdS0WKKq1Beq3B0bY7zKDkJpThiC0Pj4EIPx8bt3kXekLx5A/8lJ5UxP506oIUdB3AALkLmX&#10;i0QOkmukyX2ybyFpEkcvKhEPSVnk4IeQiO7DKordUiUdk5sLCQoBNsFLVhG6W7wtvWv1KCNxtz7d&#10;druEByoazb11i/GqLzjgWrCJPsFgWqmPARMXDsEgGgEawgZNuX3bM41i4DM8JmyB1MnptmMqKw0z&#10;1pQzImsRC24aYD7KuK3C1AUBQcMAaS+ZRi1gamIUAbf0aXcOCqltBKjJeIxGBsipxkhdBjGFWQsK&#10;wbAuJyaGGCAZeGDyT0/Pzk5N8Zk0GWQXZ2ehgL5MBp06looJlK2UxTQZJicRkc0nhGiKIZlyCr0R&#10;kXTo9m3oxFFChBDKs1QVlCGxGF+TDfFFzpYuDYRuaogLkvlDLQqnoRI8o2FUkj4n7O/cvq1FPglS&#10;+CTzYOhDDDAATrNKMzOzs3NzosXsLII3OjOiR8wjNoEkjY6sQVjmFEIkuNYZl2EIkrGVMAM4R03h&#10;QYTgWilRDEKSnPqTWpE1FLLw6V733bSzyFYtMhiTvlOUghSV7LPdQ5npaW6KfS6owWsINDA3x9Tn&#10;mX1LQmFmZm4uWXzrUrjIVlYMxdxpj26sNmgIH13zxX2+NSIX8UX1SC1QYMyKSihGGR1z6nzdcos0&#10;xCCtXcyRjSuNeyCCKk4h6iu1ZqrVZIAEqmUQOM3g0/HkEIPJyV5vfn56ujc7Oz8PHHNz80pWiVxA&#10;DnSieGAVAWpogUQnMZtINIZFBYm2uVekaXeV0chiX4z4m601H6hDYZLEm0J1EfZA5OIBRamAmFWn&#10;9VYX3Mk9Uy2XcG+G9qxOucFop6bm5nq9hQUhMDvLCTjo8dmcUsxDT/AIEkwGswULhxCYCANy924z&#10;HoTXaE4lWq/TjNhQJQYPUl6b0DLtaqCxQNSz4kT7PEGGXYXUpidN0zQgqKmcC31z4YZdSiqaDDLV&#10;6uws7SW5T2YxxGB6esFJejA/v7Bw7x4EEB+4RPhcyjpCiigFUrOs+TZTKAQ7ANSFuJMyliv54YEP&#10;oI7MXB5ZUsfkQJYU5q4YG341kiNuiRgB65v26IRLk809uVWHNDRShRtDUluaezZD3TDwe0oLC7YH&#10;i4v37i0vowiyEUCCibCRmJlBJTAQnjp5GXzhw7QYU4ChpBKZxobC5mcGBgoM361RgsIKxCjEaQ2/&#10;zdN1ySODo3rJ/BiGpxbkki0zRfMUNKTtlCoGja8UVQEgHmIABnp3YEk8mJtbWFheXlpaXoYWYgAG&#10;Ep8BqPrq9aIYSA3tUIIjOquD8uGCrzjwoZTLR4iCP4KT42k8CAvMA/KojvgkXiQcbkleNB4WWLg5&#10;DQ8kU8RKVxb93bs072JVn9Ysc/VOf/lQQXe4hy4sLy8y4cVFUCBJKcjAVKAVMg6Bg17xogKFVrn0&#10;HMngjgkeUMgQCukRBD0Qumd4boGCDCR1PYsGtIqnRo03KNAnRLa6tJq+ZNJ0xbcOtBgUGKH6pHPc&#10;jAFmpCS1QLEhBmAgoS/yERPggU5EguKBAgVbR9lDTnMhTiBFxIDvMBm4A7ISQySZSwsYsOGBBIEs&#10;Yj5hl/IjuqpLwSgTbcvuR3iWV6vHiFWIhiJg0y1FGJO4yQWnsXymWljr4eWua6mkdXZ6GgQWFgDB&#10;aWkJhyA4+Ny7F+8wv7gYBPCeKysqjJsom8EMsSYZvlqdnmaGUQ+BxXiCAlPTKepKYTXBWMgMCh48&#10;ODhhHPpz9cx1n+I1z1ZbHXCaNjX1tElB+0+8fEBJbTWBEtOjazLOIQZzc/fuoQn2BhCBKAlTaMVY&#10;WZkXBSRv/IXpsrS6urGxvrICQ1AdZQMj9tS2EvnPzFA/TOjLGm2QaJBIRCBqWBIWoEmDALlXxEBa&#10;iI4MlMyJMn2+p7CJRlGdcDf8aDyQsClGol2RqPGAtlWDrocYIHQ7Q2m5zELMgESM+i8vr6+vrfV6&#10;kvnS0vr6xsaaEjzY2dxcX19dxTSsUwR1gikIXwzAQOJxYYKuI22MhIEPE8DfsSfCiwHRCTW9RpPA&#10;4E2puURYUqwsHZIQognAF4EBly6UCkWfyk8r5GUQOtJ9C40WwCBBASMXBgsLGxvb2xsbzGZxbW1H&#10;aXNze3tra3Nzj6/NTRDY3NQpyIDP0lKvZygSaDAjoZpugoRmyQldaMUekvKN8qgcIgBIyix4biJ3&#10;P0HlgoWTNhOrBlqQCMt3aIIyfQzQUBpUXhqJitg4DjGIPSBIFo/hM56RJPEtLq6u7u7u7a3LAi6v&#10;rGxu7ittb+8pbXFCEgu2tuDG1tbGRqhxb1UJG6NaalSKhHBL9GYGAhcTdI7VI0E6sZBiDAETq8wF&#10;MYEB9nlgng+kySVyFqEogui5RBlUL0yQnqUL7nNDraXFkM2KNC9V9/TjE8CAEWk8S0vb2/eV1tbE&#10;+K2tnZ2DgwcPdnfv39f3/v6u097e7q7B2NnxYXt1dUVuY31ZoOlU3sPhV8IMsRwrc+8eM8RQaADE&#10;DfRHBWE2P883Q5FFSQjCFAoFTjJB5zQMNE8KUNzqQTgNBtyXkeCU+bNbZrXhTjRBwEQxhhjMza2v&#10;gwKGz14e5ko0LB/X1+/fPzyECVtowP7+w4cPHuztHRwo7/59VGN//8EDqQX6gM3c2dndXV1fRzEw&#10;kmiFqB09I5yodRj9wQNZfuQRX0Rh1bknXVpZYTwiaAxoY6+kjADDhBIg9JcoI83Q25ZwairiVxXt&#10;lco2wwQ8R1EmXDB7qEu/YigEhJV89E1IBP0fPrx/f31d8yaBwf37Dx8+PDx8oIRa6Aw94BP1WNvc&#10;xIGgQbgKr8ZxEyiB+knsla40LGIrOx4ZH6WNjeVl1bFx0hDwq0l9cw6jre5MiWTLHwy4dHFW6lzY&#10;mtBJo74xaBku3OthlIYYzM2triJ8sQD521zLKjo4hvyHh/v7OzsPHj589OjwEB48fHh8/IgTuCC1&#10;ODyI/Le2cCK7uxucbG0lpJJPYXOCYIo4SroA3WqbZkG2CQeCC6HEGR5AjkXqxJvL/ocOcBoeSMIo&#10;BnJmXeSEWNEUfWEVyTvDg9hT3aBINKF4AKFWVyGq5h+C0rKQQCM3Ng4OHj06ONjZEf8fPTo68pQP&#10;jo5OBMOjBw+ARRoCTMwe3yE8MA54C5ylkCD2YlnBPBWEhfpBAZcgxpPW1oQBMMSSOGCj3r17maCd&#10;IINmcJ5nphwUSgf69oB5JjpCI1zLE8arEEiBQtSngBpiAA+8gQgVMNYg6xgJmwj9iYdEh0ePjo/R&#10;BHTh9OQEHsAGW8owgQhBTMhhe5s42kvMsB2ZnuGB3Q/ap7hACQNqGxpLCi3MHlaxyEwJpofeFm54&#10;gLlziBzqw+sSbaroIkxA+LRhHpTSoDph1hCD+Xkwt0UMC9BRwYl5WFnZ28MqSr8fPjw6ChPMiFMz&#10;4fDw+FhG4vCQvPv39/bwkDIKOztECNhFra1wdYR+qDhmURYBYuD4bIUTEKwqrNgg4VNZk+JWZUNg&#10;DyOSHUTGSNPqHHvIBTGE42GEa4sQSoQ9Eny4gwe0NR1YClMrrYKBRpZQHhxY6ck1LC5ubCRG0hEN&#10;ODo6Pma+x8fHJyePH2MRHz8m6ycw0FqTVaW3WoiWsngoDAgFvDoRLLK6OAm8AmltTZpDXJFYWxhg&#10;qGI8tXJwFGwMCIsc7QIGE9S3HUBhAARlOgFOMGFHMZHGgLuevSBRe1wSHwwxAHARNZyDd/hsHebn&#10;l5dZNbFQ2iQUOFKCDY8ePSY9UpRwcCBSiAgynRhJllI72XVAmtDbmy2OEdmLTUhIyEAc6gixec7l&#10;ZTbpxJxEFktLDrZhCQtJrzXD2xJuRFgSRUsaLUrKiL9iyDCBCmIChxRFOVQLJqB0GlGFr94kXF21&#10;gVhbY5mopfLW9sHB/ftECKiBMDg5OTpi6g8eCBKgIFAIBiqdHRZ0uzAg2NAcWTwwIfqD5DYN6IEm&#10;LDGoNPjhTVADB89YC+/tMEcGz/CVGHi+ncW9uHxZBPIxDMHAFiQogIGDrUTY+aalIQbCIEBbQIkV&#10;kYp2AIBf22ZaLooH+/swAet3cvLkielAqAAFKoY+ONjbYzGp8tlUQaJYRhEcScN5GzmsIXJW+wQJ&#10;FrfFLs1BF0gwQVYS98BWjihDINCSBh15RhNEArSETUmyKwKEFn22h0O0ISakFmwiW2lmxp5xUTYA&#10;BOCnbXSGtq3JE/3uwvbYhCdPnn9esfLJCSagYACKB1o/Zjmt9QXekU8fA6asiBji01/ssJcPLC5J&#10;MgNsRKFH2AQVA4P19V7PQkocHBSkE9EDJuB5cMnGSV/BKZjp+ZDaxgDfyN1gUCdDDGZmtrYcrzST&#10;jVeQMdvaQjhEOtjEnb09bD87CMfHYsKTJ8fHjx8TOCnFJrLZwspRXCBYYtUEE9QEMibekTokYOLU&#10;kRkUZ6sm8ZFZgAbBBJWEBXzQF5E0QkeEEjFSjt3jUiyACSG/YodBUWXmolnMYlACCipQfWZzMzt4&#10;BCxOPFZwtOI4TzsiGxveQyJk1JpR9kDq8Fi+IYGTg6UsLNhtUsqGSmEArRPzFQbZbY1OqD96Y2kh&#10;I8Lc6S32QGtJryLW/YSTQSfZO4AA8WzMhKbSlENLwrMFjUEAc4TU8ElzVXh2dojB7CxeWd46PgFL&#10;jWzEA0gc+yQhsYGYSOjk5PT0ef1vJhA4K2I6Po6eEExoI2FvD0ajCV4v4PsT92IWyy5iJAnR1VfC&#10;Yz29ohZM4Fs22Q+xWE+KCYomCOMRcRGdPQDWCt5OhtRlHokhGmmKHK0O75yIP1ymhLQpJ+i9/BQL&#10;hLa/ubysUaCk8W/eT8QrPHz4+LE04YkwwCKcnipKPNbCCQy4b4sQDGC091Ac/SQURQtQC3wO5ofV&#10;tJ/hskzY3JQFAbVgpyLRhWAgsBhgaK4ZYwsIZZmvQAGQho/zMu2YCOOGM9Au0gADICuHy7pxiAGa&#10;oFVTdlDyyE8RKjti6+vsimHUt9g9IR4+PDw9feEFsSArR761s0IUDRPYapYuNG1Ay2zbET9KIKsI&#10;B/KtYMQKoXuQXxv48SV5WCMOhQnokcjDdgshdzhfbI8ckagjpBJ+2MEFumDTTxGYoODApa0NZgJf&#10;8/NDDObnMTlaybDIRsNwj7JT8EA+UU4RDd4lSk4cYB5gCdhHwxxqvZjYgTWTggNiA2KKPGOQ34MB&#10;aLV5gFixC0Rm6tZxuT3j+rqCEPakYxW889CiA1Viq49gAvX3CijeESNgD5fgrxk7spXO8CDxgbLC&#10;g7Ijs/WYB5rKQLGPDQaYHumCn6oLB6alOD6rxlh/20TvIEk1hAFRdCyiUcAr7Gg+xDqaOu4lkb9Q&#10;YNJMG9Rr7TyIDzZSq+1Jy0ngTdbXvf+yuop4+PjhE3xvnkE0Z8JtSdg3jsxWH3wGKegph5QstZFl&#10;xRCDubls/YsH+AqcMJSzYxI9d7J/oD0U9g7YPjs6knM8PcUMYiiVxXqJrRZiCClPHr1p38URhmJl&#10;bFosm+ID9g+8PSGVk4ljXxnTSZwoT+y4XHECqqPFIwQlXpb6rKxA0GhE+cZoAzIVD2IAuZBOl3E0&#10;D3CdFrydaJ7MhwXmkqmivTR4KXJmJylWwfE86ohF0Kx49Hh09PhxdlbtF9hItbsIBn78ij3wWtvb&#10;7KyFxbINPWcpI8BWCgtUonOBjaHnwsHUpiISBQm7iQ+EAuEFa2cA8cYsKCAi8Zf5JyhgarYR/Zli&#10;2YKCvzN37jo7ViKq4YIAMsSAZyzwwDQNyOwpWnDEB6yBFCUg5ewjsnVwenra9hNlEIkP9/fzMF5i&#10;DJ8RrXkAmXAEUMCBYZ70437MA3aWCQkUWDpYFA84aueBtVQsovShbTCjD5Ys8qxTCdgmEk2QxUTG&#10;jQc6Nh5AGxvDEIYVF4xxHvGBdYFxggJJGykYZXwVdtpvn+ADHz8+1aMFYRDviKMQAgcHLJizdvZD&#10;+ET9YFCeMTunxgCfQDdamMQHsS7ElcgosFJFGzAh9egRFLTUBgM0Id5B9I02WDHYW8db4AqFAuT2&#10;KkIXSuTxYfNEMw4+3CgHAwpDDHgHA3Mo4QA1kgFuiQZTtCslYB3HuyfaIyEokld4IiqwvcxOmnQB&#10;PUFl4IFIg4ln1ZjAQKslVoZomzawHY0p/CDIlQtCqHSeN/9MfgiBX/CikS1vfIMihPgEdlKoa9HG&#10;KvJtHsACkvQgFs/En5OUuQMXiBR0ElqUxqQo+0gVr+C48Iw6EskwEyYnS72/n10SUHj+eWPAgwVQ&#10;kGfEeVDQr2qxzsAWoOK1K0hjzNWPzhqnpYpMBxR4A1QmIdtGRJhEV9aFPKVTFfQH+kJg0ZmvaEPm&#10;pKnxRolBIIepMWUVHZCfyfdLxBBYS+bnhxiwdmYtL+lHC/I4UFRYW4tXIP7XjnHjwcmJeNC2DPyc&#10;hcgIQxbFsTzhQZ6VyLTCaOwt/ELr1JENMl/hAcSXH8nCIkGV4qKNDfQz701af9CDLBXNgXABwUrW&#10;sL144Bwx4QwPIEZUQ2pR/sA8sY7knaynHQNkIyPYrCFOS548Soqhyw6pvCP7B3yfnj5p0QFmUnlY&#10;Q4qx3aCtAPagYAE7UXJqiNfuFwbEKvrRNjxAsGRigFWD9SQBBZQUd6BonGK9t4nWYxdU02YB+Ure&#10;Mg4DJpTS546K2ijoqqrAEpiQ2EKVyU8M7lCcbYpgIBJqU3GD0KcsI9Plc3QkDLKBmEWCV8wJI7zg&#10;ZvZYNTh9BgMrAcExhhdt0HxYneTJDhg4lAAFAmS//O3VtqQhfUj4xtCNHzPMxG37MqE8Y9GUQvtG&#10;fxWkOJc6y73YY2Vka3qIwdzcyoohJQQDjkhGusDe5+YmRNf6EUKgB3t7RMwKFPOSGsTQnThQO1E8&#10;W9MFuC3h4hmJEkQBGBAm0J33K8jC7klxwoTsuao4VEQlqaAC1CCZCY7xJOC4SjnB7DnnUkwIxSN8&#10;0wLGk6wSZoXUSkdoxLTTsnJiE/DYNuUYaxz/xoZjZd5QvX+faFn/Hx0xf7ZOjAEBNRigBNkc9L40&#10;vJZOZ91oj4A2YBfoVQMnGsEcLS3VY3ocCMUVUOTZFBhZfRIfZJAZfx8DcZzoKQTXbHiW2FeA7DCB&#10;QWIl7IcjJTBwYWoPMeCBnnCI642VFnvzHADrhsnXQ8eInU0TrZkwjEdHBMliAlqSCOEME9Ajln2O&#10;D9ihdISAUBE9R2OPRYTvlLAnIZxg80yrJjQBDWJ4tokDJlTIjBy9/gsHEH4lQoUwXvYwTEDs4gK5&#10;YUIVJTe7OkAgO80AGS+74rLqWHd8nbaTwIDXVtEFzZ/1QmX2V81+0GqPsLVFExh7mXniXWYjU8CU&#10;+a0TRykCs2P26IN+JUINtAADIKsAGFgD2wtmAGrR+ATMNvTOYMLRbKkAc2sKoGwwQDHiO+wKwYBS&#10;dk2AMsRgbo61s8QBTMAcJihOJsbJkxY9/gjtCY159u5VYx6wiR5+suL1Ei9fqB5awJNcSxUeJDiS&#10;+MMAmBCPLCagfZRQcXgQJjikgo8Uw5XofwQ+YIJkGP9veWLxYIK3xpFxUwDuKmW7JUzQ3bgIbpgd&#10;7d19sZJ70QYRmbUvtkAvosvD7eAAsoV6qsetfsDIBqvtAV+17ahFs+afCBGdtiaEzzDaGkCMk58M&#10;Ce9gAE6Eh3k3sx5OCjBeJifhGAVW+MwEGb5nUkgwy0xdpTNhVgtV0KR3QyoXsBp+bmmIAQiBvkiQ&#10;QAHTijboORMMwOlzXOU9FHZReNj+/PMvsL2cHRRtrmRfOXESKuS9EL6xb4qNYvNs300GsaGYgDQl&#10;YdtFb0CjC3gTNEIcSGQABfTCJAOLYC1fTiNNIh9d/AkmkC3qcEhtqKBizlVzaIQ51evBdTyW7QEK&#10;Rc/yBuxxs4cCBnppl0drPGU4OXnhBSlD/42s7CiCAHGSMWAefQziF7D8aplnZc0/ukeMPfrupUU8&#10;SayCqg2cqM6Y5QCDpg6ekbU7K2dAUbs2Cy6jsyDUUOhjQClhEISGGPR6u7uE9LhrIQPY4K+fdOIT&#10;WAwjXhlHVozsKrKj+AJ7637GxOva2ESW2Fk/Z0fdnCbGkFVEH5C1/YLpABVs6cU9dlEICOSETAZ5&#10;B+pZieAkuqLEU3eGZjn3rAfRJMZcpj6/9dXP2BoTKCFeRIMyPeWgDWkmeqGLIQbsrWdFL5OAcoC8&#10;PBURol4R0sYIXlLvIxEZIPpTPWh7IXtpPF2QbSRc5OVURwfbjnixbVgFS5NdgOLBwE0SMohz4QFh&#10;obYpEl9jScSeFVaLTmZD3kdCpjhxmwbknQ2V4kGCwz4PYgrP8ID7fR7QhjKgwszM9rZNNj3RxcwM&#10;RBWBY6HYJ9cu767eQMjriOiC3s3jAWxeTZGtzK4yGEgfQK/Zdtn3tv51nASnCw6ZQj/lpU8WCHrO&#10;kidMqasAidUkoTWT9goj4YS/yY1y2NhZIWwbBWriA9hOCXkBzbuMqMmPRyCDu0Zgfn6IAe+hALT+&#10;Dw/4A2o8HvcDc6Jlezp+6ojgeRmNR+/aWeY1NZZR/mUfDMB46pNYGRZh2RwpR/hql6YxuWbeQvEA&#10;mVJUnpgYOz1LPRIdRNre88RsRwGkQ/HlyFnZCBUKR+Il+HogEw7ABlQdf2gekG2WkLG97ZAUbtEJ&#10;jYmyzACTXlZ6a4sIgRgBFOQVeAzPA0j2FBUpx3D4G93J89ayBoP1go08s0Dd1Fm0ORmyHzyh4lE9&#10;G09SoXiTaIx1KGEc0y8wMg8tI2JYQEFnzQ2UvoBLHIAnDwwDFHSPKQ8xIFaGmRJMlmWGecFrvrwq&#10;BE31l0BYMUH+ejVz8DKe90+yjUhAYV1g5cQujBiNV6AD9AHZm8YczQOEhLwWFzGFpQksJNlYkUXE&#10;MbhEFJXadu1NF2zXZmwew3SViMWjaHgmSXOPZnQLnkc9yFCCB+x3KHJhHLSYG/4RA5qZfU6pBFES&#10;awa8w+M8acyiWRjEgWIIFFhl5Yg9oF3NJOuFinfoEfLTkb/SHxgJAx442S/KYtT+SYqqDurdTL6q&#10;ZvCZnP8WDBMj6U7zCUaKKdOrL9piORmqEhSGGPR6ebgtckK3SEUeG2lgnxLvyj3s7hIT8zaKXsfK&#10;dgKhkR4y5tfeFCVJF2B1Hi5h2s3pOAIk72iXbsyH9IdP4lmTYnaWWLWBljrhgQUfy29ht3Em7PHm&#10;YeOBbqHVNB/WW9ZUoCkznXtkqKmwA/PreAz9ifbpLht8PGki4pF/wGTnb6Hs7wsDNtnbNqLyWWLy&#10;6NzLxeYTQFFt4wiJ+JiRCRwUaiY1Qw1PKOCJQC2uVINicVGjZcgk/J9Gjs6Tsl+ky0GGp4w25D4T&#10;rSmTYVV0E1zlIT4/vh9iAGDlceEByIsyUJj4Halqq4+tBJ6t83RV0RI/dCdA9m/YiAocUCuksJfH&#10;HrIZCKvNg7DaHMO2haZFRLonQ3TJwgLSODziEGmqBELjouSdA1QuCtAE5PeNti60pOEBdfn+CR44&#10;K3HVEIP8fSRHbqaDmIBqeLcLM4WA5a/YVmNNtLdHVOgoGR4QIIsqRAfZOGIzWZY00YFDA0JCLJ5X&#10;P5EIZLOIwoAIUExotoCfGssYwEqKljojz76kkT+N5VPGgQmIFjROYeJd3acIGRUsNCplCKrB04fY&#10;Aw2AwiAAc0VCmAwGnlw2VHiFm1Winy+BANmgxMvZ3gTUSkMgeKVAYOD5MxNOZK0z6GCg+XDJWNAS&#10;iQEjGHvogaQYQ7cWtUkzuZol8/GMM0saU6lcoCOeNtoBdjH3qhw9ClLqGm0YYgAGoCD/BROA0gYJ&#10;hYDLrJokYr835p8b+ekzOpCFkiKCBIZZ7sm5wQPsYaJEaxbUJkkWoXZkImkijTBBZegTHpCUHR5E&#10;gA6YE/4xyJI1x4SOyN720uzyle64AtxonVhJQiiopsIMbXY2nDUJw83sXUglmAXRqx5/5KVDvlky&#10;91+98bogmy0oAE1pYzArBUCVWmHb6YhvTTcTLt3MJd+ePoXAwHBpdMKHiQGYGwkcASDTVIOZYBXN&#10;XOse8ZP7TA0GQXNKFEvyCTv95kGsFrWeQgyIULFFJmGYoGcazhELUAxxO34B3vMWv6IDgkMyFRvy&#10;lIwPKqDirDa9/ne8J6EOmIBYhHxMr4xTk0diZXUZJsAD0RSxIRP+PKuJRAZ3JGdUCnEjTZWqXPsA&#10;50TKmPzqkaYobg1BR8JNtcipd9bzWBw1TCakFpdjLx0rYwJ4EM+6Qa6hXcpeODLCCigwEv1xj9iD&#10;tMB8lNKqJmR6ql/2SP0SDEPgUjFZwwDV0IgzmvgFF2KmaUxQoNXk0nZDhtEzp9wpPcmEA5q+qTeo&#10;6YHl9wsaevxXNcJfBH2aMGCPpGwX5igS06PebH5EOtKFPITmZ/C8k8Ife9AGGrseeqxGE0kyo7CH&#10;1Q9M0NZBhGRDHy2wsPSlBREishwlc8yS4wl8A9KW225MUBvWAMmb4ZXoi9wmQTXDXYhgJhRlmr+g&#10;lqwq3cez0BD/S1vQXaks/WUXhcJ6xND4jGXQ2pmHDSgAv10TDMHA+631OMnLRGMwQEBsAoPgYHSb&#10;5nqCcDIuAgekcYSMMJBs7bkzH6ooMWWacganDQPfZSY5KQyq4NlHUv0y1CT1aw4xYL1AHCDEwRt0&#10;MUn6H3JmD0DOksgAi8gP3fTqBXoAKdh59yOphASoj9rKj9GwKGqjPSACc0MfinIhwxfR4PgJx8wE&#10;uGBtwKZFG1zV1SU6C5jWBkxQbhjiSVCguQEVQ+iQP4/QXD13XS4kY7biXjVusumSmYAO49Lagc1S&#10;Vkb505ryC1lCEUPKVuAXmTC+UTDwsiG+gTM17UGf5XPGKzoHA0ZEdw6y0AIwYJIaPrXNXIq2JBQ5&#10;pRnaVrmoRjLPzJKMPgYEW0o0BCC5oeo0P8SA9YItcSDjG2wlCZIJCkNXV9kpifAVI/H6NsQgRuKF&#10;XK8ZqSAmZK0AE+BQOX3rFyYb1CNCCROpRJqopGKxPI7hvu5SMPe90ktNBuj7KRQenBGsOkqRFkWr&#10;EahEWJC/ha8+m6twmMbdIQasF1inFergykc2YsADnfNnw/JqDrsoeikHi8DGgYwBG9DYAqqIB0g/&#10;4TOMqCUQUlPLAx4gYAksB3oUD/LXMXCIfOpdVKSqOALVb4MLBUSV2Bq1i4LHcCgT40AtNgaYjXuN&#10;8KvP7CHQu8J16tGzLFGaIMs1Eyf7tUFsFcYxLyj5DXZ2E3nE6q1kzB+vdeEIVIEHtqCQKEFI0jGj&#10;Nes9KHURu6iRggIl5Bmy3sYqGoV6ZmrlsUVkiAYkS17qpRm1dxYFaxgo1AsHQYGJqTPyKUxTrkb+&#10;EIPsI1kXggygCaF4C2IEr4AQK+QnPsjvGL2PxnJJkTJihzJRICkEEqWu9ogj1pJXukAAZqUZp66K&#10;B7hSvGJpAzwwd5BUikIaAmxxAw54pFC98YByUiMHoco/w4PUz+SkWzGwqkaN/K5NWkTNVtCto26E&#10;LkxQUyIsDgrSBrZXs1rwLxTYPeGDCfESnFqJD+zu+5NuxjoZmgOgMGl6TJyiyIQpSDmiMKAg4p4d&#10;nCqRERR8A8fRpmUI0S3A0kN3CiTRK/8roQtttrrJs7anHYP26pOjrmAjMYSe4YG4jaHngQv7B1ow&#10;JViAGtoxSUCNAuBgzANvB4gLboimgr5O2kYWGeYB8iweoAehMTxodVzK2y1IEwFzS8mFchpyZ/DW&#10;EQoVDyLw9l3MC23cHk0RH1S91oj2NNIXk0JLxXSeJYIBq2etFPKXW4iDpCXMn2Q3iz4QdaEawhfm&#10;NRRsBaB/zYMDgwMFeQ6+GgpSgehJ6ivG4YShc/TMswDImJVPCeajxmk3OiSNSB3CMboSiCkYcSiD&#10;gkMMyv4gLgDhAzO9ZmHtEnkqRuK5OizIb7fqESMxgDwGDGg8sEjZHEMT9MQI5CNetR35Iygk5svw&#10;AFPqqKkVl0z7gmVkjRTJdPUsgvq+wwE15aJZsbfiAezo9whLTAeNqmgBrcLA4g/OxxyLssW/+UUS&#10;HjlhE1g1+BWs/EU1GYNg0PeNmQX7RNSrF84Zl4aS0dBroRD6grvQDmuZLVgpZcJGCcgoXBROdUbr&#10;PVfyuUNRVc/gC4VMGRTcGXpHY3RTByZMlacdAxCybW7vZZUY/JqiH5zIuIUH7Kg5saXS3h5SOASQ&#10;5ReAlwYwpTaPZJTlB+u+YiCNyAPJqSiSNF0YD01EhK0MYnMFSZ1ig7u6gAdZBug0PEg93SN5jjR5&#10;lgdmAr1meEMMjDtg9MUAsiyD2BrQcjCbxewY8Yaa42T20aCHt5BhAsVl27wCM6TFhCZ4iYLmaReZ&#10;6dxysGbSs0mDblLCloP7uDRLPLlFDsqTnxYsZZjgjQFOaICkEu2UbKUofzikctTJDV3AZloOWT3W&#10;KAC/QjcG2UT27noeP2ah4OggtZl0YQASvoTl6caTTp9MQGcZHuOhbw+AU6bgwVOYmcrkc6B4vyYn&#10;zWaqPLjSjRpjSkEgWb6oUw70RXODyRcITzcG+efJBAWyBBEfOWVvIS9YaIOM/RE0gbWjni8QKmAV&#10;tTaCDrUZFT5HqBUt0hr/qgpClPWJJEti8W10ZH8cCsICMyGGDCaI4rCcvTAyLcAMEDqpMjwg+W5E&#10;Ti0K8r8TR1pWCmmKCdRLlG6OBANoXIac99b59/m8SZgXuCtWJp8gWeFBFogsLYxfZsLUOVNbHBim&#10;xgt5GakHx3tyGRTzVLncyxTsxDMtBz9MFSBblZpHwCwbQlduEExtCzQrTTkYcEef1mOQNy5DDMCN&#10;3zubIVAlQhKNYzr4iQ3xoKw+tE/ErLeSWDcSPLO1Ih7IoiuCgPMSE2hHD5CLeADRCv3ImIs+TfsX&#10;9N7YCsU1KApxX1JlhE20aazGTAnFh+nETOBG7KU1JVOCC9Tz8AZ92jCGB2qfmmAAi0xE2tMvncV5&#10;bRKxcgwGPHvVvjqawKpRqWIjgOAJKw0xovhILyE9Je8o0oNSH4M2Ryqp+zZpWG8MkqExtZlQ0xgw&#10;qTRjK0+PqKIbH2CgB/yZEsX7dzMA6uulFPpN7acbA0yZIEH+EQVntlvYNTbQpAt4BcROjKB9FP5O&#10;JG+boAjyC3m1FDilVpFzY4I0gWYwZRIlp5xEquZ6+izhNsEmajYtsG8ujnCRdT+1+EAtIGV6RNZ1&#10;nywy5E/ongsPggFQhDaVwetJXBQGdFGDSy5RDgtmKTy6kPdtAEVbSehCMPDGIVrfx4Bx5EO2PUMy&#10;zMYMgKnZTXAZ9Dlj0BgGNgOj/iwGMyoNOeNyQabEO2kkg0WP1G1zd0PKwuUMMKgIgKYKg9aqBuFB&#10;Pa0Y5I8MCMD2QM6iiH1hmcAiQdLEIrYIQc/d2VXODkptojcmIEQFBGGliBddQIAiHIwNFSkhKeL7&#10;+8JvUo5i8PMsi95lGFRT1whf33k7sX8JE9xJiM99XVLLRj4dZSQQzT1DJ0ZFUXGDf/mMkXJP+oGZ&#10;BwN+XaP4J/YA1QAA/WABSIiRvF0Uz2h1DxgwEBxtD2izjDJtMjhGJePfMAjkVlSmBE71pIxxebp1&#10;4hl7OjSDMvdTelQu06KWDQAXbVqqQtNcxpqoLugOMeChtzkEWPw9GXBSQmxhgh+fZO3MQhqbqL20&#10;/HulXiqEA5C8b/YHNloMGojeJKMQPagjE1BiQhjqkl7JqrtYKC6Kl9Tg1Bmp075D3RKwaQa/uFsc&#10;4rQIHiXlspjAvSEGLZ5DRQQnuJkRcXURrlBiczWRsv/IKhurefFCW8qhS2yfucAX8rJ+Nh6QYaHS&#10;kS/4bqIlU9fhQaSmcVifNSrf87DMAw2SIpG0S1UNN6jC5JEFD1yQaZGtNtJJu1QRChLu1wAyOGpq&#10;DkEBnbA54wEiKLBk9i8X/O+FyCrWk1YoTlJfmQ1DUE2CDPLJLp6HohmkijMeY1fwWymprcTEK8Jq&#10;d8nGSnrw5jqbhDkhmzHoXqZNV4ajXYKnWkznNQT+Ze0hBpBY0ODMQDBMKh5EosUD7CF/hl5/TA+L&#10;yKrRD1e8fZxG1IKlCNgkmhQPMK9c6l6EjkszTREcWfahjR+UqoSk/K8iZFhN3ub5QDnUAKusDF49&#10;IvRoinlAW32eMI5+M1kTxI9XPmMpFDL7tOuZZB8JFBQf5E0cIgQZA4AIkDTjaIMY3axEF6INuArl&#10;kSjG5Co+SoZQoA7MZXKaRApTUFOsYTls9gS5GxSqfFBQJogPPIqUIhcBxt3TWIHCyRCDYGCrgWjg&#10;QWEbBvR5gLRZM7GjqJdU+Zl31o0CPTYvVk+mNCDTHBQQk/Eb8EQZrVWOknkJ3GJ3uYinhEiRJGWn&#10;aGO0RM8dCkIbiRVS9EtnFkUqQoXcb47GnVdx7qCZVKkGoKk7SijBJXMSNnlpFRS0i8KbuuytECvr&#10;zkAT1BSkbzQVMDTEfayCxhKoOfZH3AqrEAWZWOO1y7goA2y6kokzeXtPGxYKZRKecIZdKPCCWu6r&#10;Al3/ROFcDjEojEosthbgZNThAB8JqO0geHedGIm3Skm6Ex2iBZEAaSERaooHfDUeKC88qD7dj2px&#10;mXeWrTKhoqXVOFKtcUlhNZ8IAM7ajEaaDMFtFSUcK3lhlfvmAYWS1JZZznSVdKDxjMoxEnf7ZeBy&#10;XjokSqqfthqB/ItjzDQT87IhJA1+ajO6Iv9IT2AUVVbzrUc68ovbtiHpOfcyiLIHfXwzxyCgmtWe&#10;2zdIGDq68boyuHGpFGMTERnSZPM9xEACGfAA2GzBG36SZ6IA9g7NA54+8U+M4BK8XgBXNIKPEvRs&#10;YtTxDTxAtL4fmiECy5ViERD31eLgUkKlVjikFjNaZE1NSGRjx6VSo0vWwcXmFBUzGj0rw117CEMM&#10;BMlAbMYnUAIql4IS38jfOfQfRWg/czcT4v+pDwV8KAeL7EAdq5hjRQjxgLrtxlWFjtQT1cMEMSkt&#10;8q3mwqsmbXpRnaqXFy/bPRWFCWnbzxcwVa3V4hz1XTvFQsUzGLiC/aXn72GyzQAGPFhBEfh7AMQG&#10;NvlM3aOyNrSZ0K44SifcZxBKGRwY6IwCmRzj7g+BMrJpgcO1GgatjPvLtKhIO1YKzyhtNiFKXZpq&#10;oDEp67H4khpJZwYAOmr96cKAZyxAZzEEdaEAPnEwQOJ7eMcwQTvN7KCQIYMX8UbAagXxgHy1it2K&#10;+FUup9wFYxdCjvBEB+42ISojTEimR8gppZSyDm0ZjNCfuptG0pjzGynMLzegL+7XlmzG+xOGvJpK&#10;GOILZoHy82qK1tB5ulKP24NB9cgQyaCjUldO6ES5ANK0QRkUovk+aEVClVSFeHjuW0CA5VO6oBEK&#10;06SOaQaZ2Sp4yG5bbVCs5qje6411eibJSVB4iEEQFCK4dCQSnRBiJLCHDYYKP9+iRb96wq68Pk3o&#10;qaJvRJR2aU6JLJZSFl1DXWyv274vyVKnDUClkHGTqOWLlDMmddJ0j5H3C/Jgzv6f+NBd88omKYNU&#10;c23HOeNSHM0KzeFkhtyKemxcVDOhMP2yk/K/2Tu7WLmq644vf5tg8AUb+95ruzIPCTzkwcTfgMGg&#10;UoFiIpuYJASQQ4EqJEChQBJaUa5IyoOLUEorS+GBByJQhFqSIEoVEoFEFFQQgoYoQi1QqlKJB1Dc&#10;igceqHD/v73OGp87mrXvnXNcKZK9YM/ee33ttdd/7XPHM2dm9JzZP7xEkGUnLOIHpwyw8xA0Qgb5&#10;X8eyS688yTwwl5e8+SXA7UvC4jw0/0Bs5UDiJtElB65IDjgbZWsFPP+CNF+ixOTZ8Ytd2d6JHFB5&#10;GzZww1TJUxRiqQZPYrlcg2lUAhcr3XMRdcA/SpR1R8RLVa6oAsoYKlc2l6t6Y4mmErzuohoKrGgA&#10;JHCWAcGp4FoeWcEtfSmJGHiNEERRxgFjYhANiiYU6XUu/Lihig+RD5uYcECsTV3Hqvwd05tHHEdM&#10;5IYlvLbKAG5Mmxy4m+KXIS5Q1aZj/82USNg6a6uDy/vrYoCWRwJzkAMMtBhrOgmVGOKmjNkDzpjI&#10;sbuhl0u8xsYZHc85ADWyqczEP/k0DTRItPJDx6BgB1ZesSWzIQM8uYEKn/py536oyllgSCXIFUv4&#10;ungosGMJZupZAnn5VhMG8aHNEgdqRIOBTiRdsyZfnsokpCX0EprCV2jN6fIgSzHEiu7NN65MuANW&#10;LhExJQMwpOnBUUfFk+eGSclBuTqXMEoOsPWDIwe+Md+lPE1P+9aQx9lqYi5WrFfKlW0xIMxBJMGU&#10;BG6JJn7DMnIgLqv6P5mLRuQAgbxqB4RNMo/rHAAsOYwUKyG6GHpm/VFZcgjIU4GBrAZE4pSMNkCU&#10;qyjl2JjgF7k/lgFuvOBkS4GjqkrwYnF3UscCtcJmYSiWksyf3nAvirD01UAVDclivWZAORWWFylb&#10;RtWdUlki2cFlCP84ywFp8yQUPDyRTQ6YkJaSFxLl6dbpKtxSHp54vIiEGhYkm+bM8tjg4mcPnQY+&#10;V/Lsg0RBsoDvpUYtyBY1h7DxygJ86V25O82f7TarRYH6VJECqj/KFlUkMIKJgkg8lh9cU10FZtkt&#10;9eiLU7u6sLWz0NiiIULVnZUpK3k0TX+0TJu7rlyKnsid8Cg3fmBKCM5nA6Xu3TU3spcskPWjfmXs&#10;MBTPBIw6k5JFV3WGeE2UaPjyJ3JAhpqLC2lyXAo8gIukVB5/6lp14GqkmW/rK7B72TQZRu7uyvlw&#10;NzBUBy7z/Ptf4cZI/gkgjlRzEsCxBOJa1EEJ2RV9mQKtQ05MzQkidNcaGOBK/x/VoRRE/jtnWt0X&#10;J0RCkYOoyw0b1vErDxShy2TnatiXH8yDf/TwiIu8lCpXAWJgC+J7+RIaTQ+ROzRUwl6ojQHqYVkO&#10;BE78D5Q6lHHn21C8qBY2alCTBb+CDFQ9BPdblI7rHCiHnirqgJSWoid3ntmSb79WbNgwPV2A9WtN&#10;A2DppF7qAOtBHXixUAfySumWA+Mpd3BcXWMvJ4dQXx5NRFDArws2ITRFwwDCv9aDqEy5ca9eB5Iz&#10;RYNH9TzzJgRYsvU6gKWpr1R2wceG3CeO/BLbZAFbnYZirkFxRJSEj0mTBezIgnLIxkucUpd4Vhaw&#10;cCo1jb4T9uW394iqpA21ZqiuWcs3ppVZAA2OqbpwQuiD84FcAlJ19Fg1l7kTOSBl5YtHPT9kqHx8&#10;zAGnaEodeEGQ6JLJdh3o2SzK8Dk65TT4kwiYggWQsBcm1IF/RTrK5dmIw1PqIEqpQcUvnzw2Z4A6&#10;8LNUQGdF6k8BtutAKh6Ll4BUCPoo9E20HpHe6yHWqan169euVXmvX8+Q6/7UlM7HunXr109PT4l0&#10;CWDo0axdK9H0NBcO15ELBhGebvwuFtPNtvGHKibTOGGhyUnOtqymplgGz/qBKZe5K2lyD3mx8cd1&#10;IhgYyTlWEDmUIil2mbrpIoehhON8zRpUtfy0pkdXFIsMsccTOfi0ma1QW6j2ebXdapvUlqhtVFvQ&#10;tAn1QUfuNaMFxbzt62wJ8YufGC/WOHSWm83EWDoz6ySbUHtAjUVDtqylJ8nAhngn1VhDtHBKD4yP&#10;HDmycE0zVmf71f5ODb//o/afaovkn339ctMpF7/24YqLQ4b9HrU2yV+hG8T8Q7vJ7rA77Tq71a63&#10;G22jXW232LWDfSrWsl967W/Q2Lf2aKc0feyNPYwaZ7lZJf2ftmy65CbWUywzV8jXbUoE8R3WLtXZ&#10;9xbxaPZ9EuR0+n7t+xbt9w7t+Avqv63+CvtT8cjE/OgnX37/L3H58cZ/uwaL//hdWbbgwDyWu+2a&#10;Z9e25a+99GbR3/SzV4v9xKYDS5GrWjZ/5vG/+YVd7fp22P099g9vF33XMXte6zKO9W+72uMY9vff&#10;p7vfBfsm/pFYnj58/a+v/BOzC/9idVnvJ806t65a8sknSjx5hL6z4czd9OSTfocdLFsJ+a8uXf7J&#10;Dd8qpTDAmnwP1+iPxIO/U40E/FQNR1GjyOCtVMtq9GbJ/sj+TAjdbnfpkSq926jSb9ql9ueqVLOT&#10;1NgQ9cmYFuPoWQsdZCsaOfOoHer27EaGbvCJd9RYfmeCv0TjOOtbpc95DFlWz/idVCMWUfWs75cC&#10;fn+rtkPtv9SwjzyGDF6Wx72SbVTrs7dztcCUfBzrveGXPOxSTx7VDfYWMnjj7C3DZ7v8rFbL9nBA&#10;MnJMnuih6BkTxygKf+38Ul/b1CbUzpMh61Lr9DHXcGHYZrVS28tbcjCXfS0m7NsxMRd1jol99Y3p&#10;9y1PUTORp5j3yRM++ubpWGPXN6bIS5c8ca6ijrN6P9AzZ9j/q1rEF3OxOtc7PqjXiH1Z6++C2DPB&#10;z84g9mvU2jExF3WO6RoZf6AWaw/HNCnZCjXRnH938PWO2h+r/U4NnOLvTsjg7VFrkz/DPHJkr5jn&#10;qCmGQTwZvoek81ZLbzju2E+WS+zb+MZc7M65xEcffLFfoxb4xrxPTH8r4w/UIh/DeRoHX3yB7w/U&#10;hvEN2Vz4fk6288H3Fen1wRf7Nr4xF7szvvjogy/2bXxj3ieml2T8gdqxwBdf4Pua2jC+IZsL382y&#10;nQ++/Bv0LelmcQc/O7/Yt/GNuVx2xhcfffDFvo1vzPvExEX0WOGLL/Bdqn4Y35BJVL0+b5F8Pvju&#10;lKM++GLfxjfmfXKJjz74Yt/GN+Z9Ytomn8cKX3yB7/nqh/ENmURVfLfaxbPwRT/OYva3eLt0nm7p&#10;qT5mwkbswXhxS2epxtvUJtR2qmG/Ug18Yq5h57PMvy36xLSjsY+YYt4nJnLyM7XIzXCe5vu3+CuN&#10;j79Xz9/Tn6uBUzzXwj+yhWp71NrUfq61Ra90cpZpEVMN479u6Q3HHvY1jLGPfIIxc1EvjPvEBKbt&#10;mGLeJyby8H21yMdwnsbF+LvyBcYPqQ1jjGwujLeNifH18pnFHvwaxti3MWYu6oVxn5jAtB1TzPvE&#10;RB6+rhb56Ivx1fIFxt9QG8YY2VwY7xgT4/PkM4s9+DWMsW9jzFzUC+M+MYFpO6aY94npD2S8Wy3y&#10;0RXjr8kHvjargfHFam2MQ7ZI/OxavV+yc4TxJts1uF4rnkFstWv26pbe8B5ibxnW8bpjYB1zueyM&#10;9XYZv9UzJuzbMTEXdY7pxOuQJX8zUQ/U59lqK9TatUGdnSXeZMNXV95vpA9b9L+k9lm1vXK0Sv03&#10;1b+tHtneBW+rrRKP9vbAbrg2D0h3h9qSplc38rX15m07xIUiDuxizHPNL6ttUhuOCb3hmJiH7XBc&#10;n5f+brVNathuVCNftAk1/K9Wf7P6fx8x3yfendNH9b4hPeo37DQstE6PL6ntVTtbifuO2v+eoYlo&#10;o71S3vtADk6hu8DfZhvoodumxYsX2/Lly23FihU2MTFhq1evtsnJSdNNAqZ7KkyfITR9htD0NQum&#10;n0GyrVu32s6dO23Xrl120UUX2SWXXGKXXXaZXX755bZv3z678sor7aqrrrJrr73WrrvuOrvxxhvt&#10;ppv0Xuktt9jtt+s9uLvusrvvvtvuueceu+++++z++++3gwcP2oMPPmgPPfSQHTp0yB5++GF75JFH&#10;7NFHH7XHH3/cnnjiCXvyySftqaeesmeeecaeffZZe+655+yFF16wF1980V5++WV79dVX7fXXX7c3&#10;3njD3nzzTXvnnXfs3Xfftffee8/ef/99O3z4sH344Yf20Ucf2ccff0yNljTQl9EM0yP2/PN6f1T/&#10;Mdi9ezfMY04LcrJctKAqW5iT5aKFVdminCwXLeosUy1mZJlA/KpsSU6Wi5ZUZUtzsly0tCpblpPl&#10;omVVmc51Rpx5XbqPPXWt35pd1/qt2f1/1G/NZ9f6rdl1rd+aXdf6rdl1rd+aXVbYlHVX2Uk5WS46&#10;qSr7VE6Wiz7VWXZyTpaLTq7K9NwgI543ZFSVnZKT5aJTqrJTc7JcdGpVtjIny0UrqzI9z8rIMoH4&#10;VdlpOVkuOq2z7PScLBedXpWtysly0aqqTM9nM+K5bkZV2Rk5WS46oypbk5PlojVV2dqcLBetrcr0&#10;b4OM+HdDRp1l3JGckCV82FUZdz8nZAkfdlXGHdcJWcKHXZVxp3ZC/Psso6qMm9MTsoQPuyorN56P&#10;frDR7MKtyrhXPyFL+LA7y/gAQUKW8GFXZWfmZLnozKqMz9onZAkfdlXmXxE28tFGcp1ZlZVvHxr9&#10;wGsKGVVl5UseRz/YaHbhVmV8R1hClvBhV2V831JClvBhd5bxJU8J8dpNRlUZ35uVkCV82FUZv/uT&#10;kCV82FVZ+aq30Q82ml24VRm/1pWQJXzYVRnfU5oQr61lVJWVn1sc/WCj2YXbWaaf9cvIMoH4VZl+&#10;HC0jywTiV2X8XntCvIaZUVXGD4AnZAkfdlW2OSfLRZursi05WS7aUpXpNd+MeD04o86ybTlZLtpW&#10;lW3PyXLR9qpsR06Wi3ZUZXptPSNed8+oKjs3J8tF51Zl5+Vkuei8quz8nCwXnd9ZpvcwMuL9jYyq&#10;sgtyslx0QVV2YU6Wiy6syuZ6zypeGY7PMQ7PeY+J9wJ5vyvGvJcX75HpxeWZGEtn8Pkm3tPi/b+Q&#10;Db+XdkCyHWr4ooeiZyzzkRT+2jG07yfj/UbWXam2Wi3mGnZ+j5i98B5mrD28l+DXYsK+HRNzUeeY&#10;4n3VWLtLTL9veYqaiTzFvE+eTmBX6mxwRjlXUTPZ2aW2/qWlN25tfb2xDxxjLped6x0c+8R0xVBM&#10;Me8T063y+dtKniYl49opqn5+5gYp4Ouf1d+v/g316gb3dIaM68setTbFPZ37xdQ797rXaFO5pgqz&#10;wf1C88H7n6Qfel3wxr6NN3NRL7z7xAS+7Zhi3icmcPiFHGR5GhfvH8sXeD+nfhhvZPPB+3Md8X6k&#10;so/YH+vHuP03lvOMfRtv5qJeePeJCXzbMcW8T0zg/UM5iBws0/ObGIs9My7eh2QE3o+pVzfrfCOb&#10;D97cC4ieYhm0iGl5K74lGnNv0IQa1/O/Uh96w/sIfg1v7Nt4Mxf1whsfsfa4MYFvO6aY94kJvA9W&#10;YhoX73vkC7wfUK9uFt7I5oM3d352wftm+e+aW8439m28mYt64d0nJvBtxxTzPjGB9+1ykOVpvnh/&#10;TT7wdYP6e9XfoV7dLLyRLVLbo9am2X+/dwptr4s43xFb7Wx/UTahN+45Amvs21gzF/XCuk9MYNuO&#10;KeZ9YgKfr8hBlqdxsebf1WD9VfXqZmGNbJFaHWvu3F/ym/bZjthqWPPZmdDrgjX2bayZi3ph3Scm&#10;sG3HFPM+MYH1BXKQ5WlcrM+RL7DerV7dLKyRzY319k7neqN8Z3sIPvUT4+HnaNi3sWYu6oX1RjmI&#10;9catP7DFPmKKuVidYwJr4sliGhdr9MH6LPXqZmGNbG6s+dTVeNfwvVpolWyyPQQ/wzpe44q8xlwu&#10;O+eVmHiNKtYeF2tiwL4dE3NR55jCZ5+YyHM7JuaizjH1zVNgHzHFvBbTqRJuUX4vVT+hBvl97kf0&#10;rJ+720W6r73897yuW7q/XercP31cfgaAXP2fAAAAAP//AwBQSwMEFAAGAAgAAAAhABWNr1xaSQAA&#10;7DwBABQAAABkcnMvbWVkaWEvaW1hZ2UyLmVtZuydW4xea33e19729vkwtsf2eDzjGY/Hh7E94/H5&#10;tL2BSESglqpEoQ1SaUEtalFDW9KQhgvaLS5ogioUcRFVXKCIC1QhFVWo4oILkLhAFa1oxQ1qSEQl&#10;LohEJSJRlQuk0N/vedYam112krZqKPX37v19a613vcfn//wP77vWN35hGIZ/wWc3n0N8PvrCMOzi&#10;M6VPPhqGY+vDsPrmt/3iMLww/NeXXxj+865h2EuBo3x+lc9b+PzOnmFYpJG3vzgMv/ZMfW4Niwf3&#10;D3/8mZeGtw1vGn55+Mt8/8KwOvzi8L7h7w4fHH5teK+FSMf4OIZ9fPbzmePz7vFzkOPceP5ujq+9&#10;f5w869r1L/H5R5x4/t9//OMfc9hJv2Nm09pb6PlXh9/g+9cZy98e3jPd+T84/sq5QLnTwu/9qy+f&#10;9uKP/qjH6fpv/vPdf/IngjhcEPrhhX/9Wyc9Tmkq91/G/GnYf2+57U/3p+Pvr/7+37Duf9q++G8t&#10;+24vSFO9Xg3DgfHk3b89/H1Pp/b3fmJPxvOHh1/4dfOn43R/Kj/NDwoMf+c3IqrhIucT9tP54WF4&#10;9coz+c/K5AczmYDM0zSTyTBMPH7e9ET9nHTm5+l80ucXGf9/e319Pv7LWNb3Y2H/8bA6/BWO/4Tj&#10;Lw3/kLz3DP/gqQr8L5395ur/po397X/6U23s9pgv/qbfWvnTbey/+YU/3cbOpRVs8Ghjp/Zfz8ZO&#10;96fy0/x+mo0V74kvz9pY85+VyR/PZDJKoYe58WrCeML8L1Im35/J5P85mcz05CdEkhjbnJ+lnsxk&#10;MpPJ5AMnJP7c8eHMxwvZLO4ChJ+Fj5/Zrklje5wbL2f+5M+xBzSzXbJlZrsA4Wdhu/6i1ydvWfu/&#10;u47/lfM/23X8NL8/ax3/7Jr+9c5/nvaGpv2JZ8f8evN6vfxn6/48nr/evF4v/+dxjs+O+fXm9dr8&#10;v4Rte6P2jc9LfFb52I6fOT5T+vE/GwY/U5qub5Jxh8Lq1LDrrbndbRUe87xKHXO+/OUh/32Zvt74&#10;xrS9e/fuYd++fcOhQ4eGubm5YX5+flhYWBiWlpaG1dXVYX19fbhy5cqwubk53Lx5c7h79+7w8OHD&#10;4cmTJ8Ob3vSm4c1vfvPw1re+dXjb2942vP3tbx/e8Y53DO985zuHd73rXcN73vOe4b3vfe/wvvex&#10;1/n+9w8f+MAHhg9+8IPDhz70oeHDH/7w8JGPfGT46Ec/OnzsYx8bPv7xjw+f+MQnht/93d8dPvnJ&#10;Tw6f+tSnhk9/+tPDZz7zmeGzn/3s8LnPfW74/Oc/P3zhC18YvvjFLw5f+tKXhq985SvDV7/61eFr&#10;X/va8PWvf334xje+MXzzm98cvvWtbw3f/va3h+985zvDd7/73eF73/ve8P3vf3/4wQ9+MPzwhz8c&#10;fvSjHw1isw0kPp8Rszt8fL7203SU/Fcvc2+BTx5KcaS+Itwpb/5f43Odz30+83weI48/4Oi9+5zd&#10;J/fxC37+YKcej7penfqk2Kt/i68HfOSAR9N09Jwmkyrb8YLD1Ib1prHy6DHptWM1/6/z2ebz2rFa&#10;/7Vj9Xpq/7Xj/bN4O7XP49HhD5/pb7p+O3n/8j8+Hccjyn3rmXKcJu0m/99x9lf5XAHQ3+Sz+u9z&#10;a1gd/sMw3b9C1nT+Qh/D7ZRr6affzzP3RUEOxS68mivNQ+yDJ9qH48cXFk6dWlxc9Ovs2cXF06fJ&#10;WFw8cWJx8fjxkycXFubnz8zNzc8fJ506deLE6dPzx47NzR09eujQUdORI4cO+Tl06MCBHjl56aX9&#10;+w8c2Lfv4IEDBw8ePuydXbsO7CF5bxj27Nm798Vdu3bv9uSll3bt2rPnxb17d++23p49Xr6EvaIY&#10;Jy8dOLBr1669e1v8JW7spTS19+yxMIbNVvfvR8fJ2rN7965d5u/ebYP8v2/fSy/ZsjXJ9cJeaWYv&#10;Nffte/HFGQYvvohY58+cOXP69OLi0pJMWFpaXj5LzpmTJyXHmTN4jIWF0yTcx/zp0ydPnjp2bB4u&#10;HD9+7NjRo1Bibu7w4aNHDx70w4lCV/T79x88yNeBAxLGuyM3vKMYkINy9lRpK5Z93jt8+NAhRHXw&#10;4KFDNgGZDh62xkHSgQMvvODxYBo/cJh08OARk7X27j18eB9ZM7nOuK1+///Ibeh99Kg6gWYcRi80&#10;vbWDWOJ9+/bvrwlWVZJOkhYXz5wd0/Iywd8S+n327MmTfs6cWVxcWFxEq09Vv0+dWjh5UrOvYvcb&#10;/Z6bO3KkWhzjb/fqKsrq6dzcoUNzc5hlx0IuCc3ev18dV8u1yIzGoR89WoNBHbVXcxEDojM5evT4&#10;ce9z4uEYSYdzwnTsmDp+7Nj+48dPnHCklkHvT5yYmztx4vhxm/L+Me2GNkeD4P98ZhgcOnTiRFA4&#10;cwbp4+1j5T1ZWDh79tSppaX5+YUFYoCzZ+fnLeglMYCOXzHsJEWkuUXclaQ8gHnad+28LmGuNtzQ&#10;QEMNB2RiCQNp5IHMUmrw6+jR+XllreiRs6dK9NQpRmEhpV1CEoacPKkDchDzR454YdSS+gYpZjhi&#10;WrGG/OggIZN0yaROwnbniZcjgcPZeDsdoJqCr9PlVRvA4OTJY8dOnnSsJ04wO+FwlocPQ8cjR6oW&#10;ciwu6MgRdcFJoJXt3m8cmJNOHb4FhvJ6UVtG1+zCoEtez586xezmRSC+99SYnCcz0y/rjq1CHQup&#10;wqdPA6l3kOLimTPWSYCnAo9QOwcDOif1fGMgOoQy4rZMUhvOnVvWJqoep08vLWEEz55VNQRUEYGo&#10;yGsmQVFlqmLE5Bw5YiykYihcLGXt5eHDiFaGyL6ashCmGaVkmBlZSgDbbKxNRwZbdsRYEBfJsch4&#10;BwJzFheVpcMjz2JV5oUFSFpaGNChIAZ4VeRazrBMilNZDIz6REEscA9mqA12hCaUX0KGbp0+LU1N&#10;UNE2VeFoaWlWUOQ2SqzRkHAUqhqK0uhUCpmXQc7CVXJ0oNogTQk59eGONANVQBMGqLtTVucFBAw0&#10;AF3PoCvHj2f8yDMzsYmaBpUObJ3DDANxEwVQ1RnssKBhgsQIupqUhYWlpVqa1FAMYgjmkrQ2Gglo&#10;uzST3uOsFtxvSsQyhxaehTdhAGeoT8xbCGXd0EwTeeSIq5OwoLoQ1soEOTkKXiZ4waiSAxfOnDl+&#10;3MwsXR2tyjwvGRz4OGbtQElDCxqAhYVz52x7NAvqwjKWYXmZDkRBhOwZOOzToaEV0Sh5xRC4nFTD&#10;eyGdUJRynKgjzt9SdG+o1SyybaD3bCieTw2amwP/KnmnzCQ1CvFPaTvk91IdHTFw0idOkCl6hUVN&#10;Od5B23NuzDCYBzURqp3FZGg0ZENiZQMmSeEFBDC/aXkZ5bGgVljCAbTUFWrFQI4HM2LMZIGIa7DJ&#10;86TWdLTgZih+jhbsmJRoWCJPLIEllMImO6Ithz31nCjIucgubntXFY609Rf6r2YyBAdYboYlNjLD&#10;QFgSEBATEBwaKSv+5ZWV+kczzpw5py0031JwQvMgdiMPRF7hx0XX6HgZRoh5fLjiUL5VRSUTIlWJ&#10;pQ2pDVWz014sqTfqCss9JKdQpUarjMZI30mWhSxur7R+PCZA0xAu6RtDM5jGiCSMKwIx4CnB+fOi&#10;EAQEwumurq6sCAxRgyhoEwUHPaniiAJEa/MOwPNxABNdnVeCDO6ZJzPLS0JcLwpXJuZp62VyDroO&#10;JgMuwUV2bMj79hgBeDpeNJLxm0yDZ3tVFNFgqW9RC1PA8c4wgOfnVkhr50mKvgQg5+xZ81dXs5CS&#10;/PLg7NnVVZTEvC4zDSqiFkIt0CAr2vWc6EXQTuBtidGaWi6+ulQ0e+SlPNAAh/42IiFCCmtLKL/T&#10;U9ll3VEx7Mr7uZuBWVj/PNXNXQnRfjMKCe5MSRcunD+PQjBDv8+vrAjG6urSUtCYjIOaQhl14dy5&#10;opALG/JDctg9de3t3HAVxS/exACkxSF1KxSn1JsQZJXihLqIx8Kb3xQUxslmypRy2tqhdDU2DpC2&#10;HuQEURxA10PVwuLjWArB842B4l9ZOb++rvxXV8+dW1tbXV1bWyOPJB+ghgpTPZEe6MlEDM4kxEgJ&#10;bCbgz88rAsMJ4lOF54WlwpKKVr4gk8YcygZmK0Wz1IWlJYVGsi7UUvAmM9C38sBTI3gKeGfSIyuT&#10;7I9Mpe9lWURe+qIp1TaXZ8+ur1+4wLTX1tbXz59fi124cAEnYS4nmT4sEReNgIChI0KhxVheBqSV&#10;FV2oZmJlhaW3o+nCg2Fk5owlypNp5CKEdUIWtwwjks2emEWmgy4K3K+VcFLe5bJgGcARwlW/7Je5&#10;WsRIzoZoTkWzI1umnKOcWubM1hYWZhgsLFy4wNsD64h9fV3BowWkc/LACz0DKtF7ij3qUf3RnkKC&#10;6ok8gBQr8RgGVC7A0BFxVzIa1+xJeOEdZG6up5aJnCbhWoWIpEqh4iGrSlLikOSzdca4ZRKtjE+B&#10;5WWbUshRG9uzDBnmWbNs4UQqOeX19YvOU0o4cXTi3LkJgxEYUdBSqBOiQlIF4j8ESj1RQTIlJ7Wy&#10;ot+Nry0GFNak2L3HrEadv5XiaqvGjtVhUqj0dc7AG+2JZpuxg4Jz4tJpWYLvYJbanlFw0iBVY0cm&#10;9kC7ymJ5eYbB8rICHnmg6BsnIHBPUQr4AD0soqMIR9ZWJESFjxh1romcog2QQdHKkBB9ooaoe86d&#10;nmC2lJNJMoWmcnkiarSk0kqF1/BAA9qiNKD8TWFQdWuU8zKy72npMeqdWSM7FxaWly9duniR6RaK&#10;Ej+T0g7UIghAgCKcXLt4MVqhK/WSb6MqwymPTL3mwUmV4uNBN5IlVzESjbiPFhIF9KcbVTvD672Y&#10;AAs4w37GiZXmWoVoivW4LwYCPaqAp1WYqEbvCqjFSd6bYXD27MWLly6F7SE9rE9IcA7PYCr5IcT5&#10;8zLg8uUrVyjuQRN6EVMKD1QZXYjHBNw2IeDYRgXuiaqRQMkLM/UcC9rYGlCulUjFE9HagHUVfcjk&#10;iaRAnjJgEr57fGSkWK3eszygvD1W5txom3UzNGUzS0szDJaWNAGxCKp/TpA5LNDQRbBaBe3hhQuX&#10;Lm1sXL167drGlSvXrl2/vkG6fBm/IoNWV7UTqd+M2kTUWEkrdshRG6Fp0GqsKHRNjqKggDXKA4/R&#10;6aowIq74dqQpiQxCLI6ftIGJCfpDpN0P9ZW0dNJm2hx3HI20GSPM5WXtP8OX7ZJbA3jhQoLjKXQm&#10;QzguX97Y2Nq6fp3PtWs3bni6ubmxcUnFuHz5Ekd1Bb2SWZcvOzk/JOcfA6pKiG1X7KzVV1dFzSHy&#10;0aQ2rpW7o4mU+iSLOPxowjKzUCkE0ywwMOJ1jmMEUAXYacaaxQB0bKw1GUZ2S2cYYE4kMVQwIGis&#10;6F4CdKgceyP+8PJlOXDr1vb2DVNPtrevqx3Xrm1uXoceagv6sYG2eIQRF0l2EE2xtaqV8QM92qtM&#10;0BHHwSrPkHSSdZdQCLveVrFH1pEx7DHDne8wwXs8IPXCb8kTtUihlEt+tSHlLHL2bF1+9H0KCM6f&#10;11OEyw59fT3Uvn59e/v27Xv37tzZvkm6c+fWLY9bzn9rK6db2Itr165evR5gRAEt0ZOoHBcvoixd&#10;mF68qEZED3QvWhO0UCBk7DinzsTLKEGtiJOLeejdEQNNg/nBQKWp+lSBdjRImxA0JuNCpcCETVRQ&#10;zzcGRgegoHF0B8ElIR9F5+WFC5q6dV5KJ928KQ8ePLh78+atW6XE7ds3t7c3N2/ckBi3b6MaegyJ&#10;oWpcvYpKqBbW5ntjo4qhgYURHuSHVFtdDUvW1mrqkWwJXHkjS4UnC8KECl5pyxEOZihniqsY1q3t&#10;o56XNhOClFUaZ4vTifU6qmimk67Cni95xWBjA6fIZK5sbd29e+fOgwcPH94VgVu37t+/ezcYbJNu&#10;375LQjWc+40bAqNOYB6uXLl6VTeK3bh61d40ACKLJbhKqhDoSA91/nynxVAlthN3Pg4/M6lqMOkJ&#10;kPKeDKNp68YBtpEQvSAVSpuiLT86ITCox5lh0PjASIAkDzRWXGLAIKmSkb+Xldft2w8e3Lv3kAQd&#10;tIcjD1QMNUEe4Cy2tq5efcoDGGBAJQughTyoozCgQMP0JoQYSRv6ovPnZWelHfqOVq/S9E4Y4VdF&#10;6A0s3VMeEPuU+GVPRN8sW0WZygR5QAttz4kT7DcgUi+NXAiJ8AbxDvIWq76xsbl5796jR+rCQ6er&#10;NugkbusRemEmudvbKs6NG2rDpkbh8uWisOGF6LpOiyVQbXQiAo7JqINWAWLBO5egUGug1jsf5m2u&#10;ExcNlhQW9YJpdeFQbaAcarIzcW6l4ehWVjDtYoZB91A0hDBBLow8aOA8ue4rFy9ubEj+x48fPoQJ&#10;95LKhvBAn6BqoBM6B0mztbUJCcbISR5cu4Zx1BEYMMgDYgfjipLjwgVyHYChc4QsaxWhFzBjZcXo&#10;KRcVuvey77AMa+THSA0di2lUnzbiRSKLxlzSKsuT3jVumWGgZ4AIruUN43oWi6BNcI9gXbu1ualn&#10;fPTo4cP7jx7dJz14UKt4e4oOiBzu3rh9m0ByW7+4RSKG1O4ZZ2MUXVyp+GMcrcfcJuiUGpDQezrn&#10;cRGlYCtRJYbI3aWteDEBil6DVibEGpQJFLRW9R57WSvRDQykPoUfmhHabTH99cWLxkX6AzAQiZhI&#10;g6YrqAH81CbevHn3rhN/8ODO48fO31Os4u3bMvoOKRhoILe3GymxrhQBbb8YZAWhp+lCk7WF8ffN&#10;m8TmlxBAozJ3MHXsIXcXe1yqEk5ORpOexYDJmDVpAxh4WQSDgQtlMUztTtqMaFlxm2GwtNQwLQ5S&#10;JsgFHGMPekiZQN76urpw756G8P7t2zJBwwgftIebm7duyQSUw2XlzZs3bqgNRM24Rz7aPQLIyh/z&#10;lw0HPK53DSakYpatRgjjg5wKVlbvuMMEfpVynZpSRe5lQjzjOS6sOXJ9CaVRXXz8KEEgknTo8hQm&#10;lDAyngFEA3ZUgOioK0e3RdSGNXXBSRsLPbiDNjx86KSTQ8CcBYS6cse4wI9EJ6kUzj84uGy4dMll&#10;gnbmktGT7mNrSzcxrlSNklTI7HNMFsF5Jzk1ZqwlaEY4X4/gfMjWrTT0SfSg4TAsbvwwNlOrYEtR&#10;mhkG3T8mDqgtlA3uaiCl0DMcQVvW1q5cuXEDBmgR79zHNRAqPHigD4h+SAm5cPfuPU1kDaGhcCxi&#10;91iycvLLNaPRMVtu6sLmpl6DHvRPjZfzAoDEV3iKiv9LYb9jItUCM7WORofQf3T9KZDQMV6jSmNR&#10;S0EJU2qFUTnVBGTB5olmQIfIbmDXUiMWtQb3mfyjR/fu4RtNekaMgRZCO2HMzBlLx0RHThznqDao&#10;D7hJ4qS4B/flGzFfcpl99eo6vhd3UQwM1x0RO7HFIJOQzU5akqMnTsj8Tp58L8r6uJCGz6IxTtq7&#10;Oxi0ZTGmsDWd+POOgatDXUHevpAHUgATJSG8kLXoyqVLt265Xnr06OWX77t40ipCCdwCVlJrWSZw&#10;4XaCSyE32dh4fMqEGEYFv7FhFJ49NkmjqcQm5vFN+vSxzXpFqPAQlV+1bGZgMBW9WXH8Hpry4FPh&#10;yvYcJyZEpbxhzbRJQyk47aEwd+cvDSUq3sBRyhBtOKhsbNy9+/ixU3/5ZbyiB63CgwfaAKAwPop/&#10;uJ2w0T2U69ez+VoMrl5VL6B+gqXwnnlfvmxBI7D0Kdqu14NBB925JtqT4E4rGEj8YoAX8KRTY0ns&#10;pC1UJDgVHUFJUwKp56jqYF28X71/vjGoxAlNDE+6fIIBOoKiEzdhmLC19eDBkydyAQa4cFAbIIDe&#10;oIGzJvKWyQDYpzDsInQjQbvIExoDBleTLhSIO9QAVwxbW2FC9a66SWTs8yfdQGIBIx1llvc6EHIC&#10;Z5mgGMfcMoGQWA4oa++GDhNLKCEpyoRFHtVnaaEuqPXBoHGSzxcwD8ZG8rIPHdavXzcweuWVYPBo&#10;TK4a7v9PGIjArVsiAAAqhArgxOMojZ6aiJEuXeojKyNGYifNTvWBCbh6EwOnDdPFwLlkar4bJt9N&#10;YNBJdeJZSAuXOHHbJgqkzUUhbKzaQI5mY4bB0pIegEhJt6zQjZXgg0+fygTVw6jp0s2bDx48fhxt&#10;eDnJrUWYoC1UG0yEC9UFd54NgrOlFmuIGrhkSLDQ7XaWDzLB2CF2EdtLTCYT1MLsa7rrJxNCiDLB&#10;wCeMTjgdWVchELzC53bJIhfGkNtT5T2+Oih3ZAL0KB1mGCwuuoMFfn32Vw8JGc6dGyNEqLGygre8&#10;evXevYofW/CEpG80dMYnagtlwT0C5Tx52N52GRmDoMXTDGoOs3x0g7m7KFiIS9gEyXH9Omd644kH&#10;7GgYs6j18mC1UoyRQ/ThQbTdiz5TDAdkhHSJ0eAiPJBKmlfpQbCo8QiZaGWMPWUenbnJrjWsdYyr&#10;nFAAGE+3th4+fOWVJ0/YSSoKmkdw0Dm4niwe2WS+ycMn91LwDZubDZiydnZTUQRMeIYuHlxReiPj&#10;UAtUPPoTAwUgCou+P19T5lxj8QtIdoOco5+aSFDw1AxQEKrGBvEONtOGLIGN1WbOMCgGCF8e9DG8&#10;rlIZ8JylEQIENXi+efPx4ze84ZVXFP7D6kJsol/37hlJu6bMRoLLpz6dhwcuosp3GOC2mmFBrKIu&#10;svsrYYRRiT3aHUeHUCEiLkXb3RCFG4FX9N0aCdeVN8ItB+IIKckupBVUj0i9lBkt4iIckAcGrEQC&#10;9jcFA6DQmLU7KR0T0fKdO0+evIEUHVApXEyzTnAdce/e9rbhAvupegZRcJsRa7C1ZTwcizA9bhlR&#10;qFKoHmLBOBobjCgoifoFjTdBvtMqKExpPFFPjH2dp3cBoDpgCQ1AcQGYosCUxcjG4hIKyQyDpaUp&#10;DshumqFarKJWQkF0lykvGPms7cmTV155wxteVh1YOrGHguD7PP4eGwduKBAnN0KQB5hDebCzduQx&#10;C89Zuscu9qiE6iEP8mJTbVP3LmCDVl2yxpyX9DV3EWrZrtdAqFUA3UjCSV3BKG0lrfDLAw5SpjEk&#10;zqb1DIuymdc3YvQM6MW4XsQzigOLSPd8trfv33/5ZazCY9Ij1gsGyszd7SR9gzuObC1GB1xAowhZ&#10;OTZGwvobIWkJigKLRH1jn8miHj7vFwUXr4nTfT/Y6WEI3AGRwCLB0Xl42XcN0GipLWDcHVmO2zMr&#10;oZCQmKC/1WtJvMtzSuGYYSDQKys4Y+XvE2c1gaDJdaOx68gD/cLmptT3yTPWsEzwYTtbJtNTZwMj&#10;rKHLJBlgcBRNcJdExhMQGArEJ+AbaL48KC1QuOzW5OXwuCZ5oFXE6lWKmrFQvATv/jG3lKbyjAL4&#10;4FANafbIA/XBuhDFfNeiVoFB1rt0SfJksmtrrseMTLLHXxQEh42UPmlyvwjr736qKGgRQKAoGC2y&#10;YDQ+cidRJJi4e6Y+bHDflI2SSQ9sMBsm2oR+8IrTHorI57lXtQGb4MwzQ4bPubTvTELwTsjZME+j&#10;w2pQiN6aVQBRINmUGDFxkfG99RkGfdYd1H0ZaOSBdiJPmBImwwP3wvomCjtnhsduIRgU8MaiVtGP&#10;Z+NeossDdw55iuK2Yg0hcYgOQA6oXETD7ig3A39khFRfZHjE6lU6KEvkpviUWCMljyQXEd6HGTV1&#10;Gkm4Xh7IEG5YsAyyIRQ/zEH8MaAeDA8t+nxj0MVVnryLfJmgIEjKS4uJ5moT3THKYtFFokzweRve&#10;z6Cwy6SwYFoqGhoSHmvxfIOVKMDVkOrfVRFuUHNUi3j5MlsYEkNzFIvoPoZJUSkmUqVGPKhwFavq&#10;nHyZoJHA3WlFs72cMuTKAyvEPEzF2hSkqI0w2/9JLprVBsygwZKjzQ6XLw1sb9cisr8uAi4PjA9G&#10;BFwguGtGXFQMDHz0AomCXSUzVzXANnfS+fNjlEw2uzamzB/8mb0D6zwRkRg4YmdEvuNVG8yItzDL&#10;+TD/RZaZOpJM2q/WUhPSplB5n/bHQxB8vjGoExbFINu9NB+zkBotIhvJe+1abSLy9zmbLNAdInb1&#10;QItoSIBXnJhgTAgRGhzraIkMJJQe0E/7uNj3kcjuSlVXHPcsLx2VgkdkT5nApWOVsYoxRM/CicLc&#10;avw43cukprCaW5O9lEXoTHXEBSM37M38qOBqtr3Vg0avweDGDd9OVA3wC2qCC2b2SZzy9rZvIagE&#10;wUClcDM5GDQs0gzgEbQHzl2NCAiNnvKaQ9cmYpD4QAwksijIYrQhcDBp+O9lX2qljApj0eh8yd85&#10;xgZYe8ciFIMaATDoyQwD3/5R9OPffxB7tYFVlDGtS7fYMI3Vxoa6kJ2zbpxly+QmGqBX0GeECW4T&#10;qxTGBwQGskCl2ElaRXUhgbHfxg8+gMzTPbmgR4IJ7qNVG5CpJFW0MoGvPn72hRX1IlRRKcIUC3li&#10;3RT2y4yWC6UkjpcYUBnk0z2YZs1SLuvHvmjteFzJJbl2rgrwmF2NcKFI6iOVvoGAEuSJe7ZR9Y3x&#10;jNkfYepjUKztt9V4XP2mSgMsz0ZIYFCN9zuTL7k7rczNjD5poYiD71zxpLUX1kzutDhIhves5dRR&#10;EU+XlmYY9DlTeFIqaWlQAfcU1AZlM/LA3y9kA/G+bynn1Ysdr9A9BC9hgC+XGCu7d5jtAptSBVge&#10;NUZKzHEJm2js5WLSGIr4SCusPTQRpVRmcjZa4En3y5Bg6V3GQ5R4BOiR+EnBx9CTDRXcTpcnpQ0H&#10;3YxsoVQDa5+wc9FA3G4cIOPojobrZ5hb33j3bl8+YQtR6vftdX7YpEYIi5vp6EJ3Tn3nhAipYWEQ&#10;uMxqwYYICbMKwSjofLufmOV7XwkqCmCgzu6wPUNmzFGNqrexXiIdMRAd/9YjZqM8b4wVXBoUikGe&#10;LdiIZcBRDNxKnmHgu3JApr/leQ7f7i9jtUxqgb9URFoSdWurr2KNLyApeByCW2duIXbdSGTQKFkC&#10;4BRcMTYoIjhw3VifoFUcTaPaYGEiI4P0xEfsYGATFc7Idgla8aoEGDKZ4K9E8xRKHkxMOF0bWsJw&#10;Q12QB3UE+aMMsZWxivoYmtH/0WVVSubl9SR9lK/Qyl38YjHwqauP2NAFH686cabfTVQx8IkSlqAK&#10;rjPMurg/YnKWtNYISUMA9mJrfu4himm1xDGPfWVzQ0TmmP0RVMPZ5svBuxOC5By8JsLi4w5RdCSZ&#10;vJ0geiMGozIxdY3EaCdmGCwv+9zZpWL8sTYoVrFxq0yQC+iBpqwrBl4/ca3QCIngoG+plhRsH/aF&#10;C0199w1dJ6AAUiBr5q4XDLpYOfvarpqQIEQ+uqFp4kxaGBiVCchaJmjuUYTauzIBEXtPJoQNtfgK&#10;PtSYDGA9B1TxxO9QoxvTMwyMD8R2xFwgIwoFp7cOC7xYX792zZVRtk7yvJmHixqArJbkghEj0fFT&#10;JsiDMTKQR0jbNmWWlo9oUWOkI20YErsURsYyhhQVru5rXPg7PMQoAzQMWkXk6smUkK8Wc9xdqdBr&#10;QkMQ61mnfMAoeOn0yDJCrib4C3VMtqOVlbI26eLFGzeMAhIx+4xFu8i+ifuMO3uJ29hEUfABY7RB&#10;i+ccnXpWjI26Yv90BMZP/sajywRzSEYI2d3rTEcMag+dKwho4pxadKVhj3eCi/QXhdi/ifolfyJk&#10;PaBzVVdiK2cYnDunDwSQ2kShlqHxXeqCHpvg2YMW0S0D3tLuXqKvnbBG9NmLmqAu5Le+1YZunYxb&#10;BnpBuKAu6IcUOiqnQuA+WVdKDmMCuok91FsrfUfTnzPk4OWYDBtrLfmurC0aHsgR+RGeNG6QIcq8&#10;YWZe5pMH1LARZ0oVe9Lktl+oK327kuOGA19b89e+9/kBx/hCYmMEH6qyv+4vMZKce99CzOaJKwUD&#10;rWcWoM5SvidE9S0ffcPO3EUhb4mJgerv8FnaS3+3O0cMnNIOCuZVMbKf5PwtGEhUC+dZtXKNkNPa&#10;BLqwmRkGCj7oaiOMTcMQdrxHHogQRlKz6dt5fUk7B19B8o3U8MCHze4rk0puXzwxZk4MqIHNA5Tq&#10;QnmACFSJrin9XZvMQOhRimxvSwSScnNVh3C9KFFH+pcWWVpJDLeUlftrU92ItEDo5UGpkdb8jWc6&#10;amtSw274kwxGs+qD64UELmtr1665ecLk3TTqi+pg4OZh3zXREACJc+8rNmBgAzYmxWMJ1C9tkDNO&#10;u3oOO6t+JERzAe8oxpQROcNOABQ6D5+FOG643uEHBQFowfoHLqsWqo4GwxrJshW66XqBYxt5TjGo&#10;HQYDQdd8aB3zzGda7iE1HcTly+4cqgJso/ujBaMDRG9kpCYYFLBvkqeMrpZIBsGk6gLMl/7lQeNi&#10;eOB6rIEIRtch2L0CRkQ6rJz4aMRfemm/zEKKNemVGbkVvXXzM7bK+id4YN1kWNNmInV7tCNZGYPb&#10;IVg0g3PofiCzRdbWrl7VA46/bm9glHlPKLg7amiUdxC7b4QeqFAulZmvfRlvqRhj59oJwUYUxaV6&#10;H3VVJRwtn2gyM3T4qekMuoNC0SKgLQCFaoictzBpon8uRM+aU7aI0s0Mgy7OAFgWCIoIhbOVmDzg&#10;dV7NpE9d3SeADH4ZDkB+375XD/r+HZuDXS9KcT4SqQlZK2m9v7EQHJS6WTgkC4nISwcgxSNH1SLu&#10;vYGvPKjSMs7qrd8p2r88RZMqTXUh24gyysK2i/if8kBacFXtM/v5xkDZgEZ/XjqhhJWoQ1Nimi22&#10;Qf2x9vgCpgyQCRpDto38sxdlAbZAv+hysJsCsYhZcvklnar1mpfR0MkE12nZLKjMlLbSRXSOC/3t&#10;tpk88Z5Ci6zVa8RbE+fzEu5VwS3kn9NLI61lUekVi+qRmrJKLsQi2FepGBs0vRNSGwat3U5RF7SK&#10;OALfxPXPN6AL/mUbPUKfrhIb1N3v7MsbCWnzgNMOOnwnt4OBr4FEJR2+1HawTMdQv5Y/e8b1DN7l&#10;zoSBpYJBWc23XdiQBd1HQRNqBCcIgkGLa/7RuxkGxokC509ZEqCOZJSr/kUGEz5dL7+66luaqgAR&#10;sU/UPHHRhyv0rTN3AYh8p60xNQjRy4AuFbV/iQDaFd/lnV34PCXdK5USnEPZnBF1Y0wmyBM4IpHq&#10;NyPwEtwp/OQ8wjdIIRPkGF+lWU0rjJJqWTWu8O7TFJFYwd9YkrTgwaChjbogBsTDYmCEhAIYEPSp&#10;oUjl3ZOuOVUgIwE8g41kReB0+0c3JSOph4RF47CgrCiE4O4aR9kn6y7JWUE6j5LYOSUpSTEY82si&#10;uKMNsoAaRKs1DWKhAoz5Mwz67B1Qan9rdLk0XyZIZZY2rvs09uoCsbKrxSyPeMLOdoGmUaVQG4iS&#10;VQ6ZYBp5YH2sYleMrkRHE1gWKEKE5SEnkQ50UHx9PDJGgqpF7Go5XTZYSurG9UfmXlSzyXyqDZaC&#10;Ci1q6zChJnfcQJoUpk3Rl/TvB+6qFr4p0IVC4iPXzDrEbJlM2kB45B6Kj1CNkVh5OndjJI9VCLRr&#10;ZKh9TlSNm6gxGnnrhZZ9tO4N4sSIjxj0/ljFpoohc1Txq9lU0vJb2ETd6VTggoEZMwzEQGsNGLpP&#10;UwCVDoqv+gCAktpYSF3w52vsnmTVuJnNAiPm8W0KWaA+dDuZ/WJrjgGXK/Wxv3LajW2ZoBHEPSga&#10;h1AmcOGJMo+MJ1Yj4tZQtNWYHW3gpObTP5YbxSpDlPZogEuIkoMuPNFS03O7rVuisMwTg4Q2Fwjh&#10;5LIrAx+55wfuxQBdcHmgWWiMFF3ow6NsJOpiGyPhIYt4MBcDB1Vt8JFoRjNhkEl50RExAwfYmsFA&#10;qIpBjs7RDxW81o6IAYmWxsY8p0eTU094VGRmGIiDKOgpk8otoNKLl8IGMfDVPQB/rZgXMFw1unvI&#10;jsm1a31O0k0THploFbt2ZGPArTjjA7mQbYj0Fp/Nl0kFUCpsfpg8jVQrrZGf0+BqQjWLUZqKGas3&#10;Upti0WWLj0ywPfkh6SjuwR7bEZ23+zDBC1NbjQvRO6rMcM8i/Y26eyjjq4h6Bh6Uqfo1AL5pkDfT&#10;i4H7kewTalJEkYvsqBOVabTbN4PP0OiQPzxu932ExKg97YjJmkTTjMzBrI5WNUpdFYQkPtoFQx8u&#10;YlBG75Aa9RqiG0DsZoaB7EJKom4qTziRQdI4jl2gjZHcP2ZT2V11o4M8Z9cAKnhXDSyYXWL31ZI8&#10;cs8LJ+EB8bIW1qZMkVdPFS6Xuoh2H9c0LenCFE2jYnegnClr5ZiLc4zVhrxPM7LZP1LsfRqcCtVd&#10;hOla2nBkeog/w6ARGziIbBBHOYC0qNacaRGA36fv7h7kD0PduuVC0T3kbJrUJrhuxJu6oVCLgBms&#10;X1SAEKr2QEGFB+ZKQntEgP1HDEoKctRaPabcVPYkG1HRKVpLUM0fySsPuOcdedCjlVN7qtKuYYgd&#10;cs+7ff8gdlbjYIomeNKImbVlx3npkk8WQcFtxaKAUzAyaIxkWJQ3bl0vuJeSt48Mii5ccEaexWk7&#10;o06C0U5IOEl8UbXBb7rfQcGxWqco7JhIMyC5Q86wHXknW3dAM9Z0nu0vjRS54G6bRoOpb85zi0GR&#10;H0lRmSCPWhljRX/3Fmfm3867wZ/JzKtovqSc9dLVBAQaRzUBm+g6S2uoZfTVCgyh2wjqGiplb+Wm&#10;+CMVxScX+PWWl90YyQ3vd8uEMmWl97Wb2QtRZpaIFk88wBBWtDaRTxiFYilkKGPu006wmGbIgyRH&#10;Y5bdUbQnxkn5mxQ24d8uyUZi187uJsF4Z+6WirESyfKuGnUjRAgGGLqDOAQ1wTnYH1OQ7V6IDjbc&#10;vSJ7HXnreLyn3j57qpJkOnFdAaeq2grMoOh4zEy6zujW5PgUqp2M8/RvftgVySaeUwz8EyAgG+kj&#10;BkkDrBMoUjnPG73vbxzzawVjZB+saf3lf36DYHwQwXf/ZPzVjpogC/zOvp3Ct8eYstjm9I2Yxpfp&#10;IojwYyJMeOCFD9ciKsfppbSh6BRXyCM0xHxZkMIGzfKkjsJ9Zik4Ed3LahhltNvqpZv0TLenlkiU&#10;5D2jXf8G7PjGSfyiTxbVhfV1l8yqQh4dTrtIec70DApR+6ixHeVE5lXtGLgXnYA9OyHKmJmLTiwT&#10;aG4r0JCzcMIWHAEuuqMBKArZaLf6WJDWmbCXnd7zjYHYIXUNh5TSI3NZdmlU5IE8Biz/TZosGLun&#10;rEWMTdQQGg4ofiyi2rOzl+ZFLWKar18Qe8QnrSM6GM2ZDHDjbCJGrKHMHlkwkZyik/eXI1IADvRD&#10;XUVrfj+cek9tsKFQZeqVWxbv3joNWU8UBIRo2gtre+Ttakns/rj2n+hIezCuGhMXxR2IBIGlvlFX&#10;0F+wZeHZ5Sco2slTFLhwAI55PEpgt1M8OhiGICAhsQMfn6b5y6NJwSPCriY622BgrWoSh2qJqHPm&#10;DHOTcsWLzh3T845BgQEkYfZCUEYOmOnGgTl55upSkZcv8lJuVo1Gx0ldH8L8aa058qCORWJErE/X&#10;BBBA8MsDhYRglH9ZUBMdHvQXNkirPFDaIf7kRhh17ahipQEHXf6Ywf+2VZFz0xk+vZuGnFxbf54x&#10;8BmKwIHfpJeEc7WJalKePBZInyrKhPxcY3rYDg98kODDRXeMlLgRBcYjrxp58EK76P41cpFotgv4&#10;ysR+vdQsOg4sgkc8tIYsrtB95QiVet7ljr/r9l5WllMxmwtdalRsP0nrIulIWpk2YicxfmZpekgO&#10;w1JaRZKVzfScWZirRfSxOz/dyU4iIQHxgQiYajWZqRj0Q+4EiM2AtqkRczCwx2JAb86kU3YYRDMd&#10;T8Apeha2BGNpyOPb1wwzcw9KCQi0l94fW6jq2CZKIAITZMFgtL7PPQbCFSbUbAhXGYPoNR4yAfpK&#10;5PX1voPnayh54ugecl7Ay8trBBLsPjc0rocktJQfqpvaEAaUWbZrw5G1spHskXKVAxHJ9m6wcqzw&#10;HGKoo0LVYyagqPakiarMygr/fnXC6lBbn1ptYnfBVidaTe2FjgxgbCJHmTuqTbjrPPr3xp08r2f3&#10;WWOfpeRnCf0FQmpZNy+eeuxLDO7MqytMWqAchqWCwfToZNSDDpLh1JwbMgUDJaIeWDvVEztRyuyE&#10;RE6A2lUMf+ioaJGwX/UcnI/IjDhMhxkGcrJ2RiaIqspBrjxooMZRMuj43T+QBGwvu5/ourGrRUJk&#10;n6Zg91Qk2+x7KKlV0aNOFX3305Doa5jQaC+yRD4Rn+ZcIXOp8MeloO8cObhylx3kvIsVmwglZJd1&#10;1KXVVV7KmkygXKBQnZ33Mk8PbTszV/ukYvq0qZKJ0toDf4ehPQAD/xWqvn5CjKTq+/G1E6ZuYYen&#10;NqAA9Yv2GAh6osmhkwIthUVp5LSXjgonaHsp2N/+C0enGEgKdX6dpLZPKg4Gbcv6/AKyE7LNugrk&#10;7MScNqldzDCIfZYUI+NiPMaAwkOZAGrdBXBHEUXwD2P3HX13DBIDlA2Ir+FQmZDVU+sKOMIuu/qn&#10;n2S4AocBYULlHBJCZvLt3jKkDs8Sym6kirpkbcxmDaR1IY75bYw2plDbewRUNmxj5QF5NjEqVjlX&#10;ItKCxTpeR8DaWQz6+z714UZ/2+4WUleLeVEhei8GOgGnnrDRTnSYzNeh2e4OBnZfx5WhdI6dc9S0&#10;96lpvabg2DkUUvTDepPaAIIYBAwh6c//BFskcZKKVciEc5zlDINyAWhqUhSBGCOvOmZBRRgNfLSK&#10;/fvoUKEPGdk0cN9ATZD4FHaBqfmrGeV0jAzIRhbVLXtFqhWOAtKohZMTE6IRlbYDiBTLAyuNdPLU&#10;2mmq1jL1pvzOJn7BuhalhkxwenEy9TTSBhVRSyzkke8yqJE2g5Dabqa4a0h4pIv08VJ2z907kvbZ&#10;cHLA9YFOPn7hqWrsaJ8jzYyKfCfuCJPrkcF4cEQ7GNRtJ8sazqQlOFjDfj2jloU6aUjf1EvyrenU&#10;TenELqz0fGMwoiCmE9BYDKFsQO4fhgjBfWXRny7ybwi4k6hfyIMleaAhdJWMKGL84IIpPkJiqA+E&#10;yRWOp3aFLOVeTVopEHL0dGTlyIQKt1RFrgpuYsKOnGUCS5MddjAjuKL5kwOjstd09vlVum9jYcJz&#10;jYGuGaQmFhSL4CbqZQOSdCdEh5h/gMtH7X24xmZy7YGeU2lTVKgbTiCVyH/igfcklZ1FIKM+17V1&#10;+WOW6h4TJgsqqDCz/poc88uhkKbqLzGe4UFr4v1cAthv2u08NXSecc9VnCPi06JmZYkVw8hYrMm5&#10;Zl6r130kw2S0wZ0ktKE+weklHLA123S3KDZRODSPMa0eOik6tE87sFe6MtJRMTpFg3uS95l6T/22&#10;PslhOQ+nF5sfNcKL8djsaU2KW0jHYz2KRglTIWctPI7Jei3+nGJQUcANIfNNnhGO8gAwa+A0hHkF&#10;qb/k7boxb6JOO2kIXkk19Tf1CReiJatpRpdWtxZpTIKN7MqCilGjiVwcQtjgl8OzbckBDyyuApBb&#10;cls4f4HVgi1DMU9KF/ptM/WP6Uj+xP1O/DFDSu6Qok1lTm6y+7xRAHhFvW8f5C0DdSCLRB1BOafy&#10;2Hd+BlLjkIzGDh1C5himT/TuMDqfcfaT/tJW4XBEdGLjFheHYhIVZ1p6fycuDtj/1vM7GtEJ28UU&#10;rtHIDAOxVfTayCSjpxCpiiHcWnKS0YHvqcYi1ir6gIW9Y+NEYwSjxUi/AUVWTQpe3xBidCdNAUQI&#10;7VyaKjP68eCJkUko7OAcSMZQ2itP7etYWOuVu5U3c1DRygPPdwhhPd7+686dO88h7NRjLL9tCoI8&#10;Gl2J99OB4boo+K5utpDUBcPmEQNRmF7sdeu0mAEaDlNLMDkf4BgnxNQYgsOqXjOLzsks+wSFKvJ4&#10;37HUkng/f71lqjPKTFhSu3svOyhY01QbBN5FoWuUdB+IyebiuccA0YmCHJANI7t2jIuY++zdHRT+&#10;jHp50DUTHDBpMf02XA4D5H0eQ8sEWURSCBP1uaobUEi2Xp3kQhEi3EpSeTGeUkZphgdql2OqruSu&#10;/Iv+ygMJV6lS3m7swO94GwfS2ZLjhB0C7Xa5Z1ZQsJBFWyKoOADf0gSFPmdzvYA9EIFYAlDgNwqu&#10;EbQExkigUDshCjTokFU3L5iE0+kAbZvkXSe3M9rSG29dkhYszhuC9ZKJG/5P42XgKlqpT3vC5SzM&#10;opsGo+mekjEmDYtmGIgx4NdySX/Qm3gQdvnup+iu8y/X+SNnUrXBx4zZTTSS1jewTyIDFOvIg+4r&#10;aBcj+LLO1hHFxHalQoWR5+HBjkF3NPx+XYZMnHUoiNdBWo/jxIOEzuZINIdObVudeMAk/Z2cd6xN&#10;SYfQOT7vGBT9mIUyQcBjRVQ3MefLvyQgbv7l+dhEmaBvVN1hgML3g1VUVauMeevPe/7W13UlEmmb&#10;9klWzd9ON9azpj1iMyrNWoz/wd75x9hVHXd8bOMfJAZvYNd+9gKyq6RBUaIswT8BB4NCCgpUNjJJ&#10;ERDjABUkgUITSmlFWdGISCRCCa0shT/4gza0Qg1KUIIUNwKJNEggBApRhFogRKUSf4DiVvzBH1S4&#10;38/Mncfdl3fO7t7rSkj2rM4798ycmTNnvnPOu+/e+/b5Z6nESzWdYhDPBIcUP5UY7qc7zcZKz9jX&#10;8Es71aZNgwHX0cKCXIiuzNNzlM0MmYh2vjYxiP/055+eOVnik6NveMQA80xB88STMOPm4HPPlSf7&#10;mnvvQ48ZJPLZXSACpDjh1ikMs/M5+L6pl9i7qJvdPRxULJglhDnPccIVTvjcIt9xRdL4l5JMXWoB&#10;A7pHewwCDI9sRJ48aaIXsfHTxniT5FFsfVjieyp8aooPSr4fkgWEU7EGD4gs1K6EBAi0UuKZ2IBe&#10;QEWnTEflHibivUxvW2QBBfKkbk7jZdLP50EyklaG6MjwbpUDJO5Iri7mIkeYB/s+s1TeYZykQaoK&#10;IyggV0WzkZ0q1yIcPIDrHxW5ss4PU2vGvCdkBHzRRWf3Z6M+g8b8/cSZTA+fPGCMGeflHIli2pwp&#10;S5su4YBSmWxmU4IhF5lJzJHagxXpH5GQXkxNTWyG8z7BeFdgjgznuw9SytEeA4LmCUENiIpVRAiG&#10;x4gmGcYZsW41c1oQD+V5OrHrRTLqVZwmbRxGEjf2TO2MvEEwRJwYqFvmrN98oxmfqnDHO3JAZznF&#10;OSuZQKIKe+wCnluI/HF+fnEFiffwrc8Tyv1hcIzFqywzROSJ5h1phlTL7b0M8vGJAVPjhrpuMfLR&#10;IL64qBGQEAMsewxilmHXc5a1Qhz8QzRRjVs9spcfJNGO5NSJfmT8nBhIzLKJxawI4Hhc+kdTcY81&#10;huvSy5mgoFDgj0dVkfR8bzso2bEYBOiOWNxgJMcIOPH0DPQtZ5Ovg/jc7c9lkwfcUmHD93RilTgi&#10;3CEmcyLDVPv2pu/E+R14OgXKcT1EILTfRjQ4FgNGB8gXIhtWGA/EBC7rIxNGIra3YAl5QI+kwQkl&#10;YvgTpqSEc/RhaiL0YtqSsGPyir4k6GIEv9wMO3x8Gb45NWQBaIFgMVx3+8wxCiPokGX14Q+zK/hD&#10;DHQPNySO2KWK6xGn8NcHj5C5Dp6i6VYxEuRH0WQtsHtIFv9c3Kec4UJTDBYUrJzesRgoKJE4ii8h&#10;jkD7xbxoxPYiKCNyfJM8Hq3Q6TFokQANqJHmxJhY+9bjrwE5WlpLmfqR2eSbECGZGNOTmHGH6wFD&#10;7GtCNTyJVOXYUyac1DDheIzsqRLQo++rkiYJrreKtNlkgmeO5zy25TbvJs11Npp0j7FlguaGDXGS&#10;46d9fF71RI/0JDrx28mKQWwCrh0mmLwWLRMmI2mo5j95sZTxR/Zzr+BEC7EMEQHcUIjoyocdNEWB&#10;WfRxT2HgIoHxiQejSXuMEHD/gghWWS8qmMc2U1eXozgGEX2/ssBu4plH6pESAOHhirhzkuIbMDxS&#10;mK3H9ya6A7EelY4Eje1ZsUczSrN9xu4F+JLFaQ/G3JBfTxYqPmbsWTigYXyBCsl4ElHuZbYDvv5p&#10;NjhHjgjp9NYzAVvhAr386mTkGPZ982T10ePojkGzCQTgkQcOX+ZBLB3AEAjxa3BKFg+i4uuUceWq&#10;l2CA50hKxRdpsHz7JdVC6nng18kEwTAPGBUgm22QlesNcMoUlaEAFymD+c+WDq3iKXwKxyx7EQ0V&#10;EikGYFdpUgaGMo3rbGRYRIF+jRYDyUhMjNxVDzrFXOTXcKxwHU/pHOcenthpyk8lcghfbo1j0pSj&#10;+BprkGn7Ro5mgCF7EQXs+qTIeEgbZfzaCMa0rFwZror0mSosGPSQv1iFpeGGB8di4LH3MAFRKw8I&#10;F8H0PIiso6mNi70rNyWlaGydkWHKmtCLL5oIAkIdeId9HwJsThkMSDJkNJu9i93PoQykGFFdo1N0&#10;1lqIJkgCsBsJB2Xcld3tOXnAZ07UPA9iRQzzgCEkYKzWKVMkWiwsDUL2+ViaoHITnTCjGcfb9nAm&#10;mbynnLJunSwzIewSGn/rwMlYR7LkXrpr6kq3zHgfP5ebhsO5mBxLA4dljxqS80gj28WLmMd3mnDX&#10;Fdh6FCxkjIq+U2i6yaM6BhFfhTIuVdFUAYLILk9XYuthVPQUbgfV89Oj3PyiaGBOvCPYfq4ACHRC&#10;RWeCLIfIA0/gXDCOKXkANJn3vu2iKX2SEKuxNNQFLCMxxEOHjr4oYwYgHUeePz68/HZPYln4MDmW&#10;pxTm47eCPcnxNMLisSCv+DUkXGF8r1BRL9we/qo2X8MlCrjgp87hR5N5cWLMyVR4LAO8wbCdKzBM&#10;CoooyEBGSNoBQWjpq2wx7QyYzDCez4P/xxsTi+XqixBJBM2jEO57vzgra3SZ0FEcA4BwNAEuzl4F&#10;DIDn9Tuhxf81RU4Mp9nQCRrI6SUyE5YQpYkenZUe5EGzO3FOylrgFZAEjue55LCH8HlGq6VRA1rs&#10;KrfClP8wF1kZWYAMV/TzIrB8vZB1TMp/eYYXNGPLdx/DefzSwAziGcsJOf4MBuvWbdgwGCgUp502&#10;NTU9TVP86en16zlcv34wWA9NTREOTyoq5PxHZx3EKpCJDesg1g/eNIbwMRayBqMro5166rp1YuMJ&#10;M43hPCuzSeA98tRSCQ08RsV509NTU+iyUuVNODI1pUmvXRvA4rFCidOsXWxrcKJ7LAb6fSYzW62y&#10;VOVzKrtUZlSWq2xUWdKUCdVJh+80oyRlu23rdAmxi508Pk7H2WeV2Wweq8/stGQTKt9WYdCUrWz1&#10;k2Sog78DFcYQLV2vF44PHz68dG1zrMr2qvy9Cnb/R+U/VZbJPvP6+cwJ5z//1urzU4b+xSptkj2n&#10;a8X8jN1gX7Ov2367ya6x62yjXWE32lXDecpXny+15jcszFtztBOaOufGHMYdl2Jzsvr/qKXTJTY5&#10;nnyZvVS2blYg8O+QZqnKvrGMV7PvEKCgk/Zq3jdqvl/TjP9Y9W2qL7U/E49ILIx+e+HETzD5zsb/&#10;uBKN3/7Oh3UcaOdwN195cF1b/vzTL3n/mZ8+9zf0mZjZtwK5js78w4e++zO7IvrbobD3/R+84v2j&#10;j+alcTnO8W1n+DFq779PCrtLlt32j4zz40PX/PKyPzU7968nfbwfNuPcdPLyd99V4Ikj9E8f3/RJ&#10;auJJvd3u8amk/BcXrnr32r/wVBhiTbxHc/SfxYO/Q4UA/EgFQ5mjyOCtUSnl6Fcl+6z9uRC6xW7V&#10;K1l6u5GlX7EL7a+UqWbHqzAh8pNjSh5nzVj0Qba6kdPO3CFvT29k9E0+/o47lt3Z5C/Xca71LerP&#10;ekxZKZ+xO1DBF1F1re9VB+z+WmW7yn+poJ9xTBm8Uhx3S7ZRpc/cztIA62XjSM8Nu8Rhp2riqGo4&#10;t5TBW8zcSvhsk51JldIc9klGjIkTNZQ1x/gxjtJeO77k11aVCZWzpci45Dp1tnW4NHVLuVKby8sy&#10;MJ9+zSf02z7RFnX2iXn19en9FqfMmYxTtvvECRt943SksevrU8alS5xYV5nHpXzf1zNm6P+7SvqX&#10;bbE65zs2yNf0fWXrfUHs2eSX1iD6a1XaPtEWdfbpSim/qZJjj/o0kGy1imje9x1svaryJZXfqYBT&#10;vu+kDN7FKm2KM8zDh3eLeYaKfBj6U8L3gPq83Oo36nfOpxRL9Nv4ZlvszrHERh980V+rkvhmu49P&#10;fyflN1UyHqNxWgy+2ALf76mM4puy+fD9lHQXgu+z6tcHX/Tb+GZb7M74YqMPvui38c12H5+elvKb&#10;KkcCX2yB7/Mqo/imbD58z5TuQvDlM+jL6lvyO/ml9Yt+G99sy2RnfLHRB1/02/hmu49PbKJHCl9s&#10;ge8K1aP4pkyi6v682a5fEL47ZKgPvui38c12n1hiow++6LfxzXYfn7bK5pHCF1vge47qUXxTJlEV&#10;3y22fw6+9M+1WHov3qY+P271G32PSf3SWt7R6K9RDT7Z1mHntcxniz4+bW/006ds9/GJOPxUJeMx&#10;GqeFvhf/SWPjX1TzfvqvKuCU51rYR7ZU5WKVNrXPtTbrSid7NSV9qmH8rVa/Ud9Tv4Yx+hlPMKYt&#10;6oVxH5/AtO1Ttvv4RBy+o5LxGI3TYjH+W9kC4/tURjFGNh/GWxeJ8TWyWfI9+TWM0W9jTFvUC+M+&#10;PoFp26ds9/GJOFyvkvHoi/EVsgXGX1YZxRjZfBhvXyTGZ8tmyffk1zBGv40xbVEvjPv4BKZtn7Ld&#10;x6fTpLxLJePRFeOrZQNbZ6qA8fkqbYxTtkz80l69V7IzhPGMavkxLOlbbc+eVP/sNzqH5JewzuuO&#10;iXW2ZbIz1tuk/HJPn9Bv+0Rb1NmnY9chPX6zmQ/k5+kqq1XauUGefVS8QcNX5fcbqVOX/p9X+bjK&#10;bhki/76i+hXVyHYveUVlUjzKK0O90dzcp77bVZY3taqx19ab23aIndIP9PJ4hY6/oDKjMuoT/UZ9&#10;op26o359Tv13qcyooLtRhXhRJlTS/lfF+M2Y9h7xvr7hvX5fVj/yN/V06DSt16dVdqucrsD9pcr/&#10;Tqkh2mjP+r0P5OCUfZfEbbZhP/q26bjjjrNVq1bZ6tWrbWJiwiYnJ20wGJieJzA9jWH6kojpq2Om&#10;L5ebfhHKtmzZYjt27LCdO3faeeedZxdccIFddNFFdskll9iePXvssssus8svv9yuuuoq279/v113&#10;3XV2ww26V3rjjXbLLboHd+utdvvtt9sdd9xhd911l9199912zz332L333mv33XefHThwwO6//357&#10;4IEH7MEHH7SHHnrIHn74YXvkkUfs0Ucftccee8wOHjxojz/+uD355JP21FNP2TPPPGPPPfecvfDC&#10;C/biiy/aSy+9ZK+++qq99tpr9vrrr9sbb7xhhw4dsrfeesvefvtte+edd8hRDwO1H83SPGxPPGH2&#10;hP442LVrF8wjTkvKZGXRkqpsaZmsLFpalS0rk5VFyzrLlIslspJA/KpseZmsLFpela0ok5VFK6qy&#10;lWWysmhlVaZ1XSLWvLbuI09d87em1zV/a3r/H/lbs9k1f2t6XfO3ptc1f2t6XfO3pldKbNK6q+z4&#10;MllZdHxV9oEyWVn0gc6yD5bJyqIPVmU6NygR5w0lqspOKJOVRSdUZSeWycqiE6uyNWWysmhNVabz&#10;rBJZSSB+VfahMllZ9KHOspPKZGXRSVXZyWWysujkqkznsyXiXLdEVdlUmawsmqrK1pbJyqK1VZk/&#10;dTz+xcaznVuV6bNBifjcUKLOMn/EevyLjWc7tyrjQekCWYEPuyrjUesCWYEPuyrjoe4C8fmsRFWZ&#10;PyQ//sXGs51blfEIfoGswIddlcV3Qca+2lhuMKsyvl5QICvwYXeWbSqTlUWbqrL49zxjX20sN5hV&#10;Gf8ErEBW4MOuyvjfGgXimkKJqjL+tWGBrMCHXZXxT2EKZAU+7KrMf/Vu/IuNZzu3s0zXZ0rEtZsS&#10;VWX8lmWBrMCHXZXxX6gKZAU+7Kps+O9wf//Afp815FRl/D5RgazAh12V+b9nHP/CtbUSVWX83maB&#10;rMCH3VmmH2spkZUE4ldl/uNo419sPNu5VRk/XV8grmGWqCrzn4Af/2Lj2c6tyvRzmSWykkD8qmxz&#10;maws2lyV6ZpvibgeXKLOsq1lsrJoa1W2rUxWFm2ryraXycqi7VWZrq2XiOvuJarKziqTlUVnVWVn&#10;l8nKorOrsnPKZGXROZ1luodRIu5vlKgq+3SZrCz6dFV2bpmsLDq3KpvvnlVeGc7vMY62ucfEvUDu&#10;d+Ux9/LyHpkuLs/msfoMv9+U97RSNnovbZ9sbFfBFjWUNce6NTaW0l7bB+7xbVWZUOF+46TqNSrU&#10;2dZh53vEzIV7mDn26FySX/MJ/bZPtEWdfcr7qjl2F5/eb3HKnMk4ZbtPnI5h53k2XKOsq8yZ0tol&#10;t55t9Vtsbl3f6CeO2e6LYx+fLh3xKdt9fLpJNn9ZidNAMvZOUfX7M9eqA7b+TfXdqn+lWtXwmc6U&#10;sb9crNKmfKZzr5i6c69njWZ8TxVmC35WCLx/ov6ZF13wRr+NN21R5/2NddvHJ/Bt+5TtPj6Bw0EZ&#10;+IgKuI7GabF4/0A2wPtnqlXNwRvZQvD+VEe8H5D90jySz/h53H6PZT2j38abtqgX3n18At+2T9nu&#10;4xN4/4MMZAz64n1AtsD7+6pVzcEb2ULw5llA+i12fX9TOqV5JL+GN/ptvGmLeuHdxyfwbfuU7T4+&#10;gfe3ZSDjsdLeO7cVe3ax6/tOKYH3vapH8Ua2ELx58rML3jfLfmkeya/hjX4bb9qiXnjfLAM59mhs&#10;k1/yCXzRT5+yLVZnn8D71opPC8X7atnA1vWq71R9m2pVc9Y3svme8/2Evv0yo35tvDMuq5R/ebxc&#10;xzz3N6HCe/flqlO22Liyl6Ofcc22WJ3jurunT2Db9inbfXwCny9W4rRYrPfIFlhfrVrVHKyRzY81&#10;T+4vHmueIe+DNfptrGmLemHdxyewbfuU7T4+gfUfyUApTovF+izZAuuLVKuagzWy+bHe1gnrj8l2&#10;aQ7JL+2XrGP021jTFvXCuo9PYNv2Kdt9fALrT8pAxmN0/1ss1n8gW2B9hmpVc7BGNj/WfOtqceua&#10;/XJSOqU5JL+ENe8B6CfW2RarF9Zco8qxR+Oa/JpP6Ld9oi3q7BPz6uvT+y1OiX3GKdu1OJ0o4WbF&#10;4kLVEypQPOd+WGcGPN0u0nPt/veEvrOwa5fnMs9Q89ykHuTjGbOj5jsAxOr/BAAAAP//AwBQSwME&#10;FAAGAAgAAAAhAM+l6BtdFAAAiHYAABQAAABkcnMvbWVkaWEvaW1hZ2UxLmVtZuydDXRV1ZXHzwtE&#10;Y8H2lQGJdcaJjNKoBJ6KEPGDQJCvhDYCAopILB8FixoUUSxKhMrX2IICFquVWCTFLi10pK06zKJq&#10;ndEuW+osUbRYnVldq7jGEWfVmbpW15D5/d+7+3G8zX15790gzGoO7pzPfe4+e//uuR95eSacc/ci&#10;3ZCeyIoEZcTSd4Y59/kznau4fMJo5xJu9WLnHu7u3EkM+ByyAKlH1p/g3Bdov6LEuZs9fbrcF3qc&#10;5D5sLXUT3Ag3mdEj3EhX4Ua7+e6r7lZ3s5ujQaTPI7KhDNH8SaQxkB7kyaDcSB7u70WbdHXoiUgT&#10;BZX/p62tjSyb1qsxk/qN5cgL3GJ+LsKWWe4664mRl5c6vHAktWzf01e1gwczudWvXdX98OET1fN3&#10;6fGJJ1f3Uc2SjXs3aDezK7tn5rd+y9+qeOsa6aa+V7tTYxtVIZlepubcZ4JC4xr3NRVt/hPvPyFt&#10;z/snJq5Qu+XWb+NtfeJl9uJ0qNxZlM33Vj7ZueZKr92PyR+6YoJnjqSumDhnHP+lnSc6P+2c6cxy&#10;HfPWICmkFKlANL8kiVhqW+acxJLVz6NhFINL1NFtQrpbp+20NTvde2PHuYV7bnRtD15AO9trc/qn&#10;c3v2uPS/PRy7poa+dcgWZAdCo9uLvIMcwo42DEEqkBRSgzQgjUgT0oysQ7YgO5A9yF7kHeQQ0taG&#10;+iHU30F9L+p7UN+B+hbU16HejHoT6o2oN6Beg3oK9QrUk1J3qDvUHeoOdYe6Q92h7lB3qDvUHeoO&#10;dYe6Q92h7tqcVpFZzV7yPcgOZAuyDmlGUoj2RflwMKLrWnuxpr35i/SVI9pXlfB12vU2Xu1TkAFI&#10;NdIbuZv4HCDvnm47QHtv2iQHssfhEtNsczCseWZ6rOlQCeqZ0pHrRWiLzs6nY5mt4kopbKvapyIp&#10;JGyr+qqx2rdVdbMxbG8l4+VDHdfK8oWNL/PWx9zNp9GXRJYg8o2NC89rftBcslHJcjle50l7yebz&#10;beC4bgiSRHRcxeZzQW51qiWmG7bF2sNzFjNHlD/+EQNy+SPKBluX9P11WT3OugqZI2pdh2OuS/r+&#10;uqweZ12FzBG1rhHBuW1xyZcZi5f0/XVZPc66Cpkjal3VGLAPKXZdd7Mu6du5YfU46ypkjlzr2h1z&#10;XdL316U6qeh9Q+vKd45c69qKEXHiJX1/XaqTYq0r3zlyrWstRsRZl/T9dalOirWufOfIta6FGBFn&#10;XdL316U6Kda68p0j17qmYUScdUnfX5fqpFjryneOsoj7lGoMGI7EWZf0/XWpToq1rnznyLWu/hgR&#10;Z13S99elOinWujqao5ID9ES6IWZ7rjXqGmvjwtfomfQpvppLuZLlKif0o51k8/k2lDJuCJJEtK/7&#10;13ar09Whb3Kt5QAT2LHDa7H2XDZJ34+X6qSibdK64tp0vPlJ8fdtsnocP2mOuH7q7NjFtcn8YjxZ&#10;PR8/6bwyXssi9t2Ong9NP4p36e9HzD6r52NfLpty7Sf52NQ3ZJPqpKLPwZtRfh+xY4f3hXL6eiKk&#10;klP5obLeB5wSlMl45+/cNERzvYMsQz5AFKcXUieP3PuHniOtT8/e9YifmC+dGmgczFsFbEiL2RTl&#10;z8545t3PsSzGmk91UtH+tGdesz3sT2uP4k76iqlvk+qkom3ahXJnxVhzKcbPIeEYW19HMR5SQIz1&#10;rH0AMb8V6k/p+zG2Os1F+1Nz9I5pkx9jzRc3xn9kjs6KseZSjLtzAn9A7p/H1tdRjKsLiPEIDhAn&#10;xtL3Y2x1TC86xpojToylr5jaeWz1ODYNZc7OiHEjRmguxbiOPBxj69MeVY/4yfbqyTSeR4xT5Cd6&#10;Yucp02bP2bKIa3Q1Y/Z545in2fRpzpaj9sqLA33zsdVpLjrud2N4HJvuDPTNJqvHsakfym8h5puw&#10;n8rp64mQcl6jGxmguX6JXIDonFOc7BptfR3Fvcpd5C5ErztisTfbcsV6N+NtXHgN1p4r1tI3vyrW&#10;qpNixTqOTYqtb5PV49ikGDyHmD/Cfio01ruYS7F+AQnHWn35xDrFuEJjvRWdqDVYu45t5VLK9vyr&#10;2Erfj7XqpFixjmOTYuvbZPU4NinW2xHzQdxYP8RcFyA/QMKxVl83pB7xk7+fV/H24kI6C4213mlG&#10;rcHadWwrl1L2Yy19P9aqk2LFOo5Niq1vk9Xj2KRYr0PMB3FjvZy5FOv7kHCs1ZdPrFOMKzTWC9GJ&#10;WoO154q19P1Yq06KFes4Nim2vk1Wj2OTYr0YMX/EjfV85lKsb0cw9xPXa/V1HOuhRZ3X05g7ag3W&#10;nivW0vdjrTopVqzj2KTY+jZZPY5NivUMxPwRN9YNzKVYz0TCsVZfPrFOMa7Q83o4OlFrsPZcsZa+&#10;H2vVSbFiHccmxda3yepxbFKsRyHmj7ixHspcivVoJBxr9XUc6yFFndf9mTtqDdaeK9bS92OtOilW&#10;rOPYpNj6Nlk9jk2K9bmI+SNurE9nLsW6CgnHWn35xDrl5hR8Xvdm7qg1WHtUrPUsLH2LtdVpKjrW&#10;1SgfiGmT9H2bVCcVbZPWFdem481P8rNvk9Vz+WkinU34ojv5RzwYkGXTekGbSb0m82n6G2DxFlfh&#10;vkR+G/lEdxNt17kbbVSBefl/pg+b1cr788Jr7uqTVaJgeuuDdjO78v3M/NZvuX2ufucjuT9XnwwO&#10;Yp+Tt/mjPldv/Tbe1qdzLfy5evnbzsWT3ZHP1avdj8mHXTEJopDJkkHNfGw+/zRjcqgrJsddTLrO&#10;k0+EJPv3AMfyPOmKSVdM7BponrBrcId/E9R1jZfLuu67cMKxuMZ37V12xmbyZFDtup7k8Xe/XXuX&#10;aOnau3DCsdi7Pu3nk4MfHN3n+I+D9wR272D5p/Ucb+vr6Dnef6Yv45nenu9LKZ8GC0lkK6KXgdYX&#10;fsdo7ZqrHOmp8bznyvU5zO0M0Lz/hfRibn3XA/9lf2dkfXp/Vo/4iUfZdFpA4+j09zYs5Psb5vBO&#10;ZxZ/91jhpvOVAmPdHenfd5zEmBMQ1hYpspv1pvtlO+tL1/11+WV716F5I94/lTBHr0lYc4P7Cm+c&#10;ZGnnppZ/3tBHM37jpUxu349g7fa9DiXBYZ8+mOG9eXjyx/KzcWh6alN66feZcTaP5Ta+oYPvdZDv&#10;lOyaa/NHveuwfhtvdrbHrfxtcfDfP6ndj0nEfVBXTIr8ro2umLjs95P8fztP/HPGf0+r8/SP7KJk&#10;2XS0350fDPYgO2DT8n19VX76+Uxuddu7st9JE7o3tXF2n2Ix+TjYu6zfctu7kj85uu/ObX3t7V3y&#10;d3t7l9pt71L5v7tigheOpGRQtOuDxTzqemL9Nr4zYhJxjZdlR+V5wWwOlu6M47+088Q/Z/z7VL8c&#10;3t/sHMtHt7PmKdSGqPvsvgT8BcRbQ7OVac6WZXfUfbaN1/2R7Su69z0U7Cvf0OZE6uy9vmZs5r7y&#10;T8H3f70bPF8N/3pvucdZf8XD3dP3n9a/9+XfXKP+lmd/dZf28WRqZno8pQv6t96322G3El9yo2W7&#10;bU++nR6vstKXOa5ym//d2owd4fk+7JWZN9G2+DEdZ9ehWa9eOZfP3gT27Zz+rNzvbvyr0vT3j8mP&#10;Sv2qzuinXP5UXu3Wpi831v/i2LLD4d+Tyt+nIHqWUJqMbEfUrpjouUpx1kT2mXb1qa2j550RPFE0&#10;8Twxn++Ku9XN5qlHzzuz099kV+GeSh8TW9PfS1dKbqLnIImOI0fKyar3COpq05pks8qVQVnjrZ1y&#10;lkHmzT4fynHTvHGce9lxNGfLOmY5EvjlE8+Hdowwt3YvH+K20+7lKy5un9ud3T5O8/jRBxlO/vdb&#10;me/J64jbZQM/05rmlXWmUwS3/Tmu+u34NZd1wO17meN/2tyKXeKZZljcKs4+t+qztnrKfkqfuPxo&#10;oPGND3/mfMbEQiUiFsoQiz/lLC9hxq70xkUxpmOUI4UwdggbUXEhxtTUKdd325vCe2MMxr4v38rA&#10;dIpgLLw3tlQfn4w1sggxcCkixhRnnzH1qU2XrijGxGlF+q1PZv8KcyUuKpFwO3O3y5v24cuQswKd&#10;KN7Ef3kwhiyvPc3uJ48Wb42XdPqetj0f3m7iuPjA2fHfnXh88jYNG8XSYCSJKM4+b+pTWwkSxVsD&#10;fVX8ZaG40l7mcVIQZ33RlR2efpZHmrNlHadQzg4Fe8TR4uwo7GuP58NZeF9zY45PziYTM/YXNxDR&#10;vqY4+5ypz9pycTaDcT5jYqESsb2sjnINkkJKkQpEx5EkkWqkN7Kchrfbqdtc4n5m0K+y9JQsdyWJ&#10;9HmjtmmrdyrLJuNXelaWLVORXRzXbLDPsM6lvdptche7uzjX5rsRjLzcjWcHr3F1/N3ml/jLq4l4&#10;50ryach0yjP5ZPJXOOvmuLPdPDywwJ3Bu/XT+A1AH+6Fe/O2vbdbSnkZd9/L3alupatwa/iWyHvx&#10;zDqOtsENdQ+4892DRORhN8i10L6VOVs5j3+APEn7Tr7Z8inm/yl6z3KMf3LnuJ/x6fWfY+m/uFr3&#10;C37j8EssfBULX8PCN7gzegsLf+uudf+GZb/ju6R/j3X/4eby98pz+f3GbPcRbR+zxj/xe4nD9CUS&#10;81wpUpa4wfVINLnPJhbxO5Alrk9iqStPLHd/nVjp/jZxj+tHfhZydmKNG5C41w1KfMudn/imG5JY&#10;5y5KrHeXJDa44eS11Ecj46jXJ77jGhKPuEmJLW5KosVdRT4jsdU1Jh53sxI/dHMTP3LXJ37sbkjs&#10;5jO0L7hbEr9wtyV+7e5IvObuTLzOd/q8mY1f+JpXDCfvjRlHpI8kYyMXJxcxXJz8hjzDSSvevx9O&#10;VsDJrXAyH05mEoVpROEKolAHJ2OojYKTMfSMg5M6ojEWb4+Ckxo4uQxOLkG7Bk5q4WQsnIyHkzo4&#10;GQ8n4+GkDk6+DCeT4GQqnFwFJ9PgZAqcTIGTSXAyEU4a4KQBTibAyQQ4qYeTCXDSACdT4WQGnMyB&#10;k+vhpAlOFsHJEji5C05WwMkqOFkNJ6vhZBWcrISTVXCyGk7WwMlaOPkmnNwHJxvhZBOcPAAnm+Hk&#10;ITjZAiePwsmjcNICJy1w8iicbIWTx+BkG5w8Bifb4OQxONkGJ9vgpBVOWuHk+3DyOJw8ASc74GQH&#10;nPwITnbBydNwshtOnoeTl+DkFTj5NZy8BidvwMl+OHmD+LzeqZw08T2+fsqHE+1pn9xP1sHJIiI9&#10;E04mwMlIojyMqA6Gk/OI3EA4qSKi58LJOYyqgpMBRKo/nPSDk7+Bk/JgPzmFiJXDyWlwcmqwn5QT&#10;ndPhpB+cnA0n58JJVbCfpOBkIJwMgpNBcJKCkyo4OQdOKuFkAJwMhJNBcFIFJyk4OR9OhsHJCDip&#10;D/aTq+HkGjiZASdXw8lVcDIFTqbCyVQ4uRpOpsPJtXAyE04a4eQ6OJkDJ1+Fk+vh5Ho4mQ8n8+Dk&#10;a3CyAE4WwskiOLkdTpbAyVI4WQonS+Hk63CyFE6WwsmdcHIXnDTDyQo4WQUnq+BkDZz8PZysg5P7&#10;4WQznDwCJ61w8gSc7IKT3XDyIpz8KthPxEnn7idtm8/3MckymGs/Of3POGmBk1VwchOenw4nDXAy&#10;Gk5GwMlwOBkGJ8PgZBi9w/HypXByMZxcCCcpODkHzUo4OYv9pD+c9IOTfnByBpxUcjafCyeD4WQo&#10;nFwGJyPgZBSc1LKf1MLJSDi5HE5Gw8k4OBkLJ/VwMh5OxsHJGDipg5M6OJkEJ1Pg5Bo4mQEns+Fk&#10;HvtJE5wsgpMlcHI7nCyCkyY4WQgnC+FkEZwsgpPFcLIYTpbAyR1wsgxO7oaTe+DkHjhZCScr4WQN&#10;nKyFk7VwshZO1sLJOjjZCCeb4GQTnHwbTh6Ek81wsglONsLJxuC6swFO7oeTTXCyGU6+Cyff8647&#10;T8HJT4PrzvNw8jKcvAon+9hP3oST6O9etr2ASwIeyX2vY3DY94eH6/5c/vXM2su8e+5SyrpvSyJD&#10;kH9HbFz42mjtsrEc0b0ZqeRUfqjMfW3JKUGZLP0+ZTK55t2H6Jr3O0T69k7Q+tSW6/6wwg1MdWeM&#10;b0N75ai1NXMA2Wk6nbU2zau1ryCXH7UOW5v1qS332i69NGptWs8X0Ze/df4ryc/KbS1qn4IMQGqR&#10;1YjugfcjmreWUi2tb6dlf1Yv7AO7L+aY2fvhasqWtA6l4JErU+Gn2SE9K5dSnoqkkLBN6gvbpLrp&#10;hu2qZLx8rPmtrDXbeNqbrczcWZ7tuNYXntfWq7mqESXLVbb1quwnm8+3geOmOU+Sy/erEb1f6e3V&#10;KZaYbtgWa8+1lv1MYOOi9HPZJH3fJtVJRdtkjMWxaTUG+DapTiraJsVc6yrWJun7Nln9WNpkfvb9&#10;pDUeS5vML2aT1ePaJN8XG7uu805IHNkLu3m+LKWsa20SOR79ZPwUw5P2aWPGL5d5vmD92evCbYx/&#10;0NOJ2ks1Vzmiaw8p531OCwM0773I68hDiPTtXsD6PktbPeInvQ9UmkdjLXfbsxB9pnIOd98VPNMN&#10;5CpaQctJ9GNrVnp4ZV3nJer3c42pQ2qQFCIOKhDZJkki5vvfUn6znXolbfKBeJqJVAdl5UqWF/vu&#10;7EzmGIusRxYjDyC6wanjqeIWxGLL2pqtTHe2XOaV/TjL1g2I6UTpyw8d+Ygh6dTZ99y3MesTSD42&#10;ljNOcSDlxeIWBorFHyJao8+i+opj8UJ3LFnMl79C3skZf1vxifh7HMnw1wp/rR3GJhd/rcyVT2yP&#10;JX978rQxX/42Mp+4/gfk58hzSJg/9YnlesRPmZ2wrW02jQ3sgE3862gf5LxO73ndya1seWfsf/ky&#10;V8j7vTOxdSzyE0TM7UYyzD0Dc890yEwu5p5hruOduX/N08ZCmXuRecXca0iYOfUVzlz7+53xdayZ&#10;K+RdoTH3Mn4Qc3uRDHOvwNwrHTKTi7lXmCuKuUr65HfdP8Td53TNGkVg68mTiBJ7Rtf/K68CPyQ7&#10;/v/kyXf/JwAAAAD//wMAUEsDBBQABgAIAAAAIQAvFE3N4AAAAAgBAAAPAAAAZHJzL2Rvd25yZXYu&#10;eG1sTI/BTsJAEIbvJr7DZky8ybZiEWq3hBD1REgEE8Jt6A5tQ3e36S5teXvHkx5n/sk/35ctR9OI&#10;njpfO6sgnkQgyBZO17ZU8L3/eJqD8AGtxsZZUnAjD8v8/i7DVLvBflG/C6XgEutTVFCF0KZS+qIi&#10;g37iWrKcnV1nMPDYlVJ3OHC5aeRzFM2kwdryhwpbWldUXHZXo+BzwGE1jd/7zeW8vh33yfawiUmp&#10;x4dx9QYi0Bj+juEXn9EhZ6aTu1rtRaNgwSaB11MW4HjxmryAOCmYR7MEZJ7J/wL5DwAAAP//AwBQ&#10;SwECLQAUAAYACAAAACEApuZR+wwBAAAVAgAAEwAAAAAAAAAAAAAAAAAAAAAAW0NvbnRlbnRfVHlw&#10;ZXNdLnhtbFBLAQItABQABgAIAAAAIQA4/SH/1gAAAJQBAAALAAAAAAAAAAAAAAAAAD0BAABfcmVs&#10;cy8ucmVsc1BLAQItABQABgAIAAAAIQB06elc2AcAAKAiAAAOAAAAAAAAAAAAAAAAADwCAABkcnMv&#10;ZTJvRG9jLnhtbFBLAQItABQABgAIAAAAIQC76gP/yQAAACkCAAAZAAAAAAAAAAAAAAAAAEAKAABk&#10;cnMvX3JlbHMvZTJvRG9jLnhtbC5yZWxzUEsBAi0AFAAGAAgAAAAhAHZPNALaRgAA7DwBABQAAAAA&#10;AAAAAAAAAAAAQAsAAGRycy9tZWRpYS9pbWFnZTMuZW1mUEsBAi0AFAAGAAgAAAAhABWNr1xaSQAA&#10;7DwBABQAAAAAAAAAAAAAAAAATFIAAGRycy9tZWRpYS9pbWFnZTIuZW1mUEsBAi0AFAAGAAgAAAAh&#10;AM+l6BtdFAAAiHYAABQAAAAAAAAAAAAAAAAA2JsAAGRycy9tZWRpYS9pbWFnZTEuZW1mUEsBAi0A&#10;FAAGAAgAAAAhAC8UTc3gAAAACAEAAA8AAAAAAAAAAAAAAAAAZ7AAAGRycy9kb3ducmV2LnhtbFBL&#10;BQYAAAAACAAIAAACAAB0sQAAAAA=&#10;">
                      <v:group id="Group 111275" o:spid="_x0000_s1247" style="position:absolute;top:-396;width:76739;height:53224" coordorigin=",-405" coordsize="76739,54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EMxxAAAAN8AAAAPAAAAZHJzL2Rvd25yZXYueG1sRE9da8Iw&#10;FH0f+B/CHfg20yhu0hlFRMUHEabC2NulubbF5qY0sa3/fhkIezyc7/myt5VoqfGlYw1qlIAgzpwp&#10;OddwOW/fZiB8QDZYOSYND/KwXAxe5pga1/EXtaeQixjCPkUNRQh1KqXPCrLoR64mjtzVNRZDhE0u&#10;TYNdDLeVHCfJu7RYcmwosKZ1QdntdLcadh12q4natIfbdf34OU+P3wdFWg9f+9UniEB9+Bc/3XsT&#10;5ys1/pjC358IQC5+AQAA//8DAFBLAQItABQABgAIAAAAIQDb4fbL7gAAAIUBAAATAAAAAAAAAAAA&#10;AAAAAAAAAABbQ29udGVudF9UeXBlc10ueG1sUEsBAi0AFAAGAAgAAAAhAFr0LFu/AAAAFQEAAAsA&#10;AAAAAAAAAAAAAAAAHwEAAF9yZWxzLy5yZWxzUEsBAi0AFAAGAAgAAAAhANrQQzHEAAAA3wAAAA8A&#10;AAAAAAAAAAAAAAAABwIAAGRycy9kb3ducmV2LnhtbFBLBQYAAAAAAwADALcAAAD4AgAAAAA=&#10;">
                        <v:group id="Group 111276" o:spid="_x0000_s1248" style="position:absolute;top:-405;width:74980;height:48430" coordorigin=",-405" coordsize="74980,48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t1GxAAAAN8AAAAPAAAAZHJzL2Rvd25yZXYueG1sRE9da8Iw&#10;FH0X/A/hDvamaRxzozOKiIoPIkwH4tulubbF5qY0sa3/fhkMfDyc79mit5VoqfGlYw1qnIAgzpwp&#10;Odfwc9qMPkH4gGywckwaHuRhMR8OZpga1/E3tceQixjCPkUNRQh1KqXPCrLox64mjtzVNRZDhE0u&#10;TYNdDLeVnCTJVFosOTYUWNOqoOx2vFsN2w675Ztat/vbdfW4nN4P570irV9f+uUXiEB9eIr/3TsT&#10;5ys1+ZjC358IQM5/AQAA//8DAFBLAQItABQABgAIAAAAIQDb4fbL7gAAAIUBAAATAAAAAAAAAAAA&#10;AAAAAAAAAABbQ29udGVudF9UeXBlc10ueG1sUEsBAi0AFAAGAAgAAAAhAFr0LFu/AAAAFQEAAAsA&#10;AAAAAAAAAAAAAAAAHwEAAF9yZWxzLy5yZWxzUEsBAi0AFAAGAAgAAAAhACoC3UbEAAAA3wAAAA8A&#10;AAAAAAAAAAAAAAAABwIAAGRycy9kb3ducmV2LnhtbFBLBQYAAAAAAwADALcAAAD4AgAAAAA=&#10;">
                          <v:shape id="Picture 111277" o:spid="_x0000_s1249" type="#_x0000_t75" style="position:absolute;left:37609;top:10293;width:37371;height:24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48lxQAAAN8AAAAPAAAAZHJzL2Rvd25yZXYueG1sRE/Pa8Iw&#10;FL4P9j+EJ3gZM6kHO6pRpFO2ww7qdvD4aN7asualNNF0//0yEDx+fL9Xm9F24kqDbx1ryGYKBHHl&#10;TMu1hq/P/fMLCB+QDXaOScMvedisHx9WWBgX+UjXU6hFCmFfoIYmhL6Q0lcNWfQz1xMn7tsNFkOC&#10;Qy3NgDGF207OlVpIiy2nhgZ7Khuqfk4Xq6E+PHUqL6M6x6w87N7aavEaP7SeTsbtEkSgMdzFN/e7&#10;SfOzbJ7n8P8nAZDrPwAAAP//AwBQSwECLQAUAAYACAAAACEA2+H2y+4AAACFAQAAEwAAAAAAAAAA&#10;AAAAAAAAAAAAW0NvbnRlbnRfVHlwZXNdLnhtbFBLAQItABQABgAIAAAAIQBa9CxbvwAAABUBAAAL&#10;AAAAAAAAAAAAAAAAAB8BAABfcmVscy8ucmVsc1BLAQItABQABgAIAAAAIQAet48lxQAAAN8AAAAP&#10;AAAAAAAAAAAAAAAAAAcCAABkcnMvZG93bnJldi54bWxQSwUGAAAAAAMAAwC3AAAA+QIAAAAA&#10;">
                            <v:imagedata r:id="rId130" o:title="" cropright="5021f"/>
                            <v:path arrowok="t"/>
                          </v:shape>
                          <v:group id="Group 111278" o:spid="_x0000_s1250" style="position:absolute;top:-405;width:67748;height:48430" coordorigin=",-405" coordsize="67750,48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eyvxQAAAN8AAAAPAAAAZHJzL2Rvd25yZXYueG1sRE9La8JA&#10;EL4X/A/LFHqrm7X0QeoqIlY8SKFaEG9DdkyC2dmQ3Sbx33cOhR4/vvd8OfpG9dTFOrAFM81AERfB&#10;1Vxa+D5+PL6BignZYROYLNwownIxuZtj7sLAX9QfUqkkhGOOFqqU2lzrWFTkMU5DSyzcJXQek8Cu&#10;1K7DQcJ9o2dZ9qI91iwNFba0rqi4Hn68he2Aw+rJbPr99bK+nY/Pn6e9IWsf7sfVO6hEY/oX/7l3&#10;TuYbM3uVwfJHAOjFLwAAAP//AwBQSwECLQAUAAYACAAAACEA2+H2y+4AAACFAQAAEwAAAAAAAAAA&#10;AAAAAAAAAAAAW0NvbnRlbnRfVHlwZXNdLnhtbFBLAQItABQABgAIAAAAIQBa9CxbvwAAABUBAAAL&#10;AAAAAAAAAAAAAAAAAB8BAABfcmVscy8ucmVsc1BLAQItABQABgAIAAAAIQA00eyvxQAAAN8AAAAP&#10;AAAAAAAAAAAAAAAAAAcCAABkcnMvZG93bnJldi54bWxQSwUGAAAAAAMAAwC3AAAA+QIAAAAA&#10;">
                            <v:group id="Group 111279" o:spid="_x0000_s1251" style="position:absolute;top:-405;width:40468;height:48430" coordorigin=",-405" coordsize="40472,48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Uk0xAAAAN8AAAAPAAAAZHJzL2Rvd25yZXYueG1sRE9da8Iw&#10;FH0f+B/CFfamaRybrhpFRIcPMpgOxt4uzbUtNjeliW3992Yg7PFwvher3laipcaXjjWocQKCOHOm&#10;5FzD92k3moHwAdlg5Zg03MjDajl4WmBqXMdf1B5DLmII+xQ1FCHUqZQ+K8iiH7uaOHJn11gMETa5&#10;NA12MdxWcpIkb9JiybGhwJo2BWWX49Vq+OiwW7+obXu4nDe339Pr589BkdbPw349BxGoD//ih3tv&#10;4nylJtN3+PsTAcjlHQAA//8DAFBLAQItABQABgAIAAAAIQDb4fbL7gAAAIUBAAATAAAAAAAAAAAA&#10;AAAAAAAAAABbQ29udGVudF9UeXBlc10ueG1sUEsBAi0AFAAGAAgAAAAhAFr0LFu/AAAAFQEAAAsA&#10;AAAAAAAAAAAAAAAAHwEAAF9yZWxzLy5yZWxzUEsBAi0AFAAGAAgAAAAhAFudSTTEAAAA3wAAAA8A&#10;AAAAAAAAAAAAAAAABwIAAGRycy9kb3ducmV2LnhtbFBLBQYAAAAAAwADALcAAAD4AgAAAAA=&#10;">
                              <v:shape id="Picture 111281" o:spid="_x0000_s1252" type="#_x0000_t75" style="position:absolute;top:-405;width:40472;height:24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ZxZxgAAAN8AAAAPAAAAZHJzL2Rvd25yZXYueG1sRI/RasJA&#10;EEXfC/7DMgXf6iYWrKauIkpFLCrafsCQHbMh2dmQXTX+vSsU+ni4c8/MTOedrcWVWl86VpAOEhDE&#10;udMlFwp+f77exiB8QNZYOyYFd/Iwn/Vepphpd+MjXU+hEFHCPkMFJoQmk9Lnhiz6gWuIY3Z2rcUQ&#10;sS2kbvEW5baWwyQZSYslxw0GG1oayqvTxSo4mPV+dbbufV1vq11VTj6i4lup/mu3+AQRqAv/w3/t&#10;jY7np+lwnMLznwggZw8AAAD//wMAUEsBAi0AFAAGAAgAAAAhANvh9svuAAAAhQEAABMAAAAAAAAA&#10;AAAAAAAAAAAAAFtDb250ZW50X1R5cGVzXS54bWxQSwECLQAUAAYACAAAACEAWvQsW78AAAAVAQAA&#10;CwAAAAAAAAAAAAAAAAAfAQAAX3JlbHMvLnJlbHNQSwECLQAUAAYACAAAACEAd6WcWcYAAADfAAAA&#10;DwAAAAAAAAAAAAAAAAAHAgAAZHJzL2Rvd25yZXYueG1sUEsFBgAAAAADAAMAtwAAAPoCAAAAAA==&#10;">
                                <v:imagedata r:id="rId131" o:title=""/>
                                <v:path arrowok="t"/>
                              </v:shape>
                              <v:shape id="Picture 111282" o:spid="_x0000_s1253" type="#_x0000_t75" style="position:absolute;top:23058;width:40472;height:24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iBdxAAAAN8AAAAPAAAAZHJzL2Rvd25yZXYueG1sRE9da8Iw&#10;FH0f7D+EO9jbTNuB1M4oMtgQ9iC2MvDt0lybYnNTmsx2/94Igo+H871cT7YTFxp861hBOktAENdO&#10;t9woOFRfbzkIH5A1do5JwT95WK+en5ZYaDfyni5laEQMYV+gAhNCX0jpa0MW/cz1xJE7ucFiiHBo&#10;pB5wjOG2k1mSzKXFlmODwZ4+DdXn8s8q2J5/d6avduX78btyzTHX9DMulHp9mTYfIAJN4SG+u7c6&#10;zk/TLM/g9icCkKsrAAAA//8DAFBLAQItABQABgAIAAAAIQDb4fbL7gAAAIUBAAATAAAAAAAAAAAA&#10;AAAAAAAAAABbQ29udGVudF9UeXBlc10ueG1sUEsBAi0AFAAGAAgAAAAhAFr0LFu/AAAAFQEAAAsA&#10;AAAAAAAAAAAAAAAAHwEAAF9yZWxzLy5yZWxzUEsBAi0AFAAGAAgAAAAhAMbKIF3EAAAA3wAAAA8A&#10;AAAAAAAAAAAAAAAABwIAAGRycy9kb3ducmV2LnhtbFBLBQYAAAAAAwADALcAAAD4AgAAAAA=&#10;">
                                <v:imagedata r:id="rId132" o:title=""/>
                                <v:path arrowok="t"/>
                              </v:shape>
                            </v:group>
                            <v:shapetype id="_x0000_t32" coordsize="21600,21600" o:spt="32" o:oned="t" path="m,l21600,21600e" filled="f">
                              <v:path arrowok="t" fillok="f" o:connecttype="none"/>
                              <o:lock v:ext="edit" shapetype="t"/>
                            </v:shapetype>
                            <v:shape id="Straight Arrow Connector 111283" o:spid="_x0000_s1254" type="#_x0000_t32" style="position:absolute;left:37848;top:24173;width:29902;height:172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Ny2wgAAAN8AAAAPAAAAZHJzL2Rvd25yZXYueG1sRE/LisIw&#10;FN0L/kO4gjtNW2GQahRHEXQxCx+gy0tzbcM0N6WJ2vn7iSC4PJz3fNnZWjyo9caxgnScgCAunDZc&#10;KjiftqMpCB+QNdaOScEfeVgu+r055to9+UCPYyhFDGGfo4IqhCaX0hcVWfRj1xBH7uZaiyHCtpS6&#10;xWcMt7XMkuRLWjQcGypsaF1R8Xu829j7fdUXvtTr/d6YzS3buPvPyik1HHSrGYhAXfiI3+6djvPT&#10;NJtO4PUnApCLfwAAAP//AwBQSwECLQAUAAYACAAAACEA2+H2y+4AAACFAQAAEwAAAAAAAAAAAAAA&#10;AAAAAAAAW0NvbnRlbnRfVHlwZXNdLnhtbFBLAQItABQABgAIAAAAIQBa9CxbvwAAABUBAAALAAAA&#10;AAAAAAAAAAAAAB8BAABfcmVscy8ucmVsc1BLAQItABQABgAIAAAAIQApvNy2wgAAAN8AAAAPAAAA&#10;AAAAAAAAAAAAAAcCAABkcnMvZG93bnJldi54bWxQSwUGAAAAAAMAAwC3AAAA9gIAAAAA&#10;" strokecolor="#5889b0" strokeweight="2.25pt">
                              <v:stroke endarrow="block" joinstyle="miter"/>
                            </v:shape>
                            <v:shape id="Straight Arrow Connector 111284" o:spid="_x0000_s1255" type="#_x0000_t32" style="position:absolute;left:37848;top:8030;width:9211;height:57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75OwwAAAN8AAAAPAAAAZHJzL2Rvd25yZXYueG1sRE/LasJA&#10;FN0X/IfhCu7qJFGCpI5SBKGLVvC1v2auSdrMnZAZTfL3HUFweTjv5bo3tbhT6yrLCuJpBII4t7ri&#10;QsHpuH1fgHAeWWNtmRQM5GC9Gr0tMdO24z3dD74QIYRdhgpK75tMSpeXZNBNbUMcuKttDfoA20Lq&#10;FrsQbmqZRFEqDVYcGkpsaFNS/ne4GQX82yU/18v+NpxnaToU2l3mu2+lJuP+8wOEp96/xE/3lw7z&#10;4zhZzOHxJwCQq38AAAD//wMAUEsBAi0AFAAGAAgAAAAhANvh9svuAAAAhQEAABMAAAAAAAAAAAAA&#10;AAAAAAAAAFtDb250ZW50X1R5cGVzXS54bWxQSwECLQAUAAYACAAAACEAWvQsW78AAAAVAQAACwAA&#10;AAAAAAAAAAAAAAAfAQAAX3JlbHMvLnJlbHNQSwECLQAUAAYACAAAACEAmEe+TsMAAADfAAAADwAA&#10;AAAAAAAAAAAAAAAHAgAAZHJzL2Rvd25yZXYueG1sUEsFBgAAAAADAAMAtwAAAPcCAAAAAA==&#10;" strokecolor="#71bf6e" strokeweight="2.25pt">
                              <v:stroke endarrow="block" joinstyle="miter"/>
                            </v:shape>
                          </v:group>
                        </v:group>
                        <v:shape id="Text Box 111293" o:spid="_x0000_s1256" type="#_x0000_t202" style="position:absolute;left:1759;top:49627;width:74980;height:43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9mtxAAAAN8AAAAPAAAAZHJzL2Rvd25yZXYueG1sRE9da8Iw&#10;FH0f+B/CFfY20zqQWU1FZIPBYKzWBx+vzbUNbW5qk2n375fBwMfD+V5vRtuJKw3eOFaQzhIQxJXT&#10;hmsFh/Lt6QWED8gaO8ek4Ic8bPLJwxoz7W5c0HUfahFD2GeooAmhz6T0VUMW/cz1xJE7u8FiiHCo&#10;pR7wFsNtJ+dJspAWDceGBnvaNVS1+2+rYHvk4tVcPk9fxbkwZblM+GPRKvU4HbcrEIHGcBf/u991&#10;nJ+m8+Uz/P2JAGT+CwAA//8DAFBLAQItABQABgAIAAAAIQDb4fbL7gAAAIUBAAATAAAAAAAAAAAA&#10;AAAAAAAAAABbQ29udGVudF9UeXBlc10ueG1sUEsBAi0AFAAGAAgAAAAhAFr0LFu/AAAAFQEAAAsA&#10;AAAAAAAAAAAAAAAAHwEAAF9yZWxzLy5yZWxzUEsBAi0AFAAGAAgAAAAhAOxb2a3EAAAA3wAAAA8A&#10;AAAAAAAAAAAAAAAABwIAAGRycy9kb3ducmV2LnhtbFBLBQYAAAAAAwADALcAAAD4AgAAAAA=&#10;" filled="f" stroked="f">
                          <v:textbox inset="0,0,0,0">
                            <w:txbxContent>
                              <w:p w:rsidR="00675B45" w:rsidRPr="006E7A3E" w:rsidRDefault="00675B45" w:rsidP="006E7A3E">
                                <w:pPr>
                                  <w:pStyle w:val="FIGCAPTIOIN"/>
                                  <w:rPr>
                                    <w:bCs/>
                                    <w:noProof/>
                                  </w:rPr>
                                </w:pPr>
                                <w:bookmarkStart w:id="112" w:name="_Toc457062723"/>
                                <w:bookmarkStart w:id="113" w:name="_Toc470387473"/>
                                <w:r w:rsidRPr="0025693A">
                                  <w:rPr>
                                    <w:b/>
                                    <w:bCs/>
                                  </w:rPr>
                                  <w:t xml:space="preserve">Figure </w:t>
                                </w:r>
                                <w:r w:rsidRPr="0025693A">
                                  <w:rPr>
                                    <w:b/>
                                    <w:bCs/>
                                  </w:rPr>
                                  <w:fldChar w:fldCharType="begin"/>
                                </w:r>
                                <w:r w:rsidRPr="0025693A">
                                  <w:rPr>
                                    <w:b/>
                                    <w:bCs/>
                                  </w:rPr>
                                  <w:instrText xml:space="preserve"> SEQ Figure \* ARABIC </w:instrText>
                                </w:r>
                                <w:r w:rsidRPr="0025693A">
                                  <w:rPr>
                                    <w:b/>
                                    <w:bCs/>
                                  </w:rPr>
                                  <w:fldChar w:fldCharType="separate"/>
                                </w:r>
                                <w:r>
                                  <w:rPr>
                                    <w:b/>
                                    <w:bCs/>
                                    <w:noProof/>
                                  </w:rPr>
                                  <w:t>16</w:t>
                                </w:r>
                                <w:r w:rsidRPr="0025693A">
                                  <w:rPr>
                                    <w:b/>
                                    <w:bCs/>
                                  </w:rPr>
                                  <w:fldChar w:fldCharType="end"/>
                                </w:r>
                                <w:r>
                                  <w:rPr>
                                    <w:b/>
                                    <w:bCs/>
                                  </w:rPr>
                                  <w:t xml:space="preserve"> </w:t>
                                </w:r>
                                <w:r>
                                  <w:t>:</w:t>
                                </w:r>
                                <w:r>
                                  <w:rPr>
                                    <w:noProof/>
                                  </w:rPr>
                                  <w:t xml:space="preserve"> </w:t>
                                </w:r>
                                <w:r w:rsidRPr="006E7A3E">
                                  <w:rPr>
                                    <w:rStyle w:val="FigureCaptureChar"/>
                                    <w:rFonts w:asciiTheme="majorBidi" w:hAnsiTheme="majorBidi" w:cstheme="majorBidi"/>
                                  </w:rPr>
                                  <w:t>Averaged amplitude as a function of frequency of pepper and cucumber plants</w:t>
                                </w:r>
                                <w:bookmarkEnd w:id="112"/>
                                <w:bookmarkEnd w:id="113"/>
                              </w:p>
                            </w:txbxContent>
                          </v:textbox>
                        </v:shape>
                      </v:group>
                      <v:roundrect id="Rounded Rectangle 194" o:spid="_x0000_s1257" style="position:absolute;left:8345;top:1851;width:6667;height:161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1vevwAAANwAAAAPAAAAZHJzL2Rvd25yZXYueG1sRE9Ni8Iw&#10;EL0L/ocwgjdNd1lEu0YRQVj2pF3xPCbTtNhMShO1/nsjCHubx/uc5bp3jbhRF2rPCj6mGQhi7U3N&#10;VsHxbzeZgwgR2WDjmRQ8KMB6NRwsMTf+zge6FdGKFMIhRwVVjG0uZdAVOQxT3xInrvSdw5hgZ6Xp&#10;8J7CXSM/s2wmHdacGipsaVuRvhRXp8Be5lbjNZanPRb68FtuFv15r9R41G++QUTq47/47f4xaf7i&#10;C17PpAvk6gkAAP//AwBQSwECLQAUAAYACAAAACEA2+H2y+4AAACFAQAAEwAAAAAAAAAAAAAAAAAA&#10;AAAAW0NvbnRlbnRfVHlwZXNdLnhtbFBLAQItABQABgAIAAAAIQBa9CxbvwAAABUBAAALAAAAAAAA&#10;AAAAAAAAAB8BAABfcmVscy8ucmVsc1BLAQItABQABgAIAAAAIQDnM1vevwAAANwAAAAPAAAAAAAA&#10;AAAAAAAAAAcCAABkcnMvZG93bnJldi54bWxQSwUGAAAAAAMAAwC3AAAA8wIAAAAA&#10;" filled="f" strokecolor="#70ad47 [3209]" strokeweight="3pt">
                        <v:stroke joinstyle="miter"/>
                      </v:roundrect>
                      <v:roundrect id="Rounded Rectangle 196" o:spid="_x0000_s1258" style="position:absolute;left:7013;top:25212;width:8001;height:161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jdyxAAAANwAAAAPAAAAZHJzL2Rvd25yZXYueG1sRE9La8JA&#10;EL4X/A/LCF6KbvRgNWYjpVCQVvF58TZkxySanU2zq6b99d1Cwdt8fM9J5q2pxI0aV1pWMBxEIIgz&#10;q0vOFRz27/0JCOeRNVaWScE3OZinnacEY23vvKXbzucihLCLUUHhfR1L6bKCDLqBrYkDd7KNQR9g&#10;k0vd4D2Em0qOomgsDZYcGgqs6a2g7LK7GgW0Gi6/yOj1+XOz/FhNF9fjy8+zUr1u+zoD4an1D/G/&#10;e6HD/OkY/p4JF8j0FwAA//8DAFBLAQItABQABgAIAAAAIQDb4fbL7gAAAIUBAAATAAAAAAAAAAAA&#10;AAAAAAAAAABbQ29udGVudF9UeXBlc10ueG1sUEsBAi0AFAAGAAgAAAAhAFr0LFu/AAAAFQEAAAsA&#10;AAAAAAAAAAAAAAAAHwEAAF9yZWxzLy5yZWxzUEsBAi0AFAAGAAgAAAAhAPrKN3LEAAAA3AAAAA8A&#10;AAAAAAAAAAAAAAAABwIAAGRycy9kb3ducmV2LnhtbFBLBQYAAAAAAwADALcAAAD4AgAAAAA=&#10;" filled="f" strokecolor="#1f4d78 [1604]" strokeweight="3pt">
                        <v:stroke dashstyle="3 1" joinstyle="miter"/>
                      </v:roundrect>
                      <w10:wrap type="topAndBottom"/>
                    </v:group>
                  </w:pict>
                </mc:Fallback>
              </mc:AlternateContent>
            </w:r>
          </w:p>
        </w:tc>
      </w:tr>
    </w:tbl>
    <w:p w:rsidR="0058513F" w:rsidRDefault="007941DE" w:rsidP="006E7A3E">
      <w:r>
        <w:t xml:space="preserve">The frequency </w:t>
      </w:r>
      <w:r w:rsidR="009B57A4">
        <w:t>responses of the two cultivars are</w:t>
      </w:r>
      <w:r>
        <w:t xml:space="preserve"> similar but when examining the spatial response in the spectrograms the response of cucumbers continuously gets stronger and returns higher frequencies starting from </w:t>
      </w:r>
      <w:r>
        <w:rPr>
          <w:rFonts w:ascii="Cambria Math" w:eastAsia="Cambria Math" w:hAnsi="Cambria Math" w:cs="Cambria Math"/>
        </w:rPr>
        <w:t>0.</w:t>
      </w:r>
      <w:r w:rsidR="00300D60">
        <w:rPr>
          <w:rFonts w:ascii="Cambria Math" w:eastAsia="Cambria Math" w:hAnsi="Cambria Math" w:cs="Cambria Math"/>
        </w:rPr>
        <w:t>9[</w:t>
      </w:r>
      <w:r>
        <w:rPr>
          <w:rFonts w:ascii="Cambria Math" w:eastAsia="Cambria Math" w:hAnsi="Cambria Math" w:cs="Cambria Math"/>
        </w:rPr>
        <w:t>𝑚]</w:t>
      </w:r>
      <w:r>
        <w:t xml:space="preserve"> up to a distance of </w:t>
      </w:r>
      <w:r>
        <w:rPr>
          <w:rFonts w:ascii="Cambria Math" w:eastAsia="Cambria Math" w:hAnsi="Cambria Math" w:cs="Cambria Math"/>
        </w:rPr>
        <w:t>1.</w:t>
      </w:r>
      <w:r w:rsidR="00300D60">
        <w:rPr>
          <w:rFonts w:ascii="Cambria Math" w:eastAsia="Cambria Math" w:hAnsi="Cambria Math" w:cs="Cambria Math"/>
        </w:rPr>
        <w:t>2[</w:t>
      </w:r>
      <w:r>
        <w:rPr>
          <w:rFonts w:ascii="Cambria Math" w:eastAsia="Cambria Math" w:hAnsi="Cambria Math" w:cs="Cambria Math"/>
        </w:rPr>
        <w:t>𝑚]</w:t>
      </w:r>
      <w:r>
        <w:t xml:space="preserve"> where a blurry spike rising from </w:t>
      </w:r>
      <w:r w:rsidR="00300D60">
        <w:rPr>
          <w:rFonts w:ascii="Cambria Math" w:eastAsia="Cambria Math" w:hAnsi="Cambria Math" w:cs="Cambria Math"/>
        </w:rPr>
        <w:t>20[</w:t>
      </w:r>
      <w:r>
        <w:rPr>
          <w:rFonts w:ascii="Cambria Math" w:eastAsia="Cambria Math" w:hAnsi="Cambria Math" w:cs="Cambria Math"/>
        </w:rPr>
        <w:t>𝑘𝐻𝑧]</w:t>
      </w:r>
      <w:r>
        <w:t xml:space="preserve"> to </w:t>
      </w:r>
      <w:r w:rsidR="00300D60">
        <w:rPr>
          <w:rFonts w:ascii="Cambria Math" w:eastAsia="Cambria Math" w:hAnsi="Cambria Math" w:cs="Cambria Math"/>
        </w:rPr>
        <w:t>120[</w:t>
      </w:r>
      <w:r>
        <w:rPr>
          <w:rFonts w:ascii="Cambria Math" w:eastAsia="Cambria Math" w:hAnsi="Cambria Math" w:cs="Cambria Math"/>
        </w:rPr>
        <w:t>𝑘𝐻𝑧]</w:t>
      </w:r>
      <w:r>
        <w:t xml:space="preserve"> can be seen (dashed rectangle), wherever for pepper the returns start with a </w:t>
      </w:r>
      <w:r w:rsidR="00300D60">
        <w:rPr>
          <w:rFonts w:ascii="Cambria Math" w:eastAsia="Cambria Math" w:hAnsi="Cambria Math" w:cs="Cambria Math"/>
        </w:rPr>
        <w:t>20[</w:t>
      </w:r>
      <w:r>
        <w:rPr>
          <w:rFonts w:ascii="Cambria Math" w:eastAsia="Cambria Math" w:hAnsi="Cambria Math" w:cs="Cambria Math"/>
        </w:rPr>
        <w:t>𝑘𝐻𝑧]</w:t>
      </w:r>
      <w:r>
        <w:t xml:space="preserve"> to </w:t>
      </w:r>
      <w:r w:rsidR="00300D60">
        <w:rPr>
          <w:rFonts w:ascii="Cambria Math" w:eastAsia="Cambria Math" w:hAnsi="Cambria Math" w:cs="Cambria Math"/>
        </w:rPr>
        <w:t>120[</w:t>
      </w:r>
      <w:r>
        <w:rPr>
          <w:rFonts w:ascii="Cambria Math" w:eastAsia="Cambria Math" w:hAnsi="Cambria Math" w:cs="Cambria Math"/>
        </w:rPr>
        <w:t>𝑘𝐻𝑧]</w:t>
      </w:r>
      <w:r>
        <w:t xml:space="preserve"> strong spike.</w:t>
      </w:r>
    </w:p>
    <w:p w:rsidR="00E13930" w:rsidRDefault="007941DE" w:rsidP="006E7A3E">
      <w:r>
        <w:lastRenderedPageBreak/>
        <w:t xml:space="preserve">The average spectrum shows similar patterns for each cultivar.  </w:t>
      </w:r>
      <w:r w:rsidR="00EE217B">
        <w:t xml:space="preserve">This similarity in shape is expressed mathematically by calculating the slope of each frequency response and subtracting it for the two cultivars, an example is in </w:t>
      </w:r>
      <w:r w:rsidR="00A42137">
        <w:t>Fig</w:t>
      </w:r>
      <w:r w:rsidR="004078F2">
        <w:t>.(</w:t>
      </w:r>
      <w:r>
        <w:rPr>
          <w:rFonts w:ascii="Cambria Math" w:eastAsia="Cambria Math" w:hAnsi="Cambria Math" w:cs="Cambria Math"/>
        </w:rPr>
        <w:t>17</w:t>
      </w:r>
      <w:r w:rsidR="004078F2">
        <w:rPr>
          <w:rFonts w:ascii="Cambria Math" w:eastAsia="Cambria Math" w:hAnsi="Cambria Math" w:cs="Cambria Math"/>
        </w:rPr>
        <w:t>)</w:t>
      </w:r>
      <w:r>
        <w:t>.  The slope differences are significantly higher when comparing different species and the frequency response seems unique for each of the two species.</w:t>
      </w:r>
    </w:p>
    <w:tbl>
      <w:tblPr>
        <w:tblStyle w:val="TableGrid0"/>
        <w:tblW w:w="0" w:type="auto"/>
        <w:tblInd w:w="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6"/>
      </w:tblGrid>
      <w:tr w:rsidR="00E13930" w:rsidTr="006E7A3E">
        <w:trPr>
          <w:trHeight w:val="4990"/>
        </w:trPr>
        <w:tc>
          <w:tcPr>
            <w:tcW w:w="2166" w:type="dxa"/>
          </w:tcPr>
          <w:p w:rsidR="00E13930" w:rsidRDefault="00E13930" w:rsidP="00E13930">
            <w:pPr>
              <w:ind w:left="0" w:firstLine="0"/>
            </w:pPr>
            <w:r w:rsidRPr="003921E3">
              <w:rPr>
                <w:noProof/>
                <w:szCs w:val="24"/>
              </w:rPr>
              <mc:AlternateContent>
                <mc:Choice Requires="wpg">
                  <w:drawing>
                    <wp:anchor distT="0" distB="0" distL="114300" distR="114300" simplePos="0" relativeHeight="251646976" behindDoc="0" locked="0" layoutInCell="1" allowOverlap="1" wp14:anchorId="0DE5572D" wp14:editId="0AEBBF44">
                      <wp:simplePos x="0" y="0"/>
                      <wp:positionH relativeFrom="column">
                        <wp:posOffset>71120</wp:posOffset>
                      </wp:positionH>
                      <wp:positionV relativeFrom="paragraph">
                        <wp:posOffset>270510</wp:posOffset>
                      </wp:positionV>
                      <wp:extent cx="4817110" cy="3426460"/>
                      <wp:effectExtent l="0" t="0" r="2540" b="2540"/>
                      <wp:wrapTopAndBottom/>
                      <wp:docPr id="1069" name="Group 1069"/>
                      <wp:cNvGraphicFramePr/>
                      <a:graphic xmlns:a="http://schemas.openxmlformats.org/drawingml/2006/main">
                        <a:graphicData uri="http://schemas.microsoft.com/office/word/2010/wordprocessingGroup">
                          <wpg:wgp>
                            <wpg:cNvGrpSpPr/>
                            <wpg:grpSpPr>
                              <a:xfrm>
                                <a:off x="0" y="0"/>
                                <a:ext cx="4817110" cy="3426460"/>
                                <a:chOff x="-299007" y="0"/>
                                <a:chExt cx="4818185" cy="3426895"/>
                              </a:xfrm>
                            </wpg:grpSpPr>
                            <pic:pic xmlns:pic="http://schemas.openxmlformats.org/drawingml/2006/picture">
                              <pic:nvPicPr>
                                <pic:cNvPr id="294" name="Picture 294"/>
                                <pic:cNvPicPr>
                                  <a:picLocks noChangeAspect="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047214" cy="2496709"/>
                                </a:xfrm>
                                <a:prstGeom prst="rect">
                                  <a:avLst/>
                                </a:prstGeom>
                                <a:noFill/>
                                <a:ln>
                                  <a:noFill/>
                                </a:ln>
                              </pic:spPr>
                            </pic:pic>
                            <wps:wsp>
                              <wps:cNvPr id="1068" name="Text Box 1068"/>
                              <wps:cNvSpPr txBox="1"/>
                              <wps:spPr>
                                <a:xfrm>
                                  <a:off x="-299007" y="2552064"/>
                                  <a:ext cx="4818185" cy="874831"/>
                                </a:xfrm>
                                <a:prstGeom prst="rect">
                                  <a:avLst/>
                                </a:prstGeom>
                                <a:solidFill>
                                  <a:prstClr val="white"/>
                                </a:solidFill>
                                <a:ln>
                                  <a:noFill/>
                                </a:ln>
                                <a:effectLst/>
                              </wps:spPr>
                              <wps:txbx>
                                <w:txbxContent>
                                  <w:p w:rsidR="00675B45" w:rsidRDefault="00675B45" w:rsidP="006E7A3E">
                                    <w:pPr>
                                      <w:pStyle w:val="FigureNormal"/>
                                      <w:rPr>
                                        <w:rFonts w:eastAsiaTheme="minorEastAsia"/>
                                        <w:noProof/>
                                      </w:rPr>
                                    </w:pPr>
                                    <w:bookmarkStart w:id="114" w:name="_Toc457062724"/>
                                    <w:r w:rsidRPr="005B0371">
                                      <w:rPr>
                                        <w:noProof/>
                                      </w:rPr>
                                      <w:t xml:space="preserve">Pepper </w:t>
                                    </w:r>
                                    <w:r>
                                      <w:rPr>
                                        <w:noProof/>
                                      </w:rPr>
                                      <w:t>at  1.5[m]</w:t>
                                    </w:r>
                                    <m:oMath>
                                      <m:r>
                                        <w:rPr>
                                          <w:rFonts w:ascii="Cambria Math" w:hAnsi="Cambria Math"/>
                                          <w:noProof/>
                                        </w:rPr>
                                        <m:t xml:space="preserve"> </m:t>
                                      </m:r>
                                    </m:oMath>
                                    <w:r w:rsidRPr="005B0371">
                                      <w:rPr>
                                        <w:noProof/>
                                      </w:rPr>
                                      <w:t xml:space="preserve">slope difference from </w:t>
                                    </w:r>
                                    <w:r w:rsidRPr="006E7A3E">
                                      <w:rPr>
                                        <w:noProof/>
                                        <w:u w:val="single"/>
                                      </w:rPr>
                                      <w:t>pepper</w:t>
                                    </w:r>
                                    <w:r w:rsidRPr="005B0371">
                                      <w:rPr>
                                        <w:noProof/>
                                      </w:rPr>
                                      <w:t xml:space="preserve"> and </w:t>
                                    </w:r>
                                    <w:r w:rsidRPr="006E7A3E">
                                      <w:rPr>
                                        <w:noProof/>
                                        <w:u w:val="single"/>
                                      </w:rPr>
                                      <w:t>cucumber</w:t>
                                    </w:r>
                                    <w:r w:rsidRPr="005B0371">
                                      <w:rPr>
                                        <w:noProof/>
                                      </w:rPr>
                                      <w:t xml:space="preserve"> at</w:t>
                                    </w:r>
                                    <w:r>
                                      <w:rPr>
                                        <w:noProof/>
                                      </w:rPr>
                                      <w:t xml:space="preserve"> 1.0[m]</w:t>
                                    </w:r>
                                    <w:r w:rsidRPr="0073663B">
                                      <w:rPr>
                                        <w:rFonts w:eastAsiaTheme="minorEastAsia"/>
                                        <w:noProof/>
                                      </w:rPr>
                                      <w:t>.</w:t>
                                    </w:r>
                                    <w:bookmarkEnd w:id="114"/>
                                  </w:p>
                                  <w:p w:rsidR="00675B45" w:rsidRDefault="00675B45" w:rsidP="006E7A3E">
                                    <w:pPr>
                                      <w:pStyle w:val="FigureNormal"/>
                                      <w:rPr>
                                        <w:rFonts w:eastAsiaTheme="minorEastAsia"/>
                                        <w:noProof/>
                                      </w:rPr>
                                    </w:pPr>
                                  </w:p>
                                  <w:p w:rsidR="00675B45" w:rsidRDefault="00675B45" w:rsidP="006E7A3E">
                                    <w:pPr>
                                      <w:pStyle w:val="FigureNormal"/>
                                      <w:rPr>
                                        <w:rFonts w:eastAsiaTheme="minorEastAsia"/>
                                        <w:noProof/>
                                      </w:rPr>
                                    </w:pPr>
                                  </w:p>
                                  <w:p w:rsidR="00675B45" w:rsidRDefault="00675B45" w:rsidP="007522EE">
                                    <w:pPr>
                                      <w:pStyle w:val="FigureNormal"/>
                                    </w:pPr>
                                    <w:r w:rsidRPr="00804DEA">
                                      <w:rPr>
                                        <w:b/>
                                        <w:bCs/>
                                      </w:rPr>
                                      <w:t xml:space="preserve">Figure </w:t>
                                    </w:r>
                                    <w:r w:rsidRPr="00804DEA">
                                      <w:rPr>
                                        <w:b/>
                                        <w:bCs/>
                                      </w:rPr>
                                      <w:fldChar w:fldCharType="begin"/>
                                    </w:r>
                                    <w:r w:rsidRPr="00804DEA">
                                      <w:rPr>
                                        <w:b/>
                                        <w:bCs/>
                                      </w:rPr>
                                      <w:instrText xml:space="preserve"> SEQ Figure \* ARABIC </w:instrText>
                                    </w:r>
                                    <w:r w:rsidRPr="00804DEA">
                                      <w:rPr>
                                        <w:b/>
                                        <w:bCs/>
                                      </w:rPr>
                                      <w:fldChar w:fldCharType="separate"/>
                                    </w:r>
                                    <w:r>
                                      <w:rPr>
                                        <w:b/>
                                        <w:bCs/>
                                        <w:noProof/>
                                      </w:rPr>
                                      <w:t>17</w:t>
                                    </w:r>
                                    <w:r w:rsidRPr="00804DEA">
                                      <w:rPr>
                                        <w:b/>
                                        <w:bCs/>
                                      </w:rPr>
                                      <w:fldChar w:fldCharType="end"/>
                                    </w:r>
                                    <w:r w:rsidRPr="005B0371">
                                      <w:rPr>
                                        <w:noProof/>
                                      </w:rPr>
                                      <w:t>:</w:t>
                                    </w:r>
                                    <w:r w:rsidRPr="004A7476">
                                      <w:t xml:space="preserve"> </w:t>
                                    </w:r>
                                    <w:r>
                                      <w:t>Similar patterns for each cultivar in the average spectrum.</w:t>
                                    </w:r>
                                  </w:p>
                                  <w:p w:rsidR="00675B45" w:rsidRPr="006E7A3E" w:rsidRDefault="00675B45" w:rsidP="006E7A3E">
                                    <w:pPr>
                                      <w:pStyle w:val="FigureNormal"/>
                                      <w:rPr>
                                        <w:noProof/>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E5572D" id="Group 1069" o:spid="_x0000_s1259" style="position:absolute;left:0;text-align:left;margin-left:5.6pt;margin-top:21.3pt;width:379.3pt;height:269.8pt;z-index:251646976;mso-position-horizontal-relative:text;mso-position-vertical-relative:text;mso-width-relative:margin;mso-height-relative:margin" coordorigin="-2990" coordsize="48181,3426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sTSvuAwAABwkAAA4AAABkcnMvZTJvRG9jLnhtbJxW227bOBB9X2D/&#10;gdC7Y0mVr4hTuM4FBbKtscmizzRNWUQlkUvSl3Sx/75nKMmuEwMb9CHKcDgczpw5M/T1x0NVsp20&#10;Tul6FiVXccRkLfRa1ZtZ9NfzfW8cMed5vealruUsepEu+njz+2/XezOVqS50uZaWwUntpnsziwrv&#10;zbTfd6KQFXdX2sgam7m2FfdY2k1/bfke3quyn8bxsL/Xdm2sFtI5aG+bzegm+M9zKfzXPHfSs3IW&#10;ITYfvjZ8V/Tt31zz6cZyUyjRhsF/IYqKqxqXHl3dcs/Z1qo3riolrHY691dCV32d50rIkAOySeJX&#10;2TxYvTUhl810vzFHmADtK5x+2a34sltaptaoXTycRKzmFaoULmZBA4D2ZjOF3YM1T2ZpW8WmWVHO&#10;h9xW9B/ZsEOA9uUIrTx4JqDMxskoSVABgb0PWTrMhi34okCF6FwvnUzieBSx02lR3J3Oj5Px4HR+&#10;PBlQ8frd9X2K8hiUUWKKvxYxSG8Q+39m4ZTfWhm1Tqp3+ai4/b41PRTXcK9WqlT+JRAVZaSg6t1S&#10;iaVtFifw00nWYY99upaRCgnSIbJrTnHK6lGL747VelHweiPnzoDlqF+A49y8T8uzK1elMveqLKle&#10;JLfJoSNeMeoCPg1bb7XYVrL2TftZWSJPXbtCGRcxO5XVSoJN9vM6CQ0BAjw6T9cRFUJL/JOO53E8&#10;ST/1FoN40cvi0V1vPslGvVF8N8piUGWRLP6l00k23TqJfHl5a1QbK7Rvor3I/3ZSNJ0VOpTteJgD&#10;DXEQUCBQFyK4RJBQrM6KP4Eq7CB7K70oSMyBXKuH8XEjwHxClkB36BS22v+h12gnvvU6gPGuTomz&#10;UZqADtQpaTYZjuLJGdPBAev8g9QVIwFYI9Lgnu8AdZNbZ0JR15oqHnIp6zMFkiBNiJ8ibkUkQF2P&#10;iew6gmD1PtBpHl+aZU8FNxJRktsT7zFi8EA0Q+eZCPJJH2jujCnj1pSGDvMH7LQkJ30Tbdf8x9nz&#10;8wxJB4M0HoYmasjXzqHTHBmPsvGHpm9Onjrk3gmu06Vadx1FZxelbWi2L5SXbeXOrC4XATGG96ot&#10;4SlJkvxhdQhTenJEZqXXLwDGajAAc9UZca9w/SN3fsktHjEo8TD7r/jkpd7PIt1KESu0/XFJT/Yo&#10;M3YjtsejOIvc31tOM7D8XIMA9IJ2gu2EVSfU22qh0V9JiCaIOGB92Wlzq6tv4MecbsEWrwXumkW+&#10;Exe+eZrx3gs5nwejZpQ+1k8GA7iZKQTz8+Ebt6Ytkgd1vuiOYnz6qhEa24b5c/RirkKXELANiuA9&#10;LUD3IIXXFtLZc/7zOlidfr/c/Ac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DBBQABgAIAAAAIQBp28g0&#10;4AAAAAkBAAAPAAAAZHJzL2Rvd25yZXYueG1sTI9BS8NAFITvgv9heYI3u0m0sY3ZlFLUUxFsBent&#10;NfuahGZ3Q3abpP/e50mPwwwz3+SrybRioN43ziqIZxEIsqXTja0UfO3fHhYgfECrsXWWFFzJw6q4&#10;vckx0260nzTsQiW4xPoMFdQhdJmUvqzJoJ+5jix7J9cbDCz7SuoeRy43rUyiKJUGG8sLNXa0qak8&#10;7y5GwfuI4/oxfh2259PmetjPP763MSl1fzetX0AEmsJfGH7xGR0KZjq6i9VetKzjhJMKnpIUBPvP&#10;6ZKvHBXMF0kCssjl/wfFDwAAAP//AwBQSwMEFAAGAAgAAAAhAIrbkl8MEQAA2GYAABQAAABkcnMv&#10;bWVkaWEvaW1hZ2UxLmVtZuycDZBcVZXHzwsZmJBEmpiQQRSbD2UKCDugUqOCjsFggETHiJBdwIwb&#10;QFlBIi4ffgDNRykJShKElQWtACsuopAEgkYxTBY2IShh5COAE61QuqWhKpJs4bKiJePv//qdzs1z&#10;Xk93vwmM2Df59/085557z//ed9+b1x2Z2VfALkDhiog08HDju8z2PNCsOG3msWaRPXOm2b003p0G&#10;e4CzwfFg0a5mbxht9uFRZucF8lTZG8aOsW3fbrGZ9j470WbwOdWKdqydZZ+w8+08O0ONCHuCcaAV&#10;jAEF0JNgLHEhSfcQp+snUCZZdT0LzCOh9IsDAwNElbBIheWw/3R6Ptsu4PNfsWWufdxrcsQ33DTg&#10;Uxlrufn23slKbN5cjj3/sS+Pfvnl3VRzALOGrXdeNUmxB2/3bFLuZt9+Y1m/13vcX+w/VbKrF+1x&#10;r9r2KENwuXKu7Dele+bbpxS7/t2u3TW2558OiZ5kygY89npv7+PTIE+/IHaVvYW0z72nx5uV2oPy&#10;0CcvNH3CzGwPWksKPsc+502fmL3W14nWp6+ZaukTaNcFOkALKAK1FwrAw8ClZoIHzx9OwVE0HqWK&#10;XaSNdmyNs+cvs+emH6ccKzb+NOvttfhfL312dVG3ECwBSwGF1gc2ga30P4ABoAg6QBfoBj1gHiiB&#10;hWAJWAp6QR/YBLaCgQHEtyK+CfE+xHsRX4r4EsQXIl5CfB7iPYh3I96FeAfiRcQLEjfEDXFD3BA3&#10;xA1xQ9wQN8QNcUPcEDfEDXFD3AZMoyiPpo+4FywFS8BCUAIdQPub5u7tQNenwXxGeekg6tqAXwSY&#10;43jKvb3KTwKHgk6gtpfhl43EuhB0kuqk9LJI2Fjph0tFyXXQrDQnbusyZJJ8ObV9309ttRV96stt&#10;FZ8U0raq/GTQAdK2qi5tq/JuY9redtprDtWvpzUX3r41GB+6S/tQVwCfA5obb5fW6/MgXbJRwWNN&#10;vNbHYMH1hTbQrx0JCkD9toE9wMQgT3KUy6Zt8fK0zkZ0ZM3HKgyoNh9ZNvi4JB+Oy/N5xlWPjqxx&#10;yVF5xiX5cFyezzOuenRkjeuYnOOSfDguz+cZVz06ssbViQHfA863WteC81B7nuR9bXg+z7jq0VFt&#10;XBfnHJfkw3EpT2h439C4atVRbVwzMSKPvyQfjkt5Qq5x1aqj2rj2xYg845J8OC7lCbnGNZSOdjrQ&#10;9TC8VlQbYxtts8Y4h7rORJdiBY+Vhj6DBtcX2tBCy3CNqt9wbpQnDDk3rRnXc9mVZ5/XWpB8aJPy&#10;hIZtcp0+H43sZSNtnjTPoU2ezzNP0jHSfJfXJp8X55Pna5knrSvnTGsG34c6v7p81hqU/DPA7fN8&#10;LfZVs6ktsL1evsuGN6ZsUp7Q8Bo8D+EtwOcjbZPs1X5JGLU3H0rrfmWvJE3Es0Wz2UC6NoFLwfNA&#10;fnqwY/zUvhfGTfU63RvMAGFAXxy6KXw7dz3YEMNtyprPVbTLsy4k/wxwH3ueoobnUzo0Z257ej69&#10;PIt3kn8jCG1SntCwTd9HeAvwvtM2yd5xgDCkj6VLPn4QpH3sdUP5+Mg6fCwS5fGx5EMfe15jzZoP&#10;L2/N2FukI4+PJR/62PN5bHoJ4eHysXTJx7tiZ9rHXjeUjzvr8PFw3KuFPpY+5QkN+9jv1ZwL6TXj&#10;5VnrWPKhjz2fx6Z3onM4fNyDEdIlH88kTvvY6zS2GSAMvldrzz8cH3cQ+36t2OcFtZV01jrqpM33&#10;gnb1zvG7E3nfKz1PccN+93tZH0e9Nl3MwDUmt8nzeWzaH+HlIMumNurGAULV/buHBtL1LfA2cA+Q&#10;n/wa7XVD+b3DDrN3ICd/j05it62ary+mrberd17lW8n7vHqeoly+zmOTfBva5Pk8Nk1B+HKQNU+1&#10;+lrrU7rOB/L1lSD0tdepLGuNd1N3OJCf3Z5q/p0ZtGvEv5IP/as8IZd/89gkf4Y2eT6PTVpjs4DP&#10;Z3qeavVvDzqkaxqQf+Xv0L9eN9RaPjxey2fVvZb3pb+sMXi5+vZ0C+kjQQFo7Uo+9LXyhFy+zmOT&#10;fBva5Pk8Nk1B+ADgc9Cor30t74Uu+Vr6Ql+rH9WprNpaPoL6cC2rvdtWbV1PCNo1OobT0dEJxINu&#10;MBGEY/C60ZRnjUHzcJEV43OHxqG2ioVZYB4KVfYShxSiSlikjsphp7x7ctHzcbfeh/m7IcP17slV&#10;vyvrd70e+7snpXt27rsnPj6t5/S7J5pv59B42/7uicpDn/x/0ycVfiiR992TWn0S+idrjX8Ye8YA&#10;92Oja3w2OqRLQemxQEvPz5deN4qyrDXeTd0UdjlxTXuF2yQ9ns4aRydt2oJ26XG4vHR7uoW0X5d0&#10;9pe8X5c8T1HD1yXZtBF4f43YJPnQJuUJDdvUfO4ez1/J96ddyf4+e3+acCJvKZ5jZ9hnrWgfJL6Q&#10;eJadS9nH7dOxqvo/2pI93SV9Tx/ymjH/kkkuo9jlViflWicK7VuqXzO67qx+zSjEWnidKHlf0fVn&#10;vRvn9d7exzfYNUPz7eshvGaoPPTJtqZPEi+Uo0KS8zn2OX8lfbK16ZMR55PmOtnBJZX3Ml/NddL0&#10;SdMnfg30mfBrdfMaX75X1/W+uU6cHeW4kGSbe1cN391pnoXFlub9CZPwapyFm3tXslklUSGJX829&#10;65W+P9nc6LPfGveuPwzx7Hdn38f7+Ia6jw/v6Vt5Duz39y2k94EX4sZ/iB88oPC6rGdh0qXncOPU&#10;nudce/OhNLeef/Xe2e2US+//ggno3gXwv/LM0ev0/CzrmePZ1B0bfx/2M/y99Aye6czleyhFO4Wv&#10;ak63z9tp1Ov5qOxibJnQs1bGG9fLXsa3wzPMcI6U9mcdapfx/GkUdRM+gjXn2D/zxEmWDm+4ee3X&#10;JknjlevKsX8H0sv9e4B6ZquwcnP5uVLXIfv9UPPsf4NwOZUprPtt8vwp0e/6vH3x2urPnzQnCr6X&#10;uP6sZx1e7+3dzsF4K93OwfD5k8pDn2Ts702fNPgd5qZPrPK977+1dRKumXDv0n5Y5W97O+VsujnZ&#10;g+g6DqWFaycrsa6vHHve967Kd/1T11xv52dH98kfkr3L6z32vWv1/Op7VyG2avve5fqz9i6v973L&#10;xzfY3qX5HmzvUrnvXUr/3yv8nNZtToZuPmdNn5SfdcgnGdd4TVlznTAJvg6Ge52EayZ9BvO1lN7f&#10;vLwW2VBnHj31ymLboOdsbYZPAx8DeivtKK6kZXcb0FmVsMM522V1PvJ9RWdgv7+6UpsTIXi3Zlg4&#10;3DN5ywrtw39Kflfl2eT+6r1fmChzzett71/H50+v73t446mqf3bFo5dIvtAxJ25P6m1v/fbiH+vm&#10;QYEfHdAx3W6785dxe6UVzqVfxa7/2eR8m9a3bUJZb1Qo27li69zHPnqmmdu37JQfafrt069viX/X&#10;RfOo8PVD97tIseZTcactiC83Xr9meuvL6XdrNN97gcQ/8Tt+j5AXJ98PdF8lP0uRv2OhOpVNAjNA&#10;GMozMDAgQz7CvcS5No+7naKdzt+3z+SffhFI9z4qO4VS/VpQkbayoyWJlVYfmkQv10Q7VOdtvJ3q&#10;VDYWSE7QuDUu1bUnabXxcmQrPKXvyj2kJve4oN1uQTuKKzKU181tP++nuD1s5/3VxcG5ve3uua/H&#10;XPv982Uu/fma8m8UDcXt6w7ZfX7MaQkrZHB7Lf2q2vu/+S3le7dMbj9X7v+V5vaJ2Ci/TQPitvwc&#10;Aee26rwsi9vdtHl62yWTQo5Jrl6OHYuMcxH5Cq8orqTF3TYgHhNG9P6Zg2MLauFYev8sto9MjvXg&#10;KPYW3nouc0x+DjmmOpXp8pbFMfG0GD8ZKu9l8r/knC/iRTtQeS17mp5N/QNw+Sy+qY82UA/f/MyZ&#10;2tPQMjxnztKhZT+nr9c5+HZ1LXxbSL8ahPdvI3RPm42N4pJ8WwDyc8g31alMz9ey+NZN3RQ7wrSn&#10;iVvOE/GhHdTKs8mJrMtn8Ux91MuzrTgNMdtZPPNz2TDy7Cu18Cy9r5X2H5n7mvYk8eHNQNdO+Tjk&#10;meq8rBrPTuMsGHIsvZedgJ4u0AFaQBGoH6EAOoG4czkFvxwk306Z+Crez0nqlZacgsc2KorbqGz2&#10;VcsUVYLz19eV9MmWk8Ey+pWO6UDvuf6C+AzQaf/J905usffYMnuf9XPGWEmbfjvB7rcP2R08O7nX&#10;PmqreW/5dDvVStj2E564P82p+DFmZA2n5WWcl9fzDuhafrnyEp7If43vfv0XLU+wK2yBfYlv/S1A&#10;/qv2qC2i3XX2iH0dmRsp+ya/23YL9d+yp7BiuX2X1F1oXG5P0usCLLnC7qPF/XabPYCmNbRbZyvQ&#10;cCGS19rjtNpA7udI/MIW873N5fZr+4b9xh6y5+hvCzXbGMsL/Irai/T9R3vY/oxGi57m7yGrbTd+&#10;z2z36CEbT37P6Ec2MXrYJkf9tk+0zvaNrrb9ohvsQNAeLbZDou/aYdEGOwKZd0S3WGf0Q3s37d4b&#10;XWlTo5U2LfqOHRd9w2ZE19uHokdsVrTeToqetH+MfmKnRndbT7TW5ka9dmZ0h50VLbNzotv4XsYy&#10;+2x0l10Y/cw+T/8X0+ay6KnKPpbeh9rxV70cee4DOhluD7VwpI3mO3LkYTjy73DkATjyfTjSD0d6&#10;8fCjcORmOPIDOPIzOHI8HFkPR66BI/fBkcVw5L/x6DfhyK1w5C44chMc6YUjt8KRz+HhL+PZ+/H2&#10;J+FIPxz5NzgyNeHIBiTvgQHPwIw74MgiOLIy1rIcvfeSXknr+/h3P6vrAfSu4S9V6/jL1yMwrM9u&#10;gCM/hyOf4PNxOPIEHJkKR06DIxfCkevhyONw5Hw4cisc6Ycj34Ej7Br4epfoPDhyGxxZB0cWw5GF&#10;cOQmOHILHLkGjvwYjvwUjjwKR+6BI6vhyBo48gQceRKOPARHboAjG+HIU3BkAxy5Go7MgiMXwJHV&#10;cORuOPIpOLIKjqyHI0/AkVVwZCMcWQFHVsGRfjiyAo6shyMP4JvHMjni/tW+M9Se5Kzw32RM50Nd&#10;Ife8vDU487eQ1v5aAEeCXwFvl+axl8tGcU2cJuxwn7AXBUl5fH+PR2K9G4jfCf4HSN7vgdSn6lQ2&#10;A4RB1zOFbgqLYDQIbRgsnTW2Eh28KZAfrrFJbwG9VxDrWkVUGZvXqazRsWk8ByGv+db1QYEp0fGq&#10;MhcqPwkcCvqB7PginWoH0Zz1k+qn9IuRcFxFLj0Hfv0ag0wnUPBYaY1Dgf7LieTT/SA5T7eQPhl0&#10;gLRNqkvbpLzLpu1qp704Jf2eDq+VrcyRy6K7wmfv1+vSen280uXj9JiiyniVDoPrC22g38r3bjT3&#10;8sEeYCLwPMlRLpu2xcurjUX+9HZZ8tVsknxok/KEhm1yjuWxaaTNk3PG58nzeeZJOkaa7/La5PMy&#10;3PMkPryW+ORrxOfJ83n45DpeS/OUh0+6LvlchOmsvfR1NOoIZLL2UulqA7r2EKqec1bQQHoPID6f&#10;+Ahiyfs5x+v2pCzrLDCPum7T98H1eyRF3pEq8pykWCnriMsuja+Duq5jd3x993hskledMCZVH7Yb&#10;6ozp/tDvBhyPnnS+nTLNi643c0Bnklas4HGj970HomMTOAiMx4YpxDr0/MoO5lx/cMXfjKnkvqe6&#10;km4N0i2k/Yz7Io0OBi6TJU+Xr9o5XFw5pkYb22hXCz9vp5306rz9L8TTiDXGkJ+q0z6Vxc+zqRuM&#10;n8eYOCu+Vuec83Iwboq7eTlZKw/rubd2Hr4L+8TDLuIyD4+Gh0cPyaNqPDwaXVk8bKfO19dQ80LT&#10;OGTdD76O2qOwXeu4ELcsn+H/3n+zfytzoT2mD/SCpWAJWAhKQHP2FwEAAAD//wMAUEsBAi0AFAAG&#10;AAgAAAAhAKbmUfsMAQAAFQIAABMAAAAAAAAAAAAAAAAAAAAAAFtDb250ZW50X1R5cGVzXS54bWxQ&#10;SwECLQAUAAYACAAAACEAOP0h/9YAAACUAQAACwAAAAAAAAAAAAAAAAA9AQAAX3JlbHMvLnJlbHNQ&#10;SwECLQAUAAYACAAAACEAZuxNK+4DAAAHCQAADgAAAAAAAAAAAAAAAAA8AgAAZHJzL2Uyb0RvYy54&#10;bWxQSwECLQAUAAYACAAAACEAjiIJQroAAAAhAQAAGQAAAAAAAAAAAAAAAABWBgAAZHJzL19yZWxz&#10;L2Uyb0RvYy54bWwucmVsc1BLAQItABQABgAIAAAAIQBp28g04AAAAAkBAAAPAAAAAAAAAAAAAAAA&#10;AEcHAABkcnMvZG93bnJldi54bWxQSwECLQAUAAYACAAAACEAituSXwwRAADYZgAAFAAAAAAAAAAA&#10;AAAAAABUCAAAZHJzL21lZGlhL2ltYWdlMS5lbWZQSwUGAAAAAAYABgB8AQAAkhkAAAAA&#10;">
                      <v:shape id="Picture 294" o:spid="_x0000_s1260" type="#_x0000_t75" style="position:absolute;width:40472;height:24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r1HxwAAANwAAAAPAAAAZHJzL2Rvd25yZXYueG1sRI9ba8JA&#10;FITfC/6H5Qh9KbrxUtHoKrYgLdIHbyi+HbLHJJg9G7LbGP+9KxT6OMzMN8xs0ZhC1FS53LKCXjcC&#10;QZxYnXOq4LBfdcYgnEfWWFgmBXdysJi3XmYYa3vjLdU7n4oAYRejgsz7MpbSJRkZdF1bEgfvYiuD&#10;PsgqlbrCW4CbQvajaCQN5hwWMizpM6Pkuvs1Coqvzfb9sub7x1vvEK3LenD8OZ+Uem03yykIT43/&#10;D/+1v7WC/mQIzzPhCMj5AwAA//8DAFBLAQItABQABgAIAAAAIQDb4fbL7gAAAIUBAAATAAAAAAAA&#10;AAAAAAAAAAAAAABbQ29udGVudF9UeXBlc10ueG1sUEsBAi0AFAAGAAgAAAAhAFr0LFu/AAAAFQEA&#10;AAsAAAAAAAAAAAAAAAAAHwEAAF9yZWxzLy5yZWxzUEsBAi0AFAAGAAgAAAAhAPuavUfHAAAA3AAA&#10;AA8AAAAAAAAAAAAAAAAABwIAAGRycy9kb3ducmV2LnhtbFBLBQYAAAAAAwADALcAAAD7AgAAAAA=&#10;">
                        <v:imagedata r:id="rId134" o:title=""/>
                        <v:path arrowok="t"/>
                      </v:shape>
                      <v:shape id="Text Box 1068" o:spid="_x0000_s1261" type="#_x0000_t202" style="position:absolute;left:-2990;top:25520;width:48181;height:8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tsDxgAAAN0AAAAPAAAAZHJzL2Rvd25yZXYueG1sRI9Pb8Iw&#10;DMXvk/YdIk/aZYJ0HCrUERDjj7QDHGCIs9WYtqJxqiTQ8u3xYdJutt7zez/PFoNr1Z1CbDwb+Bxn&#10;oIhLbxuuDJx+t6MpqJiQLbaeycCDIizmry8zLKzv+UD3Y6qUhHAs0ECdUldoHcuaHMax74hFu/jg&#10;MMkaKm0D9hLuWj3Jslw7bFgaauxoVVN5Pd6cgXwdbv2BVx/r02aH+66anL8fZ2Pe34blF6hEQ/o3&#10;/13/WMHPcsGVb2QEPX8CAAD//wMAUEsBAi0AFAAGAAgAAAAhANvh9svuAAAAhQEAABMAAAAAAAAA&#10;AAAAAAAAAAAAAFtDb250ZW50X1R5cGVzXS54bWxQSwECLQAUAAYACAAAACEAWvQsW78AAAAVAQAA&#10;CwAAAAAAAAAAAAAAAAAfAQAAX3JlbHMvLnJlbHNQSwECLQAUAAYACAAAACEAXcbbA8YAAADdAAAA&#10;DwAAAAAAAAAAAAAAAAAHAgAAZHJzL2Rvd25yZXYueG1sUEsFBgAAAAADAAMAtwAAAPoCAAAAAA==&#10;" stroked="f">
                        <v:textbox inset="0,0,0,0">
                          <w:txbxContent>
                            <w:p w:rsidR="00675B45" w:rsidRDefault="00675B45" w:rsidP="006E7A3E">
                              <w:pPr>
                                <w:pStyle w:val="FigureNormal"/>
                                <w:rPr>
                                  <w:rFonts w:eastAsiaTheme="minorEastAsia"/>
                                  <w:noProof/>
                                </w:rPr>
                              </w:pPr>
                              <w:bookmarkStart w:id="115" w:name="_Toc457062724"/>
                              <w:r w:rsidRPr="005B0371">
                                <w:rPr>
                                  <w:noProof/>
                                </w:rPr>
                                <w:t xml:space="preserve">Pepper </w:t>
                              </w:r>
                              <w:r>
                                <w:rPr>
                                  <w:noProof/>
                                </w:rPr>
                                <w:t>at  1.5[m]</w:t>
                              </w:r>
                              <m:oMath>
                                <m:r>
                                  <w:rPr>
                                    <w:rFonts w:ascii="Cambria Math" w:hAnsi="Cambria Math"/>
                                    <w:noProof/>
                                  </w:rPr>
                                  <m:t xml:space="preserve"> </m:t>
                                </m:r>
                              </m:oMath>
                              <w:r w:rsidRPr="005B0371">
                                <w:rPr>
                                  <w:noProof/>
                                </w:rPr>
                                <w:t xml:space="preserve">slope difference from </w:t>
                              </w:r>
                              <w:r w:rsidRPr="006E7A3E">
                                <w:rPr>
                                  <w:noProof/>
                                  <w:u w:val="single"/>
                                </w:rPr>
                                <w:t>pepper</w:t>
                              </w:r>
                              <w:r w:rsidRPr="005B0371">
                                <w:rPr>
                                  <w:noProof/>
                                </w:rPr>
                                <w:t xml:space="preserve"> and </w:t>
                              </w:r>
                              <w:r w:rsidRPr="006E7A3E">
                                <w:rPr>
                                  <w:noProof/>
                                  <w:u w:val="single"/>
                                </w:rPr>
                                <w:t>cucumber</w:t>
                              </w:r>
                              <w:r w:rsidRPr="005B0371">
                                <w:rPr>
                                  <w:noProof/>
                                </w:rPr>
                                <w:t xml:space="preserve"> at</w:t>
                              </w:r>
                              <w:r>
                                <w:rPr>
                                  <w:noProof/>
                                </w:rPr>
                                <w:t xml:space="preserve"> 1.0[m]</w:t>
                              </w:r>
                              <w:r w:rsidRPr="0073663B">
                                <w:rPr>
                                  <w:rFonts w:eastAsiaTheme="minorEastAsia"/>
                                  <w:noProof/>
                                </w:rPr>
                                <w:t>.</w:t>
                              </w:r>
                              <w:bookmarkEnd w:id="115"/>
                            </w:p>
                            <w:p w:rsidR="00675B45" w:rsidRDefault="00675B45" w:rsidP="006E7A3E">
                              <w:pPr>
                                <w:pStyle w:val="FigureNormal"/>
                                <w:rPr>
                                  <w:rFonts w:eastAsiaTheme="minorEastAsia"/>
                                  <w:noProof/>
                                </w:rPr>
                              </w:pPr>
                            </w:p>
                            <w:p w:rsidR="00675B45" w:rsidRDefault="00675B45" w:rsidP="006E7A3E">
                              <w:pPr>
                                <w:pStyle w:val="FigureNormal"/>
                                <w:rPr>
                                  <w:rFonts w:eastAsiaTheme="minorEastAsia"/>
                                  <w:noProof/>
                                </w:rPr>
                              </w:pPr>
                            </w:p>
                            <w:p w:rsidR="00675B45" w:rsidRDefault="00675B45" w:rsidP="007522EE">
                              <w:pPr>
                                <w:pStyle w:val="FigureNormal"/>
                              </w:pPr>
                              <w:r w:rsidRPr="00804DEA">
                                <w:rPr>
                                  <w:b/>
                                  <w:bCs/>
                                </w:rPr>
                                <w:t xml:space="preserve">Figure </w:t>
                              </w:r>
                              <w:r w:rsidRPr="00804DEA">
                                <w:rPr>
                                  <w:b/>
                                  <w:bCs/>
                                </w:rPr>
                                <w:fldChar w:fldCharType="begin"/>
                              </w:r>
                              <w:r w:rsidRPr="00804DEA">
                                <w:rPr>
                                  <w:b/>
                                  <w:bCs/>
                                </w:rPr>
                                <w:instrText xml:space="preserve"> SEQ Figure \* ARABIC </w:instrText>
                              </w:r>
                              <w:r w:rsidRPr="00804DEA">
                                <w:rPr>
                                  <w:b/>
                                  <w:bCs/>
                                </w:rPr>
                                <w:fldChar w:fldCharType="separate"/>
                              </w:r>
                              <w:r>
                                <w:rPr>
                                  <w:b/>
                                  <w:bCs/>
                                  <w:noProof/>
                                </w:rPr>
                                <w:t>17</w:t>
                              </w:r>
                              <w:r w:rsidRPr="00804DEA">
                                <w:rPr>
                                  <w:b/>
                                  <w:bCs/>
                                </w:rPr>
                                <w:fldChar w:fldCharType="end"/>
                              </w:r>
                              <w:r w:rsidRPr="005B0371">
                                <w:rPr>
                                  <w:noProof/>
                                </w:rPr>
                                <w:t>:</w:t>
                              </w:r>
                              <w:r w:rsidRPr="004A7476">
                                <w:t xml:space="preserve"> </w:t>
                              </w:r>
                              <w:r>
                                <w:t>Similar patterns for each cultivar in the average spectrum.</w:t>
                              </w:r>
                            </w:p>
                            <w:p w:rsidR="00675B45" w:rsidRPr="006E7A3E" w:rsidRDefault="00675B45" w:rsidP="006E7A3E">
                              <w:pPr>
                                <w:pStyle w:val="FigureNormal"/>
                                <w:rPr>
                                  <w:noProof/>
                                </w:rPr>
                              </w:pPr>
                            </w:p>
                          </w:txbxContent>
                        </v:textbox>
                      </v:shape>
                      <w10:wrap type="topAndBottom"/>
                    </v:group>
                  </w:pict>
                </mc:Fallback>
              </mc:AlternateContent>
            </w:r>
          </w:p>
        </w:tc>
      </w:tr>
    </w:tbl>
    <w:p w:rsidR="00EC5F6C" w:rsidRDefault="007941DE" w:rsidP="006E7A3E">
      <w:r>
        <w:t xml:space="preserve">  </w:t>
      </w:r>
    </w:p>
    <w:p w:rsidR="0058513F" w:rsidRDefault="007941DE" w:rsidP="006E7A3E">
      <w:r>
        <w:t xml:space="preserve">Deducing from the last section and from the research mentioned in </w:t>
      </w:r>
      <w:r w:rsidR="009B57A4">
        <w:t>Sec</w:t>
      </w:r>
      <w:r w:rsidR="007761EF">
        <w:t>.(</w:t>
      </w:r>
      <w:r>
        <w:rPr>
          <w:rFonts w:ascii="Cambria Math" w:eastAsia="Cambria Math" w:hAnsi="Cambria Math" w:cs="Cambria Math"/>
        </w:rPr>
        <w:t>2.3.4</w:t>
      </w:r>
      <w:r w:rsidR="007761EF">
        <w:t xml:space="preserve">) </w:t>
      </w:r>
      <w:r>
        <w:t xml:space="preserve">concerning spectrum based classification in conifer and broad leaved trees: using the magnitude of the frequency response at frequencies which show high differences as features for classification </w:t>
      </w:r>
      <w:r w:rsidR="00B31063">
        <w:t>is</w:t>
      </w:r>
      <w:r>
        <w:t xml:space="preserve"> a logical step.   </w:t>
      </w:r>
    </w:p>
    <w:p w:rsidR="0058513F" w:rsidRDefault="007941DE" w:rsidP="006E7A3E">
      <w:pPr>
        <w:pStyle w:val="Heading3"/>
      </w:pPr>
      <w:bookmarkStart w:id="116" w:name="_Toc469575404"/>
      <w:r>
        <w:t>4.1.5</w:t>
      </w:r>
      <w:r>
        <w:rPr>
          <w:rFonts w:ascii="Arial" w:eastAsia="Arial" w:hAnsi="Arial" w:cs="Arial"/>
        </w:rPr>
        <w:t xml:space="preserve"> </w:t>
      </w:r>
      <w:r>
        <w:t>Greenhouse wall and vegetation</w:t>
      </w:r>
      <w:bookmarkEnd w:id="116"/>
      <w:r>
        <w:t xml:space="preserve">  </w:t>
      </w:r>
    </w:p>
    <w:p w:rsidR="00C51971" w:rsidRDefault="007941DE" w:rsidP="006E7A3E">
      <w:r>
        <w:t xml:space="preserve">The sensing system was mounted at a distance of </w:t>
      </w:r>
      <w:r>
        <w:rPr>
          <w:rFonts w:ascii="Cambria Math" w:eastAsia="Cambria Math" w:hAnsi="Cambria Math" w:cs="Cambria Math"/>
        </w:rPr>
        <w:t>2.</w:t>
      </w:r>
      <w:r w:rsidR="00F53A01">
        <w:rPr>
          <w:rFonts w:ascii="Cambria Math" w:eastAsia="Cambria Math" w:hAnsi="Cambria Math" w:cs="Cambria Math"/>
        </w:rPr>
        <w:t>0[</w:t>
      </w:r>
      <w:r>
        <w:rPr>
          <w:rFonts w:ascii="Cambria Math" w:eastAsia="Cambria Math" w:hAnsi="Cambria Math" w:cs="Cambria Math"/>
        </w:rPr>
        <w:t>m]</w:t>
      </w:r>
      <w:r>
        <w:t xml:space="preserve"> perpendicular to the greenhouse plastic wall and to a pepper crop row. </w:t>
      </w:r>
      <w:r w:rsidR="00F53A01">
        <w:t>Fig.(</w:t>
      </w:r>
      <w:r>
        <w:rPr>
          <w:rFonts w:ascii="Cambria Math" w:eastAsia="Cambria Math" w:hAnsi="Cambria Math" w:cs="Cambria Math"/>
        </w:rPr>
        <w:t>18)</w:t>
      </w:r>
      <w:r>
        <w:t xml:space="preserve"> illustrates the mean frequency response obtained from these samples. </w:t>
      </w:r>
    </w:p>
    <w:p w:rsidR="0058513F" w:rsidRDefault="0058513F" w:rsidP="006E7A3E"/>
    <w:tbl>
      <w:tblPr>
        <w:tblStyle w:val="TableGrid0"/>
        <w:tblpPr w:leftFromText="180" w:rightFromText="180" w:vertAnchor="text" w:horzAnchor="margin" w:tblpXSpec="center" w:tblpY="9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6"/>
      </w:tblGrid>
      <w:tr w:rsidR="006F01EF" w:rsidTr="006E7A3E">
        <w:trPr>
          <w:trHeight w:val="7943"/>
        </w:trPr>
        <w:tc>
          <w:tcPr>
            <w:tcW w:w="9126" w:type="dxa"/>
          </w:tcPr>
          <w:p w:rsidR="006F01EF" w:rsidRDefault="006F01EF" w:rsidP="006F01EF">
            <w:pPr>
              <w:keepNext/>
              <w:ind w:left="0" w:right="-21" w:firstLine="0"/>
            </w:pPr>
            <w:r>
              <w:rPr>
                <w:noProof/>
              </w:rPr>
              <w:lastRenderedPageBreak/>
              <mc:AlternateContent>
                <mc:Choice Requires="wpg">
                  <w:drawing>
                    <wp:anchor distT="0" distB="0" distL="114300" distR="114300" simplePos="0" relativeHeight="251712512" behindDoc="0" locked="0" layoutInCell="1" allowOverlap="1" wp14:anchorId="2193AE4D" wp14:editId="76337A15">
                      <wp:simplePos x="0" y="0"/>
                      <wp:positionH relativeFrom="column">
                        <wp:posOffset>-346417</wp:posOffset>
                      </wp:positionH>
                      <wp:positionV relativeFrom="paragraph">
                        <wp:posOffset>78559</wp:posOffset>
                      </wp:positionV>
                      <wp:extent cx="5807431" cy="4762918"/>
                      <wp:effectExtent l="0" t="0" r="0" b="0"/>
                      <wp:wrapNone/>
                      <wp:docPr id="92013" name="Group 92013"/>
                      <wp:cNvGraphicFramePr/>
                      <a:graphic xmlns:a="http://schemas.openxmlformats.org/drawingml/2006/main">
                        <a:graphicData uri="http://schemas.microsoft.com/office/word/2010/wordprocessingGroup">
                          <wpg:wgp>
                            <wpg:cNvGrpSpPr/>
                            <wpg:grpSpPr>
                              <a:xfrm>
                                <a:off x="0" y="0"/>
                                <a:ext cx="5807431" cy="4762918"/>
                                <a:chOff x="200967" y="80387"/>
                                <a:chExt cx="5556200" cy="4561690"/>
                              </a:xfrm>
                            </wpg:grpSpPr>
                            <wps:wsp>
                              <wps:cNvPr id="12088" name="Rectangle 12088"/>
                              <wps:cNvSpPr/>
                              <wps:spPr>
                                <a:xfrm>
                                  <a:off x="515500" y="4009032"/>
                                  <a:ext cx="5241667" cy="633045"/>
                                </a:xfrm>
                                <a:prstGeom prst="rect">
                                  <a:avLst/>
                                </a:prstGeom>
                                <a:ln>
                                  <a:noFill/>
                                </a:ln>
                              </wps:spPr>
                              <wps:txbx>
                                <w:txbxContent>
                                  <w:p w:rsidR="00675B45" w:rsidRPr="0011332D" w:rsidRDefault="00675B45" w:rsidP="00406EE9">
                                    <w:pPr>
                                      <w:pStyle w:val="FIGCAPTIOIN"/>
                                    </w:pPr>
                                    <w:bookmarkStart w:id="117" w:name="_Toc470387474"/>
                                    <w:r w:rsidRPr="0011332D">
                                      <w:rPr>
                                        <w:b/>
                                        <w:bCs/>
                                      </w:rPr>
                                      <w:t xml:space="preserve">Figure </w:t>
                                    </w:r>
                                    <w:r w:rsidRPr="0011332D">
                                      <w:rPr>
                                        <w:b/>
                                        <w:bCs/>
                                      </w:rPr>
                                      <w:fldChar w:fldCharType="begin"/>
                                    </w:r>
                                    <w:r w:rsidRPr="0011332D">
                                      <w:rPr>
                                        <w:b/>
                                        <w:bCs/>
                                      </w:rPr>
                                      <w:instrText xml:space="preserve"> SEQ Figure \* ARABIC </w:instrText>
                                    </w:r>
                                    <w:r w:rsidRPr="0011332D">
                                      <w:rPr>
                                        <w:b/>
                                        <w:bCs/>
                                      </w:rPr>
                                      <w:fldChar w:fldCharType="separate"/>
                                    </w:r>
                                    <w:r>
                                      <w:rPr>
                                        <w:b/>
                                        <w:bCs/>
                                        <w:noProof/>
                                      </w:rPr>
                                      <w:t>18</w:t>
                                    </w:r>
                                    <w:r w:rsidRPr="0011332D">
                                      <w:rPr>
                                        <w:b/>
                                        <w:bCs/>
                                      </w:rPr>
                                      <w:fldChar w:fldCharType="end"/>
                                    </w:r>
                                    <w:r w:rsidRPr="0011332D">
                                      <w:t xml:space="preserve">: </w:t>
                                    </w:r>
                                    <w:r w:rsidRPr="0011332D">
                                      <w:rPr>
                                        <w:rStyle w:val="FIGCAPTIOINChar"/>
                                      </w:rPr>
                                      <w:t>Wall</w:t>
                                    </w:r>
                                    <w:r w:rsidRPr="0011332D">
                                      <w:t xml:space="preserve"> and plant spectrum at</w:t>
                                    </w:r>
                                    <w:bookmarkEnd w:id="117"/>
                                    <w:r w:rsidRPr="0011332D">
                                      <w:t xml:space="preserve"> </w:t>
                                    </w:r>
                                    <w:r>
                                      <w:t>1.0[m]</w:t>
                                    </w:r>
                                  </w:p>
                                </w:txbxContent>
                              </wps:txbx>
                              <wps:bodyPr horzOverflow="overflow" vert="horz" wrap="square" lIns="0" tIns="0" rIns="0" bIns="0" rtlCol="0">
                                <a:noAutofit/>
                              </wps:bodyPr>
                            </wps:wsp>
                            <pic:pic xmlns:pic="http://schemas.openxmlformats.org/drawingml/2006/picture">
                              <pic:nvPicPr>
                                <pic:cNvPr id="92012" name="Picture 92012"/>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200967" y="80387"/>
                                  <a:ext cx="5429885" cy="36271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93AE4D" id="Group 92013" o:spid="_x0000_s1262" style="position:absolute;left:0;text-align:left;margin-left:-27.3pt;margin-top:6.2pt;width:457.3pt;height:375.05pt;z-index:251712512;mso-position-horizontal-relative:text;mso-position-vertical-relative:text;mso-width-relative:margin;mso-height-relative:margin" coordorigin="2009,803" coordsize="55562,456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crgDcAMAANgHAAAOAAAAZHJzL2Uyb0RvYy54bWykVdtu4zYQfS/QfyD4&#10;7uhi3SzEXqRONlhg0Q267QfQNGURK4ksSVtOi/57Z0jJ7iYpWuw+WB6SQ/LMmZnD23fnviMnYaxU&#10;w5omNzElYuBqL4fDmv726/tFRYl1bNizTg1iTZ+Fpe82P/5wO+papKpV3V4YAocMth71mrbO6TqK&#10;LG9Fz+yN0mKAxUaZnjkYmkO0N2yE0/suSuO4iEZl9tooLqyF2fuwSDf+/KYR3H1qGisc6dYUsDn/&#10;Nf67w2+0uWX1wTDdSj7BYN+AomdygEsvR90zx8jRyFdH9ZIbZVXjbrjqI9U0kgsfA0STxC+ieTTq&#10;qH0sh3o86AtNQO0Lnr75WP7z6ckQuV/TFQBYUjKwHtLkbyZhCiga9aEGz0ejP+snM00cwgijPjem&#10;x3+Ih5w9uc8XcsXZEQ6TeRWX2TKhhMNaVhbpKqkC/byFHOE+SOiqKCkBhypeVuW8/DAfkecF+ExH&#10;5EVSrHwGoxlBhEAvuEYNNWWvtNnvo+1zy7Tw2bBIxkRbksYV1Hig7ReoNzYcOkHCtGfKe194s7UF&#10;Ct8gLU/yHGNDdoCHeJmG8C/8pVlSIDvIX7FcxlmODpfYWa2NdY9C9QSNNTUAxtckO320LrjOLnh/&#10;N+B3UO9l14VVnAEKZ4houfPuHMpjhbfh1E7tnyH4Vpk/PkHnN50a11RNFkUxgMtxlZIRGmtN7e9H&#10;ZgQl3YcBUoBdOBtmNnazYVy3Vb5XA7i7o1ON9Oivd08oIbebWy15Db+pN8B6leT/1hDY5Y6IMOhQ&#10;/7/O6Jn5ctQLaGPNnNzJTrpnL0nAOYIaTk+SY6ZxcK0X7Kl0rhfwwIt9o/l0z75hJ6RU8o+Kf7Fk&#10;UNsWKkvcWQ1pBaX1uf/aPcLhV9fuOqkxvcgl2lOAoH8v9OMNjoI23St+7MXggtga0UGsarCt1JYS&#10;U4t+J0A7zIc9NjYIvQPx0EYOofKgdqH08HasYq+Hf6bVHZR3+tNim8fbRRaXD4u7VVYuyvihzOKs&#10;SrbJ9i+s2ySrj1ZA+Ky713KCDrOvwL8pftMzEWTVyzM5MV9YodYBkG+eGSL0ETKEWK0zwvEWzQbI&#10;w6YOey4Lnukrucj7v3T125KGbHhNzNJVVeWhp5dFWoJsfE9Te1wBiTcBmO8V/3z4cKenDt+nf469&#10;1/VB3vwN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1hEzH4AAAAAoBAAAPAAAA&#10;ZHJzL2Rvd25yZXYueG1sTI9Ba4NAEIXvhf6HZQq9Jas22mBcQwhtT6HQpFBy2+hEJe6suBs1/77T&#10;U3Mc3seb72XrybRiwN41lhSE8wAEUmHLhioF34f32RKE85pK3VpCBTd0sM4fHzKdlnakLxz2vhJc&#10;Qi7VCmrvu1RKV9RotJvbDomzs+2N9nz2lSx7PXK5aWUUBIk0uiH+UOsOtzUWl/3VKPgY9bh5Cd+G&#10;3eW8vR0P8efPLkSlnp+mzQqEx8n/w/Cnz+qQs9PJXql0olUwixcJoxxECxAMLJOAx50UvCZRDDLP&#10;5P2E/BcAAP//AwBQSwMECgAAAAAAAAAhABl1eynZbwUA2W8FABQAAABkcnMvbWVkaWEvaW1hZ2Ux&#10;LnBuZ4lQTkcNChoKAAAADUlIRFIAAAVWAAADjwgGAAAAINiazwAAAAFzUkdCAK7OHOkAAAAEZ0FN&#10;QQAAsY8L/GEFAAAACXBIWXMAACHVAAAh1QEEnLSdAAD/pUlEQVR4XuzdCbymWVUe+ii2Gkl3YhJv&#10;zI2JJprkRuX2kAYhzgYlxgE1zlZAJYBAQ9M03bTN0KCZB01MSKIZHMCBiAEEBAIIKHMDzmjUDF69&#10;xnhzzfUavVpqzn3/X/Ecntp851Q13dVdh1rr93t+9b3v3nvttdZe+61aT+3v/X7PyMjIyMjIyMjI&#10;JS+/d8NVGz5zw1/c8KEb3nvDyMjIyMjIyMjIyMjIyMjIyMjIyMjIHkGkfv+G/7Lh1zb89w3/YcM3&#10;bPiQDSMjIyMjIyMjIyMjIyMjIyMjIyMjIyV/esP/teFgw29t+NUNyNXf3fA7G56/4V4bRkZGRkZG&#10;RkZGRkZGRkZGRkZGRkZGNnn/Dd++Aan6sxv+6gZE65Ub/tmG39zwPzd87IaRkZGRkZGRkZGRkZGR&#10;kZGRkZGRkZFNPnyD06pOqH78hvfaEPmADd+8Aen6jRsu2zAyMjIyMjIyMjIyMjIyMjIyMjIycsnL&#10;X9qAOH3Nht/vxiKfvMErAV6/4QPdGBkZGRkZGRkZGRkZGRkZGRkZGRm51OX6DTmRuu89qn9iwy9t&#10;8N7VD3VjZGRkZGRkZGRkZGRkZGRkZGRkZORSl6/fgFh9+u7qXeUPbXjzBn3+rBsjIyMjIyMjIyMj&#10;IyMXUj5ow/03PGAwGAwGg8G7DX+XXrHhnpY/tWGffScV4hr5hxv8ONVX7a7eVf7ghtdtQKx6LcDI&#10;yMjIyMjIyMjIyMgFla/c4H1kipAdPuqjPurg2muv3eFTP/VTDz7t0z5th8/7vM87+Kt/9a8ePPSh&#10;Dz348i//8kO4/zmf8zk7fMZnfMbBX/yLf/EQX/AFX3DwhV/4hTt8yZd8yW58cOrUqYMv+7Iv20Fb&#10;dMADH/jAg0/4hE84+PzP//zD8T7/lb/yVw7x4Ac/eDdf0G36f/EXf/EOPrdu7W0HG3ssZP4P+7AP&#10;O7j//e9/8Jmf+ZmHbW0TfNZnfdahDZ/92Z99lh66Ywe41/GCtlX/bvvLf/kvH3zSJ33SIXpu/Y+K&#10;X8DurB886EEPOvhLf+kv7cCOHp/7YN5eY7rSxk/zr+uxxqXbjEtOsKH70d0+sjNzWWP2XX311Yfz&#10;srt9Ymv8APdaV8fDunZ+0s++zocv+qIvOrTNXFlb0D9rBe1jx5qP3Y9OffzZcdUvY+hvW9snaBs/&#10;93M/99Am+dd2sFEesr3vN8Ssbe152dvzsln/q6666jAugbb4FrRt0D6ytXWvOURXxw0+5VM+5eBj&#10;P/Zjd6DvkY985CHo7PXsPFrnarvXPUiPMR2ztU/bqS0+QecVf3ve9fnSOoN+hvjcttLR6/7RH/3R&#10;Z/Vt3Z/+6Z++y8OeX5595Vd+5SHYbhzQ17Hu9dCefZi9uNq1rn23r1if/z2vsR2P1pX4mav9al1f&#10;+qVfepa+nhe6rX3U1jrZqE+vmc8915VXXrmLvbYHPOABB+/1Xu91+HfnBn+XftKGe1r8On7bdYjL&#10;L7/84Gu+5msOnvWsZ10UuM997nOWfY9+9KN3+6nvbfjtDZE7Qqx+qhsjIyMjIyMjIyMjIyMXUh6x&#10;QZFyWMQoahTccN111x089rGP3eEZz3jGwTd8wzccPPOZzzz4p//0nx7C/ac+9ak73HTTTQePetSj&#10;DvE3/sbfOPibf/Nv7vD3//7f340P/uE//IcHX/d1X7eDtugAxdVXfMVXHPz1v/7XD8f7rCAMnvzk&#10;J+/mg5tvvvmstr/1t/7Wwd/9u393B59bt/a2g409Fh7zmMfs5r/mmmt2hfaTnvSkw7av/dqvPbQJ&#10;brnllkM7br311rP00B07wL2OF7St+nfbE5/4xIOHP/zhh+h46H9U/AJ2Z/3g8Y9//MENN9yww9Of&#10;/vTD8X/v7/29w/tg3l5jutIm1uZf16Ntg24zLjnBhu73tKc97SwfH/e4xx3O9ZSnPGVnH5In87K7&#10;fWJr/AD3WlfHQ151fsoh9nU+/O2//bcPbTNX1hbYk7WC9rFjff3115/V7+/8nb+z6+PPjqtYZAz9&#10;sVNM2idoG2+77bZDm+Rf28EneSjP+n5DzDIvGzpG7O15xUN/ZFLiEvBHe+tu20AsMhdbW7e91GPp&#10;67gBAjWkFn3f9m3fdgjr2+vZefTVX/3VZ83VdlvX9pkeY9yPLWuftlNs4xN0Xolnz7s+X6xt64V+&#10;hvjctn7913/9WevuP7vSl4+t+8Ybb9zlYc//z/7ZPzv4pm/6pkOw3Tigr2Pd66E9+xDkVdtFd/I6&#10;6PYV/fz/R//oH501r7Edj9aV+Mmz9iu64B/8g39wlj7P1Izv5yv0c0t762SjPr1mPvdcyGux14bQ&#10;3UOsXgynJI8kVj/ogz7o4Pbbbz+4WMR/TLR93/Ed37H7+7fvbfidDZE7Qqx+ihsjIyMjIyMjIyMj&#10;IyMXUh7yoR/6ob/t9CjktNsQq0Os9hrTlbYhVs9ez2CI1TMYYnWI1X14TyRW/R3xfu/3fm/Z/h79&#10;snfgCzYg9u5Rueyyy56JoPz+7//+g1e+8pUHr3rVqw7e9ra37fBjP/ZjB7/+67/+Dlrznpef/dmf&#10;PbQNfuVXfmW3hzY3vnOD//iFL9kQ+QcbtN+6u3pX8Y7VN23Q58+4MTIyMjIyMjIyMjIyciHl1Ed+&#10;5EeeVmDDE57whIOHPOQhh1DkIgIA+YZUVRQr9gOFesYjnhT2gYI3QKT+43/8jw+hkKUTFOjIoEDh&#10;yhZFcbASeeZLIc4+hff5wFxtV4ro+ADmRyb4mqKvoXstgK/5IppTsAfmRzoAMmadq4t6cwECI+B/&#10;bDGGjoBOZElAh+IfErvEL3ExLn6IZZMj4pQ2trcu6xjQs65xfKTDerSfQa9X7AHjkhMh/QI5I66B&#10;vrFRrOSJryJ//Md//O409Sd/8ifvyO62J3EFJKDCHHxOjkDHEsRATOVmwI+srZzr9XDdcY+dwJYQ&#10;Vj53P8gaN5GjLyIN6Ejs2NBkDmQ8iGn71TbS48/4EHSflcjr+NHfay8++m3PiR2pB14NEBJK7vV4&#10;tsUnsN5ZK+udnIPOHejYiJlYyI/E1X5BFAa91iC/Mq++rS+xBW1rPOSD9Y0fPmePrv3FuOcVn9jI&#10;3vbRfB0fMaAjMQFrmDwSvx7f666vVzLYC2AveE5mLLD1n/yTf3IW+rkrF+ITe6xh4F72rH3Fl0A8&#10;2i4wpnNMLjS6rzVY91nAjtgE+3QZ3/uhfZKnHSe5E596D+Z+dLruXDd237jW7dUUH/dxH7f703+8&#10;XXbZZd/3jr9LLxp53/d932f+h//wHw7+5//8nycSW047kXrdGW/eRR6/AWn6zzfcy41FPmTDz234&#10;fzd8qBsjIyMjIyMjIyMjIyMXUk792T/7Z0+HZFnxjd/4jWeddgIFaRfTXYy7bjKjx//zf/7Pzzqt&#10;p0iNDkV7zxs9KXLBvcyTuboI7qI7/UFb248cTlugsA8xAuyhw/sMtxgdwjv5kATr+MCYtiPEVIM9&#10;HSNEdfp3TAAp02P7tLCx3Td9ej0QLe0XkiXjkRsZs8bIWrVu5Ef6BuZvX12nTY70WoUYAZ/bphXs&#10;io1IE2PWd+4hlDKv9ejxSKvM63MTkEittoufCLrYBnztmLaP1qr7Ig0zr7h3W0Me/Ot//a938e/5&#10;xSIxa7/hfNdDjrSPyRm5lPl97j4dI7nfPq5gOz87/h/wAR+ws1HexI6j7DF36+q+nfvQ+W1d2fev&#10;/tW/2n09GP7Fv/gXZ8UB+ddzdX7T12vQ87Kx9fQ6BCED98UP+nlFX3zofbUP+q7PGzZkrjUPjImd&#10;iNUP/uAPPlyHyy67bPcO1eixX+SKXAvWmNMfW9e2fnbIsdgE+scm66T/+ixb0etpfO6vz7nj9LDR&#10;eH5lP/h7JXqB3/FpxbpnO0d87r6Jh/uZS7+29RM/8RPP2gsbXrnhopL3cGL1L20Q95dvuNyNRe67&#10;QfsPb/jDboyMjIyMjIyMjIyMjFxI2Z1YDVmAQGnCoIlRn5FQiksFeOAaWQBNoEGPNzYnjKAJSkSm&#10;uQO6jI9eQEak6AfjQggozLtAdo0YAEV8bICjiNWcoATX5vSDNh/6oR+6+xEr8OMvdDf0TSz433Yo&#10;1PkZtL2BIj4n8MSFvYG+9AdNVNAdHyFz+JyYiSvyKWhSwVxIh5BbsQG0t42tk4/mMf9RvhqT/uA6&#10;OeFzxxrJ1zayJzb6bD4/FPMn/+SfPIQfuOkYtT55nFN29HXOiEcjxGr8XEF/+8gexFTQtvOz2+Iv&#10;iI29QEfHJW1gTNYD1vXotW4i0DU7gqxP20J/xwHhHrtdxwaQF/IkYKNYyn+x//AP//DdD9yxSXyS&#10;C4F77aN7iZ+Y9ulKtqUNrEfgmm7kYH7oBrGadQd7rv3q/DZ+XYPAdethl1h2vx6rT8cYcgIbrEF8&#10;sHbZB5B1CsTEXvaKhEDeJueM6TxwnTY+/vk//+cPn0cf8REfsXuNQZ4//Jcvci3gS9vTMdfWtsmd&#10;gM9rDnVM6Fr7rDrMkee98fEDYjO4bj0NMbCexxGrnoudsw1ztz73emzvM335pU//fdHr7lU5/k4A&#10;JPd7v/d7/7t3/F160Qhi1Vfsf/d3f/dE4hzE6h/f8PMb/seG9cepPmDDN25ArH7Thss2jIyMjIyM&#10;jIyMjIyMXFA59dEf/dGnQ0ysJ7EUsCkwFbYKUaRA+gNSIYW5ArmL7x5vbAp60LeJzZC7QKfxTX4i&#10;wnpe93re1q3gTxs9sQH2EatHAfnTX9V1b/Wx7WqCBRTy3Tc2NRT0sc3nHq/Ib5+bWKW79WQO9uUe&#10;Eueo8cdBv7YbSZKYZG3M37Ye5ys/ct/n6II1n+iKHXSmT0gYfcQ8uts2QALmBJ9167YVyem2Ve7E&#10;VmRQ+7gi9oCx3RYd0WMe93supFH6d/zSP7AePa5hPWIDJD9bt8/tN4Ioe83nzAsr8SQeYiz/+WtO&#10;c2hj5xojc7W+toOerA2sY/c9LxCreafqv/yX//Ks/vK7/er81t529LgVeV4ctR7aO8aI0PYjJCKs&#10;/vd+BDbL3343LII77evzpRE7QkxDP3/37e91X7aP4p+x0P2MSz9wb+27rt+6Hj1XjxevjqdnQutp&#10;IDv5cRyxehzEpPV1jPrZm5xjpz65Zz9kr4C1yiscvC7n3ve+9/Pf8XfpRSPv4cTq+2941gbk6ds3&#10;nNrwv224ZsPXbfj1DX7s6oEbRkZGRkZGRkZGRkZGLrgMsXoeOM7HIVbP7eudJVY75r220LbBEKt3&#10;PbGaubR3GzvXGJmr9bUdQ6zeOWIVVn2Nfft73Zfto/j3+O5nXPqBe2vfdf0uBWLV2sW/RzziEQeX&#10;X375897xd+lFI4jVn/7pnz747d/+7ROJxz/+8ccRq8TX/RGoyNXf3fDLG5xgdW2s996+z4aRkZGR&#10;kZGRkZGRkZELLmcRq05A5TQOKDwDBaZiu08PAmJHoQyKfn2CFK+wfiVTgU1XkK9yA52K7W4HRW2g&#10;j/lAX0V8oDhGhoDiP4U0KK4RACuaEFgR34IQBKA99rnuIp6fbAnYrE/fE5su7DtGawwU/IH2tin6&#10;2j52tx8dB2h91jfIV2KD6EocxNT8HXP3EnOIDeA69tHXNq2g1/xAp7Uxb+trrD7K4ZAgcqnXOD4E&#10;fLVOrY+N5t3nI7gXWJPko7h0v+iInuT/UXPt6x+wse1uHa57X4gvvW0Lfb1n7fXsNWOyNmCuntu9&#10;5AHbOk/oheQ7mK/1uU4be5uk0h4d0MRqnjnesfrN3/zNO2jvOHVMoO02b/ddbex546P7gXvZW+zO&#10;qxOC9kOf1p14QdYoEH9kdr8KwHXWk67Ebh/spdbfMD/fe1+zp+PQoC8+nmte+s/V1/Ot95t7mcuY&#10;buvnGp8SvxX88axCrDbWZ1mj/YfWpz1/J8GqUz50DMWvTwh7xvATvuqrvmqI1QuA8yBWiXetvnrD&#10;b21AqMIvbvjHG+bdqiMjIyMjIyMjIyMjd5ucRayu5EQX4QgYZKuiuIkC1yG1FNLIj6AL8RX6Z166&#10;m+hAMNCbdlDIhrQDNoUEgS7wFcSxATmTQhjY3HoAaRAf9oHOzKNvk8+u244u4kPaBEgV8zt5F3hv&#10;ZMgktnaM2HaUbui2nidwv4mDzANIhNbVa21sCBBwL0RDYEzPJQ4hh6DbxCHzZH0D40LUgXuZ12cx&#10;QAAm3siN1q191RdkfQP624cQO62vSRWfu42OXp+eo/ut8ep17X7yPmQnXfv6B52PrSfzB4l1z0N3&#10;v8PYPtAP1rzq+IN7sWt9JmTNevyai63ffFkbMFf72DlqXyBV3QsJRlfb1msFdEaXubotpBuwq+dl&#10;mz58it32adbG88ev7wdPfOITD+MH7Ihun9vGXjfwTtYbb7zxrD7m6vxNvPZhzeFGnm/df+3T6+uz&#10;mAY9jp4mFPVf+4pd92F752LnN/I4pLS+rSv69kE887zyOUi890F7j++25BXQ2zrFx98Z/GB7IBaB&#10;HInN3m97MROrp0+fPpE4T2L1vTZ84Ib7bPi0DZ+04U9s8KqAkZGRkZGRkZGRkZGRu01O3ec+9zkd&#10;gkmh3YVmSAZQDCME9GuiEumQ028K7RAjELIAmsgAhXqKbjp73rSvxGrbg9DoArwJHwVyyERERBMb&#10;9HRfBTJd3Yc9XVibL7YpuvtrwAiEtqNBd8+VGK/EaqDwb2ICenwTBGxpcid9OkZsSBwAaZC1oaNt&#10;7XHmbf/XucXUnGIRrOsbe4D+xM/n1b/WTVdIDLFyjYzJDwXlpONRYFeID5+7LURgIPf4137InRB5&#10;We9G+8j+1h+sPtEp7/jUuvrko7bYZd7eO9D5aWzHt+dOrPue/p2z9GU9IDkA9l2vvTjGLu2tt+1t&#10;JP4Zy3/Q1uOz1wL52fvB/jA+uoxJbgB9sQG0J6+sfbf1emhLP6DH/Y5lnm15vl133XWHQKjFV+Bb&#10;dLvutcq6B+LvNSviHLifnLJWvR49D5gj+QmZF/Y9S9s2YFOe1+buvp1T2pChARvbLmDvSqwmfmCO&#10;jO9+rq1BYG1X3QG7PLv4kXvJh2BdX2NaR+eBnMoJaJ+TmyCeno1yIjkpXlkb4Fdi9NjHPvaiJVb/&#10;/b//9we/9Vu/dSJxnsTqyMjIyMjIyMjIyMjIRSGnrrzyytMhb1I47oOTbt4HqFhu4sApwhA2rkPc&#10;QfTCWnS7Fx3Ihy6M035HiNVGF9quMw+sBIGCWv/ug6DouRXR0edz/AVFeOs7Dnxie8fIySnvkQTE&#10;Uvc3V+IH3TdxCnpM7iEdYjfcEWL1KP9DcOjXtq3r27p7PTI+QIKkDaxrdNBJt/em5r2/8q3n0b/H&#10;N+juvuLRc4dYbT+MS4zY3W3H7Y9Gxwv4LK+QVa3v5ptvPvSLLbGLnd0POj875/Ttudlsvr4njp2z&#10;/GjboguQSb32xh81l+t1/VasOdfj16/UI1OT30gvY/RLDNb4r+t5HNqmlXgTA/d77zSxigh8+MMf&#10;fghfAW99Dbp7rdZ9wWdr0DH2TEo7G/bZFnQ8EY7dZp8gLvveCr4kD+Rct4lvYs3/1Y+2C9xrP+Rl&#10;+8qWrK3P3bf7HfcsT37J69xb94fr9mNd34bcyjt7kauJZYM90b3mXMfI34cXK7H6Uz/1Uwe/+Zu/&#10;eSJx/fXXD7E6MjIyMjIyMjIyMnJiZIjVZw6xCq1riNUzMWJ3tx23PxodL+CzvBpidYjVIVbPoPsN&#10;sXrXyhCrIyMjIyMjIyMjIyMjd58MsfrMIVahdQ2xeiZG7O624/ZHo+MFfJZXQ6wOsTrE6hl0vyFW&#10;71oZYnVkZGRkZGRkZGRkZOTuk1P/+//+v59W2IOiUWEfdGGNWH384x+/K4r7fr9Hj44ucOkLVoLB&#10;dQpUnxXOgWu68p470K9tC6kTuA4UxvlsLiRBwJYeB/rnnZJgPiRYQEcKc+QBkiDQ1nO3Xv27zVhz&#10;5R2SQQp6MdN+FLr4R7jkvngkrt3f/L0eec8qiHOPz1oEvcb6mA/4ZR6+NLImQa+ncf1OyI4RRDdY&#10;n6yV2FsLZBRCFeRbz7P62PNqX+1MnACxRH/foy928fu4HE4uBolnYhromzxuIMLilzibOzmzrkfn&#10;MDt6ro5HbO/+4pg9CuLQ8Wpd+vfasz26tbdfbDU+a3sUMpf+bA96HpDXCNW8+9Lc3R8Se+i1go4D&#10;dFtsiM/dBu5Z48Tbc0DeBeuPV+m/D2zK8xR6DQHJ6Fnafps3Polr2yV+9u0+JKZB8rn3E32d//ok&#10;D8zd8VptbSTeoK9cWNdwHePvCvsVfO5nbOcRXW2HOXpd+KnPuhcDbesatL6Oh/+c+pZv+ZYdkKz9&#10;HPZcFFdjWn/Hr2149KMffdESq29/+9sPfuM3fuNE4nGPe9wQqyMjIyMjIyMjIyMjJ0Z2P16Vwlix&#10;mOIZkAg33HDDDkigLqIDxW8IC59DEJwL9GecgrfbQu4oZHNP8dy2peDeN97YnIxCNHQbPRkHCmcE&#10;SE5WgXm7j7jEX33bDsRAdCvIe9waD3Yq3HMqD0IERFcTE8bndBW4Tt/23+fYp61tOArikHn4lHhB&#10;n55cwQ99xK318auJ36OAvOhxYtL6c6Kvwa/EUIyP08ev9LWOHc/2EeSG+60PCZn2nncf2BK71/Xo&#10;fAL6EPHtlxhGV+c3vW039LzyMff52PaHFOp5ELfi3HEK5FTPs+6zzm+fu41OxF/Pv4I9bXfyFBCo&#10;vReahBUvPw7U+611wepT26p/tx2H6JX3Wfs+Je1H09YxmWfFGiN+RieEqO0+nbM+9zxrjHq/WPuO&#10;ZwjX1t1+gDmim61tWxPBqx39nEp+mr/nQpi2Pu3xS05GN/S4XjeQkz03+Dsh+YyYPm58g60dv/6P&#10;LJ+7zb3WC+LQdrdPfshsiNW7HkOsjoyMjIyMjIyMjIycJNmdWE3RqFhUQAf9VWVkgOIdOaJIDhT6&#10;Keh9VogGKUBB8dttXTyv4xSvdCuKU+D63H3Yl3np6OIXYZbiXrHfbXRnXnDNp/UUavdx3eM7Rm2X&#10;z93G7o6Bdr52MS8OGb8SBOZ+9rOffYgmnhrmiu3myH1ztT19+s1cOdG4nlLMKd194L84mCe6AMEZ&#10;wmIFAiMnEV237auNSMDknPxDpFjP5Bu7e14+9fiOof7tY5+YA35a+7a1x/CzfYesFVi7zMuP+OQ6&#10;JFBgbRCsOaGaU6psSLyji974C02kQu9B/ia24Fp7z2Petq/zwP2ei1/Zc9D+rm371nwlunt/sD0n&#10;GEH/tr3Hib+4dVzoalv161zoufaRc0fBOPNYh+wBz46Q4tYuNmR9ej3sicxLV/dd8y6nRbuPcZ1f&#10;bZu49PPCeiX++idXIfGPLugTqiA/Mq/P8Rdal7a2Q//Mm3jpk3vQ8YPeH/p2zHIf6Oo2unpdQYz7&#10;9GviDdo6Lxrm7Rw7F7HadgFbVn2ZF/F/sRKrP/ETP3Hw67/+6ycSQ6yOjIyMjIyMjIyMjJwkOXXV&#10;VVedThGuYO5i2smgEEOKcsXyWkwrelOoImy6LXpBIdptitaeq9uCJoNctz7jMy8buqDvk2c+d5vC&#10;veflj8I8/cG97hMiIX50G/JgtTvQt20G97uYb91rbJEk3/Ed33GI+Buf24asU9sXYqD1Zby51ric&#10;D5ALdNHf9hyHJod8jn37cMsttxyekvaVaz4hpDK/ter+TTQBvxJPBGP7uMIJPfra1n1rFqzr0/nZ&#10;sB4hh0MQh6RrhCQCcc14enteNrbd/Eqb/Ol8co9fPQ9isG1d92x0RV/7eBx8rRo6fnTv6wvsbrvM&#10;3WNjH7CFr8blns+di+0H9F5cny/HIXuwdSMXE2+EYfSC/mkDY9PGhtZNV/f1PILu08+A9fnSewc6&#10;3+Vj26yvOPS9FfQfNb7tZEvbsT5L9sH6tr5eH+3d1rrlfs+tb8YdNT7xgnXexrq/Gyux6rrtAn73&#10;XL0/rr/++ouWWP3xH//xg//xP/7HicQQqyMjIyMjIyMjIyMjJ0mGWN38GWJ1iNVg35oF6/p0fjaG&#10;WN3ff4jVIVaD1j3E6l0rIVZ/7dd+7UTisY997BCrIyMjIyMjIyMjIyMnRk5dffXVpxXbsJIq/eM6&#10;yB9kgz7IgwA5grADhaj2QOEerLoVrEiCwHXQ+nPPmNgJ7incwbxdmLO1vzaKGAkU2z2vYlnx3V/X&#10;ZW/3aV987sKbXfF3hf50B+zmEwIkaL+M6XkV/9/+7d9+iMQ5sU6MjMu7G825L45grRIz/fK1X0DG&#10;HQXEBfIDxIsu869ERdvX9xEW8fco8iJApN544407ICTlnjXt+TtGxiSngF8hQdjda985Atr1a1ut&#10;Q8avyPoF5o8PrnvdV2IVuZk1CuSa1xyA/GifOm+g18p1cobPnU/pm/yHlcjrPHDN3qBjuYKPvVZI&#10;VXP2utPZY3o97L3+WvpKrLZu/eVe1hz4ljwAc/Xc7Mu8dLTPie0+ZM3lQyCGWRu5kngDn3o9Om5r&#10;jPgQPa2v55cz8ZH+tltc7JmA/rYj+QHiIabtR8cLjIut5ut9vvrUdvAl4xrJeWhbwLjkmb5tR8dI&#10;37aDj72uYHz7lXiB6yZT136dYw3xzH8OQD+bsjbs67n4Gd+HWL0wGGJ1ZGRkZGRkZGRkZOQkyalr&#10;r732dIpfxXQTMk1KKSoVvPp1wavwdB8UnXQE2ppAaPQ4aHJI0Ut3F+IK2dgJa6HehBnSymlbQGit&#10;BX/baKwCvO+tMFfbnuIbQnAA3V3Ur0B6AN+DJrn4/qxnPesQ3/qt33rwzd/8zYfIeDDXPqLG/cTE&#10;evRahZBZwfZe6xX0ZF52Rl+TFO63fd0mTvGXjW2T6yZ0rF3I/JCPci/j5UriDewP0QHuhQTJeged&#10;I0CX+dtW+jKeLr4H5m/bOw/EKTmHHHbyNnDNN32awKez90DAjzV3er3EN0QbOxIb4Jec4Ffb13ab&#10;o/XpexRiD9DT+Wh+Met11yf9wXMkJ1QRvL12bOnYd+7GTyeXH/7wh+/gR6TWufp6tT2+Q8eX7rYj&#10;691rjaDL6VLodRPf1ifumdN157P+rYdu9vT8bQPbeq1cdw43Aap/8gByv/2IfUGvjTi3be7FpzV+&#10;61hY48jetod9/SzqtYqtQHfnwfosAX3ik3kTL7A/mlh1L33Z2bo9Y0Ok+tz2audD1hGMj67oC+ZV&#10;ABcG8yqAkZGRkZGRkZGRkZGTJKfue9/7nk4RrzhGRAZ9+kdRqcDWrwvVFJ+wkgBdnId4CHqcorkJ&#10;mxS8mRv0i53Anm7vQp3tIef2EasNYxX+sQXEoQt39qXAX33pvvT0yStoG2M7fYHrxNLXUfuE6rd9&#10;27ed9VXVxBLYHmIVYRdywP0QDCE7gpUgaPIgJOo+sDP6ga2tF9gUfdBtxmdebfEXjOu1Q8TlRCOy&#10;xz1+JF5s7Ziua7eSPa6DfX6Zv31jY9bTmPZp7es6QGgi/oKQrCAP2cnezg35k/H0J0bm1b/RdiRX&#10;IDYHIY31aVt7PfRL/vOzCawVbEks2SsnA3PkPwUCvrQ9Toz3Cd1eK7YkD0B8krva2e11EI961KN2&#10;EMvun9gFvS+TL/vAp6xxQ2zThw19urYJSH70XA12Z18C/xt08zvxh+QGuO61ct050/lrTfr5kDk7&#10;V9jUMeo2uts2tsf/dZx7WbdgjaPndtvT+S4XkovWrvc8/T1OHnVMtfsztrE9OQkdP3AvNurb8Wwb&#10;fe58CsyVGNHR+dx43OMeNydWLwDmxOrIyMjIyMjIyMjIyEmSU9dcc83pFM8K0hAzoPBO0azA1Edx&#10;2kVoik8wPsQIpCiGfYV5oK0JG+SqwreLdv2iC1x3e4PtIQuQIG3TivjY9vCj9Zkv/ir6j+qrqO/4&#10;IRRazxq7FU5RdRy+5Vu+5ZAEgKP8R3Ckj+v45nOP6flDgoF16pisQLBFPxvX8cCG9BeHbkNCxFaf&#10;YwPQnTYwtvV0W9qbDEIk9Xo05Gbb0bqBLXIvvsFqa48Xv+7bbda63x/aQO7vs6/3h+v2c+3bcyGn&#10;YoPPPY6PYJ3Sx+cer19iIP97PVbok3y2xp2fIV8zzz57Gk14wbofen2sHX36ZbzP3b99gtbdpJ95&#10;e1zrbLQ9bHDSGBC6va+Rmj1Xw1ydnyvkm3niJzQBS3/7pL3nlmcZJz879vSs44/Dauu+532w7/l9&#10;LmIVaRq721b52OM8S3qc+TJH9rA+WRvxazv6GQzsWscH50Osyun053frblx33XVDrF4ADLE6MjIy&#10;MjIyMjIyMnKSZIjVIVaHWH2Hb7Da2uPFr/t22xCr++1p2Cvt07ofen2GWD0D7T33EKtDrJ5LEKs/&#10;+qM/evCrv/qrJxJbXIdYHRkZGRkZGRkZGRk5MTLE6hCrFz2xao0C95sMuiuIVT4Fq609XvwSB+i2&#10;lVjN19/BV8n32ffuEqviFnt97nF5dYC2XrMer59YgJj2evCxIU756rk17vx8TydW+1UOva/vKLHa&#10;rxGQb4lrcGeI1eQB3NPEqrVve9ia3GFrckRbjxti9a4VxOoP//APH/z3//7fTyQe85jHDLE6MjIy&#10;MjIyMjIyMnJi5NRVV111OqTVWjgqUIMUqMggxWagTWGb4jbEDkQvhMQKFK8pZBXkitzAPObr+VMk&#10;B/R1e9vdBf0KbW1j9PY9unsufdwLUrSD/iGpfG472NV64l8X8e03wiHvmQXXCIUgxT6IH4IBtGUO&#10;sY4f7BPbIEQYZO2CrCG4ts6B/rEhY/WL3+C649K6Xce+rH3Al+7bdogh3U585vQg0jLEEvA3ObUP&#10;mRfaPhB/PvX8bSvf4/c+sC/5La+aAOs86Ni0bT1e27q+jZ5X/8xj3vYx5GD3Nz7zgH7d3vmI/GuC&#10;WN9uT86BnHKv5+dHx7Nh77T/+va+ci85xy76fW7d3X/V37lDV+yka523x7kn5q3f2nSeda4n3wPt&#10;eb5YE/+ZE4h3z6U/3f1MSh4H+/oH4pAY+dx9ge2dRyvojw9OlDaxaq7Wk7gH4tNwr3Wzr/1w76gc&#10;XnU3eq2SC60H8oyDtju2t439DFzRuR0YFx/oz7tggY+Z52J+x+oP/dAPHfzKr/zKicQQqyMjIyMj&#10;IyMjIyMjJ0lOXXnlladDHigkU5CuCPmgUO37a+HfiF5QiHYRroDtU0prYWt8F8jnQs+LNMi8K+GV&#10;4jhI8d620te2hmgB/va8PdcaP7FqPTnJ1b667jg0FP49vmFs+iFl26eAb62vx7Ov+652t42IjIwT&#10;K30QDh1XOrpP617j0Ii+fRBrcUWo+nV48MNQrXvNq8aq23W3iz3iLesHbSu/Ow769vhe+4b73Q/M&#10;v8ahx2vvuY4DMi7EJ0KsdSLkv/Vbv/Wse/xu+9xLTqz56IRmYg1ikBOqaw4ZK0d7Pdb90Vj9X58d&#10;CLS2BTr3jO/+x0H/9nGfPUHWue2RV92nda+Q/yEnEdO9L4yN/eAZYQ26Tz83+lkD6zOwY2R/97qu&#10;+b0PPTfiN3bD6vO5YL7YAp6t7ZfnUtZA+z57YPV53x7kd+6t+Xxczq3PwKPI1IY4RPf690fPdf31&#10;1w+xegEwxOrIyMjIyMjIyMjIyEmSIVaHWN1htbttbHJLrPQZYnWIVWOHWB1iNRhi9eKQk/4qgHnH&#10;6sjIyMjIyMjIyMjISZIhVodY3WG1u21sckus9BlidYhVY4dYHWI1GGL14pB5x+rIyMjIyMjIyMjI&#10;yMjdJztiFUkGikaFaOA6UPwqeLtohS7m9esiNO8QBG3ptw8K6EBfpFPmBnO1bastiuEAURGfFMZ+&#10;PChAJnQRn/GrrfQHdKa/trbDHCnC9xGrDT9GhfjqIv7dJVaRfNpDFMR3cUfuAHtaX+IG/BBj4EP7&#10;BNY14Iv1D7S7lznBPeRH0H53jkD3s94dswYbxRXpkx+C4lfPy57WzY7MG1+CnhcS3yaXWl/nJLjX&#10;frEv6JzzOToC/hjT96yVHxwC8yKigp6Xrd1Gf8aJT/IA5Ng+YjW2gXvpL3d6LvHtH94yt5wFc7de&#10;4+Vhrwd0XPiV9ezYQe9DsEbJufisHx1AX3IW1nk7z9iVvLfH1lxo6M/31b60+9zPNeh5PTM6h7L/&#10;gF+xH5In7Qe/OkbxIXY1Eh+gr9c1Nvf4FfIlPrD1KU95yiHYwj5gd6/jisSm7em1BLmVPGu4nxiD&#10;GPY4+hMvMdFfPsQHc+WZC/onfivY2M9AebHGdAX/83eBOPV+0BbdFzOx+ta3vvXgv/23/3Yi8ehH&#10;P3qI1ZGRkZGRkZGRkZGREyO7H69KsayQPapQVvwqJrsgBoWoYhXoaIJBUZoClY4U42BsClRY51Uw&#10;+zO26dMEAR09vmFcyAbEahfG7NIeNDnStra+2AD6tq3mCEHSRXfQsTofYtV1oL19bnTckQ4hIpA5&#10;IZHFsPVpj79sjd3QawPpB/Eb6AgB0fawof3qtkbbDa7XmAXmZZuTcFkbPnUfce316LzyObYCG3tu&#10;1/p1fvBxn91Af3RDYp64dp6sY2NP24oYRfSD8VknhGLbDb2OdCW/jev8kWPQ81jPts29rJM4dF/x&#10;Fe9AjKIbKdY+Zf2Oi4N7++IFcrCRGAH95tMve1Uf9gXdH9gTv8SwY9Z2t7/Qbfv6iF/WKWg/xKmf&#10;e02sWqOOR3zpe3TEB/PFh6xPQ5/EU6yjDxKPo/wAcWti1QnlgB+JLbtbN7TNdMXmIHYFR62Hz92P&#10;vqPmERvj5WH7FDtBv9bXNunbeSBfEwvYFyvPnPzHhTV88pOffAhtWfeL+cerhlgdGRkZGRkZGRkZ&#10;GRm5e+TUtddeezrkzUrAdLGrYFV0KnL79JH7CnxQjKcghS52taWgB9dpU6QiQAPFKxJFsRvboItg&#10;trb+BuIjX5UOwRiYN4UxIBNiT8CX1qdAN1/m7L7iFP87dqB/k14h9rrQ73bxbH9Xn5sYpLvnTczZ&#10;2mNjNyBSnvGMZ+wgzj2+14aeJhvpbDtzejG2ANvbr25r8CGkB4hnx6xhffTp2Prca6NPj+FnCBJz&#10;sTPQ1nPLs84NyJxHIbrB+tMB7OpY7xtHd+d52woZ63PbHdsDcexY99pos/Ydk9U2eZEcMVf31dbr&#10;1fvddXIxOviW3AP7qefqtfMcSbyg/zMD6LNmYFyIvh7TROz6LOqYaIuP0HavOece33q93M8eN9ea&#10;c20T2+O//cPuQN81HuLQ98zdfrA90L99NrZtpz9IHrWv7nd/9ib/2Nf7vvcBv/Psh9UP493PeoG4&#10;dZySP+Bzr0f3Y1fPRX/3BX5lbYzpmLiO79DxNHfb3fEwbo0Vvzwfc4rX8y95AL3Wj3jEIw7ufe97&#10;D7F6F2OI1ZGRkZGRkZGRkZGRkySn7nvf+55O8aso7QK3kSIUydNEjmI0fRTtXajTl6JVW5/qUrzT&#10;CXT0OH3p68Jc4R5doEjO+BUKY+/lBIVx7IMU1IEC2amk7oPM6D7myrwK+yYgum9Ik4D/eT8lGM+P&#10;jl8DEZB59qHjwabMg1xIXFu//u2HWIRwRqq03b02HT8wV/sB9McWWPOi2xrsa5s6f1Zo4/dK2DTW&#10;8b1W/G+bVj1IEnHo8fR1n4bx0Q3ytPOg29ax7unTeS4WiUuPMU/bjShsXWKddfC1/+5L57qP5Xzv&#10;xUbnEbCl9TXRJ57rePZ07vCr23tPyNPeOx2LNR7602d90j/PhWDNuQYdbUdjzRn39O/8cL/n7fFi&#10;mTaQR/HB525bcybx6HtiHLtDCnccWp8Yxu71WdY6g44/dM4eh5VYbf385ytb2tZ1fx31/Da++/Gj&#10;59Kecck5eZr+6/qtMe54+nzUXHm+BNmfnpN59nlW9njtyfWHPexhQ6xeAAyxOjIyMjIyMjIyMjJy&#10;kmSI1SFWd3b32gyxevYcwUrgNEklht22jnVPn85zsUhceox52u4hVs/0z3MhGGJ1iFVYYzzE6vs+&#10;8y1vecvBL//yL59IPOpRjxpidWRkZGRkZGRkZGTkxMiOWFV8guKyC1ZFeKAI9ZVMxWp+zAZSrIJ+&#10;IRigyRxFeL5CCYr3jDNXj6PHvaMKc1BMK4SDLn4Rpfkqp1cB9Fc52dHj9EUkdp9VHz/ylVQFfhMQ&#10;3dfn1rMSkokHQmgf+Jl5gva540F3xy9x1Sekgn7iFDSxKs4ZLyYhCwIxCcT+27/928+C93gmbwAh&#10;1HnRbbEZ6OrYyqvYsUJ7Yn4+/YGf+oOxiQXws9dHnlnDfDUa6MhcK6Iz0B/xB9a+29ax1o/tPZd+&#10;4gF00wH6td1i2+sopnmXqlh3DmWfrHFJTKD3pevuJ39aX68j3W0HPWzNO33BaziiG8Q5/iId7bdA&#10;nvU1/ckTa+OdlnI6Maaj1499HafVbr4EbROb84wD9/R3P2vgPhvAXL22+suloHPI524T356bLn16&#10;PcydfcOPxBv0zd6G2ANs7BxrnQFfen3bthXmCqI/SA6Ddbde+vXeXufq/Iashc9t9zrOHNGZteNL&#10;+q/rJxd7fcQtOeFz6xa/rJWxPY5e+euZd9ttt+0gR5MTYFz+nvIqgIv1Hau33377wX/9r//1ROKr&#10;vuqrhlgdGRkZGRkZGRkZGTkxcup+97vf6RShissuWFNAgqJSoYvMWcnCFLyK8x7TBI6itgv3FT1O&#10;8Wt+RXUKbMV4dIH52tbYAAicEIQK5Z4nugNkEMKx+7C19YlL7DB39xWX9Ft9VPB3rFwjCKLrXFh9&#10;7ngkBoAQyJzamlTo8U2shhgBZEHiBdo6Rtb83/ybf3MWnv3sZx/OA2tedBs72qfYfS7IH2M6x8Q7&#10;dgMCqMc0+Nx2yIX2MwRN33O9TxfEnqBPKmZ/gHVax7LF+ndce3/ok/vyqO1GrKYfNHG0nnA8av6G&#10;HIyuji1Yn9ZFf+bSttovhskpEMO2VWwSW0RVn4T2Hx89tveZcTfccMOO5EqM19OgK7Hadq9tbdNK&#10;zPFLH3Hv+4H7rRs6Zj3O527rNYaQy92Hrdk36wlkZGrHqGPgedt67iw8G6P7OGJV/rDFmnRMjMl4&#10;aN+1xyc5tc7d6Dw4H2LVPOkPvfau26Z+BrjucXS73zFe/75oXHfddUOsXgAMsToyMjIyMjIyMjIy&#10;cpLk1NVXX31aoQorMaqYVbSCAlfB2oUo9EknRajrYC1EkQ6B/gpYcBrN2IAt5lRgB2yJnYDIavS8&#10;bFdAA2Ii84C2Po2J5HCvbTNXz936Vz/YG//1E6dAfJAIgcJ9PV2VfuBztyF8GlkLoCs2mLcJDMQb&#10;0NEx65Nv7G0/uh/dCJ7gOc95zsFzn/vcHb77u7/74Du/8zt3p1af9axnHUK/nLqD2BA72vb2MaRJ&#10;4Dpt8VOMc2qR3W3ruvatX6yRPYHrhrF87xx1v23p9aSTPfuw+tU+RZc/zRms82aste74rUiuBMkf&#10;MJaO1b62ha3sAZ+7jQ77PBDzEFEIeP0Ddot58j/IiUBApvYPAfXeE4NeS/2zzv7D45Zbbtnt4dxb&#10;1zA+BG23uHRbj0sMAvfMT3+eQWzrPlmbYI3vqj8Qo87BoNcTAZh9w/bel/zvE8FsSxsbVzug5z9X&#10;W8/V9rlun6xzP0e1Z/0D161PLsVHMeu5G9o6n61X4q49+7x199oY02vfcxnXzz3X8YmebuOXHORL&#10;z2VMwLbkwBOf+MSDK6644qIkVt/85jcf/NIv/dKJxBCrIyMjIyMjIyMjIyMnSU5deeWVp0OIKCxD&#10;okCfVgsUlE1YKERDxNLRRXz0gqK72xAEGWde7QG9ivKex5juo8iNLoV3z0VfdK9ApPapOffYEl3A&#10;xxBVgGjIeP52X4RP2tjRpzYRJa1HfwV9+4UUSDtSrNtWO3pe/ncssj5IjPRHOnTMOkauo4tNPQ9y&#10;4t/+23+7F8jV7/iO73gX8LfzpPWxI3MhO7otRErQ8Yj9Ypuc9Ln7s739ci/jrUfnM7/axpAmra/B&#10;lu5vfTqex63dPnQcQN7FbnHpuaI36LaO2Zoj2Z89D5g7Y47DGiNfx3dyFJCkPRf7170jph1z47PX&#10;csoxWOdCHPbpTLCXEyO6e35r33P388p6dFtjjZkcyByBft1njVPrs3Zre0BX+8wHdvdzwmnv2G1t&#10;u7/nVcez9+0+rM+XNUadB9o6nxv6th5+ZE0Q5GJifNtqv/VcvR50tP7WHXK5+0YHnT0u6LVZ88h6&#10;pJ/87PhZ+/Sjv/8ukH/G9N8tK9pWYy5WYvVNb3rTwX/5L//lRGKI1ZGRkZGRkZGRkZGRkyRDrG73&#10;VnJoJV6GWB1iFYZYHWI1aH1DrJ7BEKsXhyBW3/jGNx784i/+4onEIx/5yCFWR0ZGRkZGRkZGRkZO&#10;jJxFrCIJFfLBnSVW8xVeULAqxANkJdIE0h7Qq2BGAgT0dZ8ufvcRq/0Vz7wWABTXXUzvs5uPCI7g&#10;zhCrCvFAf763X/SHILgzxCpyAcyT/vR3zPgRGJO1WMlOelZC9Xu+53t2QKx6FcB3fdd3nQWvA+g8&#10;aX1ZP7ijxKqv5YptiBFr2/3ZnzyCxBSsR+fBms9ioE/ra9DR/Vdi1XXmWteOHY3c6zU8jljtvIFu&#10;M1/mWXMk+7PngdWeRnSBuZJLgES76aabdhD/niu51PMgDjvmxudVAIjZ7BUwlzUJ6NcHjNtHrCbe&#10;YO17bvZG17mI1dYjD+i3l5NH8qJ97RhB61uJ1Y6tNc4zEO4osSom/foEeddzN9jsz55/jZF7sZPd&#10;7Ak6t/Vtn8THmkAIdrrb1uynwDrELzpaf+te89u91tPjgl4/697j+RifPD/67zRrn358vPXWWw+R&#10;+PKjY9a2ZD7wqoohVu96DLE6MjIyMjIyMjIyMnKS5NRVV111OsUqkgRxGHRhHIS4CY4jVrugVeR2&#10;Maw97+aDHqdoT+EbKHZjJ7gXGxTS3caWEHGK5RACIWsayFZESs+1EiV0htxZiaQmx1bCBPpdpSvJ&#10;AQigkDcrObeSZuvYhr7QJEPiHPArhIu+vR4ZAwjhJlW9VzU/WuUzgvV5z3vewQte8IJDIFtbR4Mv&#10;bUP7dBz0FVfr0znWfcS01xf5kfjxs0kRa9Brk36tr/N7jYv16TyjP317Hde4gz76973Wpb3n6rxZ&#10;7bYv2+ZG7O95joP4xYcguQRNDLKz5zJeXFedHXPj+5mSvQIdM3Av/Twz7E/3EiPPgLZznVfco2tf&#10;e9DrBuykP4Qu2Odt24oev+7hnqtjAe6tz4kmVunoGK2neNdnZYMPnrN9b/W1Y8RW7UGTq8b2OPHI&#10;M9XaGJ/9GWRs0D9oZ65ua90rsUpv992H48bzMT7xo/Ov97T2Jq09X/Q3f3SvtrjO3rjxxhsvSmL1&#10;sssue+brX//6g1/4hV84kXjEIx4xxOrIyMjIyMjIyMjIyImRHbGa0z3QJEATqwg7Ran73b+JRZ+b&#10;LFWMBwpWxXWgQO25mswxj2LZmOOAoAhZ2cVzTqaGWEVONLqYRtoZ03q7sAaETnxSXLsOOhb6NmGC&#10;EEMuBPE1RT800eFzx2FF/AV6YoPP0RE9IM7th+u0QfqLdf8QlV/8R6AGiNSQrAjV7/3e7939mR+0&#10;yusBQgLyNae6gO3xlx3mOwra09dadD4FHX/XfULS2rX/7W+vBXS/oPuzm76APVlD6P69TtA26hu/&#10;Os8adGWvIbb9OFhgPdpuMe31bpiHrT0/dJ7Kn8QYjvNR/5BK8TnQd5+uzlPr47kAngPRBT0O7MOQ&#10;uEguBJ5x6c8P/gUdP+j409d2NPRtH2Oj/MnJdn7vi2/QczWyzsE6t3v69HrK+8RUe2KQOHR+Jw77&#10;oC3rG5ir7ZOr7UP3TX4AfWuM+hmbse4H4tr6+JVnADtaX/ZN7OlngLFZ80bbFx8gcwRs65zuecU3&#10;sXDdseWXuTs/xCH5C9qi1+sxhli96zHE6sjIyMjIyMjIyMjISZJTV1999WnFIig2Q+6s0KaPAjSk&#10;JShyM15xnZOF0MSsAlhxvQ90NyGZvtELrruY7uLbvG1TAznTNiFS+5SVsXT0XIrmti/FNii2My+w&#10;PTbxt/1AmnQMxcr49uM4JOZBSBlwHRsU/5lTn/TXr+dvICAyj899QhWR2u9Pff7zn3/wfd/3fTu8&#10;5CUvOfh3/+7f7fq0r8i/9EcGth8NxMk+e4KOb3KrY2wt+gSf9U1MgC/RheRtP3qeQP+jxsuDziXE&#10;S/ft/A7RGMSH+KF/rw00ydXzIlZzQhie85znHLaBGGbcCjav80PnvD7pv9qN/Oy+4t0+N/TX3vPz&#10;qfuE8AOfu01c2sY+mSzW3Qbr+LZ7xbqHG3S1j5lX7mW8fu3Xceh17diC3O25e50DY+Kj+CcGEFuC&#10;juc+rDHqHFvB7h4bH8B1x6j1rnkc9H6Afm6u69H91pxZn7Fg/uiit5895l396nl7LjnXfjXMY35/&#10;5p487PXIMwmuv/76g8svv3yI1bsYQ6yOjIyMjIyMjIyMjJwkGWJ1iNXd5yFW33W8POhcGmL1bOiv&#10;vecfYnWI1aCfm+t6dL8hVu9aCbH68z//8ycSQ6yOjIyMjIyMjIyMjJwkGWJ1iNXd5yFW33W8POhc&#10;GmL1bOivvecfYnWI1aCfm+t6dL8hVu9aGWJ1ZGRkZGRkZGRkZGTk7pNT11xzzWmFKiBZkDpBF6Qh&#10;+RSXyKxAwat4BUVnvx+wC21kEP0BfYHrLpTTV4EdKHjdDzJfyJkmwNo+70tsm6CL6X3EqrnaVrGJ&#10;HSux0X3ZlfeMQt6hGLCVjiYBGgiGBt2rXYkZPUgYYEfmbFJB/17DBlszj8+I0iDvTA1WYvXlL3/5&#10;7h2reQco+PEqBCB813d9127tg6xZsNrSOSfWYgx8dM3fxMi6949VWV9+BvQl3nKp/eh5QF/2JH/B&#10;dewWw54LAZf4gz7xIXkCxmVtQI7pvxJSxmQN+IZ0A3r7HbfI1bZbn8RjRXLVnA0EUaBP+rfdYE/0&#10;XmEnu4OOtf5i1vPzpWPU+8Xn1sWujlPPyw5jut3+ad3Z+wG/A7a1rT1O346HdQX6knv8ytpkfY4C&#10;X7KmazzM13bsI1aNz7xs6zjwo21nY6+r68A7QMWpY9w5Fj+yD9nT8YsPsM4jpvGB3uRLI7kbiEW3&#10;t13dj13tozj03MCe1tXP2XU/tH3rXHQnn8Sr88A8mT995GHewQra+AUX8ztWX/va1x783M/93InE&#10;wx/+8CFWR0ZGRkZGRkZGRkZOjOyI1RTMiu0mOLv4V3AquBX7fYLHuC5ou1BXyLaORhfD67whvVqX&#10;eXp87AHFbhOryLbYx97Wo3gOqQqu3Y8uYFPPpUBvHQ2EQ8atNir6m9hDDugfv1cgQbIWoHhvu5rg&#10;oat9zJw9ZrWnQUfmMW+fkIS2u4nVl770pQff//3fv/vcp1z18aNW8IIXvOCs8eKwzwaw1r32awxi&#10;X/zmX691cjCgo+du9Dxgfjp7PeVV5kKs3HTTTYcwX9qg89t1bLAPsjZZH+2ds6Bf2x7wt2O7ng42&#10;b9vRkF/86ByHtsfc6S+nem7tHV+6Yq990H2h47UPsQfkbHRBn1CF7MVGP2+0t+71WdTj6W87e5x+&#10;PQ6ptsbLM+Wo8SusY3ySn90mPq1nH7Haa2B8+7/G173YyI/MC/4jCfnX99Yc6/nlWc/V49jR484H&#10;bSd0Wz+XYO3bEPteC1jXo+Pn748e3zFf49d28LnzwH7Xp9dTzvZ+6PW9+eabL1pi9TWvec3Bf/yP&#10;//FE4q/9tb82xOrIyMjIyMjIyMjIyImRU/e9731PK7ZhJUK7kA1B0kQiKFwV6CHEFJ5B9O7T3W3Q&#10;xFGIBgVu4DrzgLlDCCAY8mvegCjJiaMmW/YhfcwZrGSIuRT2kDEBP9NPge8r8UFOUwX68iWFeYr4&#10;jlnPu6LjHnugydqOEV96/p7XtTXJujhl2ugTrEjUV7ziFWcBwfqiF73oEAhV5Co4zdq6nvWsZ511&#10;crfXWoy6jZ8dD0Do5TPfO/6Ij/gBdPYaNHpeWGMPyTUQ25xmBGvf8WwY13nV6wP0rQR9+7X+50LH&#10;z2ng3jtNJFnjtp9eccnpxY5TbNEvOcKu7oesbMit6F5zNzr6HnsSv/icnGVDz7WibfSZL/Zm4F50&#10;ARKx933vde2xz36OXjBXk3bx9agYrT5C26Fv+9zo5yPIlfX5p09ivKLngfiX2PQ1cpAf7SvdbXfn&#10;PH3dt3N/RY87CuuYrCF0HsFqU/sod7MmnuXGdu7JsY6p69Zn7p6rbeJnx6z9N7c+5us+jf7PhRtv&#10;vHGI1QuAIVZHRkZGRkZGRkZGRk6SnLr//e9/OmSO04NdoHZBGTLC/SZ5moRci/hGCIWj0KSSYtic&#10;If2A7i6+tTc50iePtKXfWiSv5IwiHkGxb/4gRTf43PO2z4jBPvWJNOy5VgIA6Ms8bE0s98WTrZmX&#10;vm7LmI6zz/v6gPZ9pzoBkZcTqvDKV77y4Ad+4Ad2ePWrX717x+oK5Gqfsuw4eFVAYotk7bkQnrEX&#10;xL5jBk3QiFf7Iaatj/5ey+OQte8Y9fxN5gBCs23tNnYl/xBC3cbG+NG5Y70zl9w56oSqPGp9DTmS&#10;2EBypEk383buGZP4mbtP5Bnf+pqYQmId5X+gT3yCJus6RuC6+zayL3p+9zt+Tmi27e2zcbGJ7z3v&#10;6iPyzv22lR/tV4O+tqPnWv1f9eSZ1veaWGxdwL6eq2O25hOsvtHRa9ZjxCu6oHOE3YkFsKv7ng/6&#10;RLK5Wl/mAT61Dz3OtT79XBPDnmd9TnY8VzSpLhY9jh592Jo+PnefjsPF/I5Vz+r/9J/+04nEEKsj&#10;IyMjIyMjIyMjIydJhlh9B7m2b/6gyYyVBGifh1gdYhWGWH3n2g2xOsQqmKv1ZR7gU/swxOqdkyFW&#10;R0ZGRkZGRkZGRkZG7j45i1hVtCqoA0VlkIJ0JZeapPFZcb4PximI94GeJpIUr0iBtGWeFLSwEg4p&#10;xEFb+p2LWM37FXt+hXmPaQIMCWBMwO/4iJjODzgBsqzn6gI9CIGUecwdrISBNUCcAH0d36zBSqx2&#10;n9YttvnhqRWI1Re/+MWH2Ees+gGrhn5NrPaPL4VADZoIdS1uQRMX4gFiFLgWl0BcWt9KrCIlg74P&#10;4rgSJ2Lj677gc7etOdxt7OqvL/c+Su7KvfSB+AN8z6sX/HhY28n2Xseel+7OVTkCPpsPzNPjjUm+&#10;sKu/Tp+xgfVIzvCl/W+drTs+gXGZix1Is0B71nqFvpk/461J/INnPOMZB09/+tMP4V6eV/omRuzq&#10;HyCy7okNWC/321a+dpwb9PUzwFzx37j2w3XaQNzszdZn3vTnb/dnX/Y8iEv6aut4eI51X6AjzwMw&#10;Js9McYou0Dc2sTuxAHb1up4PPIsTc/a1vvafT7EJjiJWk3c+Z+1g1SeebUf7yOfExrw9LvtUn9ji&#10;c/fp59PFTKzOqwBGRkZGRkZGRkZGRkbuHjmLWEUcKTaDLtBTaCpsm6xSbIYEUJiGlAIFr3ugnf59&#10;UCg3sacwRqqEhADj3Q8UzIreoIkObem3EgIK4taDkLntttvOIrJWcogv6e+6ySH64yN7kZIBu1OE&#10;Az+hC3VxDomFJFjjFzIB2qaeF0JY0J+YiW33ad3akJD7gOx84QtfeAjvVA2xqmBHtL7qVa/afQ5e&#10;9rKX7X60ah9CFkKI1kavPR8SL/GQe+xF9ISk6pggJFsX+7OO8rNJW9e9znSvxElyOeg2WPM2dohv&#10;750Vcsdcci1wHXKIjhDRTvm2nezutesYsKnzQrvcSL4GnQfJFdC3yTm2tj7rkHnpaf9bZ6BPfAL6&#10;Mxdd2a+wz87AfOb3OeN9Nia49dZbD570pCcdAhGXfWls1ky8nG4N7LWeyzPDffZn3fmXGCfOra+f&#10;AeaK//EzcJ02yP5sfe63Pd2fjqwFtG7oePDLM7pzjI48D8CaNGnYujqf2ZW4x6de133ovy/A/E97&#10;2tN2MF/ra//lXGyCfpazkT1sS96JfxPqbIvdIBZtV/vYsdSv7Ui8xTE5anz3MSa6LmZi1fP5Z3/2&#10;Z08kHvawhw2xOjIyMjIyMjIyMjJyYmT341UhrVKcB13sKjIVwIrzkKrQJ5uQAik6gb6QBdqbMFAc&#10;K5aDJsD0Vfh2oR/7Au1tawphQMrEJuhx7ArZBTmp1/Ozbx0TGNOFP/0hY9jbsXEd/yG+pj/wIwSA&#10;z92fHRkDIbiAXe1joPjveVpfQ7/2uclNBOV6YjUEqhOroHD//u///kP4MasmY/uHrZxgDbGKNGzy&#10;2XxN6vIt8QDxXuPQRBHbe/xKSLaPxjYBI2/oD2EDTaLsQ/elI3aI/Wp3w3qZrwm+rCPQ0T9W1fNA&#10;9g2wIz74HB3ADn06J3JvH+SCvAvkeOdZt7nu3KXX+J5fn/bbdXJubTN/nj39HIle6D6uezxi9ZZb&#10;bjlETguDNYgOdvVJYevQexoJ6D6fep0TY3kTXdHXzwBztf+dB+51vKO317Z973mAvkbmCTpmntP8&#10;6BPI+vSasSkkus89F1uyx9jU84h3P2OBjiZSOybQr2nQ3nNlTUFuxSagO/HTJl76JQbWLCdhwXXW&#10;DfTJeHb3WkcHrPFz3fkOxvT69fjHP/7xFzWx+jM/8zMnEkOsjoyMjIyMjIyMjIycJDn15/7cnzv9&#10;1V/91Qfgq7UhKqGJVUU5wg1BFTIJFMHp43MXsQ0FbutWKIcAo7PnUsDSvRbLPb6hgO6+xqdY9rnb&#10;6HnqU596CHYo3LvAdq/HKPbz1VSEQfvF9viBkOg2ujpWdIljz8Weo/ojOrrvHQWioO3hZ9uSfvzt&#10;r/H7Vf8mTRtI1de//vW7U6zf+73fewgEar+Xtd+/6sRqTpQiDfv9q+51rK1/Yi1nEtsAWdox4lOP&#10;9/qFdUwgTzpvrIUYtz7Xra+x9m2Ib+x2irHXAZFkPkRN30eidhxiJx+iC5BliR+Yb599jZ4H+Lqv&#10;3+qTXOhxvW997jaQY2kHMe72zm+fu63zEXrfsrfbYN27nldN3jVRxpZej/bZc6rjS2+3r2BL96cv&#10;PkHnVT8rwNrv09l+9TNB/9btOm3Q67iulROiCPueh039bG2i0Zi2o+OvPT7Fr9YD4tDxb78hxOQd&#10;Ra999rf5s+5OwLbdaw62jys6nq7bH+Sv8b1mYtK6O8duvPHGgyuuuGKI1bsYQ6yOjIyMjIyMjIyM&#10;jJwkGWJ1s2OI1SFWgyFWh1hdwZbuP8TqGQyxOsTqhcAQqyMjIyMjIyMjIyMjJ0kuSWI17/0Ddgyx&#10;OsRqMMTqEKsr2NL9h1g9g7ubWM0zm59t9xCrZ8u8Y3VkZGRkZGRkZGRkZOTuk1P3uc99TudddQic&#10;LiIVs4EiE6mj0EXGBIpnxAKsBW3uAx30BwpUpCQgJPu9gIpWBbOiNqCjx7MPIQJ0pRBOMZzi1+e1&#10;rX10j0/pD+6xKWgiZiVWjY0fxnUbXU0AmBsZ0vFTxLMftHV/7e7tg3HxH8R+BRuiG3petqWf8fnh&#10;JECENpmKRM2v/7tGrHrvat6hCt7FGlL1JS95ye4drAHitfU3sYpcbPKTzVkbNvohrQZiteOAhOm1&#10;oiN9fc7agFzt+IiDMR1z6xldyZfAdfdFgAZsRcyAXO+1CfTpNbCfEM3gXbOJAX1sDcREnALtsbHz&#10;D8SDrT2vtU//+BWwo/1wr+PruYDIAvuu22Jfz7UieyG52OPZ3vHUnnH8YE+3y/km7prUA3NkvOdF&#10;r0f7T0/HN2vbezH3gC3RFXgOBHI1OWUu734N3Ev+tM72i365AWzomBnTMdO37eo2ayUu8QFCgAb8&#10;TZu5enxsADGMT9D/gRbQ189t9zpGYhF0zPRrG1d0fKyXGLAnzwVr2/HjR9sK+XvH546nvvFRLDo2&#10;7NKfDVkvn/P3I/RaP+5xj7to37Hqmf1TP/VTJxJf8RVfMcTqyMjIyMjIyMjIyMiJkVNXXnnl6RTK&#10;it8UrytCBK3EjIK3C9dGj6e/SRHjUhjT3QSJ4tf9LvTXU2Z0dnvbpCDOfZ+7rUkM4M9KrLIntoG5&#10;Mi9ioH3svnR3G12txzUCo++1rcZ32xrrhv49V8c6QBxEd/RnPMKg+zXZ6UemmlhFqOb0KUIVsep+&#10;n1BtIFZ/4Ad+4BBI15yGRdr2XM95znMOT2JC+8XebgPEY/u0xhOhmr5+zKrb1lxdib0V1rbnWtcH&#10;yRsylB0d+54H9o3PD4VBiGCgt+eVIx0zfaIDmZpxYA5jem5+t6/8Sh743OPXnPOr6znRjjzrtpBX&#10;betKDDZCmgVr/Ht9+MEe/qVdHPKsAqcz+7khjzMe8ZW1WIm4xChwzZ6e3/3Yqb3XFtZnUcYhEW+6&#10;6aZDaNs311H2rPGTV7HjXMh/OvV4z6u21b225yhYq9bDj449mKt1e0YnPmv/7ovE3Ddn0M9U+biv&#10;T8fPddtqvWODz93WxKocafvZqQ/f08d151j/HXndddddtMSqZ/ZP/uRPnkh8+Zd/+RCrIyMjIyMj&#10;IyMjIyMnRoZYHWJ1iNUjYG17rnV9hlgdYjXPoowbYvWdMTqq7xCrF1YQq57Vb3/7208khlgdGRkZ&#10;GRkZGRkZGTlJMsTqEKtDrB4Ba9tzreszxOoQq3kWZdwQq++M0VF9h1i9sDLE6sjIyMjIyMjIyMjI&#10;yN0nO2I178FTLCo2g5COgSK2SRloMgKxEbIFFKEB/QrvQLv+QYpVUPwiGxTgKXrpaN2KX6RDgHRp&#10;pDD2mR8B+xvp2/f41HM1YaNt3zzAbnYdBfGiv0mBVUdDW8e610YMm7hInLSxEczZ+no83VlX5NVK&#10;jCJTAyRqvzP1Na95zY5kfeELX3gI/UKkpj14/vOff/h+VaRtwztDe32SZ4BgRDqyr/u4DvRBUAau&#10;A+29rnKq0e8WDczfYxrm7r6df2Ld8e11lxeJM7I3aFuhCc5zoXV0jiSfVl8b8QViV7ASe+2TnOs9&#10;rS8k38CY3jva2RS0rR0jaBuzzsak3TOkf7xK3rc96z6NfeLR60h/rx3fjM9YaLuN7x+8877Zfpax&#10;I6QmeG4FdGX/xQ6+ta8dQ35mXtDeMWsY13bwwfwdI/fbr8yT+HQczJ02a9fPFwRt+wXu91r3Mxx6&#10;PDvST7w7JvxsOxLzoNuCbk9uBpkD5ETyB9iVv+96TMaJUfeBzrHEDZ7whCfMqwAuAIZYHRkZGRkZ&#10;GRkZGRk5SXLqqquuOp1COIVl0CfqkBz7inuFZvorZKMLuiB13bq7XfGaYrWBwAiZoV8X04rrtqPb&#10;Gvo1kbkiZELfY1uIStAeUqbnhPa/i26In0GThkGTCMaHaA4h0HMhKI4icHKiypztf0MMQ3SIS8hI&#10;P57kJGqjiVFkapOmiNaXvvSlZxGr+rz5zW/e4Y1vfONZRK2Tqk2sPu95zzuEE6ttI9IwOQfsQ0SF&#10;aBKHbmd7n+ZEeCa2K0m6xj9kZpOd5kq8jen+9kCTm732Wf+gfWJ35knMoXWzO3r1a5/EqPtqj/8+&#10;91yZL6Qp+NztiUXQuvkRAgzEIW3ysU/vheTqGMjbzvms2T7Q333Z2bYAnWm3F2+++eZDrM+rBj/3&#10;zbkP9oXTr2zPeL4m5+zlnvdJT3rSWXPZi8aDHzjqNmM79vGx75kr/dc9fxzkWT+nxAgB6tfqA8/k&#10;HtNzsa3bOp89k1v3PqzPZHN17mgPtHXfhhxqorltZFPbCPqkHZCiea5B58W6F7XHfp9bT8DePGP1&#10;oSNga+yQC1dcccX8eNVdjPnxqpGRkZGRkZGRkZGRo+S9N7z/O/48Tu614f026OtP18fJe224bIP+&#10;8L7vuHc+curqq68+HSJPURlSEELyADJAMdmEDShW01/hGV3QBelavEK3K7xXpFAG110gd4EL3aYw&#10;j17XfSqwibcmOPqeuRAUgblyShG51v7zs8mEtt91SCHQv+eBxA30T0EPrttHBPNTnvKUHRADmZPu&#10;/Go1fSEokELRDX06i8/xyTojShtNsu47sapw7/4/+IM/ePDWt751h9tvv/0sYvV7v/d7d6dW4QUv&#10;eMHBi170okN4NUDshZU0ZF8IUPCVeURj4MRrflkf9Om1buR+QBeCs39xf13fdb20B8l7EE95EiSv&#10;wDpkTNvTpC/d8ZHfK7G62t0x6viZy5z2QCM2xp7YaUz7t45tstP1Sqwa33GQZ02o0Zf8jX3Behqw&#10;5/JZXOyv7B/PgZ7fXD13g/7eOw12tx32g/1mjuwpOtgAxjz5yU8+hP3XzzF+ZM96XkQHrM+5rHXW&#10;K/GLLjFuW9tO0D9t+vZzin7PnWc84xmHWPW5zlzm7Tbj07YSq14DEfIY3BO39oPuRj8L6U7+rdg3&#10;LvGz/vZh1gHM1TGWO/13BbvSRlfbqC3xMq716Js16DzqfcqOPBtuueWWi5ZY9R9i+75mfxIwJ1ZH&#10;RkZGRkZGRkZGRvYJovPLNigYPt2NI+T+G759wy9uONjwX99x/cAN++TeGx614fUbfmPDb2/4kQ1f&#10;s+GPbDiX7IjVFNNr8YvECdmDDFDUrmSTwrML5OgChelRba7Tpl/Ik6NgTPoDciSFNnRbEwSu4wPw&#10;abUf+p4Cuwt1+o8a38TPubCPqOu4KPqbzHDdPt56662H77vUnnFsyBj+pj+/0gfaFv1iA5KviVCv&#10;AkCm7kNOr/rcp1pf+9rXHrztbW/b4S1vectZ+pxoRa6Cz93m1Gr7uBKr7Ot76wlVpGPaMqbX+zgg&#10;VY878XouJN/guHxc8yvo/q5jFx/aJj623Sux2nqyH3vdofdiY7WNH92OSEqbXG1iM8Rq97f3eu+4&#10;F9vWvish1nOFSOv9pX/yHPoZsmJdj0ZiFNBt/swD7rct/fV6/8HRsbVP4wMbWw/7u2+I1bbH2qSd&#10;T9222iqGadM380L0dIzca339vFnbzkWs9tq7tz6f2k6ILjhurXpeQHJ2/DofQAw6xmsesT1tnuVt&#10;o3vpt66Vec0v5umf9doHz+GLlVh92ctedvATP/ETJxJDrI6MjIyMjIyMjIyMrIJU/cQN/8cGZOk+&#10;YjV9/tsGRYV+jV/a8PkbWpxk/VcbfnPD2v93N7xmwx/YcJwMsbrZD31viNUhVs8HyTcYYvUMhlgd&#10;YjWILjhurYZYvWsFsepbBD/2Yz92IvHQhz70riBWr9jwpzf8+Q1XbfhfNpzr20IfuOGjNhjzERt+&#10;74aRkZGRkZGRkZGRkXtYkJ8I0x/fENJzH7HqH/SIUO0/u+GpGz57w5M2/MwGhcZPbvA1/4hTrKff&#10;gRdveMiGL9rwLRv+xwa6rt9w3GsBTl1zzTWnFbag0Fa0BorHfIUZKajIVGx2ny6QjW+EeEm/zAMK&#10;ZoVsimhFbuDeSkjQp+AN6G4o3ANzpR97kWUBXxTpQexr3XS0rXwPqUWHOATszXtOY3vAh1WPOTtG&#10;7aMxTRAgLnq8r/ojOEB7z5XY6df6ezx7Aj43UYdMbfiqf5Cv/wd51+pRePWrX30WefriF7/4EIjV&#10;fseq9642WSG+yOuQ+ohD5CdyEXxdHyHaaGKVL8YE8RHWcfQa0/fkR2xJzh+FzpkVvS9g33j6A363&#10;3W0TdFvDuN4H8giZ1DkA7icP2Je8tz+yx2HfXgjkTednfDNfo8kqc0eXz92v8xdCZEH2dOds5zmY&#10;u22lP7Zq67g09I3tQDdbe6+sdvfX4O2/3rcrsdo+xZaAb54BbQ/9PXd8yNjYEbv1z5ieyz1jOkau&#10;e3zGBt0mBnwBrzVonyGvGwF9+W7NgvYTOkbxBczb/op/54X+adM3z+nEBJCnAT87L8Ui4/Vtf/mW&#10;2Pjc+aW/OKx7s/eH6/zdcTG/CsAz/Ed/9EdPJB7ykIfcGWLVv5E+bcO/2/DvN/jWj28AvWmDf0/9&#10;4Q2reJXSl2x45Yaf22CMsc/d8AkbzkXIjoyMjIyMjIyMjIxcIPEP/Mds+C8bFAq+pn8UsfpJG35n&#10;g3/UX+tGyf02/OcNxn6yG5t49+q3bXDPqdXftyFi3ts2aPuBDUjbo2RHrKbgVbw2ydVFs0LSPYVq&#10;F8yK1YxXlPYYRWjrSj9Q2K4noALFtT4hfvYBIdH62ia2hkxbT5iyqfWkUO7C3L0m6xBY0ae47nm9&#10;xzAn2RAObYf2nhvY3b4iAXpMQ+HffTse2mOvWMYe+kJqIQtyfwVCLicikZt9+nQFsvT1r3/9Dq97&#10;3et2xKofqMoJVfAr1K2viVWnp6LLe1UTSxDbjrW1iI/Wzg9fNejvePKjxzcQkj0XYjY2BsjV1tdA&#10;sOyLXdDr4brXbu27DyGPoU+hsrvtkHPtV+e0eLVO745E8rdtPicnQA627o5Rxx/6h9HkWrchouRb&#10;56j52x59EhNzd192tL4e5xlgPuP7fmN9PvRcnlP7xhyHfl4Zn/0FHT/IPGCfph+ir9vkUHSC69XX&#10;Bh96XvfaR3u6bei2VRd0TKBj7nndbdY6a9PPNUCsxibPG76subLO3bp7Pfyd0bFc0fmZ5zUdHZfj&#10;YI6O9745YH0+mqf3wj60zxfzj1d57v7Ij/zIicSdIFb9R/YjN+Q/llf4Js/3bPiADRFjvmrDvv7w&#10;f2046lVMIyMjIyMjIyMjIyMXULz79Ds2OE36yxv+xgbvQfUP9X3E6tM3aPvGDe/jRokTp/9wg/a/&#10;u8HpiQ/a4AQr/YjXVf7Yhp/foMDw1baj5NR97nOf0zlxicxIQQo5yQRIDEUqIgWREChIFcLQ/QHp&#10;FayFt/l8tR38IEwTLopwcyligxASAXt63i7iXaefce3TUcRqn4BaiVVEF+ILkFp0Bk08OeXVdvCz&#10;59bfvfYV8ZF4GdMEQU5VBXTk5JS+WTdkVmKBLOiTXx1zcwVsCVnArz5VCn161YlVP04FvvIPb3rT&#10;m84iVvXxw1TgK//9w1ZI15x+VfA3USG2fsAqQLSKMSA9/eDVnSFWs25wFLHaeWrts7bi2TFbybo+&#10;CSfuWSekTfcD4/XLOkETqzmBGhI/NoD87PbkEtgHbaOckQ9NOvrchBJ7Mp6/HSP9k4/Q+S0noxNc&#10;50eAAvun7ZGHnhmgvU9AikfP1fEKsbrGrPv0WMi+A+vRaB0r+JJYBlnToOMHciHgW54d1r/toLfz&#10;le7VV9exhb4+GcqOjjmd2d/6dlt8aN1sT/yhYx7bA2uZH+F6+tOfvjuRGVj/7ssXednz97zQay8X&#10;cp8N8WEf6Mp+NA9b3c/zbsX6mgJzJd5i0rp7Dde84I89kD25D+3zEKsXBneCWL3PBv857d9KL9jw&#10;Vzb4Wv+nbHjOBq9N8m8m3+SJ+Mq///w25iUbvnCDMY/e8NMb3H/1hpGRkZGRkZGRkZGRu1m82/Sl&#10;G16+wSlTROgPbvCP9JVYRZT+2w3aHurGHvncDdpfuAFp++EbFAg/teF/3bCKPi/aYMznuXGEnPrI&#10;j/zI0zmVhMhIQQpdJCs8FZOIA/0CRW8KTX16TBNHCtxuUwzfdNNNOzzpSU86i2zU3nbAWsQ3kAlN&#10;ZiAMMg+bWs9RxGoX3PrtI+pA4d36xCB2+9x2rH6YD6mw+hpbjOm2VV/HE3mQfoiQ6HA//ZvMgNbV&#10;cUFg5B2oQU6bwitf+crdKVVArjq5+uY3v/ksYtWp1h7TJ14Rqt7JCoja+ABi2vP6qn9ijfh0zysD&#10;3h1idcU+YtV8bU/nmdzumB0XT3mTPYFA7H7pu5JkvZ4N97ufvdPtncPWse1A7pnfnkgfnzu/2w7+&#10;doxWYk5+hbDiW8ZBXkvRupFobY/rtBnfBFjv0xVIMP19znyrbSt63ibR2NB2rxBPuWS99+mF6Aq6&#10;rYnX1f+VWF2fkeBebLE2a4zaVtfRveYT/dazda9kYsdcPndb8hcQq3k+AyK8/cpcPX/PC732xuQ+&#10;u1vXCnqT6/mGAB153q1ga5+utR6Jt/i37tWmtl9/eyD/ubEP7fPFTKxeoq8CQIYa+7IN3rHa4t9E&#10;/uPav4l85T9iHvf8++xD3Ch50AavBfBvrT/jxsjIyMjIyMjIyMjI3Se+jv8xG95/d3WGaD2KWL18&#10;g6/sa8tX/Ve5coN2p17/4IaPf8f1UV/19/W2f75Bn+MKlCFWh1gdYrXs6TwbYnWI1SC6gm4bYvUM&#10;el5YSczcZ3frWkFvcn2I1Tsul/CJ1Qdv8K0eJ1T3yV/c8GsbfmJ3dUa+e4N/J/Up1oh/xz1/g/a/&#10;5sbIyMjIyMjIyMjIyD0nxxGr2l63QZtfsd0nf3KDdj+o4ISqAsG1k65H/XLt123Q52/trvbLqY/+&#10;6I8+nSIeKaMQDVIINxSm+cozICMQHoAgaChU89V1/RT5AUImv3DvVQBd1GesIjZgTxfBPR/d7AqQ&#10;B+6B9tYDrSd6u/hmb5NN/ZXyFNeBmOXrsz4jKwLx6niyBangK7eBfu6BuHSb+KYN6Mi87Ey/EGnA&#10;98zfJAq4DvQN+bASq35gKq8BAIRoE6tveMMbdsSqX/8PjiNWG14z0LFFdvbcITvBu1q9WsArAnwG&#10;92N3bLc+QeteEb0N95OjIMaJpfzpvEhcA+uVnEPUWH9Y1w2yFp17CNSj0P3YtNrYuY9ICthh/rQH&#10;vT+MSR4hFfs1A9o6T+RXCCx7s+Phnq9it24x6T5skZ9gfH/NXTzMF3S8+JI4HtWncxs6Dis6nivE&#10;E+hvfR2H9hHaDvpD1vG/x8mj6M+69Rwr5FXHiP621XXyT/9uo9+fPT97YhsYlzbr022eYfl6vXes&#10;ei4H1jrzgr0nf3p+9nRcxCm6zRUftXWOsKXH8SP72xzms69C5EPHCOnbZDSdyW929VydE+ZNP7C3&#10;8ozvvdh7LzrhYiZWPWd/+Id/+ETiTv541XHycRt+dcOP7K5+z+/5QxvevMF8V7mxR27c4N9R/3KD&#10;/7AeGRkZGRkZGRkZeY8QX/H6zg1vvxvgK2N/ZMOdlbuKWP0/NvzxDXeEWP2G3dV+OfVBH/RBpz/+&#10;4z/+AD7qoz7q4IM/+IMP8Rmf8RmHxXAKb0RBF6NNRig2uyDtQlxh/pSnPOUQiuMQUXS3TgWs4rYJ&#10;FYREClowX3QrmEMIgDaEUU6jrnpStEOK+RCnsBJ0XVzT2fq6WFeoh5QLMdcxAH1CdgF7QxYgnrQH&#10;dCAOAzEMmSBmrSdr0PP3fRCLxCUxBj43KYpMdUo1yClVQKq+9a1v3RGrPgevfvWrzyJQc0IVEKbP&#10;fe5zd3D6tN+/ar4mVvOeVsj7Vb0HNcQfe3v92g/otTOuT6c2gRiIa69nx2uFtQ5JCJ1z1qPJoRA5&#10;YN0T97b9OHSuQ9soN5JP9Js7YKd1T3tgTGwTsxDRYtbEH30rgZgc43OfYjSf/tEL5onfIDZ5pyqS&#10;NrkNnY8Qf4Af2n2OLStpa75eH30SB23GBx3LdR30NdaeSR/2ZV6If0Hb0TBu9an1WL+2BdzPf87s&#10;ewZ0397frtsP/dnQ8yUejW5v2538fNrTnrYDWzp/xLfnNt8a116/FWzrtWrQ088596w1sFHeeT7G&#10;NmgiVZ/eH8b357aDncmJ3gfgeeBex1Q/er7qq77q4EM+5EMO/ugf/aM7fMRHfMTBVVdddXDZZZdd&#10;lMSq/xzrbxScJJw6depCEatfvYHub91d/Z7f82Eb/DvPvT/qxh7Ja5j86NVR/9YaGRkZGRkZGRkZ&#10;OXHiq+9v2OBX9n/rAsJ7tfwQgh+CurNyVxGr7PEesDtCrPrhq6Pk1H3ve9/TKYw/53M+R/9DIFtT&#10;/Do9htjTrwvPFK+grUmuLmgVxjmhCq5T6CugW6fi2vjoBcRO7AT3ohupybZAW3QpjFc9PVcIjCZS&#10;VyBWj9LXZALCpW0Um5CuoI+5ug97QxAgnlq39o5nn8wSt9aTMSFcgK+trwklMQ4BjlBYidUmRptY&#10;feMb37grfhGruQfHEatI0pCbiNLuh1xtYrURYtUaJAa9FnBHiNX4G+hvfMfoOFg/xFfQOWc91r6B&#10;HGmbzwe9ttC6O+fkVfYRyDk50POD3Mx4a58YWfueZ5++tCG4nvCEJxwCoRXSLVhJx+PyeyU42y/z&#10;uudzbFmJwPYJtKev69bdPq7z2pOeb7133Iuu6Gu0HQ3jWrd7rafjGbifPFpj1Dat6JOdIH7r+h2H&#10;NZ5NrK52rM9f83kW9r1evxXi0voa1qP3sHWNjdbFXvPsy3/K+bp/cgr43HaIcXSv+dgx8wzIPshe&#10;SFuQ5/3DHvawg/d5n/c5/LvxPve5z24PXKwnVvnjBwVXeE7ffvvt70Jm3lPwLYj+Tzx/X3zBF3zB&#10;hSBW/9QG3/j57xs+1Y1N3POeevMdJd6zas2/f8Pvd2NkZGRkZGRkZGTkPUEQq6/Z8PUbTl1APGHD&#10;f95wdxKrftV2n4RYfcuGP7whxKofqPp9G/ZJiNWbdlf75dS11157WiEKN9xww8GDHvSgQzzykY/c&#10;FcugyFVs69cn3BTM6aMNURUo3AMn12677bZDOBGlIAYFbxezIVajFxS3a/GsaAY2sC3QFl1sbD36&#10;t/0pwBXVgYKbDYHiOv19bh+7cKefLQG/Q5iAe/qzL+ivSiOYESkBP80XpB+Yq+PRY4LYG/AlpCIy&#10;I2P0c8Kp0adKFeTIVXjd6163K8zf9KY3nQWvAmjCtIlVRG30+opqF9Ivf/nLd/cCZKpTrf1eVSRB&#10;SBcxR/IE7G8f+ZZ1RLI2sSr2nQviQV9y4Fywxk2sWoecupbH3ddcgWt2JR+D9iO2A7s6j6B1s/2o&#10;nMuap737BdY+MRLT5DnoG1ILOl/lZ06fgtx1r22D9l2MchpT/+4n9vEZeqz8dc8eSs4b3z7p1/ry&#10;PAH25hkA8SHo2Fs/p8B9zt5Z9fU80HaIe+xe5237wdjMEdCfPEpMA/rW/oF17PglL9pueZr4A3vS&#10;lhgG+uYZqj3PBxCbjp88W+1pXWCugL7OwY7lSqzSHxtBHBCoT3ziE3dwWrpjyo+2ja1td9tkb/T6&#10;dO6zI2OzR/nFRmTuZ33WZx189md/9sGDH/zgg0c84hEX7asA7nWvez3zS7/0S3d/fz/0oQ89+ON/&#10;/I8fXH755Tv47Hm6j+S8J+A/b9/rvd7rEA984AMPrrzyyruaWPUtp1dt8O+hZ254nw3kjhCrr92w&#10;7332IyMjIyMjIyMjIydS/OPWV/T9UMGFFP/ovjuI1ffb8O82aPsMN/bIJ27Q/uoNdOXHrLwfDNG6&#10;ih9d+PYN+hz3owunrrnmmtMpcBW8TaooakMeuFZ4K1y7mE4xD3R00dq6EKt9yoiujKOjxylyFdhp&#10;j+6eVwEcuxXM9AVsjC7FcetBgrSeFONd2CN82p4mERTm3dfcrb+BKGmf9Y3NAdIhMTKmbVvR8Vz9&#10;2Ad2tx/Il9jNj9iASFhPi/YJVgRo3rH62te+dndadYW2o4jVl73sZYe6ELXd5oeteq6cUm2sxGrH&#10;b83H5A6sxCqCpmOo750hVpFg0aVt3xhIfpmrbe0+nVfWKTkUdN/ecytJRQ+CqMeuWHO4ob1jJM+i&#10;W9vqv/zt+Vfok/70dVuvFYhT2uSue/RnvP3Ufqz7qds8Hzr3u98KRKL9aUyvTetbx3Rbx2idt+0H&#10;fToHYH3uNtb8bqyEZOdFwLf+zx32pG3NnX4Wrc+Xft5CtwXdDq3P3mu7ut/qh7m6L1gf//EHTopG&#10;L6x+9Dp6tnWb3O/1aci5OzLeNy8u1hOrviXgP8A8Uz/swz7MvwN2+MAP/MDdf6h4ncvFgAc84AGH&#10;toFvsnzZl33ZXUms/okNfoCKzn+zoV/tdEeIVT8U6t9eIyMjIyMjIyMjI+8R8p5GrJJ/tkHbzRve&#10;y41FHrFBu3fLImL9gNV/3fBfNrBzFV9ZM5+C4ahfyCVDrG59oQv7IVaHWN0H69N5NsTqEKswxOoZ&#10;dDu0viFW7z5BrHqOei77loH4+fsX7CHP3PX5fU9BjGMb+LvnGGL1gzbctsGp08Y/2fDxG1b5sxu+&#10;b8PvbnjhBu+nb/FNoJ/cYL6jvvnzlzf4txdy9gPcGBkZGRkZGRkZGXlPkPdEYvVLN2h7+QZfW2vx&#10;DtUXbND+RDc2uXxDTrl6bcEq12z49Q2IVz/QcJScuvrqq08rTCFfuwyaWHWtUE7hGSjAA0SHQjRA&#10;qgQK/C6gFMT6hxzpAjdo3QiG1t0kDB09l3uKZGBjfAC6UjSncAYkT6DQV0A33AvaxsRtjR0oYvNj&#10;U2B+/eM3ZCywrX1c0X2N3deHz21z+4XYC9pHfvSPRgEyNECArsSqd62u71j1tf6g3+uHaM1rBehT&#10;2Aeue94mVL/ne77n4Lu/+7t3J6xiN3s7fr3WgJTM19xX9FoBv8UheZRcOgrGWNPAfshar+vaewSS&#10;V71W7vd152XrguNs7Hmiq/0E9gViGBJLvJIHoC+/guQsuLaPgxBmbdtqnzHZl3S3rdaz87NjYS21&#10;G5+vfNPRftgvPVfD86HzIs8RYHP8A1+RX18FYHyPWfW3HZkv6HnNFf8h7R0HfeKjvOp1a5vA2F6v&#10;fhax03r1eDp7zdxrv3rdehyfej3Y3X3bpqBjAu23OLf+9p8f2d/gXuyjx1gnGW+55ZYdEJq9fvp1&#10;/Nkbm2J7IH72YZ5/WSfQl2/RAWzp8XSm/8X6KgDEqleprK9rOSn40i/90qOI1Q/f4D2p/t3T0P+r&#10;NrQ8YMPbNiBV/VsJKbuK06tv3WA8EnaffMUGc/gGkG8CjYyMjIyMjIyMjLxHiJMFX7vhY3ZXF078&#10;Suy/2PCHdld3Ts5FrCJvf2mDf+D7Ff+cQv3QDf9ow+9s+P829IkL74DV/+c3fPGGe294/w2ftOFH&#10;NpjrWzY44XqUnLryyitP5zSVIrWL55CRoMDs4r3vd2Hdp7MaKwGjf5MCjczdBbJ5evyK9AOkQNvY&#10;YH/3Reggl/qeArp16+PUJKynCcUsJ6eQIu0zQqH7uqdP3+v4ncvH84kHYiKkGTIxdkP7pb1JzIbT&#10;TiFSV4RY9blPqCJJ+yRqj0Gu5r5+fUIVmRp7AZEaO57znOfs7vE3dq9r67pz59nPfvahv8iTrA24&#10;7r7R2ZDDrf84mDvjel/Q0fMAH0LcBHIpfhuXk81IpB7L7h6H1On2BtKqfQY52rbSl3l97py1T+MH&#10;dE4j5vr0o7n42rat69P5vdqd+0HHA+lFH3vix/oM6Xmg19e83dbxeMYznnH4I3rAL316f61oXdB2&#10;rHu4+3XcgV/s7D6I3ay9/3TqGIlZ2+FZ1DFqPfTLw/bVGnWf1da2redZ21Z032B9/jW0xSb52D6u&#10;+6JtdC3X6Gi/2qcQnncUxrWeNZdh1d37/Prrr/fe0ov6xOpJxDEnVhGbTpn+mT3I+0/vteFzNvzm&#10;ht/Y8A82+I/ofULfizeY7wvd2CPftMG/pZ6xuxoZGRkZGRkZGRl5DxFflUcg5gcILpS89wZf/dr3&#10;1fw7KuciVv0D/29v0P7bG5yURY7+pw2/tQGx6utubYvXAehnzK9uePuGn9jwyxsUCu79+Q3Hyamr&#10;rrrqtEIXFJaK2kARGSh+FcFdWEITB667+FVMByspQh9iIOjilc7MmXttF7SuFU2OIRbMHbjXevYR&#10;q90OSIzv+q7v2kHf1idu/bnR/QCBgiCIbaBwzzxs7zYxaDuQLIlX+gdZp5VYRTQGbMra0NFfk49/&#10;4PooYtTJVKdV/ZlTqIAwdS9AwAaum1h90YtedAgnq5pkQaY+97nP3cGv+lufzg+5kR/iAbnVa9dk&#10;srH6B4ldIIZNNkPnzoo1l+jMOO2JrTivc/HN+vVcTQQan9PciD62B9Y06wv0ZY0TnyDE6pp/7UeP&#10;Z0Ps3gcxDpHqVCfSNzCH+donMWlbrUls6/yFXjfgZ3xml3vsjQ/rXO0TtP6VNOtnEdv7h/Sc6lzH&#10;+9y2tU/Qdsij9FtJwhV0n4tYjQ3QNoDY9Nq17jwTWnfnANCRnOOjMftAz+pzI7b1mH6+AF+SO3wM&#10;ySresQHErPXQG/9dZ1yvYfu4kp/nC+PaJ3s/f0Z37nWftA2xemFwJ96x6t9HSFWvSfqVDb7h4z+c&#10;j5NbNvg31HM3rATsn97w4xu0e8/9yMjIyMjIyMjIyCUjl70Dx4lTDXcFYXq+ci5ilThx4R/3v7bB&#10;19f09aev9D9nQ//oQoSun9ngdIZixJjTG5x+fdiGc/l41jtW1wI198G1IlhxmcLyXOgi23XrSwG9&#10;b66gidUVxnffde4gRFOAXOhxyJyVWF2BlAwBibhrffRnLkV363bdfREMOR0XNDm39tfedjQR57rn&#10;ij5tIV5WNNFhTAhI6H7eTdrEqnes5mSqz776jyTtk6cI0x7Trwl4zWtec0isek1Av8sVgdo+siWx&#10;Zkf8DdjtF7oDv07fcWB/fLJWPbbnCVYirImTFWsu9drJqyaOeg4EFrtif9D5bV9FL4Kq10N+th30&#10;tI89V2zsvIToBv2iW/53P6RV/AAkZEi/FfmKd/u0AjmW+IcsPQqd34EYx7Z1f7Xd0PFc29un3gcg&#10;Jvr0/Cup2fOuWJ9ljZW4p9c8bdtKrO7TEzSxau3W9jWf5WWvvbmPGt/jzvWcFyN53WPWPp07Pife&#10;fEyco6ft6JzRxu41L3ued5dYXf8Oic8rQdzofTXE6oXBnSBWfdPnxzYYf+MG/+7yDad98B/nxGuT&#10;fBsI/tYG31TS7tUAL9rg32D+g/u4b/6MjIyMjIyMjIyMvMeJ95X6+rwfcNon3lnqvaT+4X3rO3DU&#10;18DuKnHC9uEb/sYGX1s7SpzCvXaDr/nre9MG//A/jij+gxuc0vBVNWP47zTr+cgQq0Os7tD9hlh9&#10;5/o01lwaYnWIVRhi9QzWPkOs3jOCWPV+6je84Q0nEse8Y/Vc8jUb/Ocy/PQx8J7WP7GB+PfgN2/I&#10;OP+RrU+uvU7Aj4eOjIyMjIyMjIyMXFLymA2+Tu8HC/zYwXpq07WTDB+84bEbfGXML8ZeinLq2muv&#10;Pa0whZUgyH1QsCt4FZSKyyBF5j50QeoaSRJEZ9BzgULX/bZn7d/61rkDNrYdrnsexTuyQgEf8LOB&#10;hEDygb4K78AcCJ9AcR5o67nzddi2b+3fuulr/5EigbXqsZmfPyFOEHLsDcyN2AXxTT/kXPwDrwPo&#10;r/UjTUOs+uzr/UjSl7zkJYdAuDax+rrXve4QXiVgHPixKl//DxCoHevMDwht5A9/085u78gMEDW9&#10;nvxp0rFj1rEEeSSOax51fjeQVL0+HX9tyB9AOK75ZC382WM6v81NB5ir100Mepw1zusd+Nv7wli5&#10;xr7oW2E+9oC4dJsckadBk2NI7IZ5jOn4WZ9eD3N1LOIvtN3AlhBqPosXnb23eq7cD1qX9l47ZHcg&#10;/9vH7DXzJVd8blv5dRSOI1a1dTySD22bmOcH7tjWfnTsQD5k7Y4iVjtG8rnXl28ZL849V/sk1m2j&#10;+HQOJj49pvsDf5Ir9mnizcfEGfi1+hF/2WU/2Ve9hr3u4tp+rLoa3c+4jhVdYiSvey/3nm//LmZi&#10;1X9Y9X9unSR8yZd8ybtLrL55QwjR40B/3mNPvEf/2Rt80yd9nFRFsPrP7fnRqpGRkZGRkZGRkUtO&#10;EKv5x/EPbfBuLF/93ye+DvatGy5ZYvV+97vf6aMK3CYaFM6Kzn0FbgpTBXcIw5Wgct3FsP5NOGQe&#10;SAHctqwEBR1d8Pa8K9oONvZcfISQDYDc837PwJgU2oru+AuJE7hOv/TtuUNutG0hDUAbP4M1BiEb&#10;gL4QFYiZ2IB4CWHKvxAh0Ppcsw/EEuHZ6PegeodqiFXY907VH/zBHzwkUhGvyNTgxS9+8e4HsUDB&#10;H/IM2OsHqwJ2h1D02VrE3qDjv+YOsjHEqvEdM/HpvnR1ToI1SE6JTef6uva9dtYjuWntQnwCgtf8&#10;xqQ/6Jf1YBuiDMRl9ZeOQHvWm97MC3KKDwjRAKnVcWjY193XKeAnP/nJh0CKhfRz0rDtj30dP7Zm&#10;/UBcxAl8jr/QdoM1SV7IVbrd9xnY2nNljwStS3s/H8wdsLH79l5LXNpO6HlW6J+csiY9LjkemI9f&#10;bRtbQ05C22Z8P5uSI2C+nguMad1s6zENtvZcbYM8aj3u9Vg5ttotJ3q/dK6Ie8/T83b8gN7kjLHJ&#10;u17Djn/rWvWt69H91nUwh+epXO+9I1+Cfj489rGPHWL1AuBOEKtftuFR5wn/ud7iffq+HfTQDdo/&#10;f4NvF53rtVIjIyMjIyMjIyMj75GCWPXDTd6ZhVz9xQ3eN3qUPG7DJU2shsxYi1CFadoUlSGaEHlB&#10;F9cK1SYNj4O+GafIzTywj9hAfqQ/0BFiEFb9R4Ef61wQMhKQqfk6OijkFdjA57ZDzKLLdccGMbDP&#10;hkbHU9G++n0UFPaxCRkQG5Av8YNtPVevp3XLvHTlq/rg9Gl/Xd+J1JCqSNd9X/1HpqYwRq62vhe+&#10;8IVn/dJ/+8GWtAH72xcEKfIkPsibHm/t0h9WYrX7tv8gBh0fEIvklPVLjMC9XvteO2PbptgATQ63&#10;viZW2ZN143fbxM7Wp2/GiU3bpK98zSnTfA27fe/9ZT90X2Rq/2J+ThsmzxIbCNnUtrqOHyCe8dfn&#10;zAttN7SNYkNfx8hzoufi+1H6tLetPY6eHndn0c8APnQbMrXjsc82MUv/dT2RmD3edeZan9fAt9bN&#10;nqPGy4Oeq7HaSG90yE/35FmPWf9u6PG9b1cf1z1Mb3Q43Sr3kJ69hqvPR+lb16P72ittI/vNJeez&#10;H5CsrdszOv2vu+66IVYvAO4EsToyMjIyMjIyMjIychcJYvX7NvzlDT+3Abnqx53+2Yb1V1/JozcM&#10;sbphiNUzGGJ1iFUYYnWI1fPBEKtnMMTqxSGX8DtWR0ZGRkZGRkZGRkbuIkGshii934bXbfidDd6Z&#10;9T0bfL2r37s6xOo7itDzIVbXH35RnKboVDwrPPehCSswTpELyJPMA038BPrRHyi+o4tu+oIuwKHb&#10;+MHPgG7zNfmAvMp7PsF8im5YydIu4ulGPgX6uhf0uABhEN3i1D4jIMQmsB7BalP8YX++Mo5ESYyh&#10;dYuFcSCWIU5Dnuar+ysQrdp9xT9f/Q/Oh1hFVLcfSJomVhGj7gEfkNxiKxYh0sS80X4Zn1c4iEW3&#10;iUeD32K+rkeTQ4kxyLXu2+/qpCfrxM4mQhGr7LRmnR/6xjZrl5j43Hljb7U+8Wi/EhtInj3lKU85&#10;xNOe9rSz+jf0RyQFT3/60w9uu+22Q9jv/AQxsNcC/sij7MPEp/eScSGpxDMxgvWZwO/sJe10dYzk&#10;cGIPyYduD/KMCPoZQGfnDz2xKVh1r8gzD+iI3dav+63EKtvWmLE188b2QJ5mP2dPZy7xaj/MZ3zr&#10;Zk/P3+ONaT8SOxBfeyGQJ3mdAR3uWb8e717vlzVXEhOxXdcxNoH++fsl+Ud3/i5Zn5Pm7pi5F13r&#10;evAj/axD54h4ZU+bN3O3j/okJo95zGMuWmLVa1XW5/NJwZxYHRkZGRkZGRkZGbnnpYlV4kcK/DAB&#10;ctXp1ds3fMKGkKtDrL6jCFWodxGqKE2bglRR6fRbiBJQGKfoXAmDhkK0CSvjeq7MAyEJGvR3Ma64&#10;ju61wGdH+vncbUiDVbf5mnzoU4+A8Ii+FOCBsR2jJp2Rlj1PdDTYHl2uu79523ZkY2xsfXzMGORL&#10;7Pa549q6EAsZz+7+hX/vRG2y0ynT6FSwI0udUH3zm998iDe+8Y3nRazmPaoB0rHnQmRnrpwc1if9&#10;xaB9krPtl745aWwdExfo+EFIn8QBkCpZP6RKr/WKXmvXsUGOxQdgE1vX/LC+sW1d67ZbjrU+urqt&#10;40GPtb3pppsO8aQnPWk3d3T3vK7bphX2bfxdYwX2Ye9rfTrGnhF9+jU2wPqfNHeWWG2s8WysMaNn&#10;7dPz7kPb4Tq6zkWsZq7EFPoZZZ1at5zttaevbW+YT4xa9x0hVttuc/e6sjHj6HSP/h7fzzJoP1q/&#10;GHQ/sY5u8NzM3y/+vum+Qdu6xqyJ2nU9+rm3/t3gep2HT92HbYnJox71qIuWWPXM7m8UnCR80Rd9&#10;0RCrIyMjIyMjIyMjI/ewrMQqef8NN244vQG5+t82PHIDueSJVYRGTj91EdrEBQIF6ZQfsgkQjTkB&#10;pFjNKUjoArXvQ5OB0IV17FBwB/TntNI+KK4Duo8qnhEPrdc85mvyAfqUmHH75oTWZ64U3SEeeq7Y&#10;1Ghdxot50GMhJ8aA3fqD2GQN2YvICxmZ+9BxaJirf6wKEeqrpIH39eXHpZxafc1rXrMjVpGpAULV&#10;PfBDVl4VEKzEKsIzQBY1sYoQyIlTJKtr/RBMwHfr1UgOweo/YqXReSbmiJNeA+uGUAWfczoNnMLr&#10;9W1SkB65kHxoH8HcYt3j11zs8avdrYvt8Zf/3c8c8urWW289hFOr9kXWu+eVOzmdB/Z4/Ifex3zs&#10;E36JX9rBfeRdgBjzg1jgc54VsMaTL8lVNvKDvbHV5+R89kqvfSP9g+iANWbusWft3/q6DdoO7a2v&#10;x4lB71t+matjxs+OS88j53vt6Uj+mqv3N5uNybMF9MnegR4jDsm52BVYx/V53ePcs/Y9Zs2FtkP+&#10;Jf7m0jfoNqC795bcyHxB251nfiAvOkatm53p53PH2r01p31uP9iRfB1i9cJgiNWRkZGRkZGRkZGR&#10;e172EavkXhv+yoaf3oBc/Y0Nf3vDUzZcssTqNddcc7qL1CYF+mudvk5844037j43udLFbhedKYZT&#10;oKbgbfRcKYQbq+62R5EbPQrmLn7XgrmxFuFIAnM1qboSDki1EE/mbh8QUQgj0G8t4tsH8TJn26Nf&#10;dJmr28SlSRF2BdoyzueQiYjF+IFUaD/SN3r7dQfPe97zDoHgzKlPeOlLX3rWr/+/9a1v3ZGpPgde&#10;DfDyl798B68TQKYG0Rk0aQtHtSFhEa9sTU7wvWNqPduPxB2QQAiGYM1XfazHmld0gj5NOjpB17+Y&#10;7z8WQv4YJ95Bk4uQuHd+dB66zlh+tt386rXnV+Khf3SDvRZfQgjbO/xJXrG146A9YEv8h+wpEL/s&#10;Z5D75gnhBmxov/SLHRDbQN8e27lqbcwZogtcJ+c7l/dBPOMvfb2P1pixk/6jdLrfecDvo+ywPlkb&#10;0N5+JQc7rv1s4+9KpHYetW5ztW5j6Wsidx0jLunPtuQcyO+8AsJatY/i2Ovq3vp8a58g8QfX3bdz&#10;zN8VeYaCnMke5pO/e5D86e9+55HrtlUudYzabv6nX+cIJCb0xQe29qsyzJf8v5jfseq5sY+0PAkY&#10;YnVkZGRkZGRkZGTknhfE6ms3vPfu6l3lYzfkvau/veEXNlzSxGoXlk0SNEnq1NsNN9ywK7hTdKbw&#10;TKGprccgDNKmWG3dK7r4DzJ2n25zZ6xiuG0yVxfMDYV59w0R0sQqnT1GMR0CzefMC+7la6trm7na&#10;h33EKtvTfy303Vvt2gc+5KvCK7Ha+nou7U2eNrkJ3eadqil6fc3/bW97245Y7WLYV/77Ha3941cr&#10;sXq+2Eessr1jaq3bVjnca9ttSJoea32sR+dVr4/+WXd4xjOecdYPO63Eamzch8S9Ya7Yau3TFxnW&#10;diNJelwTRytJaM/xo/deiKz4tRKkjXXvtI3rOCSjnI8tIObpD/18iG1B+wHWLvOG3OrxrtvX49B7&#10;id7sieyL7ksv/b0/Gu53HvB7Xz/I8yRY93RyMPGBjgt/s5ehT6iuMFfrNpa+9nUfsZr+/Oo279fN&#10;6eL1WaZ/2+ze+nzrdsg8Gdt9uw1pmmcodLucY48+uWfezqP175aVWG2b+J9+69rk7z/6019M2zZx&#10;iQ9DrF4YDLE6MjIyMjIyMjIycs8LYvX/3vCXdlf75Y9t8N5VJ1dhiNUqLIMuXodYPUOqrISDe110&#10;d9tKPAyxescwxOoZDLF6Zrzr9vU49F4aYvWdY9oefnXbEKtDrF4MGGJ1ZGRkZGRkZGRk5J6Xz97w&#10;0g0v2HDbhis27JPLNtyy4Vc3XNLEKvIEFJSKy6CLV8WtVwGsxCqiIFBs9hjt0a1wTUELivrMo8Dt&#10;Aj8wl0I2WHW3rrapySE+xQZQqCMyAmMV3wiIwL2MB37FBp/bDwV/vsKqvePHjhThcGeJVYRBwOaM&#10;8xmh2qQqrMRq22aMdhBrhXgjrwWAV77ylYfvT/Uu1XMRq/CSl7zkEH4MK/BqAO9pbRz12gDEqq/B&#10;N7G6kmKum4TkW/KAj94PG4iBfAiMF3PkSaCPe0BHE2qQdwsHuW+stQxibyCvVtvlR9Bj9M17ZgHB&#10;1uP4FXROAJvZ4s/Oe/4mD8yX+/r1HtaWfpA+0SvfA/tQXrc90HmmPXsHeg+zt2Okf89rvt4/bOg4&#10;9FpmPYPeS/T21+vFt2PmOWP/Jk5gTHRZm84BxGrP2zBfx8K9xBo8c8SBb0H/p5Hr7GVga8eowS7P&#10;lMD6mcOYgH9tT8fY+H5tgPfx3nzzzTvIbX0DfiQPsg7u9dq2T9B+s6/Xsu1OTAL6Y6N2drEn/fnZ&#10;eaR/29p5xee223XHJvOAnHFPv9hivfuH4Fyn7dGPfvRFS6x6bnoX9knEF37hFw6xOjIyMjIyMjIy&#10;MnIPy/tuuPwd+H0bjnolANH3izd41+qlKKeuvvrq0yk6FcAhCKBJFO/d8+viITj2QTGdohPoSNGq&#10;4FXIByvx0YRBCL8unqF1m691tR3Iofjgc7cpyluPuZEEmRPaNlDMhyzwWXvALkQLIEh6nHiuZIJ7&#10;3Yf9IXDoCzkQu/JeyCYXAQGQcciCkKndX5/EIbEIXMcGczWRpyhvstO7VfOL/whVxOob3vCGs4rh&#10;lVjN+1bzztXA+1r7NCv9TbwiWkOsIkORvPwKGYIAauIJUdaEsHjGX2vZ72wVjxBMoN2fnR9ikbyy&#10;Vt6nGVjrXs9ukxsdz9gbxIesGWSdgR3dP+/MBT7GJmgdxnVe8Dv7OPYch/QPeu+AmITQ4nNyHZLT&#10;bQ+0rUizJmJ772UNgtgDmQ+y99jSuttucK9tSGztq46n+Jo7yPPNsyF5wJbMY/xKrKbfCvHLOGBX&#10;t+c/i+IbiJH7wIbew2zt9ZXDAd8SGzCX+Tum63okJuC6c+6WW27Z/ecZeJ9o5wm9HWsx8Weezeve&#10;gPabX93Wdlvr7ktv8kC70+HsEafEquc1vv3qPeFz2y0mia3PPU48xNUc+Y8Tp3ivv/76Q7iXtbqY&#10;iVXP8bwX+6RhiNWRkZGRkZGRkZGRu0c+ZMOHn/l4p+X9N3zMmY+XnJxFrCp+U7xCTmICMgEh0EUv&#10;uO6CuIvxFLOB4jzQ3gV/kwf00reSOK1bn9bXNq1+dBGvrW1CEJg/PkDsa6T41tZFfZMEq266FP2B&#10;a/f36e3C/iggAhIj1yGRkAchVptIYWvHockhtqaf8X2yE6mJKA18/f9Nb3rTIW6//fZ3+eV/cLI1&#10;6EJZW4hVrwloIvVFL3rRWadXQ6oCohQB4sRmfy0e8RtoC1EC7jnpCvp33yZkgd/879zpNfO529xr&#10;YrDzbl3TPiEJ1gYpHMILem21pS/b1n7mCtjcbfwI5DO0PZA8j7+dpxkD8rhzRo6HGOVzch2Mpatt&#10;ZUPiB/ZuniF09Lzi1HPbS5kXcWW+7Md9WMdnP4A9kj2R2Ad0e61DwC5z0pn1ZF98sFd670DHQTs7&#10;kzshD/vZ0H1hzaOsDXReiGn2PNCRcfR3PDoWgbnaHrEJkSovQiDCcc9bupJjdCQveoy5EjNITIC+&#10;9jnPPEjMA33zfBVrxCqCs/8jI3kC7OuYxc6g48eP9qnHuUc3kj2v+/Ajdf3jVb1WTrBeccUVFyWx&#10;6rnoBwVPIoZYHRkZGRkZGRkZGbl75BM3fOGZj3da/vCGp535eMnJWcSqoj0FLfS75Vzro/BNYQoI&#10;iIzX1uRG7u+Dsd23i186FddNZCjau7/xq76gC/MQEAE93TdFcvcxf/dRgGdePrZdYtZ2nAur7gY7&#10;Og6K/fa5SZZuQx6EQGriALmROECvJz8znq4mNBGc/TV/p1Pf/OY3nwX3+yQq8rTJ2B6PaG1i9fu+&#10;7/sOgVjtuRvIUL76M/ecPA3JCk5mJSagPadh9UcwHAVxE/NegyairFdiBEiVjmfnRccdWbTOZW0Q&#10;v21rQ3v6OlXZ87Kxc6jzRE5036B9AmPSJoejSz72OERV+4gwS667bjvo4Wv7IaaJHyDsknOIuNWu&#10;hr3ac0Pvl7Yb2qcVCNSOf9vIpxBnwC762hbX7Ufveeg2ORObfG77xbP7hnDsPuaLbet6rsSqGMUG&#10;n9tm/dd8XtfTXs+zQjzzTlVAOMfONR50xwY6OhbBSqY26IwN7G4f5VDPxY7oRGZaI2RnzxU7wd7r&#10;GMnB6O5nI9Afm3zuceIhT716IF/9N3fHr/eetiFW73oMsToyMjIyMjIyMjJy98inbXjmhnvtru6c&#10;fPyGbzrz8ZKTIVa3Qhm6z0p+DrE6xCoMsTrEatBtQ6yewRCrF4cgVp18728QnCR8wRd8wRCrIyMj&#10;IyMjIyMjI3eDPGjDr2/wy/5/c8NffzfxDRt+bMMl/eNVKWhXIq6/JqrYRXIoPtMf3AtcK2SDLqzp&#10;RjoE/dXVLlZBG8KyX0WQAjpgxzp3oK/iHdhNV5C5g+jTL6BPsR9oT6FuXsRMYK74dByxAOnT83c8&#10;1ziIYduB0AhCSMS+fL3X59w3V399tr/S2vGka30VQH+V36sAkKvgHateBeBeF8PrqSOvCggQrf2+&#10;1f5hK8TqOnd+NMvX/sVhJVZdB0iz+A7G5d2w0REgYRviKOa9Rp0r8qDz2Xp1PEPcgDhmHcU+X+uH&#10;vNvTV/zb1gbSJyTgPmI1OQbmWnNhRWwJ6EibnIu/fELeBfQj4wLPAcQjZG8Eyb01ZzuGIcdAzHr8&#10;+iyxX/v5A/qlve2G9gmyFiCmvQZtI71NKJqXvrbFvPHBXum9A+2j9kCM1udm9zUP3Xk+gfmOWs87&#10;Qqzug/k7Z+kPyWj9QnpDk8BrPNgSG+iIDY3jnn90xl829Vqt66o9OSeGiE6vAui5YicY3zFr0N+v&#10;gZDv2Uc+d9zpodtcT3nKU3Z42tOedlY+9jP6YiZWPWvyipaThs///M8fYnVkZGRkZGRkZGTkbhDE&#10;6sFdiEuWWL3f/e53OoWiArqLyIZCtAvtfeiiE7pYNr6LYfcyToHf49zT3kW/Yjv9zwUFfuYJmXEU&#10;Qi62rwrufUU60N99m4w411z7+jS5tMbPdfdtIkn/3EfUtI2BtiYjGmzJvPzvU6AIzj59ilzN6VOE&#10;qh+vcmo1P2gFr33ta886pdpt+XErQMLm9Co4tdpzOy2bE6euxaGJVbaFgAwJGaIIXvCCFxyehkWu&#10;Zhz0PIB8E9NeT3mauIpNr0eIlwAZkzbxTjzlc9uE5DAfMrfvN5B/xxGryTE4jkgKYkvQuWN8fPS5&#10;7eg2kK+Zd30G0Im46hi57vHIscQLsbf60fqQbr0WcEeI1bYDidZ+dRufeh3ZQl/b4hmQeTxPmohF&#10;tqUN2Bld/hOo+3o+dN/4vMah/WjcEWKVX+satW1gfRITn9uOBltbD1tiw7tDrPbzn53tk3G95p71&#10;6etaHL0Lt+dKO/SeBfsv8VvzU3vG+Zx+wE/39+VhIOeia4jVC4MhVkdGRkZGRkZGRkbuHhli9a6R&#10;U9dee+1phSgoNBW1QQpQUPwiOfQLGQldmILCM1CgBggGBXDQZILit6E9YzI/27rQN549Qbfpm3mM&#10;bTtcd196Vl386pNMfcopOvcBYdBwjw9B5qcv6HjG9kb3ja2xN318TizbPvP1abW2zbw5Lekr6vnx&#10;qBCbIUIBaeqkKiBUz4dY7dOrTqp6BQC89KUvPTxRug9OpObHpxCqfeoQ1lOfCKImT9keXXkdQLCe&#10;WBWHzjGwBlkPMVrj37nTOSvfM87nJn8zn88htaD7tF9Im7Yp6xWYI+sN3Zb8aDuBTenfhHCfVgV9&#10;22f7Pnnvuuelh+89v/Gdv51zdHQb3Q1rkWdP1sWYtBvTtrVP0OvBl86THkdnP+eit+Nlvn5urMie&#10;BnsrhJ9T7DltCfT03PE7MQDrlfjxaX32dF8xid3saNIvfTrmrvvZZo7kKd3tU8aDGHRsjWs/et6A&#10;/u4jzrEjcwPdHb/O9RXscoI0p3+D/k83Onpec8Ru8cy8oD0+sin7BVwnN+KTz+4HbI+uG2+88aIm&#10;VvMtgZOGIVZHRkZGRkZGRkZG7h5BrP4/G5664Ss3fMUe3LThv214Qt1b8fgNb9zwgg2Xopz1jlVF&#10;ZRe1KwEAK6mDwAhJg9AIMQF9wkiBuurJOGid+hqzjyAKukCGblMA576ivu1QqPdcKZj7XhNPIC5d&#10;aPe89HfMGl2gB0iAtrXJIT51Xzq6b8/baPuNi69IntbX8eRXSD2kX055gq/oN7GKUEWmNo4jVp1Q&#10;7VOp9EX3+k5VJ0y7r5OdbZdrJGTWQr7FV3AysW0PoQp091zRGzhdiLDpWMrhzCVHez3Fr4nRtqNB&#10;R07FBuZbT9d6PUHaW595O2cRd7EJ6E9f+dM5ktxf907nGSI9MUDA5D4gjHpc7yXXbUdsSfs+HLeH&#10;j9s72ozvPvZhj2+fVvQeljOtex+x2XpBv95H3aZ/7yvtvVbH6c4ztu811ueivj2X8dHt+dIEo+eH&#10;9er+YtT62JPxYtt921Yx7HHuJX5HYfW1105bdFmbtvu4Z6rntT5I6rRbP6dFA3163v47yufW3Tau&#10;f4cEntGJic/RBT3m+uuvP7j88ssvSmLV86SfqycJQ6yOjIyMjIyMjIyM3D2CWP37Zz4eKX9qw3/e&#10;8Md2V0fLlRv8ENalKEOsbn2h7w2xOsQqyNFeT/ELKdpE6IohVt+J4/bwcXtHm/HdZ4jVIVZhiNXj&#10;ZYjVkZGRkZGRkZGRkZHzkY/b8OAzH4+U8yVWP3DDk898vORkiNWtL/S9IVaHWAU52uspfiFFmwhd&#10;McTqO3HcHj5u72gzvvsMsTrEKgyxerwMsToyMjIyMjIyMjIycj7yQRv+6JmPR8r5Eqvvu+F/O/Px&#10;kpOz3rGqKE9BC01A+Kyo76IVVmJVe+DdeLfddtsOCAfjA4WtAnsfzK1/F8Hsa91d4LL7qDa6YgMg&#10;P3ouc+i/+oSwCzouIXyC9qkJAViJVT4hAcwXxD8Q4+5PR/fteOhLP3Txbw6EIfC19XUM+RiCD7nW&#10;71hdyU7E6Vve8pZDhFjNe1fBr//7kSvwXtUeH0IVEJ89FwK0+3rHasjG/Oq/vOo4NfjRxCrbo/t5&#10;z3vescRqSLOOca+9OCXGoD0xg86j5B2wy49sBd4Xaz7viO28Oo5Y9QNJgX2UPQY914rkZecKGBOY&#10;OzG4o8Rq+6w/4m6fHYF26xcyuO2I3mDdS/60X5K/8nzfHEHrNlfsNHfvS3unx62xAnP33uk2/Tsv&#10;uh97249Vd54LPX9Dn46xOPRcdCZerrPXwXjr1f3FovWxJ3PRHUIYMj9Ytx7nXvu1D+szup+H5o0u&#10;62HfBdo7D/rvHW2e24jV2M1HP2YVrHnB1tiw5nOjx/RY88dufrVP3XbdddcNsXoBMMTqyMjIyMjI&#10;yMjIyMUj50usXspy6n73u99pZBIoQlM0Qhe4Ckz39AkJA8aF8FE0K8iDW2+99fBUkcK/dStiVz2B&#10;uZAUTUooaru/e7FNod1txqUNucCO4Gu/9mvPIqlSePd4P3bTBJo+0XccEqPA3E26IC/65NUKRET3&#10;Rxh0uxgktk2KIFNz33VOgjmN2fq0x0drlRjwNwQfIAKbrESaIlLh9ttv3xGrCNY3velNh3BitU+5&#10;dqH84he/+PAU6Qpka/dFiIYIRTyKv/VMTMXYegdImra1x69wYrQhbtYjOQZi4UQniBeiLLAGnRed&#10;s8ZaE7Bvel5kcUjMzj3EMR8h8wFdN9988yHsn57L3kk8zNc5EvTeWYFYTQz4kXlhJaLEODrXPdv9&#10;jkLvJZ+PG9/280v+W6PkuRwW2yAxCI56XvCr+/Gp590HNvSYtb3bjkPIuoBP/GhfG2uMVz9dpy9d&#10;iQ0Y27kB6/OaDeIEYux5GLStxz1vj4I49xj6Y0f7ta6HPd162g7++s+F3qds7+faugd6/Or/mt+N&#10;9KU/utZcyfrBox71qCFWLwCGWB0ZGRkZGRkZGRm5eGSI1XPLqWuuueZ0SKoVCtZAkamwXItnRE+I&#10;IgVtF/p9mkpB2gXqWrj3vClq9Qm62AXXCuF9YEf3bd3aWm/GhPwBpGPbts5NR4AU6Dg1YYBY7ZNZ&#10;YgA5TQY9doW52q8mQRT2IZj0TcwRUSn82cD2oNfOuuXkJFKviVWnLJskfcMb3vAuJ1Zf97rXHbzi&#10;Fa84xCtf+crD/j7nhOoKJKtXAwTI0CZac0oV2MVWdgeI1CZHvS6gScwGQhNJHIhhx0Ps5ESTnXIz&#10;a+tz4pWYdZ6Ie9aU7hCyEB+AnXSLNXI1yAk+MN9xeSHPjkLnJpvZ0u387JzniziC654nfge9H7N/&#10;gtYZWKOOJzI1cN0+9zzQe0OO+48Q/zkgp4PeT6utbYf1XeNyLuQZEZ87ht22Qnv2vBh2m+u0gbWg&#10;u2PuOjE1JjavNgQZ13qh5w2iN/CMyH+8iOFRc+mb5072TffV7t7ap+eC2LH2bRtbL+zzzf2sE13r&#10;Xunx9Ce/5XrPC73mnTNpZ3d0Wa+2I+sHF/OrAOy3fs6eJHze533eEKsjIyMjIyMjIyMjd4N8wIbf&#10;d+bjkXK+xOq9NvyhMx8vOTl11VVXne6isYvOLigVm00yBU2sGv/Upz71EE4ZheRTiO4bD8iYnkux&#10;bX7308e97rPa03Z3sa4Ij30hdrovKKqbCFOQd3vri23BPhIgcMoxhCeID9IiMQFkUvqvBAHb28c+&#10;AYxkavsSczqjj44e3xCLEIRIvpVYzftSwYnUvFs18B7VPinqpFETq02WIlTTT+Hcp5NcNxnq6/Kx&#10;S27xz3pk/ZCW3b9fHQCuj2oT+8QGxNfaZz4Qs27vthXWIGtLT+bJSdsgBDH7O8+a5DFfdCG8eq3s&#10;g86ZNU8a7Fj3k/69l3peudO61/zu3F/ROgNr1b6HUN2HleSyX2KHU4o33HDD7j9lck9cQgqC8ev8&#10;gedD+99t67zBPh+PQo9r8k2OdZv9Hfsh8U1/6Ji33dBEHvTzZl8enGv9fK2+v0XQcWnd+raeJhvT&#10;tsZ/navHH4d1XMcMcbr2ty9jJ4h5j5eXybF9z/tgtd/ecb/tWZ/XHd8bb7zx4IorrrgoiVXPTv+J&#10;dRLxuZ/7uUOsjoyMjIyMjIyMjNwNct8NDzzz8Ug5X2L192949JmPl5wMsbphiNUhVgMx6/ZuWzHE&#10;6hCrMMTqGaxz9fjjsI4bYvXOCWKV7/18PkmYE6sjIyMjIyMjIyMjd498yoZHnPl4pJwvsfohG/7W&#10;mY+XnOyIVQU1rMSqojJQzCpYVyhcU8QqRP3QTqAQRZaAgrSL2NahoI0NkOJVP0QNKOy7z0qsKpID&#10;tmoHehB0wUqagvmb8OJT62tSgW3dJjZd5Df4jQwKzkWsaqM/4Ef7+OQnP/nwXbH0aQd25YeOzNlx&#10;7PEdcz7mVQDQ/iMG80NU4Mep3vrWtx4Cseq9qy996UsP4XUA/eNVfqQqcAoJgRr0OG1NlJofuQpI&#10;OWtj3WInEri/3g95TykghRGqkB+OCkKUBOJj/ZsItNZpt7752j5oR5IGSJ/kt/g2sdr92B1yOL4B&#10;/clB64WoBf8hwe9Av3ztGdiWfFyhv/WVV4HcyjwgZ/JZDMwX8D+5DXTK2yC5Cebp/IKVWOVz7788&#10;K6D9B7bGRwTgE57whLOIVbFxHfC15+78Zl/73/3WebOP2rfV744xrDHKntO32/IcCBLf9Afj24Y8&#10;D2CdO7kZ7LPRHIH73d9z2XMEvGah42K+xMy4jhFdbQcf1vj3vNDx5FvHpXXT135Y/6y5z+nXYztG&#10;/GrbrH9ybH2WN1b7s9fYG1usT2wBfmX8EKsXBkOsjoyMjIyMjIyMjNw98qANP7QBwXrlEfjLG35x&#10;w6fWvRXXbvi6DRddcXQ3yamrr776dApSBWWK2PNFE6uuuwgNqQEK0rWIbT1dGOvrXhMxCtnuo731&#10;nS8U3T0vsKWJRfP1GKRA29Ztivou8htNEIBCXf++1zHS3nbxuedCnOZkKpIpNtGZU3z05D67e3zr&#10;XkmFhrj3qVI/TLX+eBWytU+16vP6179+B5+7UEagRpfPfZrVr/g3sYoADUGZd5P6M/e8g7WJO4Rn&#10;rx1SM33pat1Iv/YzpFbrk89pN3frNlfycc0RYzMvG7rfUbC+WQ92JA96De8orKsc7xxb0Xlmz+ek&#10;LKw5o29skmcZB+bpvrASqx3PkMv7/F/BlptuuumsH2BDTHaM1hzu8b3PQnwH67xiIHZ9z3XP1TGG&#10;1nfc86HjB9nTraux9nfd7eZqu7vvvvF8TxwAIZ1nheu2tfuua82vtqPHHYV+/rEr99dn8HE2h1jt&#10;tTa++7O1bdOeHPMsy7jzBR3R7fkcW4At6eeH5YZYvesxxOrIyMjIyMjIyMjI3SOI1YMNv7Lh/zwC&#10;v7Thd97x57520HZ6wws3XIqy+/GqLnIV/kEXq4pfBexKZjRJofjuk1gK/wAhYGzQ46Dn0r6SYBkT&#10;rKRO626s80DrUXg7GZkTkdBkELQOfvAzWMnThraOx75Cnb+JEX1tp2sxD5oAozv36aYX2Bff1lh0&#10;jDNf5uyTmUjEfK0f/FBViNXAD1qFSAUnWEOyek1An1B1KjU/XuUEa5Od8LznPe8Q/eNV+YEqa2KN&#10;gpAmoM0PWAVOqUavzyE7YV275GQTgT1XzwNtw9puXOtZ+8ojOS23guypXscgORH02vU4nztnkqsh&#10;z8APQbVuvidH9O22zgtou8ydcbCPWF2hT/Jv7d+6wBwhtOT4egKbLR0HY6Ib5L99AXSITdD9+NV6&#10;EuOV0IstsNra+qDbej3MFf2QsT1/ryf0vMa3Pv27b2KT2LG7nxP9Opb4lWeF8e1D62Nrz7vGLGso&#10;pwNjuk/7oS1j5EH7ELuDdR3ELLkYdP91D9Df+yzzQvu75qN75uF/dItT5xH9Gf/EJz7xoiVW+Z1n&#10;7knDvGN1ZGRkZGRkZGRk5O6REKt3FS5ZYvW+973v6S4uG10YKzIVuu43oaTYTJ99BW50KUS7bUUX&#10;5IpC5FS3r/OuBXP3bSDPWrfCucch45B5fe84KPI7Lr6S30RGQ8zalpAFDfqie40RAqH1iW/8CCEB&#10;iIDo6FO+yI7W13Y36G2i8/nPf/5Zp1GRqCFUvW8VkerEahOtTqk2GdsnXp1Mje71vafIzz7BikgN&#10;OYlcNYYfR60ff1sf26PL2JC0IE7td0j1zAfmT39kacfPfN23Id6xib3d5nUAxvdaQxNI7ImP0PNC&#10;t7Uf8qB1hoTKezTB177tg+iSZz2m0fsZOufW2O8D3W1rz7tiJbb6nbX2lbisBN9x6NOYbG/d3W/1&#10;MXN4/UBOhDspm3bxzp4KWp/1zn3PpfZ/jbX1Mab79F5eseaMe8kZpF/rkU/iFh8gcQzMHV3neiY3&#10;rH3PZXz7Dfk7IujcoSPzWvfudxz4aMz6LOw+55OXQeIPa2zdE9/el5k/6PEX86sArE0/V08SPudz&#10;PmeI1ZGRkZGRkZGRkZG7QUKs/sKGH9jwqncTP77hkj6xOsTqEKv0hviEIVaHWA06586HwKK7bR1i&#10;dYhVoCPzDrF6YWWI1ZGRkZGRkZGRkZGR8xHE6is2/JENV9wJ/KEND9nwHRsuRdkRq4qwoItIhXLg&#10;K6UKWkVxF9NNUvicohP0DfYV8UiXwNjg3SFWkSNB61V0t27tbdf5Eqvpr7COv3BXE6ttO0Kn9bUf&#10;iAbt0OQasjCwnj0/kqDR65YffAJfyfd1/gCRilAFhKpXA1woYhWhmVcSWBtjrHXW1nr2+mnLD1fB&#10;SqzSESRuwd1JrFrP6AjsKWQiWI8mrjoPoNfemmUNrX/HQz6JUX6gCBBsmR/0O2rPR3/nRmxaY58x&#10;fc/8basx8SHztx2NJlZ9RnBZ83XcUfDKg2c84xk7iE371f1WH/PM8OqBpzzlKTsgadMuxv3sgdYn&#10;hrl/vsRqx0gutj1ZW+jnA2jPs0N7z5VndH7IDvYRq4k32+gPsk771ss69lxsab+BPdYsyLMJ6IsP&#10;5m6bVlh7dsd2/emyJgFfg/WZnnn2gS/tX49zLb6e2/HB9don4/242hCrdz2GWB0ZGRkZGRkZGRm5&#10;e+STN3zlmY93WpCzzzjz8ZKTUx/zMR9zOr9ejmRqYg5BkV/4v+WWW3aFpMKyi2lFbQiClXjpol0R&#10;3230GAsK9S7IFcAIqe6/FvFNrNLthFmgGI5udrVubW0XMs6PHLXfK9nUBISCOv5Ck0GIgC74EQ38&#10;DJAEbAhpAvRnXn32kdkB2xEMwDd2BW17QHfHUGxCTLAjPtCVX84HZOfLX/7yQ+TUat6r6n2q/jyO&#10;WH3lK195iH6v6kqsuvYO1sD8IUm1G4PgjA/WIGsLrps8VZhHl88hi0HOdHxAzJCpQUjVfcSq8d23&#10;yVM5mXyht9voyZqlDzSRZ32buGof1/3RkEPdN/kQYgrkaIik+NF7vm2SD/IsoDNEkrHZB5B49j3P&#10;APMFSLXYdtzzAeyP7B35zxZjYvcKfrY+z6kQimLTfnU/8Wwfswf8GJFTiODUa/aH/v3sgdbnOvH0&#10;OWsI5s7eBDazPfsY2hbr2evbexv0CQGpb8+V53UTkMmRQDwTb7a3bmsVm/atVfIAMqZj4r5xgZzO&#10;M5nujJE3bRMb4xP4jwA/XAb+Y8DccqL/swCJHrA3PoGY9do3xCk++tzj2Jw177Vf+ySfH//4xx9c&#10;fvnlF+07Vj13TyKGWB0ZGRkZGRkZGRm5e+Q+Gx5w5uOdlss3fMmZj5ecnLr//e9/ugmgLpQRFPlK&#10;qR/qeOxjH7srnruPQjOFvbYuYlcSZG3LOAVsF9ba2dP9FYo9r+u0KXjzFWBAykS3gr51K+TbLgQe&#10;IrF1I4t6bvrTn4/RDSux2nMhQXou95AITaSYK/OmT9C6ge0ZJ+5t41G2N5AQiRH98YGuJjuRm33i&#10;NKdWwWlVROu5iNWGYvk4YrV/EdpatB3GIKzigzzq+ItZk6HI1OjqeQGJmDgBffKoxzf2Eavdnn0D&#10;0Qf7iFVrxt70AQRRvq6PfGq/Guv+aHSug/ggwrqPnJO38QO51ba1TeZKjiXPOgaNkGR9D+HUORsC&#10;C9ac7XHQBJtcN6btXsHP1tdf5aer2xr0to8h0Dzjbrjhhh2QlLGbT503vdbQp559zjjo/Q3Wh+09&#10;f4PfvXZ87PH6rDEK+A8df/nR+ns9V93Wqvu1j7E76HFBPycBsZvnDd3pJ2/appVYvfXWWw/XwX/o&#10;0eVZ2K+3iF6go+dd/65pdH773OP43PEEa999XKft+uuvv2iJVXmXE6AnDQ9+8IOHWB0ZGRkZGRkZ&#10;GRm5G+S9Nrz3mY93idyVuk6SDLE6xOpOV5OdQ6yewRCrQ6zCEKtDrAYnhVi1Fv3sO0n47M/+7CFW&#10;R0ZGRkZGRkZGRu5hcQL1/c98PC/xrtW76rUCJ03OIlaRAoiSICQF+JqsQhfRoTAOuhhdiVXFXRDC&#10;J9BXYQvITwRAYGyTacCeLuJdR5eCt7/+Skd0K+i7aFdQsyXY9yoA87WtTRiwO/5Ck58+IwmCteA3&#10;v/tsCuhHvoBY5qvQsBKr9GXcGuvY3sQq3e2r2OTrs2JkPmBbk53i0a8CQKwiVAGBiljNe1YDrwdo&#10;MrVfBYDsRKAC4pT+YB+xurY3+ccP5EZgbdZXAURXzwsrsSpWYtZkaX/V37ydw2vf7BugLzbSa67A&#10;ODkuX1qfVwAgkcD6dl7pH1jvzuGGdexx9IpR56E+1jjzsidfXWdf53r2TJD8CKID7EH+Jo/A+M5Z&#10;9mettPdccrjBztgs1/njfs/f4Gfre3dfBZA4e8YhV8Ee6TzrvEnuBK4TT597nLnFOxA3PvX8gCQN&#10;xCHgY4/Xt9e1deS1LR3/tY+5s35ikWc9JNdAv44fOzIOOhaB+70+5s8zme74YK62iS/93LMvsg72&#10;hrzxn1bZKxC9wN6el62xm4+uA/mZeX3uceaxZr2fXHefbh9i9cJgiNWRkZGRkZGRkZGRe14evOGq&#10;Mx/PSz5ywz8+8/GSk7OIVUVoinboQlbBq7BUsHWhqgAP0h4gHVK0a1PIBgiEFNLmSr9GF/YK95AX&#10;kCJ5HxTNTU40aaF49mNVATIOSbb6pF8Q38B1yAdAbsUPc4VQSQHe1+Y3pmPkpKLTceD0VRMG0CSJ&#10;9Uk8xKeJitje99md92xCCAWg69nPfvYOSMQmIP14FaI0QKy++tWv3iEkK/L0JS95ySFe8YpX7NrS&#10;96UvfekhEKQhK8XcSdKj4MenAiSrMXxKvPjYpBZikL0BMjW6XPdar0SQnM8PZQXuJ37pE2g/ilgN&#10;gQrs6hN11tF9ORDyC6x91lbuhLBBQoUgBH07h+2XJlaz/5K3a+65x5cQveyz/iCmyfN96NxPfgXm&#10;kEs5KQnyOPsB6M9aGd+6Q2gGq83mNia2rjB3xyUxAfqSM2zvfvZgPy+sgzj3ePfNHcSHAOke2I+J&#10;f+IU8KXniq99z3r6T5T8x0z7KA7dt2NkTyP3AnnmXj8zxKjH05n1Y6v5Am15vqzgc8atsQjYGtug&#10;x5ur7chzCNjczzx502ua3Oq907rMS38ja68tzz/oeGjrWGfN3BfnxLr1uk7bEKsXBkOsjoyMjIyM&#10;jIyMjNzz8pgNX3Dm4znlAzf8mw0v3F1denIWsaqobFIkP6wDyIAQml1ohlAIqdAIOQXau5huMkHx&#10;3ESFIl2hm+IY6Goiix1NUnRfxEkTBiFYQdHcRRxiFbnoftDFM7gXn3wOqZp5Qsbwq/3nc0gG0J++&#10;JhyQBCGvnQxuQs6puSZJxCXkRkg8cB3b9cl9cyKNgvbJmjTpiMQMxCUnVAFZ+qpXvWqHEKtOsjYJ&#10;6pUBTrKCPk26OhWcdUNI9gnV/MjUPrDFmBAzYN3bd+37xkLWN9A/8YOQyrEN3M/aiFETqSt6HMIy&#10;euVun/a2xvrIh74vZ5KXyQ2Q090P6XdUzhmb/Zd8o8PnxMye6P+U6Hjql3nXcSvEPvsZ2MKG/oq2&#10;Z0XvvcQRfA6pBf08gHVu12KZ9VjB956rdfGl9SRe0LEGZF6ecblnXAi3FebutReXjLMH20a2tI0h&#10;DDsO7meP+9wxprP96mcRovAxj3nMIVx7bveeX33t54O4rM+XtPU+ANexSXvi0GBbP+/kWscouQ7t&#10;k78Dmlh1j21gTbwywx7o52JiAOnbyPPQ+PwHBZg7cV/XKjA+8eJHz+Vexg+xemEwxOrIyMjIyMjI&#10;yMjIPS+IVWTp++2u9ot3tP6vGxCqv/OOPy9FOfWABzzgdIgiRXMXp4r0kJ+KUO2K7y5CQ+SAMd2m&#10;AE8xrq2LaQV/ClRj6Q0UhYrYJiQU5k1mpLgPQgiAuaLbXPn6O7juIs5pSqQbe4ImWIDvXVwnPqB/&#10;fDJf9+NH26i/+x0j5EdOrObUaqCtCaHoBPGIDrpju7bc9zlxgMwPiJL1tGYgF0KSgq//N9HqHlK0&#10;v7LvZGq/h7VfBeAUbHLMqwaaWD0OCNvkZXxagdDcR6rCC17wgt3cgZglftDET9CEknlj97lgXJNK&#10;ciiQQ/rQ1/flVfKo9xE0CYWISz+Qa8kJ7T0u0C9rzdfei/IlbfodNW6F+EUHyDc2NLGKvOqc0y+x&#10;tbezV/ah5xYb9nSer9Dec7UubdFFb+IF7I6/IIZ5xmXMcRDPzhm2dFvbaA83sZf/SGpbPWffHWKV&#10;H/1so5f+foaIS/qDtY9tdHVcOtZNpK6QS3StvuY5F/hPi+wP/fvkaMefXyGcIXsG+CiG/ItPPrdP&#10;694x3jgQ2z7Va+7E0rh9/rG99TfozvjrrrtuiNULgCFWR0ZGRkZGRkZGRu55Qaz+jw1/dXf1ruKH&#10;qq7e8OoNB+/AEKsbkFRdRHbRrQhXdN5VxGoXz3T0OEXhOv9KZtDZYzIPGBvd5mqiQeHeRVyI1aNs&#10;g+MIF8V7xq0kxko87LuHTGn7Giux2sTTSqzGhtbvc/vR4xEnHc8GQmQlVtcfr3LStN/LuhKr/b5V&#10;cU6O3d3Eaq+1eMR/uKuJ1Y51Q/7ow9a+3+uhT7dlPUGOtd3uJScuRmK19emX2N7VxOpKqLUu19FF&#10;b+IF7O5xngnuH+d7Qzw7Z9jSbW2jE5h9+hixZ6629d0lVj2nMg7ovSeJ1RUrsdq2dvz7GQr9/NWm&#10;vzjGp3MRq61PPPzoYkBX2t6TiVW29n8qnSQMsToyMjIyMjIyMjJyzwti9f/e8Asb7uPGIp+74T9t&#10;CKmq7/M3XIoyxOoQq++CIVbP6DZv7D4XhlgdYjVtbeMQq2f2h/5ta8e/n6EwxOqdE8SqXO7Xu5wk&#10;fNZnfdYQqyMjIyMjIyMjIyP3sPjxqo/f8BUbfmjDn9tAPmDDbRv+nw0IVadav3rDn9nw2A2Xouze&#10;sZqvgCuGETWBwjNQbCo6FWx9X7GpwIaVBMl9WMcp+BXAoFjtNkWr+ZvoQMogpgLFveI/6LnozCsE&#10;fDY28A7XJtuQa8b3/IB0COjkG7CF7YFCPmNiZ7DGIL70PaRKvh4LrgNkR69HbAB2iRuwI5/pTPyt&#10;Wc/V49knhiHcmpB80YtedPCGN7zhEIjV/JAVUtXX+71j1XtVAz9Y1cTqy172skPkh6Ty41L5UauA&#10;rkCfFNhIWKQM++ITe0PWgPfDRjcgU+OH00/5gS7o/AHj3e+40J92udFzZb5AfDueIWbo0Nawv+g8&#10;aj0gfX3Oegadm65773SuBqvuzkvXyUV7rMf1noNVT/uU11cgrwJ7rvtYs8xLd/Yl9N6BJvn4JUbG&#10;BOzp+K3XraufL9Bt7S9oX583Pnf/7BXwvDgqnvo3gbiC3+bqOLhG7gJb2qfe2xCbwPU+PSH+YI1x&#10;x9N1nmOQ9eo1ax87Znx1r5/Bnq32TNCEsTXt9WiweZ8fYJx3FHs2xif3225xaH3+Q6p/UK1fxaB/&#10;Ysvf9pHf7q9rn9wH8cxaPO5xj7uoidV+VctJwhCrIyMjIyMjIyMjI/e8IFDf9x3wa/9Oo16z4Zs2&#10;/OYGpOp/3oB4vWyDVwNcseFSlLOIVYVjk3xdaCuckUYK0y7cFaLps0IRGqQYD9xL8QxdGIdsRGKE&#10;rDoO+vVcivH4oABuInWFgpoPbdsKcYlP+rb/7Zd4tV10t56AjoDvTSh0HFb0esRPMDa+t63nC/Hr&#10;d6I6ZfrmN7/5EDmlCghUBKgfqAqRugIR2z9e1adQXTchS1efbkWmOumW025OE4tlbPW512/9GmkT&#10;q8jZkKTQJ+jAj2q5l9gB/TmJaE90f7bkhC7oH5LFWmsHfZMDAX1s6Lg3sr9gzecVTSq53pdj8kC+&#10;BD3Xcfke0i3osT5331tuuWX3o09tm/3QfrMj/bUnZ2F9JiBpQ4bZC+bUJ7oRXd1/9avbrEnvj+7H&#10;pt6DeabxN+PN2zFOTgDSsOdqmDc/RgeeZf28CLLnwXX2uPHx91zQt3VmfNsjZvvGgrZ1rRsdM/Ho&#10;uejWp9c6PwYXPOlJTzp4whOesEOfMjVX67JG+c8kyLqBZ7iTvu73+P67o3WB/Ln55pt3sAatr222&#10;59pHuSAuWfesfYhX6Hy8mH+8Soz2kZYnAUOsjoyMjIyMjIyMjFxc8vs3fO8GrwXIV/9/YsMnbIi8&#10;/4b7nfl4ycmpj/3Yjz2dgsaJoxT4oIgN+aDwVIwqxrvw7D4rFHeB6y7a6c8pN0WzgjVADmg3Zwra&#10;Jp5WaGu7Fdf5zL4u2pBtyLcAUUJH28bWFPHADmQXIGWaFGmyx7guwo1rvfoYz95Agc5fEM+Owwr9&#10;Y4d5QxawI8U+/eZN7NIfsi4r9O0TpE6ZNrGKLEWuQk6vuvemN71pL974xjcevOIVrzgEnUcRq9qR&#10;tAFSUh4CosZ6+Ryf+NHrGXI0sKZeUwA5tRqE9AzodvK08xRp1vq6v7laH/vynxL00AdI184D60YX&#10;3fEDej2Rrjnpx9+2CbK+IL8Rj+Bz8q+x5o78y7ydk018ghxMPoK5kyfdD5BlTge2ne637z2X9ibE&#10;0j945CMfefCwhz1sB2QaW9kev3uvQccP2kZxyX+ueMZ0P+Ma9Orf9ohDYszWJug9L4zZBzHrE6r0&#10;5lnZ6BgjlPMqBX73WvdzDcyRWPvcOrPW8QH0aX3ae3zbkfHpk3UH+vc99/o5nH0b+Pp+TjV7ThkT&#10;tN3i5FRqkBOucBSxmr87wPq0Pn3lJdDVOSenYq/8bB/5Lcb8owOMaZ/sl8QPYXzFFVdclMSqGHte&#10;nUR85md+5hCrIyMjIyMjIyMjIxeZ+PX/125Aqn7bhv9lQ8sHb/iaMx8vOTn1cR/3cadz+g9B1EW4&#10;4jHFbApSxedRfY5DE36ggA35oDjuvopCupEx6Y8ASUG8QhsCI0ASxD7z9ilDxFdONMI+wkuR3fYo&#10;wDMXm1L0hyxIP+Nazwp92NO2dzxb1z4ghTJO39hwHLHac+3TCXzqU6WI0CZWvQ6gT6QC8rT7NJCr&#10;fQoVUXscsZrTsGA9Yi/iUl72+ohBrydCs08TIlYzV8jVYCVWkaMK+Y4FHd2noW/2CrQd8ir3fY69&#10;WQfj6e77vZ5Im/jA37YJsr6A7MnaI/7Wvmt/udJ7qeF+j7N3ei/Jz25vIL2a8ILj9oD21r0+Ox7y&#10;kIccfMmXfMkOTsMac9z+6PhB71v683xhZ/dbYY7VHnHo/dX9zdvxbfQ46GfRUUAc3nDDDTs45dlt&#10;npMds16Pjg3kfkPMuk/7qK11d7913Ve/9HG/47LCcz1rIE9bfwMBKgaB68xzFLEavWA/tL7eH9au&#10;fZRTsc++jE5IPMwV3cZnX0LvlxtvvHGI1QuAIVZHRkZGRkZGRkZGLrz8sQ2ffAfwKRtu2PB9Gz77&#10;Hfcaf3PDv9lwKcoQq0Os7nwKGQlDrJ5NqAb6Zq9A2zHE6hkMsTrEajDE6j0jiFVx8Gw8ifiMz/iM&#10;IVZHRkZGRkZGRkZGLrA8ZMPvbshX++8KvHDDpSin/sJf+AunQw4hdLpARVQECsoUooruYCVHegyS&#10;L+j74Cubim1QCLcOeo8jg0Bb6+6vgtKRNiQIoitApvWPHSmWFdnpD60b2JOY0I/sCLTFbnb0OGif&#10;4w8iOIi/iWX3X3VlHmCHuEGTIlknSJyCzAP0xQZfb+4fkEJ2Ik6D/iErcA952mRq90O80hH0qwB8&#10;7jZoohV5iVwFRKhrpGNstVYI10C/Lsr9UBbyFhCrz3/+8w9BV/el3/joBv+5EN0hUwP50/o6r7yW&#10;IPtI3/7qONBrf/VcxxGr8r+B2ArkXdY+ORjoKw/6nrxK7oG1T45p670DPRd9radzcN/epTPzJP86&#10;f1s39LyIRe+tBK8ZMCb+xKfYDR1LYE8INZ+zR83Ta6Fv9gjQq0/65nOP7/78Sj9ge2z0OWsD3Q/0&#10;aZ/AV+af/OQn7+Cr8N3WdgBbE2uf6Qr2rVG3Q+tma+te2xp8QZQC4tE8/QyBXnewDhljfOtuYtRa&#10;55UB4F7GgfiYswlShGew2u468de3/ZA3eR6u8dGevOn1yh4F/dJ2Mf94FV88304ihlgdGRkZGRkZ&#10;GRkZufDypzf8zIZ9BOm7i0uWWPXjVSF0kAZdoK5kjEK074FCNUW8z93WxJG21q1/942ORs/luscr&#10;mJtEaV186VOGfWoRIRYCDNgY/YE4dDHtBFXegajw77na/xWIjrYZYYZA6/HHYbXD6a2QEfzvuTJH&#10;j7FmISJCMKSf9sQA2byeSG0gTUOg3n777Qdve9vbDt7ylrecRazql1On3pXaZCmSM8Sq06t9QhWx&#10;2uuBGE1fdrGzSUfEWPtt/dI/+jOv6z5hukKsjO/5EaqZC/naudO2QbcZm3FI1NYpB/nB9vSBrNPq&#10;o8+9biuQO/EfwZU1BXsB2bTu00aPQSIlp8C9jq+50rfnPQrrM+C4/dH5DMi5xMNYfXp++6l1r3ji&#10;E594ePITEdexbui72gIIvK/5mq/ZQZxb99q31yME3L4Yaeu+IUbT/45iJU4b2s+1RsjGPDeb7Fwh&#10;j3ptGjkBvJKpvVbQfneMfH7sYx97CD82FZug8yInVd3PiVa/7t8+rfMmxrDmo2dg29Xgs3k8F/L3&#10;h73cc7EtOeJdwPe+970vSmJVjOPDScMQqyMjIyMjIyMjIyMXXvyK/9dv+D83PHzDl95J/PMNz91w&#10;KcruxGoKGsVyF6hNzihQFazIui5UXQf69wmmJlb17QKVvh7bbeZWACMRAmQR4iNwkkkhDIrinheB&#10;mVOHTsA0AbaeNER2KaR7/pXQVEQjbUBR33OxTVwgdjc6nuZKLILWZd5uW+1AMuQUF0Is9rJBIQ29&#10;BtoSI8gpLqDfac2c+HzVq151FppYRZwiUuGtb33rwQ//8A/v/mxi1UlVP2yVH7fqE6lOjubHwnxu&#10;YtWrAhCWgfYQlzlR3LC24hhY4xe96EWHcCI2xKrP69o3jKev8wGpKW+B7h4f/UG3ObGanIOVWKXX&#10;XO1Lrz1bcn8fsZr1Bevd+6bbcopv3V89l/HJSWOSUyBnk8/gOroRWJ2frf98kZwFdjahxrbkujzO&#10;ngpct672CZBu+TV+MetYN/RtPYH/NEHyAdu6re2GdW1WOwPtvQd77YJ+hqzo+IO+qy2BuTwXWvfa&#10;ZyVWe66eh/9NpvapUs9D69N/P8BKcLbf7Mp9+vMfVUB350E/59jBbjpCaOrfPq3xcy/+r38n0d9/&#10;h7TPbBRDez9/J8qX1j3E6oXHEKsjIyMjIyMjIyMjd4/4Ff9vPPPxTsuHbvg7Zz5ecnLqYz/2Yw9f&#10;BYDQ6cK4C2fFqnuK1S6mGysR2FDUdt99RX+gKFTgNjGpEO5i3LU+oH/PxY+QKAq1JsCQe31qEdml&#10;kO75Vz8QLTkJ95SnPOWsNsV2bIzdQZMJEMKu4+A6utYYrXY0EWWu2ItYyJx9Qott6b/CuMQIERgy&#10;ErwOoInVnFKFH/qhHzr40R/90d3nJladak3/173udWe9YxVhmnhbgyZWX/3qV581d59uRX5aP6fG&#10;YqvPXYSvJ5KbWO13u0L3A7r43vkgzomf+bo/0rdt7TakbNu1Equxv9FEunlzfx+x2nnUa+xz95Mj&#10;0AScPp1n7kWXPOq8cN1zhWwCxFl0QGxoeGZkXuhnyNrWukH+R7fnQ9sB5u/x7RN4JoT00r9j3Vj3&#10;YGCf51RkTkoehbZ7jVkDIdjxNdZcbfcal8b6TLGn9/UD657/NAmsffdpYpW+buv10N7EKkJ1PTHa&#10;eQgrsdrPKzpz33M96wTIyvRbIX7mMj626N92r+i/o9ZnaL/PVb60vYF+2cfypdvMH7uHWL0wGGJ1&#10;ZGRkZGRkZGRk5O6Re2/4jDMf77R8wIYHnfl4yckQq0OsDrFa+SDOiZ/5uv8Qq0OsBm33GrPGEKvv&#10;nCv3h1i9sHKve93rmdZ5zfuTgk//9E8fYnVkZGRkZGRkZGRk5MTIEKtDrA6xWvkgzomf+br/EKtD&#10;rAZt9xqzxhCr75wr94dYvbCCWBU3f7edRAyxOjIyMjIyMjIyMnLh5f02OGH6J3ZXF06u2PD5G5xo&#10;fU+VUx/zMR9zOgUNwkGxHKzFKgJAoYoACbqwXovY7kdHF6hNECCBEAhBF/eBgta79QIEQexkW8+L&#10;LMsvDCO2mgBD1vUvw4dkoSNgG5IgyPyALGifm6hQzLYfCAS6gjV258JqV+ICYpj4QWxtQs01siRI&#10;H+B3YoT4ayLUO1aRqQES1XtVYSVUg37HKsJUnAOEJMIU1h+vMl+vTwPRaY2asMyaBn7gqslTc+Qd&#10;qD73+1fzHtWA3/QjWAO5k3fPem9q6+73v0ITsmxJTrGxbQZkqfeo9vr22oL9BT73Xsl+CdY1Tv6B&#10;3JB79HSepj+0Lro7r+SzPA70yT6js/cZve617hX6xF99e25+HAV+sa33k3v2ULDGT5/kOnvFPOi4&#10;G9uxMZ+5EG39fGndbTe0XQ1z93q45zkQiAEben76Ey+29DxZ/0B7+q7t9Psz7eDePhuhn13Q6+46&#10;7zkFzz6kJPi82g10di5lnvU+IEcDJHbbwa4eG5vdD3re/B0QsC1r7Zr+oOc1V8dPPK2P/PB8BNcd&#10;B2PynxePfvSjDy6//PIhVu9iDLE6MjIyMjIyMjIycuHlAze8csODd1cXTv7Uhv+84Y/trt4z5dQ1&#10;11xzOgWqIrKJky46FatO7yCHuk+TFD53W+6DAr+LZ8Vy5kUWdJuiUPHdp5oUtV2YK5j7FFrPi9wK&#10;4eUHkFayrsfRw4a21fwhUkF7dCvWYzdobxs7Zoig7puivW09Ln76t74GEqB1R0cIKVjnRxREN7Iv&#10;MUJ+Ntnpx6ecSt0HxKo+TqY2seo64xGzHWMEZ9pW+HErBGeAKI1dyM8mUQHZmXZwArlPkZqridBe&#10;+5XwNNYcHSPX6b+eUKW79a22Bfxo/0HMrW/P1bBeyW0k0r4+Qa+xvp2r7iGaeq197r3TeRFSMUA+&#10;tT42xwekR3SCfLN/evyac/ZL9+++3QYh9AB5pg//YjdbO6YdB2ifV7RN9lX2C3gW9fMH6Os+Pc+K&#10;tpEP/dyyT1tPbGx7Gut6NJG6gv+ZF/i1rkfHFHp9xDinN2ElOBt5JgN/+bA+n/qEKrTta4zb7nWc&#10;vysyjr3u9d8XK/jcMe680v6EJzzhEHS1zQ37Rl51DNnXMWo7brzxxoMrrrjionzHKrv7P4xOEoZY&#10;HRkZGRkZGRkZGbnwMsTqXSc7YlXxCgrlPuXVRaeCVdG5EquKUAUpGI+ICZAKgSK+Twsp/DIv/V1Y&#10;K17d7/6K/pwUAkU7W4K2aSVWG4g7pxID9iuSuzA3t+I+4EtighiJ3fDkJz/54Oabb94hREpgbNsc&#10;Qqdj1PMiBDr+awwRGoFrtgfpw5esR7dDz4skC8EoXsjQ4DWvec1eUhUQq06lOqHaxOp6YrWJRq8W&#10;SJvXBOgbvPKVr9z5HSA2+7SrNaMjp2t97nYEJ8IzyGlVQIyua9+kbHR3jFyn/6obWXu+xGr7BB37&#10;IAQNyCV5D/KmbYLOOX2SBwivPsmtfd3H9kdILOjckSfJHbBPO2fZHiJzJVb3jYe2lZ/pT1dyE1Yi&#10;tElAPurjz9i9Equue941vo22SXx6bYwVS/s3v3zPlra1n4WQ+IM45UQjMtorBQJr2Xqy/3vt+RHb&#10;2h8wPnkBTVbq323rWGBbP0f1y1zamjR0ze99aB89i62XOHYcVvA3ecaWbosNIOf6+c/n9jH5kHsr&#10;Or5gTZNT5m6imy+xgc5eU7rsldgL+jz96U8/RNtxsRKr847VkZGRkZGRkZGRkZFzyXsysfrnN/zD&#10;DT+64Rc2vHXD395wzYZ98v4bPmvDd274mQ3sfeGGr9zwBzacS05dffXVp1NYKii7wOmiEyHg3kpi&#10;KmS7wG2isMcrzPsknAI3bQrpLqzdo6/vrVD0th2NJlZXIO761CJywFxtd/sEdCYmPsdueNKTnnT4&#10;/lVESo9ThLfPIVaPAqIp84Dr1reSYxlHb+yxhq3zKLRPvvberwLw3tN9pCp4x6rTqd6p2sRqv2MV&#10;gdoxR56mbSVkzdc+9onRJjCzXkjLbvP+1pxQBa8ayAlT122HE6o91j36Oi6uu3/rXk/AroRqsOoM&#10;EGrJUeg8s55ZQ2RSj+v1BaRQ8sC+auKIHvMgQbO+PnfuIOdad8dfznbfzsmVWF33CdDdtrbPdLVf&#10;xxGrngn6+LPtji2wzt+6V7RNrnteY90/7h2rPR46Rn3K1+sEmqxsIg7yDOh769p327oe+u4bd9R4&#10;sexnkNxJX21tq/j3XI3Wg6AVN8+a7tN2QD/v2NJtbWP0B3eUWF3ROWfu1o1wjL0di9hkTO8J93t/&#10;tW0XM7FqLe3Xk4ghVkdGRkZGRkZGRkYuvCBWv3/DV2z4Xy8g7r/h7iJW32vDAzf83AZFxcGCn9rw&#10;SRta3nvDbRt+dcPa//SGb9/wezccJ0OsvqOIbrtXwobOxMTn2A1DrA6xumKI1XfaOsTqEKvxt9va&#10;xugPhli9c4JY5au/q08iHvSgB10IYvUPbvjgDZftrvaLfy/9Lxv8+0//4/qOjIyMjIyMjIyMnGhB&#10;rL5+wy9v+E8XEE6MIjrvDmL1gzb82Aak6E9v+HsbnrDh72z49xvcR642Uep0629u0PbDG56x4as3&#10;IJ1/Z4P7X77hODl17bXXHr5jVRHaBQ4iI1Cs5uvpKZZTMDeQHYHCNeivkoLrblfwBorXFNSBor/7&#10;mAsxE/RXn5sc8/VvZF2grckZ5ABb+6vBCmv3g/5qqTa2BAiJW2+9dQc/7NKx4AfSJaDLeDEMet7V&#10;D+3Ik6BJAGvSsU6f1r/PjwBJ1mSlr/8H3rH6Iz/yI2chxKofsEKivulNbzqLIEWY+po/GN8/GoWo&#10;zVf/Q7wGXhPQdlmvEJeITV/J915VZDn4jEwN6O+v6yM/M6/2fm0A0BnIBzp7fsRoXgWwEqt0ti62&#10;BGIY0Jk1CEIi9v6ybskV69lr3WsLvfZIoeSfvdFf9daXHz2PeRFTgfmyf+VIbAD65W3AbrkCdPXe&#10;N5cxbfcKtmTv+Gy+QFwSd+jnADvo9xyILeZqvzJ/0Lo776FtytyBOcztVQp5FYDnU+vu+IH2wL7P&#10;uBWxO2Aze3o9zd/2dZvxPa/2PJM7NrBvfJO+IHfSX/40aSjuIR1X6Ns+W/81Lpk/4Guw5nfbGP1B&#10;69LuHnsTw/gfJK5Br69Yt93myt855hHDgB75TkfmN29+tAvYEzsuZmLVuvPlJOLTPu3T7mpi9fdt&#10;+IENvgF0Hzf2yMdueNYG/w7z7783bPj6DX96w8jIyMjIyMjIyMh7nCBW/aMXcXihcXcRq5+wwXy+&#10;zu8f8k6wEn9+xIa3b9DuH//ESYp/scG95274wxsyRhHhdQLaXrHh9284Sk494AEPOB2CDVmRohGQ&#10;KSEgESOKacVoF9yKz/RXnHZbF/QIoG5znTZEaxM2it4QqoGCtvs0kDJ9YhBhFmLV5/gHfEpBDwpz&#10;hXSTrSv4GLsVrF/91V99CD43mdPx2wd9QjRBx3glrtjWMeu+bM598coYhWl0s6l97fHiEsLQ+0i9&#10;O/UoIFNDrCJZ3XvLW95yFrGKMM0PUiFWEa9B90Om9qnPEKhB30eyWrMmW9cTqsjUnFAF72GNj0jO&#10;7pucCOh2Wjf9wf2j5nKv86zf2eo6OUZnr7F11d62gTXsvMgaWrded+h17L3jc8YBQt46d84Bnd0v&#10;cL/72Utte4ONbZOxnYeAiNo3FhBdPdeKtjF7zufzHd8wPvGyR9sO7fviyfbc6+eafZjnUNCEZJ9a&#10;97l1h/gL2GKerB/oF7/1b93sSBu0X+uzWPzW8cjAngtJmf5NVoLnSOtraE/8PGPEoJ87+9D62g92&#10;tk0h0oMe57N763p0fznY83Y7H6MLeo1DpgbRo22dP+j1HGL1wuAuJlbfb8M/2uDfQ/4z/toNLb75&#10;88UbfMtHnwY7/BvwYzaMjIyMjIyMjIyMvEfJ+27wtfkvvBvg/aUfsOFCC3/8Q977Ue/tRsn7bHjJ&#10;Bu0PcmOTP7TBKVUnU9dXBJAP36CI+JUNf8aNI2SI1a1QVlA34bWCj7F7JVabMBhi9Z3Earc19hGr&#10;R2GI1Xei17H3js8ZB0OsnoHxidcQq++ca4jVIVYvdtyFxKr/bP68Db+2wb+f9hGrf3xDvhX0Qxt8&#10;68e//f7Bhl/a4P7zN4yMjIyMjIyMjIyMXOTy0Rt8rf9nN/xvG5yiIP5EjP7kht/doB/50A2/seE/&#10;bvgQNxZxavWlGxQFn+nGETLE6lYoK6ib8FrBx9g9xOoQq8EQq0OswhCr+9H62g92tk1DrN61knes&#10;ds6fJNyF71j1bZ8f2eDfVUcRqw/doM0rAPzbq+XLNniH/f+3Yd+/s0ZGRkZGRkZGRkZGLiLx6/5/&#10;fYOCwusAvm7DTRv+/gbvXP3tDd+0IV/390oAxcAPbvAjC6s45fovN+hzXIFy6i/8hb9wOu+vRMgg&#10;TwIkS4DUUHSuxXwKVNDW77M77p19Cr8U1iuxqvhFAChqA/MorgPFeWxT6COtAiRWv/vyWc961iEQ&#10;T60HFMvPfvazD4EIa9/Nz0bwHks/UBPsi1PAl44nsLv7sCdE2x0hVrUn7nzImCZWFf8hgsB8sVOc&#10;8q5QhKH3pjZuv/32QyBTf+InfmKHH//xH98RrSFXA/32EamgLf28ZzXvQ4UQlvvw7hCr/EaQgPVG&#10;GgfGNuSG9U5/QDgfNZd7IVWhidWG+9Y1sG70Zr5ALiQvrGFy3Von3wCZ3/mqT++xbrP+8qhzDNpH&#10;eXJUznb+QLcb2/noHh96z+d+0Pr42X3Z0X3bJr7oQ3/G++wZEyT/j0LIMJ97HteJNYihufqePiHQ&#10;7MPe88jK3lcItkc84hE7PO5xjztLT9sL7PF8e/rTn34I/bI22vo/bvTP3gZxiV/sboJSfNc9z17v&#10;jg3iG9AVH8Hcq72BGCR+7PActNa9ZuaPH+AZnrU2X/rR0TYdR6yCa7bF7tgeuO7xa1v70WOjKxAD&#10;9vE1/c3bujtG1vryyy+fE6t3Me6iE6teAfAdGxCj/nP5KGL1Ozdo8++tVfy77MUbtD/EjZGRkZGR&#10;kZGRkZGRi1ucMvX1M6cj/EM++K0N37Dhig2Rv7hBm6+oHfWqAuSsPn7U6ijZEasIH0DYIS+Og8JS&#10;oRuk+Mx9xXTQRal+XSwrtps46jn0X3W710WwIj6FGNLFKcEAaRiffEZsBfo2maCI9meTr4rrtkfh&#10;37a2j0iCED8r6GlSZB+QYG0bvwK2xX9oP+huP6KPPdoAedA/bJR2EKf+kSYnThtNrP7Yj/3YwU/+&#10;5E/u8Pa3v313cjXkauOtb33rIXo8hFhF2jYRivDsd6z2j0MhI60fsvIoshOaqJUPiQnysufyw1YN&#10;5Kg4dBxXYrX7s6+J1SZTE8f40PnEDmRr5guaiJLvnWMr2kZ9Q1itpJR1l1PZG+BeE16u11xt9Fg5&#10;k31g7pBKoI0PTeSxJ7kI5oou49un1Q7Xgdy1v+jPPbb3MyTPhfNB9hQY13r2Ic8f8LmJVUj8oYnV&#10;xz72sbsYBKve6LvtttsOwc881/RpYpWt/Szii/HJASRvwLc1RvZ99zG+c8kzJuh4rdCe/Mk6siHP&#10;E9AnpCXwP89JvqWfvOhYas8zLmvTMQRxS4yg5zEmMQHt7d/qR7e1TveSp+m/6u7YXnfddUOsXgDc&#10;RcTqozb8vxv+5gbvpPdvoZVY/QMbvK/ffPd3Y488eYOxz9yQbxKNjIyMjIyMjIyMjFyE4mTEYzf8&#10;woZf3/CLG/xogj8RrT+/QaFxrw0kxOq/3fB73dgjIVaRskfJqT/yR/7I6Qc+8IEH8IAHPODgPve5&#10;zyG++Iu/+LCYVnimuFWQBoreEAza0x+6oNXWRamCtYta7UHmCNEE7jfBoDhPoY50aSIL8ZjTgvtO&#10;77WejOniGdoe9sdOdjVxlBOJmbOJIuiCMTb3PbbHLgV9kwnmyglV4EtgXPsRfSEmoHUBHTktiQzM&#10;Sc6XvexlZ5GqyM+cUAVk6kqsOsXaQKw2kdptdL7mNa/Z4VWvetVZZCcyNAQv5Kv0gBhHUq4EZ5Oq&#10;iMxeezr0z5iei66eC2nrpHbf88v/mYeObhMzBGlAX8hUbTklDQjawLW5+Na2IpXylW2/IB+izefO&#10;MesbMggQZE996lN30Lf3mRy0vr0PQ04mR+RPcnZF5yPIweS+ubttX57ZL5kH2N62tF/ae6+wX/7m&#10;2aA/fZkH0g7t94rsVQjJF7S+Rut+2tOedvDoRz96B2RpPxv0vfnmmw+hb05frqSr/q3Xs8z6dR/X&#10;1hGM72fPCu3pS1fnBfC35+P72ifQlrXteCVmHU/kZ07G5j9p9GtSvUlzsPZZazq67xrPvuYXPyGx&#10;4kuedfK5T+pqC2kOq5/tV9/PvgjoTkziN3vE+qEPfejBR37kRx7iyiuv3P0dedlll12UxKo16r16&#10;kvCpn/qpd5ZY9QOg3o/6ug2+wu+bPvuI1T+x4cc3mM/nfeJ9q8b6kVD/ThsZGRkZGRkZGRkZuUjl&#10;/2fvPODkrOr1LyKiohc7Vuzl2pUWQAgC2Z1NAgRIMpOwdAhNaqgh10UhmVmK3avY672CJDNBL+of&#10;FVQUOyBFeofsBpDeQpn/+c7uMzx78s7sbrI1e36fz/PZed/3lN8p79k53znveXNBjwTdG7Rf0GuC&#10;MN72D3DlJVRsB7BVEDZkYHXzzTdfKbCx2267Eb6ubbbZpj4JZZLJBDieqDPh1mSZib8m0ppMS1wT&#10;wECcUxpMeP0aE1vO++Q5TtvFZCwGkCoT8CYrjiTg5ZN+ypTlD2IyrrQRMEr5ZoFVF/nhq5/jWL5Q&#10;t+4H9YJvkscDBCge0nn8VXyAhJcD4Ka0gIICjhdeeOEqYFUgNZbAaizAqj/679f+8Ic/VH/zm9/U&#10;9Otf/7oP7ASsatUnwkfVJ9CTlaPAToepLsrh9UJYT98lOCpRD8DbrHQRYNXDxwKoanUrx41WswJh&#10;yQtYrLIhIKoAqYvzXib6sPofAuBpRSNQz+8z+iP5eHgApUNM+qn74Yr7lQM20nK/BAa9jwG5PIyD&#10;rvjeiSXIhrjnyJ/P6s/cl17WZvJxivtIaaBGcNXjL1iwoLrvvvvWdMABB/S5xlikPVUR4M3TdxHW&#10;4zKW0X6eL8dqeyC7/EbxuEleCivAKamsnh917mHoC0rb2xbpfNY1yqIfAfCX9iKcj9Gx6EtqW9Lw&#10;a562tzviuudF3vQrlQEAquvIr8VlbCbSkX+IuO4Xwh/qmv+NL3jBC+r/G4GrhxxyyJhdsUodep2M&#10;J60hWN0wiJeA8p1pG04EawRW3x50bRD5NTJeGErcC4P8qaFkyZIlS5YsWbJkyZKNIeMxtR8H8eX9&#10;U0FalSrj8bMTg7hOOFZNCKyeH7RBUJYJrBK3kfUBq6zMCsd17bnnnvVJqCaZDixQAqsJrKIEVhNY&#10;RQms9hVhPS5jWQKr4w+s7rffftWPfOQj1U022aS62WabVWfMmFE97LDDxiRYXWeddb6y9dZb155C&#10;2W677apvetObqq961atq2njjjWtjhtfXaGrTTTetvvjFL66LOn7LW96yumCVveX5vsOLPtkzlWNs&#10;KMDqJUGv4ESyZMmSJUuWLFmyZMnGnrHPF4+s8eX9Q5zIsI8GcZ2XVfHlnskBx38MelVQbMDa7wUR&#10;5iBONLA+YBXIx6RU8kmoJsAOLNBogVUmxUADgQOHQ6sDVv0RVspEWSXKrDqJ4VAMVsm7kcivP7Aq&#10;WIWGGqzy+DnQDQEZ2QIAAR2BnxIvmAKgSiMNVqlTRNsIrOrxfOTwE7DqdTwYsEr6QFBPzzUcYNW3&#10;AuDFRUCOWJz3tu4PrAKWpNEAq/6YPfeph+E+1b0Tg6xYDtgYAwhPmurPwwlWydvjn3zyyTWgig46&#10;6KA+1yhjM7DqYwlhPS6PtgMDvc4GA1a5rn4CWKWOJJWVupNisKowyNsWeb7xNcolkOlglfJIjNP4&#10;JK0uWCUt6hSRH3nHYBUfpJEAqxJ9UPfaWH55lfoRdf26172O7wE1vfSlL639aOD1NZpi5a98QwDs&#10;HXbYYXXB6nZBbJ/E9yn/wXkowCrfvfiulixZsmTJkiVLlixZsjFovNWfFyjw5f3dnMgwJgBcB6QS&#10;/s1BDwSxDyufY3tZEI+uEaeNEw2sfYsttlgpkAWYYjIs+QQdMdlmou6TeSbFAgSEAeBImsAjJqI+&#10;eQYYKF0msJqsIkGRGFAI0CCOHew4XPPJMn5kTegkrZD0yTP+eV6E83rx9Kk3QSlgGek1EmlRf8BU&#10;ifRUX1yjXBLhHcSpnVBcLqVHXQjwxGDV8wK+CfwBHC+++OK62AuVl1NJwNTrr7++puuuu6627yov&#10;tHJ42gys/u53v6utipWAqxJg1yEk0E/1TJ0BLYGnEjDT4SfXvY45BtYi0va8uEZ8if1PydPTA6ZK&#10;cXjyd1+pN4lj7b2KPJzAKiCXVbgS/VoQCpikfSWBId7W1IkDIYCT9vcEkgB7JNqWvujh6UecV591&#10;sEq/oi9I3NPq90j3J+I+9r5L/6IMDtfod35/+H2JDx4/lo8DfGYcID3VEfn5mBJLfko+vuieQNwL&#10;Pt4QhrwYyyTaQOMBENPT5d489thj6xL8Q74/KCIvj0vbAW29zogPTEfEkd+I+1njHCJ9rw/8ltTe&#10;jCOSjxFI/kvum+dLvXh9UDb5S93QtoRjdbVEGO+L9CVvWx/PPW388Pagjk488cSa6N+UlXpUn6SM&#10;1INEHO+z1IWXRfWiutH/LurD+yrX3C9EOdQ2CN9VPvbfHetbAVD+vfbaq7aVAWLfdPqN94nRFC98&#10;k2+Ie6HJVgCAzX2Djs7Q5CDgJ9spbRvEalXJX161Re85ngRysLp+UJYJrPJ0UKMXhSZLlixZsmTJ&#10;kiVLlmyUjT1SfxnEl/d9OJFhrDrluvb5Qr/pPTcrKLYPBPFG3HuC3saJBtY+adKklYIswA8HHT45&#10;BVwwadWEVGLCrAkxYQTFkE/6CecTVsJ7+prcI8KTlgMFJt+eHhNtTdKZ5PoEGQkg4of7i9xHwlJW&#10;nzzjg4d3KBUL8KX6A+z5ClPk0I+JPXXodexpUbdeD0z0lTYCiEn4JECABFIcxPDZ69zLBFDTy5WA&#10;f1pRioCrl112WV1ZYBVg6mEAq3rz/9///vc+1wC1WjXqgBUBQH2lJ+UUiKP+gJm+0pRjh58cAywl&#10;zgmSAlZ/9atf1RWDUtLlbwxWCSeRvkR41ZnqrZE8HKIsgEsH5bSPIA1Su/FZdYDoG94vHDwtXLiw&#10;lo5E2xLeYRJ9zvuZg9VYAlOS36Mce7oO+SR8937qgJiyeB+MRdk0liDueepD9znl8/zdT+R1pPiS&#10;1zPHHlbl47zuFcI5vPM6xietGEasmpSPhHWwSljGKgkACSykDSVgklZfAsRiv9UvVBfyiWteDupE&#10;Y7TEsYs05Qvl9PguD4fIS/AYPxg7qTMvB3XjceQPoj0UH6mekcdBpKW6pX+r/r2t47TUhsjLwbH3&#10;Geokq+8h/ufEZaDctI+EL8o37bE6PGoCVt8RdF0Q33tchP9FEC/+ZK/6f2WIcE8H3dp7XAh6XdBl&#10;QcRv9KP23kHE/Z+gRvA1WbJkyZIlS5YsWbK1zl4YpL21xovxgiq+vF8Z9IkgPXLG42w83nZ5ENeP&#10;DeKxNsR+rEwIuMZqDb70szLjg0FMMgjPm2wb7cGKtW+55ZYrBQGZLPuE11f3AAG14swnQcQRxCSc&#10;T3A9LSa5TFwlJttKm3x8MizFkMXTI33BRNJwOIQv7qOLa75CDxgEAHHwFKsZiCIN1Z8eLZeAqQ5R&#10;KROTe4dNnha+OQTAX7/uaVFuhaM+VS9eZ+TndU76KhN7i/qj9awqlS655JL6NgDItwIAqgJL//zn&#10;P1d///vf1wVQVfirrrqqz7WLLrqoDm31SL5EPakdEQBTK06BntQpKz4FOonjIJVy+EpR4gni8tkh&#10;bAw/tcVAI7BKXv6mf1aZOhglP6WF34onv130D9pNAA7Rh9U2tLXDVL+PaEeHdS7S0X2EdN/wWX2e&#10;fOO+JtEXBPHiewz5fYovgnoISIgP3i/VtyTyVZ9rdl8i8hPQAt5xbwLRvH/4/RH7StklAJlgL776&#10;fYA8HYUlL12nrLqPSFsgW/J6IC4gC3FMehJ1xApViR9uAIe+Qp5VoOoTADsHqbSJ/EDkIQhLeC8H&#10;dUg7+TnVpYRPquO4zlzkq3CIOtGPUbQz/YL0HXbin6cRQ2EBSaR6RtSfVr0iykhchL+kG/dN9430&#10;1NaIsCo/fnof8zGQ696OiLS8Xvg8HsEq96XfN+NJO+64YyOwyncZvuvwFE6sI4MAq3zvGYgODmK/&#10;+v8XRH7Tg7LsC0GE7wzie1eyZMmSJUuWLFmyZBPCpgVt1vNx3Njrg7QdAKtMLw7ijf+sUO0O4os/&#10;KzXYBkDGCov7goizPOjnQT8Luj6Ilzc8GbRjUDNbBaz6hNXhDNeYjDKpbjRRJbxPrD0tjjXZRUyg&#10;lEYcL0vxRJ+JvOLjk8OiZgCHayovYgIK6PD4WiUorQlY9bwpB2XPSgfhm9cRcfy6p0X9KRxwQvXi&#10;cAM45Ol5W+GfYCIAMgarDlNdgFVWp/KCK48DWPUwfi0Gqw43gZXuI2BSYJTP1GsMVlXfiPieXgxW&#10;FQ95OBRDVRSDVW9P2tfboxlYdR8l2k0ADtGHVW7uL6ULjFQbItrU4Q59VmkAeLxfEBYY5Pcu90cz&#10;sOr3VSwHU/Qn959H5PFFfQpxr3idrS5YpVzkQd/W9RgaxoDN6wwoJz+BbR4vlsKSl87RNkqLsee4&#10;446riy0YBNcQ6SsvwJv7RB356lbAKm0Yg1VPz0XeXi7yUD8YCFgFTHp6qwtWScvb0fOQ4jRimOry&#10;eJTJ64P6jH2M/XFRD6p/RFil3R9Y9Xjki29eL3xWfaPxAlYB75R9PKoJWG1m7wo6Kogfn2PxIiu+&#10;J7GaFVDKOfatx04L4to3gwCtbqxo/XMQ16dyIlmyZMmSJUuWLFmyiWKHBf1f0FtrR+PH/jPoT0FA&#10;Ub7Iu4Cumgi4tQexp1gc/rGgk4P6W2GRwGoCqwmsmhJY7StAh9JJYDWBVbWj5yHFaSSwOjo2QcFq&#10;M2v08ipsy6CngoCurHplayaMl4LyAlC+jxFP55MlS5YsWbJkyZIlmxAGWOWL+YNBZwdtH/TSoPFg&#10;bAHAI2lfCvpx0H8HsQL3FUFZxgsY3hnEJOQHQcQ5MejDQQPZDqF96623XikIAlD0CatPQiUAUCzA&#10;DWKiysRdYsIrMUHVZBcBADy+xxNMII7kwBCRhibLxNc+pohyuH/xxNof52aiDNjw+MTBP4n0sqAU&#10;GixYZeLosM1F/VJOibCel5eJax7W60aKwaqXCd8Ahwgo6C95AoTyOH+Wrrjiiuqll15af8RfYmsA&#10;hWH/1T/+8Y91AVTZ7xQBL+PH66lfCdgpMIpfgDl/3F/9VOI69S6RvuL/4he/qD3uLzlURVlgFSiq&#10;emFvVE+bOqP/SPiichC+GVilr9Fu3qdpB/UN2l7tnAVWHQABM/U4ODAIICjphwLaXgISOlil3lQG&#10;fPDHtbn/fAzguvocaSlfpMe2fXwArHqdcaxr5Of3g9KV+LFAcIUxgHuTc7rOfc6xBBB1373OGHOo&#10;BwQQ8/vA00DEpTzeHtSl2ok6Oeqoo+o6+uij63ANkRe+Ij57/QFSfSsAQXF/9J28GYMQ1yiXRFlo&#10;P4k8SAPx2ccA6o3yedsTRmkj/FV9kb73R8+HuF6fpK1xXu3g9YXwwdMjb/pnLM57e1BnDi/xkfaX&#10;SMuPY1EW0pTwV20b++hliPuz6p5yqB5Iy9Om3uXnAQccMKbBqtfxeNIOO+wwkmCVF30uCeI6T/nc&#10;HsRLsO4P0pM/JwQlS5YsWbJkyZIlSzahjBc9fT5oXhB7jfLWV/bR4m2ybwgab/uvDqfVwKpesAME&#10;8YkxxwAZBIxxgCIxcdUklkmoAwefTJOeoAlikiu4wyTX4xGWtNwXJsE++SJfTZCBLg6x8Ff+ZcEc&#10;yiUxkWZiDiCVCOO+ko6gFHIwG4NV31+S6543E3X8dvjq4aljLzPl9HxVX4hrCgdcEFhzIBLXmYuy&#10;ywfAoL9QCrjqb/UHpkq8mIpVqLyQKgarHt7BKmkCMRHgUTASkb+DOMIIwgI/KStAU3VEfXud0lbe&#10;Hg5mSUP5IgFTiXPA1DiMQ1zvF7SB+hzCH5UDXwGqCCCMzy7i0o+8X1E29VO/1/isNkSAHr8/AGSC&#10;QXx2yMTLftgDFKjn/cPTp87oh4i+INCGPB6ijtXn6E8OwIBMQDGVAdGHvc7IV9dIw9tO4SXlg7hX&#10;8AcfPb78Rrp3Ja8HIJjAJXDT+76Am6dDWWhTz1/1TRmPPPLIuoCr3h4u/PAfiagnVq1KjIWEU/vF&#10;oj0dzOKH+05cjakxxCUs8noAFnr61Iv76m3N+OF5uagzbzvk9YVIw8uOj+SP5DPCB41XiPr368QV&#10;LKYMlI2/fk+4uO79gDpwP72tXaTvdUPelMHHTdLyOqY91a/23Xff6gYbbDAmwSp+eh2PJ40wWMV4&#10;KdbvgnjhJ+EQPrAtEz9y87LQZMmSJUuWLFmyZMkmlG0TxH5bGC+ymhR0ZlBX0NVBvIRA1ye6tW+2&#10;2WYrAS2ST5TjibVDJYmJrFbzMNH3iTUTZokJqudDeppIcc3jMYFlgku+glAxDAG0OFBzcc199DIR&#10;18ED1wkPAJKATw40OSf4wzVWWUoCfgiAJgiEKKdP8PEN2CSgiWJfPTzxHTz55JM6UTjqRrDEAUQM&#10;Vr0O8UUAEZjoIJQVqf5Wf61QRXq0n3BAVolwAqsce31ST8oLAAl4lACRWumJAPyCldQ95Yj7nrcn&#10;7SGgiVilKrAKKFW+iMf8fQWrHvt3f8jT69zLER+TH2kgyqV+ACCmT7uIqz4hkYZgp/omorz0f5fa&#10;F3Gf6Z4DBgl0IgAh50hfdcRn7wcAJYdFfj94v0KEV58TWJIoF756n0deRyof4lg+Ifqgw2f8Unnp&#10;u9QF4ZQuxwJuyP1GwDH5Rh0pLa6pbhHHWSBO9w0CUM+bN6+mgw8+uA7TBGq9PVy0iVbKIo2LkoeT&#10;GPO8TF5G3ccSbaAx1cuAKCvnvY3I08NwXeMs4b2P+vhAu3u+GnMk2oVw6huI+m9UdvJT3VIu+YAo&#10;k9oKcU5lRISXDwhflRbi2Ps3kp989jKStteF7gFE3ROGPJQO+Xr9ua9HHHFE9T/+4z/GJFil/r3c&#10;40nDAFaxs4I+E/Tm2tGqxtNCPB10ahBhjw/iuyMvBU2WLFmyZMmSJUuWLFmv8UbZvYJ4yROPeV0Q&#10;tGuQ3sA/Ea39Yx/72EpNIoFWDhR98sp1By4Sq5E0ieezT1RdxHf4wqTX08+Kw8Q9K08EpPFVqu43&#10;k36Fo0yeL2k6CAH4ADs9DMDH0yaMrvHZwagLOOQ+xgK6xXE4r/rHN/cjlteXAy3AmVaGMeFXGKCA&#10;0lb68gVfgYFaafmXv/ylj9hHVQKoao9UiT1WBVJjsd+q++p1Bjh1kAqU9EfxqSPVO+1IP/ByxCCP&#10;tvL4rFIVWAWeel1rhapE/pRd9YBIU3UU9x3gqPcz0ldaxJXf1K33Y9rE05GoF6Xl8BOw4/GR91kX&#10;EDXenxJg5Gnz2dsDuKT4wCK/FpcZX3SNdB3axWGzFPvh17jvVGeI9OUXbe5hEW3vdSLwKAE9VQ/A&#10;PNUnUpsiyq/7BZEu/gHWlPaxxx5bnTNnTk3t7e19wiP5GStuD865z9R3HIdyeNt7mWLRl5SW1xfi&#10;HH+b5e/yfOM64tjzBXh5WNqD8cTDeP0jB8nUreJSRp1HPmahrP7p+cd1xP8S911ANSssPnkb+rV4&#10;vEScky/Iw8yfPz+B1WHQMIHVZMmSJUuWLFmyZMmSDaFtGMTKhMuCHu39y4uePhC0XtBEsgRWv5fA&#10;agKrCaxKCaz2pJ3AagKriHPyBXmYsQxWaQsv23jS9ttvn8BqsmTJkiVLlixZsmRj2Fi1OjVoWRBv&#10;gWUvrZVBrGC9MejrQVsFTZTHv9o33XTTlYAFBMgCVEk+CWdiy6QVmOICsGgizWPITJIln5ASP4Yk&#10;TFIRkynPi4k18vx84oxisOp+NwOrnANISAAV4gN9JMCYp+2PMPPZYZ1rIGA1FnBCE/UYrCpPSfWF&#10;CAvoQw5WqTfVP/WqtkXKB1FO3x+UPVJdDln1+L+rGVhlKwAvB4/Gax9f8gJIuhy0Uo/aZoGyCf5Q&#10;XhTXKe2h/VGRbwUAtPW6Ji8PC1Tl8X/fd5U81eeoc+8X9BXvZ6SvtNhqQP0lC6yqrbxelCaiDQFC&#10;gkIeH3mfRQAnBCjyx6+518jP0+az9x2uKx36C3Us4Yd8RfjDvYvww8Eq9U941VeWyFv1xWfvz9SV&#10;76/r5SQ/hVN90f7q2whY574Dk7SXKfUCVJO8z5APAFSijPhGekqbN/izhybaf//9+4RHPrapLRCP&#10;v/ueqlxXGyLCxHG4T9X2+Opl5Jq3HeXET/mq+kIDyd9FGl5HuscQeWkcRnFY2oO6dN/of7SB5GAV&#10;XxWXttV5+eftSDlUz6RBHRBHdcT9wTmJc96+CoOI5/VJet6Gng5lkI8e3+uYY11LYHV4lMBqsmTJ&#10;kiVLlixZsmSjb68NemnPx7qx1+qMoD8GPR2kFxT8M+jgIF5q9YmgHwbdHfQ/Qa8PWtutffPNN1/p&#10;oEdwCDH5FLBjYs2k1UEHAkDwlmzERN4nSA5hmDB7PNLSBJWJrE/4mVgz6fW8ADg+eY7BqkvpI+CO&#10;0kAcu4+smosBKZCnUXp8jsNLAwWrnjYQQ/XAZ/c1LrPCIa4JnAHA1E4OM+I6ByyojklPPuCT77GK&#10;gKnNBHDNgqro8ssvr8NNBHgUOAVu+jVWe3odah9WrQDFT8qnslIObz/qzMFsDFZVRgRI9bDkAUz1&#10;c8oD8dl9i9vO0wMa63wMVrl3SIv7S2kjjr1camfK5PGRl9nbEeil9kbAIcCSp81n7zuEUVr0Ec+H&#10;e07xkPdBwvo9Daz3/psl0lC98FlpIeC51y/QSn4xJhDGxwCOdR2538j3WKUuPKznS3t4nVFfpO/1&#10;wo9Exx13XE3HH398n/CxAG7ygc9eR4xl7qPGNj+nsiLqzNPGp7hOJa8vxHjNy6+a5e+iH3l8Tzsu&#10;B754WOqLsdTjAHU1DiEvB/kpLv3Ir3n9IeIqX8pDHNJXHdHnlBZqBlapP8/Lxb3j6UgOT2kbv+bQ&#10;NYHV4VECq8mSJUuWLFmyZMmSjb7lg7bu+fi8VwftGXRx0GNBwNQngy4NOjyIbQF4Y6yMlaq8IfZb&#10;Qb8KigHt2mZ9wCqw0lfkAemYLCMmw5q4ajUaOvnkk+sAgpe6AC0kJsUSEyYgiQSUYQKLmPwyuXYx&#10;6fXw8co4YJGvdgNmSZr0S54Ox0yOJYAPqza1ShJxDuAqAfbIH/FZgBR5vBgckZfiIcLEvgIJAAGI&#10;z7GvnJMUDpEedYAor9pJdYeoV8+fNtHKLY5VBqDgJZdc0kdZMBWxLQDX//rXv/aBqVdccUUNqCK2&#10;D9Cb/RHwFMiJAKvAT4ljh2sOVqkr/KRfCvRR/wIbiOsORslLaXPsfcRfUoUEVv0c/Z78dC94W6NG&#10;6eG7+gvxuF8k2kFthf8SxyoX7e2ri9VOkoMHjh1E+X3D/UR8/FeefPY6Iw355vcrwg/FQ/Rj+cR1&#10;vUEd6bzfT6Sv84g01Ncpp/oiog79/nFQSDrk7eFJz331OkCMMwBRBFBUWsh9otxeZ9xPlNvrgzRO&#10;PPHEmvjxKIZypC9xr8kH0vM60nWJY+J72zo85bOn7ZAvFte8PvRDmOePP15H7gvHXkcufPR08AXf&#10;JOqLMQkfpGZglfy8z/k10vb2oBxqRz6rfrwN3ReNnRL9UNfIL85Lcp+Qyk5ZvE97vfj5Y445ZsyC&#10;VZ4g8b4xnvSJT3wigdVkyZIlS5YsWbJkyUbZDg36f0ELg1ih+ngQQBWw+reg/YI2CmpmrwsCvh4Z&#10;9HxOrKXWvsUWW6wURAHk+SSSyaxAHpNZQAcTX5+oAl9dAnzIJ7sCjRITWYVj8gyUlZjYxnAUEOVA&#10;EhCjt70DRh3ACFoh0lEZEGlpBR0SXBNMQw6/ELDMgZqL9JUvaVNOibgelrQJ74CAOEAKpLJK1Jv7&#10;TnryMQ7vYVR2fHLw4cCA+tPKzgsvvLD6q1/9qq5f//rX1T/84Q+ZYguAyy67rAZSHazy+D/XECte&#10;f/7zn9dFHkob4KltAZDaUBJURbQr9SYoh/js4Wk7PY6PiNcofYd4CCBKfD8HINUWCTFI5ZrDVK4r&#10;HjBV/YX2kb+S2kXwFfl12lpggXvDAQ7y+9JhkMCSRF/I6ksO5IB5gkt8lt9I/VjiukMvl9ITxEIc&#10;UxeS3x/Ui9cn9aH+jIir8nJvUA7Oqe9SNz6+CA5KApWIevL6U90i0vQykhd15+MXY5LLxzzkbUB+&#10;8gGfvI4c5CHOEc7HANLTVg7AYb9fue7jqIv69vrAf9Ly/NWfJK6rTPjj/QoYt2DBgprwxcd14ipf&#10;1Rdx4vxd1IUU14XqEQFhBVIR19WOylftL8kXRPt6HyRN/aAXA16liZSHRLqqC0/P+5GfP+qoo6ov&#10;e9nLxiRY5QdP9cnxpu222y6B1WTJkiVLlixZsmTJRtkOC9Kj/hJAlZWrrFAdiL0iCLD626CXc2It&#10;tfZJkyatFNwBBvoEh0mrg0LEhNlXJQkUICbEfg0wAlgRXPF0mMgqHBNg7dOKAB/yRwK8OBAFcgnA&#10;AdA8LIBIZeIz6UmAFOJKgmTyM0vKDwHT3I+4XC589rxIi/DuD8fKJ04LgOFhAVEqF+E9rATMkm+E&#10;EShAgAGlBTj0l1EJsgq0xlsDSOy/6kBV4oVVCsOKVr3UCZGe8mEFq9cJfqgdY9GuhHEIyWdfocoq&#10;WM9LcbLS9nZDPMoPWPVzxFd44vs10vS8gYO6pjZB9DmPh8+cp/38vMqEaGvdR9wb3u7I29EFcPL2&#10;1z3n55CnRR4OmtyPuA8CxRSW+1s+IsEm94f0vYz4o7SoF7UN4lh1hoB18pGxh3OePnn6+IJv7o/7&#10;Qb0oLeThqGvPl7wIA2xU2oBClTtLnhd16Om7YoiIz4T3OiYvjX08/u5+Z43BEnDP64P04zYCILqv&#10;Pn7H5WB1rp4+4FFy95vrylf1BYiM83e5H/yfiK9LjP969B8RVj5RRvKkPT09+YLiPkh9Ki1W23pe&#10;Dk/57GnSLp4OIn9vD4517cgjj0xgdRiUwGqyZMmSJUuWLFmyZKNvDlZ/EbR70IuDBmNbBPHl/rag&#10;N3JiLbUEVhNYTWDVziWwmsAqSmA1gVWUwOrIK4HVZMmSJUuWLFmyZMlG3wCrXUHzg/4jyPdQHah9&#10;PIiXXF0S9EpOrKXWZ49VwIZPcHxSz2eABGCAybvEpFiPcDK51mOmCIgJqBGsIb5E+pqQk4YehUX4&#10;IdgkAWgcAPH4tQAYMEyP9SKAph5F5jPpSVzX49sIqApci/MC+kiAMYUHprkfcblUXygGq+RNPQIJ&#10;pKw6lvDXJ/WkJzkYcuGf8sM/j0/bSTxS7zBV+5Ii4Oell15aFzCVl1UhAGoWWGUrAIVhOwCHnaSv&#10;rQBIG6Dpov4ljgUuaRsBToA24rPDTcQ+rRJpqF8QX3u7IvqDt53a3kGgthdA9CvqU4rzVn9ApK3+&#10;Qvt4mvQfzpOnp6c+imh7wA4C+HifRQAdyQE517zPNZL3OcAV8AnRF7xf0Uc9HgBJfnk8hC+k577h&#10;j7brQNxLui8pv9oGxe3heTNmUGcOzfDVHxlnDJFvSOGQfJN8XKPevIz4zDmHoD7GZcnLTHu5H54X&#10;YR3sKW3Pn7ocKFgVOEeUy+tD9zbtJMVglXDacoVxF98l8gfIIfxwn0nHxyZ8I06cv5fd64RrXn8u&#10;/gcAQCX89nYkP/L3+nNfCOf54gsvUkSU08uBz0qbz+4jkt+qE/L1foQ/ij/Wwar6w3hTAqvJkiVL&#10;lixZsmTJko2+HRJ0fM/H1TaA7OKg7YPW6j1WN9tss5WatAMxfILqk3pNpn1iiZiM83IXFE9is+JL&#10;TKAEVmMRD9Di4UnDASLASoAGAObXADaCWnyWDwgwoWtKA5jmZQLqOPABECk8nz0vQRkUQy5AlYNV&#10;rserqxyS9SeHKqTtPkq+ShN/3R+Ag+AFaTn8dAFXBUkFU3khFWJ/1SywqpdWIcLH6TnEdXHNYSX7&#10;pCoeoNSvDVak5XlRZ952WWCVY8Xns7cf/cTT92vE9XbwNHUNwBrHkehz6hPcY95uyPsB91J8XVJ/&#10;9HuPzwAiiXtT9xqQyuskBqvevwFOWgmIAE/4qusI37wegKNKm/J7/QGXvQ48rEA094f8BrjF+fu9&#10;1Ew+rsU+SwJrA5HH8zERPz0c9etjon50ok2kwYBV+jArnxFtE9cH8vziOmIlqo/X7ivjgtKib8Tp&#10;uF8oqz94Xi6ueV6u+CkI/jcoHnWr/0u6Tv25H1xzX72MCxcu7HOtmY+UhzD0M/nGuaywaCyDVfbJ&#10;FVwfb5o8eXICq8mSJUuWLFmyZMmSjbK9K6i/l1Ml67E+YJWJOhNZyVfqMJFkUsrEVnAOAQU0afUJ&#10;cax4Yk1YrVjis0+UBRO00k2r3bRqEcVQxhUDNCCNRDrAR4l8gEGARglo4avugF6EQfjmfjl4Ii0B&#10;JYQfxJVUj0zWJc552ZVPlkhPIn3558COY62CxB+fsOKDykhYAUxeMMXb/iUe5QeOSqxG7Q+sAmAV&#10;/3e/+1199SviZVgXXXRRTXz2F1shX3HqYFVxgXDAcz2m73AuFgCVOIjVsZ62gLNEHVJP3h+0WjVL&#10;xJEfyFef0gbe9moDRJt4WMn7KH2J9pK83yDvc/F5+qCkvhLfewJNiHtWsJLr3sfi9Lk3Ca/7nGOJ&#10;/up5Inz3+41+pvqmztRPkVaBS15n5M294avZGXvie8elcQgxxngdaKxBxKVOJMAdvnPexyiXj4vI&#10;71mOlQ916nkxRvpqfPIgPDBR4t5UPvjj9RmPX+Sh8seiTfx+R/jg9UI7Cu6St5fRw5Ee9SJRv15+&#10;0lFdSnF7uPDb69zriLzVH71fqqxAW/KTn5TT4/ODkdcxda5VtHGfwXf5RD5eZuqDevH2QB6f/BT+&#10;kEMOGbNglfvc62g8KYHVZMmSJUuWLFmyZMmSjSfrA1aZyDsw0ORWk2Immaxy0uoqxDmFYdLq8X1y&#10;ymTVJ7E+eSVth0zyAwCocwBTARoEmHKI5cAGAOGAyoEXAMzTIW8m6h4GEOagFn9URibkShs5WCUv&#10;jwcA1TVEfCbzXi+kp+uk5WnH8j1W3UfqQuUhjOoMIKJVXgh4pTpitaYDTF+higRSYzUCqzz+zx6q&#10;kq8UBagCWxGflW9/Ii5xAKbyGzgXw1QXeSsvth7waw5tEe1FPXl/cAFTPT7H8gN5W9Me3odc6p/8&#10;IOBxgJhqW/kyWBHP+5hWQXof4147/PDD64pX/LliPwBaWpFIPN0HKF5NiSiTx/d+xmcvP/XRqD5J&#10;C995nFtAGGCW5bOEf+rrlNl99bGH+93rh7jkBzjz8644LxfjnvJhPPG84vGSsNSb6hR5+vEYoB9R&#10;JMqlMgKh3A+BKfeb9lN41Ytfb6R4nCN9lZExDL8BkZ5/M5Gex/c64tjDen3SVrQ9gN3je5niOias&#10;0qY+FA8xJiof2srTkeI6dHl9zps3L4HVYVACq8mSJUuWLFmyZMmSjQ17QdDbgjYNehEnzN4dtE/Q&#10;R4IG+1Krtc0SWE1gNYFV6w+uBFYTWJXivFwJrPavBFZHzgCrJ5xwQq19xqO23XbbBFaTJUuWLFmy&#10;ZMmSJRtlWzdo/6DlQbyA6sAgN/ZM/VjQN4K+H/TWoIlqtZdXAVOQJtCST0iBDkzKedSSPewkJqdM&#10;miUmrhKTYolJLpNSickraSLSkA8IkAlgiMEqe1xKzcAqMEJpEZfrEmBVj3Ij8qZcAElJ4SR8YTKP&#10;mPQ7cIjBqscD8HJdIj75qdyIuvW6ExjLkoNV99HrxsEqPnmdE5Z6Q4TVS50AjoBRl8NUtgP461//&#10;WhPbAgBSr7zyyupVV11VFzD2t7/9bV2NwOrFF19c3yIAsRUA+bsE4i688MLatgT4qEf18dsf7+ea&#10;w0/y0pYEQFZPl/B+THvRRjFMBQBmievedxwE0h70O0nt5P0TsA2AlRys0tfxpZE8bRftzP0SS5AN&#10;ce8dffTRddEX/D71Pqp7RiKsACCf6f8SfRLf436qew/xMjJt+cBn9T9Ee3p9+jXqBpAFKONt9Qgf&#10;3Ne4zEAZ9XXi6r7CV4E2yUEOYciP+1EAzccu5Pkirz/S1zjJPe51z3ipFykhwuCr6hSRr9LlmvoE&#10;ou19bMIXlTH2i3GMPN1vh82Icz7+NBLlok4kxhKNgYxhPGZPXp5/LI2LiDr2OvL659jDen3SFuyT&#10;iu8en3JJ1KH/TyKs2hkfFQ9RLuUTp0M8oCx16/G9PrmmuhzLYPX444+v95Pxpm222SaB1WTJkiVL&#10;lixZsmTJRtl2DLo3qNqrU4KyjFWtPwr6a9A7OTEBrX3LLbdcKTjEJN4nuD4hZYKpCaWLcIIATKY9&#10;jianiLAOEzjnYT1fwQUHq4Aoh6f4G4MrCYDo11S+LAERABIOkwBWio+AAgIuTMZVXpVZfnPs8ahP&#10;D0t88vNyc+xpez3EcrDq8vILtiEgl+fVqD6BWgKfCCjpYPWPf/xj/RqfAavXXHNN9YYbbqgLuOog&#10;thFYBbr6ylbgqYNRgKfAKvukAmyBcgKfwDlPGzjr8UkfH9Ef/vCHer4ohrCCVkobAV+VP2FURwio&#10;6/EBgOpH1LvaGRCV1T6EU/0j7xsce5xYyicW7ehpcu8Aj/xeQ74HJf1dfQKI5X54H0GADqUBBPP+&#10;KJDq52JRT2or6tbrk7b0+gS06hpQlnuCt5sfd9xxNeFDM1/9XuKeVTh89LEI+KZVsAhQGMenjhSe&#10;sc/zRX5fubiHlQYC1Kn+ENfj9onHFFdcRvJQ2nz2sPgP/POyChhK8fjTSPQjz5e29HJl5R/L+0EM&#10;Vt0n6t/DOljFX8J4nyV+szLSZ3WtGVjlOE6H9qB/aPUrn+MwyieB1eFRAqvJkiVLlixZsmTJko2+&#10;AUufDLoh6JtBGwc1silB9wd9JWhtfvt/I0tgNUzcE1hNYHVtB6uuBFYTWO1PCayOb7DK/YKv41Ef&#10;//jHE1hNlixZsmTJkiVLlmwU7eVBtwR9NagZUJUR5s5evZETE8wSWA0T9wRWE1hNYLVHEwWsLliw&#10;oK4EVldVAqvjG6wee+yxfepkPCmB1WTJkiVLlixZsmTJRtfeEHR10Na1o/5NYPWhoBwnJpi1b7HF&#10;FiuBQgJDTHIlJulMaBGfNZlm4isxYZZ8QoyAFloVxoTVJ6hKS/KJtcAqQAkoJTlo8v1CkQMb9rLU&#10;ecI5IADYCAghJtpIewkiYKnOS+4f1yXSU9pAEI4l0vf6EfTyegAcqL6pP8JI1EHsuwQQ9PID2BA+&#10;qBzk776qnREwVXtfAicBmNKf//znPvATQKlrgNObbrqpeuONN/YBq+y9CtSUgKkS+6ReeumlNfGZ&#10;/FzyAwF1BUb5THwBVMRnXkolAV89L/aH1X6w5OVps08qe6hKgDxgKnBXol54qRKK93Mljtc57aC6&#10;pn28f6o9EH2X+qc9FB4BdqU4jueD8FUCqOqeoB94nxEcYg9MCbin+xjRBwW/kPerGAz6GEAf9bzU&#10;r/zeoFzUmwTMVv3x2es/Fv1S9UH65CcfEPeH11kMHd0PH4sok5efY78vdX8DjoFyiHw9DPepy8cu&#10;/PRrXn/Ir3HPk4+nTVm9PVxx/bqI635QNtKnD0gcAxcl9yeuB/qn8qVOuO7SOCURJ/bVRRtItJ/7&#10;5engu4clL68zfFY4xHWNn5KX0duafBUPKT1EWPeJ+4aXPrEXLi9KQ9w/ng/3kq4dcMABCawOgxJY&#10;TZYsWbJkyZIlS5ZsdO2lQX8P2rZ21L/tHPRw0CO9nyea1V5eJTDBZFiTTuQTSo6ZmMYQgImwT1xd&#10;xxxzTP2FOby52dP2iTJyYKA8gKJamQd4cogCfHKY2kjEdX9J2/PNghqcd1/xSdeAD+4rgEcwjc+e&#10;DvXpeQGCyM8nkUz0dT0GXoRX2sivcawyAgEVBrDl4Vy+4hXIKHAKkNRqU6041apNBFjVNV5adccd&#10;d1RvueWWPmAV6KqViQBKXykKUBWYJS1PG+CpeEjwFgFXOQdAla+xeBmWQCzCd8UHrPqKSF+Zilgx&#10;yQpZ9xUorzqibt03wusaon3VD+iT6qux6Kv0I9q4UXsQxuOobSX3m+uKR5/z/qjVmAAg9TGgETBK&#10;/Yw+7PeSC9jUqH/GIM3zleizXmcAVW8Dl5cJAXY9bfL0+5PrKjeKfVc4hK9+D7u4RzwdjQnUk8rN&#10;+KS0qC8fC5HqBDmsi4UfXj/kAZRzv73csYjveXl9MF54XvgFtPX2Ay56GBd9wn1zUE2+Xl7Cux8o&#10;Hq88LeRhSQNwiSi/h4v/h3h9ev+TYrDarIxxfMIqHgDd64p7h/9VgFWdo708L0CryrH//vtXN9hg&#10;gwRWh1gJrCZLlixZsmTJkiVLNvr246DTgprtmbpO0KuD/hjEC6542dXHgiaa1VasAngQoMgnkb4K&#10;iAkqE+AYRDYDq0cccUT18MMPr4nHKj09Jr0elnQkJtvkA/TQyjwAklb6IfzVaj5gmK+S80eKgbOk&#10;JcUrqciLc4AEKV4xBUDwNBwKOFgFSHg40iWupFXBPokkL/fFy0h6Kj8iDflIviojYFVhSF/58xlY&#10;IjnIY4WgVmkCLgUjEXDyl7/8ZV0ClohtAO68887qbbfdVr355pvrYsUqq0clgKfEKlKuIyCrg1VW&#10;oToodbBKWKXnYXyFKumzslXCx8suu6wmIC7gVAKMuoB+5E84ySE1/Uh1hICB3h4Asaz+iLTyFBFW&#10;7evt4Wk1W4GNHEByXfHIF/An8QMGK8R5k7oEKHKwSr+g/0iCaYj70scA/wGEfkdcyfOVSE+ri5FW&#10;qmobBoC+5GVCvmKV9Kkv0lR+cZ1RdhftoLDUd6NVi4TTym3Efcp5QBsgDcVgVStZJa5LjBEO8qhr&#10;CT90zyLict97neNPPG5IxHffdV8jxgPlixhXaTOVAXFO9YA8PP5pHEP0Z4m0tVIYUS75QDyO8U39&#10;H1E+zknuN341Aqtcj+tT4lhpeNreR+Nycaz/M3xWfMSx4gGhXfjGlhPcL1rtTVspLRSvWE1gdeiV&#10;wGqyZMmSJUuWLFmyZKNv04PYZ3Ve7WhVWzdoq6CLg4Cq6JdB6wdNNOuzxyoTeU1+ERNqTVaZlDIJ&#10;dtCB4gm066CDDqoeeOCBNfGIpU+e4gmvT4xJk7wAKYIP5OWTcSb/AmDAK18JB1wVkAJYebxY5AUo&#10;8Im6QwQEMMiKi4BA8gN//Rr16XWFL5TF60FlRdStyouARWobxMRePpKegzeFIQ2lRxj5FotH3h1u&#10;xmDVQSbAUStOr7jiiury5curd911V23lqgRw9ZWfHp/H8rmO+OxglVWNjVacsiUBaQFQlRafPZ94&#10;z1bgrfIivq+e9HwR0Bhoq7Ih6tLryNMGznp7uID7aguHsxLt6X0F0R+y4mfJASTpKx593/sMb/0/&#10;8cQTq4ccckhdn/zkJ2t9XP3Z7x36mMcHqHnfd3EfeH/2+1MCeMb1LAFXvRyxvLwqF8BO+XGscmfJ&#10;w+Kv7hXuG51Hsd/cK4T3+4tjheee8nsW+XjlAgTq/kPx+Cjo5/n7Pdus/lEzsIoYs1WGLPmYHoNV&#10;pYs4zsofabzkr5eDsrsvHofw+r8Sg1XS8XgOUyUfgym3l4k69fi+aheQ7ek4WKUdPB5h+QGQHyfk&#10;K3A1DqO00x6rw6MEVpMlS5YsWbJkyZIlG317YdAZQU8E/SFoYdCeQXODOoIuDOLxf0HV24IArRPR&#10;ElhNYDWB1QRW60pgtScOxwqfwGpfabzkr5cjgdWxYYDV+fPn11fdjjclsJosWbJkyZIlS5Ys2diw&#10;VwZ9PujBIAHUWM8EXRG0UxCrWCei1cAqgAcBAvWYI8oCq0zsAQGSgwMmyEyKpYMPPrgGVxGwxx9R&#10;HQhYBQABQRCTffyTOKdHgvHdH/H2FxABaDQhl5iYS+SNr0yypXhiH4NV9wOgAJxC+OTXqCtgj4Qv&#10;hGFyLpG2wlOfDip4TJk4Eu1BvSHScxClNvR6Iox8Q6ovBHzWS50AjDFYBWBKPJLPOcQeq4BVtgO4&#10;/fbb6wK4OvD0rQAAlpdffnlNfFa+iEfsSV8iD20bwBYCpBWDVX9JFnJfiY8viPgOVj1fxDnSJJzE&#10;4/+qb+pIWxEgHmv3x/VdMVj1ukZAVdrTzwEDs+JnCV+kGKxyn0iAVbYCAKZKRx55ZK0fc18hwqlP&#10;4JP3Od0TkuIgrnl/pi8Th7JJ+OMw1bdi4EcPB6nxy6u8vKRD2p4fxyo3Up/3vq+SqnlXAAD/9ElE&#10;QVRxCd91P3O/CBgiH1eQykw4xeFYaXEf+9iFuBclxix/dF1jC6LeVJdI97DnT/oKz3jg4ZG3gcYJ&#10;RFgfNxHp++PtDiAR1+VrM7CKL1zPksZLPns5SNN98Tjkrf8rwDOVV/l4vHj8VR0oPOX2MuGL2kLl&#10;Vzvx2dPhutoYeb6Mx2wDwD0kX3n038N42vxfG6tglf3NVYbxpq233jqB1WB7nHHB+/KlyjG7fvbn&#10;r+89lSxZsmTJkiVLlizZiNsLgtgW4JygB4KeDgKmPhn0jyBWr74liP1WJ6rV9ljVXoNM8H0S6RNj&#10;JrZMvv2cpEkrk07f25FVqhITVJ/gMnnWBF+TfEkgE38kAREJkOKQRiBVMFXgCBjj8IC0fRIO5OCv&#10;h/FJP3KwwbH7IciBgD8OmcjfQRBQhLI4LPK0gBPyG3Hd64VzWmlIeoJQQDnBVNpRYfDB0yes3iwP&#10;9BIEZW9SVpK6BDfRddddV7311ltrAqKuWLGi9vmaa66pi3Dap5SVp1dddVVdHAuyAkIVDjm0Rawy&#10;FeTk5VPAUsUTRNXer1px6r6Snla/Ui4Ho+wl61IevtoZACjwKhgosS+og0AAvkS/c9CqepYET/2c&#10;x+dY7Yk8LeQAEalP0d7cdxKr7ABD9Gndx9xfhFO/op95v+AekehD3vfVZ3UPaqxQevQz95uyOFil&#10;ngSEVU6JFazAasnrgHR1Pyk/zvl9znWHgY3AKPJwcRm5t6gjPmsM4F7XfcdYRdoS6VPHEnF1/xGX&#10;8BLxfdwjXf5q3JM8jp8nPdU/4rra1dsYkRd/ffUfsNAhJGEYA5GPa0hlQITzMtO3tFITqY7cV9W9&#10;5P2SNOSnxl6JuOQnxfVFuxDGy+ECcvL/RSJNxSc991FpIurS/aWuqDPSlK/IfSNt1clhhx02ZsEq&#10;L+HSqtvxpq222mrCg9WOavX5hc7Kd/Kd5WfypfJf55y+dMuOjmqz9wYkS5YsWbJkyZIlSzbsxhfS&#10;1wUBUgGuyXqsBlYF4oAsmnQiTU4RE3EmuPHE2CfCTHBZmSqx+kdi4ipogQjvk1elgQRWXQARB0BA&#10;Kq1QBXg5dAL4KBxl8nQol1aLIvwif4FOBMCI42hijW++SkswBRFXdYnwxaET9Ud4X7UIOFJagrES&#10;QMgn/o1WNXJedad8ETDKoQzgSiCPx/+BigjA6Y/DA1ZZmSrdcssttVWqqKurq3rPPffUzjk8ZaWr&#10;gChp3HDDDXUBOQUzAaNxXr5alvgORllRGoNVB3ekqUf/EWURMCa8VrpmCZBLPqoTBKzVderI4T2Q&#10;0EGrX6NuBUFpD7+m66Qfn5e45tCQHwdc3i84Vl60sUMlwBDgi/tF/Zl7QCAWcV+oT8T3FX3OAZun&#10;Qx91P+hr+ELZJACqr1LlOKvPIq57W1IHSod7g7wFcFVuj4//fp9yP2s1Ifesl0vlRdyHPt4A3BgD&#10;HMByn/v45GMeUO3kk0+ui/iKR/oCb8jHRySgKT8R93acvqQ2kPBFQFFjl6Sy+Oo/oKbCI/JWfeGL&#10;++Z1STruI31LadLHqCviOzz1cRU5iKUsyoc68XD4rvE1ri/81f8dT8/j45uDOcKqHIKyEj7rGul7&#10;3VAGykobxD5IpKH6ZjV4AqtDrwRWn/e8OZ2VPQqd5UcLnZUqyneWn8iXyp8Nn9/QGyRZsmTJkiVL&#10;lixZsmRjxNq32WablVoxBtBhwixpAoo0CWcy75NRVv1oAsrkWSulkAMfn+wiwmuCipQG8smvBFRw&#10;UAIgEpQC3jjQBFAqXAxW8deBL8ecd2BEHIcZ7isTf7/mkl8S4MtBEGAKUOQAjXOKD7yS34g2cODQ&#10;DKyqfJRd9UB6DhU4J6ALkAZSakWow06A4/XXX18Xq1RjsMpWADfffHNd//rXv+qP4AM4Aa+Sr2Zl&#10;RamD1FiAVvlB2HgrAFae+uP9XBsoWOVY1xB+sULWQSCgVuFJ30EqKywdBPo1X5mJ/BrSDwAOU120&#10;o/oNUJx2dHm/oL2VD32MPiypnzqQpN3pa+ov9AuBIsCT+gsifYF+9Ve/N9wPnXM/6VtebmCp8o0F&#10;uPa2VD0hyuV5Ifzz+DFYpdyCkwBJlQkfHY5RZo/HOe5x7jfdi4xBqkvkYx4A7vjjj6+Le0s+koYD&#10;SdL1vNRGDmYZHz1tj4+v8gkxDsgn8tWYqXwoi0Anoi4UHvnYqjHd40vEdR9ZmevpEoayOOx0oIsI&#10;p3KRt/KhDD4GC65KpOt+Ic57HXk++jFBIrzqi/agDiX6jK5RBs9Xfcfzpz5JQ/L6H8tgNW0FMH5t&#10;z8UXvqpQrNwoqPqcyk/li+W/z+4sz5h39tnr9QZPlixZsmTJkiVLlmxM2EuDdu/5OOGsfdttt10p&#10;UMRKMU06NfGUBgJWmZT6BNfFRNTTI7wmqEhpoOEGq7ygRGKi7BAGOexE7ivh/ZpLfkkxWOU6kMfP&#10;9QdWvV4GC1ZJ0+uYvHUNyCeACJyMwaqvOM0Cq7y8yuHptddeW4ebWuUqAUy1CpUVqTFMdY0GWHVY&#10;urpgNYamfk0CGHoYF+2ofgNY9X4Qi/ZWPD57HxFE97YGdsZgVeGBTQqH/N5Bng6f42vxOcJ5mQcD&#10;VqlfxaNcnq7S9vgxWKXc6utcc7+9jiizx1sdsHrcccfVFYNVH/dI1/Ni/GGcZB9cCTDoaXt8fJVP&#10;aCBg1X1dXbAK7HQfAaueLmEoi/sarzxsBlZ9DAYgu4/+P0XivNIiXc+nP7Dq5fI25tjzlTx/6lPh&#10;0XgBq2nF6vi0Weeeu27+9MqJhc7Ks6uC1R7lS+WHCqVlp+962pLXP69anchbWSVLlixZsmTJkiUb&#10;Q/b2oLN6Pk44S2A1gdUEVg2WJrCawCpKYDWBVTRewepRRx1V3wN4vGkig1UsXyy/NV9ael6hs/Jk&#10;DFVdc0rlK+Z0lmckuJosWbJkyZIlS5ZsuOxVQbsEnRz030Ffb6LLg5YFTURr33rrrVdqX0OgjoMM&#10;Jt4Sk0wmnD4BRZyTmMRr8ot8r0DCCvo4ANF5z0vySTCPJAMqJQEoxN6LXJccDgGRPE3K4X5wnfAe&#10;n3wBGpLHZzLuE22PC8QRHEP4CSCS5LOAFCJ/pQUM8nw5BrxKnp7vu0nehJXwH/EZaCwBoPXiJUCW&#10;9lgFePqequyZ6mD07rvvrnZ3d/fRHXfcUb3pppv6SNsC8BnQKl1++eU1WIuAp54XWwfoGnLAi19s&#10;UwA85a/2WgW4SoBaYKwEMPWwKiMirIv4nHe4h/RiLF5g5S9XiuUAMVYcFvBKvTtM9f4M/KQvSYKC&#10;iGu0ubaPoA9xDtH23j8F59VPEOnHcIlwiB8e1H/7E34RXqJPkpf7im+UVfIycww8lahf4KoELFUZ&#10;6d+kTf/29FVuRJ/2cnlfpy4cjnm4WITnXgGaSYxLPn65+HHJH9dn3NMYyJgSh3UBLIF//ig8cFBb&#10;ppCe+0E5fEwQBG5ULsL72EoaCo9IQ2H5rH6DAKja3gC/vIzAzLhclAWoKXHsIozCk4bAmaCr5PWX&#10;JfwmPa8zB6nE9zqjbD5Gu2hr1SVl9rohLnXm9Uo4T5v2Vd2OZbB6xBFHVDs6Osaltkp7rD5v746L&#10;XpTvLO8ZdHUWVK2rVH54dqn8rVml8zcO0RJgTZYsWbJkyZIlSzZk9u6gC4IeC6oOUD8NmojWPmnS&#10;pPrLq2L5pJMJbtZE3SeasTwsxzF0ZUKMuKaJLCI8cQVuEFDSoRQAR9eaCXjERFkifb8OwInTkg8S&#10;k/GsSToC8BAfOVTNEmATaJSVDmIS7/VHvlnpIECXxxVMpYzyOy4rIEvQEAApgAnQ9BWqN954Y22V&#10;qqRVqmjFihW1lau33XZbnzgca1Urq1l9FakLmMp+rBIQ12Gqi9WnrBwFkmqVKec8vcsuu6y+GhYB&#10;YVnViryMiBWqvjqWl2MBXxUeAfh8VaqLPVizICoCnmbFQcTzvivRd3Sv0T5qS/qstzVglNWuyovw&#10;3u66bxD9EEBJX1M+/GjikIx+pXwBlw7vY5AJTFX/4brylQCssa9eRvebOnKAHdcT96LypX+TJ+eU&#10;NvUlXxDl8LL7eEH/F3ijzO5zHE8wmjHJxyiX35dIcA4JHCJAoe4/+eCrK/tT7GsM/8hPfsfjEue4&#10;3ih8fzrggAOqe+21V00nnHBCn3Q0/iPGbAFSl8byLHFdK3wBt552LP+fwmfOAW49vrcNdeT14FLb&#10;Sl4/DlARx+RJGMWnjj0vL+NYBquHH354HxA9nrTllltOeLCKdXR0PH/mGee8L18qf89fZLWqys8W&#10;SpW/zy6Wd5/ecf5LeqMnS5YsWbJkyZIlS7ZG9oMgh6a3B13TQDcErQyasGB18803X9lopZyvgmTy&#10;qhU7Lk0yEceEkTxcDC0ACL5KS+ATsTqJibgmxgioopW1KIYsLnwHyCBAkdJAwBddE7SJwSr5etkV&#10;DwGSNOlG1JlW9JEXfkmkqxV4KAusMnGXmNxTzxLQzNNzkZ98wj+1AWnIb3z1srJiENCFeORdqz55&#10;HN5XmCJficqLqoCrEnA1fnmVbxfACldPC3gqEHr11Vf3SZvr8gOx6hQAilhVCvhEjcAqq2HxXwIa&#10;60VUQFmlhXxlq1a3AmIVHgFWfcWqr7AUIHRQqHh89rCxqHPq36Ej7ah7jX6k9qQPer8BlHpetKX3&#10;IUF1xApV+pm3NXn5vUh/8Xy9r3NOPxQgjunXCL+8vxKX8wKfCLDq9yn1JL+Bp83Aqu5FpD7LZ6XN&#10;Z/mC4rLrHkeAM62IZLxR3aI4HvcJZeP+0Y89sfy+ZIzyaxr7JIE7FINVjjW+ZYnrXsdAPhdtJL8p&#10;h5eLc1z38A4ONTYoPun7uHvkkUdWDzvssJpYOejpAFa16pb65IVWQDCN4Uh1Ifn/AsqlF2EtXLiw&#10;T9rk7XVGHSoNPhOG+A5WBbIRcXQvxKIvaFxHSl/tpLpA5EOe+KP6p739/xbxVCZWhY5VsEobUs/j&#10;UZMmTUpg1Wxyx0UvmHt6eZ9CZ/m2bLDao3yp/Ei+s/K1wqJlG/VGTZYsWbJkyZIlS5ZstYwtAG4N&#10;ejTohKBXBj2/H20f9I2giWg1sKpJZwxWfYLKpDye9MbSZFXyazFYdeDAaiSPxzF77zHZVf74o70V&#10;EVDKJ8wurgnGAGf8GkBS1ySAjYdhMu5lF3hBAjMSx7oW1x/pus+NwGoMPySue3ourehD+Kd6VTzE&#10;NS+nr2IEbGmVJwDTV5EiX406kD1W2RrAwarHB6Y6WPV41113XZ8Vp9ouAAFKBVSbgVVflQoMFfgE&#10;HvsKVQ+HSA/4qvAIsCrw52llSbAQAT6zwrgEOSUHq96e9CPvNwBKzysGqy76F2mTl/IFsvr9RX9R&#10;vuTlfY5z3mfcR3zzsMBNv9cQYNV9ByrLb+pTdYt0XiKupxWL+0m+oPg+dVFO3RPAQNUtiuPpHm42&#10;tnm5AXBKG8XjnsvHOQRUJY6fcxHe84rlY2IMDTnH9ax4ksdn7HFfjz322CovPdKLjzweYFXlBVaz&#10;bQBjNP5KMVj1tCm39lQFyHra/YFVwpC+g1XPlzgqU6wssOr+eVjy4Tz+uG8qN9LWBAgQncDq0CuB&#10;1WwrdFbekC8u/Vrz1atBpcqd+cXl/Kxzz31hb9RkyZIlS5YsWbJkyQZlrw66JehPQQP9Ugl8Pa7n&#10;44SzBFaDElhNYFVKYDWB1Sx5uRNYTWAVjWWwmrYCWDuNR/0Lxcqu+VL5X/nO8jOZYBWVKg8XOsvf&#10;zpd+9p+9UZMlS5YsWbJkyZIlG5T9JOhXQQPdyH+9oLf3fJxwNmbAqj82yjETrARWG4NV8iJvhL96&#10;TFfxED55OccKWPUtBIYCrGobAAS80+P37JnaDKyyxcB4AavNtgJwOViVxjJYVZlQAqujC1aBlscc&#10;c0xN+OLxAIraWmEwYFVjOuUWOGObAU97uMGqxklEWPfPw5IP59cGsMr+rwLZ401pxWr/lj996Tvy&#10;RcBpP3uvdpavDuHmzupIq1eTJUuWLFmyZMmSDc62Dboi6K21o/5tg6DpPR8nnK0CVl0+6WSCCRzV&#10;pFRioikxCXZ5OCbjAFOJvfE0WfVJN9IEFoAETEEOeBCTZO0LiX8OYIhHeMmvxQIOAbVcnPO8AFHK&#10;y8EEEpRBxCVvif0u9RZ+xDnCADQkpau0AQESabsf3jZM7LXHIHUrfwinOkNeVmDWhRdeWBOQEqCK&#10;gIwATpeDUfZT7e7urgmwCkTlXCNx3fdYJQ3tqUravs8pe59eccUVdQFXeakU4o398b6riBdWSVw/&#10;77zz6iKOp+8CynJdAjgCPP3lVYKkA5EALgJgelvHUBXfAKT+tn76gtqTvgEURQBJj0va6puI/uj9&#10;DyApkQ9g1fshUnjF8b5Ef5foP37veF589rD0qRiGUi73HZgKrJY4liin14eDf9KlrEoTUQ58kPw+&#10;Qr4PKlBM57m3dI9mjXPca4QBAGos4/5izJP0w4UkuIaI558ZJyWNcbF8LOT+BUoigUTJxweEryq/&#10;jxWIshJHZUBAYE+PsshXxmWNIbHw0cdv9lD1x7XxG6jpdeL5IuKojIzxnp7Xrfsk+XnSJq9TTjml&#10;Jl6cJWCLaG+1NVJfRXx2n9Q3VBf+/8rDuTwMbaS25XH7sbwVwIIFC8alwneSBFYHYOy9Wuis7Fwo&#10;Va5cFao+p3yp/OzsUvkHczp/+q7eqMmSJUuWLFmyZMmS9WvrBu0XdFbv5/7szUHFno8Tztq32GKL&#10;lQ5tYuAgMYFlchyvSuK8JsNMQv2aT0iJe+qpp9altBATZ95CLREXyCjIhIAq7hsTZqABYjKtcAig&#10;KBhJPL9Gmg4eBVsUXnEcFlF+TcbJC98kB6vAJk+bvHzlIH4z2ZffiDQErsiH9CSlKSkfRL2x8gtR&#10;n/IdACVAB5xyf3hRk14GBWR0sHr99dc3FKtTWaWKAKt6WRUrUyXCAFQR13z1K+F1DcgqcIri1bIA&#10;T/xEXAeIAlC1QhX46mCVcnjbseJVaV155ZV9wCrp+epX+gMQz88BVgVLgacOAuMVlg4QgbSAQcFB&#10;v0bbq+95v6Id1dYcCyoCZslLwg+Hht4Hiat8JeCq95VYfh9xz3sfoQ69zwHz1Ffpn+6/+pnHp/+5&#10;77wETCtUAatef9xn3nbUk+qedCgbfVj3LuF1ryDdk5LGIUQdqW6Rl9/Lh5SWx3cAR9kZryRAqOoE&#10;ORhkPHTYqDFOAsgJFEqcV3zS8rR9fEBeJsYS9QOEr/jt+cXp+RhNOXy1LNfkh65LAE1fMQp4jcsn&#10;0CkxNmkVYlxnyidLlEHh8F+wV/XFZ08rltcTnx1oU0eqS/Lxa7SNQKrqiM/um8PyQw45JIHVYVAC&#10;q4OwanWd9jOWvDZfqnwl31m5PwusIuBqoXPZjYVS5cD2M37JYoJkyZIlS5YsWbJkyRrai4ImB+0U&#10;9OOgBUGtTbRzEC+uOi9oIlr7xz/+8ZUCOsALhySADIkJJhNlJps+efZJMBNPTUiRX+PYJ+pMTAUf&#10;+OyggXQBI0AbQZUYEgJ5mHQLHCgcAvooHPEcOnE9XpGHHPA4NEJcd8iifBF+ZAErRP6+ihGIw2Rf&#10;sBk5BCAtyi1xzdNzOETdqv6AGu47ZVZ9eVmBXFqxyiPwF198cU0ARV9hGotVqAKrQFTOAUvjVaoD&#10;AausWvVH91mB6hCXc8BSxGetZBVYBZaynYAEXNVb/BHXlRZ5Kz5iNazSRgKnfo66UVrAQF/NyjmB&#10;P+TwlPuHFakIsOkAkXzod/QlQUlEv6LNEfdYI7BK+g726Dfqf4BP5asVsbR9DA+975AX4RB+eB9R&#10;P5S8vwPv3H/KQ17eR0nbfVc9Io79fiA/v+9oC9U9vnEP0Id1X5O2oBhyqIg01iDuVd1H1JHXhfuL&#10;KGccX2lIqoMs+TjHZx8fBVIl2g545+Md5zy+p43vXmZvG3xWGZH89PzwwdMjL43PXPe3+hPWAaKA&#10;JuJJAgerjDnE9zCkSfqSg1Wuux/KB3n9oTgc9UV+/v/Dw8TSyl7EZ4FQRB2pLsnXr5Eu91cMid3X&#10;BFaHXwmsDt5yX7hg/cLplV3znUv/UShVns6CqyhfKj9WKC07d+biZe8Mtycvb02WLFmyZMmSJUuW&#10;bBV7adC1QdVB6qdBE9Hat9lmm5WCQ4BHBycuJspMkJk8+0STibDDB03akV8jvk9im4l0iQO4EVQR&#10;BJKYNLsPCoeAPQpHPAErwS+HOZqA+znie3oxWFW+iLgOrVwOyxBpA668jjw+n5UPApx4ei6uKw3A&#10;g3wHRKns5K/zyPcP5cVOwFUBVgehsWKwyjkAqcNUV39g1fc5Ze9T33aAc9pvlc8Cqg5WPW2AqcqB&#10;gK1KCwDscdk2QGkjgTw/R72ojgSgJc7pXolF+6q/0MccLgJXOR+DVdpbkMf7ShZYdRAH+FH/A6gp&#10;X6S+7+2OvO84rOT+8HD0dfkk+KS86I/uv8Cqpw0sdd9jsKoyohisev/EL/p4M7Aay+8dF3Xk+QBT&#10;3We1Q1bcRlKdIOpI5+PxwUEc4l4F1nl7cq5R/BisurimeBJjcJyfp8c4rHEDMOp+xGDVrzH2O1jN&#10;ik+/VNooBqvuh8vrT2WIw5Celyu+7qK9VUd89nikr2sxWAWqqhxZ6aLxAlYPPfTQ2j6441EJrK6+&#10;7XraktcXOpedlW8CV3t1y9zTl+2TO/wL6/dGTZYsWbJkyZIlS5asj50SlAVPmymB1aAEVnuUwGpf&#10;JbCawCpKYPU5qU5QAqs9SmB1bBhgFd9OPPHEcakEVtfMwn33/HxneYdCZ/nSfGflmQyoWlMI81S+&#10;c9nPZp1e/khv1GTJkiVLlixZsmTJ6vaxoBuC2Dd1k340KQgQ+79BE9Hat95665U8uqyX6wBLJCba&#10;TMwRE0kmnUzMfaLpE3XCMSmWmLhKhGMiLmlyKjGZlQQU8UFQBcDie8FyHQiE+IzvEuG9HEAaCRDk&#10;6QBZ+Ev6Ugwk8cfLwmRdAoRIhNPjxQhw5HkzqffwyIECoIQ0pBjaqryIvL2eVR7yxH9EWSivBLDS&#10;VgDAVD3+DnD0x+uvueaa6o033pgpwCig9NZbb10Fpt522201cU3bCCDFQwBPfzw/BqU82u8vqQKI&#10;XnXVVTWfEJ+1vyqK3/ZPGL2Ai8+XX355XZTVX15FHbDfrJ8DoOrRf+orfqS/0VYAvpcuiq85kJS8&#10;j9FP/TF57zeE1X2I6DfqfwAitbfanPDqD94vJIVBxPF+RZ9z0SeVF8eeF34rPYlyOFj1eqIeHKyy&#10;L63L64x08DvOL/bN5fcS9dLo3vHziLQI7/GRyo00xiHGMh/n/D7mXvSwPq65PAzjqI8vPj6Qd1xG&#10;D6d8kcZiH2fjvACDEuOuHuNH/qg9+zb7CwWBpHp5FJ+5rhdYSeTn6fvLq7jm/ze8/jj2/u3hJMrm&#10;9efX4jpDqiNEXIn0+b+GSEf+IeoAPwnTyDfqRuWdN2/emAWrBx98cJ99y8eTNttsswRWh8Bmlc7d&#10;OH96ZXGhs3JvDFXrKpWfzXdW7sh3luft8rnyy3ujJkuWLFmyZMmSJUv2vBcGfTXoQ7Wj/u01Qf/V&#10;83HCWfuWW265UpAFmOHgg0mOVikx8fTJrKRVPoiJu1YDIQ/HpDSe4AuqxpNuAIqAqsTeiJ52HMb9&#10;dgFaCStl7TdJ2T0toKjnxURdvvHZ41MWlYOJuOcVi4k75fb4TPBVJ0AAvxbLfYqlMJRP+VEurwtg&#10;oVZfsjoTKCn5yk7gpUNTzglcAkOXL1/e52VVCKB6yy231KVVo1o5KnDKZ78GAPW8AbsKy2fO8Vnh&#10;gaW+wpSXUnl6nhfl8DLGL68C3hLfz7lYben9gjp0aOggkGOttiSe1zsrwWkPIKTuNcR5hXGwyGcH&#10;ZsA17wfNRH8GcPo5+jP3tsrBdfURrnleWeBRIqziIYAk572s8Wpb7WuMuBc9rPb3lfhxJw5LPrEf&#10;EvXivruAskqLsvs1+S1lgVUgpu4tfuTQGIe4jz2si3tY4wFi3POxDTBHfKWNfHwhvl+Ly+jjKGOH&#10;XyNdxmNdR4yt7k8zAVC1wpRHsjX2I97ErzQZwzh38skn96mXOD33I64H95vrHg8A6mH7E3XkdcY5&#10;5Utanhfpy1/gsMqL9D+ONlB4PistBCzWy77233//6gYbbJDA6hArgdWhs8kdF72A1av5YvmqpqtX&#10;S5WVIdxP9jjjgvex4rU3erJkyZIlS5YsWbIJbu8Jel3Px35tvaC39nyccJbAagKrNTncTGC1Rwms&#10;9lUCqz1KYDWB1bEOVg866KDalg3jUQmsDr3NKp27YaFz2Wn5zvK/s8BqXaXyvflS+di9v3MRL4JN&#10;lixZsmTJkiVLlizZAKwGVgEtKAarvKFX+57prdGxYrDqj7L75HdNwapAjgSk8uv+GDW+A3RQFlgF&#10;EEmUOwarQBnPqxlYZeKO/wiwSvqNRF1RbvZZlahD1QmTeL8Wy+EB8rpWGHxXfpRN9YDYP1SPufNY&#10;vB65Rw43Y7DK4/oASMT1rq6uVcAqWwGwBYDkb/oHngI8EZ/ja5732gpWaQ/6rG/N4GFisAoskoB8&#10;3mdp50aPtgusenj6BFsKcH8jrut+4JoeM0ek7XGR0uaz+hYib855H6Msvn0C57gHEeDU79MYrBJW&#10;25Ig0qLOsnxBMXR0xWCV+1bi3tH9grjHOefxY7AKhJMAcB4WKW3GAI1raE3BqqeNfBzls1/LAqv4&#10;QJ6S+xZf4xF/PfrP2B+DVT2GzxgGAFu4cGF97Edx2gqP4npwv+WntDpg1cdCzqn8pOV5UU7+lyHa&#10;UuVFtCvjcTOwSjnVDw444IAxC1bZpsDbbzxp0003TWB1GGze2X9bb3bxvG3zpcqvm61eDXoyXyr/&#10;vHBGZYtZ5567bm/0ZMmSJUuWLFmyZBPQ1gl6VdC8oO8GfSpI9v6g04J2C9owiLAT1donTZq0EniB&#10;gC++TyQTSSbRSJNUPgskIibzmlhzzYGQT2gdICpdTaRJxyfKwCEgi0MtQBTnJY51DQjDi28koI1g&#10;jkBSIwk4eV6k7wCJybrKAXDxa5p8I12XACMOhVSHXkccq04ouwPdWIAswSDS9nTkg2AXAi55nQH8&#10;tMfqRRddVN9XFMjqcDMGq0BK7YkKuPz3v/9dg6sehpdadXd318SKVoFUBPBkX1bEfqt+jbSBpZKg&#10;KMoCq3z+85//XBfAVGkjQK3Hl98IEKt9ZRH7rhLfzzl8pZ4EDBHAc6Bg1e8j+iPtR3+J0/NwSovP&#10;tJ1EPO23iuhz6jPcVw4baWd+KIj7ue5xRJhG17ivPC/Oqa/Tp7w/4htwVqBYcR2eehkpm0PXGKxy&#10;7/JCMcTerIBV0pSf5OVldZgWC391P+OTxjHEferlEMSM09B57q+jjz66rvnz59fBm+5/gCqiPRwo&#10;cuxjG2MdY56DXcYKjS+kp3yRp418vCB9L5fAqa4jB4EI8Kpxl8+M3xKwEbiIAI3+QiHAqsZ84gJh&#10;OaexX+O/l13hEb54PXiZCCufEGX0cNQL9eDxXVz3sZA41LvkeVFOrw+VF1Ef5E04b1uvT69v3rw/&#10;VvdYPfDAA6vHHnvsuFQCq8Nrc848/9X5zjJ7r64IetaAaqTybbOL5fmsdu2NmixZsmTJkiVLlmyC&#10;2XZBVwRlvfWf/aPeG/S5oN8F8bKriWpNtwJgUspKIxcTSp8wM5lnQqqVUg4WmZRKpBVPUJUGn31i&#10;jC+AJ/yRHN4ggIn8BOAIyCDOCawKrDRTDFaBSYKTgkmCLXwWaEKcc981IUfUgQMcAAJlj+tF4tih&#10;CnG0KlFQVVCJ656X0iOMgBwgSm2LqBvBZ7YDcLAKTJUAnL76FBgKsETAS8DqihUrajBVAqYCWxHH&#10;Co8Aonr5leCoy8Gqw1U+40+8itVXoQJMlTYiDmEQK239RVeA2D/96U91cY5Vq6oHBOwDOiMAKWBQ&#10;isEg8I8XWiHqlvCI+lXfRIB/2gyg6ek1Ev1ZMFwQ1Ps+/QwAJADlfZWwtLXDUuTpkUbWfSD5fadV&#10;rYj0vT/S/7ku8Ck/vSxeR9SZ+h/ixWEOVlV3iHiMAaSpMpCfA0m/V5Bfc+BLGj5mNQKrLoedgDYH&#10;P6yqc1hHG/hnH+cYM/0eV7t5/uTlY4jGT8Q97Xk5sHQYibLOOSxFgq8oC6xKvKSKR/0lHn1XPNIQ&#10;lNTYjxjHBVURxxJl9npw6f+BRJ15mVUHAqle37qutkJcV9qkpTpHlNPrw8Ew5SIM8TWekr7+9yH8&#10;U/2PZbDKalp+ABiPSmB1ZCxfLG9XKFV+lw1Ve1WqPF0olX9TOP0nH3petTqRFyEkS5YsWbJkyZJN&#10;OAOU3hwkqBqDVRmPOH0h6LqgzTkxAa192223XSlQBABySKOJNGJSCcBj4unggMmrJrtcF/hDHq6Z&#10;SMNhjgCnQ0GAj8NPQI0ea2dloYOswQjwQvqeNtDIoSVQSeAIMOVldDADCPF4TMxVN4h6ZELuZSe+&#10;YBD5OtwRIJI8X657XooDgFKd0Z5qW6QVkQiwqn1T//a3v/XZHxV4KpCJ7rnnnupjjz1W08MPP1w7&#10;vv/++6sPPfRQXcBUB5y+mpWVqVoNC+z0tAGhuoYcomq1K/Dz0ksvrQlffYUqeXl8YKmgK4/5+7YB&#10;QFgPS3rAVO07i+hXQD1EnWkVKgKeeh0CAnUNGKiVrKTh9xH9RytUFQYJ/GfJ+yhxve1Jz+G+9xGB&#10;0RjUkYbSww+VgZWknhfx1X8QfVB9i7z9mucrcT95nbnYisJBaizqXH7hC/Wgvj4Q+RiCLwKXXPN7&#10;jvrw+vR7WCKcr2oUqJN8bNTYp3ve84rFPU77+bhAGylffPNrgEK/zwGA2uMTAOp+kD5//fF2QKKH&#10;aSbKqrRj6Ag4VTgAJOf47L7GYNd953pcFxL/Wzwd6lDxVJ9xGF1HMXT1/1H4pHZEXg4+exk5F8fn&#10;s+dFfaqOxvIeq/h2zDHHjEttsskmCayOkO3RccF/FDrL8ws9q1ez4WoQe7PO7ly6kNWuvVGTJUuW&#10;LFmyZMmSreV2dtDTQdcEnRr0w6AssIptHfTvoF8GvYATE8xqYFWgRyvrJE1A0XCD1RgsIYc4WWBV&#10;MAxg43BoMBooWJUfwwFWldZwgFUHeYJWiHobKFi99957q48//nhNjzzySB2sAlklwKoe1x8OsCo4&#10;Gvs6HGBVdbQmYNXbCrhKXwNienusCVj1fuESWPW+MZHAquoPX3SeVeV+zw0UrAqgAeT8Pta9LHGs&#10;uu4PrFKfwHBPa6jBqr+QKYHVM+plQgmsjn0lsDqy1tHR8fx8Z3mbQmf5wkKp/EQWWO3Vk4VS5Vez&#10;i5Vt096ryZIlS5YsWbJka7e9OIgVqH8OejMngh0a1AisvjHojqCuILYHmGiWwGoCqwms9vYjlMBq&#10;AquIcAJoCawmsColsDr8SmB1dGxmxzmvnF1aelK+VLk/A6rWlS+V75tdKh8/68vnvrQ3arJkyZIl&#10;S5YsWbK1zN4QdGPQzrWjHmsGVt8ZdHfQo0EzODHBbMBgFfjJxJIJLpNNiWOu6brH1+Q0S74XH2kA&#10;RWI5xInBKtBLMGw0wSphATMIgOPxAAtM+iWV1+tvqMAqeaNmWwEA0SS2UNALoACQ/nj9TTfdVAOe&#10;UgxWOY7BKnusAjkR8ZuBVU8bkArwlDhHeMT+rNdff/2gwCpAlfAIaOwvphooWFUd8dnBYAxW/VoM&#10;VukzEiCNvkaaCoPoa+rr3v+Q91GgaLy1gPcLbQmABFbVHxB9ZXXBKn1N/Zu8/Zry9LKyXYbXi4v7&#10;lH1VJV4U5qLetA0DvlAO8vUtDfz+iKWyI+qF+0n3p99zWWBV9SQRDriIAJgO7hBQTtLYhwYKVjVm&#10;Kq7aqj+wCtgDgCLBQIn0AYmrC1Ypq9JuBlaRg0ipP7Cq8Q95nWSBVeIiPhM+DqPriLHV65O2U9r9&#10;gVW1MVJbenw+e/1TbvafRfvtt9+YBqv+wrXxpARWR9XWmbmo8r58Z+X/FTrLT2WBVSnfWb40aAfi&#10;9ERNlixZsmTJkiVLtrbYy4MuC5pUO+qxZmB1v6DHgx4OmsqJCWZ9wCoww4GNJpeICS7AgcmlT2r9&#10;ZR5McBvFj8XElkk/Iq4DG+AlgBBIo3MxbAJkaaUbLxxy4DUYkQd5OdQCIDlkoSzum0MZgTPEsccT&#10;LHEBTrz+yEv1Fecbg1WX50W6greUR+VgRaS/od3rj9WWAlpAR602RcBMB5C8qEpglX1W2VPVoSpi&#10;Fevtt99eVyOwGgvYqRWmiLwFeIGmrFwFpjpY9bSBq54e17USF3CqPoIGAlYdNNI/HAxSZw5GgdOK&#10;x3WdB2IL8CHagrQ47+kJ6mf1bxdQlHaV6K/qB/Q/gU+ktDw85xysAi7lKzDT84pX0ZKX+rdDe0R/&#10;BVwKfCL6pZfRxV7IXtfUv+A+Igx1jIC/5AHo0vgCXPP7I5bKKqn83LN+z1FPun8R9w/jmqflP4Qg&#10;h2ukwf6lkl8fKFhVmRCg0NN2gBjDZPJixShiDPW0Cc91B6txmGZSugjI6GDV0yGPwYJV2s6vebxm&#10;UjzyzbqOHITGwqdGYBWYumDBgro+/elPrxI/7nOEUfg999wzgdVhUAKro2+7dJRfni8tPabQWbkl&#10;Bqp9VV5RKFVKhUXLNuqNOhr27qAdI/EC26ThE0Dd63v7oKxwSaupDdZdd7vvfPSjO3S1TttxoCJ8&#10;VlpJPdpqw1d94urJk/vU2Z2trTue+u73bf+q9devhQn/P7fbcd6iHeYWKztKs0/98Y4fbN1zx/XX&#10;3yCNLyMrxpU0zoy8PhHk9Y44lxU2aWg0EnWelceArBLU3vOxZllglV/YXxf0ryBebsVWAP8ZNNGs&#10;fZtttlmpFXpAICb+kmAdApowseSzT2qZeEpcc4joE1Qm4/7mZ84xIUbAE6CNBCwC2ghKIUCLYBAC&#10;vujlVayEc1jaTKTj4EgQ14EM4IP8JYenWXLI5fWHPB2OtYpOUvoIyOOQjPBKOxbXgC6S4uA/K/e0&#10;wpdVqxJtrHqgzgBbglv+Fn+k1afovvvuqz766KN1AVIffPDB2qpVqaurq3rbbbfV5atKWZXKI/ro&#10;8ssv7wM3Y5G3AC9A9qqrrqrFEXgFjrpvhNcKVa1S1Vv/KZuArKCsh+UcwNX7lT+OHoNQB38IUCix&#10;mlWrLREgUwJYatWw5+X9EKDpbeWwkzTopxJ9Ru2tPiRxzxBeUFf3EP1e97n3Az57voQH+EqCkwKU&#10;fp+SN/3Q7wX6Hz96uKgbRD056Kb+1QcRkFd+0X+5HwTOEJ8dcil/CR91D+Or3y8eT3UncY7xivtI&#10;gBhAqhWQjG36rGOt7ESMZxoPue7QlDFRcBFpbGQ8lIhDfpIAcJYIr7TJV3WDGFM57yAxDtNMAqqS&#10;g1bS9bEcMNlf2qoTxLGX2a+pTiXCKi+Jc3EYKQ6LX6ojfGfFsQQQ1g96gFUH5NRXfxCXMILWe++9&#10;95gFq/vuu2/1yCOPHJf62Mc+lsDqGLBZs85dd/biJZvlS5X/K7C/aiZYReVnw9+L5nSeP3ne2X9b&#10;rzf6SNpZQf6y2geCPhfE+aThEYtRvM7Zfi0rXNJq6DUvfOE3Fr7r3VdfMfkTz3S3tlUHqssmf2Ll&#10;9I02+kWY4H42K92Jqpevt97X9njjG3+/ZLPNH719SsuzXmfLg/60zeRnvvORjz54wMZv+fPmm37i&#10;z7su/O7ThVIY23qVX7ykOm3+V6qT8kdV3/ifmz/5kg1f86N11lknjTHDryuDfJy5OigrXNLQ6pyg&#10;J4JU77y3iHNZYZOGRt8O8r7Ok/TfD8oKu7qCj3oeaEA2N+ivQW+rHWWD1Q8F/TZICZPZhHx51ZZb&#10;brlSMEIgQwJWaFUXEAMAoUm1xDmFAQr4KifC+mTX4wEvHHwoDSTYEYNAh2RAGl0bjIBHpC0BiAAy&#10;nj914dCLsguMEEf1hYjv5XCRrqfDOYCPnxNQzRKgLE5Tcp8AQoJwvgqSz54XMFCAkDp0oKl9TRGr&#10;Rn01apaArTz+L2n1KGK1qacHENUqUuCm5ws49dWyHOuagCrwVGkTRpAVsY2BwzpW36qPAIw9LKtz&#10;47AXXXRRn/bMgqkSfc5XXDokpW85DPU+B2glPuE8jPdvjr2tPByg1NsewKb7invO4+kxf4/PamWH&#10;upzzOK4YSArQI+rH+yf3MGOE1xF9TPkgB9VcVz9AcXtwvyhf+jTl0w86WfIfNZC3I/eVh/VwHOve&#10;QYw3lMd/NKJedZ369nENKOfjpI+JgDwPyz3sfgERCefxXeTrflMHShv5mApU9Lj4BRDVdUR+HqaZ&#10;iC+/ycvTiUV48nffaDP33cd8xclSDEe9DvlMGxBO1+P/QeTTKD5l8rDAVEHneI9awnIecKsy0PYK&#10;rzhKe968edWXvexlYxKs7rXXXtVPfvKT41If/ehHE1gdQwYsLRQrRxdKleWrQtXnlC+VH8x3Lu2c&#10;W/zZK3qjjpQxYfCJws1BE/H7/Egai1G8zotByYbAHp4y5bXLW3M/72rJPe0AcMBqabvj3paWzXuT&#10;m/B2+/bT3tjdklvW1dq2MrO+Il2708xnv3Rksdq+eEkdrGboukJp6d4dHdXn92aTbHjsW0E+zgCa&#10;kg2/sbrxoSDV+8qgbYOSDZ/x5I339RVBHw4aSmPLU88DDcjYUP+rQbcGHRf030F/DGoJ2j+IG/O+&#10;IL68kyi/gAy18+PFElhNYLUmB6EJrD4HCl0JrCawihJYTWAVJbA6PEpgdewZAKFQ+sn7C6cv/XGh&#10;2erVUuXpfGflyvzpS1vmnX32SK1eBawC9hb1isUVad/X4bULgg4JmtmrdwUlW0O7N5d7U3fr1F93&#10;tbb1WVXpql1raVsRPj8QX5OWt7TduGLH3OTeZPu1MBFeZ3lr61u7p7Rt3Z3LvaPjec9bK4Dh7S0t&#10;rwx1dVGz+szSHVN3rpaO+WwMU/sov7j8UNCxHR0dCa4On30haF6QxpmJympG2qjnZUGq912CXhmU&#10;bPiM/6E/CVKdTwvaIGgojUWllwSdZBqwsd/TV4J4JAjSjuJHV1ja/JegbYLGypewFwWx5wGPcfwq&#10;6BdBJwexTUGWj/wq/9Gg04II++ugzwexD8mLg/qzAYNV4IMeYfXJKJNPhQFMMHGVYrCqxzORg1UA&#10;CXlJeiy3P7DKdUnh+tNwg1WOJa7ziLfEdcCVn6PswBfkPqD+wCp1iKgvQTR/fDsGqzyWDfhCQEUe&#10;q9e+ow5CAavsoyrFUBWtCVjlBVZSDFY5J79WF6zq0fIYrHLdX55EP2J/XupJGk2w6o/ve7jhAKue&#10;l8cfarCKL7pHuRaDVZfuJ0SfBrg1A6vAU+4fSfckGmqwCnSTgJc+Tq4OWOWv5GmtCVjV4/u6joYb&#10;rJKfNF7AqrZw4Lr/TyIse6jGYNW3fRgvYJVtCg4//PBxqQRWx67NKp274ezO8w8odFbuyHdWnlkF&#10;rEql8n1Bp88qnb9xb9ThNMDqaGxBMJHte0Fv6fmYbCjsvpZd3tzd0rY0C/RJd0xpfejcTTb9xW2f&#10;aNnk3lyuJYT/R1a4HuWuvGtK29a9yTe026ZNe8WK1rYFIa2ru1ty93S15q5f3pI76+5c7n1/22ST&#10;cXtfXZ/Lrb+8tfXTg4Wq0h/y+1f3WXTuKkDVlS+WH8wXl82b3HFRWiE/PHZGEC8lTzayBnP6Ys/H&#10;ZCNkvEz/lJ6Pw2ZvD2ILk9U2/iGwSpXVq1cEAVf5ws5q1QuDjg16TdBYMgaRx4IcAKPrg7KWYe8b&#10;xHLhODx7Y3QG9QeMm4JVJpZABwTgYNKvia3EZFphmJzOnz+/Liaoggd8dhHPgSITWInJK3veAWUA&#10;QgiQ5WAVSKh9IQFPAlSxADp6eRMCJGnSjMg/BjQxkCQc0AVRDw5KBDElQJQEOAV0SYKdfo40gFkC&#10;Wu4Hx3H6Ej4DVxH1J4gGlOIa4rNDQwAf+1gigCKQU/uOOggFZAJOJfZQfeCBB/qIF1rdeeeddd16&#10;6631fU+Bn54egFT7mrLPKulL7KPqApQCRBG+AVhJw/dUdVgKoGPVqaR4EulJ9CPqQCIuIFb9CLEX&#10;qINCVwxWBakR6akNkPdBrhGftAUZkYehr6gf0L6eVjOwSp/0Niat+IVUSH4g+rTn5fHpM56Xg1Wu&#10;e//U/aM9VBEwVfkg+rdgKf3d91RF2g8XUU794EDepE//1g8ufNZ9i4CvLsqi+5L4ioe8TKTj8XQP&#10;CaJKAqsI+NdIjHsO7wQaEWmr/IhxlXETGCgxPnqeXkba2NMmrtqevH28lj8ac5HOSfQXL6PLfScf&#10;T4cxW/kilcN/SIvBKuEIg8jbfXVxPQacgpf4RBvpf4/SJIxEHF1DXg6kukPAZ4l4/j+JcyeeeGKt&#10;TVQGxnuPg5TuwQcfnMDqMCiB1bFvM4vlD+ZL5WWFzmVPZ4JVVCo/G8L8Nd9Z5oU6w7l4IYHVkbev&#10;B72552OyNbUHWlpe2dWaO68rA/A9p9w/f77FVvuEG4l54rrEu6u19WPh2s2rhu3VlNy/7p06teH7&#10;Q+5paXlvV0vbL0Leq+zlGs7d2ZXLdT6Uy421efKAbEUuN7WrJddwVW9/uqNtp2px/udWgamrqFh5&#10;uLB42Zy0cnVY7PQg3oeTbGTtPUH8X002cvaOoE/1fBw2W2OwOp6MX7sWBDGhYGXt/wv6WtD/BN0e&#10;BCzlr+9dxT/Lx4O4dmPQd4O+EfSPoGeCOD87qJnVwKogCwDCJ7xMlAUfmPBzjgmoT9R9ZReTzmOO&#10;OaYuJuSenosJq4AsE1i/JrAKCNMLcIBaDtCARwI+gBgHVg4ugamCNQjoQrkkygxUcfgh4CThn+AD&#10;dSF4gxxKCaZKgKIY6nLefSWO0iKv2A/Py33iugNYrT4EdAkmcc39c7gWg1WHm6xYBZxK9957b/Xf&#10;//53XVqtytv/JVap+srTa665pi5WxPrq2BissmpVAnYKtAFDCc95QVo+y28ESPVVqMQRdOW6g7ss&#10;sAqk9/5CX4uBqkQf1AvT0GDAKmG0glOK+4a3O31HAvg6GKTf6l7hvlPbI/pU7Ess+oLSUn6NRP9U&#10;2vRB9TnEfUMa+vFD9eu+e5+mnP7jSAxWua545EX6gEkfJxg3JL+PEf7q/sAv4kvuN/eGwBkiD85x&#10;fzOeIT5rXEMOGZGDQAd3HAsmIvzWDx2INuN8M7DqZRIolIgrgNgIVrqf8Xgdl0vlRfiiMpG+p0k6&#10;ylfCH8ZqKfad/BSW+O6Xi3wdhLq4xpgLEFadci4Gq7qGstpEIq6HxS+J/1+87V956v+ex3cdeuih&#10;aSuAYVACq+PDeNQ/XyzPzXeWb8oEq73Kl8rPzikt/eKupQve1Bt1qI0JIKtreFoLzQpKNrzGVgDf&#10;DFKdbxmUbJAWJmnr3Dll6ke6Wtp+32hlZVdL7tFwrXT/Lru8PER5dRBPWvKINPVe/NEmm3ycVaZZ&#10;cXt1c9f2OR4BrdtNO+64YXdr60khXv/gsSV3671Tpm7RG3Vc2Ipp097VpE4evzPXVvnRgQu+/u2D&#10;Fz7wh8L+1Tum7pQVrvqXmXs/MvWTZ/5ox0M7n5516jnZYBUBV4uV/XqzTzZ0Rj/nRxyNM9ODkg2/&#10;vT9IT0Ajnooerv/fyXqMFas8pq86Z/XqhkFDaSMGVmu//I2ysbdCdxCrVVmFSmXyC//6QXxhuS4I&#10;ULpnEAaI5csk5y4O+kAQv9jzixmP5/w4iGvskcGes42sffPNN18pcMFk2CfTWqWJBBtiMbHVxFor&#10;jKRGcRBp+qTW8wXCACABqAJmACGtcEVAFIFV5OCIY8FEIIuDDSCKgwbKTXoOp5hQ+8Tf4QjAxmGn&#10;ACoib4emADGHVKzoAz65r/iotPjsfvg1JBiGuKZVlpRX9YrvAkZAJPmGfCsAQBZv60fAT8Coy1ej&#10;3n333bW3/iOAarxCVatUJcCsP+4PQL3ppptq4hqrViUAqMM1jgVhBWKBp6wsRZdcckmfx8cBdKyI&#10;lTwukNVhPABZ0BWRFn1LdYLYcsLhaRZglYCIElDW29UBKlI4P0ffVN+gfeO2d3nbI8FKrmkVslaq&#10;qk/KFz4LtiPiC0CShu5/BEj1PuPgn7AOK+l39D8HxJwTlEKUGSCNgPlajYw49vbxcisvHye4X4Fe&#10;UgxMfXxA7quX0esC4SegljQFzbjvBR+5rxyoMbZ1dHTUBZBzUMcYIzGmOgwGMpKG7lfEOOnjn49P&#10;hFfaSKAS4aOnQ1zyd1+pPw+DP2ob8vWwxPVxz33imvLFj4ULF9YejScNSW3kvjeS50v9aYUqIm/B&#10;WeqfMpCnw1SvE9Lw/zsurnmZHP5SLk+TsCoveUoe33XEEUeMWbC6xx57VA855JBxqQ9/+MNDBVb5&#10;HsULAT4YxCPpLwxqZh7+rUFszZSsibH36szFy96Z7yyfky9VHskCqzWx92qp/I85xfLue3dcNNT1&#10;qu/CEu9VGM4Vssl6JoBe5wcGJRuE3ZvL/Uf3lNyhXa1tdzaCqstbcvcvn5Lb/9lcjrkgBlj1t3Xf&#10;H/SWu1pbtwnhr47jP6fc31a0tn6MR/uXt7RsvqIl94uulrYnssNm6uruXO7jIa8xb3dNn/6Srpbc&#10;kqBVV+G25FZeMWPOGQd8+n+/VShW7gOK7nfaOdVTj/ti9Yaddu8TFi1vbXt8/jve9bn1X/Kyx161&#10;8Xuq2+x50qpQ9TndOqu0dFzU0TgytnT0cSa9JG9kjIV7twSp3u8J+lhQsuEzwOqTQarzO4LeGDSU&#10;NiJgFRjJBuz9feEebmMSQUX+b1C8WS2wlH1W6djsvQoIZuXqn4OYgEwNio1fG3ijG2/ufBsnGlj7&#10;ZptttlIgjom/JpaxmDgLNLgAqnqxB5Ninzwzkc+Kg0jTw3pegBXAE9BLe2cCcOQnAg4BcSRBJASg&#10;EQwCWjlgIa7nC2gBwnhaAiAexoGW0kb4pXwBSw7OuKZ4CHAHXHVfKavS4rP74VALeVpcUxqANNUd&#10;wEB1BGzyvMhfUBCwpVWgrBrVHqYSe6ZKd911V30vVSCr9lN1mOoCngJEJY6VLtcdbrKq1FcxAls9&#10;LmJlo/pBLGBrHF4CrPqj+4BXvw6YBe45LAWmKnx/YNXbuj+wmiX6ktqT9vW293aP214gFtHXfU9T&#10;YCjx+Stf+Kw+oX6h+Pjg10jPy9EMrHrfl4jv9zk/JKg+aS9WCUvAVF1DnhflJA/6tO5DIJpDM+5b&#10;rxf3LZaXEZjq14CM+OqADkioMjCOeb6spPyv//qvugCD8hHg5mkLDkoCgX6OsVX3L/GVVn8irKdD&#10;fPx2XwGDHoayqh7I18OSnvyIFYPVk046qTbme9r9wVQpbkegpoNV8pOPAqBAbw/j6fUHVr0cPj5S&#10;N56m2oXzHqeRjjzyyARWh0FDAFb5XrdPEE/+3BS0POifQax+yXp8mR+qdwv6eZDC81JTnhiaFJQe&#10;8ezH2s/4/gb5Unn/fGflJlaoZsLVoHDtoXzn0q+1n7Hktc+rVocKfgJWLw3iJbWIbb4SWB1eY/EG&#10;cxDVOS83SdbAAJq3z5z5YqAfWrHjju/qbm39YVdr2+MxzJPCtQe6dmw7MkwMffzhBTJsbad6Z4yr&#10;PSp9z5S27btbcjdlpYW6WnJ/72pp/WZXa2551vV+1dJ2xT0t0zYhr9GyWeeeu+7Ms8558fSO818i&#10;7d3xnRdpLKl2dDw/1OthoYwrY/+B19fttNsf9jzt3IvypcozDkXnFsN39r2P6hNe+tWkra578fOf&#10;f1lI/o8bvPw1l+aO+sJthWIY4yx+XcXyJbNKFw71KrOJbLyM8E9B6u/wmmTDb0A+3vOjeue7EdsD&#10;JBs+48f8y4NU55Wgod6GZcRWrPLleTTfNAfU/b8gwCp7UQ3EmBywZQDbA2S9HOBlQdwUpNnKiQaW&#10;wGoCqwmsGixNYDWBVZTAal8lsLqqElgdHq0hWOX7FNsq8d0nS78Pen2QDGjBarussIg97D8RlGwA&#10;ttsZ570lf/qybxU6m7zYKihfKl+bLy3bbZN5Zw/F3qiA1bTH6sga73xo9jRcsmAP7rDDq1a0Tp29&#10;vCX3jeUtbRd2t7b9BoXj/uDmI8tbWw8DFPYmJeOlxLztP/OHg+6Wlq26WnN3ZqQ3NGrJXXdfaysL&#10;d0bUdu6svCy/eNn02aXy5wulyi8LxfJv6ipVKoXS0pP26FzysVun7rJVV4N9VW+YPqP7iJO/c00f&#10;EGo6YcHXq7dOm7FKvNBWT3/3Yx+rb6s3c9EFrwn5/SorjTCuPRN8+hLbpPQGT7Zmxv/e9OTIyBs/&#10;DmzV8zHZCBkLJvkhfzhttcEqv6gdN0B9KwhAeWrQaNlGQX8L4ks8X/i3C/pO0M294u2bAFffsoD9&#10;bgj/h6BXcSIyJhfsuUqYQznRwGp7rOqxYACiT1iZeEtMOGNIgIAMmpgCGPSYLnKwCqwkvkSaTNYR&#10;E3q/BmAE0gBeAF8IcOUQBX8BMZJDKa4pnB7/l/DDJ97kB2jxtPDbywGM0FYADqVQDFbxU8IPJukS&#10;j+IDVj0MUNR9Jz2JY8/Ly08dKRwwy+tSoj09PT2OjoCKDhm1v2qW2BrAQSu67bbb6rAUEUaP+7M1&#10;gKftYJXPDtcAvI3AKiAU+Apg1+PkPKqvPoHicvh+rcTXY+eIbQn8OucAs6QpkaagLbDPoSXt52H9&#10;EXxAqbdrDFE9nORQnb4CuEQOTrNEPPVV+o/7wTHnvU/RP/weIA/FJ1+/95qBVfzSfYDUXz085wSu&#10;EFti0OcRoNq3fVA9S8RXXyU/8mB80RvZeUESY4zEfev+eBljuU+NwCpvhNfj/UA21Uk8ZuATYFFi&#10;7NOYyX3n+RJXYyDKAqtAOt2/sWJoyLHGJUCmp8Mx5zUeI9LwcTwGq0pL6SlfyuHx3EfCnXzyybX2&#10;8Pwpm6fXSJTB27E/sEr+1K3HUX2juI5cXBMIVbreNu4XaZEXY7WX3aX80FjeY3UCg1X21+RR2QeC&#10;vhQ0LYjvVHzHA5Ky/zwvxJDxwoA7g/iuxI/RewXxJu1jgli9ynn2Gks2QMt94YL1Zy1eOqdQqlzJ&#10;C6yywGqvHs53Vr67W+d5bIW1JpbA6sgbcxIWcCQzC4PFOne2tLz57im5mV1Tct8Dcg7ykXteGnV/&#10;15TWg6rz5mX16ZcE7RiUCVbJf0XrtG1CGrdnpd1IPDYf4vz27lxuandr63Hsq5oZrrZlQe6arrY2&#10;tksZVissWrbR7FK5dXZn5UuFxZVbwljyaBhTMleKAjSPP+nsB/+18+xMqHrr1J2fPu2Yzz0Q0ngm&#10;Kz7aa9FPrv3L7ntelhU/tOfl3blcCyuP8W1W6dyNQ1q/zUpnj2L5ySM+9d19L5/SHj99mmzwxgvI&#10;+TEh2cga+znzA06ykTOeRhjurURWG6weFsSX4cHoX0FZgHIkjEf1rw3CD77U60u+6+6gvYNkfKnh&#10;/E+DGg3ebBtAmIW1o2xr33rrrVcKZgAZNGlEDkaZ4DIpjUEBE9J4ItssvsQ5AUcmrA46gCoAIuAV&#10;MAYBAx0WOfBBACIJyKK0mEADEyR80p56CD8AkB4fn7wc+K70SNvzdbDEykAXK+qAMBJwCTjncA0Y&#10;q/ixqAPPy8Eqx0AwxGdBBgcFtJXXGWmSHwJa+8pR35sUaQ9UxB6pAqPsrRpD1hi0All9j1VgqvZu&#10;BdQ6SEV6QzxysMpn4Cvt73AT3yWAnINV9ozVSlw++zX2ktU1pPR91ST7rmo/V9J3GE3+HlY+oRia&#10;xiIMqzf9HG2iNvSV1fQb4KnL29FF//N9fdUfXPRp0pQ4Vr58pp9I3Ffeh8nb0/E+SHz6qIfHJ8+L&#10;Pqf6Y8W0t7vqWSKMl4N7jVWRvFAI8UI7h2vct6oz5ONLMzUCq+Rxwgkn1ET6GjO4//0+5prCIWCg&#10;7j/Ao+dFuow5ksCqnwNiKj7QUj+MIPJz6MixxlrCO/TjHGOaQDQijINFyuJjofKVyB8RFt8l0lca&#10;+EVb8LSCl4NyybdmisuEfEwmD9Wf2oZ69TTc52b5Mg7q/wyiz9D+iLRVJhdlVbkpV1zH8nnevHlj&#10;Fqy2t7fXwO941Ec+8pHVBav/EcSjsXzv6QhyMMHKr6ODngq6tfcY49FCwvPoFfvTuwFlgbHse8Wj&#10;cckGbuvMOfP89xZKlW8AUCOgWle+s/JMvrT02qDdpsz//uqCiARWR952CkqPPJvdncu9pqulbX53&#10;a9uVg4WpqKsl93RXa9vly1unTqtOnsz2JFnGKuGdg5pudXFPLrdTd2s2HM3QAyHvzntzudrLacJg&#10;uE7XjrkdQvzrMsL2Kven+4YJrnZ0XPSCOcXKXvli+U+FYvnhGFxm6ZiF36r+ZdbeGX6Ges1NrX5v&#10;3snP7LH4vEZQ9vF8sXJOYdGyD3W37bR1qIsns9JZ0drW1d2SW/TgjBk1VjCrdP7Hg493ksZei86r&#10;Hv6p71W/eESp+pu5B1f/OaNw3/LWtqVdrdO3pD5rBUu2OjYjKAHqkTf6eFvPx2QjZDz2zw8Jw2kj&#10;ClZZtTpanYhtCACn+MG+qGxGztv9jwzirWB/D9I1NhTGBFaXBjX6NUdglbelNrL2jTbaaOWUKVOq&#10;aPvtt69uu+22dR144IH1STgTcsALk2qtXEI+qQUa+CTWJ/GKL3GOSa7ESlAJWARkAURJgjwSkEcr&#10;/IjjaSPyQ0yOHVTEArwCVxwQeHwE4FFeDqWQVv4J9Dp44ljQGgnCOVxzsEoYQJVEmsoXAd/IX2VX&#10;feGfyuOwifPEkbTiEwGyBFV5qZOv7OQRemCoBCzV2/9RFlgFmvrb/n1rAK0eRcBM0pfYCoBzEscS&#10;vgA6AatAOYTvDmIJ4/AUf/VCLSCup+2wFxGXNFj1KgFMBfPJSytlsyRgiACr3l+1SlNiFSvA0Nue&#10;PqI25LO3swC45PDSRZ/x/igJhiLuF79GXuojwE/vI+Sv/iv/6EeIz+p/SP3VwxPf71P6u+oLUK0+&#10;hryuEWnJR/ox44lAJgKiObT0exTF97+HdWk8khirGMvIT3LAybVTTjmlLla2asxDXNeYB3xzPxgf&#10;HRpy7Pkg8lB8PjtwjCXfEGmxalQCduIf56XYH+WBqE/VLdLYh/gsnxBl9B9tEOl7PXg5UXzNfaVd&#10;JfyQT4j81VZ8Jm/CqL7I2/2mXjxt/HJALJCKVDaVT+EUNi4752lvIOo222xT3Xrrrev64Ac/WF1v&#10;vfXGJFidM2dOzefxqA996EOrC1Y3C2IverZIynpMmSeC+E7FG1c1WTs3iO9JR9WO+hpP/vACUK7v&#10;z4lkg7N5Z/9tvdnF8u6FUuX2LLAq5UvlJ/KnV76RP7WctQduf5bA6shbAqtm3S3TPtzV0vaLrtZV&#10;X5g0EAHzlre0fe2OyT1ws4kNCKxi97S27hzS7o7z6qOWtqtW5HJTq8/reD77l846/Wev4y/xgauh&#10;THdkxgsK1y5ePmXKa2uZDZlV15lbXLZLGA9YnboKBM3Soaf8sPr3mXuu4p90SX7/6j6n/SQzbr5Y&#10;eaRQrBxW26c12PW53PohzvlxGqZnQrl/v7y1dbubW3d+z6fnf/a0zx9Zql7Yfmj1pum7rRI+tOvy&#10;FVOmbhv+gSS4unqWwOroWAKrI29jHqzyGDxvd+XLViNRiB8EATY5jveyGSlj6wJWRfDlnUfPePOa&#10;fGEwZt8FNrHl+teC+CVzyMBqmMSs1ES4tbWV8HVNnjy5PsEFQAApmWgyyZV8cs2xVvogAEYcX+Kc&#10;4A5yOANIigEk0MVhERBI4YE+jVYc8dn9ZZLufgCWiO9h8NV9AxY5pPIVgxzrGuE8HoDI9+TMWrVI&#10;WR2sxml7vQCzlBfHygdgoLJzXmG8jpA/5q438Aus+kpCrmn1KWI1ahZMdbEFgFaCAjQ9Pitg9eg/&#10;MFX5IoCng1GAqsICPfEV6KY65LOuI8J7fICq8gXwel744WFJ38uNgKnKCxjoK1TdD+TtCFgVOEce&#10;DiBM+9LWHoe+pzb0dqPdPRxSH4lFn1E8RJ+j7/g50gPCKg6AVPclfcf7HNfkUyzuE0+XNLkv4zCe&#10;HmVX/dGW3nbUr9eTfpxA3JsAMyCa7kuAl/dnIJjfyy7uYZUxVhxPkJH0dY57SfkC83xPVQCm7jfk&#10;400sxlXtQY0YL0nToSP5KzzpeXhWhTpYFQBExHW/2JaAv/IbUVYvu8qK8MXT9jqTLxLh3WfOUS8e&#10;P5aH59jL5de8/Mj9wH/5K8X5sjLX06bPyO+4z3i5BGwlzpEncRSGvKjXXXbZpbruuuvW/ze++93v&#10;ru67775jdsVqoVCo/TA6HvXBD35wdcEq8JP2Obt21AN+2DaJCcJHg/iuxHcqTXJ59EovAeV6lrFl&#10;FGnyY7dvx5RsENZ+xi9fmy+Vv1wolR/KAqu9ejbfWbkjhNt/Vse5g3mhbAKrI29pj9Vg9+y888u6&#10;W3LHdrW0PRhDtYGo9mh9S9vV9zH5mjVrIONL0z1W3cKgtU5XS8uUkM8qcLWrNXfZ3S25Qz57VPHt&#10;+eLSXfKLy9/KF8vLC6XKyqDb55QqJ8499by3dO3QumUjuNpVe+t+7sze7IbE9igteVPI/yaBz/50&#10;eMf3qpft3r6Kb9I1u8yufvJT38uMG8abFaHsbB3Tpy6XT5myRSjbPVnpSeH60+HvU/ztap2aGeY5&#10;5e7pyuV2oD16s0g2cEt7rI6OpT1WR97G9B6rvA12+56P/RqF4O2WZDZaBti9K4gv7ycGZQHe6UFc&#10;vySIyhdYZTUFe+5kmcDqp2pH2db+4Q9/eKUmuEzG3vGOd9Q1c+bM+gRXYDSB1QRWs5TAagKrCuPp&#10;JbCawCri2Mvl18YDWOV/48Ybb1zTW97yltrq1QMOOCCB1WHQGoDVUhDfeeYH8dJOvi91B/G0D08F&#10;sXXSpkEy3sJ6TRD5vYETGbZbEGmeF5QmeIM34NuWQS/nbd6zO8sz8qXy3wudzfZeLT8awvxgjzMq&#10;7+tY9eU9WZbA6sgbwGPC7rHKS6Xub239WHdLrtI90Mf+W9ruD3/Z+7RXuSuXt7R9ZfmUKW8LA8xA&#10;oRvzPea36wAhZxfP2zbfuWx6I+2xeMnO3z7kv8786+57Pn7VjEL1H7u3P3X+3kf+30knfPXIucXy&#10;f+eL5auDHomhY7j/nuLa3FL5+EsK+7d3tWS/ECuc/zd7utY8WwNj64PrczPe8eUjFn3j1OO+UB2I&#10;Oo85q/rH/H6r+CRdM2N29TPHf7FPuUz35jvLe7LtQK8LdaMtulun7hnSuDlOc3XV1dJ2410tLVMG&#10;0c7Jeoz9hNMeqyNv7LG6xvd1skEZP/Szv/9w2mqDVfbJGsx+qd8P+nbQaA14+Ht1EF/eGy0DZh9W&#10;rrOi9Y1BAGGOfxcEaI2NfxbfDCIMK3gbWR+wykRTE9pYAqMJrCawmqUEVhNYVRhPL4HVBFYRx14u&#10;vzYewKrk5eJFS2MVrPKjKCtqpf32268ugHAW0BwN4c8+++zTR+9///tXF6x+JYjvPP8bxFNATwc9&#10;GvRI0Mogrv0z6ENBGF8y2d+e/BoZgJZ4vMCKPVyTDdyAomyxQP1RjzXrWZW29Bs1oJMJVnsUrl+b&#10;P728zwBWryawOvI2obcC4FHwrtbc9VkQTWI1aldL2xNAtfC5GP5O6crlPiQ9MnXq68KNMdh5Jz9U&#10;7DKzuGz7Qqn8l0Kx/FQGNFxFPAp/2Ck/qO532jmZ1xspX6o8Uygu/cMv9jz0xFCmrriMPcr9unvy&#10;5NVevXzX9OkvWZ7Lnbg8N/Xau1vbVmsrhVg37Lx7ddGxn88sEy/BCmPLPs3e3E+7sHJ1eWvu//Wu&#10;Ts3MZzAKfeD6u6ZMGW5wsrZZ2gpgdCxtBTDyNqa3Ahis8dZ8VjVo/9KRNsAob/fny+dMTmQY2xpw&#10;HQD7uqCNg5gs3ByUtScP/+R+EUQcXsDQyGpglYkoiiehmtwigVEmmkzIJcVFTPq1Nx1ysMoE2a9x&#10;7Husel6AIAAQsEoC4gBeJCCj/ATm4JdE+pqkAz2YQEtMlnUNkTf7rLpvHJOmRB5AUwSsxD/JQZOD&#10;TwR00p6bqD+wShkBZRLlVBmRp48v8g9ARzkRx/IVSAY4k3jxkyAW+4lqn9NYgFZgqpS1r+qdd95Z&#10;veuuu+oinPY2dbiJ2M8UAIpIW/utas9VzkkKh/AFAMd+sALCyF94BBwlDQnAK78BvL6nZwxWlT4g&#10;WaJelM9vf/vbGox2+Yuz2DeV9kO0K6BQAtBKHNMXCOd9GvCo/ux9ic/eRxB5SeoviH5CO0uA1Ri2&#10;kp7Hp2/Qx7W/sPoy4tjvSxfX1LeQ/I/DeHrsL6s6of4crMb16fcCZdE4wdiD8Jf7T4r3SgXQScTj&#10;vhC85ljyOIhzjAUeH2nMYFzTy6AQ+3gKvKE4no8l7M+5cOHCutgTlHGzEVgkPW3NgnwvUQQAxB/E&#10;9RNPPLGuY445pnrcccf12b+UMcHLTvoqF2O2A0rGXvULhZVUD0g+4LvvPetpIS8jxzH8lEhf5Ue0&#10;if4X4IfyFgBljPd8VheskqbXFWmTZwxWTz755Lq8XGMVrAb7yvve9z5eAlXbB3ajjTaqvvrVr67p&#10;jW98Y3X33XevwdWxIJ6MWW+99ep629veVn3ta1+7umD1Z0F850F3BLFP/XuDWJm6R9DlQVzTW/4H&#10;A1b1tFCygdvcIN4ZQP3VwWrNqtV1CsXKtJmn/vjqLKj6nMpP5UvlZfnFS/kO3MgSWB15m7Bg9a7J&#10;01/d6K35Eis5u1rbvri8Zeonqtlv919de+m7t9nltHyxfG82NBwehfyu+nXh4K+Fsq2My4q6Wlrm&#10;nzuwrQz6GIC5u6XtV6G+hgSoojumTn+keMyZ/wzjyz/zplCOy0M5fpYvLW3r6KgOaOs/9lz927bb&#10;nXrHlNaHs/IarNhW4e5cjr3Akw3MElgdHUtgdeRtrQGr/BLOPqtASr4ojIbxi+W3gvjy+cOgrMfN&#10;+ILKdSYOQFOWaQNjWZExNSi2dwXxEocHgpp9IW3/6Ec/ulKTSECFg4sYPjDhZKLpYFUwEzFRVVqI&#10;OIrvk1XEsa6RL2El8gZEOYQCtgCNJMIILAIN44k66UueL7DDJ/GCv54/MMYn4y6AkkMrFyDJV+sB&#10;Sh2OqSx68zlymISII1FOzxuwKuGHYBp1oPIAkXSecjj0AuzqZUpAQ4epDjuBjoBTCZDqL64SVL37&#10;7rvr4rzDVACnxMurfIWqi3MO24CrCisBPB2m+sumWGUKMJUcrLJ6FvAqxWCVtMnP8ye9RnkBWx2y&#10;0n6CldSpACGrMwUTESAb2Elb+6pWb3v6u2AksNL7TSzvJ8TTfYAEVpWW0iMv+Ur/oZ8g+oj3K+4l&#10;QS3k/Ydr3h9Jl34fh/G8Kafqgbpx0C14LVE23RdKVz4i+rT7in/cvxKAUtCQccXrxe/vuFyE5d5x&#10;eEcaDksddiK/5vH4LB8QwDELzPkYSho+VgncZcnHOQAvIFU68sgjq/Pnz+/jJ+lpbEAcy2/8dWhL&#10;XTQCqx6PcuE3ZfEVsxx73g4tBUAFpqknKYa/+p+AOCZPwvn/GtKTSE9pI64LbFNm7wf+Qxvh3F+O&#10;yZN4HqYjzMIk8lN9HXzwwWN2xSrwlNWfs2fPrm644YZ8d6jpRS96UXXnnXeu7r///mNCgF75htjX&#10;fQ1WrAqsPhHEHpDx5JlH27qC+N7EU0CDAas8HcT3rmT9G9+rDwhiwYLati9YxTbc8OUvecVrf/fh&#10;tr2qu3/mf57OBqt13ZIvLj1kVuncLJiXwOrI23ZBq71KcbwaWwB0t+ROCMpexRjOr2hp+313y9St&#10;/rbJJkPcJ6vr7N7xv1vt3vGjEYWq0n6n/viGf+y6x1UNyn3nih1z7P06IOuePOulIc4hXS252zLT&#10;W1215Lrumjp1l/07znnlzLN+EemcV7af8ctBQ7rXrL/+O05///v3Wt7S9suu1lw2WK6tTs4tv2pG&#10;/tpvHnpK9fLd5q4Spq6Wtuvvb23lx75k/RvbHqYteEbe+D/78Z6PyUbI+OF+uPe1XW2wympO9uUY&#10;iNiHlP23AJB8URgtywXxqBp+FIK0byqP9L8n6PdBfDll7zBALL8MntF7jtUXhCEsEwn2CvtOENd+&#10;GdTsV+X2rbfeeiVwBgErNLFGmlxKTG6ZdGp1JGKCL0DAJNQn4hxLTI4ddvrklbA++QVKAoAARBIQ&#10;x1fLAUc00SctgSCk9CXPFzloELzxtIG2DnA4J5jENQe8sZqBVeBWLMopmER4h1Io9kMSOEX4LxDh&#10;wIjz+CsBrwQJgYgCqQBHX20KnOzu7q4LaHrrrbfWBFzlHDDV4SsgU1D15ptvrsFUCYgp8AnI1KPh&#10;CJ+0WjULqiJgp/y+5JJL+qww5bqgL7r66qvr4JT8YmDsUvqeP+krL8Cq54WvvgIZuCooKN8QwND7&#10;Af1XK4V5NF5ykEhfUF+nH3g+yPuRQ1j6nOAsAkjSV9S3EJ/jfiT4jrxfcd/7vUT/0n1JWAeriuP3&#10;Lv3spz/9aV1snyAQTb046OacYDQSKEbc76RFGfmM8F19HjH++H1Of5fo//7DjfsYC/DHalLGIo0p&#10;Gu8kB5o+5mncE1jlM4/vS4A4h3fkBSDV2Cd5Xj5uxhJIRGxJ4GD1hBNOqMFb95M68vHO82Lc1biB&#10;fFynPn0s93j4wWPx1BkrciXqwvN24AmIVHzkeZG3/9/BT7UpeStP1Tf1J6iKYuBMfKWl/wcS8QVG&#10;+ax8XKTn7ad8EStiBVl5jH2DDTYYk2B11qxZNf/23HPP6qRJk2qrV9Gmm25a2y9W2wKMtrbddtu6&#10;b2jXXXetfuADH2gEVl8dxD70gLRY7OPJlk587+FH5yxjUg0gJX1+kAau/qv3uNGEm1UbpMkLRBvt&#10;Z5+sx/huyvdvvrjzvRqxFQP1typY7Xmx2H3Pf/66D0355Bn750vlv7JCNQOq9qhUfqxQqpw3+4wl&#10;Hwj3n0Nz2j+B1ZE1Vt1NuPuBt+Avb7AFQFdr7t7ulqlndU+dylOFQ23rzF68ZLN8sXJFDDyHRMXy&#10;s/li+aE8e4/y+H9WmFL52eMWfP2+W9t2fjKr/N0tbf+4e8c238N6FWMv1RU7TnvXipa2H3S35B7N&#10;TGc1taIlt/zuXK49DDZDva0f2++9k7bvam2d09XS9r/B/19IXS25JSHvo+6ZNm2Tjvn//YFQf9ef&#10;eNLZ1ct32yPTz5pacmdRFz3JJ2tibHu4fs/HZCNo7J/Ni9STjZzB6j7S83HYbLXBKnuK8kVuMOIx&#10;r9H89ZUv9XrzP19GmawBTnm77Q1BnL8+iM1tZbzF9vEgrrH36leDvhz0l6BngjjfaGsBWfs222yz&#10;UsAGeOFQRbDAxUTYJ+pMZJmIIia/PhnXecTE3ONxXWlyzYENcAl/HE4BjDwMK5k8vkMVpY+YKHu+&#10;sZh8A2lIv5GAR8oX2ON+NVMMVh2ASUA1XSd8Vv6Slx8g5GX2dpM47/GBftpLlEftBRh5VN9XmwJQ&#10;77nnnrp8NSrwknPLly+vnZdisOoA00W+gowIuCrA2Uj4C5RDlMFXmAJM8UWiLIrHitgsHyTPQxIY&#10;RYBVzwuA6u3p9ekCsnq9c19RzniPVsCj0gKAqk8AQn1lK/J86Vuetl8TOPV+xWfvO80kGCXRz7LC&#10;NRI+ud8AU9Un9eL1xDUBdsR9r3uHcpGW/1jBsfd57m3d58jBrwAdYqxwH2MBzwCTjCNKi88aX7Lk&#10;YxtjoM7z2R9LB+B5WMn97i8vF7BPabNK1MFq1h6r8XjteVF/zerT5fEoo/LzsjL+KwwCqOoaQNnT&#10;c5/0I5DEOYUDcitP1Z1WwEoAT88XmK60SNvz9bjEcz+oK8LQZvIbOOxpA5C1QpcVoWMRrK6zzjqr&#10;7LE6ntRkxeo7gq4L4ruNi/AHBy3qPW7WJj8PIgzhNwr6exDxGz3Zs28Q4X8UNJg31U9EYzKmLahu&#10;Ddo/6NLe4yywemAQ184PWqfw+WUb5TsrnYXO8mOZYFUqlZfPLi45YO+O72glUwKrI2+sCJ9wK1aX&#10;t+QOzwJlPOK9vLV1WujMA3rEfLA2s1j+YKFYuXJV2LlmyvcA1ZvzpcqZ+cVLWwrFn3y0sLj8+UKx&#10;/FBW+DnFcvWbh3Q8vTzX4E34LW1X3dnaykKfVaw7l3tHV2tbKYRrsFfr6mtFa9s9XS0tPNk5HMbq&#10;0vf1fOzX1pldPH+n0FaPnXDS16u8MCzL3+6W3DV3T53K+1WSNTdekpdWrI68AfmGe/Vksr7GilV+&#10;SBhOGxGwel8QQPMDQaNt7K/Al369ZMHFl3+9cEHGr3JHBz0YFId/MugLQf3teZPAagKrCayaElhN&#10;YBU5SMySj20JrPYogdWxYWsxWGXlCnumfjBDrGYVBL0yKMsAozzhQ/rsZUV6F/QeN/oR+mtBpHlq&#10;7ShZM2OrhPOCvhj0+iB/f0AWWOWJMa59Kqi2ymzWueeuO2fx0i0LneVLC52VxtsDlCpP54vln88u&#10;LWEiksDqyBv1Pqb2Ppzecf5L8qcv26ewuHxh6B+XraJwPvSZBTMXL3tnCD7oVY337LjjG7pacn/P&#10;AmVdU1oXdgwTVC2Ulr0/+H1DKMMqoLOmYuXGQqkGQ88ajMJ9dvKczqWTZ551zot9BXhHR/X5u3eW&#10;d8iXyrdm5bfnoiXVS2bv92xWPfQod83y1tb3k9aDO8x41YpcburyXO4b4dp9PDK/avjndOu0XarL&#10;9jm6es7+xz35zxlz/5eVnU3VmjtzecvUE8kvDCRDvVJV9uagZlvq9TX2jy5VFoU6Xjl/4beqV8/I&#10;r1rWltzTXa1Td+mNkayx8bKvtGJ15I0Xdaa9gEfW+P60Sc/HYbM1AquASPZ4mtNAPG7PLyEA1bG0&#10;bxZfRPGNvVb/GsSj/Dz6xheBLGPA2T6IivpjEHG+EcSAPZAvPe3bbrvtSj1uzCO4TEQlJqESk2Ym&#10;uUAKf3yUySkTUQEEf9yT/QX12CTXmLhKTNSZLAtK+CO+QBUgo4CKoIrDEPLWY7sAAY/vE3Oueb7I&#10;J9PsCQk8In1Jj1lLwFTly2c9rozcRyCQx+MckEzSY95+DvClx6aBah4fuV/46dKj3HwWCAMoUSYE&#10;WFAYJDCJ2ONS+5wCJ+OtAO699966eOxfj9rz2L+2AnCwCozVnqqkkQUyEY/b+/6jwDVgqwTclF8S&#10;vmrPUx4h90f3AakOVtl6QPEol29JwLGLuPjk+fN4OgAUAQI9L/LXHrUIOOiPtkuE8z5Cm1NOpLQR&#10;LxOT6Af0D/URzwcJkiL6icLyWf0H0U8AqwK0iM9+79CHAbCIz96n6DPqP4jwpKcfF/w+I67fG4g0&#10;3R9e3qWyU7fqf0jbKEgAYG1fQNl0D6keKZuAGQKgMR5J7iu+6zzhdD5LjF28/IkxSeNGf7BTkA8x&#10;Bmos41iPvyPGTq5LGk+VT1ZePobGIq62FQD8LViwoC5gH2OufEHxeMd4qbS45vXZDKwSXmlSjqOO&#10;OqoGV/XiKhT77lsBUC+kL7lPGrckzilf/z/h9ejbK5C2wiAe+df/MP5PeDmoP4FV4vn/Bfwiv2Zg&#10;lXJqv9y99torgdVh0BrsscpTPMuD2EOV70XxRJvHVG8P4sdrvfTz5CDg3o+D4hV4fAm9IojrfF9M&#10;1tz4IZ961cpevQugEVg9N4i2Oqh2ZLbraUteP/PUH5++26f/5/FMsIpK5WfznZXbPtS21zU7HPYl&#10;XraRbOSMhR4v7vk4+sbemflipTNfLD8Sg0BXvlR+pgYiFy89aW7xZ28HIvYm0a+taG07oDvj5U1d&#10;Lbnue7efxuPiQ23rzFxUeV8oF2D42bgsKJTnptmLztsamNcbZ0gM0Fo442fTCqWlt2fle+KCs6tX&#10;7jqnTz1E+nPQ2aHOLu9uyT0UXVtFrID968y9qqce98Xq3MVLniksrpy9xxcuAO6MBWNrh0GtLp25&#10;6JzX8MPPnFBXXzl8USjftIxyt35zGGHw2mL8T09Pioy8wY/GwoLDiWQ88TPQlfGra6sNVvcLynqh&#10;U7JVrX277bZbqRV0QBifaDMh1gSTCSsTXia+HobJqSaqmuRKvKX66KOProm0fILLJFXhSFtgEAFI&#10;gCjxajUHOEyaNTEXVJE49rxc8aQeQEQc0pcAu8oXAYuUNp8BVRLAR+EAQQqnsJ4OAhg5JANoa3Uf&#10;YMnDatWe5PVO+jpPPqo74Jjyp2xer9rnEgEFtRKTl1fxoifpuuuuq95///11rVixog+8RLy8ysEq&#10;K1VvuOGGmq6//vpVgKoEoPRVigA1+YEAnllxdB346dfw1/265ppr6tcAp14uYKuvTsVPznv+3Adq&#10;D+rL86Ke3HeAr8eV2I/V2xjAqHpvJPJTu9OndE8i7ccq8QI0+RiL/gAs9HuHz+oTSMAS8dn7FQDe&#10;w9K31M849v5E/0QeHtDq9wdQWOUAsnqZAdC+ghXQrrCUE/+AzEqLvNzXWO6r/9jAWKHzWWL8AUqu&#10;Llh1ObhDpO3xgHaMkz4meV4ASb8Wi+sKS14anyVAoPsTj3ccKy2Ovf78WizyU5qUgTfiA1e1ejOu&#10;P0Q5VQ/8MOd+uADf3q8Ao0qDNMnT65G05EuWgMdK29NCMVj1a2oHrnl9Kl/Evras1EXt7e0JrA6D&#10;1gCs8sggsA6Qd3UQL1/gx2cmZv8Z9H9BXONxdRmwlSd82FbplCC2WyI8E2nalm2V7ghKq2YGb/2B&#10;1aVBjwXtVjuKbMMNX/v2N/7n5tdOOfzMar5UfjYTrgaFa9VZi8776Qda95j9ghe8gBfoIN6ZoL/0&#10;A/aLe22vgLD4RlvHx7yjgNW2nAeWoUbHiCfNiIv43OiYv4pPPGBNo2P8QZyXb42OJcUlnUbH+C3f&#10;OOe+xsfEoy44Tzzi+zHvqGCSxrHEwhDiyresY+pYvrEVB2p0rDj8ZUU6aa1y/JKXvOZ1u3/6nDND&#10;P3g8CwJmq/xsCH/1rid//7ANNngtecpX0nXfa+124nvf++67Wlr/GsOx5S25Zy/fdruvv/olL6FO&#10;SId6Uxtl9S8/Vr3yl/PUb/1489lHT5pdXPqnbP8r1dmLzrt7ymElFuKQlnxFpO/9ibQbHeMzcdVG&#10;8u1V1OuUIz7fPnvx0gez8v/08V+qXrfzzD71sTq6u21adcl+x1YPOeWH4V6uPLPrf333wrdvOhmo&#10;k9X/8E++Up/ue3zMX+9PfG50TB7Ez+pv+MLehzqWT/qr+H2Otzng06200WGnfL966/RdVil36DvX&#10;lt7/fv4vEY90yV/xm/mqYy8nvsX9y4/pF336V5NjxScO5/nc6FhxB9Lf5DNx+cv5Rscq65TevxLp&#10;EM6PiYMvyH3LOqaeVceItBod4wNx5Vvcv/xY5XPfmh3Lt6z+5sf8JbzqWb5lHZNmPH41OyY8cRG+&#10;IR2z/zz/P3VMWeWb2qjRsXwbSH+j3oiL8IfzjY5VVs65r1nHaiP51uzeQIqb1b/8WO3GX31udKxy&#10;kobiNzqmLtifnidB5Huj/kbaxPX+5MdsxcJ3qlm9YqElK7/Z055jvtfCSKUBGftCsBdXsv4tgdUE&#10;VhNYtfy5D9QeCawmsNpIPs65Elh9Lk4Cq6NjgNXdd9+9tlXBeNQagFWMX/zZ3xOYh4CivPlfxzcG&#10;fThIxqq77wXp+iNBHh7gyn6syQZvTAJWG6wGY2/Dq9d9wQuruWO+9PVCqXxfFliVdjvlh09/ZOo+&#10;N63/spcXQzy2I6At1Y43B7HqmMcbWW3JlhI8rhwfs3cokxDOA2VZ+dzoGPHoHnERnxsdA3aJSxrE&#10;Y57S6Bh/2N6C80Ad4jc6loiLeIlbo2MAs3zjBwV8anSMP0ysiUs84vvxUUG53mOJe4+43F+NjpF8&#10;Y6K3eZNjfAI8ERewRVp9jl/y8td8eIdDOs/JF8sNXrjUXPni0qe2P2jxj9bbYAPanvRJl/T5/N71&#10;QvsduPFbj79iu+1v6GrJrfIY+51TWu+Z/cY37t4bh0kx9d2sf/nxNkGUk/rkPPVbO37npLa5M07+&#10;3i1ZPtdULN82ac7Re4Ww1FHN1yDaj2PSV39Sn290jM/Ezexf66233ge3P+T09lC/92X5seCE/376&#10;5mm7PB7Xy0B1xW5zq6ce94Xa3q35UvmZmZ855/wNN9oYv1BW/8Mvysd59a9Gx4T1/kRZGx1z3xM/&#10;q7/tHMQYpWOu03b6q/jR8Qs22/7g4vwwbj312zkHrlL2u1tan/jWhz98fG880iV/xccv/ONzo2O1&#10;mfoT8Rsd0y/q/SuI842OFV/9ic+NjlUP9Hv51ugY//GZuPQzzjc6VlmPCGK8pd9yTL8lnB8zvuCX&#10;j73NjkmPuBp7Gx1Tx4RXf9IYkXWs8nGeuKjZsY+1nFN/i4/5S/iM/rXKMeXTWEt/In6zY+qEuIix&#10;F+kYsQe6PlNW9SfSIK1Gx/31Lz+m/YiLqBPONzpWu3Cuv/6me2Mg/Y32o+2Jq/7V6Fh9iL/ev7KO&#10;dW+QBnHVv7KOaT/+5oPke5+x2I5Jm/iUmfN89mPGFL00FN0W1BHEy+95D5POSwMyHkcaqr1uWIa+&#10;Nm/Q3j558uSVetwY6AeEkNjPj4mlJpcAS877Y5tMTjVRRUy6JR4VPfbYY2siDT26j0hPj3Uyafbt&#10;BQA0AA9AClAIAU38sXbyxh/ExNzhDpNpTYQBEQADiUc+FQ81AqvKV3nrsWGuA3skgSvENfcRyOTp&#10;EDYGq0AybcXAI9AeHj/cL3yV8Bm/EPmozbim/IFL/lg3oFCPXQO1AIMIYAhMlYCjDlb16L8ksKrt&#10;ARD7qgIqEWkANSWHk0BSPRqOAGx6DB9lgVUgqK7z2R/vv/baa2u+SIBVz5tjSVsASEDVq6++ul4P&#10;iEf09dZ+fLviiivqApq67w5TiQtQRWwHQLtKtK1gItsLSGoLBBQFqCL6iHxAbBUAnJVisKr+g+gP&#10;9A3vw3xW/1UfBqgiwjtco9/oPkL0LfUzjv3eVxoennCNwCp1q3pAAwGr1IXuNcrh90As95W+r3sC&#10;X/0+IpzXB+MP25UwVmh8isEqMM8FoGskHw8Z3+J4jI0+Fg4GrLovpMUPVi7GbI2riDiMh5KPhYBH&#10;b0/OKR/3D1FHGtcp16GHHlr7wUxbvcT1hwgLXEX4Ldgp4CkxDvv4zxitNEiT/zGDBatK29NC1Jl8&#10;UliJvMiH8nl9ck6inNoKgDfuJ7A69FpDsMp3P74o/yrI959nVepvg/gCGz9+yS/9Pwm6J0jhWakK&#10;jFsYlF6esXo2JGA1qPqyl73qPXNKSz9eKFV+WegsP5UFVnv1ZKG07Lcfmbrv/us8f10gOu9RQH8O&#10;YmVIsqExJoGjusfqzLP++OJ8qfxf+WL5iRj4DUb5UuXx2cVl8+1laDW7vaXllV0tbfO7G71sqSX3&#10;zPKWHPv7Dtnj3LNK526YX7RsNx7/b/R2/lDeu4O2C/+KhmVP19jC/7znzyotmx3qekXsC0D0tGM/&#10;f9cdbdPvzayjDHW1Tq0B1W8c+unqwZ/+kdJ6ulCs/Lj9jF+y4mqsGSvJMl/I1Z8d/oUL1g/19tWv&#10;HvaZp7syXvh1e9v07/YGTZZtwKn0tMjIG9twAJaTjZzxfQnYvaYGsGVxgb77/L8gVhNj/N/mu+1T&#10;phG3BUEssV1brX3SpEkrBRgAlJp0Ip/8AiiAFUxANcFFTE4FFFjho9U8SNAUMRlm4uoCKEgOO8lH&#10;AEQC+DhEIYzDEYc7TIZPOOGEmpgIUy6JcsTx+OtAM86bcwAeBOzxa64sH/068YFNDla1p6TvKyk5&#10;DEKcAy4h/BYQAZqSF3JQQrk8fVZZCgoC9rQnKGCQVakuB6sAS15OhVidynX+ak9VBOB04OmglmNB&#10;UlaNCkAioC5xJQexAqMAUF0H3PpKWXwS0BXUlYCmDm257nvJkj9Az/f9BPwKpAJx3VdBaImwEpDQ&#10;9091gOgQ0dNjBacEgBSIBZ56u7GSmevaj9WhKuHVNxH9jv5A23vfo99pz1WuO1wTiI+hKgK2qj9x&#10;nf4vKY5gJqKP4q8koIrod9SD5FAVOVilXMBUgWEU35d+PyDdAwjfPazf38A7H4cYmwQifbzycU7X&#10;JR8nY2k8RIKREuky3nn+HAvuZYFQwU7EeKu0SF/+Is5xXXuGInz3MKSpsZDPyld5S/ipfBB7i/rY&#10;fvzxx9dWqXqdxOUlTfUzfHGoqvOIYx//qQ/3GV+8PfhMORuJOlXapOU+4aen6+1AXMpJGyoMZfJV&#10;ufxAqHY+6KCDqi972cvGLFjde++9x6XWEKzK+CLJr/jsuc9LPgF7zcAaP6CzooT9PgnfHsQKjPRS&#10;pOfsv4OWZYiVLVlwqT+wyouu2O9279rRqsbjiP8KIn4N4s3pOP/VhdKyk/KdS/9d6Gy8PcDM0865&#10;7+N7nXTua9/xPlabsdKF1S9pr76hM368GLU9Vmd1nPvCfOeyE/IN9lTNl8pP5UuVe8PnFXsuOu/B&#10;T37q+8+cdmz4XzD/szUV53+uesKCr1f3P/XH1bnFpcBK3oJ/xLyz/7beRZMnv+COlmkfXt6Sq3S3&#10;tD0RwzDptqk73fflT35m/uzTzv/Y3OKPXjFr1rn9vSw40wCXe3+u/PK5pfPb8sVlP+ON8l4W1+xF&#10;5927/f6fOYA4vdFHxHipHBA7+PZ07FOou2fOPvSUX9ydm9qdVU+Il1bdMXWn6tUzCtXvHvxf1U+e&#10;8v3qnFK5J41iuI8XlyszT/vpWJ1r839jtd/gX+iovGHBiV+99oaddlulXm5rm35vx+El7fedbFVL&#10;e6yOjqU9VkfehmqPVb53sfqY7z2I/9UvCMJY8cqcpc3UrxGZQYpBcE3EL+X8UvL7oLUarG6++eYr&#10;tVqNya9WqCIAhB7P5DqwggmoT6ZdxPHJtwODGCbEE3km1xJwCEgjcIM4Jz8R4EgAEjlEYcWRfOAt&#10;zlq5hojrsFIAycELaei8rvkKVb+GH1IMNsnLyyCw6uBJK/sQaTukEqiSgEfykfRUJvKSP0Aznacc&#10;vtIRYAW8QoKrAqwOUtEDDzxQF2CVl1MhYCYvtOIlVg4pgZ6CqgBNvwYc1TWAqcNJQKuHdQjLZ8FU&#10;bTPAylh/9B8/BF3jsPjhq0rZrkDlQHrRlEt5InwQfBaAxl9JWwogoKzqFlAaQ0METPWyAxsFVlmZ&#10;qlWngooSfcPbzuEqYbXSFXGfCIJ6HwXiqx/QL/2+8z6sOJL3J9L0/ur3okSfdShMueQ3YD+uDxfX&#10;BWEpG3nQ1/0ecHEtBr0Cq/JF8joC3vm4JcjmAA7IJqCXBfK0IjUWwM3DcezXGfuod09b46HGRAFI&#10;xLGuIXzjhyPEZx9TgYCUx+PHvtPeAqsCr5L6BKJO3G8egdePVUhg1cuBP4KOKIapEue9TBw7WFVa&#10;iDIpfZUTXzkvxXVMWJWD8H6NcnmZXaTDSlTC6Rx1phWqiDDqN6zaHatgdbfddqu9XGs86n3ve99Q&#10;gNVkQ2++RYKLx+5XB6x+IYhrvEAsKz4wdEXQA0GaGNRs5uKlW+Y7K7/ON9t7tbPyTPh7UeGMSphk&#10;DO3LfZKNLljNl5Z9slAqPxpDPilfLH81v3jpu3944EmfuH6nmRcuz01d5XF1Vk7yAqZz9z++uvDE&#10;/67usXjJw8cu+HpHd0tuUVdL24o4vIuXLX37oIW1FaWsLA36W/i8qLC4ssVAV5ICKwvFykeDPhP0&#10;9xB/pfzPVLHcvfvC784OUXn0dsT785wzz3/17GL54kzfSpV7P39E6dpbps14yuupqzX3bFdL7tbf&#10;z97vd5859gtP7bPoJ33ihXZ6trB46a/4waQ3m7FoawRWsQM+8z+z/zpzr1Ve4nVXbtqzXz/s018D&#10;6PcGTdbXElgdHUtgdeRtzL68ilUHvwt6eAjEI0rsTTBhwCqTWp9oZoFVJsIehmNNYjn2CS8TXIXj&#10;uk/4mUwrXiyBQvmVJaChQxUHPsAlwQP5LgFdHKwSFvm5GDABcZQPcNOvAW0Uj7S9jNSf5w0IAuy4&#10;ry6ux2l7Gd1HrnvaHk+K45OHVi0C8LQ6EMgaQ9XHH3+8Lq1QRWwFQBi2B9A55HusIo4lgKnOs5JU&#10;4BQBPz0sx7rGStU4fhZY1bVYMVgFEHtc8vBH/RH+NYrPylT5hhysAgoBg1oV7ABRYsWrxwHW6hpw&#10;VauYAe7ebvQZYKPSB1Y6WPU+RJvH/YD+THsrDn0YCCn46v0q7vv+gwbXPC9gK33coRjn3HfgqsqF&#10;314f8bYP1LG2ZKA+PK8seT6xdI+g2G/GFx9vGKcAaDz6rb01gWsOJGM5rHMB3jxcDP0AfeTpYRz2&#10;8QOUjyEc6xoCqMpH0vZycMy46/FVNon0FD5O29OKwSo/mvEjFWJVJ1CRLV487VhAVPnh4338P4Rw&#10;+j+DgJYqI21CWu4f8d03oO+CBQvqAsgq7GDAKtfZvoay6pz7gjjWtU9+8pNjFqzuuuuuta0KxqMS&#10;WB2zxhd/YGmsRoCNa83A6rwgrv04KAsUsUUAfYEFDqusBqw9Nl2sHDm7uKQrhqqRHg7hPrXrGUvG&#10;4mPG49VYeDIq26Tli+W3hva8xwGd6al857Kvnz2v49VdO7Yd0NWSu43VkjHQinVn2/TqNTPy1Rum&#10;7/p0iPNMVhjp1mm7VL91SEd17yxIWCw/Gv5eEfzrDH9PaaTZpfLp4e9fa3CYeJZOporl5XOK5Z02&#10;2mgjgEfWdiYjYnNKP908+J35Miu2BZi/8FvVC/Y6vPrH/H7V8/c+8oHPH1H8xYGf/tGZcxcvuSYr&#10;Tkjr1pmnLmNl+lg2FlqxJ+VqG+D0V3sc8v2s/nTefsc+seein4SxLv34k2E81py24hl52zCIPTuT&#10;jZzxlBUrTYfTVgusYjzCxQsH+MK2pkpgtXeyK3jXDKwyifWJ9WiBVQCn/Ab0eLyJDFa1+hEB5CY6&#10;WPVtB6SJAFa9n3HN+1Xc9wcCVr3Pc8+574MBq6ziVV0nsNqjsQRWlS9glZdXjSWw6k9KJLCawGqy&#10;MWH9gVW2XmAPsHuD3hXkYAGAxL639IXTgzKhA6v+Nv7gVl/LL17ym3yp/EQGVK0pX1sNuPSimcVl&#10;26fVYUNiPGJY255hRK1aXadQKh9VYE/OVSBdaONi+Ye/2uuID61oyX2/q7Xt4SyQtbpa3tr2zOW7&#10;zn3s08d98dk9ikv75D2cCuXqLhQru07uuIhV2/yIwctfRgXCdQQfZi9euihrSwBpz8VLqvudek51&#10;brH3Uf8GCuV6LF9cekhv0mPZWK3KI7RrZFfukt/q7tzUVfok+83ud+qPrw71xUtqkvU1fkRIYHXk&#10;jT1WhxvyJetrfF/i5VPDaasNVncK4qUFfwni7VjsmdVIFwSdEZ1DvAW2FHR9UAKrQYJ3CawmsJrA&#10;ao8ckgIKE1hNYDWB1eeUwOroWAKrycaI9QdWWaHBalSu/ymIVZDAOlawfS3oiaD7g4B4zeysHfZc&#10;/KpCqXx8bV/NDLAq5Uvl+4JOPfqsP47aY+xriY3KVgDTO85/SaFU+b8Y0qE5i5f+5M8z996ju6Xt&#10;qu4BrFIdjO5um1Zdus8xKw/69A8fz8p7eFR+qlBc+rvZxcq2z3tuT1Ve5DMqWwHI5hZ/9op8sfLP&#10;bJ8Hrnyx/LNZX75oPLwceo23AsBumzbtFaFvXhT3LbakOHHB2aFOypVDO85dm1+WvTqWtgIYHUtb&#10;AYy8jdmtALBfB7Gh/kB+TYXKfyPozbWjVQ24OmHBqsAkYq9FIAuTVSbkUjOwShqcE0xgcu3yF5j4&#10;ecAHjynLL0TegEsJcAJwknxPSuLKb9LyeFwDPkkCq34uhkvazxHFYJWwEuloCwJE/kofER/o45CH&#10;fVdVBtL29PBF+SL3kbw9bT3a7QI+e3zte4mAXHojPXuLaj9V6dFHH63rnnvuqUFJgcl///vfNbAK&#10;1JQAoA41HZbGYFX7rSL2X/WXYHEM0ETscwpIJb7EsXxBt99+e598/QVWpOEgEz8BwxL5A1dd5Kn4&#10;XPeXXwFWfdsA3y8VUHjxxRfX5QARAVEBq6QhsS+r9rllD1IHq96f6SdcBzYiXmQFKEXsmer9SX3D&#10;+wr3ioNV+iB9QxJURfQ7799xf/J7jvEBsOp9nvst7nO+x68e9UcxWGWfVeoJUV4vl+T14r4g7h/u&#10;VURZvIwOXfGbcUsClgHjgHgSkM3HMm1vIjmsQ0BNyeORrosxkXHTwwA/NU5yzcdFruGfRF6AP0R6&#10;Xg78IgygUgIkut/kofDk5eO9pxWDVbYAWLhwYU3sNXr44YfX9lr1chDHxVguPyiL5+vimvuMnw5W&#10;KZP7RxxvK15Q6C+Yol5Un8Tz+scvlZfPXjfUKWAWeE29q+5V34hjXRvLYHXGjBnV9vb2cakEVtca&#10;6w+sYrxc6tEgwsTi7bVnB/VnvJm9tgp1zpnnvzdfKi8tdJbZXzUTrqJ8qfL3/OlLW1jxSrxkg7ZR&#10;Aatziz97e+3x+QjSzV289F9/333u57pbco/G4GpNdcVue1Q7jv9y7VH3ON9hUbHMG/IvyJeWtmX0&#10;z1EHqxj7FueL5esz/R+A8sXKHbOLSyjHeLAhAatY6J8nZPWxH85bENq9Etq9XOwNmqzHElgdHUtg&#10;deRtzIJV9lC6MWh67Whg9umgrwRlbTjOW2X5cri2WvukSZNWCqIAHDTpRAKRCIDCRBn4ymeJSbHA&#10;KhNej+8Taya5TEolwns6gFvJgaoEIPK3n7NPKAAKAW8cnBBWfgOKHPQAXGIg6SAJxbCpmagzh0oO&#10;cxxuIcIDfxwUkZ+gb+wrYT2v2Eely+esOqNsHt/hHFALKIkAjo899lhdwFReUCWxQvXBBx+sCegK&#10;aEWsZJUEVyVfzQoMFfgUHJU452CTc7zpH5EO13nRlHzlvINWpLQRMFVpAUcFfpG/uAoBYWMB+PRy&#10;KuApoFeKYaqDVCCpQ8MYqgJSgbO+Aha4rTf9Az4FVoGQaidEuwlOIvq79spFiofUH4Cvkr/sChFf&#10;cJJ7ye8d4no/4zrhEf2RPi6xEpF7lziS+rnEilrKiQDIgubIoSpiVa7KjN9eLkRZ3Vd80hiAGDvk&#10;G754GR3+xmMRcI5Vj4A3QTYHhshBHnLoyHXBNmCdx3OQiUgb+OrjJGOhxkk+OwgEaAIOJdIXkCSu&#10;l4OxmDFX4zEiP/fVwSK+eViuKS3y9nis5DzggANqOvDAA2u+UA9eVh/vVRbJ65x8fOzHR1bBSpRZ&#10;YBXISb15Wclr/vz5deEfZZe4LhDKNa9//FD5SZtVtxLAmPTVRpLaFil/xKrdsQpWp0+fXi0UCuNS&#10;733vexNYXTtsIGAVULRP0D+DHgoi7MogvscDTIEa/VkdrGL7dVZeViiWDy90lm8Kavxyq1L53nyp&#10;cuYYfhv5WDZWEY/46rp8cdkhMaTjkfNvH/Rf3Xe3rvqYtcQ+q8tbcpctb82dWXs5VWvbt8LffzYC&#10;sV25nhdbffvgT1UP+vSP+uTnyhfLz9Ye1S9VnoyvDVLEv65QXPbDQnHJtFmlC9njMMtGdSuAulWr&#10;68xZdP57Q/kXF0rlv4X77aGoPI0FQFxcOWIc/agxJFsBYMtbW98f+l6fF3yhP+T3q+532jn0pwcB&#10;6tVQv71RJrqlrQBGx1h0yFY9yUbO+L60ec/HYbPVAqt8Cbs8aDDO8QV+edA7akcTy9q33HLLlYIg&#10;gAlN2pFDRybATJABE8BEicm0JrTEYdIsMbnWo6BMZB0YMMn1dBzYCK46AGUVmgNJoIqAC1DFV65R&#10;Fl/16TAGOCSQKXDsIAkRrxkscuE7sBnht1bMZa2aQ5zzcuCDyo0vsa8eV2WK/eM4qx5J2311sAok&#10;1KpPVm/6CtUYrAJUH3nkkZoeeuih2rn77ruvtnJV6urqqgNRAKivDOWcw1RfoSqYKQE8BUKJRxgA&#10;q9IWbHVphalWmQqskrY/+h+D1SwwS71ohSv+sIJVIk0Ho9SntlP43e9+1+eag1UEVAXGehiPD0gE&#10;QiIgK9sJSDz+r2uI/i6oyn3g19TvSNvloJV7RrCUNPRjBaKvez+jj+o+o09qJTiiz9PnvM/HIp5W&#10;17I6mu0dJNrKQSuAWtsdAIOJ60AZX7knJOpBviHGDPV9yqF7DLiqcUhjkeAYAuABVh2o8tnHqxis&#10;OnhjrAPYCdp52oyJDhgFOn2c5Lx847PnA8DEN4n0Nd4yhno6jMU+HiPlJxGONBC+eViuCV7GcJGV&#10;nIBExIurqDPApdcR473GQoR/+l8ClPR6cdBN+l5GwKrKj8/UCXWrcuLf8ccfXxfpeb74LkhLGqp7&#10;paPyA1Yd0AJWSZ+yqL7wTeGR1xH1kMDq0CuB1bXGgJ2fCJoZtBEnmhhwc4cgwrKd13uC2FNyINYH&#10;rPbaOoXOyqY8Xhv+PulANdLThdOX/XlO5/mTZ3Wcm1ZGDdxG/OVVbAMwp1Re5pBubnFp9fNHdlZv&#10;b9up4Qunulranljemvveih2nsY9vzaqhf9yby72pq7V15+Wtbd9d3jp1xV25qU/f1Ta9euNOu1V/&#10;NG9B9YhPfbcvEIwFVF1c/vvsRedtnS+W584ulpcAWfOlCtsFAEqbKl8qE+7efHHZMuLPXLzsnQOA&#10;jYDVUXt5VYatwxv955aWtoWyfKWwuHJL74ri7DLXwGH5q+FeG0+PvANW1+jlVbK7pk9/SXdL2xVx&#10;H715+q61F3+FOgI8XzOrdP7GvVEmuqWXV42OpZdXjbyN2ZdX8UXssqA5taOB2XeDHgniy9xEs/Zt&#10;ttlmpcAEIMQBxEDAKhNZhWci7ZNnB6tMrDVZRUy2PR0XYEQrLpU/IEWgBDlYRX5NK1MRZXJY6dcQ&#10;8Eh5SIBcrfpEhPE4LnyV34BMz4u8PV3S4q/7yrmBxnfAC1DVeeIJHHj7kLb7yqpBgTxWUGp1KcDy&#10;4Ycf7iPfcxWgqv1Wga6cI4zvw8o5AUwgq8dnRauusYLV4RorQR2sAmUVFugbr3iNBTz19FxAWaWl&#10;vF2UPU47Bqt+DfjnYBTYp/4HDPRrMVhFrFxtFAaoqLYBhAJqJYCkriFf3QpM9WtARH5c8D1ZkYcB&#10;rmr1qqeF4vsDmKlrpKt7Qv2WHxO8zzYT/c/bh7bz+nXwjM/kiX++0tZ9i8cAv5d9vOgPrGrfUoCc&#10;zjlcy5LHB9bp/mNc82sc6xoS6PQwjJvyjc/+WLuv3kQeNl6digCkuo5I3/0GDAoSelrIoSPh3EcA&#10;pfuFLwKfUvy/oVl67jN17WXUSlPENQ+L8NvDc+z5Esfrz+O6TwLGElAX3ziv/GOw6hrLWwHstNNO&#10;1Tlz5oxLJbCabJCWBVZrBiydXSwfUCiWl2dA1brypfIjc06vnFlYtKw/AJysx0Z8K4BC6SfvzxfL&#10;d9XgUxArVT975OnVO9t26gOp+qil7bbu1ql7VrOfSKzbRbvu8aaftR927Jc+uehvzVaouoIvf8kv&#10;Xvru3iRqFvrSGwqLlswslJbt3Z/yi5buNvfUnw32EfMxsRVAIwOYzly8JDdr8dJVy1xc2j67tGTS&#10;5I6Ogf5gMlZsyLYCoB92t+bOZAV13Fe/fMSi5/pXcdn/7vGFC1g1ONEtbQUwOpa2Ahh5G9N7rC4O&#10;ujTo9bWj5sb+TryVlEeQWjgxwSyB1QRWE1i19BJYTWAVJbCawCpKYHXklcBqskFaQ7Bas2p1nT06&#10;K+/Jl8r/UyhVHouhal2lytMhzJWFYmVX3n7eGztZtrFNGhPBEbN8Z3leoVR+FvAEVP3CEcXqrdNm&#10;9IFTUldr2zNdudx5rFJldWpvEs0t9JO9P1d++ZxSZd98sfJHXoQW/j4Sq1DkBWiV82eGPtUbcyTt&#10;JUGs7E6Pio+cASOGDDKtaGtrC/3z8bjP/nqPg5/bx7dYfmp2qcyLtCe6TQka8b2ck9UeS2dlfLKR&#10;s1cG9feizjW11Qar7w+6KujioK2CcNZ/8eAfE9CVR47uDmJPp+uC2J91olkNrGqPQkCeP1IJsANu&#10;okZglQk5ABXFUCEGq0xSpYGAVQAJsAQNN1hVOdFgwCpgSY9G9wdGSZe/gB5JgAoNBqzik/srcEA7&#10;yR/Ok4YEVNOj4YBDPRIPWOURf5eD0Risss9qFlgFqCJebOXx+wOrenQfxWAV37RlQJZ4/N/T80f3&#10;BwpWPT3AqvZYBaz6NfzTy5UQUFOPqcdglReCuQYCVtU2gwWrAEuJ/s8j/WsCVr3PkJ7GB/qk3xf0&#10;Mf56n43l2wxQLm8r6tTBKnWiPWoFVikfPiLuefetGVjluu4x8tYYhYBiPk4NJ1jlGuBPygKrxJFv&#10;fM4CmBJpaExtBFa9rKTvfg81WPUxnf8ZjD9Ss/S8TlYHrHqdUGf8X5KIo20FSM/j4gv/i/T/aMGC&#10;BXWx7QK+cV7581ll8LjosMMOS2B1GJTAarJBWnOw2musAMuXyvsXOss3NNt7NeiB/Onlz+52xnlv&#10;CdODBLCyjSf8Gu0DOuTGI/KFUvmnNegU1HnMZ6s3Td+tD5iSWA24vKVtye3Tpq323rntZyx57ezO&#10;8z82u7RsUqxZxfImvBm/N+hIG4/QsyAo9cuRMwD6pj0f19wemDbtFaF/3h3322t2yVcPO+UHtmq1&#10;/Mf9vlkZ0R8vxqDNCBrIi8iTDa29Kqit52OyEbLXBA33As/VBqtYPohVqI8F/T7oB0Ff6tV5QezD&#10;+nQQUJUwE/VLfPtWW221EpgioOJ7d/p+fUzSNXF2CKqJKOIzk2mJCa/EpJb0JCbyDnE9TQAjkAQw&#10;wyq5LAFMWE0n+TXiqUx8FmBBHJO+JDjpQED5D0TUGdAXATy9/gA8wE1JdeznXAJCEukBUyXPF6Dl&#10;PgukCMAi8vM6AlzpxUtALYFQBPyUeDGV9lRFgFa9vAqg+sQTT9RecuVhOB/DWQmoCSBFwEyHa4BR&#10;XUPuC8e8ZAugyX6cEvBT4pqnBygGziLgqfZrRQLJEr6wx6qnDehVWqTN3qgS+53SfySAp97qDzwV&#10;cOWz9jNFAE9gIfXPSmGJ+ABV5GkpPYkXY3l6LuCowCciL/bQdagKZPU4DoQBkt5HAKl+7P2OvqX7&#10;BdHnqQcPj/x+o1yqF8rsoNohOMJXgWXKga+6ZxGA1MvKNQe3+KN7B1/5gQYBgB2IsT+mAJ/GL+Cq&#10;xjEEnAOCNpKPc64YvsWAVul6HB9DCePQEF89PY2diM8ODRlHBVOl2G+gpMb0WFzHP8nrg/pxv4CW&#10;nPMx3WEp0l6kcX3HPlFm0pI4p3iUmbLxP8TrLPbbwSx5eFivI8rlecWirGojRFoOVoG+rIJF+++/&#10;f3WDDTYYk2B16tSp1dmzZ49Lvfvd705gNdlgbEBgVda+eNk7853lpYXO8lMZULWufKn8j/zipYN5&#10;Ee5EshEFq+1n/eKdhWL5NoDTfqeeU4NQMZhCQNWu1txvHsrlmKSujZbA6sjbkIJVrHtKrhz3Xba0&#10;WDz/83Wwyn60s4uVHXujTFRLYHV0LIHVkbcxD1bZT2dqEG8W5Us6ADVLDwQdETRRH/upvbxKMEKg&#10;RGJyLDDKxNlBnsRElMkmYiLqk1if3BLf4SkriwQIkKcJtAHoAEsEaACmgqVIcFVyv5GH00pWxDVW&#10;mUoCrAKTiGOtDI1XhyKgjeR+kJ9fIx0Hpwrj9UAYpUs+nm8sTxtg5PUn0Y74JL9Y1SexShVQiVjN&#10;ycpSyV82BQgFnErAUa0+5fNTTz1VW6UKTJUIB3CV/JqDVVaIAi8lAJtWlCKgrl6aBfgESOK3QCq+&#10;O5xkZamDVQCq0qIs8QrVWIBVAKoE6NUKSo4dcPJCJUFGxEpTrbAUUBUIBV5KwE9gNnBWq2GRXkyF&#10;WJnqK1hdpKkVpgg/tEIV+Oj9W2kpXQRY9fi+hQGA0uNzrGuIvqYVqvRVLz/9C5Dq4YnvkBWYrLZj&#10;KwVfoerthgCqlE3l41jAFPHZy0Efz7rnEfeb7mfGHgd7sQB7GsMkxjUPI9Am2BaPcw7fHIQC6xz6&#10;Ae2I7wCSvATrCCMIi2IwSHl0r1Muv8aYynUHhQ4JkdJQvXh8rwc+45fL/WJ1J+d83I7rwetN9Sh5&#10;Wsh95rrqj3TwLQarni9+8OIpidWxqiPKGZdRbUFeXjfUFdfVRgi462WijbRqd5999hnTYHXWrFnj&#10;UgmsJhukDQqsYrUVkJ1L5xRK5X9lQdW6eOlOZ+U7szrSy2Qi4zHREXsB0ZzO8gGhrZ4COH3p8MW1&#10;t/bHYKoHqrb9/PaWFp5SXFuNx6InByWwOnL21qAh3fuwe0rrPl0tuafjPlze95jnVqyiYvnbvVEm&#10;qvHyw/TyqpE3fjTjie9kI2c8BTGp5+Ow2RqBVRlv+p8f9JsgHve/JeimIFasfjOI/Qwm8sbI7R//&#10;+MdXCgzG0oovxGooVgdpwiox2dQkmMmvJu2x4lWpMVh1AXEAOsBEQd94xSbHuoYcsHAsGAlk0Qo3&#10;BJxxPwRYfdJO/oqPgJ6CS1pZKjmMJl+/Jj8l6pRwDnaVLiIfzzeWp90IrAKbvKy+ghbgBvRDQMN4&#10;BafEak8Hozz6H4PVJ598sg98XblyZfXZZ5+t6Zlnnulz7d///nd9FSrg00EmQM3BqvJAgFhWb/7p&#10;T3+qr7QF1GkFJOKcwzlgqvKKgXEWWI23AnDwB8TVm/kdgkq+whTp0X0EzJSIC1hkawGHyqxUVVq0&#10;iSBtLMovkCqYKrjII/Lev1khCoh1P5uBVcFQyc8j+q2Df4eXehRfj+pnCd8b7Vnr9Y6AyOqf1CFl&#10;IQ33zcsBCPbxij6u8YFVqg7UBMoc2klagekCLnoch4CAPE+bMUPgDagnEIkI79BQkFHhEXkpX4Cl&#10;50XanhfjpoAiY6pf4/7nr8Ch4GGj9BjPfYzmLfryg3heRwDGGEJSVl85SpoxMFa+cb17WuTlPhNP&#10;9U6+Wb76mEcYAWFE3qojwWZJ+SHC+ipcjvE1BqteJvxLYHV4lcBqskHaoMEqFsba5/PyoTmnL/sW&#10;L69aBapKpfKz4foVhTOWzp539vlsJZZsBPdYpZ3mFMs/AzS1L15SvXCPQ/vAKNS7UvWC5a2tQLC1&#10;2dIeqyNvQ7rHKtbdMu3Doc/eGffjq2fkq3ssXloHq2Hc6dr1jCUTcZtCWdpjdXQs7bE68jam91jN&#10;Mt6kyD/c/wziLY5r62Mig7UaWPUVay6HfprEx5NahwpMPP2aiwmuA82BgFWgjqCiHq2XOHboKLgp&#10;wKnzACAHRVlgFUjpoIP8Pe01AauejsCq0oo1FGCV8nlZPQ4gT+AP0JcFGhFAcyBg1fdY5ZwMuOrX&#10;iMdKVMS+qQA2KQar2r8V4Qe+AlABqgjQ6Ks5OReDVeUFXPW0s8ra7MVYgFUHlABS1V9/8njUO2UV&#10;SJZisKoyxqLMA90jdXXAajNxD6r/cM+pryNgJ2l52rGagdVYhFW7Cq6ShnyJ82JFrI9X3G/ylXtb&#10;ABEJlCHAnt/vQDXBMolzHkeAEAH+PO0YrHrYWIA90muU/0DAqsauoQCrPnaQt/wgnvsY75GKqEel&#10;laUYrCot4nk6AwGrrK51X11xnRNedQRc9bCkqXCAVM+XduB8DFa9TIRTHSWwOjxKYDXZIG21wKps&#10;Vse5L5xVLO8zu1S+Md9ZeSYTrqJS+eF857Kv73XWT9m7c6KDrRHbCmDumeVNai+NKlWqvLH/lqwX&#10;VrW03XLftGkT4S3WaSuAkbch3wqgOnnyi7pacr+L+zHbARy/4BsGVitP5UvL9u+NNhEtbQUwOpa2&#10;Ahh5G/NbASQbmCWwmsDqKkpgtUcJrCawKgnGoQRWn6tHpZWlBFZHxwCr06ZNy9y/dDzoPe95TwKr&#10;yQZjawRWZfkzy28udFa+FsTj/9lwtUe35ItLZwFke6NORBsRsJr7wgXr50vlHxRKlWcBTWcddXof&#10;ECWtaJ36vatmzZoI7ZHA6sjbkINVLPTZhXE/ZouLbx/yqTpY7YGr5Qund0zYlfIJrI6OJbA68jZu&#10;wOqrgz4S9N7aUY+x3PaDQRP9bXtYH7AK+APGSUwk9Qik9lqNASmglUlvlpjU+gSXuBKTXA/r14CM&#10;wBFACTBHUJU9HiXOae/FWPiuMvFoPOlIxPW88Cv2TflLni/wUz4hh7+AVfcDqOsgijDE8fS8jEhp&#10;ZcnrnUedgasIOKwwpKGy4pvnD7gSrONFTYKLPP7v+60CJPWyKgRMddAKLAWsAlOzxLYAHh6Yyp6u&#10;ksM08he0RcBUhQNsAhKBhQJulEF7diL27fR9VHn5lcoBZPVrpO0SWHXf2PtUL6uKIS6P+zuwBLQC&#10;RxHXPKy2LkCkRX2TNv5LwEOJY+VLHNKWyEt7jyIHqxzHPiFeYCWxV6nv+RqDVd+HV/eN3z/eh3x8&#10;IB3tIev+qE4Q5aEdEXXgdc1+ti4AuupPcNrLSn7um/d1xJiiR74ZUxyICZQhQB4QTRJQ9HMxkAS2&#10;ScBRTxv4BgxEHk5hPW/BRoVH5Ce4B+xzoElZfGxySBiPvYTHF8ojkb7nz1iu8EBWyil5eUlHYz5y&#10;eAwYpWwxdIwfrY8Btsf3cHoEX/I6A5riq7YakFQGxLH7St1onAQ+e97k1Wg/W4lyeRzXeNljta2t&#10;rbr77ruPS73rXe9KYDXZYGxIwCo286xzXjyneN5O+c7yVUHNVq8+VihVvl8o/eT9vVEnmm0XNOx7&#10;rM4t/qy+WpVtAH6552F9QJR0b0vb7r1R1nbjsWj2nUxgdeTsbUFDfp/fu2NuUldr2+NxX/79nAOq&#10;ey067zmwWiw/Meu0MhxjIhrbXqQ9Vkfe+NHs4z0fk42Qscfqlj0fh83WCKz+R9CeQX8JuiPoR0Gy&#10;NwQtCPpJEL/8TeQ9k/qAVWCJQxRBAMQkl4klQM9XWXLsk1if/Poeolx3KKAJMWLSrDRQvCpUcNPz&#10;Baq4rw4gAUSCMZTL880Sfnte5O95kbeuAXA8L451jWPVZZZIt9mKVz572rEcLlBPSoO6UHl9JSt+&#10;O0ADbmmlKG9hF1gFMjoIRQ47eeu/Vp+yZyrXAatuAFUP4/F5QZTyZW9Rh52sJFU8xKpOwV+AKn4D&#10;B7USFADZDMwCVLVClf1cVUbE3rGet1+TfLUnwFOrLRHgz1eOshLUw8rveN9XCcjo8SmL4nBN+fBZ&#10;7dmfSEdpIHzyPBD7sno/cLHq1PtoDFK1j2pWWFbL9ueP9zna3uuaPuj142AVKBuXA7Dq94OPPQgg&#10;JiDHWKV7Bek8AjiedNJJdS1cuLAGyhzoMeYJdiKPjzxtIKPCAe48XAwXAZieruJonMUHH5u4n30s&#10;AqYq33jFKeM1aQn8IXzw/Bl3FZ76Ou644+oCYiocgNLL6ALO6n+Cnz/xxBP7pOf+cV1pUyfuI3Xi&#10;debCpzg+8nwZv70fuIirukWC6AhI6nnRjoTBP6VNPXgY9qFV/LEMVltbW6u77rrruNQ73/nOBFaT&#10;DcaGDKzK8qcvfUehtPTsfKn8YCZYDQrXng1/r8kvLu85AVeUDTtYzR1+wfqFxZVvCDAd3vG96jUz&#10;8n0gFOpqyf37wRkzWGE1ESyB1ZG3YQGrK1pbX9/V0vaPuD/fPnXn6iGn/LAOVtHsYrkYvrvwUu6J&#10;Zgmsjo6xx2oCqyNrLPoc7heGrTZY5R/P54OeDtLb/38a5MYA9dGga4I+EzRRb9z2rbfeeqVWoAFV&#10;XEw0taqKSTirlpjoCxAijgEciAmuVrgiraZErArVajLEpNvlq7IIr9WcEnkpLQRMdF9ZLSoBgFjp&#10;hnhcWJN7FK/ywmfydNhJ3l5GB6uIlaCSnwf2OHjSS3UkpeXlisGqp428XPir+qJuqQNEviov8EX1&#10;iE8O0fQWfeSQC7CqF0ZJvHBKAqTqRVRAVh7XB4K6NQOrrE7Uy6rI11+UxWrWJ554oi4Hq6wCBdYB&#10;LvWCqOEGq6QviAvo02pLxApWXwmKAJkIsOorVCmnKwuskj5pIuI5WFV7SjHAlFiNqnwRPuklV54X&#10;UNLVCJbG44Ae90cDBavUoUR5VH+sLmaFsMQqVeCqRHjqBAHVKZsLf/3eiVeax2BV9wqAzOEYQM3f&#10;Iq+XRjUDq4yFEuEE3hDHWn0JJMQPCT8YNyXS9dWaiiPwR1qMSVJ/YNXHVHwjLcoiyQcpBqvHH398&#10;XQ5WGb9Vf7HIm3zw1VeKnnDCCdVjjz22LsKqHHxWHZC+138Mo134RNnwh8+S+0NZvB/QLxqBVX9B&#10;F+3qean+AKtKm3w9DHUKiEd77733mAWrLS0t1RkzZoxLJbCabJA25GAV41H/2Z3lGYVS+doYqkZ6&#10;Ot9Z/m6+WF7bX5zkNuxbAcwtljfJl8orBJdOP/qsalfr1D4QCnW15s772yabDHn7j1FLWwGMvA3L&#10;VgDVWbPW7W7NfT3uz+jMo8/oA1bzxco/dy0teVNv1IlkaSuA0bG0FcDI25jeCuCAoJVBANWuoDuD&#10;YrAq2yfo4aCTakcTz9q33HLLlVoBBkgRcEFMvDWhZDLMhFoAUQIWatLPBFoTcxRPcAUEkE/w42uk&#10;QxzAouejtBBA0SGPr7Lj8WQBJWCQ50O+7iNAGN8dkK6u8NN9ilcAEwYgpDIh3y4AeOrpUX6PT72o&#10;HFxXPsBjlZc0FR9Q6+0JrBI09D1WAZwOJ5H2KUW+7ynXgJJsEeDWDKySh69MdHFNWwggHhcXWAW0&#10;aQWjBDwcTrAK/NMKy3hPVOrMfQH2qd45VrwsET8Gq6yOVVqU18Gqh0MxwJTwQfEQx5yPwarL92WN&#10;YWksf9QfuOrXssAqWwGojyHaUO0JXPW2A6563QP8VQ7iEV9bISB89TEA8OXjho9XgD7dK4A5nUe+&#10;Eh85UJU472DVBQz1fAFxiheDTMCchyUv0va8AHryhWMvIz8iaXxFlMXTc5Ef0FFpIY7dHx9345Wj&#10;HpZw7gfA0uuTegBCejnmz59fPfroo+sibFZ80vaVraTl6bioT8rm5aL9lBaK+4H+fyCue33QdmrH&#10;2H/S5Tzl97Q9DPWklc7t7e0JrA6DElhNNkgbFrAq26Wj/PJCZ+VLzVavBj2b76zcEf4ePEFWrw4r&#10;WO3oqD4/Xyx/W2BpTil8x20/dBUA1dWSe/Lulra9eqNNBEtgdeRtWMAqtqKlbXrcp9EFex1e3aO4&#10;1OBq+dlCsbKwN9pEsgRWR8cSWB15G7NglZWoFwU9EMQgxIDIY/+NwCp7ry4Pui6IZbgTzRJYTWA1&#10;gVVTAqt9lcDqqkpgNYHVBFaHTwmsJhukDStYxfbu+M6LCp2VnfOd5T8VSpWnDahGKj+a76ycN3PR&#10;Oe+bde656/ZGXxuNx9GH7T0VhdMqm+aLlbsFlg495QfVa3aZvQqACur+9447btwbbSIY0H77oARW&#10;R87YCuADPR+H1h6aPv3VXS25++N+fcVuc1fZDqBQKt88u7jkw71RJ4rtGMRTyMlG1tgKYJuej8lG&#10;yGCQW/d8HDZbLbAKZb81iC9a+lJzaFAjsMp+q7cHAWInc2KCWQKrCawOCKxqiwCurSlY9ce/ucbL&#10;rqQEVhNYRQ5Wtd1CAqtjG6zy+P8xxxxTF2Gz4iewOryWwGqyCWbDDlZle5SWvClfKn8231l5PBus&#10;9ihcv2l2qbIvL8Pqjbq2GfOlYdtjNdTxlwvF8rOCSp3HnFW9q216H/iEulr+P3tnAiZXVaZ/QBAV&#10;EVdwA0VwHUAWQVYDJF11qxNW010diAKyCCrgCgr8jaikqkEdHZcZHGd0xnEcInRVcB+dwd3RQccZ&#10;XHFBkKSrk7DJHpb6n191ve3bp29VupOuSnf6fs/zPl333nO+851zz71d51fnnpt8pZllrhj9ifVt&#10;M7DaPWOJj5eNfpxeuzFJtq/lCl+K+/XqZGH93Rd+bDxYHb0ePr1VvT6Xzj0/ImRrrHbfeBqh05Av&#10;s/E2Y19eBSj9eZAvANsOrB4cdFvQvUFMOZ9r1nh5ld4IDrwTlEMMUCXW+uON+A5SEQNPrbEHRGBb&#10;8sEu2wyoJdJqEK+BvARMoHyt3YrY1lqjyOEkABEAJLGeqWAkcJJBvcRgG/8Sa54irVeKvA2Qr7lK&#10;G3haylZZQFIXxzxmfAFW2S/hk7ZFHJcvxa5yEfu09qW/oMtBGXUH6CLS+DqdACutsXrjjTc2wKO0&#10;Zs2acbrtttvGBITUm9yBk/fee29j9ipwVQK+Cm6yLqv7BqACJRGA0ddvBdxqvVXEceAmIj2AjbiV&#10;n/VKWZfVJZCK9LZ/hD+2JS8H8VIt6uRwz9f9VAwSwFNrvSK2Wbc2TaoDAtCyBit5HDqylij1E0B2&#10;3zEMdXjpa87iRzM6EWAVxWvBej+gX/javw5L6UNaUxUB7f24i+MOXhFAl7pKtJH6HNBc/Qhxrn0d&#10;WtJqrVjyAlOJT9cT1wdQT/L7S5r8XgSYkwCKfu8RkAWq6Y3xADjW/kQAuDi/l8O9z9dR1f1Q8mPk&#10;pzz3RxrFCczza15wT4r9uagLseFfiu/J7APkCuZST4mydJ/ks7c15bpf2oU8ai/kx5Hut4jYVA7t&#10;zFqnEnE4vCSv2obP7FM7SX7+OAf+/4O2UH6k+iLgqUS5nFuJ42pHifyexvvI6aefPmPBak9PT/24&#10;446bldpjjz0ysJrZVKxrYFXWf3l1QWP2agpUHVO5+nCxVPnSSe+t7N3MtiVZx5YCWLz8qj2L5epd&#10;DpW+8ppzx4EnVMslD6/pSU5vZpsrli0F0H3r2FIA9XAe1/Tkz6Mvx/3782e+8y9QtalwP3mg/7Iq&#10;s8XnimVLAWwey5YC6L7N2KUAmKX6wyC/8bQCq6S9MuiRoDuC5uK056WvetWr1guKAOw0EBaAFEAF&#10;IgL22OdpfLYWA1EG5JIPUBn8+jEGsD6Q9mOATICp7wNIOtQRqEQASIdQxKlj+PJ4id+hLH5Jl7ZP&#10;AnCoHRSbBMBUTLSfH4uFL7WjREyqI+V4HcnjsTvEYmag6gvMUh5m9QmyAly9XYB8wCwERHQg6arV&#10;auNmgfpb/fmMAVd9VqsLMOuwEqCmmYgAS3/0HyjrMzsBm5rRSLzMdGS/4ma/l8UMVZ+FCrDzGZF+&#10;zGNCpKE+vo9t5Qf2KW5ELA5GvT2ZjamZmYBB7Ueko/0Bn5qhinhplfIAEh2Q+nlDOu+IspUPP34M&#10;iOp+EIDS09BP1P/os+o7KAalgM1WaelrwFVPT1/0OgJUdW5pT29rgLOOIdpN9aKO1JvrRdce14AD&#10;zVh+vwCw+TG/F8WzSHUP44VGmr0JONMsRyCcp5+KYlCXJsClrnH9wCLhIy3PZEU7eLtoViYCcqqO&#10;yF+UBRT1egAYPS3Ch9oL+UzRWLSvZnoi9wPQ1P8CRFmKX+VyjlQH2svTcz69jh4r9fW0Lm8LRBzk&#10;p1ylYZ+nAa7K91lnnVXfcccdZyRYXbBgQf3YY4+dlcrAamZTtK6DVezkD331Wf2lyvuLg5W1qWAV&#10;lSuPFsvV1QOXV994yl9XeLxyS7GOgNWzrrxyu2Jp6K8ba0o2YdLr3/u5+k2Ljh8HnUaV3DycP2ba&#10;39Y+wy0Dq923joFVrDa/sHfoz3fF/fuHxdOidVbHdF1feUVHXxw3gywDq5vHMrDafZvRL6/6UNAV&#10;QfqilQZWtw/qC7oviJdc/TZo56C5ZhlYzcDqBGVgNQOrUgZWM7CKMrA6u8Dq/Pnz68ccc8ysVAZW&#10;M5uibRawih1w1pXbFQcr84vlyk8GBisPpcJVVK480D9YGTrp8i/tu4WsvfrKoGkHHqGtnl1cXhkW&#10;RFoS9HdvfG+9lvSOg06olit8+ed9fY9tZp0rxmPRPGmZgdXuGW/jf+Hox+m3+rx529byhV/F/fuX&#10;x/Y98ob3/PNDBlQbKparjxRLlVO3WraMd8pskTYyb94TVyXJ4V8+6OCP/+7onlOHe07Ymdm9zcOZ&#10;dd5YP/vA0Y+Zdcn4sWT/0Y8ds40Gq/sG/TLoHUH844/BKjdIHN8TBFR9OIi0c9GWzps3b70eEQYS&#10;MriWGGAD+5DW+9wQWGXQK2lwjBj8+rFNBascJx3iGEBHAgABZBBwgpgl6uKP56eBVbZ55F+KwSpt&#10;IdEmevSex5X9GIr9Up4ebUYADOAHwr/Xkfh8OQSHXpwv1RfIyiPbyB/lJp0eDUfAK2AWAiDGj9RL&#10;q1evHgdWgZXKx+dHH320fs8994xbOgDAKQFm/ZF7gBrgEbEEgYNV1m0FvEqCnYh8wDYew9dxwKuX&#10;S1n+uL+DUWJl6QIJ0OoiFtJ5rGyzHwFE9Rg7IhZ/XN/BKsd5tF+P9xO7RNxAQiCnQ0fSAVcRYJX1&#10;RCWHqghILk0GrLovtj2NP15P//U+R7/xstSvlVZ9HQniq78h+iVrx0oAaZ172svBKu2ifoV8KQDq&#10;SN/mutF1zj1J1wryR9yR3y+4x/gx7lMSj5LHx7gPXXLJJfWLLrqoIR5RB7wh4Br3L5fndwAZi7K4&#10;10l+T5SoC+tRI65zv/dQlseelr+d8O3tQn30SD7yx9wpW/c5IKnXl3u0gKKAJcsBLFu2bEztwCr5&#10;L7744jF5uRsDVvEn0cbeLzxW4nTfno9yvS3YxjflKn2chnjleyaD1aOPPrq+aNGiWakXvOAFGVjN&#10;bCq22cCq7DXLh542UKqUioOVuyZAVVOxXKkVy0Nv7Vu2YrYDwX2Cpn392P7l1ZMdIp36/hX16xe/&#10;dhxwQrV84dFakixtZptLxqQgXmCUQabu2TODnjf6sTNWyxX+Oe7jq/O997737R/+o18PUn+p8ssT&#10;33d1R2PaHBa+SG4z3FM4upZLvhTa5AG1xXAu+b+1SXJMBle7ZrCzjrywLbOWBszuyFrOZhsNVrnw&#10;FgX9KYgXU7Hm6q1BVwcBXAGqPP4vqPqRoI4twj7DbelRRx21XjPbAHcxCJTY3hBY5bNDBQ2OEYPf&#10;+JjyMcj1wT8QhfJ8XwxW2VYMxOTgCOCjdA6R0kCS4KvXG6AhwBALyOrt4vBUviRidL9p+7ydqIvH&#10;RrzuD9Dl9dyQAFM6twgIJ/gHyHLI5QIwOlhlnwAinzXT1Ge5AmR9dqgfI49gJ4DTwSqAVuUijssH&#10;YBQYzJqlAokAOvfNGq7yHQvI6r7j49QHUOtxs626AgJ9RiXwVHEgoKnSsq12/ta3vjUuHzGngdVW&#10;Akg6VOU8ahYy4iVkioH0fs4FVv1FZXz2NEBR9T/gvfc5n/GM6IPeX12k1drMEnBf5SLgsWIFkPv5&#10;YPay2g/RvpodTF5i9RmzlOnXIiDP7xGtBCzTvQZxzflx3Yv8rfbMwPQ8ukYlz78huOpKg6vkly9+&#10;aPE6ctzjmCpcjcEqPgQGAaM+G9PBKmndj+dD7AN6emy+pmos7v/KC5z0cmP4ORmwquNp0gvCUOzb&#10;288BLOI458j/p8XCn9LPdLC6cOHCWak5DFaBbfzwz+PNnRZfsLeUt9ZvdrCKMRP15PI1Bw+Uq98c&#10;GKw8mgZWG2Lt1cHKN5Ysv/aQZbN31hlLp03ruKlv2c8fO1BaucIB0vve8ZF6LT9xtupIrvC/axcs&#10;4J0ac82A2a8KygBT94yXV7109GNnbKQneQM/FsT9/Nv9p185UKre4ddEQ7zIqlT5YDfvH/W+vses&#10;6el9VS1JPlbLFb42kk/+HYXPV9Xy+TNWLVi0WzPplA1gWpufPyRc19cGjQHVSPcM5/NX1o4+Zpdm&#10;tsw6Z8ye7PSLlDIbb7y8iidBOmkbDVYxvjDyAquvB40EAVABqRJLAPwu6LygubJWSZotPfLII9dr&#10;5iOQBPCXJqAhEJGBpw9iGZxq0BmDVZ+pxcC6lZgR5TNlgZeaKSrFAIhtAUdic3AE8NEMTtIyg7WV&#10;yEv9fJYY5TnccHHMYaeDVc1SlfDtohzy+AxazUbVTDWfEQhMop5SO7CqWcc6l4iZrL7tMyQBfpoZ&#10;CsCMZ6z6rFD2adYnMFOzVX2mJ1CSfJK/vEo+ETNa9cIrFL/oyl8yxYxGICUzGQUpgZ0+65TYgaGt&#10;pNmnKD5GXrWBBCylDAR81mxLpJmrEgCUmaZpikEpj+Mze9TTsF9pmAELAEXU2WeB8oOHzzzGj6fV&#10;uUc6RnkSsDXuV/5jgx9j21+u5tcGnz0f4hpyEEsfJQaJvqYXenmfQ/GMVUFgBFCm3ooXcU359SLQ&#10;liZgpd9/uDdJbPtsTM1KBKYyaxUBHTWzEbin2amCqPG2y+9t8THKx5/HBvwEEks++5J7rMdO3lbS&#10;PdnrRgxeFnUVGOSz+6bdFANpgYgSsDKtLK8r+YCrEvGrjUjr/lzE4fCSslycA7WTpHOj8+Miz2R9&#10;uzhOO+DT83hZtBt9A5155pkzFqweddRR9d7e3lmp3Xfffa6C1V2D/jPo5i5oKGhLWfNzRoBV2ZIP&#10;XPv0gcHqe4vlyvAEqOoqV28plofeufiDX3tqM+tsMt4YPa1LASwZ/OILQ5v9XvDoNcuvqX/9NW9K&#10;AyxB+UuZ3dbMOpcMsHp4UAZWu2cAw5eMfuyMDed6j6rlCnfG/XxVvvffBkorSwOl6sNjULWpYqmy&#10;qr+8kmUhOm7Lttpqm+FcoRhiXB3HiGr5wkPh2E9qPckJ9SkuzwFUXZUkJ4zkkt+n+XaFch4JZXx/&#10;OJc7ag4uA9JNe1JQpyFfZuON72OdXn5hk8CqjPVo6ByvC3pfUCnoXUEnBG30rytbkC094ogj1guK&#10;AC8cIgIyBA0BguxjhpGvq8fgVQNQBqUxSJAYeGswjhgcazYTkETlIMphP7PVHKa2EgDVISMwSnXy&#10;2asIUONlIeqpWJCWQUhTO7AK/BQEQg5/lRZA5e0CvPLYPD/QymNvB1Y1uxGQppmTwFS1AwJQakYg&#10;kEszBYGMPkMV2OmzOG+77bb63Xff3RAwlLVNAaA+25BtrXsKdPWZifi7//77G+LRf/cNdFU+BCzV&#10;jFJm1tKuPBouXwA5QVYEkPM4XPGMU59higSMPY2LGZZqL8S25/fZlMBLpaOd/dwAPH0Wp+RgFUDq&#10;M1S9H9AvAJSa+ck5dt/KhwC0+PXyAZTeh73PeR1QPCPdRd/1/si1QJ9Wf0PE5vE4FI/Plc9QRX6t&#10;alkLvyYAuzFAbSXuMQKI3KP8muM+5eCMx9hZ99OBoQuo5+3AI/t+nHubfAMz/RjbXjZlUKbvA0jK&#10;N7ErbkTZnlb506RYvB3Y7/5cpPd+QVmKm1mlfp8HPMqnZowSj7eLl4tiQOlSOShO5zNa+ez1R7Sp&#10;1yOGp+3ks3TVBh5H7I99nsZjO/300+s77LBDBlanWXMYrO4e9Kugh4LWd1BMNPh+0GwEemk2o8Bq&#10;w+r1rfsHrz6qWKp8rzhYfSQVrI7qoYFy5Rv9V3xxL/I0c88Gm/alAPrKQ/0OkN52yafqv1t0Qgpg&#10;Se4fyeX2bGaba5YtBdB96/hSAMM9x+xeyye/jft62Hdj3+UrnlksV/7gUFUqlob+rumio8YLtmo9&#10;hQnxpeieWpJcfsdxx03qRzug6p96eo6u5QurUny109qRBcmF1x9wwMy67285li0F0H2b0UsBZDZ5&#10;y8BqUAZWM7CapgysjlcGVkeVgdWPN9IQj7eLl4sysLp5DLB65JFH1guFwqzUHAerPwzird98Ae6U&#10;Tg7KwGoXbPEHr3p8X7ny9uJgdV0KVHXdGdK8e/Gyq2bLOZlusLp1sVT5gkOjfzvznWlAhVlrn+eF&#10;P818c80ysNp96zhY5TH7kXzyHxP6ey65Z/iYY3bnZVUDpep9fn00VKrctvSKazr64u11SfKkWj75&#10;9oTY2ilX+N81PeGf+VZbtZxVDlRl5mktl9ye6mNDyhUeWJPrvbjpLrPptQysdt9mNFjlC/mXg+bi&#10;+jtTtQlg1R9T5/F1wImAIINvBpQ+4PZBaAxWGQBLGwKrKgdRDvtjsApskTgmccxB0saAVb08BgFW&#10;vR1caWBVAqT6Y9LTAVa9nhsDVqm/BKDUY9lAQkAjYq3LGKz64/mAVYAouvPOOxsAlEf19cg8Yltw&#10;FLDqj+vj77777msIMKtlBRD+lQ85WGXpAtqHuOWL/cQuAexUj1g8ai6oh4B51FXaVLDK+dK55hF9&#10;tS3x+rkBfuoR9xisSjFY9X5EP2gHVkkv4ZdlBrx8wKr34XZglb7v14KLtY+VD3Gdco8gHgnAzBIU&#10;Em3h58rbLwarLEWivj4ZsArgayXuMQJvgFW/F8VglRdV8cIqoCXHkN+rAI7eDjzmrnQoBqt+jG2/&#10;3gF1QEqPh7rIN7ErbkTZnjYGq3qMHRHrVMGq9wu2FTcA8d3vfveY8ON+SUt9vF3ic9BJsMp+KQ2s&#10;eru4WPLh0ksvbYi8cRyxv9kKVufNm1dPkmRW6vnPf/5cBqvfCzqgsdU5OzqIcjKw2gVj7VUe2S2W&#10;Kl8dGKw+GAFV14MD5ep3ildUjly2rD7TH3PncfRpW2M1tM3zfRmAcy79XP2GEwZSYEpy73A+v7CZ&#10;bS4aMJv1bTOw2j0DqnZ0KQCslhQuT+nvD/J4/cnLvvKkcI385xhQHVPloXDfOLtTs935AaOWL5R5&#10;1H9CbBtQLZesW5NLlvOG/6a7MWs8/t+T5EZyhZvS8jZ1z2/nL7gp+FmfcqyhENdttfnzgUWZTa+x&#10;FEBXlpnIbMyY5X3Q6MeO2UaBVTrDb4LuDkrYkVlbW/qqV71qPcAOAXF8jTwgot7Izec0sMrgU4Nx&#10;Bp4+AAYKSD44RQ5WkcpBlMNAH8AiiAMYBBBJwCatXQocdZA0VbCKD60tiIAEWscxFnE5TAX2SPgB&#10;pkr4jtPSjt5GDrmQwBLifKiOyCEan73OaWAVsOUwmpmRwErETEKtHcpMQgeraN26deMEXJUApQBO&#10;YJ/ETFL2I9JrHU0EMGVdVsRx1jaVHMgitgVRgXGAOmIVwCVWrXEq+TqogpuIYw5aicXLZs1XZs16&#10;GhdgVlAQxTMugX0615wTICKiPfzccK605qiDVWaXSpwvnUPOm593/DtYxY/6AWn9ulAZXj77/bqm&#10;X7bqc/R9rk0JiAWsQ/R/z0da+rOv/0o87o9Y1Oc4J95+nB8Hq/jkukb0V+5J/JUvriGHe77OaSwA&#10;pENEvxelgTyAm0CaYJoDTb8/ULbSIXzqeqadAHOSH0PAPUCvx6P2RWw7COS+6mkpT3HjH18SafHh&#10;bUQ6bwcXbeT9gm3VCX9aSxTRHgKopKVNaGdvF+8rSP8X0uRty7bqpHg5J4g4aDfKErClXzLLWFLd&#10;JbVxmoDogsWcc/+fRNnsI51ioS08TQZWO68MrGZgdYo2o8GqbMmya5++ZLD6juJgZU0EVGOtWXJ5&#10;9Z2s1drMOhNtWsHq4suuGSiWK/cLGH3kvHJ9VbIoBaQk/3PL4sXTugTBLLMMrHbfAKsdfXkVtibf&#10;2z+xvxceHc4l7wVEFkuVs4IeHQ9Wg0rVb5617NonNN1Mm1HmSK43CXHcE8fV1D21XPLnlP1jAsgG&#10;XRHB1a1XL0jmhXrdmJYHDTPjNbTHMbvs0v/7+T3vGsknNdoiTse+oNJ1c3cGe6cse3lV923GvryK&#10;LyIszD8ctAc7MmtrDbAqAAPI80E5EBHI6YrBqg88Gfg7RPABaawYrMblIGCKIA6Q1GER8EUzQYFP&#10;fmxjwKrXG3DgsbloE88LLFUcfPZjsUhDvbyNYrDq4nzINwJaOXzzOmt/DFbdn79UCUAnoAU0jMGq&#10;C1Aq8Mln9vEyKPlCgFalB75q1iliBquWEoiP8Xi/g1WWFNBj/4BNwJw/Tk6sDuNiATYFINl2kAes&#10;lW8ksOppXIBclYtisMr50bmlrVUuENHPDWCV8xGDVVcMVv28AxQdrPrsVtKqryP8MDPWywesev/G&#10;n/cLF33f+yfXtK5ZoFqclutBsSDqqhmmiDqrj3Aevf1isMr1rnwAVWJnFqvKo529Hh5nrBis+r3H&#10;4SQCpJHG95HO/Xm5wD1P6/c9gKKXG98TgX5xPK4YMrLtxz12wKqXRdqpgFV8edp2vqmH7oH0A+oC&#10;7PT83lc2JG+TuM46H4g4SMP/C5VD+/v/INK7b7VxmgCxysf/Ms9H2ezbEsBq+L9ez+fzs1IZWM3A&#10;6hRtVoDVpm09cNnKfQYur35zoFx9OAWqjqmf2aulypHNfDPNpnUpgFDPqwSKlpQq9R/3nTIOoDSU&#10;Sx6u5QvnN7PMVcuWAui+dXwpAOy2fP6vQv+e8AKroGvrp5zyuMXvW7l7sVwdm9UtFUvV9QOl6n5N&#10;N9NmawqFF43kk1+lxMNs1OHVPcnikWTR4bV88pWw/XBaOgT8XN1TKK9atOgJjcf/j84dFK7lP6al&#10;beqGtfn8i5thUK/Hri0UXhHKmLhUwqhqq3t7O35+5phlSwF032bsUgD8s/lk0HebnydjkPlTRz/O&#10;OVt6yCGHrNesO2aLAkskn6nJYJpZSfEgmBlHGiAzsGYgKjkUIJ1mwSF8ObB0oApMAnYCRQWMfOYa&#10;AqwCJREgBpgqOYwBpKp+CDijGaYIMET5cb15JFqKZ+6SR2Jbwp9iQnFZ1Bn/nh84p1l6xMdSARL5&#10;qbcEtHI5PBPYAqKpzfjsaVizVLMHgYSaGcosUb2lH/G4v97ijwCjmq0K/GQfANRnpeLD1051AWE1&#10;CxSg5nCTfL7sAI/oa3YqM1AF5DQ7VfBUAjRSLwkAqvz48hmqPPbvcWl2rMM+YG4rUb6XBdTUuWBm&#10;rR73B3xyTGJmKfvipQB8pifnSn2Wc61Z5IhzJ98In+rr8TlWmQKUkvcr+hrXiK4Tvz6AZQ6S1P8R&#10;eTX7GpGe/qu4Fbv6H2KZAwFhzqPPLqZuft1yvSsuXftcNyqf61T3GuT3GuRxc29yoBan9XuYQJ7f&#10;r7iXuTjm8rLwpxmm+PNjreSxsK1ZnpQFFJY8TsTsUWZVIiCfHyMvvoCRkkNK1O6Y14tY6AtSDDZp&#10;f9K0apNYxKY6Iq+/1zcWeSmbzz6D1uOm3d0f+9RGsWgz5XOAimgT+VP5+COdRH7FcOaZZ85YsHr4&#10;4YfXe3p6ZqWe97znzVWwyowFXrTa6WWs+HJNOVvKzL/ZBFYb1rdsxROLVwy9qViu/DENqjb16MBg&#10;5c7w94oTOryO4kbYtIHVk0pfekpoh9sFii555yfqqwpps1ULN44kyVyfMJOB1e5bV8DqTfN6n1nL&#10;J9dP7PfJLbwMat6y67YN18nHHKpK/eXKh/v6Vjym6WqT7Y558548nEtWAkUnxlN4qJbLnVlftqyx&#10;XMmqAw54Qi2XvDnEeWucVgp51g/nej+4Np8/kvqkpUHh2A1r5hdeBIBtBNIEq3xYd/TC54zkCj9I&#10;yxd8X8Y6taTLbFosA6vdtxm9xiq/dDDYKQRNZp0iLtyPj36cc7b0wAMPXO+As5UYUDOYZlCtAXYs&#10;Bs8atCIfbDM4TvMrOVgFKAKDBJUQMJX9Escd6DjM8ZlvAE6f/ReL+gAOPBZgkscD3FG55PE6e1qO&#10;qVwEePKyaB/awesBmFL62Ddw2WcDOkCLpTRed+AUMxgln/XIbFHNEmUWqmaU6gVVDj9HRkbGZqOS&#10;nn3Dw8Nj+xDrlWoWqh7/l3gEXDEASh1uAju9LJ+RCogTkNM+fKkOCEjssJIXcclXDHsBwsQtESfQ&#10;18EqwLnVDFXi8PMBNNRsTJ9FGgtw6jFKDsfpw+oT9Fn5RZTj/ujj6vdASD8GaOW8e7+j/3o/c/jJ&#10;Z09LH3XYRDwqi7j8uqAsgKjiRvj3eOhzrc4doDb2p/ZQHfkhQiCVH2d0P0ExGPS4BcnSjsWSH/+R&#10;CPjnZbkv0isdoizNYuS4X8PcA70s7jXtZrzGdYzr4TMuAYWelvyUp+MoDUKqXI7x0i6JOisO2t3P&#10;jZ8HibLcdzu46r6po+cDXrZKS3vRjqR7xzve0dAFF1wwLj35vT19VmksL0sQVuK8kl9AV2k8v4PZ&#10;s846q77jjjtmYHWaNYfBamYbZ7MOrGKsvTrwgep+xXJl5UC58kAEVcdUHKw+MlCufqe/VF2QfOQr&#10;gLWZYIcGMfjeNKvXt15Srg401oosV+snl8J3mlPfOgGcoNW5hDVgZvras502YPZhQRlY7Z7tFqQZ&#10;lB2z8IViu5Fc4fNxv6/lk0eGe3oakKv/sqsP07US6Ya+ZSuIc5MNqFnL9V7My6EmxlJ4tJYr/HOI&#10;Z9y1z1qsIz2Fw4ZzhW8CXuN8zbz380h/2rGGcoX/Hc7l4jUmWfbicXwgrjW55HXEEOcN+2689S+z&#10;XDPbdGNZzU4/lp7ZeGON1QNHP3bMNgqs8k9nXtC5Qb9o/s21ETNVvxX0xaC5aBlYzcBqBlYNnmZg&#10;NQOrKAOrGVhVGs8/W8DqoYceWp8/f/6s1G677ZaB1cymYrMSrMoWf/Cqxw+UKm8rDlbXpYFVqVge&#10;uqO/VCm9brDKzJbNba8K2uQ1VpcMXv3CYqnycwGiM9/7r/U/LDphHDQZVXLPrfl8tubfX8a4GVjt&#10;nj0/qNMzyRo2kuu9cGLfD+pJTuH4KZ++7nHFUvVHBlRHVao+PFAe6m842US7ef78F4zk0gFoLVf4&#10;3doFC1o+UXHHvOOePNyTvzKkndLLroaD31qSpL0s6aigBljF1iXJk4bzhd/G+WtBq3vylzSTbdDW&#10;5ha9pJbvvSTk+0Rb5fIfH06S0/88b94mrXdd7+t7bKjf/OCTF4HJ/8dH8vn3DOfzf2UzdGeK8SQ3&#10;P55l1j3jiaVOvzBso8Aq/+h/GRT66ZQ0p8GqP/LvgFEvK0EMbhnoThWsSgBF9+eiLB/E85gxIEiP&#10;QiOAoR5XRgAc9knAJMnf1k5aPQKdpo0Bq+SRSK+2w5/gFYrBKkCBPP449YbAql5ShLw9YimN1x3o&#10;5mCVx9e1FAAAkkf8EfBTb/3Xm/+1TACKwSrAEjCpl1UhHuMHUiLgqnwjoBrgEREDywhIehxfAmjq&#10;sX9AHGCOv74UgMM56uIvgaJ8fErtwCrLAxCrw9MYrPrLrACr/vh+DFb9mJ83AONkwKr6NucO3xJr&#10;4zqsVB9H5NPj/0hglT7r8n4Wg1X6mUQf1WPQiHgEVvGhx/IRUBUfcX/2uuv8IdqPbYm4tMQGInb1&#10;Z+rAda2XIiGAm99TAIP+mLfDNSAZxyU/Fou0ADPKENDjXubtwHGJe5vSIeCnv2ner2Hi9LI2FawC&#10;Sy+66KKGKM/Tkp/y2oFVRH0RbXbxxRePKQarvmSJnweJstwv2x6Pq9Ng1UVa7xcORr0sPqstEG3N&#10;+eB8exrP7/1gpoPVo48+elZq1113zcBqZlOxWQ1WZUuXr9yzWKp8vjj6pu9UuNrQ5ZVfFy+/NnfW&#10;lVduzjpv8lIAfZdX9l1iUBWV3/qhccBEGs4l1Z+nvF18Dlq2FED3rStLAWCre3peldb/R/L5K+uc&#10;83p964HSNW9Mm7VaLFW/du4mzmhf0df3mOGe/F/XcsmEWaEjuWTtcE+B9bnbGo/k13KFj4T0D07w&#10;kaJavvDb2vzC3s3ssY0tBYDRBrV8/uyQZ32Kn+FQ7vGNdmphjfy5wknD+eSOOH87DbOOay45Z6ov&#10;zqO81QsWsD7sd0J8E9s0KBy7d01PcjqzfpvZZoJlSwF032b0UgD8asEX80eCbpuE1gfNWbB68MEH&#10;rxdkBJb4YNoBAQIIxPtcMVh1eMBgOi0PYtDuIJNYgC6CPwhI6CBV4FLSOqUIACqgBKx037EAvjFY&#10;pR3UJgjgJLDKtgb9CAggAVfjGB06CSI7nCJepVcaiW2BN83iayWloS1Ud3w6WOVFQhLgUOuaMtvU&#10;Z5/GL5iq1WrjjgEoga0+KxVIKjjJ2qbyjVifFKiGgKMclwC8Xhb5BTK1xip/tQ9fAnVpsA6YSnyI&#10;erUDq8yWJb2AMMK/wKrgqkRZvtapg1WgrvYDWf28AVAFSVuBVYFEBMT0dPh0sEqf0TmmjwBHJfwg&#10;AKdLUDUGq14u4kcFoJpEWfLJcfVlRJzAXe/PXCted9qmFQTHt8dIGYoL38TK9SnIBfByEAZke9vb&#10;3jYmgTEEUNTb35nl6fciAKCLexXQjHuUrmuAWis4x7bfA4BsKovjfm/jvuBlUZ9NAatvf/vb6+ef&#10;f35DzDL1tOSnjHZglX0CqcQr8IwEfRHn3u+Jfh4Q7UPszICVqCvxS56eY15Hj4mYPZ/SIYFV2uGd&#10;73xnQ3G9aT/PTz9RTORzGOrQFPm5UZ08DZ89v/eFmfzyKpYCWLBgwaxUthRAw94cNFMe+56K8Qhh&#10;PuiKoH8L+nzQRUE84tkKBPJG64VB5PlCEO9J4GkyYMZkANIWAVaxk5d95Un95eppA+XqHwbKlUdT&#10;wWpQcbB6e/HyyoeKpQqz6TaHbRJYPalU2TvU78eNOjbB0JJypT50WvoyALUkWdrMOtctA6vdt66B&#10;1TtzuafWcsndKdfAt1j3lDTFD1R2LZYrNV03YypV7w73BtbO3mhjtmoof92E8nOFB2v5wkWThX/M&#10;LF2dTz4a8raFq7V88ofhnt5XtoGh48Aqdktoo1Yv1RrJJbev6cmXRnp7OWfj7LoQ+9pc4fhQv9tT&#10;825AANCRJPnX2sKFL2gHb2W3L1iwU60n//parrC6FVSVaj3JbTMMrmZgtfs2o8HqK4L+ELQ8iMdV&#10;NiRA7IqguWgNsCpIAzR0SKJBtiQI6mLALTEQdfDhg1YGyXFeF0BHIg7i0UtsEACHR5ElIKcAj8+4&#10;Q+Rv9bIp/Du8FABx2Eo+n2kqgIU45nX2NqEsh1SAIQFZRNn4d9/URWAJ/x4HeQSaEO0hOYTis8Aa&#10;Zcof2w7kmPkowMfLnQCPks8wBZr64/lASH95FdsAU8CkxOxPIKnk+QGiPOKPAJQOVpGDTdLq5VOA&#10;TWAmf7UP8KlHyxGg1uEnsThY9RgnA1bxoVgBul4WcNCBp4NVth1ie7trdiswUTN3ETMzmaWpR+p1&#10;Pvnsvv7jP/5jLB3iHKs/AtK9X0ia0SoBMSUHq3Fa3Qck9sknfdp/zFBfUyyIba87UJh+h2gjrz/5&#10;/ZomNsXBNrEIlAmWOewEsl144YVjYp8AGOALoIre8573jPlA3I8EzhDwDbAoGIfwQT7EzFAHgbHI&#10;q5jY9vsD8euHFwQoRB6Px4L8mNcDUWdmbCLAaJwXOKi4kSCg5MeI28vSPV73NAfs3L91Lyct5fBX&#10;+xCA0+sax+Zpva055mAUCazyWT/YCV7TDl4O8rzEJd+cWxdlKQ9+4/i8bgjQ2upcn3HGGdnLqzqg&#10;LQis8jINviwDG6civvz+U9AmzQjcDLZL0KeD7g0KY89xGglKg8U8/vb3QfcHeXomRvwoaDKPI24x&#10;YFXWX7rm5QODlWsG2q69WnmkWB7674Hl1ySbYfYqj+Vv1BqrJ73v6ucVy5X/HihXx6AqOvO9n6//&#10;d99rJ4KHXOGBdo8fzzHjsWiuiQysds92DXrR6MfO2i0HH/z40N9/GF8DtVzhT7cV/jKrc6BU/Zxf&#10;O6ZbTr6sulFwBqi3OpcMxmWPlp98b3WSPKOZdFLGC7eGc71/H/I+kuYz1PMmHo9vJm9lhwdN+IFx&#10;ba7wtuD34TS/DYiZS77B0gK/X7BgJ2ltPn9sLZ8Mp+WZrPAd9Itavve4G5Mk9YfP8AV1G9Z7Hc4l&#10;/xrO24R1alsp1GdtbX7upPDPbyasI833kE6v95nZeOOHkwNGP3bMNhqs8gXjw0EvbWxt2PgyeOno&#10;xzlnSw855JD1An9ASYd+GtwiQURgpM9kYoCqgakGopIP1OMZULGUDgEviQeQo8eQgSye3gElAMjz&#10;tysLYOCDaWaZAkSBPBKAyNvBRWzuj/SKESDkfoBDaltEfnwrPSJ2gVSOe/52Iq/DMfkAvAlqMSNS&#10;aRBgUrNKmWGq2abAVAehwEYdQ8xYdSCJgJAOHQGiys8j/SoHxbNSXfjxtIBNzRYlXtIIsiJfgxUB&#10;Wj1Wn6UKOPV6xWCVfQBhL99h6n//93+PgVMUzzh1sAoA1SxN2t3zIdIzU9ihI4BT/YB8DlLlCwFg&#10;vR8BIJWPc+9p2Wa/g3ek9Mqj/cTgvh26orhPu7gmyePl8/i/15t66hjt4vWP7zfqw0gwDzgmqAXM&#10;8tmYwE+HXjwer/VCgW/az488fi+LgZpmKgJn9bg5PlQOMM/zc88755xzxkRcOgbYc9+6b0q6X7o/&#10;yvd6uJiJe+65546Jfe7fpR+0/B5M/GoTxD1a5XJ/9nuZx0ncHiP+3S/b1NXzqB09jQTUFNz19kLx&#10;+aCNvFzqQB737eXGbe59hvbwY34+ANx+jDgoE//K304zeSmAI444op7L5Walnv/8528pYJXB+HeC&#10;fjsF/S7onqCrg2YTWGWmzb8ECYzy7gLg8FVBtea+u4MGgmQMIJnYoDz/HfTZIJ4ge7C576dBG1pT&#10;dIsDqxiP9fZfXn3twGDl5jSwKhXL1fUD5cqHT37/Nc9qZu2GMSllyo/mM8N2dKbqeKiK3nnRJ+u3&#10;LDx2InTIFb7DGoVNF3PduCdka6x217q2xuroY/S9H5twDTSU/Lt+YCguvzYXrqW74mtoVEPf6Suv&#10;YI3MKdnaXO4ltVz6m/2HexK/b0/aAMXDufxnRyIIWssXbh7O9bJ+6oZs3BqrsnULFz4n+LjefU4Q&#10;j9jnCn+QQt3uS023Earlk/tD+Z9avaB3jDMBptfk8/uH4+9p1Y4bUsh3z+oF+RPDP77NDVezNVa7&#10;bzN2jVUZU5ifM/pxg6ZHK+aiZWA1A6sZWLXyM7CagdUMrGZgVfnbaSaD1cMOOyz1xVCzQVvQy6uY&#10;0feNoHVBN0xBwNXZBlaZacGs1NuDTgoCugHD+H7NY7T/EcR5BZ4KggIseMksAHVZ0FODyEO9jw9a&#10;G8Ts1xOD2tkWCVax8H9sG2Z4MkOtOFi5Nw2sNvVw0A0hTXFT11mcpE0ZrAJ7isuHrh5Igarok294&#10;z4QZaMwQW5Mky0IHyUDiqGVgtfvWNbCKjeQKr63lkolriDLzM1f45t3HHLNLcu5Xth8oVT4aNOFa&#10;Kparj4TrbPCUZZ+eACRbWX2rZdsE/5dzvU0oN5/8iMfam0mnbL869NAdR3LJB4NuDWXcG8r48Zp8&#10;/gjKbCZpZ6lglfvBSKFwWPA14UVW3VIoO5yPZO1wLv+h8Pn/1XKFHwfd1difkn6yCm10+0hPz2Ig&#10;e7O6m8MysNp92+xglZvc3zR1ZdCngljzJ7OpWVuwyoBV6jZYBUBOBaxSlgQ81aP+cbyzCazqkX7J&#10;j5FX8GuyYBUICQBFwNNWj/5PN1glLW/gRxlY3Tiw6o/gZ2B17oBV1lQ977zzxsQ+9+/KwOqoMrC6&#10;9cfD//X6UUcdNSu1hb286q1BbwsCLk5WzHT9TNBsAqu8kfqmoH8IShswM0AGuq4K0vp3xwQ9FMQL&#10;Z1ln1Q0fHwoCuv5dUDuQtMWCVVnfshVPLF5eOXVgsPrLYru1V8vMYhu6svi+yq5bLZsUuNhYOzJo&#10;CmC1vnWxVDkrxHd/DILQktJQ7UeLT1mTAhruqeXzC5pOMhu9J3AtZWC1e7Z7UNfWmxzu6dm5lk9S&#10;gWEDruaTSu3oY3Zp/uDy/bTrKejOoMVcd023ba3xlvxc4XcTyssXHhrOJa/b1B82Hk2S7XlB1apC&#10;4bBbjl74nCn4Y6mAVEDMi7b+lMu9vJYUvjoyhUfuJQBoaOf/Hsnn84039kcayfUmoa0/GdLeE+fd&#10;GIVz93Ao82fDSdI3uixB4btBrV5otWptT8L/x81lPJbOMgyZdc/4YbnTMLstWGVxfL5w8WgRj/G/&#10;MCizqdvSww47bD2gBgHvHOAwCNZ6fAw8Y0iJGJxr3UDSaHCPOKZBbAxWWW9U654CNxlMS5TDfuCN&#10;YgNoAkUlAVFEWl+/jwGygDBxebn4VrwIiAPUAeJKACP5RsBQtQmf/ZhDrjQIpfgR+Wljh1wOVqkj&#10;sEkiDo5LQCzFgT8gGCJm+QCaaS1O4BoxSbzcSS8SAiICHiUHkIBVYKoErPSXUSHWRnXAybZ8MRtW&#10;IBWxrXwcB7xKHHewGa+9ShqgrcAqa6ryEiQJ0Hr77bePiXgBqIhyfd1XYKvXgbrin3IkB7cxWEXA&#10;VIny9dIswClrqaJvfvObE/KlgVXAJecIAR1bgVWkdIg1WCWgq97Aj9hHGoejbAP5JfZRHqKfOFil&#10;L6lfIfqZ+jJ5vX9y3XA9eDzE6i+ooj0UG59pA0k+JK5pieuU6xwQCChD3FMAbFIMurhPAVSRHyef&#10;QB3SvUHingFMu+SSS8beuM9nB6vcUyTSO1ilXD+m9TwR9zO/35CG+6TH0w6sep0QPkkviOll0Ubs&#10;030QkZ+6SJSvH6C4L/s9lbbQPZi4lA6xD9+SQKTXrR1YpS60I6IeXn/iVJ0QfnWMz5xLILr/b9H/&#10;FUTcXpaDVdrFz7XqjYjZ86lc73PtdPbZZ89YsHrwwQfXjzzyyFmp5z73uVsSWOVpqLNGP07JXhvU&#10;jZmH02XMzuUx1cYLVlKMx9T/GLQ6SE+T8VIrvsczOSJtoJ0EsSQAs1zbzd7Z4sGqrHj5V/Yoliuf&#10;LQ5WH0kDq1I4fkOxtPK4cKvtFFxl0D/pWWzF5UMvCnH/NoI/DRXL1bvf/7YPv6mWL9w8ATDkC6t4&#10;EU7TTWajMPvYoAysds9eHMS7W7pmI/ne1zD7Mb4epFouuaaWX3js0Olvv/hd7/q7B069bMWE62qg&#10;VPn14sEqsW/QRnLJh8O1NmGmZS2f/Ga4p2ej1lKeJuPJhbblE99IkryzMdMzir+dQvv+hLVQm25S&#10;jVmjzXPxpzQfk1XI/0Bo34/fbGtFr2LphaTwk7T0KLT9z9JewtUle1pQYfRjZl0y1jDOjX7smE0K&#10;rL4+yL9w8RgRs1n5MhvrJUGZjbelhx9++HoBReCJQxYG5RoMM/htBVaZBYQYmPpA3wexMViNIQp5&#10;JYFTYhBIBBrKFyKPXnaFPx/wEqsDAi+XfMQiASyBQw4gAT5ATok4NGs0hkuAJ7UfeQWhkB9T+7LP&#10;y3KwCqh10MSxOA6JWOQDv0rDNnBVMxeVBgH4BCSZ6ekw1QVYBaZKmgEqASwBn0BICSjp0JI0EtuC&#10;nXxmlqgEWI1hqmazcow0xKpyAKu80EpihquDVWaiKm7q4b7Z9rioK2DV4av7B0DHgPSHP/zhmARV&#10;ES9ncmjoABbxEiegqYNVB5Jf+9rXGkAWASAFPqUYtEocSwOrLvqC+i9in/ySnv4v0U8c/NO3lI9+&#10;J8iPNGNVIB8RE3WVgMSqF5/95VVpYDW+TrmWBeq4tgFskuCZpBmRiON+LxKokxy2CaQB/Bz+SdwH&#10;SSMRiz+ez3FBQY45AATYeVlsUyffRz7P44rr6Pc56uXHKBtfHitQkvgk7omCpbpvS7pn6r6pdIh9&#10;Og9IMNLzqP4S9ZSIz9vT8/k5Ru6Xz+SlLfx8xnF7WfhQOtrJzzvpVSe2PZ/AKp/Vxh5XLKB6Blan&#10;X1sYWAWAbAzc2tLACY+4sSQCL5bVmqk8acb3+Lc0tiYas8T+FER/aAdO5wxYxcI9dJtiaahvoFy9&#10;IQ2qSsVy5cHw93PFy4f2aGadTps0WF227Lpti8srX5oAfoJCPe4YKFUXDud7+0fyhfsnwIVc4fNN&#10;N5mNWgZWu29dB6vM6FyTS14XroHR2ZJJU7oueIlSLnkEDSe99Zt7j61/Y+k59Q+9ebD+hvd8tr5k&#10;7BqrfJt1jZtuJxjl1HK5k0ZS1h8Nvh8M2pgfBafTNghWMeoxwuzVfPIV2iauywTlkh/8acGCSU/I&#10;W7Vg0W7D+cJnQt4J96hJ6H9X5fP5tEf7b8vldh0GoKbkC3VZP5IrnNZM2m3LwGr3bUaA1QeC4seH&#10;+KfzmiD+GfMiAB47uj6IWa38M8psvDVmrAoEAkt8MA3ckIAcApoOKhn4Cirw2Qe8DkJJqxmqiOMa&#10;/DOQ9XI5TiwOQD0WRH4NvhkQO2BgcOz5PF5ArMNKgCcACUgkAZEcSAKPdCyGsIBWwV/yOUgFouqY&#10;jpPeywKmtgKrgCfSSwJcyGPydAK+iPIBdhKzMHnUHTE71GGqZptKDhs5LqgKnAR0Aj4dpAI0tbSA&#10;lheQlA8JlErMRgVupomyiRXIyexRxKxVLwf5UgD4V9zE6P4csiL2kUYgFTGzVOCPGZcOTwGtP/nJ&#10;T8YUQ1cHqfhxaTarg1UHogBJQVYAJRDS5WldnFflQ8wypT9z7iX6KRBV/YDj6i/0S+9zpBdURd7P&#10;uF78BxHy0s8FTgVPNfMW0RaC+YBWh7Dkd6jLNaD7A/cMrmuHdcA1h6eCX5JDV/Lp/oAE1hB+uVdJ&#10;5OW+4fmBcro/4UtQUPI4ALEXX3xxQxxzWKd7o4u6+LbugWkiDr+3uWgPrz/p8acZvQjf1DdNHBOA&#10;RPygpfsm91dPSzt5XGxTlgAw8uMInzpGfN6eno9tz6dzLVFX0vj59LjxrT6CiE3pANd+7tmnOqks&#10;iW3S8Nnb2GNzvelNb8qWAuiAtrClADIbBcss2/Vw0MfY0bShIL7Ht3oxCo/gskwA8JWBXiubU2B1&#10;1OpbLxm8+oXFcuVvi4OVu2KoKjVntv6mv3zNAMsJNDNPh/E4+oZeKtaAwH3Lh04ZKFcfdKCKeOlW&#10;iP994V8m6ztOfGEPj87mCmc2XWU2aox5jw7KwGr3rGtLATA7+9ae3n2H84ULRpLCDxpwLYKq7bSq&#10;sKj+y+P761957bn10ts+VD/9vZ9/dKBU+WWxvPLExR+8asLSMszYDNfZhJniKFx7P60dfTQv996c&#10;xjIgk14S59b5xz9tVS55cy1f+Haoww2hDj93hbr+33A++dyt8+e/CBjbzDYpW8tasUlyykiu8Ivg&#10;+yFvqwlqzFBNbgz6KPC0XVnDPT17Ndo6bX3bXHJNM1m3jSdPjhj9mFmXjKUADhv92DHbIFi9cfRj&#10;qvELxweC+IK+NKiTaw3NZhsHVgEnPggFcAj6ASXTwCoDTA1MGdA6THWRVr4Qj2EqH4NmT8txII/v&#10;Y7Dv5fpjnMSggTDimKd1AVYdJAGimNHn+2iLGC7pGADIjwGHOI4Ann4MSKVjOg7M8rLagVXK0rmJ&#10;hT+lA3ppP5+1n/Id5AEp9Ug9YNHBqsApAqz64/kASB0jLfmZTerrlQJQHXC6lA+RTzEg1k/VsVjA&#10;UT2SryUMyHPHHXeMiVmqXhagVHEz+9X9eZ0Q9SKNfCOAqqAgQNSPEYeWCUAxWHU5VAUo+nlIE2BV&#10;j+4DSB1OorQ8CFCqfEhg1fsK/QAIqzzAUPVJ+pj6i/qM92E/Tv/0a4m+TJo4Vhcze9V+tIXH6tcO&#10;8muBa17wTvcJIJcDzRio+T0AgOf3MpdAoYQfz4vwp+PcX7QsgORpAataw5Rj7tvjbyVi9TwuwKGX&#10;5aI93A/pKc/biH2t6k5a9+f3WMCq0rVSnJ928uOCokjxofh+jR/Pl3Y+/HwCS/0YbeTtQB29zi6v&#10;Pz49H3GRhs/yTR08NtdMBqvZjNXMZogxoOT7Ost2sQbrvkEywOp9Qa1eTuUvt2r3yCZg9W+DPm5i&#10;Xda/D2JW7CeDBoOIY2EQ64Myg5aBY7xdDHp1EPt5CRcTNVptI2b1kBclbbYpm7wnB5GPOrfaBloS&#10;E/t5SRT5U7cf/8SdTtx34Sl/d+Kl/7K23fIAvPjq+Hf/y+dfcHBywlbbbntIyNsbxOwYxRpvnxAE&#10;8KbMviBi8+3Lgk5tbkusyUdewF9j+/kHzD+uf/k1N8VQFR138ad/+/Td/+r0MDg75ab5PbfEUOHm&#10;nvxtF+z5otObvgAs+GYNulbbtDHnj1hZ85f9rbbJR37ysZ82SdumTUi/KOi45ud227Qb54+8tAe+&#10;Wm2rXRcHsV/9K22beKgf/t9g297ftE37k4686l+ttpkRSF5eiMV+/rbaJh7ysZ9xNflbbVM34lFs&#10;9K9W28RL/iVB5KW++ErbJo6x/hWk/GnbXCOcF/Iizk+rbfoF+WlX8qp/sf26IPqhtjlO/fir/sTf&#10;tG2li/tbY/sxW23V84zHPvbE03fbre+Hh79q+XA++fdaUlg3BlNd0fWxIa1OFta/O3BG/e0Xf6q+&#10;ZPnQnxddcOW/PnW3F567zXbbDTzmsY899q922umMn807EgA5Ie9wLln/t3vtwxItnCfiRlwL8bbq&#10;p/7EeWy1TXu361++rWvrPUHkpd+yzX2SdL7N+abfj/WvnR/72BMOevKTXzv/aU87Dr1yp51OPThs&#10;H/bkpx0T2lzXHf0ZX+pf2ub+zjZ9A39cr+zn/8Mh+Wc84zX/sO++1940PzdSyyVjL9yr5QsPrc7l&#10;7/r3gw/+1QUvfOG1uZ13flsoi5n9+EJca/jhs2Jt9Ke37rHHRX9ckFvn5wCtziV37vGEJ/DjkvoT&#10;9zHyp23jkzVp2Q+gw3+7bdpMsREnkw+1zb3+nbbNtUEe8uIDX6221SfwQd5225w/8qK0/uXbnBf1&#10;J9oSX/E2Ylv/L/lLXv5vttpG7fqXb+u80Xb8f1dsaduqp/pT3L+0TRn638q5Vuz0N3zF25RDfu9P&#10;vn1+EGv0f7YpPn8iiO9Fnwvix+p/Mo0ZleNgO+Px/1rQbo2tzNIsA6sZWG1I4BRlYHUUCmZgNQOr&#10;iPtLBlYnKs5PO/nxDKxuHgOsHnjggfUjjjhiVuo5z3nOXAKrzCI8J4jB47bs2MKMQe9wEG/3ZxDk&#10;Np1gNZ6xyqO7a4LIi34dNLa+3ZZmJ3zommcNlCqfGChX7k0Dq2MqV2/pL1dP61uxYsJjqVO0DS4F&#10;kHzkK9uH8q50mCoVy5U7TxqsAiy2qhUKe4+kLQOQT76/mdd3nImWLQXQfZv2pQB4LLyWJPusyefP&#10;G8kn/xn0YCpMlfKFNbV84e74GpmMbl54XP3v3/Ce+qnvX1EfKFV/UyxVPnny8ms++c2Tzv56LZek&#10;PzbfU7hy1aJF8RPBm8OARTPyHrA6SZ4Rzsn5zCoNbfYPI/n8qRs7w7exlmuuMBSfB8DtcJIA3bpt&#10;2VIA3bfpWgqAH2/uCtJ3n/8KYjYsBiDXfmnMJgNWmfLKYvlaKL+V8WV2Q2m2VGuAVYAfAqwCJSUH&#10;q3r8fkNg1R/pJ71EPvlC+Fc+BtYOUTnOUgD+YpUYrOKTQbIGygyAJY7pcWXPg1qBVYCkBIzS4/wI&#10;uKR1JXnE3o8JTiFAkx/Djz+anwZWqasef94QWNV5Qh4TaZWGz9rPtj82Dgz0pQAAi5IvA8D6ozyi&#10;L7UCq1o3FQFW161bNyaHneRTOYBPX5uV5QAcfiKlFVj1pQDiNVU3BFblC3mdVK80sKrH79PAarul&#10;AFxaYxThU2BTSwIgPze8hEprogIdY0ApKBorBquATvoegFRiKQDPo36rvqv+gtLAqq4L+ifXoaT+&#10;rvaSPO4YrPqyBeQHrkrcfygDbSxY9aUAtIZpLIdrqBVY5d6GAHAxWPVlA6YKVuO4Y7Cq+xqKwarf&#10;52KgSF58eRsRv9dd9RFU9Hpwn+U+rXu9x5Qm6uax4duPE6OOKT5EOs+HH8/XCqx6PTzuqYBVlY8o&#10;l7wSZZDG24U6eGyumQxWX/GKV9QPP/zwWak5BlaBfXxPvTpo0o88biZjssIrU5S2hh9PiTEjg7oB&#10;T5llF7+MC7B6fxAzhtLMwWq7l3ikgdUXBdGm32zq00HtlhOY9XbKsk8/jvVKi6XKTwbKlUdTwWpQ&#10;cbByf9DnBy77wj5b1Sf31vAU2yBY7S9X8iGeO9LAav/yocv6lq14bDixW6/J955Xa7ztfDxUWJMv&#10;lJquMvuLZWC1+zYtYBVQOdLbuy8wbjiffG8kKayrJYWHJkDUFIXrg8fbzw+6Lb5OJiNmr357yZnh&#10;O+qV9dcsv7o++NYP1v+w8PjUtCG2/1mTz/OywZlgMxasYty/blm8+PE/7+vj/T6bZKtzhdeG85u2&#10;HMA/35gk3X6RZQZWu2/TBVb3D7o2SN99PhqkZXsODGKJ1O+Zxmw6wSprSbx19OOcs6WHHHLIeoEN&#10;oBzgUXIQykCbgSeDbweVDGI1UOWzg1kN4BGg1f2xrXwMUjWgR4KiHksMSUknwENMXhbHgTQCNZ4P&#10;X9RTAjoBkIA8EkDSwZSgEiKPHwOYCjwBqvwYUMrrIJjl5atuiHYhj0RaAVPkEMpjop5Kgw/5IzYH&#10;WbxgSWuA8pImrTUKwNQaqAjgyHEJiBqDVQCmr7HKWqd33XXXmBx2AmrxgShPkBQBVx3q6oVWSstx&#10;YKrWZCVWB7gxxCU/sBQRo3whgLLXS2kdngIDBT6Bog5SHfCiNKCKaF9/kRU+WeMUqAlklfQCKb1E&#10;Csgv0O9gFsXwUiJOoKwkqIo/rWXKfq1/ivxlVvQx9RfEPger9CldF/QzrV2J6KMc93oAeh2ssjat&#10;g2iOS8SqtYoR/vQjBNc39wUHk0Auh4Yc0z0Evf/97x9bWxQ4JzgZS2tvSviOQR6gDf8q/9JLLx0n&#10;X8eUt+23AqseH8Iv9fB9xKRYAHvca6UYMhKP7nPeNoh6UaZDR/arHggftJO3lcQ9WT9kUba3kUvl&#10;yJ9EXbzu0wFW8cE29dX5Iw0wW4rbk/gcprrUbord181lmzYgVrUJbeixed8577zzMrDaAWVgdcba&#10;D4PWpggA5qCHQebZQSNBdwRdEpQ2G/dfgh4JanWuARq/DyLNVF9eBdh9XBBtivg8B2BUfeviByq7&#10;9g9WP1EsV+9IA6ujqjxaHKz8aslg5YylV3x9g+ACCNrXN26WKzORW66xeuzg93Yslqr/ngZVi6XK&#10;zxdf9hUGkVv9fsGCnUbyvf8RwwTWVx1JkukYZG5pxixCHr3NwGr3DJaw9+jHjTOg6tqk94O1fHJr&#10;LSk8mgZPWynkuTtcC3vU+/oeW8vnF6zJF8pr8slHR1X4eLheflTLJben/TgR68ZjF9e/Xzy98Tft&#10;+B8XHld/39v+5tcDy6vHcs03w9+c1hM00/8vToux7ms4h8PxOQnn/+aRefPa/bDYCYOL8bh8Zt0z&#10;ZpUyo3RTjf/T+t6DgPL6f8GLLFk26SmmMZtOsMqv4leMfpxz1gCrAn7AOoefDiQ1KPXBN9JAV9Lg&#10;N95PPgc4zEjzwbrPhKM80hCD4CEzOj0/iuOTOKZ8DhoRfgRCEUAHwONg1QEmYiaf/PHZjzkkxZ+D&#10;UdJ62YJGmh2IHKzi331zTnzb46Y8wWP8qExvpxis8jIm4CpiJqhmdiIHkABJPaoviBq/fIq/vhQA&#10;gFNQ9c477xx3DJ+aJUpePUqP8O9Ql7IERomL9ABW7aNcf3EVM2VrtdqYAL9xXSTK8tmy+CMmh6IA&#10;T0FB2ksvtRJU9ZdZMRtTAqaqbcnnL3RCQFUgqENHoKfOjc86ZdsBLHKY6n7xyTICkpYCiGGnykc+&#10;Y5U+ohnTCFDqYBXQqv5H//TrjP4Wg1Vm3zoQ5qVVAtG0jafFP7FI9GldF9xbgGSChggo2Q4aOiwE&#10;tglAOpSL70sIcOcQ0IGe5EAXOWQF7mkmK2+8d98O/JDK8ni4/3m7+o9T1EszKgV7VSevO8IP/ryN&#10;KMvzEzsxImL3tJTHfRoBVj0O4tK9GrhI+bQ//qU4HurqcXubeEwc8zZyvzrOPj8fqgNi29tcbapY&#10;va1JK9/0Fz+P7KOepBF8pi94fvxJGVjtjDKwOmPt3UG+jqnE+m4ywE85iHMIdH1tUKslDpYFMRuV&#10;9U/TQBFrtrGEwM1B7R5dn4Mvr2pvPOrfX6ocUyxX/jcdrI5pfXGwevXi963kBT0tbWCw8rb+wWuZ&#10;CSNj0N3yZVih7DOK5er9E8BqqXpfX3mIdQEbNtJqlla+8LvbFy3KlnGbaNwjWIcyA6vdMxjBy0Y/&#10;bryty+UOGk4Kv02Dp+20Jp98lVmRTTcT7PoDDtiutiA5OFwz/6+WK/x4uNXj/RvQ6sLC+j+e8279&#10;+PHnvtJQvHTL5jCWC+FHsS3eGjOa872VtHOzplBgvdduGk8jsA5wZt0zICdrqHbSNvjyqluC+DWj&#10;lfhCxy/mLHiddhwlQSxyz7TZuWhtwaoGtIiBJDCUwaUPYl0MSB0+CPohZqA5PACgqhyAjh8DNjqw&#10;TBP5BFWBiAKLiG0tK0C5ng+QBAySHOpIxOPQln3eRn6MOiof2z4IB1DomERbqN6IbR0TqJLY9rRe&#10;LumVDuilMkknf0Axh27AQQeagqrARYedzOz0WaRASaVlxijwktmh991335h8liqwU+kRM0GBjYjP&#10;7lszYCXWXFU+gCplk85BrYvZsg5PmR2r2bUCtRIzcSlP0qzTuI0EXmkLh66xmIWpNmNbwBT46T4B&#10;m4BYAKlDS86b+hWQ1YGkHttPE1DS/bu05AAxeDxeLoBU1wd9yfsc14Kn9f6qHxYk+hfpPTbKU5sg&#10;Hv9XHLSD+/ZyEfcQ7jl+33EB8/w+AUD1+w33H6UFyDkk9XxARJ/xyDZ5lD5NXg4SSEWUJSgY3xPj&#10;uiiN2h8BMRUb17CXy7bHTh11DH9+DOE7jtV18cUXj82uBSbG+SVi8hjZpzpRB8onFu1D8fngf4b8&#10;8dnTaj8STJU4z54W4e+CCy5o6MILL5xwvJXwpfZCPrsYnwLJiLZmn9crbn8BZXTOOedkYLUDysDq&#10;jDVmgaZJkIfBGC+KYobpr4I2BIB4pPmhoOuD0mZHvT0I8PpvQZTTyjKwmm5bL172tacODFZKxXLl&#10;rhSoOqZiubp64PLqG48drE6YhdpfXnlw8HFvsTx0bd+yFYKpDPRTlwJYuuyanYul6h8nQFWATbky&#10;pPVdb06SPWr55FdpIGGkJ/nkz1/2spkwY26mGe3PMgwZWO2eTctSADw2fnuS7DOcL/wuDaCmKp88&#10;PJzLndt00dbwzyPjf0oakPVbNXux0mT0ldeeW3/tZVf/5XotVf4QrvmXNt1vLuMlVnNmneU1ueR1&#10;aedmOJ//DOuwNpN1w1gKAD6WWfeMpzjgkp20DYJVvrzd2UZ/DuILOn/TjiOO4eeLQXPR2oJVH+xu&#10;DFh1aNhpsKo6oM0JVr09uglWVSbp5G9TwKrgJAJKKq2D1fvvv39M7cAqUBHApjVL3ffmBqvMNI3b&#10;SLHQFjFMdU0FrFLvDYFVtdFMBqvqW+pf0wlWY8AWazrBqoPR6QCrft27MrA66m86wOo73vGOhoCr&#10;8fFW2hBY9TpuSWD1gAMOqB922GGzUs9+9rPnEljlZRe8XAAgOZtn5jDoWx70QND/BTHDa0PwZ8+g&#10;G4MeCjorSC9LAaIyc4NjDwbxRu52loHVNnbWlddv1z9Y6S0OVn84MFh5KA2sNlSu3hf+VgdKX9hP&#10;a68e99eVJ4f9X2+muXtgcCUTVbDUNVaXLbtu2+JgZXnI88gYoGlqSamyqv+ylcxCHn15T75QTnt8&#10;eThXuKt2dLJPw2FmsWVrrHbfpu3lVcDPkULhsJF88vtUkBqplk/+fGuhwHrRU7KbenufOZwU3heu&#10;r7Xx9ZWmny5+Tf38d39m3PVa5BouVf9tMy8JMKPXWJ1uu2XhwueEc3Zfyjn6xere3uc1k3XDJrXG&#10;av2AA7a7fcGi3WrzC3tzz3atyuVecuv8+Vv0uubTbNO1xmo72yBY5Zfs6VIGVpvQUBAF+WA3A6sZ&#10;WEUZWP2LMrCagVWUgdVRZWB1ZpjA6qGHHjorNcfAKkDwJUEMmtrNysSAUgyyW0EV1tLCj68t2i3g&#10;eEAQb+F/KGhFELNN0/TmoBcGYcT290F8B78n6AtBrMfK8gLM4mU/a6xu6EUqGVidhJ38oWueNVCu&#10;loulCgB1IlhtqjhYubW/ufbqkssrrw/bj9ixn/aVVwBUefPwhNmti0uVvQdK1dsc0DT1aLE09Nea&#10;rbq6UHhFLVdYHQOEBmjNJR9c0d3ZWbPJ+PGBWU0ZWO2esS7htIH++rJl26zJFz6TBlJj1XL574ab&#10;4Ead6/q8edvWFiTza/nkhrTlNqQ/JQsffu87PvJwyjWLHhxdumOjX3K3qQbrmelPckybcc5GcoVv&#10;TDhPueTB4Xx+YTNZN4zH0o8c/ZhuIdbHjeR73zGST34Z7uV3Bd3tCnHXQl2+VUuSgze2D88xA0If&#10;MfqxYzYpsPrToG9vgngjFrNW5yxYPeyww9brZUsAHkCh5APKeGAsMdDU47sMSIEYkkNDAA6DdQn4&#10;qXKANl4W2wDQdsI3oAfhw9dIbQdWP/vZ8eug6sU5Di1jEQ/lCTL5GrMCTgggrHViEXHoGJIP1VvS&#10;cWJz0BSDVfxL1AUwh0intRCBwvLH+dSb5hEQUVAQ0OcAzBWDVYCk1izlMzDztttuGwdWeTv/6tWr&#10;G+K4XjaFWGezHVj1F0oBVIG3iDVQAaKk0dIBsTgGjJWAqfLNcbYlX3sVCax6G7FPYJXPgoKIF1H5&#10;4/rES1sh4LGWO+CY1k5FvDyKeuMDGCkJqiLS4R+Rzl9IhbQuqeQwFWApsYYqa69qbVaETwea9A1d&#10;H/Rv9SPEteBp6Vv0S0Q+vy7Y5lr09WGJjXaTKFtru1IP3WuQrj0JWKV7B7CSbe4xwC3EPcjvIaTx&#10;+42AF2oHVtnna3SyTR6lVx58SFpzU/L85CW2NMVglW3umWp/REyqo6ClFIM9fCgm/Hh7INYVFdhM&#10;E0BRj9SzDILKjcW9xGNk2+tF+cTi/wumC6xyXOUQC22Gv4suuqgh4LD70v8eiXbRMT57e3K+9LIq&#10;gLrum4iyOLfUDZ86Vx4rx8iHzjzzzBkLVvfff//6IYccMis1x8DqVIx3AfwhqNV6a08KYkYha5b+&#10;PIh2/FBQN4zY+E6+Id0XdGKQjHU0mbGblnZ1ELPzNmQZWJ2khfveNouXDx0yMFj9YXGwOgZMJ6jc&#10;eLnVD4rlyqrxxyoPFcvVi7fadluWeRi3xmrfsuueWFw+dHUKnKn3lyq/LL6vsivpwondJgy4vzwB&#10;HgTVcslvasccwyzuzNINyJStsdpdm5Y1VjFm+I0kyWUj+WR9Gkgdp3zy8EgumdQyAO3sdl4QlxTe&#10;F66v62u5wh1BQLC7avnCbeHvj392wpLXDpSGXtdfqv4y7dpdUq7eVCxVaIPNYXNmjVUs3BuZ0fym&#10;cG4emnhvLPwzx5tJO21t11hdFu7hw7nkwnC/3vByE7nCmpEFeZhdZu1tRqyxyppUTw/i7WUbKyrS&#10;F8TbSWeivTLoqiAW+U8zZjjsF3RxELMEGOQtD+KXhsncjJYefvjh6wVRgD0OIX1gzaCTQa9mXPmg&#10;1gfFLiCifDnsRD4rFbjog1dBwXYC6Ch/DCTxrXJisBpLkMdjA4o6QMKfw01P68c2JG8PibrqONte&#10;jxisukjrbZEWD/sdkgH8BDgFV6V2YBUoqVmezAhlpugdd9wxDqwCWpWeNIKTiJc7tQKrgFovW7NU&#10;XbywSuXHApB6Wexz/67YL+CPFyp5GxGffAFLfTYmcNBBK+2ktMx0FbTGp8NGZqPil5mj3oddpJNf&#10;0nl+BJR0mCoBMj1GzVT1c81nr6ODVa4PjyMGq/xQoWNcp8qnvPQzT6+6SsSi2Djm/TueHQsUEwAT&#10;KHU4F8O+dvceAJj78vsLxxwAqiylRwKHkh9Dnj+Gby6OuR9E3F4PYGgrEMh9t5U/0rsfRBqPLdY7&#10;3/nOsZmfzLZVubHw436BtoqBeFUPzzNdYNXrTD724VszhAHC7sv7DfK44vb0GON+QXrS+LnHl6fh&#10;uPKffvrp9R122CEDq9OsDKy2NMFLlrGifVo9Isngi8fsfxvULbBaCvrRJMSEBgbLMmJlndkLgr4R&#10;RJrvB/Hln1mwrV585ZaB1SnaCVdcs3N/uXJpcbBSGw9ON6ziYHXNc/c+9IzgZtxSAMFXcaBcuTcG&#10;M8VS5dGgU4G6gIF1+d4Tw2D7gZRB+H21fAG/mbU2YDY/rGRgtXvGUwLcizbJhnt6dgBw1vLJg+MA&#10;agvVksLqW5OE8f0mGzMh75p//NNWLVi0G49uo9tyuV15VJvrkjQDperCcL3eGV+/KFy//5i2/nIX&#10;jB/W5sxSANi63t6Xhvvguvj+WMsV1qzN59vOIp1G4w31LWFoYzmLXOFPcYytFGK/aXh+fmEXwfBs&#10;NHgmT4J00tqCVX6xm6431rGuQStwuTmNx7q+E8Qg48vsSDG+hOiRKdftQe8L2tCXzQysZmC1IYeb&#10;GVgd9ZWB1QysSn4Mef4MrI4qA6szwwCr++67b/2Vr3zlrNSznvWs6QKrfIcCRKDJADoGmDxqywCS&#10;H6Zn2iAAsPpwEO3DzE++IO8c1Mr+MahbYJU2YzA2GbVas4825zgzb6diGVjdCDvryiu3K5a+eOTA&#10;YPX7bddeTVHu3L/+8rMOmMdAsGG81KpYqnw3DcoMlKrfZ1kB0q2at+jptXzhxy0G31+/47jjmPCS&#10;WWujHXkkOAMU3TOWLtl/9OPG2aNJsv0a3tqfT+5LhajMTo335QrX8TKqpouO2ynLrntc//LKh1tc&#10;w/cVyyvfNy+kaSbvlrGWs9benhPGMijD+cK3Wtwjv3b9AQd0438d/4dT1/usL1r0hFpP4atp8bXT&#10;cK7wu+Fcr/+omtl44//p/NGPHbO2YHXvoJbTlKdofCE8afTjjDEGAe8M4gs0oDQNrLLuCwCV42uD&#10;/jXo00G/a+5DG1qTo7EUgB7F5VFg4J/kj5gy2GWQyUDVxT6JbQ1oEQBHAvgBYiQeWVc5HPe3M7PP&#10;H09GDn8Q0BFwiPjsafHtj+OrHEmPNiPAEXkcIvCIv8eKD+JHMSD2R++BTGy7dAwBQ71sFC8FoOUM&#10;EHVr50v1J5+WJvB0HHNw5bAN2OmPbOtN+AhQ6EDSH73nMX/WUOXR/z//+c9jYp8euQeW+uP9ADbK&#10;Q6xL6mAUwAmglHwpAC0HADwFrkrsk0gz2aUAgLYulgHgUXmAn6QYEcf9MXsesVf7IV8KgOUO/NF7&#10;PcIvIApsBS76UgAuliEQgEQxWPUYBVSRHv+XAJmUz18J2Opl0U/9+vBrhx8ZAJ6SLwVAPu/75KX/&#10;+lIKxCbAjKiLYqUe+iED4dvlMFSPdAOz/HFtF+mBY5Lfi4BiHEf4AtBJ7AOwSeQljdIrj+Aa0uPf&#10;aQIMCrwBHblXSopF0n3S760OHTnmdWKfx05ZqiP+/XzQJuxj7VQJCOliKQDgKuJxeJWLPG7q4fdk&#10;fLMPEYfq4vlpC18uQX7UJp62VZ0Q24qDz5wP/BEv4nF+T89xbzNiox0Rx/2Yx0g+lYNIr77n/uVL&#10;x5V/Ji8F8PKXv7x+0EEHzUo985nP3FSwCrjjkfjPBn0z6OtBfxPEl/pWazfyqCM/sF8b9J9Bnw96&#10;fVDqm883kwFWvxbED+76jvfvQXxZTrPLg7oFVjenZWB1E6zvY9c9caBUfW9xsHJnGkRNU//yoXte&#10;XfrC2Oypkwcr8wfSZ7vdPVC+pvGm49BZt16d63172qC7livclQ26J2WAtpcHZWC1e/bMoI1+cRD9&#10;vpYky0aSQguoWlgTjg/W8sntvn8433te00XXbMkHrn16sVz5Vcp1XC+Wq/f3lSrL680X23XJmLG7&#10;OV+etVks3A9PGkl5iRWP3q9JFvbRp5pJO2X8gLPX6Me/GOWuCf0yxPFgHNtkFPr4qrULF27y7O8t&#10;1GCR07LkSBtrC1aZWbChhf4na3TQycxm6KbxS8FdQbcF8eU5BqvEy5dmBiA8NsXLD/hiyX4eq+Il&#10;AORj0Nfu1562L6+KB8KAAwajgh+IwabSMLh3gOmDfvw5RAEMelmeD8DjM9uQz5xD7BMwBAoDeSSB&#10;R4S/uBz3y4xUgKTHOhXRZooJ3z7TFcipOBD19jrEAoR6eurh/jw/x71eSgPoUn7StQKrgECfoQoM&#10;dTlYXbNmTQOkImaq3n333eNAKgJ+6qVTAE6Ha2zLLzDUoSsgV/nQDTfcMDYLlM9+TMcFaQVBHfx6&#10;3EBY0ks+MxYBDlnbVCAVAU8FAoGEDjcBlrzoSwJIa2YmL40SnAReAmUl1l0FJFYqlXHA1VWtVseA&#10;I/3Zy0V+HkkvABvPouUcI8qSqKcDSX4gUB+h//r1EIvrSdA+7vv0d+qqMhFtpPZDxNuqXkBNwTIE&#10;9NJ9BaBGGfywob4NhHRICSjULEZEnvh+JXm+WAA3ygQAKj0+PI1mKSLiFjD0PAhA59CW+6X7UVyK&#10;c0MC7KXlR5xLPx+URRt6m7z1rW+tn3feeWMCSpIGARC9LPlNE+UqHe1MLMTm+Scr5ZdoMy+Lengb&#10;0uacH+KV/HzE9WBb/UigVfI+wraXg9T3FAv/32hDCX/K/6Y3vSkDqx3QJoJVfvXnR+b1QXwHcvGC&#10;JJ7k8VlAfP8DEA0HPRLk6R8K4tF0fsSeCQZYBZQCe68M4g38tNUtQXxnjKFxBlYzm5TxUqnF5aGD&#10;iuXKV4MeTYOpsYqDlX8/ZVmlMcN0oFT5RDqMWfkP4X97Y6xWW7jwBbVc4depA+5c4SP1vr45B1A2&#10;wjKw2n3baLDK7EJmqo4khfsdmko87r+2UDg69P3HrMrlTgr71jX3j/Cm9aabrhpLAhRLlXvSr+fq&#10;g/3LK5eG+0W3rtU5CVZZNmI4VxhKu1eO5Ao/v3nBAjhPJy0VrK7N5188kktuT40rX/hVOFZFtVxy&#10;Y8rxUeUKN430FHgRZ2bjbbOD1S3ZWMyfl2rxRZ+XEPAFPwarrA37wyC+VDNVPjYuCF7KhY/d2dHC&#10;GmBVQCgGqw5jgBrMXIrBKgNMzfhhcC9gg3xWFpBRUBBppiUirWZZIo4DdXz2JvF5foCOZtqSVvAF&#10;+axN6qHZpoh9Do7YB7wRPELM5PMZq2w7XPJ2IX61H/VwwNsKrCo9Yh9tofbw9MTucTlYBaB6jKo7&#10;9eMYwp+3ITMXAV8I4Mnj6wigCBiVAJIOKAGrAFVJL6qKZ54KfgJSHX4CIT2dg1Wgbgw/BTk1g5UX&#10;YOk4efSSKATUZOkByeEqddGMUtQKrKodEKDSwapeQKWXS2lmLHKwynHvY8xQlQDZ9DUgp0NHn+lJ&#10;P9Z5om8DWl0OVpm1qlm0AF0Hq2kvq8K3gyv6pa49+p33R+8vSNdHfB0g6kke9SlEH/PZtQK7iFgc&#10;rAJG9UIiJBAmeMW15n07Bqs8zv62t71tTAAx3YvagVWfjYi4p1FmO7Dq8I3Ziu6bfJSHiEEvtUIx&#10;WNX90sEs+RQ3x32GZBwr/iXyCaoi/ANMNSMVAf/OPvvsMQGwde+OgaRiUHx+n2OfYqAcAUuvB9sC&#10;n8jrEYt2kSjb2xPf3oYCq/hXGX5cPiSOq4748vZzkc8BrcAq8el8Ut75558/JvKovoDqmQpW99ln&#10;n/qBBx44K7UJYBXY8I4gHpe/O4jvTZc1xXcqQOQdQf4kD0tB8eM037NWBX0u6D1BXwkCxAJbPxk0&#10;E0xgFWN5A55q4mklYueN/G8I8vXoMrCa2ZRsoFQ9YWCw0vqlVq5y9b4lg5UzeMw/fL7VAUxT6/pL&#10;1Vc1XW9Vy+ePDQPrtJeyrF591FEbPSNwjhkvrwJKZGC1e8aY/MWjHydvzcf/zx/JJ/c6TJVq+cKf&#10;RnKFVzeTj77YqlB4bS2f/LmWFL629thjAS1dt2XLrtt2oNxYEuDB6HoeVal6X3+5cgFLBzSzdNJ4&#10;S3q3lx+YETaSyx0a+sfEtVbzhUdX55J3XzdvXssJgfSlm+bNe/ItudxTXewD4jeTtTOW4+EdP2PG&#10;S9DCvXpFHA8aziW1WpLMp8+jdbmFB4XYf5KWtqFc/scjSTJTfrCeKcaPlAeOfuyYzUmwyj9LHllj&#10;UHBqEF+U08AqN3rS8NZUPsfGRfGtIPIezY4W1lgKQJARcOdgVUDD5YNWxIBbA2LAi4NBHywDaAQF&#10;EdBG5fLZywD2sN/Tx2qXv52ol/IhAGRcV2L1dgCS6hhAyQfxihXF7Qd48vbgOCDKy49hqos4vA0d&#10;rBKT9gM+FB/QzGNwAeI00xHYJygIIBQURTwm3wqsspYqa6yyvxVYBaTKN2Kf0gE7NSMVMWPVYScz&#10;aTXTFdBJXk+DPweJzAj1OBysEpP7jgWwBP55rIBBtRHQErgqAS09ds/HjEz1Cc6JZgYj8nGugYzy&#10;jcijfkAf1rmljzgYjQXEVUycU28PRB08fQxW6Qsqiz7lfc77GNL1gehb6mfqa/R/rxPxODxtJ2Cq&#10;1vtEQCvBM+4rGwKrgEIex5bU9mnyfEBJnSsEZGM/sEzp2e95/J4HrHPfxOq+fMaoAKSLNA5EqZd8&#10;CeZJcay0keKI/RAHx9/ylreMiXY57bTTxkRMys+93H17uTG05bjyAW81U9TTAJwdVHLcfUrx/xDq&#10;6O3ps26B7/ginefXcUQbez3cf3zM2y+OV2CVdvX055577pi8zYH5T3rSk2YkWN17773rr3jFK2al&#10;dtlll40FqwxEAajkf3eQz3ThyZ1/DuI7EUsmyfhhmn1/CmLtfj0JRd53BQFj+ZGaH7M3tzlYxRhY&#10;MTC/OYg63BvEl2atUZqB1cwmbTwGPFAa+mYqRG2h4mDlF/2DlTMGypWHUgDMd/yFNyP5/IfiAXYt&#10;X3hoVb5wEW+ZbibLrL0BVrlPZWC1e8YyMVOaSUZ/HulJ3lDLJ3enQdWgdcO5QrGZfMxYX3MkSc7h&#10;zfDNXZvF+sordgr3gk+F6/jRCdd1EDNa+0rVt2zVnI3eQWN5kDkJVpnBP5xLPhzfMxv3zVxy60hP&#10;z77NpA0LXwC2ZqbrmiTpC/3uH0dyyTdGcoXrxiv5Rsj7sZFcjpdbtjOeihm33GaI5dxabuIPY414&#10;kmQZL0hrJm3Y2iQ5MMTx29T0+cKja/K9lzSTZjZqfMc8ePRjx2xOgtWBIIDp3wfxRbEVWD0oiP0/&#10;CHoaOyIj72eCSNPuBp2B1QysZmDVYs3AagZWEfs9j9/zMrCagVWUgdXOaBPAKi9c4NF98qetO9ob&#10;xHciP2f6nvT+oHiQyKzQ64I4PjazaDNaDFZluwYx65bZtdSdz9Q/A6uZTdoGSkOXFAerk5ut2lSR&#10;2a3lyr1p8GXg8uobm64bj7aGQfbPJgywc8ntq3I5ljLLbHKWLQXQfZvSUgArttrqMbVcb8s1VYNG&#10;1uTbvyEdwNr8uNnsdYPVHZeUKx9LvbZHdffA4BBrmXfS5uRSALK7jj/+abV84Zb4vtlQrlBdtWjR&#10;bjcnyR5rehYOhO3Pcj9NTRtpda5wU+iDzAZuZeOWAqjlCj3B99o0X2H/t3+/YEHqWvSrF/S+dCSf&#10;/D41X0/hZz8L/xeaSTPLlgLoiHHjvinoJ0G8hRBrBVZ5cxj7edFCq45J45Hm4sZWumVgNQOrGVi1&#10;WDOwmoFVxH7P4/e8DKxmYBXNZLC611571Q844IBZqU0Aq8zm4rsS+c8O8hkUAAkAHMc+zo5gfJH9&#10;bhD7xl7EExnAle9RHw7a3LPqAKsfHf04wRj8s+7qfUHE+39BvIQrA6uZbdCWsL7qYPVPafB0Uoqh&#10;S6kyfOIHrh0DpquT5MAwmB6ZMLjOFa6f5KOpmY1aBla7b5MGq+Ef2HahX19QSwr3pABVtHoYqNr5&#10;mZ7TYsctqzx5SanymYFS9eEJ1/jodf6TxR+8iv+7nbI5DVbDP/KtR3LJOSO5wgMT7p35wnqga43Z&#10;qykvutqQQr5fjuR6W70Efgysrlu48DnhPp36WH/Yf1fTR8v7US2fPyTE98eJeZPb1/T0ji0Vk1kG&#10;VqfbmBnxj0Gs6XUCO5q2IbA6FNTqpsYXatKwtEArW/rc5z53/QknnFBHCxcurPf29jb+oje84Q0N&#10;gOdgkYEtg1UJGAEYQEAQQIzE4FzCBxBGcsAIVALKSsBG9nn6WHF+xYfcF/JjACLSS7yABwDqaQBG&#10;7JMAnGoH/PlAnVgUByDK8yFvD9KSRumRg1Vi8fSUpzUOEWlVf+IUiHCw6mVSV2KXBOIQ62Hq5UpA&#10;TNYxlVg/1NctrdVqDaCKgKzAS15Y5W/q97fz48OhI3BU6YCdDidZ+1TrmyJi0dqk5MUX663KF2u2&#10;8oIpiXVWPQ6HrMSUBlQlwCqQEpgrscaq2gj5mqgAUl+z1fMBMHWegO+klYCd9DXS6O39yMEq/ULn&#10;FrgJDG0l1mTVGqacU28PhO92YJU+wvWDKMv7nPcxRNpWYJU+Rb/19iIe2lUCoNLGkoNV1gDV+qgI&#10;IAa4QkBC7im0pa5j2lZwDbF+6DnnnDMm/5GH+5LffzxfDCtZU5MyHaziS7Egv+cB25QOyQeiDr7+&#10;J6CO9C7SOJCknuo7xOBpiZVYJPwBABF+aB+JerLPwSr3RiJ5LgAA//RJREFUcK2viohJ9SCt4kZe&#10;LnXSfR3RBpdeeumYgJK0pZfPfkCohH+1OZ/dP/mlGKwSm9oPnwKe7svLUbwSx/1c+TH2qVz8Olhl&#10;H8cpw9uEdhwYGKi/5CUvqe+7776NWZWHHnpo40VL22+//YwEqy972cvq++2336zUzjvvvLFgFTsu&#10;iHVUR4L47nNaU58N4pH+PwZp7bDnBt0QRHk87plmJwfxPeqqoM39SCJglRm0reLge+Tbg+4MImaU&#10;gdXMNmj9g5X3F8vV1QOD1duKg9W7BsrV+4rlyvqBSb7IqiEDLktK1ascuNTyva8PA+mHJw6uC8yq&#10;zmzyxrXfFmRkNu3GEwEvGv3Y2upnnbXd6gWFs1uvqZoMDycJT6XOKlu87KqnhvvAijS4WixV1y8u&#10;VxeHZJ3qj4cH+csm55yx1m64d34vvndOh8L999frkuRl4YtCfP5YTujAn/f1PTaU/em0e3fQgyNJ&#10;8t7R5O2tli+UU/I/EsR69pmNGmusHjD6sWM2p8DqmUG8cIEvwX4T6ThY5eVVwBTU19dH+jEdddRR&#10;Y1AFiAJMYRCsAS5iQC3QAghUehSnE0BEDhiBTg4aADwcd1/sa5dfMSBesqVBOlDAjwGHyOsCLnka&#10;YJKX5XCJ4z5QBz4pDkCV5yNmrwPg1NMj2r1VetrT24X8SkscqiNARrHjT/UivfYjgS4EANMsQ2Cc&#10;A0deEAUAlQCpzFLVTFVAKdDS0zBLVbCUGaYCoQjYqnTkc7BKWZqhigClmunJNvHwV/sAwsQuMTuT&#10;eNIElPV6xVJ7yDcSHETAVJ+NCST1enncQE6dG86x58Mn+wGcPrPUwSp5dN7pb94/kfcZ/AiaUgcv&#10;CzHTth1YpV/IF33W+1w7xWAVEav6FAL6etmCv+jLX/7yuLS8ZT2eDajrSpCUa1n9n22/p1x44YXj&#10;ZrwCFlVHPvt16vlisCop74byI0/LNuAPCcxJbOuYp/Hr2oU/h31xXOzzmZp+LrgP0IYOVmmjd73r&#10;XWOifI/P5TECFb1coKPa+YILLmik5xx5+fj38wGUlG8+y7dmvEpxWf4/BkhKHvfFPs/Ptp8r2kBp&#10;vU+huGwXx5RPoo1p6xNPPLG+7bbbjv1vfOlLX9oA1TN1xipgFQg8G7WJYJUBAmsQat1R18+C/OUA&#10;fMn8dRDltQJz+SDyfi1obL3IzWSA1QeD+N53bFDagJPZf4UgADJxZ2A1s0nZvGXLtl38/queM1Cq&#10;7rdksNLbX66eVixVLioOVv+mAVbK1e8Uy5Ubg/6cClZRE7gsKVXGLZ1RyydXR4Pq+kguuXfNgoTl&#10;OTKbvDHey9ZY7a5tcI1VZqCGPv3GkVYzVfPJWta+bCafdXb88qGn8WOJru9I3+lbtoIf9Tphc3aN&#10;VbeRXC4J99A7JtxDp0G1fOGXtfyiQ8KXBb+n7PS4bbc9fDhXOC0cfzQt30iusHJk3rxJnfe1+fyR&#10;jdmtkY9aT/Krer2e3ctGLVtjdRqNL/p/CPpFUPyChA2B1WoQL2VIM4HVdr8ILD344IPHwCoDRWbl&#10;SIBWDZoBlAykAR0+S8nFjFXN7EQ+4wkwE8MiCajkA3TkfhDQkXQScAioIzmcIBafrepwSNBWIq/2&#10;u9w3PlRHfHpcQFnN/qMNvaxY8WPWyMsCXqscleVt4r4oW3Wk3bWfbeUnj9cJ6CWoBegSiAOsOjBk&#10;5qjPAgWAakYpQBJgyRv6HZDGb90HrkpxOmadSkBJYKrkkBOxDwipWZ7E6unJ77NIXUBbj4m8DiBp&#10;B8AfIFLy2ZekcRAK1P32t789JkChZo7ymL/DTz/H9A2O0/7kkbwP+7ll2/PLh8Qb9jUjFJ8Cl0hg&#10;U37lW7OWEfsoG9EvvD/H8v5HP/P+SX6uRQepSH0M+WxVYtfMS8SMRJ95KBAmGOawDbEP0CUBwjT7&#10;EDkwxb/yMQvUYdlkwCrbnkczGCVBQsS2fODbYyQuzTBF1I3Y/H7l/sjj5fgsWoR/HQP++vnAN/m9&#10;TQGG3kYeWywApepL22rWqGaOCkBSD2KhHgBPiTSex33jz9vB81En9QlE3RQHMZHGfSHPTzr1G8nz&#10;ez7KVj1oD/fDcc6BfEqc1ze+8Y11YOWLXvSi+gtf+MJ6Lpern3/++TMSrAb7+NOf/nQeqQdS1nfa&#10;aSfibOgpT3lKAwqnAc3NIeLcfvvtx0R8O+yww6aA1b8K+mbQ+qDbg37eFC924kVUvMDqGUGYg9VW&#10;JrDKS7E29wusdg/iizd6aVCrtwIzUOE47fABdmzhloHVDlrfihWPST7yle15+z8vtXnN8qGn7XXk&#10;CQtPWPbZNxfLlfsngtXKrScv+6xeoLbVqkWLnhAG4WviQXXY9+vhfL7VTPHM0o0fU3hpTQYjumfP&#10;CmrZT8M/h21q+cL5taRwZxpUDftvW5ckJ8yEdVM3xRZfUX1ZsVT5UwRV0cMDpao/aTudtn/QnF0K&#10;QMbM0eF88skJ99A2Cn3yznCPvUni0fu0dKgW7s9revKX3JLLsU49tsPgS/d6Xdi/ukX6X7B+ajPt&#10;Bu1W1orNFX48wU++8NDqXK7TszRni/HDPd9fO2lzBqz+QxBf7P8riLW/XN8O4ks9sy/YZr0vvtwf&#10;EsT+7wTpQnDjCzcvwCLNOexoYUsPPPDA9QInAnUSA3cN/hn8Muhk1ppm5iHSKQ2DewcxpBUsAsDE&#10;4Mn9KB3CFwN3X18RAOSgCd8qV+kl0ssXEMnL8RmdiDKog+8DGKXFg6ijp3WRT/EiwJT7ueqqqxqz&#10;az0egS9ELF4PyvX87htA5sfkz4EQQNvjawVWAZY++5JH2/2Reh7LF7gDTgJIAZUOY13xmq2eFpga&#10;w8oYpkocIz5mjqp8YnVY6ssExCIOT8vMTe+DApwOAgVUEbNh0+KRAIVqW3zLB8DT+ybnlfTE7wDS&#10;rx3Oqc4lfcLPWyzAqsfsoo8B8L0fMZPRoT5leF9qJ/q718VFX/b2RLSDzhXyx/+5Hnw2JQBMQNL7&#10;LeJ+Q+yANh0nvQAk8hmqyIGa37v4MSj27eVK7gu452V5OvJr1ihiW2XR1p7PQR4ClCqtBODTjNJl&#10;y5aNO4Y/j4s+o3Pj/QcJnrarK9DQ43N5WsConyvicj+Uz7lR3CgGku6buLwd3FcsP49SHPeG0kvk&#10;83JdsR/Ssx/Aqvy0ia4X7qeko29Qd2Zcz9QZqy9+8YvrvMCKH0gBlmF3Q8y6BQ6nQc7NoR133HEs&#10;NrTrrrsCWzcWrPJd6CtB+OLRfb4nMSBGSRAzVgGuWqd0JoJVfiifroEkSx2wHuOWbhlY7b7tc8L/&#10;+5fLJ0KWyqPF8tDH+vpWjEGk1Ukyr5ZP1seD6pGepJKtrzply9ZY7b61XGOVN6EP55LXhf58expU&#10;HckDs3pfsyX087OuvH67YrnyoYnXfLVeLFe/espfV3iUebptTq+x6rZuwYKXjuSS/5twH22qli88&#10;EnRbLZf8V60nf8mqQuGwtblFL5FY23c4V/hdWl4U8j04nC98fW1u4QG/PmpB/+8X9PwiNV2+cDc/&#10;FExlpmn4ArV1radwRYqvR0O57+Z4M+lctmyN1Wk0BmaNQcUkdEsQ673sFsRLCn4T9Oyg2Jie/dUg&#10;8pzIjhY2DqzG0NQH7QwwGYhmYDUDqxlYzcAqysBqBlbnCliVvM1n8surtBQAcJVZq8wERcwQnUkz&#10;Vp/97GePxYaYDdxmKQCg42FBC1LE96JcEDNTVwel/eDMem3DQXx3enrQVMAqwLZTjzu6LQzaZ/Tj&#10;JhvfE1kjdku3DKx22Z72nD2OWvzef/vVBMBSqt7z6uVDXIcNq29V3zoMnv8fA+h4UD2cS85tJsts&#10;8sZj0cxYz0BE94z/LXqh9JgBS9fk80tq+eTPaVCV/aHf8xLFLcYWL1+550Cpck983Q+UqvcF8b9r&#10;uo31hOf0GqtuIz29+9ZyhS+M9CS/GskVbpTCvu8M5wuXjiTJ4aFfpoLo8CVm65GewmHh3rsuvhe7&#10;Qp+9M2jiD2EcyyWP1vL5MusJN91O2lYvSOaF/CnrbCffWZckY084zGHbKYgZ2p20OQNW3xXEI/1p&#10;+t8gvtTzIga2PxXEgIBfhn4QxLGxLzFmNF4t6O6gPdnRwpa+4hWvWM9gEQHrgIMSQEJigMlANAar&#10;gBel4bMeN47BH2AV6CMBeNyPp2XQCkQASElpYNXjc/jAoF++gFReJ8pyP9SbuAFPEmXhX8I/QERQ&#10;xNO6yOcxE4f7SQOrxKjj5PF6UJbnd99x+1I2EiBAQBkt84D06Dji8XW9lAmY6ACRF1r5UgA8ci9Q&#10;BljlMXuWBfCXN/3oRz8aBzRZc1UCfnIcAW4BlhJw1R+v95c+cVxv5hcEBVBqWQJEWb60gGJRPJQt&#10;xWBVj6irTRDtoWUBgLhxPFomANF/dO7xp8fzgaaCL4jzhT/ibwVWdU4R59r7FeL6kVibVWXFAvaS&#10;Rv0V0ZfcV9yXXIJ20obAql/TiNh0rhBAVW0LWPWXVcVglce2Je43xO1gFdipR7pRDFbp88ofg1X3&#10;jR8vF6k8iTQ8vi5xXOKYP27PPpU1GbDq9y00VbCqc+X9BwmsEp8U17MdWCW96ghY9XPFtvuhfM7N&#10;RRddNCZ8ezt7+xEXbSG5r1jEQd+QOK8bAqtermsqYJX01JP9uofSFn6f9f93M3nGqq+x+vKXv3yc&#10;HGxubqXF1gas7hEkEOp6JIgBLKCG70R/F5RmQAle/kQellN6ThDfsdjmO1OanRSEz269vGpp0DGj&#10;HzfZ+JJ+4ejHLdoysNple2XfWy4sLh+6LwYsxXLlZ33LVowN7Efm9T2xlk/+Mx5MD+cKd9eOTqbr&#10;B4S5ZNkaq923CWusAlWHC4U3tXlRFWuqzroXVW3IWBakWK7+zUCp8uiEa79U+XH/Fdc03iQ/jZat&#10;sRoZgBQt22qrbSS2m4c3aLcBV3OFCW/pn6T+8+cvSwe3G7LVSfKMkVxy/QSfueTBkVxuLjxZsyHL&#10;1lidRuOmsUMLvTmIL/W8OIFtZmxwAfFYAY3DsW8EvThIxmMLAFjla/dLwNIwkFnPABkxWPRBpA/o&#10;Gbwy4ATeOaRh4K/8MaB0oAnscaDpUIpjXi6QgDIdGrDf8wJpPD4XcErlEi9ppdgPdWZmp8NOwJPD&#10;JSCNBvl8BtZKcT6PmfZwUR719TzEpHIAJRq0o9iH+/Y6IqXhPAiOECt1kwS+9NIkwJjgmMNFoKuv&#10;VQrwFGwELgIwga3M4JSAsQ5WWYNVAnZqTVR8+axP4KXPYKUMAV/AHOATYMgapYht+ZI/h50AUB0D&#10;4iomRH5me0qqu8NO6i6IjLSGKgISKg5E31I/AFwDNTWL1c8V5xVfxO5lcc4FyTjfnC8EfPM+on4i&#10;se1lCbgiYqKPOzCiT7gvyvX4XMSi/ojifueiL1O+w3u2NUNV7aX6cn1ccsklY4rBn8M3oJauZwFi&#10;2kZ9GwkaS54ff2pb2l/75dvLFbzjGtG1R2wO4QTaJIeGlK2yaBcHe9wzPS3nwmNG+G8FVhWP5Mc4&#10;NyoXAZsBiZ4e/2o/pJgQ6T1Wh9a0E5BR4rj7oXzqwrqqkvxK3n5se1ne/urzadI5j+Gpp+F8xGVL&#10;tLnH4eK4x0FaIDJ1Vx+jfP1fQmpTxBqrO+6444wEq8xKjaHlbNEznvEMQGcaWOWL5+uC3poi1h3k&#10;L997Wr2wc5ugrwcJrPKd6lvNbWa9plkpCJ+sWd8NmHFWEPD3oCAGqRsr1i37bFC2xmpm027HvetT&#10;QxPASrn6yECpekkzScNuzR2363BPfsJLS8LA/od/XrSISSKZTc2YvccPJhlY7Z6xxirrWzcMqMpM&#10;VNZOTYOqPP7P2/9ZJqCZZYuygctW7lMsV9amXv+D1Zv6lg+dwnrMzeSbaq8IypYCmEYLX2a2vi3X&#10;e2gtl/xHuBenzkxNUy1X+N2qfH6jZ1Ry3YT7/ofSfK/JFy5qJpvLBqvju1snbc6A1XbW6uVVGDcc&#10;XsbAbI0bgmisy4O+G8SbY9n/mqB2/4CX7rfffusZPCIgqQ/UffDKcQbSQAoHLz74B/oIliIHLjFY&#10;9XQcA7pI+CQWLweQ6ECTODTAJa3AIsIHgEngSzMBEcdiIEl5Pnim7uyTqL8G33z2WOUTEafHQYze&#10;nrQDYMvzk8bLcsmH5L5pa8WLH+XRuUJ81rlBlK825xw4WHUYBkT0WaA+UxMYmja7lOUCNFM0FrNg&#10;BU7jWZ8AVAeZPoNUIJS/mpFJfA5mNRNUAvL67FsXdfU+CJhkn8NOB8yU5yAWIO35/TzSz9Sn6Hfe&#10;5zhHgoy0tUTf9XOl/owcpCLvF/j0sjwdfUP9QMKf+gqiL3m/cN+xvM8h74+qs4Nd2tTbkHbSPYD8&#10;DuIAYgBMyQEkII24vR60k4AX4n6k9kMO3jiutiSv+6Zc95MmAKXDWPeNBFgRZai9gLN+LM7HPYRY&#10;vd4AYYAq4rO3fzxjlX06F3z284gvYvf8ajcpnvnJtuT7kbcZvhWDzgf7HFR6ekRdJGCttwvnTsIX&#10;9ZTkHxEzdVJbSV4n/HnclOfnzuNAio+0Xn/SvvOd72zEqvLV5mntee65585YsMraqvvss8+s1Cas&#10;sXpaEHmBp0DU2Hikk+9KpAFcYh8J4jvWYFC8Dh6PZv1nEMeL7OiCvT6I8rSkwcbqriD8AIS3dMvA&#10;ahft2MHqjv3Lr5kAVgZK1eH+5dfyMt4xW5fvPTFtIF3LJx8N//DSrtHM2lu2xmr3bWyNVV5AVePx&#10;/6RwRxpUDf36btZcBSKRfgu1rYvlyj+Fa37CrFXUeKFdaehTxVLl+Vtt+hvfszVWO2S/P/roXUZy&#10;yXtrueTetHu0q5YrrKbfN7NutA3neo9K9598+9b585/WTDZXLVtjtUvWDqxiLCPAemGkcT0U9E9B&#10;G/risnT//fdfr0Ejg1oBxFjAI2Y5MiD19QUBK3q0GqjiM+ME8NIEhFE6fDhEFTTw/IBJj4eBrQb6&#10;wAz3DTySLyCUx8Qx5UPAKAeTiMGzl8U+j89FHEqHPz+G37hsyvPyAQvKT7keB3UWDPM6IcCWp01T&#10;nN+PEY9gIsDPZ40CP2PYKejKZ/aRztdldQFZlR75LFA9Hi5RvreRn3P1EeJTfvL4uY6hMHEJpDIb&#10;VnVE9BNve6AqsNTTOHwlFo+NvuT5aV+dD9pU+ynHfSKuD3z6+QDivOMd72gI6Kb9lOMQCqmPIO/7&#10;fPZ0gkcem+KTHNbx2Y95f0Zci/JB3/X4yctxXf8obk/6t4AX8Mp9A7B0DAHQdIx8xOfXB8e9rrEE&#10;sRHpdY/icX35QJqhKlEOdffzQT6PzUXc3mZ+v4hj9HOFgIKca8WGFAOKz0fsj306HzHE5Z7AeW+X&#10;39ucfuJg1OtIWm8zrwf1Tcsfi3p62S75QtTDY05rTz57+e4r7kfMsFXbAqs9Lf7km3yaKYzIx34g&#10;tdqYz14n+rB8nXPOOTMWrL64+fKq2ahNAKu8UZUXfZIfyOoDMr60Ak8fDiINT/9gPUF8Z1obdGyQ&#10;vjMBMC4Nuj8IyJm2ZmsnTGB1upSB1cym1QbKQ/3FcvWhCVClVP3KuR/5yth6iKHzbRMG0n+fNpBe&#10;kyssaibLbGrGE46vDMrAaveMlwDu2ejP+d7+WsvH/wt31QqFM0ezbNm25P1DBxVLlZEJ9wBTuEf8&#10;fmD50LtYHiB8D9vYH1F4AWW2xmqHLPTprWtJMr+WK/w07T7NmqjhXn3Nut7eV5K2mW2j7cYk2T6U&#10;9aeUch6p5fOfGpk3rxvr2M9U44d8fkjopGVgNdgJQbz5/4rG1kRj4MAjbFcG8Ugbaf8lqC9IA4d2&#10;loHVDKxmYNXSZGA1A6sZWM3Aqtp4toJV3vy/1157zUptAlhllhAwlKd1AKKsn/oPQZ8M+mUQT/IA&#10;SXncXsYsCb43ASHvDGK268eC/ieI9IDYbsJJwCpl/iSIuNL0f0HMSGWd/bTj6KdB/OiegdXMps/q&#10;9a2LpcryiSCl8mjYf2ozVcNuzeV2Hcn1TniLdRhY33VnLtetHyq2NAM8AKUzsNo9e9Hjt932wFqS&#10;nDySFNbGQLWpO8Lxs7bUx/9jY63VJeVrXh+u+zsn3gvG6eFiuXL7QHno2/3lypv7B6/ZP7EfXyZh&#10;/Ng5XcsKZNbC1i449tnNt/bfwj16dS5/x/8eefT3a8mi+bcsXsy6ztNiwNnhfOET/v9A4oVZQf+w&#10;atGiybCrLdGeEcQP/Z20DKwG4wbEi6o2RPH5NQjaTdqp/DK0UWDVX9yypYBVBtCSD+wRsXh8xCI5&#10;iMKfp8MvdZMoe1PAqperNmon0hGD5HWkLQS/AJfAVIkXVPnj9QBLPdrNZ4FV1lVNE+ub+uPgwFj5&#10;ArL6MR6x9zaiX3DekZZOID7lJ4+fa0Co+yN+LVXAUgEO+dLAKv3WH/enD6t8YvHYOHecI0kgC6nf&#10;IK4j94kAwPj08zldYJW8kh5/Jibvi94viE/5Y5Dn/RlNBqxqaQNEe3qbzyaweuGFF9bf/va3N0Q+&#10;j82VgdW/gFVf2sF9IerpZbvkC21OsOov33Kwquua2LyO5JGvmQxWebv+X/3VX81KPe1pT9tYsIoB&#10;Sj8R9Ocg/ABMEZ/XBL0nyL+4Ayh4YcAfgwCaSo+As18NenZQtwzo+5kgyuT7XJqOC/qvIF6qknYc&#10;8WKudwexPNSWbhlY7ZIxI3VgeeXzEwFK5c7FV1THPca4Oteb1HKFByYMoHOFr11/wAHZ+do4497F&#10;+tAZWO2SPWP77ff8zP6vuGgkKayKYOqo8sm9w/nCG5mN18wyJwxAWiwPndhfrvymsb7qhHvCeJGm&#10;WKqsKpaqVxXLlUMXf/CqyQA7QNO0gb3MWlu9r++xtfmFvdfme4/790MOmb/Pk56UNA9Nq63p6X1V&#10;LV9YF/9fGP3fkDwcrqUr1h57LE8YzTXjx8bDRz92zDKw2gUbt8aqQwzEIF9iPUWgCWDAB7HALcEj&#10;QJVDTLYFXEintRYFzCSglWCBAA7y/EATBtQuDbQZCCsdwifxSuSV8K98iHLYz4Bboh28HAbXACTk&#10;AA0xwAYYIba9XGCmBuhI27ShRAxq4xgwUJ7aAnm5ng95PolYXZxT1RH45ADMZ32iGAoKZNIHAKWs&#10;j+ow1sVMUQeSnEf5YkYjwFLiuLcRcEjivHAuKV/5KV/r5yLyuz+BX81upTyJduPcSvgmj/ohol0E&#10;omlzb0+uEe/7bOt8+HVBXxCclYgT314/wI+gDrBP55k+KngjcVwidvVfygXQShdffHHDL31J4txT&#10;ntpY8SL6hNeRvuFlsU/XZXx+BNsEMxFt6P2KvilfKk9yIIx0HSHSU8+4jYF5Ej78fPq9g21fY9PL&#10;xbe3LXWgnm9+85vrb3rTmxpiBqOfaxdwza89ynL/usYQcetcIeqJDyCeRH11PshDnSXSU55EeboX&#10;8dnL0vnx2OJ4KEv10FqjkvYj2sXrhNTOfCYu2pX+JsVwlTRqY8r1esgXIk7vg7STzjnHSU/bqA3Z&#10;73VSm0oOVvnsab0+xOXxkpf9cZ/jhVYS/tT/zjzzzPoOO+wwI8HqHnvsUecFVrNRT33qUzcFrGJA&#10;GwYFfIFcGfTFIGay8lhhqxlFfOHkZaErgkjPTNeTgvjBupvGOmaAk3bG8e8F8TKvdsZLTc8d/bhF&#10;WwZWu2SvG/zejgOl6vdToMmvTi5fwyPTY7Ymn3w0beAcBtXnN5NkNnUDMs0LysBqF4xH2H94+OGn&#10;3ZrL35UGVUNffiD06TfPlZmqaVZcVnl+uCd8rliqrI/vC210d0j/jyeVKns33bSyo4JY/iKz7hrf&#10;ew4d/Ti9Vg/3rubarg/G/x8a/yPyhUdqSeHytfn8i2/J5fZM02253K5b4DXH9zl+5O+kZWC1C7Z0&#10;3333Xe+DTh/wOkQBYgHIGNh6GmCbwBXHHXIx+499CLjkAAvQJDgWw08ADfvxjQ8ELNFgFwkYCRo5&#10;WAXcyncMswASDp00mBcAQNRLg3jEwF/p2RYEQZ6PYw6ZiNmBAdvE4PljqBBLEAU5FGDw7zHG9UFs&#10;e5t5ubSzQ8err756nNTuiHPn55SZocw81dv7JQFNjgnGIc63fOHDzzXHdR6R6oEARfQTyvf8Ap/I&#10;2xtRF2a4orgetIFDK+X3eBweEo+n5xw7iBEsRIAjARcAjQN29W98e/3wIbiGD++j3q9ica0qJqDS&#10;W97yljEBaZmh6X2DPoZP+ad/yxflclyib6lOSNeX4vJzpX7o7Ud7Ar8l6un9VvcaRJu5HI5RL9IT&#10;q+pKPA4COZ9eT68j6R3kebkCvRJl4MvBKpBa51PnVMKfYkLk9zq6PH6keno/YlttoHpLbOsYIk71&#10;H+rsaak/1z1pJPZ73fHh7RLXS1I/ayX8AK31wwCiLoLZiNgl0ntZtItEv/N+Rb3UXsRPPJx7r5f3&#10;0dg3gJeZqoiYvI28Dpx78krEiT/vG/jj7f8SAFnX7GmnnZaB1Q5oGsCqjKd3WB4ATRZEKP3Grgm3&#10;qXZE0AtHP7a0yYJVXrrSO/pxi7YMrHbJFl921TOYdTYBlJSGvtlXXjH2I8SqefOeHgbIv5owaM4l&#10;t98aBszNZJlN3Xh6kcejM7DaYeMFVGt6kr6Wa6omhTtZU3XZ5vtfMWPsrLOu3K64vFIM94ZfT7g3&#10;tBYvv7qvWB66tq9UOXXJ4NUvBGQ3XcqOD8qWAui+8eRPYfTj9FtjdmwueXdbuJpP1o9wvIVC3ptr&#10;ucKZgNqm29luLAWQG/3YMcvAahds6ctf/vL1giwMcn2A62ATwAU4YZ9DTECKIBdA0+GcgyXgmmbv&#10;IfIBAhDASeBO8A4YCyRQLAyyfcBLLA5wiEvimHyTNx7ECwIhBsoXXHDBGGhCDOxVrvKrXAbfDg/w&#10;IVgM0HE/5KNuEnUACgiMIAehscgfgyQphhGKj3wqj/0OFXxGH5+Vjs8C0YjzpWOI8+XnFXhJm3s/&#10;II3agb6iPoG8LOITNJF0btReOjfkpZ/Qrqon+fEnkY7y0kRelYsE3STOEW0mqIhoJwEbzrXDNc63&#10;AzHvB7EfP1dI9dR5QvQzpeeYykUOgJD3K2CPYgLw6PF1BCDCl9pLct/uH38CRYiYvI3Y1rmJRVn4&#10;8GuXdlf/1blW/4vrcckll4yb8Uh9BMdoH9qNdIJ95Nd1rWvb5X1J5UnygTjm54ZzyQxVP7e0hZY7&#10;AdApLqmdPxfHda4Q1zH5/brGv9qAz2ovpGtEoi7qP3G5XneJPuyxkk9twmeOS9qPvN0Rx/3cESsz&#10;Qv0xecFJKW4zCX9+3uj/9DOJuFSu+pjXCfm1pzaVKNv7uufDt+qAX29b0uKPevkscJaIkLjGNHt1&#10;YGCg/oQnPGHGgtWXvOQls1LTCFZnowEIAbvtbLJglUHqXHijcgZWu2SLl6/cc6BcfdjgSEO8JXze&#10;suvGZhCtTpLeMOj984QBc67wLd6s3kyW2dQtA6tdsAZUTZK+NflkOBWq5gt3jeQKbwIQNbPMeQtf&#10;XbcpLh96UbgffDropmKpOpUZrA8WS5U/FMvVq3k53gkf+uqzWM85uM3A6uaxjoJVjBdVhf8J7w9a&#10;7/8jpqJwHd4TdPbPt4zrMAOrW4hNAKsORQBmApcAE0AWn/1RX4EzBFTzY4AtiWMOP8mncgA4fgyo&#10;Sjk+4GZQrDgR+VUOj4h7fp8pCrz0gTW+PC6gKjPV3DdplB952Qz0HcAAIVUu8M4H+Azc1TYIPwzg&#10;3Xc7kd7LAp6oPRzKAicUH9sqj/2qNxKoRBxXfiCVt4mfGwQ09bbm3HCOvM05v+7DRbvIV3w+YhFX&#10;nJ98Xm/VDznYRpwP5YtnDBOH5xW4kW8EXFFbctzbv53Ip3LidpcErCTSKQ/9wo/Fef0YIEnlAuK0&#10;TisCHFEP9+39AzlsYluPTSOuOW8j+pzH4aJ9qFPcD7w9HfTF9WeWo788KAar5HdAF19Pqp8UQ0WX&#10;fCC2PUYgKm3ngI62VZsAVz1/rNifi+M6VyiGgAj/agPK87j9mkfeP2kPP+b5JPq3l+Xn3n0hz8e2&#10;58OP0nFOiBUw7nVjv9LE+V30Gz9vMVj1vKT1uBD19nK93yD6TpxHisGql0t74I9+qeuJ/w86Nwig&#10;qtnh/f39GVjtgOY4WJ2MTRaszhXLwGqXrLh8KJcCRer9yysstTFmw0nywZRB8KNrc4W3NZNktnHG&#10;GqusO5mB1Q4ZM+DW5HKLhnPJ6lSomhTWrykUzp9ra6pO1ph1WiwPvbRYXnl6sVT5Urg/3D1Qmvhj&#10;TCuFPI8WS9UfnFSqHBDc5YOyNVa7b6zTfuTox84Z19BIrvdvw/+GjYerucJda3t6X78FLA3AGqs8&#10;sdRJy8BqFywDqxlYzcBq0zdy2JSB1QysogysZmBVysBq55WB1Q1aBlbHWwZWu2QD5ep5MQhBxcFK&#10;sZlkq/oBB2wXBrs3TRwAJ8M3L1jwimayzDbOsjVWO2ij6z/mklo+uT0VquaTB2v5/PnXzeE1Vado&#10;Wy/+4FXPKZZWnjNQqn4z3CumAlj/6+l77NUffGRrrHbfOrbGamzMNl2TL/zNpsDVkVxyb9Dbw/U7&#10;m5flyNZY3UJs6T777LOeATFi4AmEkVqBVeCa1A6sckwiP4BOAoipHMCewxmgHWUz2AUsIAbBihOR&#10;32Gf5+eYHhfeEFjlUc+3vvWt43yTxgf+XjaAwR9D5dF5lQu4Y5AvMVBnn0T5UwGrgCL3R1xACBSD&#10;VYABYlvlsR8fEu2i8wHMxgcinbcJx+Ubcb50vlkKgKUaqK+fT85v7MPL0rkmdtrT5TESt+dF5FM/&#10;IL/qh4CnlC152TFYJQ7PC4ThfMo3ArgAcxDH/VwDXfzRZ4c7nGvVkTaN64hikKW2R9Tdj3mfRd4/&#10;Y7DqSwEISOJT9eaz+yYOxYQ/AJlE++p6RvRXr4PHRJ+kvLgfUL5EvZSe/B4HAMsfuaaNqRviOPmJ&#10;T8CM/B6b2k5SGXGcSD4Q2x4j5xKARn1UPvu8Xfw6RO38uTju/QTfnhcBU9UGlOVx0/7eP2lv9QPO&#10;ox9Lq3s7sEpa3TeQ8iP1MykGq5w74va6sV9pkJfrvtj280af83p4XgerHp+Xi09dsyiui/Ijjik+&#10;jvm5om0479SN/iB5H+V/BT/Eob6+vgysdkBzHKzuH7Tb6MeWNlmw+vSgTr9ldiZYBla7ZMVy5WNp&#10;EKR/8Fr6bcPW5BcekbZ2Xi2f/OeqRYuYcZnZxhtLASwKysDqNFv4Mr3NSJLkQj8dSYWqSeHu4Xzh&#10;Xfxw0MyS2RTsuL+uPLlYGuorlio/KJY3vExAuNc89KrX/b//2GqrXbKlALpvLAXAbOGu2LokedJw&#10;LvlwLVd4IP6/MVnV8oU71+QLZzRdzkZjKYAFox87ZhlY7YIt3WuvvdYLHDF4dsjlYJX1U4FVQE9/&#10;6RH7BDpIw4uNJECWACfpOC5xTOUwqKUsSeu6MlAnJkR8QCSJ/K3AKrATiIgAaD6wZhDvII6BOINz&#10;H5jH8JPBuI4RCwNwibooburpg3AAjOqPgAbU1X27SOPgj30+8KfOEmk9LzEjQIXKY7/gaSygguAF&#10;dXIoijwOgLnOCZ9pQ2JQGwvYKi+fFQMiLrWXtyViOy0+RPzAUcpTX6EN3TdxkCZNakMJPy7OD1BG&#10;vhFrRwqoALnU/xDpmV0oKT+ibvLLufI6SoI5kpfLtoAP8j7LMV2jyMtltuV55503JvJSPv1A9eaz&#10;l0saxYQ/rRmJaF+Hl5TPOZI8LtLTRn5dM2PY+yx18zweB9eIAyzNDkW0N/kpk/sAIr/Hhg/1K/Ut&#10;iW0vV30dse0xso97CvcBtTH9wNtFMxg1i7GdPxfHHQLS5tTF8wPyAHaINhFgRJyruA8qRvJ6neXb&#10;88dlEasf130Dxb5UjspS38Qn/S7txwU/v/hQuaTXOrL0Gb8OKduvBY8ZH8Ts55cYvFzaRX3A00nk&#10;lzw+yhXcRRyn7xGfYmWWqs4N4sVmb3jDGxo64YQTMrDaAc1xsNoX9MrRjy1tsmB1z6BzRj9u0ZaB&#10;1S5Y37IVjx0oV69NAyAL3/mlRl8ETtV6CiUe+58w+M0lFzYcZbYplq2x2gFj3d/VPYVC6KM3xUAV&#10;1ZLC/auTZNktixdnj6Vvoi294pqdBwarZw+UKt8Lui3cPx6J7ylS3/uvvuf4d/1DNkO7+9bxNVZj&#10;A67WcoUzg64Z6Sl8o5XC/5YbarnkkQn/X0Z1650LF87WJ3myNVa3EGuAVQ1QNYiVgIUOVoFmwDXt&#10;QzFYvfbaa8cE+BLcAb4B5SSOqRwG+O6TMgCkPjBnEA94kcjfCqxq5iIiLq8TA3mPg4G3ypAYcCtu&#10;5GkYxLs/XtijuEnrAIY2dT+AFsr3fS7qpLZEQEM/DihsdUwgx4FaLKVBDicAdGovbzeJ9lTbAq2p&#10;N+DT03B+lZc+4eWS3qGMtzX7PC3t43XBN5/V3vG5idvMFYNV+ZUARoAq+Ua8oEaP+gK8FDeinbwP&#10;sq16AHTkl/7sdZSou5flIr+X5ceAQDpXiJjlk+vi3HPPHRN5icH7gaCR5OeA/KovInZvQ8pWTDGk&#10;4i3pgEC/njYEVl20tV8vAC21Ldc++b1d8OWxEY+OxSKfl6X6IrY9Rq5pb1/Eufd2cQHY2vlzcdz9&#10;UhbxeX7gnXzTJp4/vl7os/JF//M6cxz/7fLThn7c5e1JWo+bbR3Dpx+T6Cve5n7/BlzrcXra1suN&#10;+4jH7GC1Vflse36vR9xnXfR1vz+wz69vFPeDN77xjfVzzjmnoeOPP37GgtUXvOAF9Re/+MWzUk95&#10;ylPmMlhlxsUFox9b2mTBKo9nl0Y/btGWgdUu2MBlK3cZKFd+HMOPYrn6++QjX2msN3n7gr6davnk&#10;+njAO5xL7l6TJPs1HGW2KcaMXwbfGWiaRmu8bC0ppK6pOpxPHrl+3rz333LwwRlUnUbjZXcnXV7Z&#10;t1iqXFQsD/1X65ddVb7XV17Bo+mZdc/4bnHU6MeZZbVjjtllJJd8Ke3Hu8a+XO/b+YGvmXw2GTCb&#10;HxE6aRlY7YJlYDUMvFWGlIHVDKyiDKxmYDVNGVjNwOpMB6u77757/UUvetGs1BwHq68PejDoi0H/&#10;3ELfCFoTdJXtizUUdGfQh4K2dMvAahfs5MHqi4ulyh8ngI9S9WtnXXl9o/3XJsmBYXD78MQBb/Kf&#10;d8ybxwtRMts0y9ZYnUZjTdXVPT2FkaSwNgaqTd3/zUMPv+I52223TzNLZtNt9frWpyz79OMGlg+d&#10;He4vE+Fq42VWlfcwY76ZI7POW9fWWN0YW50kzxjOJf+aBlfX5Au/Xbdw4XOaSWeTAbOzNVa3AFu6&#10;9957r2eAjhi8AqokgJoDE6AZcI3lACTAIkBVcsjij2U7EEFAL4nj7lOPkjNglhi0A9Uk0ugRfMUh&#10;Afm8HoAliW3yStQZ//yVGHD7I+mUR/mKwX17HYEEPuAHcgAKXfjzwbz7UltI1MMV+5HYBk6g2KeX&#10;pTQCGaoTn/18ID9XtBPnHykOtWVaORzz9qQdACSIzyoXEYvXxc+VtmlzwRA+e1kIyCx57MTlbUZe&#10;F+cdeANclPwxYB5fJl6Ja8TTCtwg6qk68Rn46VK6VhIIktRekq5RxaAlMXh0Gfgj0UbUlb6oevPZ&#10;ryXgnPLHol38HBCb6k8cXifah/bzPkv7x/1Mom28zrSxx841Q2yINiAW98W2YJzq5OcnbkOvs4uy&#10;da4QdaEdqY9EPFq3FuirJQoQ7eT1wIfX14/RPn7uKJ/Y/D6BP/ft593PNfIYaSevv643rytleTze&#10;hnH7etsRt84FInbFpGO+D8VlUTe/XiT2e7m0n2JH+PE64Iu/XpbXG3l6jwN/3ge9XLa9XPwCU/mx&#10;QLCfZSB4/F9iW0tXnHTSSTMWrD7/+c+vv/CFL5yVysAq4/1pUwZWM5sW6y+vPLhYqtwbg4/+UuUT&#10;4V/TNqGzbT2SS94bD3RRLZdczPGmq8w23lhvcmFQ1pabaDz+P5zLHTWcT1alAFV0T+i773nBDjvs&#10;FZKPrSGcWWfsFNZgLQ8NxfcXVCxX7hq4rHrF4vdfNRuB2Ww03lDf6cfSN8lGkmSPcH3+wv/PIGDr&#10;miR58yz8f8Oa+DyN1EnLwGoXbOnLX/7y9RpMA1I0MxE5vAJUAVYBl56mUqmMzVAFpsoXcjAL5PIB&#10;LrDOZ6m6TwbaDL75q/RAPc1QRVrvM00AOeUDLPkx/Hi9NMj2fYJRErE7ZPRYGZADGhCfYz+KA9G+&#10;fhw5CARMadYn8pmiCFCgtsWf4gMEaz8+5S+e1er5aSOVQ528vsQtH8jBqdqCz56HeOQbuOGzvoBA&#10;gkjAC/dNjO6HbR2jvbz9EDBIsaTJ25PtOL9L7eYzPoFsXg+d2zSRX3F7P0CqLwJCkYYyPY0LONSq&#10;/QBuOoaAvwI/gqmSYLTv0/UkkUf58eXtR/t6XuJSjJxH5UO0MX1WbYDI77H6NUz/8zp7TIg29LIR&#10;9fHYPH8sL5dt+aX93Wd8XmlfZlJ6m2t9zbQZlrGoo8qlvbxOfl6l+PyyT75oA2/jWMSlfJwPrwdt&#10;RZ9038Tmsbq478WxSX7eEdeF14t91MPblWvb89BuakM/B95eafJ+oOvKy9f1JMVtHsfl8muW/uht&#10;JTEzVbNSzz777PqZZ545JtpccXJ8xx13zMDqNCsDqw0g+kjQw5sg8mdgNbNpsyWXV149AXg0ZpMN&#10;vYPjP8/lnlrLFb6TNtAd6e3dt+Eks021bI3V6bGtR5Lk8FpSaLWm6kPDSXJZ8/H/Fwe9opErs45a&#10;/xVf3KtYrtwZ32ca95py5ZFwv/nRSZevPKyvb8Vjmlky64x1fY3VqVp92bJthnO974z/3zT/5/x0&#10;Fs5azdZY3UJs6f7777+eATkCkjjIYwDMwBbpOLND/eVVgFUJEKj0iBmsmkVKXoCdBOAUVGXWqc96&#10;pSzyM/j19F4uPtknOTwVhEFAJsWAOE4sEmkADB4bUpsgYJ1mjQIhqadEXgboKAa0GrxL8utpAJUS&#10;oMrBKo/de7sADDRjS+XFcp/U3esEgFB+6k29EGk5JlEOeV0eM9uU7zBDM9iQZjNKgBHBCPqUwCcC&#10;pHpbO1glZvJSlsAIdfQ6xfL8xOpQxfsTArLQz3j8WvJYaQdvF8RxySEN9fJ0tIFEm5CGsrxdaDMp&#10;nhHooCcGq7S3jjEDUH0dUa+43ymPxIw8vYwH6OVtQvt6m3mdidnbirZG3v9oB/UDRJ3li2MeF8e9&#10;nSiLNpdIQx7lx1fcxt6G3kbEq/pyzMv1OiGBVZ0rRD6fJep9FHmdKU/njrw+w5RtHXP5+SW/+hHx&#10;6dygGKyS3vuPtwfX5VTAKm3qMdG+Ev68belnXi/ajXOkcyNf3q70M83uJI+fWy83FuWrP9O+Ol/q&#10;J7Sp14NjcWw61/jyGP28EYe3lUS788g/YpZq/MOL2ojjMxWsPu95z6vvueees1JPfvKT5zpY/U3Q&#10;WUE9QUdvpMj/raAMrGY2LbakXL14Iuyo3l8srzyR4yO9vYfWcoU/x4Pc1fnkhkeTpLEGa2abbMxY&#10;5W3dGVjdBFubzx9ZSwq3tICqD9fyvZdYn+UlgNkPA12w8P1tm4Fy5c2pSwI0FY490F+qlBZfdhUg&#10;KrPOGI+l8z1iRtvtCxbsNJxLhuP/ObVc8mjQm5vJZosBs48c/dgxy8BqF2zpgQceuF4gCkDpYJVB&#10;rgbJDHJJAwj1maMuQKMPYj/3uc+N+QJIOpwDGjpYdTAK6GPA7EDP0yNAo0PItPyIz14n4KrnA0QQ&#10;q9IjwInHCoD1PC7lR3z2fGw77GEbeOVpXEBO9x0DYz8f+FO5Hr+3GfXwenl+8ng6QSiBKM/n7YF/&#10;9gE3NBsNASTch8sBDG2g/oaos3wjtnWMtHF+gIjHFqsdWPW2QaQHPDlUoY38nLmIQ+2HiE/l4t/T&#10;ejp8kob9XpYei0YAG6WnbT1dDFY5rnwxZEJxvyNupUdAUa0ZCfzyvLSvt5mgFiJeP+dcW8jTA7O8&#10;LLb9uMv7Y6x250Gin3pZ1FPH8OHHPF9crsBqq/yU4/0GeT28X3Ae/dz5eXV5GspT+9NeOjdISxFI&#10;gEPFxblXvGiqYJVjHpNDbM67ykGU635JT729HeJ2pZ85EPZj7eQx83+Hunk/RF6P+HrxdmnX//Dp&#10;+SQe9xdIPe+888adD+qo/EDXmQxW99hjj1mpOQ5WT21qOuzwoItGP27RloHVLthAaeifU0DHnQOD&#10;X2jM5lud6102YYCbDwPcfL6ULQMwbZatsboJRj9c1VM4bCQp/CEGqqiWFB6sJb3Lf9bTA8CWPT/o&#10;ZaMfM+u09S1b8cRiqfq1Yrn6SMr9pqFwbH1I86Mly6snn1T60mx9C/xMthm9xqqM67mWS95dyxce&#10;iv/3jOSTG4Z7enZuJp0Nlq2xuoVYBlY/koHVDKz+BarQRn7OXA7QEPGpXPx7Wk+HT9Kw38vKwOp4&#10;EOdqdx6kDKxmYBXF14u3y1wFq7vttlv9BS94wazUTjvtNJfB6glB07We3/OCThv92DUD+OwYxKDs&#10;5KDFQXsEtXvxCG/wfWYQM2ReG3R8EHkmO8sxA6udtnp964FS9fsTAEepOrL0imt2vmXx4seHwewP&#10;48FtLZ/cEwa3M37m0ywygF8SlIHVKVo93Gcas6rzSSpUDbq/liQffTT05WYWWTZjtctWXD70onC/&#10;+XK4xzwY33MiPThQGvpm/2WVc/tLlTOksO91A+WVPSe//5pnZS+92igD8nV6vc9pseF8/vnhmr45&#10;/t8zkis8UMsVzmwmmw2WzVjdQmzpQQcdtF6PuQPz/DF3BqUSg3aOAzWvvvrqMfFYvmAn8NMHvP4Y&#10;O3kFvBCgUC+rYr1U8krAGgAkkAzQhthPOon8gMc0kY94EXkBvBL5PA5ABDBJj0ILfAoaIdKpjWIx&#10;8NdAm8/uB7/ehpQl/5KXg1RfFANdgAGgBgE18C+pzR0eUhYxSQ4meJSVeBDHgEcS/v084ge4iuST&#10;NA7ZgFOxD4m6Kwb8xXX29nBRL3wBSLyuilsiJgl/nH/1Ac/nbYM4Z/jWo9UI2KLzJaDTStRHMQCD&#10;OCcSAEYiLWXx2QEOwMrbi/OrcwzIkhSXxPlTWnx6W6idBZYQ8Xi5nC+gF2KNVT/XxKlHnRGxAFQR&#10;cXCeJfUHL4v4dN4RPnR90EZqW8Rx1R95m1FH/hK718PbwfMiP0bb+DGdFxQfEzSkPOXns9qYWNT/&#10;Ja8Hx+WLdvK2Zp/8INVZbYooj7ZBfNZLsxDnCPgtkV5lUa7Hwfmnnb3v+HWu/qHrgWNqb+S+8O3X&#10;hftEaivPQ3/2etHPFDf9xdsB/xJ+/PzQDurHxMk+nRNJdUC0qfdL/HufVF+WvI70f0kvU6Pd3/zm&#10;NzcETNVyBog8yv+GN7xhxoLVXXfdtb777rvPSs1xsMrjjYDJ6bDHBT1r9GPX7JVB3wlifVfp3qBP&#10;BKXNHmHQC/z9Y5DnuSvo74J2CdqQZWC1w7bkA9c+faBUvXEC2Bis/pLjtUJh7zCIXR0Pbmu55Dc3&#10;zZtHP8xseiybsbqRtiqfP6Llmqr55KHhXHLZjelLVmQzVjeDMXN1/hsGryiWhu6YcN+ZpIrlSm1J&#10;qfKZgfJQ/+kf/BovZMpscjYrZqzKRpLkfY21vKP/P8xavf6As2bLd4NsxuoWYksPOeSQ9YKOgEIf&#10;sAIzBVmZVbpy5coGCPUZoMxE1XqlwD+HmA4wmSl6zTXXjMlfPoV/TyvYRh75Ip1DRmJTfj47XAOu&#10;Kp/WVZWoowbGiPSU5eWTxssCcjqQc9FOAkf488E/g3qHVkjlSfhWuRyP8/v5ABoI2HDM/ci/w0NA&#10;iuACcpgBBBGIAJT4McqWP+R1BHrgS+BEch/kFyhCgCjBYs6tfCHgidcD32ltoFgEjyS2/dxRltLG&#10;bR2LmKmHx+q+KVsz9hBwR4AqjsPbl7j9GH7V1g7dHDABh1QO0MxBE+V6HMAhxUD7eVn0QWJxkR8I&#10;JOFD4Aofai9EeYoJMXuPWXsI8ET/kvBL3MAoiTpOtj0FsiT8KWaOs48YtI929fwxoPNjxOXHXMTo&#10;5bKPWGl35aeNva5eD9J6WdRD4A2I6OeY/hWnpUydPwS4VH6uJYFJRD0EI5G3EXH4uRME9bpSD4+d&#10;/DrGufZjXn9i9+ubWLxPkp6/XjdmcMb9THF7/0YeI9d33NaqI2WQhs+KU+dKcr9I9w3PL3l6rn+v&#10;I+0PSOUcCraShvIk2kHX8mmnnVbfYYcdZhxYDfbx5z73uXVeYDUbNcfB6my2lwfdGCSYekPQ74L0&#10;Mq2hoPixzf6gB4PIc0cQeQRZyfOFoA0NjDKw2mEbuHzlPgPl6uoJ4KJUWcnxkXzviWFge//EgW0h&#10;G8RNrwH+mD2ZgdUpGG//D/3zd6lQlRdV5fOXRo//u/HjFHA1sy7bdtttd8Dx7/zMAeFeM5nZq21U&#10;eXCgVBkO+pf+wauP7yt/A3CYWWvjWth79OPMt1vz+RcP5wu/jf//1HLJI7Vc4aTwZWI23C/5Qf2v&#10;Rj92zDKw2gVrgFVBUiCiD9QBkZpxyozUarXagJU+ExWIKQAJ4ARkSkBXiXw+05Vt0iN8CM4ioBeA&#10;zH0BX1WOyhIs5bNAEeK48hGj0qEYrDKQB/Z5+aRxEY+gbQzrYuioWVECGp6PNuWvIKNAo8RxgQtE&#10;fPiXGNQLngAN3K8G/qqP/Hld3Teww2EE4EPimPzFdUL4Io9DiTTwIhGjoElaHVUPxD5BVSAQx6k7&#10;+RAgymPhmGaoIrUH4rNmGCLK93MHNKEeHquLWNTeAlbyjTwOQUa1n/uhDckPjAGsSaQT8CGfnw+1&#10;AeK4YA7i3CuGuD0ElHTOEfWIgZdfL14nylM9kM/eAzR5e3Kcenk/AMh53b3/0kYCVkgwUdI5R9QT&#10;qAsI0z6BMcnbLz6GvD29Tvh2sEq5xMox5aXdvK7exhzzchysMsPUzzF9zPsQbQS48/YnPsVCu7hv&#10;6qV+gDiXOsfE4n5oe/JzLUrE6ucDf2oH/Hm9KE/thR/NakbErnIRvohF6REvc9Lb9BHlqyw+ex/W&#10;foQvb2u2VQ5lEDPnX/2Z/d6msegX6jPU0cvytuXceB1ZsgCwyjlSnMSttkNsC5qfeuqpGVjtgDKw&#10;OiuNgQuzUjl3vwjiMUKWInhR0FuDAK33B706SMajb7xgC4j61aDDgsjzkiBeuvVAELD1kKB2loHV&#10;Dlt/uZIvlip/ngAsStUrOB4GsBPXV80lD69JkoGGg8ymywCr/ICRgdVJGEBlbZIcWEuSG2Ogimr5&#10;5MHhfP5Dj7aGqhjLlHBfyqz7tl/QYxd/8GtPLZaG3hHuQasm3IOmqGK5cm/Qf/SXKq8+5a8rTx4t&#10;JrPIuB72Gv04821FX99jwv+b5fH/oMb/oXzy7ZsXLpwN6/ACVjs9Mz4Dq12wcWA1njkK/NQxwKrW&#10;UXXACbxUGj47xHTJhwTwdD8uoBeQh7KUH3jqaWKw6oNf4KiOxQLyeloAJHV13+T3diAWpQdgOJwD&#10;GOkYkMuPxcIPcM/LAiQIauFbvhC+dQwJICHBDQS4037KUdyU5f5cgBSHFw5IkJcFoFBagRrAhAM1&#10;tuMy0kR+LyeGkAInXhbt4m2k44i6exs7WI0Vg1ViFthJE/UWREGkdX8eB+2kOsVtofMDlPE2awdW&#10;XXE+zpdiiNtDokyVz7nWmpEInzoW9zFi8rKBgL6+p6dlGwDnsdFO8o24JpSeemqtyjTRBmoPygXO&#10;UYb2TUXE7ufO64RPP8Z5JlYgnPLTZl7XuH29LACct4GL9vGyAHgAWG8jylVs9B337SA1lq4PCZAb&#10;l09+T+Pnl8/uj7J1DF867zr3nhZf8X0jBqvk0THq7nF5vrit6bsqhzK8PRBxe5vGwqen9bLY1jEg&#10;rNcRkE8/pO5KH98fMrDaeWVgdVYas7qYaXpnUNrabP8UBEAdbGyNGiD1nqDbg4AXbjw+Xg2iL7w3&#10;qB1IysBqh61Yrpze4mUyjTXsRvLJFycMaHOFNcM9PSwNkdn0GdcFj4tmYHUStq6396XD+ZZQ9eFa&#10;Lv+p+oaXqtg16IWjHzPrsvE4emN5hvB1cpv+5dceGO5D1w6UKw+l3IumqgcHyiu/sWT50CH1ej27&#10;nsYbkK/xUsLZYmvz+RePpC9H8/Dw/PzCZrKZbMyinq719VtZBla7YBlYzcDqBECCvKwMrI4qA6sZ&#10;WJW8rAysjioDqzPGPv7sZz+7zgusZqOe9KQnZWB19hmDAtZ+PCIoDXK+IQiw+uHG1qi9JYh9/xrE&#10;C6xiOzGI5QBYszXtuCwDqx22Yqk6OAFMlCr39b+/kr9u3rxtwwC2Fg9owyD3f2fZW5lng2VrrE7S&#10;Vjdmqvb+pjVUzX1kElAVy9ZY3Xx2VNCEc1QcrBzBMiTFcvX+CfelKatyLy+7mrfsum2b7jObZWus&#10;YvW+vsesaTVrNSms+Hlf30x/iVm2xuoWYhlYzcDqBECCvKwMrI4qA6sZWJW8rAysjioDqzPGPv7M&#10;Zz6zzqzV2agdd9wxA6tbnn06CEh6XmNr1ICsgNULG1sTjcdAR4LuDmo36M3AaodtoDRUiYFE47Hc&#10;UnW/tblFL6nlCg9MGMzmC9eGfwLtgHhmUzdm7zGrKQOrbayWJAeH/vfT1lA1+didk388mNn4u49+&#10;zKzLxqzJVCB28ke+8qRiuXLowPLqef3lygWugeWVUrg3fbdYrq6L71tpIl3xssrpGVwdsycG7TP6&#10;cfbY7b29zxvJJfdN+F+US24ezuc7vX7pptqTgjq9/EIGVrtgSw8++OD1AFEEyNSaqAgYqrfw6w3+&#10;pAFkSgBS5edzKwFp5QMBOQUXKStedzQGkHrjv8Q+rYEKCPWBOfuIU7G6H9ICoyTKkx+JtTodwAGH&#10;AFAohqfxmp7E3U7k8bqSD5+IeFQOYlu+EZBBAqoAIJBDUkCtx+b+SCeRFqCEADsABBf7JAerlM02&#10;aYAMEqDC43Ff5BOYIG4AjgTocHBBXtJI+CN2tVFcD457Gymd1O6YAIv7U/0QsWndRsS26ohIo/NB&#10;O3Fc4MbT4Ze64gPQJnk7cMzhEGBRAkT5McpVe+Ff58aluiFiYq1UASS2Pb/Xn2MeF+UBmhDn2c8N&#10;dWA/AE0CRnmf83bBlwNejwnhX0CLOrOuq/qW6uGxse31VF4Ut6fOIcKnb9OetIP3eernfUXnWVKd&#10;EO2gdTqRA8RYWkfV25zYVSeuF/U/ycv1c8wxv860zqvXm7p4ftK1KkvnExGnPiPaVOW6L/JI559/&#10;/tiLzhDla61SfHg7ePvR1n5PZltlEL/OKedN8jqqDInjqqPqKfl+8jrYB6xy/vCh9MTnbU4+9ZvX&#10;ve51GVjtgDKwukUYQI2ZRqyjelYQcPRnQQ4oeJnV+qDTGlsTbY+gXwcBX9vNLMvAaoetuLzy8wlA&#10;olT55Qnla547nCQDtXzhoXgwuybpXdbMntn0WbbGahsLN4qtR3K5l48kyS/ToGrQ+nDsk7cvWDCV&#10;lxdla6xuPmussTr6cWrWV16xU/GyyhHF8sr3FUvVnw+UqvdNuIeZwj1ubUh/UhjHZD8GzbI1VmXh&#10;+t8m/O+5Nv5fVMslj6zNF85uJpuplq2xuoXY0oMOOmi9oCMgUrNP0VVXXTU2w5RjzIIEknoaQc60&#10;/K54NqsDT2CmQA8CbLJfgBCRxvMDX5Wewbh8xSKf+4lF/MTt+wApHo8DTmClp8W/yhIobSUAMm3o&#10;vl2AqLR8aSK9BvuACMWDj1b+gBSCUEADAQtggcODdiIvYAQQ4+1AGykN5fjMNUCHYhJIkvCjY7FI&#10;iz/+al9cJy8XAchapfX6I0FF3wcgEvwBFLpvhzwI6KJ8HFe5yPMBiIA4wBgvC4AjOATQEeABKPLG&#10;cemMM84Y58/rwWc/hmjTGBgRg457e7KtGBB9wWP0fPQZtQ0ChgLgvN5xmwPbzjzzzFQJxEr4km9i&#10;idtYMEzyY8jzA/I8rSuGZWnyNkJeDvK4/dzR1ooBaRakRBviP/YnxdcD237czwf9yUE11xrtreNK&#10;43WnfPnyewDyGafE7n5c6s/U28uP2xzIK2juwDnuM9y/3L/3b845ecgvX8jLoY5eD/qVjsXXsLcH&#10;8am+6K1vfWujTNpc6fnsvv0YeXbccccMrE6zMrC6RRhf4FcE/TYIMPo/QQyS3QCr9wXxyH+a8Qgu&#10;L8Ii/4vZ0cIAq6cGvTYISCsVg3h5Ev5zQayTiB9i2y0I//E2s3QYULKft68Tc6ttxMu5yIv43Gqb&#10;ssmLD/Ixe6bVNvEAoNlPTORvtS2RFzEwa7VN3IqNfcTUapt4AHgvfsJOT9+vf/nQPTGIWHzp53/6&#10;jGc85+X/M++oT9XyhUfjwezKA1/JOcEXgBz/xI4U20uDeFFZq23yALT4iw98tdsmfs4feXmjNftb&#10;bZOP/HsGsZ/Pads6b8RFW/K53Tbt1q5/+TYxkVf9ifZuta1YiP+YIOJn2/ubtvHfrn/5NjGTV/2J&#10;v622iYd87CcvarVN3YhHsbGv1TbxkrfR34Kob6tt4iA9+3UtjG1/6uUvP6rVi6qG88nDPzjiiC8/&#10;5/GPZ91f/Hl/o13lD1/0A8X6qqCjbZvjcX/ib9q20sX9LW2b8pWfuIiPz622VW/+4qtdf6NfeH9i&#10;f6tt5ef8sJ/PrbZVP/Un1Gqbvtauf/m2rq2TgiiDfsu2+pdvc+1TP+9f47Z3eMouex285G1vOvaS&#10;z3y3WKo8Gt/LxlSq3J174+BZW223HbPCaWPyq50n9DfbJl6k/oTabXus+PL+5tv8Jb33p1bb1Fn3&#10;WvWvdtukJy8iLu9fBwTxokltU1fykBcf+Gq1rT6h/tRum/NHXpTWv3xb9wH2qX9M2A7/dy5cnUvW&#10;x/+Pbl7Q84NnbL+92lXXBv2N89euf/k2bUZ+/upzq23VU3Hjo9U254/0SdCG+hu+yU+d2c9n3+Z+&#10;xdJLPB10bvPza4K4lniR6NeCTjFlNs02DqwCGR1e+kxVQGgaWGUfkBNplqvkvmJRFlAS4QOQIQHq&#10;2O+AhjSePwar8oUAnIoJOQBk1qj7JWZiYaanBFjFp+QQgG33R1wql7I8XyzKBsx6XV3499hiacYr&#10;YtvjUpp4BqKnAQxoxpcDNECGp8MHACFNQCnghMNcRD75Iw3wRBJMQkAZpUP49Dby+AVc8K3jDo4R&#10;6dyf15m07puyvS6aGac2QT6zDvDp6amHoAyi3XSMOBU38nykI71m00nAIs0ydGjETM7Xv/71Y+JN&#10;/rE/1ZeYgEeS9gPYJICex8pnifyqL2Lby5I/RMyeFhBFHfx8IG9zyha4Aqa+9rWvHRN9w9tTbYSo&#10;C/2VfkpMqqfaC3Fcx1A849Jj1X5EPq8X9eT8+fXBfj+fXg4irUQs3tZeFucTuCpRn7hduV7kl21v&#10;S7a9XPJLtJeALQKM8tfPXwxWidd9eT04R+pznFdds8ivHfoNvmhXL5/297K8X/MZn4hZ2O4bf3F7&#10;6DPngtmv/Njg7ejlxGCVfWp/Pnt7cFzXCjE56Of8USbpFBufvf2JVb5op5kMVp/znOfMSj3xiU/M&#10;wOrk7DFBgMMvBbEW3UyaacOgiZdP8SX+/4IAqIBUBnCy6QSrQFUGD8A8dEnQ2qAHgu4Pwg+PlWpg&#10;9ZwgXkoTbzO4pCz2M6gSdEjbRgwqyYsYALXa5jN5Efnw0Wpbg2D2K7ZW25LyMuhqtU3bKzbiYlDZ&#10;apt8DNT23PeYM44rLh9aH0OIE5f9y9DBT37y3r89uue78SB2uCe57UMv3Zv1dvFFfYjhuU0pNgbO&#10;Hmu8rbZjH31BsbXapo05f+TlL/tbbSsvdWZ/u23Ss4824XO7bUR9yav+1WpbsXBe2K/+lbZNeurH&#10;PoAH7diqv+F/MrHymb/knUx/o2zSs1++Wm1Tt3b9y7eJl7yN/hZEfVttEwfp2U97Kv+en9pvv2P/&#10;2JNLXVM1aP1v58//x6N33hmAEcfKZ+KVP/Z5rKxp22PbHI/7U7tt/iovflttc06Vn31cD3xuta1z&#10;pP5E/lbbtDftR171r1bbyk9s3r/StlU/2tJjS9tG3p/Y32pb+QE/ug6Q7r2+rfrR/xVb6vbOe7/i&#10;BfNfv/zk/uXX/PdAOR2w9r3/C/cctvSidz12xx3xTV78U+a4/hZtq357PuEJO+33V0ee+OpD+t/y&#10;hsNOuvCNB7363LejQwbedt6hA285c49DFx67/fbbezvii7ZM2+Yv9fT+1Gqb+nIfZL98tdsmBrUj&#10;+7x/AZb5YVLb1FX9SffeVtuKTf2p3bbaGFFX9rfa1n2AfeofE7ZPfe7uB67OJTfH/5NW5ZI7/mH/&#10;/U8IafDl/Q2pj6l/tdpWn+Kv96+0bdUTH+TFR6tt0rKPH80Um/pXvI1v0jb6W/Ozb58RdFfQw039&#10;JoiXTPYHvbu570FTZtNs48BqLF9jFfiYBlYdVHLcj7kvwKyDUfaRHjFD1QfawE32O2Agjed3sApA&#10;ky/kMcUzTPHtflkaALiq9GkC9ik2Prs/IK6X677T5L5icSytfMnLomw/Jv/x7C+Xz5AEqmg/edwX&#10;YFlgo5Uoy9sB+CSw4b5RDE5cABsvGz+eF/ksSGCdHxMskaiL2iKW55MEiSQHcmx7rDFYdAATy/MB&#10;irwMCTApKAV8kl/Ak88EFPBJE3UWvEJsA4Di/A6rHKgBmDw/6bwe+PK0Xn+AFxA4ra0ljiuOs846&#10;q75kyZIxAbbcH+2rstIEuHOQlwbUJPx5vbwc6uH56APU1c89sXg7ePpY+FcdAYAeByDR4yC9nz/k&#10;bcxnbz/Oh44hv4aJ131zPjTrUqKuHk+7Nj777LPHICPnxutPX5dP9ee4/HZg1cV+jzEGvLSBjnGO&#10;iUfQWPJy4n7gs86Bq63K4tz4zHDOH2n8uo5/CHLRn2cqWN1ll13qvMBqNioDq5O2Zwf9JAjwCMBk&#10;ja5OGo/PPjVFPDYYG4/u82gbL9thYMDjZwDO/wxieQBsKmCVwUQrS1sKgNkgLCOwrqn/CuKR3sym&#10;aMXlVxcHStWHYwCxpFy9eHWSPKOWK/wpHsQG/Sh7cVVHjOuK2WTZUgBmfxp9/P9HKUB1dE3VfOFT&#10;tx5/vO47UzXus+3uP5l1zg4MYvmLabXFl131smKp+t1wH0ufvVqq3FpcvnJRM/mkLHzX3qZYqjy/&#10;WF75D+F++bvw+Z5iuXL/eFXvYgmVgfLQKWddef1MXr6GNVb5HzorbSTX+/fx/ySWAwh/L20mmYnG&#10;9zd++NlU44egm4L03efrQVpPmheSPRR0rymzabYMrGZgNQOrBmkysJqBVZSB1QysotkKVnfeeef6&#10;s571rFmpHXbYIQOrkzOgJm/MBzxeFQTE7KTx9v7vpYjHyzYEeoCv1wUxg3QJO4IBVvmSzwyLNANm&#10;aI3VdoPQNLBKeQAoHvtFzKCd6W8FnnlWr289UK5cOpAGIAavObY2v7B3GKwyYB03iB3OJ5+7/oAD&#10;snVvp9+yNVYjG87nnz/c+kVVj/BG8HVJsik/OmVrrG4+4xHnjty3l3zg2pcUy5WfTrivNVUsVf+v&#10;+IEKswQ3aOFr9jZLLqscXyxVfpXmK0V3DJSqr2tmn4k2K9dYla1Jkt6RXHJv/H8p3A9+Uw//05rJ&#10;ZppN1xqr/ADO0zn67sPMWL2UjVm/XwziqQcps2m2BlgFLKYJiKoXUwmExoAUqAasFAxVeuWRALPk&#10;lQQHEUASICYBQwGp/kgx256ffIIPgDc99o/IDxxEwDjFhzhGeglYGb/8SnmlGKwSr6Q6IHw7FEGk&#10;l4CG1E++YpHGy/WYEG1AvIi6qA6UIx9AAUAR4jNgQAKyAGYQ8EJ5iMnjRGkgQcIvZVJfibrhEwFe&#10;SCORh30o9kVcfj7SwCplqR/wWfVD+HCoklYXKfZLfuIFxEgxWFWdEFBKjxgjb1+vL/J8wBx8e14E&#10;dNSjzcAmvawKAUMlQJK3mfsGKjm0EmSK86v9EfUgHaIvAJgkfHo98KW0tIfHiF/i9jaOzx+g701v&#10;elNDgKiTTz55TPjw9lA5Lu+znBt/HJzj1EVyX/j2dtE5RfjknEjql+SjDIS/uB1cignh39s6jsPb&#10;l7yU5+cQKRY+04YS+7w9KE9AkTjpQxJQl7/ul/Tev73N+ExbSJwjlp1AxK2+jXStSLpWOP+Sl4PY&#10;5+fA07ov6uhtq9gQfgCrxObnXm2AiF3plUfnkc/e9zmu80YcAsmI80ca6urXtcfqvjKw2hllYHVK&#10;xoB/adDGzsaairFm6o9S9PagyQxWLg8Ckg4GkX55c5vH09KMQcEdQWuC2r2tOXt5VYfs3I/cuH2x&#10;vHJFDAaKy6+5l1lftVxyVjx4HR3AFoDtmU2/MWOVWXwZWA22ZsGCF4b+9r8toCozVT9/y+LFm/qD&#10;E4/f8th0Zt03/gdM+4xVWV/52t3C/exn8f1tVCwVMPRP4V9U22utb9mK3YqD1c8US9UH0v2kq1iu&#10;3FUsrTyn6WamGZCP5QBmpf163rynh2v/RxP+L+WSR9b09rIG6Uw0gGinZwnzY3X28qoO29L9999/&#10;vYAk4E4zIhHbkmZ2ArccpLC2qGAnxz0PL4WS8OeAE+iiAT6DaQeKAjSU6euXen5gnudxCEJeAJwk&#10;YIvYdjBKXurkADPOgz/Vl2MOAgEyGmhTtspE5HPIBACgrr5PfuXbRWweq4NMBv0CIkACQIgkiAN0&#10;cCDnUID8Kpc6OgAhr8BCLNLSXvx14EBdHH46XFK9EWndHxBD9UBxmyCHOvQX1Q/hP66Xty95pfiY&#10;2suhm6CQ5PWgnRUH8ralbl4PzycARdsCGiX8CQaRRu1PWs9PHN5mnFfV38+7C3/uQ+2P2FZ+6ux1&#10;IhavB8eVNo6fc0Gbe5vSFqoHAtIBoJDWi5XI72UTl4CYBOwSmKVMtReiHQTJEMBNsVG2t4efY0Ce&#10;tyftC5DEp+5J+FPbcdzbj3RaNxaRV2nxrxgQMXrMfg4k6q5Y4uvB2x+RHp+IegFyJbWD+6YNve7e&#10;ZuQXEEa0i64jYmJbInblwwe+8K3rBHk5kto/TitfyNsFMfOWN+6j008/vTGTNgbWagPF4m3EPp1H&#10;5L7xo/4EiPZYyUcarzfbHqv7I7YddthhRoLVpz/96XWWA5iNesITnpCB1ZlpwFse747FIIx1wt4V&#10;dFYQa7+m2d8HAVIBqgxWWT+Pc80MirT1YVk3leM8ytZu/dgMrHbIjltWeXKxVP2fGAq8+tLP/+G4&#10;8//6+SO5wt/Fg1e0pmfGDl5nuwEJedRzzoPVkZ7efUeSwg9ioIpqSWH9cFL41+ETTuD+tKnGkiTT&#10;MZMss6kba4fzY0LHrP+ya/YK9zTucRNm5RdLlXsHStWFzNxvJh+zvmUrHtu/vNI7UKrcUCxXHonz&#10;Tkql6h39y6snz1u2rN0Ph5vDgHw8Nj4rLXzJ2Dr8H7o0/r+EavnkozP0aQoe1z949GPHLAOrXbCl&#10;++2333oBRYClg1EHmWwDOIGFDiXYJ3jKZweBwFYdA4wKvCEG7z7I9mMCkjFYdbDoUBXAqcEuAu4I&#10;shKjgx98xxBVEFMSbJQ8P9v4kAAQXq78Ifx4WuoKLPH2U5wI/w4UqZfHyrZ8A2AEDgATggqaEYYo&#10;T+APeRvR/gKOfHYYBCjy+nu8bNNGfHYAQewep8M11RsRr9eZ9nO4wT7VX+1G7CqHurpvoI3Xi/rI&#10;d1xn9nld1E6CeAhoo37JZ4EhxD6vs/umbsqHPB8iVtrV21ntgSjb6+UQCX/eB7leYv+S+oHXA1GG&#10;YqUs1Z02F0xDxOTQijTEjQCXDvJoA9pY7Y3Y52n8hUh81iPziFi8bI+fcmkHB6uUr/ZCHieiPGCZ&#10;Zm56v5JfRLneD2gP8tKu6qf48/xeLseBahJxqZ3xpRgQfuK88fkjHrUf7eB1UltIlEF+RFxelu+X&#10;1I4S8SlWjvn54FyqTYjD48av8um6wL/Him+X19HLjUWbqG8izvUpp5zS0KmnnjoGVj2Pl4t/ryPx&#10;6Twirwf9SUCcz7FPz4eot65D+ZUvwO9MBatPe9rT6sxanY3KwOqstIOCeFnU7UGHs8OMQSlg4g9B&#10;rLPKSxQwZmcMB7HOF498+uAViPuNoEeC3sOONpaB1Q7ZwGD12WHwf3cMBI6/5J++t2zhSS+o5Qrf&#10;mjBwzRUeuDOXY5mKzKbfshmrwVblFr1kpBVUzRceGc4X/oX1f5vJN9WyGaubzzo6Y1XWv/yaA4vl&#10;yo3xfa6hUuUniy+7alxfmrfsum0XLx96U7FUvSM1z9S0rnjZyhPDd8uZ9PJJ1ljlf/KstdW53AFp&#10;ywGM5JMb7z766F2ayWaSsVwJy7x00jKw2gVbuvfee69nQI2AZg7yHBKyzePuDLqVHvFYuh7357Pn&#10;ZwarjgFDHQ4xMNXgnwGrH5OAs/6ovcvjI24fWAMj5JvBsvuM4wfceT3TRDoN+gWTJAdsbHu+GIwK&#10;Lnh+6q5YGbR7rIAWT+viuMqhDoIMlCF/QAHP48doI28zF8e8Ht5mxMQ+ynffxKB6Um8HNg65qK/a&#10;CxGzpwW0tqs/eTxW4JB8I5/9Rnv6MWCR+yIvdVXbxe0XAxu2Pa37juX5WskBUbs8xKg2QdTD6+hp&#10;ad84NurE9aY8lKtj8fmgzygmxLkTJI0VzzRUfk/D7EM/v644P7BZ+YBepAFaejt4bLG8LPJ5G3hM&#10;8XWh45xfz+Pycmiz17zmNWMiVqUjRsWA4rwc9/OF2K82oE08vfdH5G3GMS8rLX6Aq6fx64Vz68e4&#10;9tQm9BePw+9Tui7i6yGWQ13qrfyxOB+qEyJmf0QfcW49j5ejeNLKoo08LX4EVmOfaYp96/pCQN8M&#10;rE6/MrA6K43B75eDmJH6xyDWTT2sqTcGaa3UHwRpvUPWcftSEPtvDuKc8yZ53tz7H0FAVWDthmaL&#10;ZWC1Q7bksmvnpYCA+qILrvyXrx966L61XOGmeOBayyXX1/v6svVsO2Nzfo3VO3p6dq8lyc9SoWpS&#10;eKSW7/23kXnzAEPTZdkaq5vPOrbGamzF5ZVisVy9P+1+1z9Y+Wjf5V/Syw+3Dttv4+VUaWmlYrny&#10;+4Hy0JUDpconUPD9g7R0Ta3rL1cHmv5ngs3qNVaxG5PkSbV84evx/ye0OleYiWuLTtcaq+0sA6td&#10;sAysZmB1gjjm9cjA6qhikOS+Y3m+VsrAagZWEfvVBhlYzcDqNNjHn/rUp9af8YxnzEo9/vGPz8Dq&#10;7DTeaPvfQYDS9UF3NsVn9v1vUPyIOCB1JEh57gq6r7nN7NZLgjY0kycDqx2ygcsr56ZAgPrhp1x0&#10;xfde9apjR/LJgxMHrskn6319rZaDyGzT7AlBRwfNSbA6ksvtOZIUflRLCo+mQNWHavnCF25f0Mdj&#10;zNNpuwfNasg0i21BUKdfytiwniu+vsPAYPVTafe7YqmyfqC88pZiufqvA+WhcuPt/inpGipV7ysO&#10;rvzHEwevfiEzW6XXlK/drbi88qXUPKhUGZ5BcPXJQfxvnrUWvkBsHe4HZ0/8/9T48e+qG5Ok4zOh&#10;p2g85cEP0Z20DKx2wSaAVX8k3uEawAzQCWTTI+QImApARTFY5RF+HWPb4dDGgFW2JT2yj0jrg18G&#10;wwyoEYN299lNsIq8PaknUAswJjmwAJIRn6TH9CUvl7qoDOpAPZGDGLY9v9oExYAHCCLRfmpb5G0G&#10;7Iz3Ie87xAS0kGKwyrmXaA+HO7Sn1x/fXgfyxHHLN6IN5Zv6+zHye8zkpR0cvHj7xVCFbU/rvpVe&#10;8nytNF1g1c+dwI/HRZ1oD+VpB1bJy3FpMmBV7Y3I72k4/35+vV/4uUJTBaseJ/KyyOfnQ8svIPJ6&#10;n+I4ZfLX283l5dCer33ta8dErCqHGBUDivPG1x0iHrX/hsCqtxnbXpZicKWBVR3j3Pr54NpTm+A/&#10;jkP5VAc+e5pYlKU6ksfr4eI6VZ1QDFZZn5f4PI+XQxwqJy6LuL398eNgVXVyeTlsu29dX2gmg9Wn&#10;POUpddZZnY3KwOqsNWDPS4P+MejWoHVN8flvg5iNEUNSANz8oG8F1YJuC2KW6s+D6APM4tiQZWC1&#10;M7Z1sVT5ZBoEePERx739p686clnKoPWhIGYoZ9YZYybmsUFzDqw2oGq+8M0YqDagaj55OBwbGunt&#10;1azC6TTWj+Yt25l1344PYvZkV2zpFSt37y8NrUq7521I4V75aLFU/RNv+196xddTYz65/JXnhjTf&#10;LZarqWuyFsuV2uLl1yThe/7mXhaApXgKox9nr3E/CPeF+4LG/Z8K94s/rkuSmbZuMstN5EY/dswy&#10;sNoFGwdWkUNTAJrgHeAMqMZsRIeFMfzUi7BQDOeYESUBCDTYZZDqxygbgOS+WXuVGCQG4AyaBR4c&#10;nAAnvB4u6uB+vI4SoNLTCPIhPnta2kwwguOej21ikdimfoobMVD3dnDAIFAq0SbuX2K/zh/l0LYI&#10;f54fnwI47psYgCouz0fdVBbtR6z49/Rs40dyUAHocPgXy8GF56McfMf18DTIQQiwCKgmIOfHiNHP&#10;h2LFvxTHGpfFccnTUZ6goMCgBCjyOkqxL+3ns9eXGP36oB7qM4hzKakefCadFKfx/C6PAxG/wBvX&#10;lrcnvpRHIo+3A3WXyO9tqfMksbbmG9/4xobUZrSN0lOmt4vHifChewD5FTdSuyDiVDpPqzJisV/r&#10;xEoOK8nvdY7jcnl9JM6vnxvvFxzz8+P18hgQ9ad8tSGifl4+24qTa0XXAPI2on09DnyrXIQvYvc8&#10;bHseryPyNvU6ccz7EC8208urAKvU2X+cIb2Xo37nki/y+bXo/ZnPagsXeZQfeR24b+ied8YZZ9R3&#10;3HHHDKxOszKwukUYa5jxVuEDgiYDO3h5B+sYslYrM1+ZmTdZy8BqB6xv2YonDpSq35ww+C9V799p&#10;5+ce/+uj5l87YcCaS+5em88f2XSR2fQb1wWD7zkFVtclyXND/0qFqqiWT744Mq8jUBXjvtTptQ8z&#10;S7ckqCszVketvnVxsHJWuM9N6Q3/qFiufPXkK6obhHV95Wt3C/fVH6b5aKhUHS5eVuHHxs1pvEiJ&#10;F4fNamPW6kiusHLC/6l84VFmszaTzRQDZnf6pY8ZWO2CjQOrQBuBN+TQESjIPmaeOkjlEX/NUAWE&#10;8vZ/SX7TfAN7fFDuxygrBqvE4v4AAWmDYkRZihtI6vkAgzrWSoKVafJH3hH+5FtxSwy+HSZQB9I7&#10;AIiBhiuGRz67ls9elpepdsSH5weQKlYgq8oB6LgPYmzVnoqfuP2cUT+lB97INwJIKAaghfsG2Hgb&#10;CQ4hoIl8Kz+gw9PHApYINOHDjwFxPK40UWarsrwesSjLIZdLIGqyotw4Lm9r6qGY4vMgOOcQHcX+&#10;JPeFvP0Rsase8XlF9FFP307UzfO6b6SZhAiY5nGlySGh/Ev0A/kC1HlbkM/LAuhSPuc3rRz6hD/6&#10;zyxVL4tYVQfK9bxxe+LLjyO/B/DZfcf3B+qimZy81EnlIvzTpjqOHEgij5Vj3i6cS6Xz6wB5eyL2&#10;0V4eG/3W83i5sTwfab2NANennXZaQ9SB495u7a7DWPG5dpjq9woXeZQ/vgdwf9U9lJm0GVidfmVg&#10;dUoGUORlUecF8Vb+RUFaw3SuWAZWO2CL37dy92Kp8ut44F8sV69/ydN3WfSHBbnfxwPWkVxSu3X+&#10;fAaImXXGgEzzguYMWB3O55+/Jun9XovH/3lR1Zdv6ezL0p4fNNNmt80VA+7xwrau2QFXXr9duO99&#10;YaBceTS+97VUqfL5pVdcs3PTxQZtabi3DiyvXpfqa1S3Fpev5H/55jKW0zh09OPsttqC/JLwv+n+&#10;+H/VcC75WjPJTDFg9sGjHztmGVjtgi3da6+91mtgzWwczZxCgEKJASXHmbGqN/MjZpKyT+uJ+oxV&#10;H7QD5zSzEwFWGchLmr2ElB5/KicGpKQDDEg+mCYv6RGQ1OsBGNQxJGCox88RaVzARs3YJA91lnw2&#10;q9JK1IOBucRx6u77aGfNoIxhGMc8LfkVo+KJRd2VX9BCos1VFsBGfoEW2o8o10EH517tRT3xRR4/&#10;f+xTesAE/iVPBxQBaEik9eOADeARwhexOEghXk8P7PB+ADiSyO/H6DMOdIiNfZrViSgDGIb47FCF&#10;solXUjpEXXymIIBL4pjSeX61f5pUX9XZ+wUxKybagDaSVDc/n9SLNpSUT+3HuZSIS+cR+SxStuP2&#10;I7+nbyfq4v1iQ2DV40pT7N/PB/40uxR/3n6cD2YbSgBK+hvt7P51Lug7/ug/b6v3svCnOvBZ+RD1&#10;8L7APtrM03Ae1KZ8dt+k9TYDNCoOwCNwT1J7Thas4t/7idcZeR+kHYvFYkMDAwONvKTx2OI83pbq&#10;d5L6HyKtXxfEvXTp0oaoI8eph6fxNvL9sTgf6geI/qxzwWfdayT6OW0k33H7cY/mHouIcyaDVV5g&#10;NRuVgdUx49GwhUEA07cGMcj0RwyfFcQj9jw6z5qk6J6gbwfFb9nfki0Dqx2w/uXX8qbsCWsJhn2f&#10;PW333d/4xwU9t8WD1aAfMkuo6SKz6Teuf+4Jc6KNh3lRVb7w3TSoGvTQSD5/7Zp8nvtgJ+1FQcy+&#10;z6z7dkzQVJ5emBYrXj60B3A1aG18/xunEvC1Uh0YrD67mXXSViwPvXSgVP1uql9UqvySNM3k3TZ+&#10;qOj0Y+ldsdrRR+8ykkv+GP+vCveV3901s34EfHpQp2cqZ2C1C7b0ZS972foYlEgxiELAO8FIxLZA&#10;IjMyfTan52Mg6tBRECtNAg0+Y5Y8DlbJ77F6WcBLL6udBEgdvBCrlxXX2eX1jwWscPDDoJx9HrfP&#10;gAJaen6OeVoHr0DWtHjagVWHG0ADARbkccaiXMVE2+KL/Z4fgKH0AA2PG+DnMXk+0vu5AxBpthqg&#10;g/wObIA0np7j7o96KS1x+LG4P5OXPq/YECBF9YihCj7dn+AtYltQkLi13+VQC8WwSWK/fCFgj8fo&#10;YDVW2jXLPo/D2ygWbeZpKVtxEL/7pTzOh6dvJ8r1WAUCJa8zx9Lic6WVIRG34CJAzduPYz4DVY+c&#10;c77lm1jli3qrTyLSe1leDz77MW8/hG/q7mk432pT7n1+jPb1NiPevr6+hgCcXg/K8nqrTp7f+yDn&#10;2s+nn/u4j5x00kn1I444oqF58+Y10qRdH63k9aC+aWkk2lh1PPnkkxv7uL94OypOFPcjV9weQHT5&#10;oF/4Me497PdzGN/LuH+rH51++ukzeo3VNGg5G5SB1YbxshTejP9QkEPTTwXxYgnAyoeDeHO+jrt+&#10;GfSSoLlgGVjtgBVLQ33xYJ91BPuXr3zXB1+212XDPfkHJgxWk+RjzeyZdcbmzBqrt+Zyu9Z4q/dE&#10;oMpM1UdDf/tyF6Aqlq2xuvmsq2usui3+4FWPX1IeOnygXLkUyBnufw+OgtTmvbBcfaRYrnxr4LKV&#10;LHuzUbZk8OoXBh+/kM9Ij/SXqp9btnnWW90i1liVhXvFhGVrRvLJunVJ0ukZolOxbI3VLcQysJqB&#10;1YY8zlgZWB0VPt1fBlYzsIq8Hg7lkLcfwjd19zQZWB0v2jgDq5tkH99pp53qwNXZqMc97nFzHawy&#10;qPl9UBowpW3+Poh1SPU2ffRAEC9/ctD6+aDHBm3ploHVDlixVFmeMti/r/+yyvFfPeSQf4oHqrV8&#10;4ZHVPckpzeyZdcaATPmgLRqs3pbL7TqSFK6Lgao0nBRWDvf0TPrR6020PYP2Hf2YWZcNuNf1Gaux&#10;9a2oP6Z/+TXM4H/fQLnyvWJ55U8HSivf/5rlQ5s843Hp8pV7FkvV/0m51zJr9eElpWtfHZJ1+3rn&#10;sfSjRz/Ofgv/my6K/18FPRT2n9FMMhOMvtTp9ckzsNoFa4BVwAtiUM8AWNJ+xMAbQAZcA3hKbOvx&#10;dB4V17IASI8nI4AfMFBiHwNzyQfWwC6O6/FzhH+gnrQhsKqY0iRI6HVx8BKD1bjODjK9/tRLywIg&#10;YvQ6CqzSzhLwVHWiLI+TY56W2NiHKMtjAvAijlEOoi2AkhLnFKiBACcABMlBBeK4RMyqE/7xBXDw&#10;/Aj4IcDKOZQ4l/hA9CWlQ/jxfgbcAFwhACWxOljls/vmuMeAP7V3HCPpvSzalL9qL0Q+bwO/Hjjm&#10;0Ib4AVWIx4oFbNLAqtJ5PDoXksqhjoJkCN9qP0TcSks+vw68bSTSq3zkbYT82vNYUbulACibWL2e&#10;cX7fT3t6fWlD/Eu0m0T7eIxp8nJi4Q9whoBpug8h/Puj/QAy+h3xyTdtJF+cZ/VJRHovy+vBZz8W&#10;1wvfnDf8S2zrXHEOPT8x+fkBoPb39ze0ZMmScfXQeaIuEuV5m+NT/Q/ffj0Qi58rtQXisfyjjz66&#10;oQULFjTSsN/7nqdHHjf9RDFQXz9GWsqTaGOgscAx+4hX1xfyNuKYrsm4T9EeDk/pCxJ9w9uKbc4R&#10;51vtQJt4Hbmn6zokzpkKVnfcccc6cHU2avvtt5/LYJW35L8nCDD6YNANQf8exOzVm4JoGyDq3wUB&#10;UW8JuiiIWVXPDTok6P+zdyZgchVV+yfsu6DIDqIiKgKCEUERR0Km7+1JCFsmPQH8UPTDXT9XPtdR&#10;gXSHTXEFFfHv+hFIugOIu6gIbog7Iooskkz3EBYBWQJJ/8+vp894Un27ZyaZvj3LeZ/nffoutZyq&#10;W3ept6tOXS4k/h3CFwinOlxYbQNy+eLVYUc/Vyje11e4/AV/fuXR1zd0VDPxqkqmZ0r45ZvAmPI+&#10;Vu+ZN2/3ShT/sBzFaxpEVTlWjrPfSWmkqsJ9rHYOqftYbQX5/tv4pPzXd1x43pU7nX7xxeP2zunL&#10;lw6R5+vvwuctzOVLfzrpzCueUQ+aFqaMj1Ug76W4nMk2zLAYyMR8R00UuI/VKYJTnvvc567WDi0d&#10;Stt5pSOpoh4dSgRHxDUrkKrgBhH+rKATnrOd+FBcsB1tBC7iWDGJ/C0Rdmx6VvBRO6GKsEqEQStI&#10;UkY6/SpuWpFTSTpaXgRPK6xSLk2bMpOWEltsXVkbkki5NQwkbWuHiqeQ9CgnJC71CblW9hpYIkJw&#10;jSHX29qqQgLknK0L6kjbCNeHtMhLj0FEDPVZiUBhBWKuj4otxLPXStuCEmFDBTHSxDbbNmgrVqjS&#10;MEpEFhWYKK+2X2jbM6TeaFs2f/JQW4lv7wdNU6n5QGzRcGzb+tSw/Nr8Q7utwIOtSsQotQly/VQ4&#10;YtveB9QPx2wdkTeCE3kotR1AW7/s23DYpnZgs7122EJ+YVltfPbteZuvtRES3p6HxNFnREgVx5T2&#10;ehBPhTzKYAVIRkQijiqpR9Kz+ZKGpks+tkwhuebWDkvStdeZtLkWth1oW4Oct2kjnp544onDxH4E&#10;PYhQaOtPr7GtI2jvU66xtce2fdvGsMXWJ+nb9k0Y4ti2R/42DmG0XbEd2qEkTS0TpN40DT3HfaFt&#10;3uYBOUbeSlsnxLdiqt5jkH2bjtYd9mk9YJ8tI3Wm57g2W2+99YQUVrfffvvqDjvsMCk5zYVVRi38&#10;WrhaeJ5wbyFTARl5yijVpULq5xEhvlVPEIZTBekUXSXEjQD+GKc6XFgdZ8xbXNquL984RXVhoXTX&#10;m9706W3v7o4Gw05qJRPfzEjDehKO9oARq4zim5LCKqNQK3F8VZKoyrFyJv7pqjjmD6Q08RwhPqsd&#10;6YP3V8dHrKaBvnzp+Fy++O/wmQsXFIqfmH/+d57a27uEP17TAD5WZw9tTn7IM2N/eUc1+FmtRPGN&#10;9SATAfhYbfcoYRdWU8Ap++2332oVPeig2tE9iBIqqiBAWZEviYiBtsOMqKYjQxENNS3Iec0X2ngI&#10;XsSxIs5YSHy1CeHRnsMOK4zSiUZEsOVoRQRNG5960bSpL1smOuI2LKPlqCObHrYioEKbFuSY1h9E&#10;CNa0sMPG0zwRO7SOQyEM4UDFB8qt4UK7OWfzJU2Nx3nS0muoRJjQqdK0HVtuhFhNm7BqNwzbDOmo&#10;gEN+9hwkDdtGCaflgLRhjc91teW34SCiMTaEeSgRucK8tBxQ8wmJoGPDYQfHQ3sQaTQvW3+IfTYc&#10;7cimZ8tIHdmw5BHexypK6TW0pE2EZbbnqSebviUilLULkr+Nz36zc1oGpQ2rdthjISmXLadNizas&#10;dtL+dGo5ZPEpG4+8KLu9P0hDz5NPmLeGgwh0Nj1LBDjb5ghP+7D1iK02Pcvjjz++ms1mh4mwqmmT&#10;bxhey6IMr5F9PrBtw1qSjq3PMF3Ic8OWw967UIVJSBmtHTYd6te6NCCuhqNMHOMPGy2jbf+QfPUc&#10;VEE1ibbNhPVHW7N2Qe5RW0bKpLYxaniiCqs+YnXSgpGnjEj9hjCpQ7mHEP+pjEhltEUzQfFQ4Srh&#10;W2t7UxsurI4z+grLXyCd/BUNnfx86Qd3R9FzKwmjf8qZ7HflBZtWx3+6Ysr6WF0Zx0+XdrQsFFSH&#10;GcU/uW/uXP5oShvuY7Vz6JiP1bRxav+1Wy5YVPxswzO3xuITuXzpNwvyxXzfotJhXf3XblqP1i5M&#10;KR+rq14Sby/vrBvCd5bw0XvmzduuHqzTcB+rUwQurEqHnw61LUcrurDqwqpS8wnpwup/4rPf7JyW&#10;QWnDqh32WEgXVl1YhS6sNsCF1ckL/Ccimjabesro1MXCJ4WtpuoR7nphvrY3teHC6jgjt2j5XOnI&#10;Pxx28HOLlp032B33lTPxk2EndTATL6pHd7QPU3LE6orZs/ceiONvJ07/F7KI1f1RxJT8ToARq+5j&#10;tTOYNiNWwfHnLt1ZnrN/C5+7w2TxrHzpkQWLijfL8/k7uULp283YVyguWbh42XsWFpa95PT+K8da&#10;h1NqxCqodGcvDt9Z8h5bM5Dpwd3ERAAjVtttiwurKeCU5zznOavpNEM6qHQ8lXS8lXQqEQERJi0R&#10;pjgOEQ7pbCtDYdVOfyVNOqlKOrBKwjL9HkGkGbEHUQ6Sr00boVFt4rzNB0FBp6hD7fDrtPokkh55&#10;QGyzU/IR5zQv8kacUbIfCoyIZBoekraWgzLZMnJMp+NDxFS1m3N6bagzLZ+KAZBrYNOzwhHhsAVy&#10;ztYR59SVAuQYYgUkDcLb+oakaYVV6x+X8ypGkDZlVlJmjimThFXy5zpBxA/bRrFJhSJoRRfatLXR&#10;hoPUP9dT6wuSB2IUJC07ZZwpynqvQK0TiEij07/Ztu0AEobyU14l+Wm5yUtdKVB/od02XxWIIPUV&#10;XmPyUjuUVlhlm3gqSKkNkPQ1HAzbkLWfsOSn1xZyfTRtTV/rgG17ztYfxC5LwhDPlt2S8qtIBm1a&#10;XD+1mfqzwipt1NYNaXHd1UbIcb3uXBNtE0oNB6lr204sCav3KaRc2Gfr1Kan5VbmcrnqcccdN0zS&#10;1PZNOtYO7A/FQdK214c2Z+2xbd+SsPZaaFwl9UV8fXZBbNJ7AJK/huce1rqDNi3KYeuMsuiziHyp&#10;f66HlhN7dFupbcxewyRio1536lfrBVIm7LH1F5ZRbYITWVjdZpttqoirk5Gbb775dBZWXyNk4apW&#10;I1JOEd4pHGlKLCNaLxjanNJwYXWcsaBQ/B+7AjbM1faXnzoYZd9fjmqrsq/TSa1ksiyy4mgvppyP&#10;1fIxx+xSjmqi6pMNgurQ6v8/WNnTk7aPSQv3sdo5TCgfqylghjxnTxI2/Km1fqw9wwckvR/n8qX3&#10;4Mu1t7DkKRttVB3p+TGlfKyCcib73w3vLHmPDXRn31sP0mm4j9Upgpqwqp1OOpraaYd0IrWDiTiB&#10;mBIKVAhzVmyxRABUYRURy55TwSOJdGARbJPOKUlDRz0ijtnOMDZqPnSMrfhCp1zjQcpIh9oeC0ln&#10;WzvTbNsRpwiHKpyquKAkbyusEpdjahsM69PSlgNSTrUJm7VMiBgaxwoplM2mZ0UHBDNNi3RtOPLV&#10;cxDhSfNCBCEM9tgw5GeFVb3ukPDWJlsm2oG9drYNYifHbJmwxdYx19Pazn4YX0mZbVjKjbhrj5G+&#10;1hFpaJm0XHouJGG1jqDaoCQM5bBltyKOLRd1bO2mzmxepK82IS5a+4nPsSTxSUn6mhf1bfOy5YfY&#10;qGmH7ZF0oF6bpOvTiqGNVihlOymMZSis2rDcH2o395wVVu3oR6ijYu0x7imtY3x82jqCNix5a9iQ&#10;odCJjXoPKWkXmhbnbR29+tWvXmc0J+dtXVs7OEZaNj9770D7TLfXNiTnbTz29Rz3EceoV/sMQKy0&#10;14PzGodtzdemBUnLlsM+t4jH+bCsNq2wjFx7e97SpkNYa4fS3pdhGTmm+UxkYXWrrbbCtknJzTbb&#10;bDoLq68XfmdosymOFv5cyKiSVjhH6MKqY8zoW1z6YmMnvfTASWdfcVS5O/pk2EEtR9knKt3dPqqv&#10;/WDEaiycEsLqbbNnP2Ugk11ejrOJI1UrcfzLDvhUDbGv0Nt2Z9AjnDYjVsHpF9+4WW5R8bKE5++G&#10;M196SJ7t38kVlp9wav+lrQRrRD6+M6YMBqPoRUkzLSqZ+Bu3xvEW9WCdBO4XXjm02Ta4sJoCTtl3&#10;331Xq0CCyGJH/iAKKOm80mGFdHyVCGMqtKggmkQEWDrkSjqsdGCTyHlEHJsPHV4dNQqJj01J1DQg&#10;29oRhqSlIzUh6RJORyRBK2BCzmvZCW9HrHLO2qkdckjelEOJzYS3x0hT7dZyKolvrwF1be0mPUhe&#10;KmZo+SFpIyQorZ2c1/jYRNpK7LLlILyWn3jUP3HUboh9KljQdjivJA2NH5K4ts3RBpWkRboqRmkb&#10;tXUCrR02La63llHLaetX69HWEelrXghFiHdKO2ouJOd08R1G3Vk7IHWIDVaYpC61jrHVhrdl4hzp&#10;KxHctI6omyT77TGoZYLE0Xyw3eYb1ic2a31RBs0XEpe07ChFaOtMR+FC9m18puTrglKQcqmNKixa&#10;uzVPpT0HqSe1G7usyGdHRBLWpqNlt3Vs89J6sbT52jKzbcto04dci7COOaZ5YbeWHdq0YJiWTYf7&#10;iWukbSrpvuMe0GePXlelPjf02WDvYdK1efGcIE6rvOwzhbB6H0LSU2p+Snufsk9apK/nk8JbEs+W&#10;0dpo43LOvlP0eaDvsiQSRstEm93ahdVxpwurGy0f2mwKOjw/E9L5aQUXVh3rhVyheFPYKZdjf3vv&#10;x778goEovqKhcxplK5VMBgHK0V5MGR+rt806ZpeBTLw8WVAVRvGP7s0cOxEWQ3Mfq53DtPGxatG3&#10;uLR7Lr+s2JcvPRk+h8eFQy4Ffrlwcenk+e+4jFHwIaaUj1UwGEW7laP4Lwnvrj8+OHcu0/A7Dfex&#10;OkVQE1a1E0+nHnFCqZ19S0QBG4bOqwpFjP6zozn1OAw7uKNhmI8VO+mQq90qqii1Iw7pSJN3M9JR&#10;tnZCymHzIpymR4fajkK1Ag5ih02HzrutOysYKK2ogu32HOXQMkIbn/TVPkQBVqiGxBlNfFu/CCXW&#10;bspo7aYceo68yJP4Nm3KoXXEtbHxSV/PYZM9FwpJ7NvzEKFL65htTSspPds+sUPL24ykYfNvxVCQ&#10;s0RQ01GKiKtqg9Yvedl7BdI2bTlsHEvKpOWH9j6l3q2NWn+2Hti2YWinzeLbawVtmyEdOxqTuKRl&#10;j1F2ayv7eo59W2dMc7cjSVWIhGxbu2Cr+odcb7Wb66H3xEknnZQYPiTCqNrNvq2HMGxomxK7tW5h&#10;WA6t3zA9ZXg/hNfDPi+4HvbcaMi9re2Pbb220IZj37ZVjmm+XHOeAeFzwqYd0uZFm7J1xL4Nq4Ko&#10;hg3tUQFUOVK+tlw2LEKpPkMh+6THH2v6DsMVjE3P/umGSL/NNttMSGEVgRJ3AJORLqxu9P2hzaZg&#10;xNpohNWlQhdWHWMC/vik4/1g2BnP5Us3XPqmd+/KIkIJndO/rJozh4XVHO0FIhOj+Ca1sMrq/+VM&#10;fFnS9H9YjrI/vieKEDQnAvCxesjQpiNlzBVOqxGrivn9lz01t2jZ3Fyh9NW+QvGv8gx+PHwmbziL&#10;/xb+aOHiK7tOv/hi+w5lNkz30ObUwIq5c7euZLLLE95djw5ms/vVg3USiLuzhjbbBhdWU4ALqy6s&#10;1sQbazdltHa7sDpEF1ZdWFWGtildWP1PHEubF23K1hH7NqwLqxsM97E6eYGwulKIaLpDE1I3vxc+&#10;2xwLSfw/CF1YdYwJffnLD5FOd0MnPnd28WsPzJmzY9Kon8Eo/tndRx/NKCdHe8H0XUZPTlphlVW4&#10;y5nom+U4+0SDoBpn15aj7E13TxxRFfCHAc9aR/p4iXAiTNPuGOS7dOP5iy7bt3fRsoV9+WX/l8uX&#10;Krl88V8tWSj9K+kZ3pT5mh/W9w/5X61hux13f/bL5i8uPfeks4oHv2rRsqfhoqB+blKiKs/MShSd&#10;Fb67au+veE5vPVgnsb3whUObbYMLqymgpbCKkKG0YWxnmo4oHV1Ix9QutqTHIeIc4tFYiIigpINN&#10;+koEB8QTiNhm7UZgQbSC5EtHvRnVPttRR1i1i1eRN/lB0rRlRDjRacAIHdZG0rJlwBbSsvlzXOuS&#10;9O05hADqW0l6ek4FThUETjnllBpVPFBBwV5DG586UruoM9JTUh82X2y258mP66NtAiK22Gtn2wj1&#10;ovXHNnVmadOxx8mb+FxjnU7Ots0H262tlIc8IOep81akHmg/ltaekKF9SsQ4prZD/GKqDRAbqUPq&#10;34o0rYRVrS/Ivgp+kLz12lHvoX1hPbBtw+g1gcS3ZScv6kRJHWE7JB0tIyQuaYXCqt4PkGPUB+T6&#10;aZuA+KicP3/+MGmjWp9sW7sgtpOn0qYFbbsgbwRVePLJJzeETSJtS+1mX68NDMPa+8qS+te6hezb&#10;81zPML2wTEnhlVwDjUf6+pyzbakVrbDINm1SacMltVW1ERt47hDf2s5zw8axtHnRlmz7DvMirD6n&#10;OEfe+syDhNHzkHzt88mSc7aObFieY/oM1eco6YXCqk2PcLrwIO3ZhdXxpwur9AE2+nsL3iN8UniH&#10;ORaSc08IXVh1jAm5RcVXSWe7cQpqvviu2kJDmfi+hs5pJi6tPfzwpCmljvEFwuphwkkprN6HT9U4&#10;+41mPlUHo+zvK3E80URMfLwyatWRPl4qnNbCaohj+4s7nHj25Qf1nlU8uCnzxZkL86X/kmf2N3OF&#10;4j0Nz/IE5gqlNfJ7LX+sHf+Rr58s/PV/XBEsu6svv+yLC/PFE09bXNqubsqkw0AmO7fh3VVjz3n1&#10;IJ0Eona7R8a7sJoCWgqr1v8hAgVCCOKdPY74oh1mOq22o6rHIR1oFQRgKDhYYgdh1C4VVGxnnGMq&#10;5jByyNpNB1rzpZNOR9nSduK1k66CCkRYPf/884dJfnqOvFTEhNihZUKE0lX7IXWgohREsCCMzRtx&#10;RONz3tpJR586Vdp4VhTAXhWk2FbRl3C2XmwaWoeQeFYsRjTQc5B4eg67iBteH66nliMkopitXysS&#10;sm/TseeJR3y29VqH4hy22/jadiBtxpbfikCQuudX89M8bXqWnGsWFqGR+wP29fWtYyN5cG1pA1r/&#10;kHaqQlYorOpxyD1m80UAtHYl0dYDtOfstWLbpo2t1g7yVju4N7WMUO9hvTYQYdXmZRdf4py16cQT&#10;T6wef/zxw7TlYtvaBTlubbNphSS85stzKilMSM0bIh7aa5AUfn3IdQ7T437SfDhvz2l4pRVWqQP7&#10;jLXhmpHnobY/K3aG8dm3bdWep93y3OG4jRM+oyxDYdXG4/mbFAeSptqiz7vwGR7OMLAMw7KfFA6S&#10;DmHYVmGVZ54Nw76e41m13XbbuSuAcaa7AqgJq+NFF1Ydo0e1OkM60gXtbP+HxbUn5Uuzy3PmPKsc&#10;1VZqX6djKscukY/SjeupONoHxOsu4aQTVhHlB+PsknIUJ4qq5Tj+6co4noir7+8jnIh2TQccJWy1&#10;yJKjBeILr9mi7+zlu+TyxZNyi4uX5/Kl+xuf7etSwj6YK5QebXLusb588Z99hWUX9y0qzTspf/VI&#10;7ogmFMqzZvHHYMMCVgOZ7A/Wzp/f6T8GqcvDhzbbBhdWU8A6wipCCR13JcIho70gYhHTdUcSVum4&#10;Kq2oqGKcEkEGYUppRQ3sSBLMdBQYJA5CDURss4JLK2FVO8+WobCKaMlq/0psR+iB5KVTjCG2aZko&#10;Zyisqh0QuxBWqSdlKKzaTnySrUpGT3EeYq+mwb6OtCWcrRfy0/iUSYVs4qlwqkKCnoPUoZ4jfbXZ&#10;Xh8r1oXkWlmBjDpUsm/bQSisct3ZtsIqxyxDO/Q4eds2E9qlIpXmB7nG1h7LUOyzYRFWdUo7U9xt&#10;PlZYtde+lbDKfaXknK0z8rVlTqKWX2nP2Tpi25YpFFZpJ+QPiWuFVdoGx0Jh1dZZKKxqvpBRqiec&#10;cMIwbX2GdQ3Jy9pmywdt2oR3YbWR4yWs8izluI1jny8hXVhNFb541eQFwuoa4SrhncLb15M6qtWF&#10;VceoMf/8y7ZaWCgua+hQF4r3nby49NzBKDoy7JTWOqZRdFY9CUd7gcg0UziphNUVc+fuVI6zX6kk&#10;TP+H5Ti+fmDOnAPqwScadhciSDjSx6FCH7E6Dpjbf+XWC84tvUKe5cvlmT6iwDoSc/niw32F4k/k&#10;fRFNllGsS3p7NxmI4lvD91c5E/91AoyUxxXAQUObbYMLqylgHWGV0Zg6fRZms9lhInxwDNEDMUZp&#10;RUztNCutQIDYYcU6BBfEWki6oSiCSGMFII7plGJIp1bPkT52KMnb2qPCkIoUdOSVVuRSIsIhMClJ&#10;B/ESkp4VlhE3VCDQvJWkr/EgYijH1G5IfIQVSBzbidfwSjr+SvKy9au0dpO2LReirpK8EDuUNh/K&#10;a8NSNhX5SJM2YEUoyLVKsgciBtop5HbEL8JXeF1VXGObuPxaWpGRdmHPId5ZkY/zSuwM26C1C1pb&#10;uL7aRiH22vT4w0HvFUR2256toAu1Dqk/S732ts1RZ7ZuqQtbZ5SNexWG9aPXxpYT2vQIZ+tP6xsS&#10;1t7flEUFY7Y1X6h1pmlBjts61Dwg5+y9Y8sEbTy9flomLZe1DfHV0l578tJ8SSNsk0m0947+uaRM&#10;Cq/ElrC+laRl24Gml3RsNOe0vUDak72/9Tlkqfe60t7X0Ma34XgG2GdCyNGEsST8+ualgq1Ox4dW&#10;LLXHoT7TlTasFVZ5jtp4PKM5xjmd7g81vFKP07a3maCuALbYYovqlltuOSm5ySabTHdh9dvClwlZ&#10;EXu39STThb8kdGHVMWowAqkvX/pjQkf6t73nXL3rYHfcF3ZK4cru+E31JBztBSITfvgmjbB6axxv&#10;IW3kq80WqpJzf55AC1UlYVfhM4Y2HSmDqdGbD206xgMsUlVbFCtf/HXCc37szBcfW1AoliTNzOmn&#10;r7MA1oRDFT+rmew37LurzofvOTp6ZT1Yp4A43e6R8S6spoB1hFVEEjs196ijjhrmcccdVxPBEBKs&#10;METnnI6xinG2U6/pJhEhRfNh5JoVKhBIyEtFUz1mR4oillhxSm0ISSfepo1YYc+HHW+IIKICDSTM&#10;OeecUyMdb3sOccPmFdZN2ClHxFTBB2K71hcigg1LZ9/aakUBROIk4YhtPU792fj22mCHpkW69hzl&#10;sPWBjZo+IhJpI2TZ68lxDRNSryfkutvriFin5yD2a5psU8f2GPna+idtLS+kDWtaiHc2rIpzSvIO&#10;87fEPns/IJravBi1aUepapkQXG07gNSrrUdIW9TziGZ6nOtm80HA0bShLVdY/rCMSSQ9Gz8pjJL7&#10;Xv9c4T6156g7ymrzR9C0dWivHedsOVRAVdp4WsawnVnafCFxND552bC23pvRXi97PUYizwublyXp&#10;2HRVOLfHbF6ct+c0vDIcwToSVbhUcm8nhYM2XEieF/o84HlIeNK2z4mkeMrw3ZAUJok8E20eoyFx&#10;msUPhVV7DmFVz42GtDEXVsef01xY7RMy/XE8wEf624c2pzRcWB0nnHDmFc+goxx2nnOF4rJTL712&#10;y0rU856ETilTKVm929F+MGKVBX0mhbDKQlUVfKo2n/7/O9xL1INPVPjiVZ0DU6N9xGobcPKF12y/&#10;oFDql+f9g+Hzfj25pm9x6Z+S3vmIrL2F7+tCWBMKg1HP28oZeR6F77G45wv1IJ0C9XXw0Gbb4MJq&#10;CnBh1YVVF1ZN/pbYZ+8HF1ZdWE2iC6tDTIqndGE1VbiwOnmREY7XqAUEgYmw2m274cLqOKGvsLQ7&#10;ocNcXZAvFeT0jIFM5hMNHVLY09PuDqFjCJPGx+oDc+bsOBDHn6s0mf5fieMbV2YyuDWY6HAfq52D&#10;+1htI1jpv2/R8rivUPyVPOefCJ/7wgf68sU/jsY367osEu8WifeHpiwUf48rAQl/9sLzrnz5Kecu&#10;3Xmjjaptf65VMj0vq2Ti+8N3WDmK7+ywOwD3sTpFcMqznvWs1YgfEEHCCkmzZs0aJgILophOb1XS&#10;0UdchGwjHimThAYlIpUKNsccc8w64gGCCnkhEikRYXSqtQpcCFNKOu6WdPohnXhrL2JF2HG3ogFE&#10;2EJ8UhJGfYwSFtuUCBUIDZD8bPnZtx1xOvKkZctFfLWFNGz4UFjVqaqQutY0qE8VYtjW45QXe5XW&#10;NtKzdpGekmtp64N0qRPI9adOyMdeMz2vRGhVcu0Q4KCKmZa2PhH6tN5pB4hlXGttN7RTxFMlaRNH&#10;SRo2XRuWdLStQ21L1hZsVFsQTOfMmTNM3GHY9Ky/UZsOcfV6KKlzrgdCoZK60frieqlACBFtlJQL&#10;4VZJ+tQLxA4bVstI+toO2LblJj3qTYVNaxPxtf7hscceO3yfstiUTQdbKLetf713laShaXNO6xxq&#10;GZTaRvQaYJ+WJ4m23FBFVYgttly0W6Vtm5YInMqwTYdhbXpax0qtd0g6Nl1Nyx6zebFtn2uhHbQl&#10;e6+ORJ4v9rmoz+kk2nBQn6GQ5wXPLiXpkLY9Fsa35Dms7wkYnrd5hbTPsNHQxsVufT5D+wzl+WrP&#10;8azTc6Mh7XmiCqubb755FXF1MnKaC6t0IsdLJNxEuPXQ5pSGC6vjhFx+2RsbO8ml6oKzSv/FNMpy&#10;d3xZY4c0u3agu1s6xY4UwPMBv5MTWlit9PZuW4mzF5bj7OpGQbU2UvXmgZ4e3JVMBviI1c6BNuIj&#10;VtuM3sKVe/ctLn0qh5BaKD2eW7Ts4RM/8o3rcBnQe86SXRfkr5i9YNHScxYUin+tLWCV8I7YQD7U&#10;ly9dv2BR8ZwFi5e+qPvc727DQop188YVuCYpd2evS3iPPSHvt3fUg3UC+FjFzUs74cJqCjjlGc94&#10;xmoVIxA7rLDa3d09TAQWRpkhWKj4AxEPVPQaCxFTDz300BqPOOKIYVEBIhaRF+KK2sa+jg6E2KHh&#10;oRWxEAl0ZBSd+PCcCpUQcQBaIRERzKZtR1ghhNg6oiOvi5nQadd8IWKDFUqJj4hg7eG4xmfBKRs+&#10;FFYtSV/TwF61nfLpcfKy6SECaf1TZj2OSGDLiwBo6wOBR+MhHCEoEM7aQ34aBto2gtio1w0xTq8p&#10;5BrrCEZoR4EqudY2XRs+pF1pnhGW9pxtTxCh1F5LiH0anjb60pe+dJivfOUra8eU3C8aFjFQ06X9&#10;6jWAWn+Uw5bL2kO+agN26XFIOGsjZdQ0wvqEiJQImlr/bIdhlITleioph5YJzp07d1hY1VHrynnz&#10;5g0/F5qRutC0iWPL34rUrc1rrLT5hrR1Y6ltLIlh2KR04UjPRwRhjttjltyj9l609yy0z8nRkLZn&#10;2yL3dlI4aMPZZyi0z5XxZpjXeJLnnH1OjSe5LyeqsLrZZptVEVcnI6e5sDpeYFpZuz/SJwpcWB0n&#10;LMgX8wmdXlwBvOxPXV3bDmSiHzR2SOP7J8CKytMFE97H6oq5c7cuR9GXy80WqoriW8tx3O5FWsYT&#10;7mO1c3AfqymhWq3OyOWL+8g74MTMW85/ydZbP6VhFgL+WfvyS+f05UvXyHvh8fA9MR6Ud80aseMX&#10;CxcXj6tnO+6oRD2vRkhteJdl4r9Wu7o2rQdLG+5jdYrglD333HM1AhREtLHCEaP0enp6auQcIk6S&#10;YKGj30JRwRJxDUFIiUiDKANJ244803StQGNFLMh5K0bYjjpCI511ZVKHW6kjm+xoKjrjdjQVYoYd&#10;jWZHrtHBVgESkdV2vHWElBJbSN+GQTzV82xbQZP4OgoL2jKpnUpru6Utq41PHdn6suGgLT/1q9cG&#10;UYo6p+xWlKGOtE44b0cf2uvGdaQdKdm3YWmH2kYQWWk3iH/axti28UPSlrRdIVDac9YOqMKqbZfs&#10;0zYhwqEdsYrIqGlD7NG2SttXUk86YhHSbgjLvWPFP2sbYqLaQB3Yc9SDvS/JGzvVdlsm6gvaOoXh&#10;/aPkuBU0bfm1Dmy+aiPUOrHx7fWD7Nu0VaSFKswqyU/LxbXR+Erqwdpu6wjacrNN2bTc1P1I1DYO&#10;uab2HCKapa1b9u11tfGaUdsz1DYzGnL/tSLPWn1W6fPKUp+ZUNumUu9fyP1syTPApkOY8NhY2Cov&#10;xF87onesDMVk+9xjn/Maxp7jOajnmoWxpM1tvfXWE1JY3XTTTVldf1Jy4403dmF1w8Hoh68In1rb&#10;m9pwYXV8QMf6a0md3ZML1+xZ6eratRLFNyZ0Rm9eG8c+qiwdMGL1xcIJKayuiuPtK1F0STmKk6f/&#10;R9nfD0TRCxj9XI8yGbC7cKL7gZ2qwJ+wP1vSx7bCpu5dTjn3u9v0LVoa5/Klb8k7499J74wNpaQ7&#10;cOLZxaPrWY4r7s5k9qpk4j80vMuieE0H/YXzzdbuP5xcWE0Bp+y+++6rVThBKLHChxU6EDkQRxAS&#10;rIiAgKFCBwKDCk0hSf/II48cJkKJdvDp1GsaEAGB43b0IsdtvqSpoi2jwLQTHZIOsBUyEQrteUaV&#10;IlpakZB9O9ITe9QO8tURphBRVsVItq0wGhLBgM67TZu8rH2W2BbGVxvJT49b+4mnxwmjdQx1uisk&#10;Lb02CDJ6HBLO1hHntd4RgThGehofcg3VBgQXbTcQcUvj017sOdqBnoO0Mz2HcEHatCttG6EQGBKB&#10;Ttsz7TcpjJI8EPDsMXsPEN/aRv5qG6TMtn6VCEe2bhDPtP1qm4Uq7EK9v5Q2H+yw9yU2ahkpr42n&#10;YqKND6lnG06JDTbtkKSvaSCEhuf1TxcltqptkPMalpHv9hkQRdE6aSHSajy9DvZYWFabL1QRFdrz&#10;lNFeR/vMsrRh2Ld5taLNN2Q4AjsprH2m2rYOQ9F2JIYjkEOq+Ap5rtlztm2GTAobHhsLw/Qtm91X&#10;oyVirT6LQvJs0nBs23PEs+kkhbHknnVhdfw5jYXVnYT7jgNfIHyd8C7hdFhUyIXVccCp/ZduuTBf&#10;/HZjB3fZv0/vv3Jr/M9Jx/NvYWe0EsU/rM6c6fWfDiasj9Xbu7p2GIiij0sbSVz9fyCK/zDQ3T1Z&#10;pv9buI/VzsF9rHYGzHh52dBmc7AA1kn50uxcvnhhX750s/yO10JYQ8yXrufdU89u3MAfO5VMfHbj&#10;u6wmrv7fXfM7MgPDfaxOEbiw6sKqC6vmmAur69KF1ZFp8w3pwmoyw/QtXVjdYHxmk002YUr9pOSM&#10;GTOmq7D6MaF8848rvymc6nBhdRww/+zLnp4rFH8Rdm7l2N/iC6/ZopLJvLCcyQ42dEQz8VeW9Pbi&#10;z9fRfiAyMYpvQgmrt3d1bVnJxOc3m/4/EGf/Nol8qobYU8gfVo70gdDkI1bTB9PSXzS0OToc21/c&#10;IXfWsmxfvvjZXL50R65QWhO+S8bO4toF+eK7epcsGff3S/no7IHy/mpcxCqT/ddAdAx/TqcNxOx2&#10;LwLpwmoKaBBW4zgeJiKJEnECcSYUVun8q5jDOTvF1ZL0X/GKVwyTtHRaKMKopgHpsNOhJQydV0g+&#10;Nl8654gEKhSEUziVCJkInkqEVY4pES+hnYqKUHnmmWfWpucjMiJWINBgB/niC1VJejoNn20rUIak&#10;M44oaRdAGYuwim10/iH5YRsknB6njHocYZV6VHJM02LKLPUMqX+bD+FCYRWBR4Vz6hXxg3pRkoYK&#10;DuSlohbkmmp8thHolLQrmw7XXOMhrNJ2uPYc1/agbTGJrYTVMCznyUfbGByLsEqZtQ1TH+wrw/av&#10;7dcKSNhAWbQ81labD3YgQipDYdXaj5AHOW5pw1iStr3ntexKrhHxETjZnz17do0qiiKc2nwIj31K&#10;0lS7jz766OrLX/7yYSK0ZjKZYWp6kHgcY1vTorzWdtuOIO1FnyH2PHbxbFJynrAhEVyV7Nu8WpHr&#10;pfUekvN6jaGGtdcaezRf2ok9x761K0yfY7Zs3GNJrgeU3L/qsoJ2ac/p8SQS1t6nKqra+PZegTY8&#10;tOeS8lDyvLH30ljJ/Wife5b2PiWcPjchQqpNB4YiL/t6/9Iet95661L9XTqR4MLq5ATCw73CJIF0&#10;fTkgnOoLr7iwOg7Inbns2dIhvjXs3ObyxR+xenQljl9ezsSrGzqiUbYgDW0yTe2ezJhwPlYRVQe6&#10;M5+rRNI2kkTVKPv3fw75VJ2sbcR9rHYO7mO1M9hGeMDQ5tjQ39+/cW//ks35o65vcWn3Zjy5sHTP&#10;vvzSWfKOubgvX7y5r1B8Inz3wNyi4n3zz1rGn0njirsOn7+VvL++Gr7PaszE58s7beN60LTgPlan&#10;CNYRVhEzZs2aNUw9DlWkoCNvO8hWHKKjb89ZQYC4KspAwmoHlU66FR/o0CLeIeaoqEJ4K1TRkdcO&#10;O/sq6oVEQNQRpRC/o6HQGo7sxNfp4sWLqwcddFB1l112qe64447VpzzlKdWXvexltfwQQ5XYyehP&#10;iNhpBUqE2Y9+9KPDpFNO5548laShQijbVljlmI2P4KBiKCKr+lElXz2OWKzHGa2rAjO0wirnrU9C&#10;a3corCKgIPBAyk8ZEHAQ5ZRcA82HerfCIG1EhSDCsgiUkjanAjlE0CK8xqHtHHDAAbX6V7Jv09e2&#10;CW2b5ZwKbdDGgRpO2xhUQRESxrY5hCsbn2MqBtHebV72PoBadyrEQupQBTHKaeNrHUDEua6urmFS&#10;Z2q7vUcsVcxUWoHSip1QF6iDnLN1wHlE0O22267GbbfdtnYNsIO0SBfBtBm5xmo3o1TtYmCHHXZY&#10;9fDDD29J4mj8o446ah27OWeFWtqWPkOwXdsY8awQSjgrBmsd8qvUumpGawek3pLIc1TtgNQJzz9s&#10;UhJf8yWOjuiF7Os50tp5552H7wOeSxyzZaFdWrFY24+S83rPsm3P6XFIHdo2yL49T9oIvza+bTdQ&#10;7Ybs23Zm0wqpYvP6kntJ/8gJyX1ow1lhmPuQsvLc0TBaTuXzn//8Wr1D7ocZM2Z8v/4unUj4zMYb&#10;b8yU+knJaSys4tfsW8K/Cd8qzAkXGHLsr8K/C88WLhTa85Y3CBEcTxQ+TTiV4cLqOGBBfukLpSNb&#10;CTu20un9GiOGKlF0QtgBxSddOZP5n3oSjvYDYZWRZBNCpBzo7t5mZSazWNrCY4miahzfdnem52WT&#10;XHjHx+ozhzYdKQN/wi6spg++RVJZ/LK//9pNc+cV98otLuZy+dI/G94/wgWF0lXHLVo27t8x5Sia&#10;XY6yaxrea5n4Znm2pX3P42P1wKHNtsGF1RRwyi677LJaxU46+bZTH44Wo+NOR1NFNkiHWsUMOp4q&#10;FEE9DulcWyGCTr2mQQdWhSKIAIW4ajvbdHZt2oRB8NMRWFZMReRU0VBFTyVCoY5ShYiSiIFWQOMY&#10;4ioihtQRHb0aEVYRglW4VHFS07YjYKEVYCGjorDPCr06MhWybUVXO/oUWlEOYVVH3VImFakRPXXk&#10;LTbpQitKygbZ1vjQlgm7NA2IYEt9QwQI6px2YAUdxEMdFYZ9VnCxYg7XV4V7iHCEwKHkOlshg3z2&#10;2Wef2nVQ7rvvvrU0NV0r4Fhil03LCrBKwll7aJsqDJG2FWVop5ovtO1bbVXaeFCP6XWC2vZDEtba&#10;SJ3Z+5J7VW2k/qyQqcKVLRPUexza8CFtOIgY+KIXvWid+sd/I6POjzjiiJqgaUVCaIVE7hkVUkPR&#10;9NBDD23KmTNnVg8++OCa+KrxycvaSv6kr+TaUR9aJzo6HlHWPl+oN/ssor4oqx09a9OCYb1YQVdF&#10;X6UKwTC0kWPUi72e7GuZiK/lhdivdUm9bLHFFsPXgdF9hNFy8JwO7wEtn9I+09nWdhTWCedsnRHe&#10;huXeIn1bR2Gbw2ZbF5bWJurTxiN9tZ+87T2ntM8efbYouR/12cO2PRfGs/cwxygH119tY9uWkT/a&#10;7L0g/KFwouEz+s6ajBT7p/PiVYip+aHNdYAw8UnhtUI+jkcCnaIfC9vts2siwIXVcUBvYdnLpRPb&#10;sNLzgkXFc+RRN0M6oW9P6IA+Xs5kTqon4Wg/JoyPVXlBb70yk/lw09X/4+wdCBf14JMZ7mO1c3Af&#10;q53BqHysjif4864vX3pHX764NnwHCR+Xc+f2FpZg17hBOu6blzPZP4XvNeETg93xa+vB0oL7WJ0i&#10;OGX77bdf/bznPa8KX/CCF1QPOeSQYdLh1Q4mHVwVp2yHm86rFa8sEQVUPNA0lCoUwJe85CXrCBMI&#10;DIRnBKOKUAhutmOPSGXFVEuEQhUuERdVwIWIsHZ0JsIh6Ws5IZ1swiLoUSdqP6IhcWxeiLJ2dKel&#10;pq1EHEVgVdugCqNJxHY7kpb4ajfx9Dh2aXqMuNI6Rgi1I2AR7PTaYI/GQWRVkVppR1uSvtrEqFsV&#10;Vuy1DmnrnPB6balHG472ZIUkm66Ksvvtt19NTGW0GESssgKLbRetaK8xpK4Qbw488MBh0vY0fCgu&#10;YavmC5/73OfW7IKUzdaZLT9iKeHJzx63wlZYblsnUO+jkIh19p61QqSl3muQOElpQeLbsC984Qur&#10;z3nOc2qj8/bcc8/qs571rOHystAMx/XaQu5rmx42ad2Slk27FbnvuP/233//4fgIvDbtkIww17CU&#10;w9plGdaHEpFU0yKcthOegzbci1/84pptSvLTcwjCagNEHLbXJ6nuef7peeLb60Z71za29957V5/6&#10;1KfWrgF85jOfWUtf80YQpf3a/J/97GevYytl1HLxfLa2aTqQe8zWGWJoaDd1bPNCLLe2Y6Pmyyhz&#10;PU44G4/2ZW3kmlub1F4l18PagW3WVkvKGJZL42GLLT/tE3uo55122qnGXXfddR1b9djuu+9efdrT&#10;noYQyAjDiYbPCEMBeDJxOgurOwjnDW2uA6aiMlp1LELF54UI/5vW9qYuXFgdByw858oTEzq0a/oK&#10;S9/G+XJ39tyEDujD5Thuy8rNjkQgMtH57qiwumLu3K0HslkWqlqTKKpG8a24jqgHn+zAx+pzhjYd&#10;KQNxz32spg+mpTNaOFWcfvqNm+UWFX+Y8B7CJQ2C6419i0qHbdTfP17T9GcMRNHbylH2iYZ3Wyb7&#10;c9wF1MOlAUTjMfm1XQ+4sJoCXFhtIazSkUYQY4SnLjZFHJuXC6vJtHVOeL221K8NNxphFVGGtkiZ&#10;QnHThdX2C6uUc7fddqsJinodoQurQyQ/PddOYfUZz3hGjVoO7LV2ubDayPEWVrkPKAvhsXvTTTed&#10;kItXCZMEy8nC6SysgiTRBF9zPxeOpYN/kdB9rDpGhb780neEnVnho33nLse1xEYDcfyNsPNZzsT3&#10;Sce0Ewt9TFfQ0T9S2DFhlRWzEVUrcfbRUFCtMYpvWxnHh/an76OwXeBPrecPbTpSBqOzfcRq+kDk&#10;68hsl5PyxZny3rk7eA8NM5cv3pMrlD6w8Lwrd6pH2SCsmD1373IU39nwbouyD66cHffUg6UBRqyO&#10;uy/ZAC6spgAXVl1YdWHVCCcurLqwCgmn7cSFVRdWlS6spsLpLqwmYW/hn4RMjRwN9hAywnWVsN2j&#10;IDoNF1bHAQvyxfMTOrEPLVy8DHFjo3Im+nFD5zOTHVwZx0+vJeBIAywqQ2e/I8LqXYcfzoIvHynH&#10;2ceTRFU5ftfK7u5XyEO8464KxhH8mcUfW470MVe49dCmI0U8Vdg9tJk6ZuQKyz4g757V4fvI8HE5&#10;/+3ec64el1X0K5n4c+G7DZYz8VfqQdIAQvGsoc22wYXVFHD8Flts8QhTGiEdSXzIKW1nl469FZKU&#10;HGvGvfbaqzZ9GGoaSjqvdFKV7CsRDwiPUEJnFyL86hRYiPCCCJFEOtCIFZB9nUIOSRNxQ4lYQ/q2&#10;rEw9J+zTn/702jbpIEhA4ti8EFlsx91S01YSl8682gaT4ilJ33b8rd2ct+c0Pepd6xgBABFDSR3q&#10;tcEea4MVDyD1qyR9tQmhiPpHVNC0kmjrnPB6balfGw47mVarDNOl/mmXxNNycUxJeNsuWtFeY7UD&#10;4YnrrKTt2TiaZ1LeTMvWhWwom60zW35IePKzx2w+YbltnUC9j0Luscce69yzYTylvdeIk5QWDMPi&#10;Z5hysmgVIpNeR8hCM5tvvvk6x6BND5u0bknLpt2KXHMWaOJX45OWTTukhoOUI7RLGZZRadMinG0r&#10;Nhz1oAtIQfKz56wdlNlen6S6J56eJ75eM8hzWdvY9ttvX6OWQ+MqcQ1A+7X577DDDuvYShwtE89n&#10;a5tNCzs1H2if5Urss3lZu6HNm+toz9l4lM3aaN9D2GKvg9LagW3WVkvOheWy9tvyc62whzreaqut&#10;atxmm23WsZX7QO3D7hkzZiBeLarzI0IEsE7DhdWpB6bzf6/OkUZqsNjH/wnXCFcK8RE4leHC6jgg&#10;t6h4WdiBlc7rvfMXl57Lyu/lTPbPDZ3PTHzHko022qSehKP9YFEZXIWkLlzeGsdbyDV/XznOPpko&#10;qkbZf05RtxDPFaY+LdpRw3FC/kxwpAsWisoObaaP3sL3nyLvo0ua+FsdZi5f+sf8s0sb7P94ZXfP&#10;K5h9Eb7f5NiDdx99dFqLf/IHZWZos21wYTUF8LHO0ONXOJ1Op9PpHDXfJXxcqILgaiHHOw0XVqcm&#10;YuF9whuFdDgRTHXFZPzQMWWV49cJEVWpy68KOzl6jE4xIu+DwqROA7bxZ0RB+Fsh4e4UflmIP9nR&#10;CKYurG44Zkgn9YaGzmu+OHBy/zXbr4rjPStR/I+w41nJxDfU4zvSAfcTgkeq9zTC+gAjVaM4caSq&#10;tI07BjKZo+SBM5VGqir2FY7LyDjHmDFH6CNW0wcjVju68NzpF1+5de/iZW/gHdTwXlqXf+1bXNqg&#10;Pz5qI/EzcSl8v5Wj7NrBqOdtKT3X+MN8tDOS1hcurDocDofD4ZiQwNfdHcLBOu8WHibsND4sVJsm&#10;Ix8WMhKYFfDhUqFjSET9X+H9woeEtwp/LcT3Kr/sc1wF6j8IXyjsFBjJ+N/Cx4TYk+SvDP+v2K42&#10;W1aExB8JLqxuIOYtLm2XKxT/EnZac/llt8ilmFHJZF5YzsQDjR3P+Ip6Eo50gI9VXDOkJmBWWTk7&#10;jj9QjrMPJYmq0gYGypksPr6m6shl/sDa4FFxjvUCQpP7WE0f+Fhl4bCOor+/f+OFi5a9tC9f/JG8&#10;jx4P30/KHItanbVh4upgJpuTd9yahndcJvvj+2bPpj7aDXysttuvrQurDofD4XA4JiQYSTFTyAco&#10;5MNuIoyuYGV5tWky8lKhFdj+LXQMAQHxRCGjOnVUakhG/P5FeISwk8C3K3aqXaGwilD8eSHnENO/&#10;IHyj8ANC/rDg+D+EuwlbwYXVDcQpZy5/Zi5fvLOh05ov/YDz90TRK8tRfH9jpzO+sJaAIy0wYpWR&#10;66kIq3/q7d18IIreW46yjzURVe8byGTmyo06VRaqSoKPWO0ceGf4iNX0gcg3Ydx6sFBVrlA8M5cv&#10;PdzwjlLmS79dcPYVR2xUra7Xs/GuWXP2kPfZX8N3XCWTfWxVT08aAyZwOeAjVh0Oh8PhcDgc44Y3&#10;CBn9q/y90LEuthcympPF0/4oRIi8Rfgt4TuEnfZLh33fFyKYDgiThNUDhP8UPiHEb6QVZxjJerMQ&#10;9xq0h1ZwYXUDseDcKw/tyxcHw85qbtHySzi/srt7flk6mGGnU47hDsWRHlLzsVrzqzs0UnVtkqha&#10;ieI7Edzrwacy3Mdq5+A+VjuDjvpYTQKjV086Z/kRuXzx7vA9ZfjYgkKp/6T81QjDY0JV0i93R/nw&#10;HVdjnL2I8/Wg7YL7WHU4HA6Hw+FwjCsYobKn4a5CRyMQV6irXYR7CKmn7YSpTRNugY8J/yVkQbfr&#10;hEnC6klCRt1yHn//Id4rJN43ha06NS6sbiByhWVZ6bA+GHZUc4uLXL+NVmbiN+JvznY22S9H0cJa&#10;Ao60gMjEfdTWe7yKqBpl31+J4383CKp1UbWSycQpiA0TAc8RHjK06UgZc4U+YjV94GO1e2hzYmF+&#10;fumsXKF4W/iuUubypdV9+eU/Wnj2sq7eJUvG5J7kvjg+SJ57T9j3XO1dx0jWOObP3nYCH6uzhjbb&#10;BhdWHQ6Hw+FwOByOSQAEH6bNPSC8UvhM4U+FScIq4ivHzxMmCUUsBIfP2L8Lk4RXhQurG4jc4uKr&#10;coXSEw2d1MLy13J+IMqeldDZfGRFFEW1BBxpoe0+VqtdXZuujON3l+Psg0miajmKVw3OjnumsE/V&#10;EO5jtXNwH6udwYTwsdoMffnSHHk/3RG+r9Zl8e7couIZ88+/jGfmqCAfI5vIu+7n4btO+MRAJj6t&#10;HqxdcB+rDofD4XA4HA7HOIAOAL78GHXaTvABTz7tECMZPctiVHcJESPooDUTVr8uxB/sW2t7jXie&#10;8HYhcVvZ6sLqBmLh4tJ7Ejqnj/fll7Iq90aDUfbLCZ3NyqpM5iW1BBxpgRGriNltEVav7eradCCb&#10;fUu5yer/+NkdjKI5ckO2dcTsBAM+Vju5COB0BtPRfcRq+uAbod2jJzcIC88qRrl8aWXCe2sd5hYV&#10;L2Fxxnq0EVGbnZGJVye8735U7e9v9QfvhgL3C/xp1k64sOpwOBwOh8PhmPJgZNQPhe2edopfRPIZ&#10;sx+yEbCF8AIhPlNPESK+tBJWlwkfEc6v7TWC+vizkLi4hGgGhFWm6T1DSBwlIi9kih1lpYOOMMUv&#10;o6AQssN9OmD4seQ42/iKbbavJC5stU8exCUNjpFGs33Cqm38Er/ZvpK41rakfbatbVruLRecfcXn&#10;Gjql+eK9c99zEQuYbLuiO7427Giu7I5v/+7LXoZArzaobaTbbB+qbRqv1b6WU21ttQ/1Gmm9Ntsn&#10;nrWN7Wb7aoteo1b7kDjEHcl2tYU4HG+1r7bsLOR+IS32Ccc5Pa/pE4e4Wu5m+5r2ViftvfeOd2Uy&#10;b222UNXdmeie33R1verpQ3FGY7uWE6pdSfv8Ej60LWnflju8hkn7/BLX2pa0r2lrHLWNfZ7HLzf7&#10;nFfb+NX4zfb5Jd5ItkKNzzEtd7N9tcXa2myfX01by91sX+NrPLab7Wv5RrKVfYhNxFXbmu1rfFyN&#10;4Huyle1qF1TbWu1r2qHt4b6G1/TVtqR94kCOE1dta7ZPHOJCjjXb55fwapuWu9k+4fltZavu80tc&#10;yLbd30t4vNknvMZR25rtaznVtlb7bBPX2tZsn7DE59i2O+6441O6XnfW4fM/etlP+grFhtkWhk8u&#10;WLTs0ped9p7dJR42kpbayi/5DNt22Ytf/NyBTHx3+L6TY/ff/IpZuEcgPnGtbUn7ek3U7lb7bFPn&#10;uL6wtpFWuM+2rUe27T7fOrgv2a/+yx9Dewv5hmJB04uE3FNKh8PhcDgcDodjSoFp8z8TzqzttQ+M&#10;RCEf/KiNJxB87hVeIWTFfzAaYfWE2l4jrLDKAjLNgLD6mTrpNMCvCG8U/kH4O+E1wtlCRGVcFSAI&#10;siBNuM8ITUYEcvwYIYunNNuHuCsgLjyyxT7CDHFZeIh4LFLRbB97GAnK8UOFxG+2rzxWSHw6fs32&#10;WU1ebWNkDDbV9o9935euCzuk88+8fOA5RxxzqpyPbz16dkNH8++zum+b9dSn0vlWG15EWkKmMzbb&#10;p21jF6QdMtW32T42ImoRl2mppNVqn/LQxojLL8eb7ROP+MTjeLN9vW4co/2w3Wqf+qa8xNX21Wyf&#10;0XjE5bpwnE51s33swRbaHiO8dd+2N90n/Vbty+5j88G7bbnlkd980YsvXJmJ/pUkqg5E8apPHXDA&#10;BVtvsonaRjrE1/YV7lM27FHbsKvZPvYSn/ISlzxIK2mfdk94jtOWNH7SPmFte+JPgmb7tAviU6/E&#10;te3rVcJXm33OUz5+R2pvGo54xG/V3shf42MX9rHdbF+fAZSXtIjfbJ/6btW+dJ/nhMbn+nAPst1s&#10;X8vHdSct4jfbp61hM3F5jnG82b7eW/h4ps1r+6LdEs7ua/l43qptzfapZ9IjLs9z0mq2Tx0Tl+cx&#10;x7l/m+1r+ThOXNhqX9u+tifb3uw+v4S37anZPuV7qZDj+uxttU+dEBfy7IW6z3XDx7nuU1biEFfb&#10;R7P9Vu0r3Of6ERdSJxxvtq/XhWPaPo7b+RnPO777LedesmBRsRK+w5S5fHF1z7s/t/wpuz+TeKSl&#10;z2LaG9dvuD1tItf9hpd3fS983+FT/A+vPOrbmw1do9G0N7039Fmr7Stpn+8O2tDpQr2vtX2F+3rd&#10;mrWvdwv5bsKFEuQ76HNC/vRmltCgkG8ipcPhcDgcDofDMaUwmYVVRlsgYrLKv13kIS1hNXQFQCeE&#10;DgRx4S1CRqw4EiCdz1+FnVHhH/sWf2P32mrJmfiBsKNZyWRvYOX4ehKOdMCoJcStcZ2KP9DT87Zy&#10;nH2oiaj60GAc904jn6oheA65j9XOAHHTnzHpY0L7WA3RL++ovvxyFrW6KeE9ViPial+++FnC1qM1&#10;xcrZcY+84x5ueOdF2UfvPipq9S2yIWCkKSL1hgKBlYVD9dvnF0L91kOs1uNKh8PhcDgcDodjSmGi&#10;C6us4v/mBDJKoijkY75XaDGSsPqYsNnK8lZY3YEDTZAkrO4hPEPIAlnwbUKm2zkSIB3OVQkd0RtO&#10;7b90yzvj+NnlTPaxsJNZzsRL69Ed6YFpq4xsGhdhFZ+q5Sh6ezmKVyeJquU4u2plHPfIDTidfKqG&#10;4I+ig4Y2HSmDUYr8meBIF4h8vNcnFU699NotFxSWXZArlB4N32c15otrc4Xip7vf9RWmzDfFQHf3&#10;NvLOuzp859Xee93xl26NY9wejTfwscpo1A0Fz6sPCPXbh1Gweg/hK/q3wk8aOhypgw8KGjsdhun6&#10;j22nwHTC5wsZps+KfHTsmG7gHaT0QF0zTee/hEyJ4h81OsuOzgLhgGvCP/qO9oJ3ANOXeAY1Iwvt&#10;OBwbAoTVPwlvq/+2iywIdb1wrMIqoz51lIMlAulq4ePCvwltXn8R/ltIuDvrx94v5J66WMjiVe8S&#10;JuFA4Qoh4qsvXtUmnJT/+o7S2WzoiObyxeVyekYljjPSoWxYzKOciRcNpeBIEfjR43t4g4XOam/v&#10;5uU4Pr3ZSFU5PlDOZE9ixHI9ynQFI9QYAe9IH0xxbimCOdoCRD6msk86IK725Usf6ysU/x2+0+p8&#10;PJdftviUc787grgaH1NJ/kPxvkom047F7PB3iluAdsIXr3JMCOAAmClufxWq3zBH+4F4x78pdMZs&#10;J47pfUuEOGN2tBc8hL8pvF+o9f+AkA4XH5vTeRRDJ8FzCD+Ca4Tf4ICjrWAlUP7ltc8hS67D64QO&#10;x4YAYRUhMqmNjTfXR1ilo7UggScKuQeS8kki73XeHe+p73+2vh8Cn4IItn8UtvpT24XVDUBfYfkL&#10;6GwGnc+qdD7xWbtRJY7fWI7iNWEHUzqdr6kl4EgTjFjlvtigby+m9Q/I9atE8X2Jomrt+JxTp/H0&#10;fwu+g/mTx5E+GJ3tI1bTBzNExmP0ZEeAaNqXL+ZzhdLq8L02xOK/F+SLLb/Zb+86dgd5x/2g4b0n&#10;LGfiTzPavx50vMD3GFP12wkXVh0dBz65rhXy8e/CanrgRYqgp521B4U4Yb6vvg9/LRxrx9AxeiBs&#10;/1yo9V0RMnpIrwlTNN1nXfpg9EhOqNfFhdX2g2lRCDyPCv8hVKfwyluFCEwOx4aAdsbCNB9NgXQq&#10;xqvDit0sMpKUz2Kh/jnKs4pjuARAGMIXGPcUI3QZiReCxRaI90Vhq1FzLqxuABYUilEu39gBzS0u&#10;niGVP6OSic9v6FgK7870TBoffFMITEFltNQGCauDcXxaOc4+kCSqVqL434PxnD4XVYexq/AZQ5uO&#10;lMFCQd7vTh+M5jxgaHNyYv75l20l77Gzw/eaMpcv/mn+2Ze1XBW/Nmo1ePfV3n+Z7MrBo2Pa5niC&#10;2aHt9uXswqqjY+AjngaOHzIVklxYTQ8Mh39SeI/wHcI9hXTe+MVvGisPM4WQc47xBx/tbxQ+IWTa&#10;aJ+QqSEQlxh3CLkn+oUb9IHvGDP42OFZxP2hYoWjvcD9BXX9PSGdLJ5FIdvhc8nhmOxo5WOVe+k3&#10;Qt7llwgZscsoEEbLvEHIH6kPC1mhuBVcWN0A9OZLp/XlS08mdDxPuuvww7eqRHEx7Fje3R3d/5eo&#10;bYt4OJqDhXyYlr5e312IpZUoelU5yiau/o/YujKOT23DaKzJDNwu2QX5HOmBFdH92yp98EfneAuH&#10;qeOtF16zRa5QvEDeZw0zMurH8L3eFNXTT99sMJP9efj+k+fn2nJ39rPyUTOe/d/the1wMWDhwqqj&#10;I+CB8lohI5MYpaRT81xYTQ/47qJDlReGH3h0oM4Rck1KQp8mMv7gQ4bp/g8JXy+0o4UYxfAWIfV/&#10;jdD9H6UH/tG8XKjuGLgGLqy2H9reC7U9h8MxWrQSVnmvvFfIH3j8gX2zkBlCvxTy7kFw/aGQ6c+t&#10;4MLqBiC3aOmH+grFtUGns7ogf8Ur7u86dodyJvubsGP591ndt113xBHujil98L3bJRxzh/7GmTM3&#10;Wxn1vKocZ+9tIqrK8Z63+kjVBrCIXrtHkjmSwRoC/JngSBe8t6fEjIR5i0vb5QqlLwjXhO+4vnzx&#10;lvnn39BSQyh3x6fIO/DR8B1YzsR3D3R3j+eoXgZoMIijnXBh1dER8NHCRz6iKh1p/IfRKXBhNT2w&#10;WBJOy5tNNWe1QhX2kqYQOjYMiNlM0zxGmLQaMyMmqH9G8PlCYumBacL84cD0WhaA4Rq4sNpe0Mlk&#10;NB11fQIHHA7HqNFKWAV0Jr4kREQljOWNwpnCkeDC6nqid8mSTaSD+Zmww5nLFx/JFa5+fvmYY3ap&#10;LdYRdCr/ctSsG/7foYcyg8WRLhCZGMU3ZmG1EvW8qrlP1exDwte5qJoIRqzuO7TpSBkITT5iNX3Q&#10;r2Oh6CmBhedd+by+wrLbw/eccO2C/FIWAW76PK10dW0r77wbw3egPC/XDGRivj3GC3wrHTy02Ta4&#10;sOroCPhoWSo8TMiIChXxXFidOGBVVK6Jj1hNH9wTuAmg/vF951PG0gHPIxYR+7aQF7ALq+mAPxYY&#10;NceK50zTYeEQXGCcLcTX7S5Ch8ORDN7P7xF+XthsARjeKfxZ9yEh4fjwnyMcaaSqwoXV9QR+6HKF&#10;4rKwwynH7sjli/uUs9kDww4l/O0rjrpit912G+31cYwf1svHajmT/e9KFN+fLKrGD5VnRwt99f+m&#10;cB+rnYP7WO0MJr2P1RB9+dLHwvdcjfnib45b9P2WfxKWM/HJlUz2sfA9WI6yD6+aNYc/XsYD7mPV&#10;MWXBh4sdhefC6sQC/9h/Rcg1eadwPH2cOJqDFy0iEmISC/asEtIZdrQfjOr6kfAuIQIrcGE1HTAN&#10;8J9CFm/7ltAuoMfCO/iIxCe0w+HoDFxYXU/0nrHkKdKx/HlSZ7Pv7OW7VLrj+WFnEn738Jd9QqK7&#10;sJo+6J8wintU371Lens3GeyO+ypxdlUoqEJ8qpa7o9dX3adqKzBzDv/PjvTB7EXvd6cPZoK2299n&#10;qsgtWrZfLl/8Z+O7rvTkgnyp5ajVge7uncvd8fVJ78JKJv5f6QyMhw6Bj9Vmfz6PF1xYdUwIuLA6&#10;ccDDCxcBiBuITL4qfTpg1BHToX8uRExaIZwv9Glj7Qcdng8KcU/CYm3aAXJhNR0gZD8mZMQqI4Z/&#10;K+Q+wB8kbhmYwsz94D7YHI7OwIXV9UTuzG/u1VcoPtDQ2SwUv3va4tJ2g1H2/Umdyc8c+MIPSHR3&#10;w5Q+Ru1jlRGoAzGrWsf3JIqqUfxgJRO/Wz4ifKRqa7iP1c7Bfax2BlPGx6pi5sUXb9aXL53b+K4T&#10;5ou35M5Zlunq72/6B9Ngd89r5d23JnwXljPxd3AXUA+2IXAfq45pAxdWJw64Fowee0TIyMnx+JfI&#10;MTJ4aVwlvEL4eyH+h68X8m+yo73oFrJYFfVvRwi5sJoOmAL4GuHxQj58LOhsfUfIdSgK3S2Jw5E+&#10;XFhdTyzMF09M6mjmCqVP9vYu2aQcxf8v7EjCNz7zmb0S3ReuTB+ITPzZN+K3byXqOWEwyg42EVX/&#10;PdAdvc2n/48KewqfM7TpSBkvFbqP1fTBrN3R+DefVJh//lV79OWXP5j4zssXH+7LF8/vLSxBVG7A&#10;Q93dO1cy8R8S3of3DkQRf75sKMgX1xfthAurjgkBF1Y7Dz7+ZgkRVVkt+N1Cn7qUHviI56GPcLST&#10;8NXCB4W3CA8SOtoDpp/dJLxbuB8HDFxYnRjgzwWEb0az7sYBh8ORKlxYXQ/09/dvnEtYuAouOLt4&#10;3D3z5m0nHckfhh1JfHIesN12CB7+R1L6GNHHqnwUzBjIZHOVKL67iaj6yEAmfuutceyC1ejgPlY7&#10;B/ex2hlMOR+rNVSrM3KLl18o7701Se894ZN9+WU/X5AvvaK//9p1NAbcpQzG2YvC9yEcmB0tqAfb&#10;ELiPVce0gQurnQUff0z/LwsZqYqg5B/0nQUvnM8JmQZ9JgccbcEFQkYHf03IyFVLVtLmuXRtff9I&#10;oYsL6QO/w4jfXAsWPnQ4HOnChdX1wMLzrtxJOpg3hJ3LXL74GP5V785k9kocoZOJfr/nVlvxrPPv&#10;sPTB9zBiU6KwygjUcjzn+EqcLYeCKhyI4ocG4viMP+2/v/dlRg/+MB2PEWmOsYNRk95W0wezFKfk&#10;oJkFZy89oC9fvDN871nKO3DFwsKyd57af+k6biiG/rCSZ2nAwe7sxfyhVQ+2vsDHarvFbBdWHRMC&#10;Lqx2Dkx9xr8koyMRmFiN3v3tTAycLOSa/KC252gHEE159oyGtwmfKnSkC0Zw/0LINWi3fySHw9EI&#10;F1bXA3350iG5QmlV2KlckC9dP/PiGzcrx/FB5ShbCTuR5Uy8dJtNNsH3oftYTR+I2Yk+VuUFNGMw&#10;m81WmixUVWH6fyY+g3D1KI7RwX2sdg7uY7UzmHI+Vi1y+eW9fYXiYPjus5R346PyjvxYPUoND86d&#10;u5O8E59IeCfeyAJX9WDrC/ex6pg2cGG1M+ADkgWTnhD+QzhX6P6g0gF1z0hUXC48jQMJeIvwSeH3&#10;anuOduByIW4AkvgvIc8lRnGzf4NwB6FjfDFPyL1AZzYJTBFkIT1clOzBAYcjBfCMxj2IXcCRD/O9&#10;hjanFVxYXQ8sLBRf39ihLK7tW1z6WLVanTGQzc6SDuOTDZ3IKFvYdKNNcQXgPlbTByITdd8gjlYy&#10;2RPLcbaSJKrK8YcGo+zbq729vuDo2MEzNXTF5EgHRwjdZUX6YFr6lF1Dg/cbI1dz+eLy2juv4T1Y&#10;Z7705ILFpQ/GF15Ta4O1BQEz2esa3omZ7L8qs+OX1xJffyBmt9uvrQurjgkBF1bTB/V8jpARkTcK&#10;eWC5qJoeeKneIaT+TxeGH+P4nGJldO6LD3PA0RboB30ScRNA/V9d38cfq3eaxh/8uUA9f1sYLl7F&#10;c+o9QlxisIiVj+BytBv8eXKq8JfC24X9QsWBwk8JLxa+WDhd/JC7sDp2zFhQKP1f2JHMFYr/Xri4&#10;2EOActTz+oYOZJR9QjqR/y2nmSbqrgDSBx38Bh+r5SiaV4niO5JEVeEjlajnPdWuLh/5t35wH6ud&#10;g/tY7Qympo/VACflv75jLr/8/fLeWxm+C5W8E3OLimcs7L9yJ+kKzJD34EflPbi24d2Yyb6rnuz6&#10;wn2sOqYNXFhNHwipjMRjFNhpQh7wSXye0P/NHH8g0CFsrxHi2/YMIR11PuhZDRiRiXuCkXp05h3p&#10;wxevSgcICPcIGZ39VeEcIc8eRlLwgcKiVfwBwX3hUywd7QQjGi4S0ha59yF/sFjgPoeFFBBdc8Lp&#10;8IekC6tjxHGLlj0tly/ektCJLM8/+5qnE0Y6j+eGnUfhwyuiKJLTfAu4sJo++N49WFh718gDYMZg&#10;NOfIcpxNXKhKrtdjA3H2zOrpp/v9sf5wYbVzeJHQ+93pY1oIq3XMWLC4dFRfvnR900Wt8qVH+grL&#10;f5JbVPzQd1/1xjfJu/Hh4L1YHejOfqe3d8km/f3VjVuR/IaybYALq45pAxdW0wV1/E2hdhxbkSnQ&#10;+wod4w8e8j8UIq4m1f0qIWKSozNwYTUd8CcDo7ZxSRLeA/BR4Tp+mByONuG9QhVV+f23MBRWFWcJ&#10;7xMeU9ub2nBhdYzoyy+fJZ3F+8MOZC5fZAZEDZVM9lth51E6lPfefXSWGRKvEPoI/fSBmD3sY3Uw&#10;jrsqUZy4UJXwkUom/pg8LPwPvw2D+1jtHNzHamcwpX2sJuHk/q9uL++/z4fvxJCvPuuyNTcf29sw&#10;YvXOOcf+690f+MIlffniZ1sxVyh94KR8MWnKv/tYdUwbMDKJEUssUOIf7+0H/w7/SEidj8Q/CJkC&#10;7WgPuBZnC1n1fKWQOr9VuFTIqsA+9bxz+B8h14Npv472guf+sUIWE8NFBvX+T+FPhEzL9g9/R7uB&#10;iPVnIW3vfULee4xebSasdgvxw0ybneouAVxYHSMWFJa/Tzp5gW+54tqFhdI7OX/X4YdvVYniP4ad&#10;x3Im+8/bh6aUM2qVVYwd6YKRZHH/RhttPJDJzC3H8T8SBFW5VrWFqj7GdRyK5tgAMHiDUcKO9IFb&#10;EmZhONIFIt/RQ5vTB/MWl7brKyz/mrwLn1j33bguv/2qt6zzXoR3Z4+p5t/18cTw61Deu7l86VZG&#10;ydazVbCeCQP52gkXVh0TAnw88i/C8PQbR1vBiFWm31LnI5FpIi5qtBdMXdhNyD9s1PlzhF7nnQcL&#10;Jen1cKQD/FsyPYp6Zyps6HPV4WgXGDHFn1sfEOr0/nOFzYRVnteIsMRhxNVUhgurY4R07L7X2Olb&#10;fn8uX6x17Aa6u58pncU7ws5juTu+vpaAj1jtFLbaRDrfuGMoZ7K3J4mq5Sh+vBxlPyTX0BcXGx/4&#10;iNXOwUesdgbTbsSq4lWLlj1N3oVLWLiq8R05xAvflpfnbM8670Z42WvPSAyfzOLPevuvte9QH7Hq&#10;cDgcDofD4XC0GfyJ+Gvh82t7Q2glrDLCGlcBuGxp90qznYYLq2MAUx6lY/dA2NHLFUq/7/vE8l0I&#10;MxhFR0pH8d6w41jpzl5SS2SjjTJCH7GaMuTibPPWZz/7AwNRPJAkqlaieLX8nlnt6pouC9elAUas&#10;8keqI31khT5iNX0g8s0a2px+WHjelTvlCssvyTUZufqeD3yx+vdjTlj33Sj8w/ELG8I2Zb70SC5f&#10;PKmeJWDEKm5e2gkXVh0Oh8PhcDgc0xq7C68TjkZYRVS5XIgvVhYffK5wKsOF1TFg4eKrepI7jMv/&#10;nzSZId+dmWxOOoqPhx1HIX5+Ab57GdXkSAn4Sr191qyj/j579oMNguoQHxmIsme5qDru4PnJ4q2O&#10;9HGc0Edepw9EPkTtaYtT+y/dUt6J3bn88q/15Ut/l3fk8AjWV5+1pPrzBa8J343Vgain+o4PfSl4&#10;rzZnrrD8ptNPv1G/XVg0kj8s2wkXVh0Oh8PhcDgc0xr4s75K+GahuiRKElZZNfy/hY8LEVZ/JZzq&#10;i266sDpKsCpxbnFpUVInb0Gh9Jp6sI0q3dn3hZ3GciZ+shL1nFAPgu9DH7GaEhBVB7u7X1GOs7ck&#10;CKrw0cEoW/Dp/20Bi7UxY8CRPvgDx0espo+nCtst8k0K9PYv2Xz+ouX7Mrp0Qb54eV++dKds/+uy&#10;0977WPiOhN983RlPLly07GF5pz60Lhv/zMwVimv6FpfmSTZ80+0kbLdfWxdWHQ6Hw+FwOBzTHkzv&#10;ZwErRC38rJ4nRFjlo5z9vYSIrY8IEVUfEyKyTnW4sDpKSCdx21yh9MOwgyf8V19h+QvqwTYajOIv&#10;hR3GMq4BslkWcwXuYzVFrMxkZkr9/yVBUK2W4+zagSj78UpXl1+P9sB9rHYO7mO1M5i2PlZHQm7R&#10;sv0WFIrR5a99zzvkmfxE+J68bc5x/+o/49OnLcgXj7HsKxSXJLx3q7l86Tu455Gk3ceqw+FwOBwO&#10;h8ORAhi1ylRsfKfeIPy98DdC/F7+RKijVOGTwkXC6dApdWF1lMjli/tIR47RNEHnrnjd/PO/wyil&#10;GqTD+MuwwziQyf69ksngbxLMFm43tOloFxipunJ29sXlOHtXE1H1iUo2+/HqzJne/tuHZwtZUNeR&#10;PiLhVkObjhSByNfuFeonNaqzZz+lnImvDd+TNXb3vKkebBj8cdmXL97b8O4tFNcsyF/JyGzcL/CH&#10;ZTvhwqrD4XA4HA6HwyFgWmSv8HdCBFYVUq2g+lfhW4XTRfhyYXWUyC0q5sKO3RCXfwI3AYSp9vZu&#10;Uo7ie8LOohz79W3Smawl5D5W245qtTpjRTZ7RDnO/qOJqPpoOY4v9On/bYf7WO0c3MdqZzDtfayO&#10;BP70GuiOXxu+J+vvyp/clckM/1EJ4guv2SJXKH4u6f27oFD89r4vi/kDx32sOhwOh8PhcDgcKWI3&#10;IeIWI1gvqvNsIavM8oE+neDC6mhQrc7ILVp2UVLHLnfWMtxM1LAqjveUzuGjYWexksleSWeyHmyu&#10;0IXVNqHWae/pOUw66DcniarC1QNR9oK/zJvno4bbD3yszhzadKQMnksurKYPhNV4aNPRDLd3HbtD&#10;OdP4J2QlEz+8MpttEKb7zrn8oERfq/niw/HbL/yfjTbapLsetF1wYdXhcDgcDofD4XAkwoXVUeCU&#10;c5fu3Jcv/TLs1MmxR45btIyOdA33ZLOzpHO4OuwsSgfynHoQ4D5W2wjplL+4HPf8NUFQrTM+z0eq&#10;pgb3sdo5uI/VzsB9rI4SA5noAnk3rm18X2aXmD8ih5ErFJc1vIOFJ370/wZfGP/X8fVg7YILqw6H&#10;w+FwOBwOxxhAZ3SXoc0pDxdWR4Hc4uKR0oG7P+zQ9RWKPzr94ouH668c9bxeOoprGjqKUfS6ehDA&#10;6sU+WnKcQUe80tNzcDnK/p1FqUJBdWUUr/lNV9fXfueiappAjDhwaNORMpga7T5W08cOwq6hTUcr&#10;1BcWXBW+L4VlnuX1YMOYv3hZVy6f+B6u9p59xc/nLS61873qwqrD4XA4HA6HwzEG4N/rLKEvXuXY&#10;qHfJkk1y+eWfb+jM5YtrpUP3UdwEEA5hj5GpYSdROo5rV3b32IU13MfqOKM2/X/OnAMqcc8fkkRV&#10;Obb61qOP/sa+2247X4I3jIRytA3uY7VzcB+rnYH7WB0lql1dm1Yy2eUN78xMvGagO8s32Do4/eIb&#10;N+tbVPqCvH+fbPY+lvf15vXg4w0XVh0Oh8PhcDgcjjFgL+GvhS+q7U1tuLA6Ak46p3hwX740EHbk&#10;8O22IF9ihf8a1sbxFtJJvKyhkxhlH7gnihCYFC6sjjPulvotR/GNoaCqLGezXy4ceOCeEnSe0IXV&#10;9ODCaufgwmpn4MLqGFDpjufLe/Ox8L0px/55e1dXw5/bvf1X7p3Ll24M38c15osPLlxc7KkHHW+4&#10;sOpwOBwOh8PhmPJ4h/BP48BbhWuFVeEFwqkOF1ZHQK6w/JLkTlzpp/3XXrtpPdhG0gncoSbuBR3E&#10;gUz8h8EoYsE0hftYHUfcw3TSOPunREE1zq4diOOLbo3j7SUo06KZouvCanpwH6udg/tY7Qzcx+oY&#10;8K/jjnvaQCb78/C9OTTTIz61HmwdLCgsP1zewYMN7+Tae7l4a19h+QvqQUfESfmrd+xbXNrdcuF5&#10;V+5UP23hwqrD4XA4HA6HY8rjBOFjQgTR8eLfhU8XTmW4sNoCuUXL9pPO2gNh5y1XKP57QWFpXz1Y&#10;DQPd3TtXMtnBsIM4EMXfWzUk7ClmCd3H6gZCbtAZ5Wz2QFb/bzL9/4mBOP7cnS9/+Y71KFsL8W/r&#10;wmp6QIw4YGjTkTJYJd19rKYPfKxa1y+OEVCOe94RvjdhOZP97qqXrPPurKGrv3/T3KLlb+nLJ7sE&#10;yBWWFU/u/2pDPAW+WPsKy7sl/tJcofQX4W2WfYtLS+tBLVxYdTgcI2ITIVNF/F9Nh8PhcExW7Cz8&#10;lfBx4XeElwq/ZPgV4R1CxNc/1PftectVwuXCTwmfKZzKcGF1CDPmn3/ZVr3nXL3r/EXL94W5Rd/a&#10;L1cofrqvgO+2oPNWKP2UkS71uDXck5n7PEbZNHQOo/hL1f7+jevBwFyhuwLYACCq3p3N7id1+9tQ&#10;UK2JqlH85EAUfTUQtBkljBsGF1bTA64AZg5tOlLGsUJ3BZA+cAUQD206RoNKHD9b3pV3N747s4+u&#10;6u45rB5sHfT2L9k8t2jZlUO+VcP3c/Gxhflli7v6/zOjBJzaf+2WC/KlV+Tyxcsl3EON8YYo7/1f&#10;EL5f3ttmcUoXVh0Ox4j4L+FNwm8Jp/rInIkAXhALE8jHfrs7t/iCS8r7pUKHw+GY7HinEKEwCW8W&#10;/kVIZ3MkHC/8hhBfq1MdLqwKFp5z5Uuls/Uj4eqkjtY6zJeezC0q5upRh7EyjueHHcMaM/EZ9SCK&#10;lwhd8NgArOrpeX45im5KFFVrjL902+zZoXjNAAK+wVxYTQ/4tX3O0KYjZfBtv8XQpiNFMBvB/0wY&#10;A248/fTNypn400nvz4FM/IVqby+DwBpwwrlXPCOXX/7nxPd0obR2Yb704fnvuGyr3DnLnr2wcOXr&#10;5f3+PTn+eBCugfJ+v0nCv3xBfulZC4YWxCJ/F1YdjikApox9VEgn7/st+G3hZ4UfFPLBz9Sb0YxC&#10;xYfcGuFDwmdzwNFWfF7IiClGTv1AqNeP0VNMU2sneCHYNnOLEFsuETocDsdkB0IoAmoI/GX9Wfga&#10;4WhEFT6ilwm/UNub2pj2wuqCxaWjcoXibUkdrGQWf5Lkg62Sic9O7Bh2x/xxanGQ0KforicGougF&#10;5Uz0qybT/9eWs9kvrpg7N8lHHiLTC4UurKaHXYXPGNp0pIxDhO1aId3RHPxp5u4vxojBOD6knImf&#10;bHiHZrK380daPVgD+vKlOblCaVXyu7r0eG5xbaGrQQkz8p+mdfIHq/BB4Vr5NvjL/DOXM3PJhVWH&#10;YwqAj++nChFYET/x+4YQ+hshouhbhW8Uvl94jXCFcLUQ4e4yIQ601xkKH4COKKNWWcEw8R8hx7iC&#10;6alcw68J+fDHFw9kZEW7P/b5F1Xzg2cKseX/CR0Oh2Oyg+nWSYsCIWT9Utj04zwBvF/vFOJiYCpj&#10;+gqr1eqMk/LFmWMSVaWj1Ztfdgpx66nU8Kf999+8kolLDZ3CKF5z31E9obB0sNCF1bFjxkAU7SN1&#10;+otyFDeKqlLX5Wz28hVdXUmiKkBYRWxyYTU9sGjbVHenMlHBqEkXVtMH3yB8czjGANzllDPZn4bv&#10;0HJGnuuZ7LvqwRpQcwmQX/qR3KJljf5Wx4HyffDoSYVlaCQurDocUwzXCRHCHhQ2m769n/Ac4RNC&#10;wlaEiK9pg07DqFflm0ZQYRU/fq0E7zTwAaELqw6HY6oDP3+4vEHQGg2Y7XGDEF+rU31K37QVVucv&#10;vuy5CwrFvyZ1pppROll/PuXcrzRM479z9uzdpfN3U9gpFP7z9q6ucPYQC5sk/QHgaIG7Zs3ZYyCK&#10;rw8F1ZqoykjVOL76rkyGgQjNwHdpl9CF1fSwj3D/oU1HyjhK6OtnpA8GyjCoyTFG3J2JT6tkso+F&#10;79FyJv5tpaur6Ttz/57eXaO3XvCDpHf2SMwVSmty+eK/ZPte+X1Yfht8ti7IF/lOcmHV4Zhi+Lpw&#10;JGEVINixQvK9QsI/KmR6pF08od04UYi/O8e6cGHV4XA40gWCyo3CzwhH09F8nxA3KfwxOZZRrpMR&#10;01JY7Tv78oP6CsXfhR2oVpQOWCW3+EpWlW/A3UcffUglE98TdggrUXxVtasrfNcfLnQfq2MA0/8H&#10;4uxvmoiqawai7NdWxvFI6wRw7/Pt7MJqemBWHAM+HOnjCKH7WE0fzA48dGjTMRY8MGfOjvLO/Ev4&#10;Hi1n4kcGMtkGv+YGT9lqu+0Ozy0ufmm0U/5zheITwm/nCldmawtX9i/ZfMGipYfm8sV7GsIuKv1h&#10;x72ezWAxF1YdjikEpo+PRlgFiKj/I3xESJyyMC2fL/yrxKrM/1vbc1i4sOpwOBzp403CB4SfEDI1&#10;O+xwss+IhA8J1e3OtcI0Rcdu4Vdb8N3CEIjGLEyIaxfCfErIooQsGjMaAWlaCaus8tubL87sy5d+&#10;3mS1f/yr/UP4bdn+1jDzpa8vXHxVT39/NfEP6nI0Zx5TFhM6hIukIYXXwX2sjgH3ZDLPG4jinzXz&#10;qSr1/NXyrGN2qQdvBfexmj7cx2rn4D5WOwP3sboBGIiyZ5Wj2nN9nXcpf1LWgyQBMXv/Yz9e3CFX&#10;KP4/eX8ni6v50pPCu+Tdf5Xszz9Vwg9FH0J84YVbSNxfN8Yr3nvoCW8+SYK4sOpwTCGMRVgFLIaE&#10;31XiQBZOave/l3Q6ThU+KXRhtREurDocDkf6YIpwSYiP8puFS4VnCVmx/Wzh5UIWuNL35f3C44Vp&#10;4lyh5p9E3ucWTDlkFC6zUmw43r/XC0czamZaCKsIqn2fWL6LdLo+JB2l24XNRNUVC89axqr9YxLf&#10;BqPshxo6gpn48XJ3fEo9iAXinguro8BgFO02EMfXNxFV1wiv/tdxxz2tHnwk8P2LOxAXVtMDwiru&#10;ABzp40VCF1bTB8LqgUObjrFiZSYzs5LJrgzfp2V5n1biuNki2wirNfeDc8+7cqe+fOkr8j6vrf4v&#10;73ym+j+cy5du6MsX37rg3KsOOP3ii5t+8yxYVDzHfhPU+eTsN+YvlNMurDocUwhjFVbBcUI6WcQb&#10;ECZNyWFxjnnCZg8axFJeEkzv7xHqv8884MJplb1C/NKR30jCKnHpYBwrJB5+x1p9IGMn/rFUHOaD&#10;gX9ksesw4UiLb5EfHU3cJNBhpi5Gs2AX8fCzRz7UE/761hejFVap45cL9ZpgAz57sOHFwvBacZ46&#10;4DzTf9gfCS6sOhyO6YQdhQUhCzzy7GvGfwnfIExzQUfea98Xkv9yIa5/QiICK3gv47JAbf6tkAUr&#10;vy18vH6MRS5H8uU55YXV48/97s65RcUPCVckdJgsb+9bVOI9OmYMJixcVY6yDwxGcxE3QriP1VHg&#10;7kxmr0qcvaHpSNVs9sr7u7rWGXE0AtzHavpwH6udg/tY7Qzcx+oGANc5A1H89fB9CuU9u7ja25v0&#10;Xca3HS52akA4ZYp/X2H5J3KLS29feN4Vz6ufGhG5xcWj+/LFR8Lvg+M/+JVfy2kXVh2OKYT1EVZZ&#10;jfOvQuKtFTJFENCRQmRkxM7fhA8LtxeG2Fv4ReFfhD8S/lR4i5DRMN8T6vQrOoVMU0S81Y4e+TLC&#10;BuKWQB+GdAhfKbxOSBimW/5CeJ+QfF4j1LCIp4wwwE5WaObBhsCK0Hu1ED+yuDsg7iXCJB9b2Ibg&#10;SFwWJKEctwrxn4fAua8wCdTRfCF2/lD4E+EKIW4VviykbsaKVsIqHS0++pnKSR5Me6DTQEeP/BlB&#10;RVkpM2Xl5U09IaRiI3XAecJdKRxpNWsXVh0Ox3QD75RZQkRI3n3qLgcx8g4hz046RWmLjbxP/iRk&#10;9CmrmvPeCmlHH/Hn2x+F2L5IyLuYTjTvEXyR8Z7gvc4fl60wZYXVrv5rN6WTlMuXfttXKD4RdpQs&#10;JcytfWcup12MWXQb6O7eppLJ/insBJYz8d2V3t4kAZXvN/ex2gKMTBJ+r6moGmWX3TNv3u714KOF&#10;/kHtwmp64Lm2IYMRHOsPBmfw3nCkC/rSzHpwrCfKmWx3OYofD9+pA5ns31fNmbNHPZgFfWUGHa0D&#10;ZqrUN0eNkwtL9+zLF//Y+I2w7PGtd3i6C6sOxxTC+giriG8IicSDTDVE0Huj8AdCO4UwFFYJd5Hw&#10;H0KEUEaT7iacK6QDeqOQaT6AYfinC/FPd7eQ9BAG31YnPuD0AcfDDwH2HiEdQMRQHNwzzJ6RRIx4&#10;5YMAvEWIv1a1k6ma+KGjTEyBfJewKGRULh1jwlvwIc0oH/J6j5BRtpQDURmRFLH5Z8Kw7Nj6diH5&#10;MXKJD3iESkbWIspiC9NKRxIvQ7QSVs8R/lL4hJAwXB9G1yJgM8qKciBAM5UVUq+R8OdC6o7Fwv5P&#10;yKIrxCe9Vh1mF1YdDsd0BSIlHX7EtDlC3iv4RevUFG3eSYihvxKOpjOAzbwv+XMyFOmI/0khz/fP&#10;ClsJSVNSWD2lf+nOC/OlD+cSFqJoYL5054JCMdqoWl0vwY2FlaQTuKKxExjxh2cS3MdqC6yK4z1Z&#10;4b+ZqCrnrlnZ07M+fjsRmdzHarpwH6udg/tY7Qzcx+oG4oFM5qnlKHt9+E7F96q8b19dD2ZR87E6&#10;tLlh6O1dsol8F+BKoOFb4ZC5r8VHv8PhmCJYH2GVDtYVQuLBLwgBHSmEvSVCPReKi7yUEUA/Wtv7&#10;D/gozQoZtarCqoJ/kn4nJL0kVwC85L8h5DxTFu1oDkRPRFzOsRAH+WAncZgGyXFGYzJatOZLpQ5e&#10;YnRgOM+v7bAsEP5beLEw7DzS4SQOQuZpHDCgfnU6aAjSJB58KwfGgFbCKnYz6oiRtYT5p5CRuvbf&#10;Of79Z3on5+8Skp6d4oCQjFDKeUY/IVg3gwurDofDMTHQJ+R5zGyE0Qg/6gYA3+lJ4WMhfzbyPmnl&#10;0mDKCasLzlp+eC5f/HGzxanWYb50l4Tlj+P1FtsG4viYcib+d0MnMBPzh2cSXFhtgtu7unYtx/EP&#10;m4qqUfa6Sk9P+N05Wriwmj5cWO0cXFjtDFxYHQdUoujN4Tu1xkz0g1vjONQrxk1YBfJNcFLS98KJ&#10;H/0mf1g7HI4pgvURVgFTHokHVVhV9Av1XPigYgQP4iIjT8OOmY6IGauwysPvu0LOM5WfBbYUdO5u&#10;EqqdVnhEaOU4UzfDqft8JLP4COdxU6DTwxApESGpr6QHLqM9mT5P5xOxVMGHCAuZIEwmTfdnxKv6&#10;sGPU7lh8pY3kYxVhlJGwhPmxkAVXQiwWch77cPUQ4mQh5xn91MqBugurDofD0Qie8a8Sjmbk6HiB&#10;5zozL94hZMEj/hBlhgJ/frIabfie4R3J85uZCkng2c/sEWY3tBJOp4ywykiT3OLiq6RT9GBSp2hd&#10;Fv8mv/19Zy/nO2GDhLZKpueMsPPHyJqVccxCnkk4UjiW74ZpgRWzZ+9djrM/TRRVo3hNORNfvWLu&#10;XNxkrC8Qs/Fv68JqesDH6vOHNh0pgz+M6FM40gUzRcfSR3ck4L7Zs58iz/17G96tmfihVd1xph5M&#10;gY/V9fKPngT5hthH2DDbJVdY5sKqwzGFMJ4jVhUfFuq5UFjlpYzwyNRyOn2IjLajicAZjroYSVgl&#10;PqNAWZWZUaI2PV5GGhe/rlZ4/JiQ44iJSX5UXytk5CkuCnQEJwtNMVr1dmGSiElnkmmgxwitwMv0&#10;fkbG4ueUkbKMILL8qlBdE5D2c4SjxUjCKiB9wuACACE6xPuFnGexkiQfY/iF5TxuDoadeSfAhVWH&#10;w+FoBO9C/uBqNeJ/vMEfjkzt592ofl+V7H9TaJ/3y4S8m9Vvegj+dCMt4tPpaIYpI6yelC/OzOVL&#10;K8POkOFa6SwN5grLzzx5cem5vUuWtBrJO2pUMtlvJHT+7h+MIgTUJOAX3X2sGgxE0T7lOL4qFFRV&#10;VK1k4qtXHnXUho585HsVN1MurKYH+g2jXjjGMa7gTwQXVtMH3w/jJvJNZwzG8af5k7Lh/RrF/y9Y&#10;xAofq7hTGhf0fnrJtn350jXhN4QLqw7H1MJ4+FhlarlFK2EVf6q/F+p5FsrA7yijKJt9mI4krALE&#10;VE0D8kBkwSoWuWKxDeKOVVhldBGdUha40n/HVYC8rrY3eiBGEu824XlCFgZpRsqoC3iNBmkKq7BV&#10;O3Fh1eFwTBewMCCjO0dDZnk8JOS9kgZ4T+MrlZkQfxDipob3C36yvyXkT0NGntpp/wirCK744U4C&#10;I8XwEc4zvtXiMQirFwh51/ELWaCBvPHJjh3vFdJJ549I3ilMMWVxjnCfPylxE8RxFs3Ctmb7kD9v&#10;iQu5Ps32yZu4xwmJh5uDdfY32WTzE7Pv+GQp7Agpc/ni2uM/9JW/HtJz2lvl1YvNagM8Xkh6zGJp&#10;tt8jVNtYbRub2H7RXbOjf4Qdv9uO7r57/q570H6IR1r80Uta7DMqmfe05g/xPU96LK7UbJ+OI2lB&#10;ZhThu77ZPjbOFBIXIZe0Wu1T31w/4uJHn+PN9olHfIRjjr+oyb5et6OF2Md2w37X05523G1Hz/5u&#10;OUFUhX965VG/X7jHHixAStrUB2njY5j41CfHtX0l7WMvtjDKCb/+2Mc+dURaaiv7pK/ti+tOWs32&#10;SY+4iCgc57fZPte/Vftin3TZp2zavqBtb+E+9hLfti/SStrHDm1PtCWNn7TPPcJ1Ii7kejXbp30Q&#10;X9sT4jVpsc91g7rPecrHL/GIT7tK2tdw2t5It9k++Wv8lu2tvq/PAMpLWsRvtk99U3/E1faVtM91&#10;0PjN2pfd1/LRDkhL21fSPvbTNyGutq9m+1pW1pwgLs9J9rV92X3s5TnL/a+2NdvnvtH2xP1FWs32&#10;qWPiaj3zfmi2j43cS9qeYKt9bfvYQ1o8d5L2aR+Et+2p2T7l4znIcW1frfapE+JCnru2fdEO/9vs&#10;05Z4fhNX20fSPuXTNqHtq9U+14+4cKT2xnuX+MTV9tVsX68Rv8RNetfrPtRnrbavZvvapqg7qLYl&#10;7dfK+Z599z3jn7Mzj4Tv1xXd8b3veta+6AaUi+tHHJ4zanuz9kY4bKHMHGfb7jNIi/VbLj7kmNc1&#10;LGB15KnvR99AXFU6HI5JjPURVhlVikCoQhsPY4tWwirgRYKAp2Egi0shKCaJfqMRVhXYRqcNMZRV&#10;71n86i9C4o6HsKpTJZlOORaoD9WfCpOm4m8IXFh1OByO9IFIqM/F0ZI/5dJYVZl3ASO7GJGX9F6g&#10;g/2AkBkkdKLBeAqr5M27hPc3pLPCe17rAdGXEbCM+GMEFHUCw31GYTL7g+Nst9pXalzSabbPtsbn&#10;GGmss3/U6/MvzJ297LawI1Tnvbmzr/jwzIXvZBq5TVupabWynW21jWO1cl91+OF7SEfv0bDjN5DJ&#10;/PT0Zz0LwbzBViHXEHcT7Cs17Vb1AJNsS9rXOPzWbB1hHzZLK9zXuKFtSfuE5xhpaPzh/U8///nP&#10;uCsTX9vUp2om/il1LGFJj3ikybamN5Kt7KstXA9EDraTbNX0NW3IsWb7mja0aSXta3iOa1rN9vnF&#10;DptWs31+Nb7Gbbav4TmuaTXb11+N28xW3df4Glf3eQ7tZ/Y5H8aFSfsaTuOOZHsYt9W+LafGb7bP&#10;r8YNbQ/3Nb7G07SS9jXuSLayDzVtyPFm+xqf73/avKbFccLZfbVrrGlDjjfbZ5vwmr6mlbRPHMhx&#10;TavVfjPbwn1+NT7H1bakfcJCjmtarfb5bZYW7xmEUt3X+IQjjVb7rcod7rOtcUeyXe3jmG4329e4&#10;I9nKPtS41rakfY2v8TStpP1a3P2f/vRtV3bH3w/fr4xivXN2hr6y2k6dHywkLnnatML9JNt0H5EW&#10;jaW6/c57NnxLvGje6/SbSOlwOCYx1kdYZZogftuIl+QzdCRhldGlfNR+RIhAy6gZwiJi4vstHK05&#10;GmGVh9ebhUzbx48oYi8vf0bi6MJN4yGssmAVcSpCHqajhQqrdCb5KBxPuLDqcDgc6QNhlffXSuGt&#10;LciCjfinZps/5VqJkmMBfr4ZURNyNO4GeFfgkxz7Ge0IEFZxScPzPglWWGX2STMkuQLgHfp9Ie9j&#10;iDuhpPfuhMHCfPF10vF5MuwI9eWLNy9ctOylp198Y1vcHdwTRa+UTt7qho5fd5ZRx82AcJ30vTWt&#10;wCJUA1FcLMfZNaGoWhnyqfrT+2bPDr9ZNwR0oBlR12zGlWP8gassRoo50gcjJxGMHOmCATmMYHWM&#10;AypxPL+SsDik8OFK5hhdcwVhlRGnGwpGtqJL/HrGjI1/fewHvvwv+z1x6Ilvwk0ga7koHQ7HJMZY&#10;hVU+3L8jVJGNBaBCMW8kYdWCjiGr3NLpJDydPBaNsh+pIwmrLAz1LiEdwp8IQ+FyPIVVXZgLP6vN&#10;fJ0B/LS8QKj5MR2DeEzLZHpAK/BP/Fg6SC6sOhwOR/rATzhT3JnGR2e/GZmlgX9VptI9WziWP+Va&#10;4Xohf/KFZNbGaIQepurzvGaqPuHx/807mD8pk8C7Sf8MbSUqJgmrvJsYUUlnBeKj1fpDn1Do7V+y&#10;eV++9APbAarz8VxhOVP7NhjV/v6NB7q7dy5nsieVM/GnK5nsF+u8NtkHXBZf8s2A4MGfydMWNVE1&#10;jr/SdKRqFF9/TyYz3r45WTCMEUkurKYHnkM8cx3pgynY/JngSBe8O5kG7xgH3Dlnzo68Z8N3bI1x&#10;z/nVmTP5fkEXGA8xm7SGv31O/OhlX7DfFMd+4Ev0l/kuVDocjkmMsQqrbxPqIkssYpHkC7SVsIpo&#10;F676T+cKvzWM5iQOIqpdGGMkYfUgIdMZOc9LP8R4Cqt9Ql29n0WnmnUueYhSD3oesRefdsSjg80I&#10;2yQgEtNRH8sCJy6sOhwOR/rgfcgfaKMBz1DeGeMpfvHHJu5pQrLi/2iAMMzz+qO1vf/8cVgQJglF&#10;CMT4LL9L2GqRpkm/eNVJZy8/oi9fvNd2gOCC/LK75l94zQaPtL3/2GN3KEfZt1ei+ObEzl3AciZ+&#10;shzNbfXuRbRH5JuWQKAeiOPl5UBQVQ5E8c8qmYyORBpP8C2Hnz8XVtMD39MMynCkD3xsjtcfg47R&#10;g+8GfKc6xgmr4ni+vFfXNLxvM9nBu6OIWUXoEPgYHlfkCstPyOWLj+g3hS9e5XBMLYxWWEWw+y8h&#10;i28QnlEr6pctRCthFYfc7xGGI1X4KD1ViJDJQhsIkworrH6QAwHoRGp+dPxCjKewiuCpPls51ysM&#10;O5j4XGEE7cm1vSHw8Y2oSTyEWUblJn2c4PfuIuFYPtJdWHU4HI70wWjU0YpZvCfw+x0u9rgh4Hmf&#10;RPKiQ8Dz/svCJJGT9xQ+vx8T8ochYAES/gD8pZA/+ULgMoDn++XCVqNNJ72w2reo+Anp9KzVzs9w&#10;JyhfZIbNeuGuww/famUmM3Mwyr5zIJP9eznKPtHQqWvCchTfNdDdjU/aZmBWTNK7fcpjxdy5O0n9&#10;XFNb6T8QVIdGqmavG4yiVq4rNgRMi+a71oXV9PAs4YFDm46UwYJPzQaGONoHFmTmDxzHOOGuTOap&#10;8m79cfiuhQNR9uPP2mabnSVYq5mp64XjL1i6W19h2V3D3xQurDocUwo3COkoIZjycRh2lvho5J9h&#10;pgz+S4hv1d8I+deyGRj9oiIcLwMLhtX/XsgI1RBMZUN0XCqkc6jgg5g8Se+bQgRJOn0Il2zTGWRq&#10;Iud5QDFNhY9cOhms8MfUSM59RUh4Ri0QhumSHGfkbTiKFpwmpJPJ6BwdlUT9IBzr6FN857G6MXXE&#10;v+g4F2cU0HVCu0gV9lC+mgNrIaN+EUQRguksMT2NhbYQkLkOY8FIwiodXDrChKFjnzRiCsGa838U&#10;Jo2WtcJq0rVTuLDqcDgcyeD99HchU8LaDd4pdwt557CyrRU6EVWZzs45/jhU9zlMscU+/jTkj07t&#10;QPPeY+otfypyjndVK0xqYfWUc7+7TS5fvNsKqkMdoNJ9Jy0utfr2acDa+fO3Gsxm96tk4rcORD3f&#10;K0fZFcKGaf4jMpO9lumL9WSTwHT0aecKYGUcP72SzX4zyadqTWjNZn9eieN2Tq/kjxV8+ruwmh4Y&#10;Tca3tiN90N9yVwDpg8FG+NF2jBOkozqjHPUsTHoflzPxql8eeeRHX7DddrxXh3HX4fO3ujuT2Wug&#10;+5hnrsMo2mdF19ydlvT2tprJU0d1Rl+++LVcoXjTsf/7hUv23P8ln6ifcDgckxh0lPgw0RGoCKY/&#10;FzKqkxGlbxUyopPFLBAP1wrppCEqtnL8zwuXBTFUhOPfTfvBibCKQEsHjdGZPIQ4j0sBRteQV/iv&#10;HGLoVULSw8kznTY6qBAhEaH0H0LOI1gioOIy4FtCFhdhRCrnWGAE0RN/crykfiDkOCsjswqytZOO&#10;p47mpY4Y0aPniXulkHNKyoQAizCMkJv0AsTWvJARQhqPTuoKIfHZR6Ql77FgJGGVUVU6yhYbWdzE&#10;lhUBGjGb8/iORQAO60JFaLWxWafZhVWHw+FoBM9M3jn3CNNYeIV3K89hnsfkyfuBEafvFPIHJaIq&#10;7/2PCBXYyAhX4vDew+fqu4W8c5mlwnGE2KRZDRaTWljN5Zf39uUbF61asGjZT+ctLo16VCidrXIm&#10;++VKJr4n7LitBz8qld9qlPC0E1Zv7+raoRzHXwoFVcPftMGnaggXVtOHC6udgwurnYELq23ArXG8&#10;hbyjb0l431ZXZKI1fz1q9o/uzWT2urara9NyFM0uZ6JvljPxrRJnhWWlO3tXGXczUfTRO1/e8g/Q&#10;GvrOXr7LKed+hfuI0fe4/3M4HJMYiJv4UENMG4mfFyK0MkpxpI4SIy0Jb+Ozyj9iG0PqAXkzapIV&#10;8hATETVZBY9tjrF6XhJwO8BIGjp2iH+IibaDw8p9tws5z+hV3AkwypKOCNPc6UAiurKqLtP3Wd3f&#10;2smITkRXRmu2Oq8jePiYRmRGFCVPiO85hOhWnWaEz1cLdQQuxDZWWmYU0Cj+7WpAK2GVOkAgtmWh&#10;U41ozohazhPfnqesCNKMpKVecU1gz0NeBEnTEl1YdTgc0wXMZEDQGon8cfd/Qv5IKwsZGZoGmInB&#10;6vv6rrHkT0D+6Atd0jB6Vd3nhMR2/hAdCZNWWB0arVr6diiqwoX54uvqwUbEiq6unSqZ7M+TOmxj&#10;Yib+t3Tcvrm2u3skMWNa+VitT+P8ZoKYqvzFne0dqapwH6vpw32sdg7uY7UzcB+rbUIl6nm1vKsf&#10;a3j3KjPZwXIU/zrRH2sCJew9g5m4//7WrnsULqw6HFMATKNniv9o2GqERAg6Uklp8OGp6SCwMrWf&#10;f3QYSYlfMEZIMoqy1b88fLQies4R8k816VqQPiNpWXGfFz956IcuAuwrhYcKsaWZnZB0GKGZdA7a&#10;j2fS4QOPUbmUgU42eY30gU0ejNDFBx6dbkRrRgCtj6gKWgmrzcqi16RVWbGnVV0l2evCqsPhmC7A&#10;VzYjO0cifwbyXGTmB6NA1/dZvz5gpAuCIH9o3iTkT72ikHclz/EQvL94l/LHIT5Y8buN0Po5If61&#10;k2ZFhJi0wurC/JUn9hVKj4eiai5fvOOkC66mEzQqDMTxGdIRezyp42XJNMRyJrtSwl7IiJjBKDpS&#10;WenOHrEqjvevdHWNRjDlT9BRj6adzJA62b4cZ79SibOrAzF1yKdqnP3dPVH0XLnhRvoWGw9wD/Ed&#10;m0ZejiFwHx4wtOlIGQyO0QEmjvSAWz3+PHOMM1hIspKJfrBeLnqa8wl5r98+kMl+ZTDqmbNi9ty9&#10;q8luAlxYdTgcjgmGkVwBpAkXVh0Ox3QBI/t53uFzmxGgzYiwyuwMZjS0Y2Xy0QChE5F1xGlqBnSg&#10;8Qc71inmk1JY7Vtc2j2XL90Qiqo1YbVQ+kJv/5KkBb0a8O85c/YYyMQDCZ0ty9X1kTBfWnl0fGi1&#10;v1//fF5f8CftlHcFcN/s3qcMxD1fqPlPTRBV5ffmchwfVA+eBtwVQPpwVwCdg7sC6AzcFUAbUc5m&#10;Dyxn4p8Jn0x4V28Qy0Pv+t9XMvHnylEULv7swqrD4XBMMLiw6nA4HOkDYRW/qf8tfFUTssgiI9qY&#10;FpbmSNVOYlIKq7lFxTNyheKaRmG1+MTCwlXN3BStg+rMmZtJ5+zT5ShOHP1SzmT/JR2tK4Wvu2/u&#10;3Fb+6seKKS+s4rtuMMp+ORRUlUzXvDOKdKHRtODCavpwYbVzcGG1M3Bhtc1gcchKJnumvKcfDd/b&#10;40FGxA5E2bPq2SlcWHU4HI4JBhdWHQ6HI32wGBSr5TvWxaQTVhecfdUBffnSnaGomiuU1iwoLLu0&#10;q//aUb1bVzCFP4ofTupUye8F90fRPnfNn9+OqbT4+ZyyPlYfkE4v0//LUfxksqia/eXKOO6E302u&#10;Ja6mXFhND/xJlbaA7hgCLkfcx2r64E+zI4Y2He1Ctatr00p3nJF3eCufqg/Le+i3whuVlUz2dvlt&#10;6YNV0rv/nqOjVw50zzlgoLuHdWOAC6sOh8MxwaDC6mVCfL7uWScLl2zo9MKR8HSh5gfPEbqw6nA4&#10;pgPwr81zdjTo9J9eaWJSCav9/f0b5wrFSxBRQ2FVePfJ55ZGJdjdN3v2UwYy2eXJnarsTawuXA/a&#10;DiDuTUlhdaC7exupwy9KZ/fxBkEVn6pR9s90VuXDoxPiJsIqfv1dWE0PCKvuY7UzYPaFC6vpAx+r&#10;rMfhSAHlOXOetSITX/TP7uiR4Xd4FD8k7/EfD3Zns6vieM/BKNpNKe+oAwai6KxKJr6j/idq4zdA&#10;lL1XeHktTCb70wcyGRaQdmHV4XA4JhhUWH1YeKfwjjpZeKTdHa3LhZofxI+gC6sOh2M6gNX9mZY6&#10;GrxGqKMUpjomlbC6oLD88L5C6ZFAUK3iFiCXL7GI16hQzsQnSwcqcRrhQHfcVw/WLkxJVwBr43gL&#10;6dB+qtJkpOpAJr7tn5nMC+vBOwF3BZA+3BVA5+CuADoDdwWQMg7bZuddPrjffh+qZOILB7uz+XIU&#10;zWs124Q/9ipx/GzhmfLO+ot8DzRdDEveWw8NRBF/hrqw6nA4HBMMuwv50Az5bGG7ffo9Q5iU9x5C&#10;h8PhmMpghD4i4mjAyNbvCY+t7U1tTBphNb7wmu0XLFp2bSiqDgmrpRtOOfe7O9eDtsQ98+btXoni&#10;m5M6UeVM9K0bZ85sd31MOWH11jjefjCOP11flKpBVJXO6x/v7u45uB68U3BhNX3wjenCamfgwmpn&#10;4MJq+mBGZgbBdCyzIWrh5X2/Mpt9cTkTL6pksrckfRcMZOLPSXAXVh0Oh8PhcDgc0x4sXnXB0Oao&#10;cJHw18LtantTF5NDWK1WZ+TyxVfnCsUnGkTVfPHRhecUT6yHHBEsSlGOsk+EnSc5tqqSzabhG4/p&#10;6FOmXa2K4+2l/j4ufCxZVM3++e5Mz8vG0uFtE7YW4nfShdX04K4AOofZwnb4iHa0Bq4AjhzadKQE&#10;pupv0Lub99M92eyscia+z34XQHmH/e3kPfY4XIK5sOpwOBwOh8PhmDZg9D/CFaMClZ8Ufjo41oxz&#10;hX8TDgoPEk5lTAph9VWFK/fO5Uu/DUXVmrBaKF3R++lrR+VKZ6C7+5nlKL43oeOE/8/PpCT+vUI4&#10;JXysVnt7N6/E8eekTht8qtb5j1XdPYdNAFEVIDKxcJgLq+mBtQQ6sVCZY+gPHPexmj74hnjZ0KYj&#10;JewoRPjcIPxp//03L3dH14XfB8JHvj7z0P+VIC6sOhwOh8PhcDimDXYRMuJ0lbC6AVwpxIXKVMak&#10;EFZzi4pn9OWLaxtE1Xzx4ZPPHt2CVXJBNx4Y8qnW4E+tnMnewiIY9aDtxpQQVqtdXVsOZLOflfpc&#10;kyCoCnv+em82e2A9+ESAC6vpw4XVzsGF1c7AhdX0MS7CKihH0Rv4ozX8RvjDK2ddJ6ddWHU4HA6H&#10;w+FwTCtsIXyB8GvCJ4WhaDoSEWXfK9xYOJUx4YXVkwtL98zli7eEompfvvSk/Bb6+/tHdY1u7+ra&#10;oZzJ/irsMEkn6olyd/R6uehpCW4vFU5q34f4VB1g+n+cXd0oqFKv8R/LcTwuHd1xBCITgocLq+lh&#10;byF+Vh3pg5XpeQ860sX2wpcMbTpSAu4XxsWX86rZPc8vZ+Lbw++Eld3R48/delsXVh0Oh8PhcDgc&#10;0xKMDPyU8DHhD4VvHgVfI0QUmg6jfSa8sLqwUHpnLl9cHQqrcuwfiK71YCOi0tNzsHSYHg87THLs&#10;1+VZsxjlnBZwLzFpfR+umDt363IcL67E2UcbBNUhUfWvK+OYkaETDYhMLxS6sJoeWAhwqo/6n6g4&#10;RLj50KYjRfCnmfsVThe4fhqXkfEsZlXJZL8ZfifArx7y4gvrwRwOh8PhcDgcjmkHRKwvCMeyeNV0&#10;wYQWVk9513e36Sssuz1BVF2bK5Q+UA82KpSj6ENJnaVydzbfn+7I5EkrrFar1RmIquWmC1XFA1LP&#10;jMidiHBhNX24sNo5uLDaGbiwmj7GTVgF5Uz2uMRvhSiLr36Hw+FwOBwOh2PaAl9/2aFNh8HEFVb7&#10;+zfuyxffmiuU1oTC6oJ86eb5Z17GiuOjwgNz5uwonaKGRSnwpTYYzX1RPVhaYMXoSedj9dY43qIc&#10;9yyqNJn+X47iOyqZzET2LYiYjX9bF1bTg/tY7RxeKXQfq+kDH6sT9c+lqQp8rB42tLnhuL2nZ9dy&#10;Jr454XvBhVWHw+FwOBwOh2MM2FQ4qf1gjhITVlg9/tylO/cVir8LRVXh2lyh+KHR+lYFAz09h0nH&#10;6N6GjpJ0nm4/9dS0xYcjhJOqbd0zb9525TjuLzeZ/i8dzr+vjOOeevCJCoRV/E66sJoe8LH6vKFN&#10;R8rgTwQXVtMHPlbHTeRzjAr4WD10aHPDUe3q2nQgE13Q8L3gwqrD4XA4HA6HwzEm7CGcP7Q5pTEx&#10;hdVqdcaCfPF1fYXi2lBYzeVLd8xftHzfeshRQTpF703oJK0djLKFFBetUkwqVwB/2n//zQfi+MxK&#10;U1E1vnNFFEX14BMZ7gogfbgrgM7BXQF0Bu4KIH2MqysAsCqTeQnfCME3gwurDofD4XA4HI4pDcTB&#10;pwsZaToeQFT9yNDmlMaEFFZzi4u5XKG0KhRV6+zv76+OerRqtbd380ome4PtIA11kuIHBzuzyNKk&#10;EVal7jYZ6M6eK3X1eBNRdcVAd89kGZ3lwmr6cGG1c3BhtTNwYTV9jLuwCiqZ+A/rfjO4sOpwOBwO&#10;h8PhmNpACL1d+K7a3rpgKuqvhLeNgfcJp8NiVxNOWM2ds7w3VyiuTBBUq3J81clnfXu3etBRYSCT&#10;eUklkx20HaRaJykT33zX4Yd3QuBkOvqE97F6e1fXluW4p+n0/0oU33FPd3ZWB0b8ri+41vi3dWE1&#10;PSCqPn9o05Ey+NPIXQGkD1wBHD606UgJuAJ4ydDm+KGSif9XvhOeHP5mcGHV4XA4HA6HwzHFsUhY&#10;FV5e21sXfHT/Qcj5sdCF1RSBz9ST8qXZuXyxnCiq5otrcvnSYha1qkcZFcqZ7Lukc7TGiqpDjD5e&#10;D5I2Jrywiqi6MhO/W+rpkSai6p3lqOfYevDJAhdW04cLq52DC6udAYtXubCaLli8avyF1e6eg/VP&#10;WdwC3Da724VVh8PhcDgcDseURkb4G+Gptb1GvFeIWLpC+O0R+D3hPUIXVlNEX375rFy+OJAkqsJc&#10;vnRD39nLd6kHHzXKUXz9uoJqbbTqw5U4ps10AhPaFcASpv9H0Xuk3hJF1cE4Wx7MZufWg08muCuA&#10;9OGuADoHdwXQGbgrgPTRFlcA8sE4oxLF35NvhjtvesUrv9L99Kd36s9Yh8PhcDgcDocjFTCKcWvh&#10;JrW9RrxA+HMhix4hsIzE2cIPCKc6Oi6sdvVfu+nC/JUn9uVLdyUJqjBXKP14rAtWgZWZOTMrmexj&#10;DcJqlL1poLt753qwtDFhhdVru7o2lbp5fznOPpwkqkrdDSJI9w/db5MN3NcurKYLF1Y7BxdWOwMX&#10;VtNHW4RVsGrWrD0eyGSeutPmmz9Hdl1YdTgcDofD4XDUgCBCR7dX+E7hm4RMTWa6/FQG4uGHhXT0&#10;R4M9hfhtnerooLBanXHKuUt37suXzu0rlAZDMVVZG6laWI4wPiZU+/s3rmTis5nCFwqrcvxCRqPU&#10;g6aNlwnpfE8orI3jLQbi+IxyFD+UJKqW4+yKlXE8f5KKqgAx+wihC6vpYW/hc4c2HSkDtxfuCiB9&#10;4GN1sizoN1XA9+uhQ5ttw7OELqw6HA6Hw+FwOGoCGlPlWZxprVB9iT4uvFrYln/8JxDwfdZsROt0&#10;RWeE1Wp1Rq5QfFkuX7yhr1BaG4qpw8wXb8ktWrZfPdaYcOecOTuWM/FvQ1G1HMWrB+MY/4OdwiuE&#10;E8rHarWra9NKNvuWSrOFquJspRzPOb4efLICYZXr7sJqethHONXfKxMVRwldWE0ffGfw55kjPeBj&#10;td1+bV1YdTgcDofD4XDUMEf4iBAx9QEhK+X/vr4P8VE61UeujhabCif8yu3jgNSF1bnnXbnTgnwx&#10;n8sXH04UU+vMFYq/W7j4KqbfrRfKUTQ7FFVrwmomex1T++rBOoEJ5QqA6f+VbPa95Sj7WIKgKozx&#10;qZqtB5/McFcA6cNdAXQO7gqgM3BXAOmjba4ADFxYdTgcDofD4XDUPva/I0RA5ffFwqcLWQzojcJ7&#10;hYiuJwsdQyOtXjW0OaWRqrDat7i0e65Q/FEuX1qdJKYOM1/6ZW/+6pn1aGMGIzDLUfTFRGE1yr5f&#10;boJOimusXjwhXAFUe3s3KWez7yrH2QeSRFU5vmogjo8hXD3KZAaj95ii68JqesClyph9IzvGBS8V&#10;8meCI10g8vF95UgPjBLmj4R2woVVh8PhcDgcDsdGBwtXClcL+UC0QDRBYEN0/ToHJiEYmYNYNV5k&#10;dC8+Wac6UhNWe8+5etdcYdm3+lpM/UdwFX5rwdlLN2jET/noo59VzmRvaRBVM/HqwTlz1nsU7Djh&#10;GCEdwY4C8Xkgjk9r5lNVeK/U4Un4qq1HmexgBPo8oQur6QH/qi4ydQbHCXmXOdLF04RTYYT/ZAKD&#10;BDJDm22DC6sOh8PhcDgcjo0WChFOf1LbawSLuuAeoFLbm3x4g/D748h7hBcIpzpSEVYRVfsKpatC&#10;IdUyVyit6issf29v/5INnr66IhOfXI7iNaGwWslkf8DU93qwTqHjwiojUAeinleX4+wjCYIqfmjv&#10;q0Q9U23Etgur6cOF1c7BhdXOwIXV9OHCqsPhcDgcDocjFfyvEGH1E7W9RjxT+Bchi1rtwYFJhpzw&#10;MSFlHC+6sDoOOP6spbvl8su+lSuU1iQJqn2F4hO5QvHbfYtLL+5dsmSDp5wjnK7MxFeHoiqjVe/J&#10;xKfXg3USLKDUMf+91ZkzN6tE0ZsrUXx/oqgaZ++9J5s9aYpM/7fAr+0rhS6spgfeKy8Y2nSkjFlC&#10;X7wqffCnGX9UO9IDi1fh+qKdcGHV4XA4HA6Hw1H7IEQsfH9trxE7CX8tRFhllNFkA778fif8t/AW&#10;4Z83gAjMPmJ1HHD6xTdu1lco/R/iaaOgKswXH8wVSh845dylO9ejbDDKR2cPLGeyKxOE1YGB7m6E&#10;nk4Dca8jwipiKaJquYmoOiDHB6NoQfX001Pzu5siEFZZKd2F1fTA/eYL+XQGRwtdWE0fLAD68qFN&#10;R0pgMcqXDW22DS6sOhwOh8PhcIwSpwg/aYiwtrjOgvAjwv4JwnOEjD5VIpDZffhuoUKF1TfX9hrB&#10;h+kvhQirdMgmI84SXiTc0M4kI/VOFHK9pzraKqzmCstO6MuXnkwUVQvFf/ctLr1ho2p1XIWucmbO&#10;/5Qz8ZOhsDoY9VxRD9JpdMQVAL5Sy5nMSeUo/neSqCp8uBzHp8hDYqr4VA3hrgDSh7sC6BzcFUBn&#10;4K4A0oe7AnA4HA6Hw+GYQMC3pk4DD8mq+Uynx+/gROCfhNa+rwpvDo4xclMxHYRVOvFco/EA7hBO&#10;GNpMHfgYZaQXC449mwMjACGYEbuE30/IyLzRom3Cat/i0u59heKfm4iqD5x07vLX1oOOG6SBb1zO&#10;ZG8KRdVylH10RRwfXw/WaaQurLJQVSWKXl3ORI8lCKq16f8sVFUPPlXhwmr6cGG1c3BhtTNwYTV9&#10;uLA6BXCI8GdCOiLwF1tuueUy4dJ2c4sttliHSefssZA27khhx0pNc9NNNx0xbQ07UrjR0KY1mjRH&#10;Gy6JNm5S/FbnwvOtwiVxrPFGug5jSWui0pYBbr311sNMOm8ZppUUPimM0oaz+cJtttlmOAz7Go5j&#10;22233dLtt99+HXLMpk18JfHtuZCatmWYB/tQ7WrGMJ2kMJYj2dZOhrZahmH1Xmh2fjypbWB962a0&#10;dtpwI4VN4ljijyVsEu2zaLPNNrtS3pk/EOpCQd8RMhW9o5gxY8b3tt122+pTnvKUqtwz1ac97WnV&#10;vffeu8bnPOc5lYsvvvhVa9euPXIi8JBDDvmV2gZPO+20j+62224/l2IgjK6pE/FVMRZhdbL6B0Ng&#10;HC/BirTGIlCOBxA4e4Q/Fd4hHBDeKWSkJd+coSCEjYgWy4T/EBL+n8Lrha8WjqZT3RZhtav/2k0X&#10;5pd/JJcvrm0QVfPFBxcuKr5pPBapCjEYRS+qZLKPhcJqJYr/uCqOEZ8nApiOvt3QZvuBz9mBKHq1&#10;1ME9iaIqC1Vls6/B92o9ylTF1kL8Trqwmh7cFUDnMFuY9jvMMeQK4MihTUdKcFcAUwBMsaMDoiND&#10;qnPnzq3Omzevxjlz5gxTj8dx3JTZbHadOElhlN3d3cPMZDLVnp6e4Xjsc9wes3ZBznd1ddX4yle+&#10;shpFUWI+xD3uuOOqxx9/fCJJi7RtHNKeNWtW9VnPelb16KOPbkhbbYJaBojdNhz2W5sJTx2FYTQt&#10;8iFfJWnqOWjTsmEJp2W04cM6s+eIY/OyZWRby6Q22DQIQxytf6jhlDZfW2a9tkr2bTwNB7X+9t9/&#10;/+pRRx21Tjgb3pbDtsFW5YfUGbRhkvJXkp6Nb8PafIlnzymT2oOSutAysN3b21tdsGBBjVzXI488&#10;svryl7+8Rg2TVH/HHHNMzU49r7R2EM7aYMOR38KFC4f5mte8phaOa8w5m97//M//VP/3f/+3+pGP&#10;fKT60Y9+tEaOYYPac+qpp1Zf+9rX1kh6ehwSTu1g29rBPU1Z3/3udw+nTV5vectbanzTm95US8OW&#10;y95L1IvW5+zZs9d5BoTXkWPz588fPg/VLrXN5gOt7SM9Xyw1vs2f8qqt9tpC4mhahOWZpOEoY5h+&#10;yNA2ey+G7VGPQ/apEyX71mYYPsvC62nLRFhrhyXntW1DzR9yrWweSbT1BakXe97abMPxnLPntDz2&#10;XoZqC3z+858/XO8HHXRQdcaMGcPvzjr3EnYUu+6669Vf+MIXqj/4wQ+q3//+96vXXXdd9Y9//GON&#10;t9xyS/Wxxx6rThTcfvvtw7bBBx54AHGVb5KLhQvqtP/gI6BRzx+t7TWCf/xvFJIGH5COdMH069cI&#10;7xdynR4XPiJ8sr7PaGRGpFqwf5eQ84QjPPHYx9fs+4QjiUhtEVYXnLX0Rbl88e4GUVWYKyz/dFf/&#10;pePu+28JK91n4rPLUXZtKKwORvGnpFImiqCW2uJVlHkgk8lVoriSLKpmHxO+7k+9veMuck9A+OJV&#10;6WMfoS9e1Rn44lWdgS9elT588aopgLdLx3DtxhtvXIWbbrpp9fWvf331jW98Y43//d//PUw9Lp2e&#10;mtiSRMQTGycpjPK//uu/qq961atqRHx53eteNxyPfc7bY9YuSDzEJ5jL5aqvfvWrE/MhLkLMW9/6&#10;1kSSFmnbOOSNCETH+eSTT14nbcqvNsGwHDYd7Lc2E546CsNoWuRjRS3S1nPQpmXDkreW8fTTTx8O&#10;H9aZTUvLCE866aR1ysi2lgkSXtMgfcIQR+sfWlsJY/O1ZaaObNrsazyo4aDW30tf+tJqX1/fOuFs&#10;eC0HtG2wVfmxUUU6G8a27/D6kZ5NQ8NBmy/x7DllUntQ2uvB9rve9a7qe97znhrf9ra3VU888cRh&#10;IYowzervDW94Q81O0tAwbFs77PUhjoaDCJnve9/7hnnmmWfWRExEVWzRdEnnoosuqn71q1+tLl26&#10;tLps2bIaOYYNag+i66JFi2pEGATL9/IAAP/0SURBVNXjkHBqB9vWZu5pynrJJZcMp/2Vr3yl+slP&#10;frLGj3/847U0bLnsvUS9aH2ecsop6zwDwuvIsXe84x3D5yFltrbZfGgj1vaRni+WxA2fIZRXbeW+&#10;0jqA2KFpcd14JmlYyhimHzK0zd6LYXu0bZ996kSJHdZmGD7LwutJWdRWwlo7LAmnbRtq/pBrZfNI&#10;om03kHrRc2Fd27A85+w5LY+9l8Nn2WGHHTZc74j/vD/lPaojK58QdlxY3Weffa78/e9/X5cuJx+k&#10;rVGX/z1Umga8SYjgdkltrxH7CxklyXXZngNTHIiJuwlpd0z7Z/RnJ8FiF4NCrtGXhL1CRKD/ETJq&#10;lePLhQpG3y0Vcpzz7xLSkSbedUKuY0W4r7AVxl1YZSTqgnxpaZKo2pcvDfSdvXyXetBxxV2ZzFMr&#10;UfyHUFQtM4I1m51IHd1UXAFIw9i4HEXHDkTxQ4miapx9pBxl34Dv1XqUqQ53BZA+3BVA5+CuADoD&#10;dwWQPtwVwBTA/Oc+97lrEA8hnU3bibSdThWpbOc7pO2QwqQwStvBpaMaiiKct8c0fyXx2i2svuAF&#10;L6iN1kLUo/PP8VYddduhh0lCWihG2DJasRSStp6DNi0blry1jAgBGj6sM5uWlhFSNlt/bGuZIOE1&#10;DdInDHHSElYRMxBcNA7nbHgtB7RtsFX5sZE6gzaMbd/h9SM9m4aGgzZf4tlzyqT2oLTXg+2JJqwe&#10;e+yxtbpCYOV+Ix0XVofO27RDahglccNnCOVVW7mvtA5gKKzyTDrhhBNqpI6sHUkMbbP3Ytgebdtn&#10;34XVxmfZi1/84uH2z6jXzTff/OvyHt29TgSuTgtbU11YxW+qrpifVNeIPY8KGRk5VUG5mVL/OeFf&#10;hQiZrP4PbxN+UcjHeSdG731NyPW7VLgFB+pABIqFjGQtC1UofZEQ+xmlinBhxTHuJ9w6MIr1nRxo&#10;gXEXVhcUSn19hdJDCaLqY7n88jdKkHEXtqqS5mA2mytn4jUNwmqUve6BTIapghMFbRdWb5w5c7Ny&#10;3HNKOc4+kCiqMv0/yr652tW1aT3KdIALq+nDhdXOwYXVzsCF1fThwuoUwAkHHXTQGu3g0gl/85vf&#10;PEzb+UXcgXR06Wwqw84055W2Q8o5G892aNm38QgLbf4cp8ObRAQCmzbh3/72t9fI1OR3vvOdTWkF&#10;FCVp0HHG5xv+6XbaaafqzjvvXJuWil3WdrUVkhZ1qLR1CbVsNi/sV7GFcth6sKIK6XFMyxjmpeEs&#10;Qxus3eRlqelCzdvGVXIO4QJ7bRxrK7RltHZDW2eQ80ry0DJpngcccED1qU99avXpT396ja94xSuG&#10;y6F5K60NYfntOUj7oE3bMNbusA60LBC71U7Nx9oRpkMY8tT7CNqyc07bJG2WY1pflBMRiHpXIVXr&#10;jrQJr9R4eh5iQ2irkjp473vfWz3jjDNqPOuss6qFQmGY73//+2ti1I477ljddddda/cD4t4FF1xQ&#10;veKKK6pf+9rXquecc0518eLFNSKgfuxjHxsm4qymjVisdY8dtoxsUxa1C0EXkfZLX/pS9dJLL63x&#10;/PPPr6VBHanYZ+tZ2wTUstnngG4Tl3RC2jDYp+mSD9dLz2kaShsvZFjfpMc1sfe9ioCQe9G2E+pG&#10;71HEwB122KF2L0CuBelo2mqjtY3j2K/UNqDUuJDw2gZtGpB09dpZ2nSw0T6TOabnqSObNnXANU+i&#10;tllLjmlbgZoPZJ/zyjBumLZleI7wlAt7lXotIG2feud9wLWYMWMGwuqEAsLq7373u+ratWsnJeUa&#10;tBJWGZmJz1VGMrJIjRXT8G+L31vOfZIDUxCIpa8T3i1klGczImB+Qog4mRb4c+F2IUJpkj9ChNYz&#10;hGcKn8MBAW4DsBcfxUkjDt8g5HqWhK1GJI6rsHra4tJ2ffnSHxpEVWEuX7wu7r+mLaOhK3H87HLU&#10;uGgVHIyy75eKmkhiGiOL2+Zjtdrbu0k56llYibPJ0//j7ANy/vXTZPq/BaO8+YPJhdX0gBhx4NCm&#10;I2V0C93HavrAx+orhjYdKYE/Tpn10064sNpmnHDwwQevadZ51uOWoZhBp1nD05G252xaYbxW1DRt&#10;vnR6rQCBeJIUFxJeR/uNRGzGttBW0kdYlTqqcZNNNqn55NNzSlv+UNQI6xPbwrwQBrRMCAT2nE2P&#10;Dj7nNV86+VoGRCGNQ7ik/LHT2o2QENabEhttOuSl6XAdEHha2cp2UrowLH/YZsJ0CHPggQcOXwfI&#10;qDEtB/ZYWy1t+WFSGOLaMK0Y2tqsjkJyzuYJiWvTYqTohz70oRoZ2WnbBeKbvXa2Dimjbc9cV66N&#10;bZdh/tZW2g7+S1UIPffcc2uiqRLRlRGHtv732Wef2kjVq6++uiasfuADHxge4drf318TQG18m7eS&#10;8tv2zLa99p/97Ger11xzTU1Q/fznP18joq+NY8sI7TnSUpuoT5s3Nuk5yD51Z8OQnl4brjvXx9az&#10;ZZIQqbT2KUnPCqpca7Vb24KmzTENx6yCLbfccp1rQVxNlzrFFmvbaO4vJeK31glxbTlGInnbMrFN&#10;27K2KLHRXivytmlxXdVebeu2HNzzGheGzxRLmxa0bSasG03H1iHXwtoWPouE3xROKKiwumbNmklJ&#10;uRathFVGa+J/lbq/T3iOkIWS+oQ/EjK6EVFxqnYIcsJ/CbX9rRJ+W4iQDD8jRFx+UMh5FoTCb1ca&#10;QOx5QMgUfgUCKgIcflSThKCzhNj5kdpeIw4XUl7cAbQalThuwqq8wjaen1/2nr6kBasKxQf68kvn&#10;1IOOK5jKXs7Eny4niKrlKF5dyWRGcoeQNrjH2uZjdWXUc4KUu9lCVU+W4/h0RrTWg08nIDLh39aF&#10;1fSAj1XczDjSB4vkuY/V9MFshHYvpORYF3yr8c3TTriw2masI6zSqbSdTCsc0clEoAg7o7ajyr52&#10;duk423Nsj4UaT4k9dKgt1QbO2bihuNCKapvNC3EKwYKRkS984QurhxxySE3MQ2AiL9upt3HDumHf&#10;pkt9hqSedEQa2zY+Ahgde4hIwTEtO+nptUEg0ThhWZQct3ZbYTWsP8Jr2tDaS1hGMGKrTT8UbDRt&#10;SD1o2mEdhUwSflhk50UvelGNXAsWlNFyEIe60XqyJA1ro6ZrSZlsGFvWUCwNbSeMTUepdiuThFVo&#10;65wyWFGLsmm7gFpeyDXQtMmP+1KpNlt7oM3XHude0XxhPp+vjUBVMgIV4ZF7gUV7mKqNPUz//9a3&#10;vlUTWBHk9H5CGP7EJz5RvfDCC2ukXGprSFt+rQO9dp/73OcahFVss/FsOaA9RznVJtKz+XLMlpmw&#10;9jykjvU6c91JQ9MLaa93eK1tmpD0uH9VgITcS3pfh3lxvTUc9x1uMXgWwZkzZ9auRVJ7tPlrnWid&#10;2fO2/my+XAsbLolhO7dtlm3S0PQs9XqoTfaehxzTMmlb17BJJL4th71v2bbnLIln09Gw1m5stbbZ&#10;Z9G+++6LX/L/V3+XThhMcWEV8GH4ZyGCHKMZEVN1cSQWPcoLp6LowEi1m4SUk+n0bxEychKxmdGc&#10;SvYZ+bBI+LCwX5gGuGZcu88KXyj8mfAxIb6HVwt/L2RqoR15in9Vrh0jU5OAMPs3IWVuJaKNm7Ca&#10;Kyx7fq5QqjSKqrXRqp/r77+2LdPOK9nsieVM9l8JouqaShxfxAjOetCJgra4AkBgXpHJHleOsw8m&#10;iarCh8vZ7BtY5KseZbrBXQGkD3cF0Dm4K4DOwF0BpA93BTAFMCZhFREiFJfokGonln0Vf0JhdUNp&#10;hY6QVmiCYxFWbSdcieio5YA2fbbtOVvGsG7Y13NQ69LS5mXFTohtaicdfFsHNj0EAj3erM45bu0O&#10;hVUblnytjZaUaazCaqs6ChmmY/OAYf2zbwUhS9KwcTVdS9q4DWPbfJh/aLsNaxmm2aw+bRjEHBX6&#10;sJ36teW0tNeLvBBUNS42t7p+IW2+MElYVTI1f/ny5dUrr7yyxmbCKoKq+kIlfVvOVrTXsZmwau/X&#10;sP5tWuxrWirkKTlmyxzGhfZe47o3a2PQtpOw7m2akPSShFXNi3vF5sX1tmFt+mxrPJjUHsP8m7VZ&#10;aPPluiWFsQzvD9tm2bYCpWV4PUjHpksdaJnCZ1MSw/i2jYTXwzK0X8Nau7HVxrHh582bxwjiz9ff&#10;pRMGCKu//e1vq08++eSkpNwfIwmrCAr7Cb8sRGBl0SOmoF8vRKBr2/TkDoOpqIzcZKTuscJWU+MB&#10;U+8RmXGdkMbq7e8QIoD+UPgXIYIp9rLi/0NCzuHC4HihghG1+FedX9trBCPFVERnuxkQVhE/ni1k&#10;ZCdElNVtju8tRIiG1AdCNR12u79t75mXL0oSVRecdfk/jz7tQ6zYy6gSBEVNi/ZGXMh2s/3tZm67&#10;7U6/7eo6uJKJzxCWKt3x95TlKHtXKKrCf2aif5Re8hJGy2HjOrbW95XYZW1L2md6p9rGMWtruE88&#10;4nCceJqe7i8U2jqF1Cdx1bakfZhk244HPuUpO/4tio6txNlyIKbWuDKKH7551uz+o3ffnU6/2qrX&#10;kH2otvLL8Wb7ahtx1LZm+4TnmNZJq32o10hta7Yf2qZpJe0TF1tw78HibrpPONJSWzX90djKNr/E&#10;1WuktiXta3iOa1rN9rEZe9Q2jjXb17Shxm22T1i1Ta9Rs3391bitbNc6hhxT29ifKWSEtu5znvD6&#10;q/Gb7fOrtuk1StqHGp9j2Md2s31bTmtb0j6/Gldtarav8dU2tpvta9yRbGUfatpqU7N9jX+ycNf6&#10;NuQ44ew+cbAFWtuS9m0dw2a26jZx1TbiNtsnTpJtzfbVNr1Gzfb5JbzWs9qetE9YyHG1rdU+v8SF&#10;bGu5Ie/bE80+4TWOXqNm+2qbxm21T57EtbY121f7OGZtTdrXa6S2tdqHGpd0ON5sH5vUNt1utq/l&#10;HMlW9gn7DCF/mqlt1CdphfukTdxmtrKwJu6Y+GaELxDyDfRMIYuJMiCEbwqlYxzhwqrphCtdWG0u&#10;RlAmF1aH2EykCtNsVp82jBU4sd2KVCHt9SIvF1aHaNNiX9MKhTyO2TKHcaG917juzdoYtO0krHub&#10;JiQ9F1ZdWG0nEFZvuumm6hNPPDEpOQph1QKRgY/G5wn54JzKYMEqFqi6Sjja0XoHCX8nTPJ5Ot44&#10;T4gAChkp+yEh09r4sGfky4+FjDD+gxBhDKiwekJtrxFWWEU4bQaE1S8IuR8R3OESIYt7Ibr/XXit&#10;EHcFRwoZfUbdsHjW8P6Ou+13xHEf/H+/SRBW185+U+GTm2yy+VwJB2fX40FW6ictyNTJhv2tN9vs&#10;4ON32+34aw4/fOnts7sHkwTUJA5E8aPfOuyl1CNpIe6QH792X4mLAmzD9UKzffwVqm34ckMobrZP&#10;XbHgGHEZRUNadv/9QkRy9pW0UeIe2mIfaj3SyWNa+1xp0Mcsft7+Z9zZnRlMElXLUfz4z15+5Cee&#10;udVWL5HwpHWYkLRxM6H71HckJG1+Od5sn3jEp41ynFHWSfvUCeER1piWzHarfeqb8hJX21ezfbWF&#10;68Jx7pNm+9hD+Wh7PB91n+tGWlD3SZ/rR1yuO2k128dm4jZrX3Yfe/Qe0vbVbJ82gj1qG3Y128de&#10;4pM+cSkvaSXtYwfhOT5Se+O+5roQF9Lemu1zLbg+1CtxtX2xjwsWfHrrPucpH7/N2pfuazjiEZ90&#10;m+1jv8bHLuxju9k+5SMu5SUt4jfbp765f4mr7Stpn+ug8Wn7tn0l7Wv5aPekpe0raZ+21qp92X29&#10;t/5XSJvH5Q/72r7sPvby3LXtq9k+9Ry2L9JP2qeOiav1TPtotq/l0/YEW+2rbdqeeO4k7dM+CN+s&#10;fdl90tT2pM+3VvtcS+JCnsO2fXHd3m72Kau2J57BpNVsX9uEtq9W+1w/4kLaE8eb7et14Zi2r2b7&#10;eo34Ja62r6R9qO2JPDjebF+vG+3JvuuT9rWcajdpNNvn+tE+Xi1U25u1N9ImPmXmONt2/73ClUL+&#10;hId8/7Co6YXCy4QsAMusJ6VjHLHO4lWQTq0KYXQsmQYM6WDS4bSCA0R0UHJOyT4d1dHS2pDEMH3L&#10;MC9sVbuhdpK1o0w5lISnvIgdiI1KhAEl52xHP6StC60/rUNrl3bmCae0eZGWDQ8JryQ9m7al2mLP&#10;sW3zsmWyZeFcmGcoJmgaxGOqb2irtZN9rROtF0vNN4k2b7aTyqF1AMnLXk9EdY2PiGRt1ONKa69S&#10;j+lxrUulDUtbUtr0NK6lPQexDVuTyHnqGHcUkG177bCD+CqS2fbNfivxDNq8iKO+XWEorF588cW1&#10;lfnhN77xjepVV11VI8Iq5xBR8c2Kn9YkYkuz+tMyQGzBhcCnPvWpGr/85S9XL7/88pqfVl1I68Mf&#10;/nDNfhvPlitMW4/b8kLq14YN25e2MT1PeNvGoM3X2hPaZMsOuR94nuCDVEm7t/ZoG4GcI7wytNFS&#10;87bxw/w5H9aHknas7SgsYxiWtLHVph3aQ7iw3iDHbbyQlE2fHZSfY7Z+QtrywlbXYzRhrd1aVqW1&#10;04XV9lDa+ViE1ekERikgMo5lYS5GKdwgpBPRbqiw+qjwtcJwqjKLW/GBj5Cqo1bHU1gNXQHQGWEh&#10;LRV7bxFiQ1PkClc/P5cv3tkgrC4q/X3++Zet1wIqla6ubStR9n3lTG0F+0QBtRkHMtlvrJg7d6L+&#10;YUAHb9wWlblnzpx55Tg70ERUfbIcZd85DReqSgIj0RFf3BVAemDEJKPJHOkDsc7v+/TB6Mg0/pB1&#10;/Ad8443HCFKEWuuL/xdC3EMBxHQ9rnSMI0444IAD1mgnls6wdkDpUH7wgx8cFlzodNOZ1LBJtPHH&#10;Qjq0tsM6VtK5tukhpupoNDuaLkkwID6ddwSOpBFkkH0dicW+dsAhwqieIx2bdhLJT8NDxBLNh3JY&#10;W8lHz5G2zZe6tudsfSitQBGScxourL+Q2Kj2Ul7iIDLYMKSh6VnbQjazVWnLqEIGcTQ+aVsBSEVN&#10;pU0rtDEkYcKy2/ghsc1eHzvq0YpFYZrEs+loGDvS1F5r6tiOUqRt2nZCms3Kz354LKStP/JGANXF&#10;qxAwrbDKCNXvfe97NX7nO9+pjSKFCKvcWyxcZUeohqNKwzK3soPFsDSvJUuWVL/0pS/Vjmt46ljD&#10;Q5tWSGsD7cDWNXVo6ze83yFxNJ+wPsPrae0Kw9pwkLTt/QRtuyKt0A6bnn3ecN6eg0ltzZLnn+bV&#10;iuFz0sajjElp2+sJbXzL0EZ7f4fU50Wrezlsb6O9HrbeYVhm2Ko+J7Kw+pvf/Ka6evXqSUlp4y6s&#10;Ngd+VVkcig/w0YCROX8U4rsrxOuFTD8bC94nxD9XSKbyM4KRj3Sm/jMlLQmMmiAM6QCEVfziMt0z&#10;CUxdu1lInFYiXpKwurPwNOGb6mTEGZ3FpliYLx7TVyg+0SCsFkoX9/f3j+R6oQEsrlTpzn6kEmVX&#10;h6LpSCxH2X8MRBGjsScq6KAxRXGDgE/VwWx2bqX5QlUPr8xk3nVrHCMoOobuA0YlubCaHhBVnz+0&#10;6UgZjKT0xavSB+9wRs060gPT+Rn9u6HYU8g3tH774NJB35/MIMJX/ycMHeOIUQur7Cd1gHX0lAp1&#10;dHKTSAfVdlhD0nEOaTuxpGHPYSv2QPK2edFB1tGqdKyx3dLmS9qksb7CKvuIHRA7bNrkhS1KjmGf&#10;hoekrcQW29EnH7UBG22+obCaVGeEsddHw2scJedaXR/CqL2aVxiefbVBy6jlsqIg8a2NIW26pEN4&#10;aze22mtJeFtGwitJz9porwW09ir1GCSOzYu2hJioRFRUkp6WgbhcP9sGsY3roWGgDUMcLSP1paNV&#10;Ie3OlhFbbDuxZcIuTc+Wy5JwGlfLwb0OwxGrTPe/9tpra/zBD35QE1chIijhGUVqhdXFixfX0tc6&#10;Iz9bL9ZWK8Q1E1a17iDX2tY/6dvra2nzZZs8tK6p37EKq1p3Sk0b2utBWGuH1oOS8LRNrquOWNU0&#10;IHHstQ7zZfSyxuMeC89r+sqkNqf1x7a1zV4Prk+rclA/IW18yDG1y97XbFubsDOsfyV1QDo2fkgt&#10;txL71Ibwelh72bf2Em8kWy0nsrB64403Vh9//PFJSWnXLqw2B0LW2cIzha1G8SC67CEsCZNGuBKX&#10;qfM6imG0+JVQp5dZLhYyShW/qv8QNhN9CIdIysc8YbCN/fcIk8DIvAEhU9daLRo1LotX5fLFBv+q&#10;uXxpda6wnLKNGeU4PqjcHSf6Tm3JTPaxlVHP6yfgglUWGyysIqqWs9nuSpxdEQqqUOrvoXJ39ME/&#10;7b+/j1j7D1xYTR8urHYOLqx2Bi6spo/xElZbwRevajNGLaxyzHZ4bZykTmdI7ciOha3ik6/aQMfc&#10;hrUd61AgCEl44q+vsGpFAVt/kLxtx51jdNw1PNR0IfFtePLRcORj8w3Lr+dsPYTU8CHDtEMibmhY&#10;tpPCWHKtbJ2tr7DKvsZThvmH9WkZXg9bt5Bj5Ncs//D6IUbpqEeo9wZEwNE0KL8dIYmYR7mx3eZl&#10;hShbjnBEI3VJWTSebd8hyRc7Q7HJ0sbHNlumUFhFRP3pT39aI+KqCp+MWu3v769+5CMfWUdYJQ5p&#10;avrWDupWj4ck7yRhFVu1XqhXayvn9FqFtPmybesaQXKswqqmlURbn6GQZ/OF2EI7sM8b207D9hgS&#10;QVbj0TbC8/a5AG27gfZ6s93M1pGem0lMKqvma5/fYRm5N6zNltSVvSeTaPOBra6HpQ0H2Sd+K1st&#10;J7Kw+utf/7r62GOPTUq6sNoUCKUfFiJKsggUCxAgVCbxAuFvhQ8IL6kfs8QH6fXCsQqrTP/GR1tI&#10;RpbiH4z8VgjxfZuEi4QIqYxuBfhwYx97kkaEsvI87YGpbK1GjG6wsMqI1L5C6acNwmqheF9fvsR0&#10;1DGjkonPTxROWzIuD0bR+ye4qAo22BVAOYpmD8Tx3YmiahSvLmcyH5B6cFF1XbgrgPThrgA6B3cF&#10;0Bm4K4D0MV6uAFrBhdU2w4VVCU98F1abixeIGxo2FDaTyLVyYdWFVWjtoG71eEjydmHVhdWQ1JW9&#10;J5No84GtroelDQfZJ34rWy1dWG0PXVhtCjr3jAZFiBwPro+w2gq4G8CPKVP7/4cDARBbOf+QkEUd&#10;AItTIMbiCzUUYxGQEI9Z8IqOQCshaYOF1ZMuuPpZfYXSXQ3Car54S2//kjF37JnGX46yd4fCaTmK&#10;11Qy2T+tjOM3VTKZfVf29DxDeXcms9c9L5u33ZKJL6qCDRJWK5meuJmoKlw90B29Z61P/0+CC6vp&#10;w4XVzsGF1c7AhdX04cLqFIALqxKe+C6sNhcvEDc0bChsJpFr5cKqC6vQ2kHd6vGQ5O3CqgurIakr&#10;e08m0eYDW10PSxsOsk/8VrZaurDaHrqw2hKs6oooijjJqNX15f3C8RZWwSIh7gBWCfG7urcQUYKF&#10;p74qfEJ4o1B9sCLGYgdlulrIglMIrHz84+7gYSGLMLAYQytssLDat6g0L5cvPhwKq8Kv1IOMCZUo&#10;Pq+cidckCKu/vaO7mxG+kx2sjtzSZ20S5EJvfG82e4TUw10Jgir18+hAJnN2tavLp/8mAzGbVaFd&#10;WE0PPMeeN7TpSBm4vfBnQfrYXshsFEd6wOf9oUObbYMLq23GCQceeOAaOq/agbUdTdsJpSOp4SxV&#10;MIK2E09n18an00pnXcm+PT8SSY/0ldYG9ukMKwnfLB/KaMPSeUfIskIg24gvSsqo+VI2m57t1JN2&#10;WEa7TXzSsmlrXUHsIQ0l+5q2DaO04fSchodhPdl8VbTQ+rNl0jSVNh3SJUx4PcmfsimJo9S4Ng1l&#10;WKYwHnaybePYMBouiaRn27PWodLmq7TiENu2jBxTUQoB057nHEKViorUj1LbSZinXj9IudRu6k+F&#10;Jb1O9vpofponQqqSczbfJBJPw7///e+vLVp15pln1sjK/0uXLh0mIucPf/jDGhE7Wbn/4x//eI0s&#10;dHXWWWfVBFZ8rUL8tZKHlsvmi022vi6++OLqJZdcUiMi6je/+c1hItKyqBZhbT1p2aCty5GobQ1S&#10;p9zzlhyzbYxwNt/wnE2bsmm5QtoyQ7229l4hPa2jMK8kW5Whzdp+LMmfdtqM1jZrK9tqU8iwTEqt&#10;X6WNw36ze5ZyWHLelou41Iumxbat/7CM1qawHPYc+9ZeSHr6q9vWFj0OjzvuuAkrrP7qV7+qPvLI&#10;I5OS8g52YbU58Dd3pxCfn4wYXF/OEf5QON7C6l7CXwoZZcrI1b8Ify2sCBFP7xEeK7TgWnPNOY8g&#10;y8IKt9f3SYcFrkYasbThwmqh1B8IqjUuWFxk8YcxoXzMMbtUMtl7GkXV7BPlTHx6PdhkxyuEY/Kx&#10;Khd0xj1z5swsx9l/NBFVVw9k4k/4SNWWQFjlOeDCanrYR9jukWSOZOBixoXV9MGfn/x55kgP+Fht&#10;t19bF1bbjBMOOuigNdpppBOqwhGiixV46ADbDqbSdohtGDqkdHJVAArZquOutOFJr1VeSfGTSIdY&#10;40FE1HDEmhVZIeGS0gpJZ93arJ13iBhA2oiaNm0bh3DWNmzV+OE59m0+9pwyFC1svuxruLD+QnHH&#10;UsOGZSUvTZsyWiGEOElpwTBv2+aUNgzb9hzhk9KFtj0jhIZpEybMn3avcSiXPUd7tunZciFw6uhV&#10;xEp7LsxDqedHIvGb3UvkqzZB2kyr8NCOpkUMZcEpHaH6/e9/v3rDDTcMkwWrdBTpF7/4xeH7luuv&#10;4qq9l8O2Y9sJ2xqO/auuumo4bUbGIrB+/vOfrxFRNYxPPjbtVrT3jt57ylC403axvm3WEhvVXhie&#10;1z82bF6WYf2Fz6Jmz2FIGcL7IWwf9lqNZGszhvGU4f1l2yB1Zs+1oq1frY/wetoykr4tI/lq2JDW&#10;JtKx+dIuCNPq2tvrdvzxx7uw2gZKO3dhtTkQsr4kRMDcUPQLx1tYBYzuulTIglOIo8o/C+cKQyCa&#10;vkNYFtrwjwjxvdrMX6vFBguruUXFn4Siqhy7L1cojqlziW/USnf2rHImuzYUVitR/IuVccwo3akA&#10;BPoxuQKoxHGmHGX/mSSqSv08tjKTOdtF1RHhrgDSh7sC6BzcFUBn4K4A0oe7ApgCGLWwqp1Kjlmq&#10;MAkZRaVp0TltJe7YDn4z2vBJHXO1AbGB80rb+SUf7FCyrzZCTUtHUsFQ/CRcs/T0OAzFRiskYVMo&#10;ksBQeCKc0pZJy6UM49kyKUNhNRztZuuPNLRMzdKDCByEQbBBoFNyTstE+jY94oTpKCmXrUOO2WsB&#10;Oa5psW3PEd7WiyXhtT2rjWHcMH/iUDbIvtYRpBx6jnqn3vQc5UVQhdw7xFU72OaY2q+0to5EwtP2&#10;QpKvlhFyTPPTa8O2thWlloMRplZY/dGPflT95S9/OUwrrF566aXD6fE7GmGVfWuvXkfitxJWGT1L&#10;XMKqzZRV60PT5ZiSa6n5hkKcve567ZVcP+4Hwmkcm1Z479lwIbHJ1jNxLTV/G8eet3bB8L4NbbdM&#10;Khv1otca2nxDW/XaQM7ZsKRjz9t4Gpfnpn0fEEfPUzZ9Do1Ewmq+1DXlGIuwShitT31eKTlH2WBo&#10;k14Xjtv0LW09zJ8/f0IKq894xjOu/MUvflF9+OGHJyXlHeLCamvw4c0H+GiAKJkd2mzATGG7RgJt&#10;LTxQ+F/CNwgZIYs40WwBKlb854P/BCEjRF8tRLgb7VTzMQurp19843D43v4l2+byxQcbhNVC8fe9&#10;51yN3aPGQBTtU8lk72wQVTPxk+VMdiq16zEJq6syrP4f35YsqsaPr8xmPzTQ3T1m1wLTEC6spg8X&#10;VjsHF1Y7AxdW04cLq1MAYxJW6XTaY1DFNBXUNC06p3Q+tWMdMuy4J9GGDzvBltik+UIrfJCPTYd9&#10;GzYp/kjCqk1Pj0MrJED29Rw2jUZYtemFgqQ9F8az4ZShsNqMhLPXqll6EJsIQ/uwYgbntEy0A5te&#10;WA5LrqstV1IYW+fh9QvjW2KD2oeQlySYhPGt3VwzW0+E1XOEs/cCdmle1I1Nk3PkTzx7fDzItdJ8&#10;IXlpfnpM805iKKziR5XRbspQWEU4Jk1+Ryus6jnCab6k0UpYxcUAccJ2qWmF56C9vq2EuJB6Ha2t&#10;Nq2wjbSiLWNoU7P0ksIotX0pWwmrSbTPCWjzDW21DOs6TCck18I+3zotrOo54tl2omnA0KbRCqua&#10;Vm9vrwurbaC0HxdWRweEFTqczYgAwzTKDwmnOkYlrLLy/0n5K57Vt3j5+Qvyxav6Csv6WfG/b9HS&#10;WH6fDIVVCXN5f3+1mRjcgKqkX46y728QVYXlTPzbwSgazejbyQIWHhtRCK0y/T+OD63E2dsbBFWh&#10;1Ndjlbjn/Nvdp+poQT0xitqF1fTADAH8RDvSx8uFPoo9feBj9SVDm46UgI9V/My3Ey6sthkurCbE&#10;d2HVhVXINbP1RFg9Rzh7L2CX5uXC6n/qt9m9SBourA4xKYxS25fShVUXVkcCwurPf/7z6kMPPTQp&#10;Ke3HhdXW2EnISNBzhEy5Z7p8Elks6lbhBcKpjlEJqwvOWX5EX6H090BAfTyXL/0zOKZ8Wz3qqHDn&#10;0XOeVc5kb0kSViuZ+I31YFMFo/KxujKbfXG5qagary7H8YXVmTM3yI3DNIP7WE0f7mO1c3Afq52B&#10;+1hNH+5jdQrghBe+8IVr6HxC29GmM0pHE9EN0qmkw4loFlI7poTTtOj80gklnSTSgSWM0nZ4ldij&#10;JH8EkCSSL7Ypw7iWYadc06CsStvZhlo3Y6XNi3QRbKG1nXC2Tmw5QlKflpoP8Ww+SurF5mXLpNcU&#10;kramFaYH7fXhPMIh04q1rUDS0HxIW8NDztn0LJPytvvQtiP2tY1pOwvDKglvp0ETnvyUmr+11aYV&#10;tpWwHWgdQ/YRMCH1Y+sGcgx7SDOJYd7WpvBcWEbNF2o9kZ+1R49DxKcPfvCDNS5atKi2cBSiKcQV&#10;wM9+9rNhXnbZZdWvfe1rNX72s5+tLXSF/1OYz+drv7Yc1JGtM2s7+Z177rnV8847r3rBBRdUr7ji&#10;imqxWKyRhbJYsAqxFrIgFnGxV+uQ7bAebLns9dW2kWSTvUfsNSSs1rdNC2paSg0HrU0hw3RGQ2ur&#10;vX8hx5qFVdrz2GDrKLTbnrOkbm052LftGXKM8imtnWF9Us/2+WOp9a/Ebq1nrT9+7THL0Dby03OE&#10;t+2EtLSe7LWHHCO8DQPZV9o6m8iuAFxYnbJglCCLO60WWn+krejCqmBh4cqX5wrF2xLE00Tm8sXV&#10;fYtLYxo9Uu6OPliOGn2rljPZv1d6e8e00NMkANPRW7oCWBHHLy/H2VsSRdU4u1p4zu98+v9Ywei9&#10;g4UurKYHRpojrjrSx4uEzMCYLNhEvgtzG2+8cZ9yp512yu21114LJhP32GOP/9p1113fnXTO2R7u&#10;vvvup+68887vSjo3EjfbbLOctL0Fhs8RJsGF1TbjhEMOOWSN7ZDaDqV2im3HWEckKem8apikDm4z&#10;2s4r20lhrC2tGMan06s20BFOimMZdvrHkp49R1h7Lqwv9pPiKDWOErv0HPkikumorGblsvFVLEg6&#10;x3VTG7huNlxIwmi+jFRkgaYwDjba9BBXNC/KYcNaWjsgIyh1ESgl9WXrwYYPaeuIfY2XRPIPr7W1&#10;DZHFph2et/Fs20fERURU+ylTUnxLzml8W14YltmWke3wXHgsTA9xVEeoMkoUESbJpypk5Kjmhd9T&#10;xE/4iU98opbPSG3H1suFF15YG5n63e9+t/rtb397nRGqF110Ua3ONC+12d4rIW2ZQtrnS0jbNmGz&#10;54+SdmDjt3o+hPVBXBsWcqxZ/mFeIW163Dvh+ZHKMlra69aM5KXPtnCEKgzruRlDm9kPy2PLyjFb&#10;52Gd2fslbPt2NgL22XNjrc+JuniVuwKYskA4vFaIWMrCUHcIbxuB9wunjbDKtP2+s5fvklu0bL/5&#10;i0vPVeYWF4/sK5T+FoqnI/Cv88+6bI+h5EfG3Udn9ytH8a2hqCpcXcnE75aLNtWEsJY+VgcymZdU&#10;ouj3SaKq8IlyNnvhfbNnMyrKMTa4j9X04T5WO4fJ5mN1q4033nit/Nb+2JwxY0Z11qxZa+Vb0uls&#10;G3fYYQfanOVHhUlwYbXNWEdYpUNK51JJR1kpF64m1OmoS6XtTCMoMToOsp3UGVXSadWRQghvNl8V&#10;D2wHV8PaOHoO22zattPdTIC0DIVVjll7bBnD9NjXOgo7+KRlhQfsxlZNC9p8QjvYt+Wy9cu+5kM4&#10;rRebP2na+Fbo4JzaQH1ZO7DRpkO+iINKxMLQditmUBfWJtKzYS0JS5o6ghIhj1GU8Oyzzx4W9jTt&#10;kLZOoBUdOafXBtq6gGpD0jE9bvMK7w8bj/StTQjQWl9s6zXTOglJ27F5Wbtt2tCWmW17jvJzPIxv&#10;yWhQ6hZefPHFNWFVp/4zYhVxVcm1xjbINuIowiq/lCus4/D+4JjaRhxE1aSp/9jxkY98pPrhD3+4&#10;RtKlvuy9HNLmC+21sTaEDAU/whPfXk/L8L5u9bwhHRuWuDas5mPzD9Oz5QjZ6nmjYWxaGlZpz4UM&#10;87F1TRltOhzDbvt80+NK+wywDOufcDZvG49tbX82TFgP9hxl0XPhPYutr33ta2skbw2n6VCPrZ5X&#10;Nt8TTzzRR6y2gXKNXFhNBlNRWTn/X8LXC+noM5KqFU8Xni2c6qgJqwvzxRNz+dKNwvtZjGqYhdKj&#10;CcLpCCyW5p9/w6gWZ8J3azmKr0garVrpjm8vzzpml3rQqYTDhImjTVfG8f6VOHtzIKbWKPX05ECU&#10;/eqKuXNZ4MwxdjAtmumiLqymB3ysNhsB5mgvmI4+mXys8s7Q2SLVjTfeuPq5z32u6nC0E/vuu+9w&#10;m6uzIEyCC6ttxjrCKp1F29G2nWTtdNoOMUQAUSHLEoHHphWSDrOmQUfbCgTkRRh7LOyM0+nWc62E&#10;DjrCNp0kWlsg+/a8FRnC9NRWSMfbniMtKzyQLmE0LYjtGp4yhXbYctl4ej2gtd/aw/XU8NRJK2HV&#10;5mPThlxLHX2pVOFLafNi28a3NoUkHaaTM4oS6jRxyDajKhHatF0hGmo+sFn7g2HYpPxb0ZYJhveH&#10;pQ3bzCbajtZ/yLBdrC9VWLW22fYLqU+tb174Vlj98Y9/XBNXlaSlNlIGK6wiGodlJH177W29jCSs&#10;IqKrXfr8sPfySLT3UiuGzxLyIb6tM8vwfmj1vBmp7ROWMNaGML1WtHm1ehYlhYfheUubFvs2nm37&#10;2p6w2z7f7LXW8zZNZfi8tc9yaOuGc62eHyMxvHYIqq95zWtqxI2NtVfrk3uxWXxbRvex2h66sNoU&#10;rLJfES6p7Y0OzxayKv9Ux/knvO/SI3L54j3JIunYmSuU3llPuyXkQbBJOZN9VzkTrwlFVTn25MpM&#10;/O560KmGRB+rQyNV4zuaiKqPl7ujT0qdTaYRaBMN7mM1fbiP1c5hsvlY3WqvvfaqDQ7CrRn9nrvu&#10;uqsufzkc7cEBBxywYosttsDvPouVQr4Xk+DCapvhwqow7Oizb89bYaqVmOHC6lB6bNv41qaQLqw2&#10;Xo8NoQur/8m7GcNnCfkQ39aZZXg/tHrejNT2CUsYa0OYXivavFo9i5LCw/C8pU2LfRvPtn1tT9jt&#10;wurEFFbxj/zAAw9MSso1cmE1GazS+yfhZ2p7owPuA1gQYarj/N6PXfahvnxxbZJImsziX3P5UlF4&#10;a82fqjmXKxTvnn/WVaNyA7BydtxVycSrQlG1JqxG2RtX9vRM1SnEhwrXGXW6Ko4PH4jiPySJqhVE&#10;1Ti+UMLQjh3rD0QmVut2YTU98CzYd2jTkTIYnT2pRqy++MUvrt5///11ycvhaD8OO+yw3/T09OCy&#10;ZCS4sNpmjFlYpdNrGYpICCJJ4g7xLa2ISDq288p54thjhNHw2uHWc0lChzIUH5IYdvTZJ00ladj0&#10;7Dm1FSYJqwgOELcJHGslrJKvrVv2m5WLfJPiWXu4nhqebepMw40krNoyhsIqU/ZHElZtfGsT9cd5&#10;JWnjuxNRDZ5//vnDCxghrLJifSiskrdlUvuDnNPyh2UcDW2ZtFxJ4aANG9qkdlF2rf+Q1JHNa32p&#10;9YNN5Ke0YRAuWc0ffuELX6jecMMNwz5Wv//979fETyW2074gU/+5LvhX5VeFVVvnpG+vPfYQD37q&#10;U5+q+VZFVL3mmmtqeeNbFSLw0g50YSytL66btd3SXltIfnpPtKK9DyB1RXr2elqG9wO0560NtAOb&#10;l237kPNhOwjTa0WbF+m0ykvD2zoLzxNHSRq2fDaebft6XQjXzC0M5Ly1T0lbss9b+yyHtm44l1Su&#10;0ZK42n7h6173uuppp51WI3kn1WcorGqdQMqo4Sfy4lUIq3zYT0a6sNoSHxReLxzVFHUBoioC2FTH&#10;+fPPvPxqK462Yi5fHJh/zpUv7eq/dtP5i5bvm1t85atyhdKVffniHX2F5d/vyy+fJWmOKFytmD17&#10;73Im/lmiqJqJH1yRyR5XDzoVwajJ4RGrlUzmheUoe1MTUZXp/xfffuyxO9SDO9Yf3PuvFLqwmh6e&#10;KXzB0KYjZfAsnlQjVl1YdaQNF1YnDtYRVm0nE9oOqnaGEW2skAJVPCING8eSTrKObgpJp5zOrHbw&#10;kzrkxG/WGSeutZt9G7cVSYu0bedbhQOllh0Sx56zZdT0lDZdjWcFCqhlhmG+7NuwajO09cG2pmHj&#10;Uw82jBUFwrQtOZd0fVVES2orYXrNzhEfQQ/BFDIyFWGNEYuQlec/85nP1MgK8gi5iHKaP9vqjxWG&#10;oyZtXrYd0KasTVDDWdrzYZls/YW0Ydm29aZ/MthrDTmudcx9pffhSAzzsucYhQdt2pq/klX4b7zx&#10;xhoZrWpHqDJ9hTpVIm4z0hRyvUKBnfTt/Uq5NF/Iyv8IqZBtxFTIKFV8vCKmQsRee29QFpsOpBxa&#10;Tuqc54Y+Q/jzYqRniJI6a3btlK2udXgP27zYVhtgGFdFXRvG5hWmbePCVnlxLHwW2rSgxoX2uQat&#10;HWGdhDYSn+P2+oRxrG3W7jDfkGG5SKvVvWzPhaS+7bvGph3G03PWVvbtvWTjzJs3b8IKq9ddd131&#10;vvvum5Q87bTTXFhtDoTSS4Wvqu2NDKavvn1oc+pixowZ5/eedfmqJBE1ZC5f+ieLWRFtKPb6gens&#10;5Sj+UpKoCgej7IfkxcSI4amKY4S1xacGWbir2er/Ufyk8P/d3tU1mcSRiQzE7HlCF1bTw3OFLx7a&#10;dKQM/pxK9OU8QeHCqiN1uLA6cbCOsBrSdpK1M5w0Gk8ZxrFETLAdXEsEEu1AQ9uxVVohESYJq2p3&#10;q452SNIibXssFKusEMB5m5cto6antDaqGBAKJ5acs/mGYTUtaOtDhRrCWNs4ZsPYc0likpJziAhJ&#10;19iKW5Y2vbD+7DnSQKDTVekZ+YigqlPCEVaVzYTVUNzTc9DmZduB1r+1S8NZ2jBh/YfXxzIsv62/&#10;UNhU2jDjJaxyLyGstsq/VCpVb7rpphoZpWqFVcROjQcZQczUfxgKq5B8bLukzdm8ly1bVpv6D5cu&#10;Xdp06j+jVG25KIu1A4bCKmKqPkNUWNX4Sc8QZVhnNl9lq2tN3jaszYttey5sc1ZY1TA2rzDtMH6r&#10;vDhGHdjw9ryGUWKLPh+gtaNV28cm4lNv9vok1aPS3oujEVZbxee8rRfqUs+FDIVV20ZsmlDztXUc&#10;tmcbx4XV9tCF1RHBtNTvCLPCl7fg0cKLhOcJpzR2ec7B5+cWLU0WUfPFb8O+fOka4UXCQzaqVjdY&#10;lBqMet5WieJ/h4IqC1gNZLLfnwaLM9WE1YHu7gPKcfZ3iaJqnF0t9fHlSldXgy9Wx3rDhdX04cJq&#10;5+DCqsMxAlxYnThwYVXSIm17LBReXFj9D11Y/U98y7D8rYRNpQ3jwqoLq0lph/Fb5cUx6sCGt+c1&#10;jNKF1XXfE5qvreOwPds4E1lYvf766xP9l04Gvu51r3NhtTl2FvJRXBY+KFzVgpxfK7xAOKXx0gXv&#10;OD+XLzYIq32LSx87tf/aLYd46ZbS/xgXMWpVT8/zK5nsYCiq1oTVTPb2chwfVA86lTHrykMPfWk5&#10;in+WJKoKnxiIsl9bGcdPr4d3jA8Q7PnTxIXV9IAY0WwxGEd70S0creubiQAXVh2pw4XViQMXViUt&#10;0rbHQuHFhdX/0IXV/8S3DMvfSthU2jAurLqwmpR2GL9VXhyjDmx4e17DKF1YXfc9ofnaOg7bs43j&#10;I1bbQ/ex2hIXC6mf6hg45YXVEz/2f+c3iKrChYuKPfUg44bqzJmbDUTZzyaJqsKHK1H06nrQKY3X&#10;7733yXd0Z36fIKjWWI7i/1sxd+5O9eCO8QMiE/5tXVhND/sIcaviSB9HCd3H6v9n70zALKuqsx0Q&#10;MU5EBUTFIc4YNSqEQVAbobvuud3I0AE1ziCiSTT5M/6ZyWB+NBGDcQAHFEVEJplUQEBmZZRJ5nnq&#10;qupGEBQZm/vv93R9xder9zlV1V11q6prr+f5nrpnj2uvvc+pu7+7ztpFirRIIVZnjizefPPNl7Nx&#10;zIHNq8Bmk01vJFa1udWGW2Ajrg0ogExQ/EfgpAjXlFfduOEFbMYjlEd56kmPXP0mMCY232ygBW28&#10;BcqpT9puGjN5ThBQ3tulPPZzGzsZ4eRFbDvaU/oAEQ3A26ZN6dJGrKKbty2CQfA5X1NiFWKUuJ0Q&#10;doBYqt/+9rd7hx12WI1vfetbvW9+85s1ONAIMg8CTocaRfjBVsD7ivZwnYDKOZxUYT49DztA5Are&#10;Vhw//bnNSPc17nMxFiirtkGO+BFElilf40AHlTnhhBNGidXzzz+/PrBK5CdkttsXQlUxbyHC3dYi&#10;tX2NM3Yv00SsElf3X//1X0cJWtpyG+peQF+1hf3dDozN7wO3b1zTDvJlC0A9bxeobxCJ6Qifj3jv&#10;xHnOEav+TIhjjPXb+qJd7ODlPR+oLlgTYhX9SfO59vkDlBN8PtDRyU5+DHA9fFy0SX3SlI/epEmf&#10;ONfYQWVlE8Ht7m0C8kmnjBDvZf/fMpOJ1bPPPrt39913z0qUUACNwub+zoTHEs5KeE8C4QDacEjC&#10;Wh8K4N37HbsqsbrfcXe/6z++9/KRIpMmdw4MvGiwUw1GUpUQAEMLuvv15s1bb6ToWitLu91X3TJ/&#10;we05QjXh0aFO55DHq2o2neQ9m6SEAui/lFAA0yclFECRImNIIVZnjizeYostlkN2yStQG3zAxllg&#10;Q8nGkw0tm39Bm1tBG2nqNG12gZOs5LGB9b6cQMiBfMoBNsDUU9+++R0L2nj7hjtC/QCuffz0i+6A&#10;fDb9Au0rD6gORI2gMUv/aE+BPMbskE7oThna9jroKkIBuI3IE3lAG14Ovcl3vbUm0Fn6OHycwPN8&#10;zJBpnA7/hS98oQaei9/5znd6hx9+eI1DDjmk941vfKMGxCpEXzzkiDYEeU0K3i96ql/geYAxRrh9&#10;ta4ExqFDnbhfuBa8nMqqXz5jE9J9flwXTwexPddR8wa4prz0YN2xpn190D6kKLYEnMiPpyo466yz&#10;6sOsIEABZDcHWAmQ4BwwBqI3q54XPg7SqLfffvvVOOqoo3rf//73azC/mncIW0hxt6evH9lK4wK0&#10;73bQ2gd8dnuR5ve5bAFo19eM7MtfjYP+lM8cqp8cfM3Qvo8jQs8GPktXHyeffYxeDnhfwPXg3iWN&#10;chqH5wO3id/zwOvx2fX2POXzV2sceHnVEbCLxg4gUwX+H3hetKHqS0909/Y9D3hbwO1FWYFrL0e7&#10;bnf14fNDHfVTiNWpQSFWG+VNCcsSLk3YhIRxCK+k/+WKj2uvZInVTx137u77n/yckSKTJkMD1T6R&#10;VK0xUJ29tNN5/kixtVaWDey02VCne+FQ1X08Q6o+MlwtPOzeefPK6f9TJ4VY7b8UYnX6pBCrRYqM&#10;IYVYnTmyeMstt1wurzFIETaRgE2zb8LZbJLOxtLTKac6bEK1MQVeLhKrbPK9npclL9aPkD4AHbzf&#10;qGMb1FcbfIxsrp1YYkOuMbHZ9nralAuUp76XgbhRW5ATXj7C63nbrpPrgx2a6ruN0Ft1AG34mHOA&#10;dPD2XJ84HxBy8lDlFf/vfve7vSOOOGIURx555CggWhUKAPINQu9Tn/rUKNEHsaqxAuznekHSaT2T&#10;53pMFIzD+4rz43kOynk72MrrCV7G7RfvB+bKy/p8U97L5uYPj19O/7/kkktqnHnmmaNepNjfiWts&#10;LvsDH0u0h9LwNpXNma+TTjqpd8opp9TAA/nrX/96jc997nOj5QDjkI5N8HUa7eD3Dp+9rIN0t0eE&#10;SDRfO7SpfOrm2hX8GRLn2u9HwL0Gqee6U09txTF6P8D7oh3PQ0/QVt/hz2Dg9eKzi2vlMUb0j8+y&#10;aGOfD8YuD1XeVsAOymMc3k7uXiBdaXE+4v+WaEOHl43PayHXv+D97LTTToVYnQJMAbH6ooTdE55Z&#10;X+XlSQmQYvMT/jCBw5/YzK2bMFOEL823JHyxvhqfPDthyxUf117JEavv+tSxB8/b94xJ9R69vqo2&#10;GFxQ/ShHrA4NDKz1PwYMDwy8YqhTnZUhVHn1f/nSqnvk/SWm6lQLMVZ5ThVitX8CGTEX4ibPRBlI&#10;KDFWixRpkUKszhwpxKoRFU3wMTqpBQqxuqo+cT4g7uT1CFkXyVRHIVZXvR8iUeTzTXkvm5s/7M8r&#10;/3r9PxKrHut0TYlVYuaefPLJo+07sXrAAQeMlgOMQzo2wddptIPfO3z2sg7S3R4RzA8oxOoT9eKz&#10;i2vlMUb0j8+yaGOfD8ZeiNX+CMQqnujLli2blZhkYhXvriMSOMSJL5Q5wavxPxN+neCxSW9O+GjC&#10;+gkzRXit/8QVH8clxKZb670osx6r/++4j41kT5os7Sx66+BA975VSNVO9xe3rOVemkM77viyNNaf&#10;5khVMFRVR/xyYGDSPYSLrCIlxmr/pcRYnT4pMVaLFBlDCrE6c6QQq0ZUNMHH6KQWKMTqqvrE+SjE&#10;aiFWC7H6xDOiEKuFWJ1KefGLX3wC9/jSpUtnJfbcc8/JIlbxOOXgpkcSmohVSNMDEohbCpk6mHBN&#10;wr0j15CteyfMFHlhwncT3lxfjS2M+cMrPq69kiNW37nfMW8YyZ40GVpQfT5Dqj4+PFAd2Nt335nk&#10;3Typ8ouBXV401KnOH6q6y1chVTvVY8NVddzthVTtl/Bj0U4JhVjtn7wqYYsVH4v0WQh7UUIBFBm3&#10;YHvenOQ8kRwITXfhhRf2BgcHR2qsLEuWLOn94Ac/qA90ni558MEHRz6NTwqxOnNk8VZbbbVc8Soh&#10;SCBSAJtmSAE2okCbcE8Dvgllw82mVmDDLLAppa7ABrZp8yrywNMivH4kE3xDHxH1cqKiCU4YOKkF&#10;aFNjoj3GIoiwAVxD3GBbyslGXKstPqsfwLXHv6Ud6RTbRi8Q9fH2fEyMWzZAD2IdQngA4t56H5Ew&#10;AaR7e+igPD5rfADCTvE9OQSpjVj1w6sOPvjgmmjlFXIRs8QKFQkI9t1331EbRaCL6+H6AtIYf0wX&#10;GLfmBmBftznzKdCfyjFvsS3VczTlMzd+jzGXvk59DfJZ86i55K+3h52cWOWfBf90AGEZIKwhVwHx&#10;b51YdRuqb4F+sMNUEKu0i+6MXXZgbZMutBGrsgPAdrk+BN0LtKO14/diJPIifG7Q2dsmX/ej7knK&#10;0YfWDnXUlmwqSDfB+4p5uk+9vtskgvquq9oF1PU8rpWHvsyd2hfic8L7hogUscqzhjzp7W0AtyFt&#10;Uiam+ThYG0540kbUVaC85oLPKgewR1P/gvc1k4nVM844ozc8PDwr8aEPfWhNiVUIB16B58vjQwkQ&#10;pE3E6lYJQwmPJnwpgTh6HHiER9i5CehyScJM2NgRrmCDhLcloCsnruMl2QRs8K6Ef09YqyUSq+/6&#10;1LH3fHDfMybVy2nZ/PkvGBqoro/E6uBA9auhziJezV4r5d4F73jpYKd7Wi6m6lCneiylnzQ8vg1d&#10;kcmREmO1/1JirE6flBirRSYkF110Ue/Zz3623jxaBeuuu27vuc99bm/LLbesz/x4+OGHR2quEM4b&#10;eepTn9p79atfPZLSP7nvvvtqB6fjjz9+JGV8UojVmSOL02QsF0nlJ6xDLPgmUpvwuIn1DTibU9/w&#10;+qaVDWvMUz3a8DyRB54W4fXZ/KofEPty+KZ7vHDCgM25bATYbKvtSFREMgICKhJA2Nlt7vUpKxKK&#10;urThennbquNttxEnDsYAoerEh+YA+PiFqIuvgzifnC4PIQp4iLURqxxkJYiUg4zlQSMPVnmvAuKC&#10;OlnncxMJGNcXkNa2Hqjv7TE25Wk+1e9YxOpEwHz4PcY95/Pha5DPXjcH7O/E6umnn14fYAUgVt0j&#10;OBKrbsO4nrBdtMNkEataX/68QQcv00asYkON3++PHChLXb8XXbe4jiJ8bmJfrpPKcn+4zaijfHTx&#10;+mp3PMjdp7F/R5xPb8vvZxCfZaS53iD2730zf03Pl6ij25A2oz5xPuL/JNpT29TzdYJ9Vc/LAeXl&#10;+he8r0KsTg3WkFiFfHxrwo8T+BJ9d8L9CU3E6j8mUO7khCeTYPLKBEjXXyZAtE63sLk/IeGshFsT&#10;fjbyuQk/TcDjFq/dtVpW8Vjd79gf77tvb1I9SIcHuh9IeCgSq0Od6uLr19IT8O9ZuPAlQ51uNqZq&#10;jc7CY+fCgV0zTIixStzJQqz2T/ixbdI94IuMS6qEEmO1yLhlLGLVsc466/QOOuig3vLly0dqTx+x&#10;CsHL3gi9cCqbiBRidebISsSqyFSBTSkbS8BGcq+99qo3l0oDvilmQSidukoHsR5llceG1vN88yto&#10;gyxQTptdbwtQnzQQ+40gn420p3GttgEki/frfbmNYj3SVE9kWxyHNvAAcg4STODa2xsP6MfbVjq6&#10;eb/Mm4gOPFR9HDm4niCO1eeMazxJ5QkNQcdp/wCizclTnRqP2z3ghPpjjjmmBqQfnquQffJY/fSn&#10;P13/AOAEnYPXe7V+GaOPwfUFufXRZD+VcxuKrAG59gWtr9z6ENBb86FXpQXG4XoxV7FtB2Qzh9dA&#10;poLzzjuvJjvlpcoc8I8kB9Yc7Qv0oXvJ51g6QZafeOKJK80fc6b5Zh3LMxPdpTfwMQG3D+PmmePj&#10;8/uQungd+vPK7/u4ntvWrtptKkN7GrfG7m07qOdlXWcg72Z0pR3gYwSuh+sJvFwOjNv7lz1ydtH8&#10;5tqONvJ65OXuL669bxGQgPGqXNTR5w14v7IN6SqvtSHQr9fHbrI3n10vHwftKx2oHcrI/hqr+tI9&#10;Crrdbm/99defkcQqXum85jQbsYbEKl8ar0qASD0qoZtw/ch1jlg9PQFv1b3qq1Xl6wl80f37+mp6&#10;BULlwoSVNgbjwJwjVt/5qeP+87d6vUkjnpIR1xka6J65Cqk6UC0fHqg+MVJsrZKhHRe9bHCg+5OG&#10;0/97l2y//Y8Pff3rCU1RpL9SYqz2X0qM1emTEmO1yIRExOrGG2/c+8lPftJ74IEHVsIvfvGL2vHn&#10;LW95S/0d6QUveEHv5ptvHqk9fcTqb37zm97ixYtrnQqxOntlJWIVEkAbSDaTbD61wSRtzz33rDea&#10;SgO+adWmFlDXN61sYr0eZZWnTbfyuPa6gPwmIsvbAlwrL+obkSvDteoD7KJ+yfe+XO8cUaF6bPJJ&#10;o4zS1J4A4aK5AJAw3t54QD/ettIZk+ehuwgCiFUfx3gQbeTrgGsINY0Dwg4yDxx66KGrEKsQcvKg&#10;hJjjoQbwbKUOXq4TIVa1htHJdXZ9hTj3TfYDcQ06fD1GqI+4Prxf9NZ85GJQul7eTtQfxJiqxJKB&#10;UJWNITzlkXrggQf2vvKVr4xC6zQHvy+xLeTmZz7zmbpteagSv+Yb3/jGqJcqBLv05j7y9nxMwNeU&#10;E6sal9+H1HXCC/h97+RYhPcD1G5Tmfh8YexN9wv9elnXGeCpyn3u90tuDgXXE4x1n8b+3SaxflyP&#10;bXluTz7n7i8fE/C5Ye2oHP14OfK8L4dsw2eVzxGrXqftee3joG3PUzuxjPelexQUYnVqsIbE6ksS&#10;jkygPq/N8yXyuoQcsYqH6o0Jv0jYhoSM/FkCX3S/XV9Nv/xlAjFjIYshhb+V8M0G4N16R8KcIlbf&#10;9anjHnz3p773zpGsNZY0+esOdRbukvVWHahuXVJVax3hsmz+zi8YGuiezUn/kVCt0zrdH2y94Ybv&#10;S0W5x4r0V3gtelFCIVb7J8RY3XzFxyJ9lnck8KPibJHVJlavum1Z7/MnXFyQwTdOvaL3i/t/M2Kp&#10;dhGxyuv+7IGbBNJ1ww03rIlMuAdJIVaLrIkUYjVThmvVB20bddc7khGuswgryihN7QmFWC3EKijE&#10;aiFWBdcTjHWfxv7dJrF+XI9teW5PPufuLx8T8Llh7agc/Xg58rwvh2zDZ5UvxGq7QKwS7oMA/LMR&#10;H/zgB9eEWOWVbCd72ojVFyTcmcCBVWycc7JbAl90j6+vpl9ek/CThCZ9oyxM+JcVH9deCR6ry973&#10;nye+biRrjWXFafirxlYdwbfPmDdvvZGia4UMLljw3MGB6uRsTNWUNtSpfjzy+j8HKP1OXalIP4UY&#10;q5BNhVjtn5QYq9MnuyTMiRirP77s1tG3LgpWxp9+6ZTeHcvuH7FUu4yXWL377rshJGsik/2vpI1Y&#10;ffTRR3uXXXZZ/bYme/UPfehD9X6U8Ft4w7ocdthhNW929dVX9+65556a89A+gv33HXfc0Xv88cfr&#10;spdffnnv/e9/f+8lL3lJrc+2225bt33aaafV+WNJIVZnjtTEKq8OA4gSbSAhLdhYskkFXBMKIJIA&#10;vplmE8+mVPBNKxtWr+dkBRtr39Q7gSOQ7wQF19pIR+LDyYQcaaExAenq+dRDB4FyvlFnzIK3h070&#10;J5Cnetx4pNEXdhbUJ8gRq96e6xShsdMP7QDaV136VTqgDg8FwHy7/SPIk51ULtoIssMP6IHkhAAF&#10;EKMi2iDddDgV4HV/XlM/5ZRTauiVcr1Wfvjhh9cxVtuIVcg7ARuwVgHz43pHyC4+Vp8b8nyMlPd8&#10;za3WhWwNtP58DdKep2vdAPTWfBCDMhKrlHG91A+fvR3Gxb0ciVUPBfDtb3+799WvfnUUTqyy5txG&#10;3EtuA651fzHu/ffffyVilYDbHDr2ta99rQbzI72lnzAeYpVyGpvbnLoxFAD1ZBfsrXpA86t5UDlA&#10;Pm02laFdv+exA3p5ea+neQN+PwLsS1+0ozJxDr092UNo6legLdfVxwm8Pp+b8qKNuBa4Zm5o3/X2&#10;MQH9LwGsGR8fNpSOfI7jFOiL8nxWu2MRq6wT2ZvP3hf6a4y07fpSTmNVGT7Tn8D9OdOJ1Q033PBE&#10;7jt+0OLLG89cvuCBo48+unf99df37rrrrhkBdCLGs0Ac7Xnz5q0JsRplPMTq7QlNcSIhJvmie3V9&#10;Nf1CDNl/SED38chzExas+Lj2ykoeq/t979p9vvzlGC93teTeXXZ51uBAdXyGUO3hwTrU6axVh1aN&#10;eKqeHAnVUXSqH1pM1a0TZhPhsbYIr0XjYV+I1f4JIS+IuV2k/7JtwmyKYV2I1SnAVBGrW2211biJ&#10;Vb6zfuADH6jL58CeAOcACXsKYrji7LTZZputUv55z3te79RTT63LwnnEfEAoxPFIIVZnjizeZptt&#10;luvgGjb82qxCVDiRwcaTzaQ2ugKbVd+Y+gZX6YBrr8dG2+v5pp5rrwvIly6Aa/XjbQERPyDqy8be&#10;2/E8IfZPmspTX20DJ4ewl7fj9gOelwNEgBOreLcpj/G6Tg4nGmhDhKP3id5+YA66qw4Elds/Ahtq&#10;vLJntDnrRe2hj9uFQ4ucvHOwsca7ildXIyDseMDhVdlErPLZbRbXlesdibw4zgjq+Rhp2/O9LRFG&#10;wNem+iYdksbTXR/alv2wpffLPdY0P3E90xfewpFY5eEt8lOewADSxecDe3p7fi/E8bOe4mFVxx13&#10;3EpkLURik64Rvs60ppvqYDt/9gC3kd97lFV6DpqHXB5oms8cmGPXye9HQD/o5rrTfpOu3i9oWgdC&#10;1HWs8uOFr12tVdaG9AZxPrSeAfV8jGprLMjWfFa7/rwD9Ot16MPt7XluD9p2feP6BtGe/Ogx04nV&#10;9GXyRH7wgESFqPzd3/3d3tOf/vQar3jFK3pnnnlm784775wR2H777XtPetKTRoGNO51OIVbbhdci&#10;IVjHIxy60hQ/dq2R57968/13/48j/+ldnzr+e+/+f8f+10jyGklvjz2eNDRQ/ctQp/tIjlgd6iz8&#10;+vC8eXgPrhVy+w6LNh0a6H5/uFM9liNVl3aqk+7tdIg1Kfn9hNl0qMzaIpBMHKRUiNX+CYQFYWaK&#10;9F/elLD+io+zQgqxOgWYbGKVw6p4g5Pvxeuuu27NQ0hyxOpDDz1UOxdSdt68efXZIjgp4I2KA8Mr&#10;X/nK+jss+w4Je6S0HnpPe9rTem94wxtqp6Nrr722/g5OG7T1e7/3e71HHnmk9na96qqr+P5b14GM&#10;vemmm3r33XffSGvtUojVmSOLN9988+VsdAEkBhtJwEaaDavAAmHjycaHDangG9NY3stRlzQhtuNQ&#10;G5EUQD8hklReP5aFyBBEogikUcbrR8T2muD95PqiHcbkbTvZyWeH6ghuP+wju3MtHakjby36d328&#10;X7cd8H6ijmobiDjKHRyktUNfeE1+8pOfrIHLPBt9QNwQHkgcWAXwUuVwJWKdAB5ukIAAj1W8XKkv&#10;4pR2+RGAhw4gzW2Gfq63bK/17aCM9BW8fgR5bie1DWjP8yjroD59qW/KuP1lU8Dn2Le37UBnyEsB&#10;b1TsxmsJZ511Vg1sCuFJOqAMhCqAtNY8AXTR/Qd8zOgtOzFmPI55tQGvYgEvVeZF7TEnWo+yr+Dj&#10;BxBmsoHWk99D9K+y8XkCXD+vx+doswjNSRNcb/SKeZonrSf6BLEf8mN90pt09X69H8C1l1WaI9eX&#10;MNaYHbStNYGtaZs0nz89jwTq0QdAD+nkbQH9X8mBvNgu8DK0L/vJhj5G9au+m0A+Ons52tea1L0p&#10;7LLLLr3f/u3fnpGhAHh+Qlyec845vde97nW9Zz3rWTX41ZxnQiQ4pwvpi+CoboAfYz7wgQ80Eauc&#10;8g6R9cwMmjZek0WsXlFfzS6BePmjhE/VV2u37J/w5Hn77rveHvseOSlk5/D8Tmd4oLs0S6oOdK+/&#10;c2DgRSNFZ73w+v9Qp3vKUIZUHaq6y1P6uUvevjASS29OKB6r/Rc8VvHiK8Rq/+TFCYQDKNJ/eUtC&#10;8Vid41gdYnWjjTaqHbR45d5x5ZVX1m/SvupVr6pJTOaLA60kOWKVV/Vf+MIX9jbYYIPejTfeOJL6&#10;hOBQBFFKaAEJeyXaRxecnVwuuOCC3qabblp7tF533XV1WomxunbI4je+8Y3LtUFl86vNKZtS90Jk&#10;g8umU2UF32g62DD7pj5ukKmrPMp5m9pws0GWPpEE0KYX8NnzvN54wFi9/0hGOOIm3vNox/MiKMOm&#10;3fvi9XWRhtFbkPa8fa+HfWRLbAuBJQ+tHLCJ16ENb9sR58PHTJ57iwnMgcqgC56lEKJgv/32q8lQ&#10;wOup/FrDqfXg3HPPrT0qBeKJyPvxyCOPrH8JgqAT+Yw3prcNiQdpp759HIzZSWvPA4yN+VBd4OtK&#10;REsTvF5cnw7Zk78qH+fDQXrbGnSwRjRGAIn605/+dCUPVf6xEMsWewI8VRWagdcM3H6QRz6vcb0L&#10;9AUxHmOqxva0LgFjlm1BHLf3S773B7CJl4+EXNN9T7rbLJZrm7vxwNcMOvqYY9uUofx4dY1QP2on&#10;5sW0CO83Pl/aQNuyO18WaCfOh4M1DNHvdpDe8X8B7SkvgjzWg5Oa8f5gvakf0GZDb7vJVj6f6l9w&#10;XXfbbbcZT6xy0inPW/1YxWd+BY8E53RBzyqBX/9biNWNEzjp/8cZ7JqQk/EQq20xVonvxhfd4+qr&#10;2SWdhJsT1vrDq5LUxOqKj2suS6pq4+HOwutypOrgQPe+JQMD1UjRWS+Mdahqfv0/5Z1hr/+7vC1h&#10;rfHYnUWCl/C8hEKs9k/w1F7rDqmbJfL2BH5MmC1SiNUpwOoQq2kuxsT6669fO3sp1imSI1ZvuOGG&#10;msPAMSknOIbR52tf+9qRlCeIVchSSFMXiFzCEECsKo5qIVbXDinEagJj9f5d74hINHke7XheBGUK&#10;sVqIVRDnw0F62xp0sEY0RlCI1ZXrANLdZrFc29yNB75m0LEQq4VYnU6BWOW+j7/Szxa0EKvEC/1R&#10;ws8yeFdCTtqIVTxgybs3Aa+YnPxVAl90v1FfzXzh4C68bI9MeDAB3QuxOgHp7bTT04YHuofnSNUV&#10;cVUX/lP64sbamfXywKJFmw51uj/IHVS1glStfnjX/Pl46+WE19FLKID+C957b0woxGr/BMLCw2AU&#10;6Z9snjAnQgHc98BDvZuW3FuQwW3Dv+w9/OhjI5Zql7GI1fS9vffSl760t+uuu9ah7AgL4NIUY1VC&#10;rNWLL764DiUAAcqehLfBIElzxCr5UQqxuvZKIVYTGKv373pHRKLJ82jH8yIoU4jVQqyCOB8O0tvW&#10;oIM1ojGCQqyuXAeQ7jaL5drmbjzwNYOOhVgtxOp0ylpMrBJXFM+5TTNoeiW5jVhFjk54NOGP66uV&#10;BeLi0ATq/i0JM1Q4lZ7DVfZOODfhlwm+kSjE6gRk6fxq4fBA9XCOWB3qLDz6l4sWPXuk6KyWX73j&#10;HZsMVd1jcq//1+h0T7tj0aK2A3tKjNXpkRJjtf8CYVFirE6PzJkYq0UmR0SsAvanhBt0wDUQH/XX&#10;v/71SI2VpYlYvfXWW+s9AHFRn//859fxWdN89zbccMPei170ot56662XJVb5G6UQq2uvLH7Tm960&#10;XBtKJ1HYnMaYhxBNEeMlh7RJFXxTSzltVlWOzXckARzUkQ589jyvx2fPA8rzMj4m1zuC+opnCZw4&#10;ybXtIJ9yPlaIAJ1oDyHj5aPurqP0lK4iFZrqo6fbn/qepzEI3g/XKsu8OdEgkK5+IToYz7/+67/W&#10;gFgVEUoMThGqABJQhywB4v/p8CpOmOehyAFJfnI07ekzMVd9zNITSA8AaR3Hif3RW3YEPjeU8bbj&#10;fHhezoYO2dHbYo37nAike13a9n7R0+fG1yMPaF5J4Jc0ThkEvObAQTZCG7HKvat7HtC36ywd6It2&#10;I7HKYTmxnBNebt84bn9+MDb1KzBuL7O6xCppbjPpK5sC+vI6jjgflJcO1HNi1efK2446ClHXCB+v&#10;P0NBbu24noC59nFH3YQ4fvqT3emHupTx+fC5BIxHfclOAL1jPR+XgzyeL6xFlY//W9BF/agv193h&#10;YwSep7nK9S+4rjOVWH3hC194Ar/C8yVwNuL9739/vw6vQj6ewBfZCxIiSfS6hLsSICq3J2GGCV6T&#10;EF/EUOVwrfoL+QgY72MjfwuxOk5JhltnqNM9JBKqIKXfuKSq1orXge/CK7fT/V4TqTpUVZcOrnxQ&#10;VU44mb7EWO2/8Fo08W0Lsdo/IZ5yU7iYIlMr2yXMiRirRSZHxnN4VZvkiNXBwcFeVVX19yvaXrRo&#10;Ub0P+NznPlfzFnznJqZrIVaLLN5iiy2Wx809YLPqpKk2lHHDPV5ilc20NqTAN7WU8zxAeXTI6Qac&#10;yHLyJyJusnNl6cfLtIH2RJoA14O82HYE5X2cEAFqi8+5OkLUQ+nuseXl49i9X65VbiLjp64TDQLz&#10;5X07IEB1qj8kHISqDqsigDNBoa+44ooa5MmbFXKQw5HwcoWwA7Qh71eAp2+uT4A95A2Mp6vPlcbS&#10;BsrLrqBtfmLbOficYfNcnyASZrTtfTn5w2fPE7Eq0hNAUPOPQjj00EMbiVXuc7+PvW9fT1w3Eate&#10;ztd325gj1IeD54TrtrrEqt8vQOP3Z1Qk3Rxt84GOTqx6nvJjfcdY96K3FdcJz1zmz9OiTdo8iB1x&#10;/KTJ7vRB3YnMh6+JWE//W3Igj+dLG7Hq9xUYz72YQ5wr719wXWcyscqzk/iqsxHve9/7+kmsvj6B&#10;w6v4MntqAjFVt0r4UMJNCaSfkzCTYrwR13KnhBMSHk6ov4iPAO/bsxP+PAFieN+ESTklf4bLpBCr&#10;tw8MPGeoU523Cqk6UD18V6dDzNpZL/UY8VRtev2/U51/1047Nb3+71JirE6PlBir/ZcSY3X6ZM7E&#10;WC0yOTIVxCoOXmlu64Ou7r777pHUJ4S3xIjXWojVIrXHKhtRwGaVzbrARlkgjw2s54O4QfY6vmml&#10;foTn+WaWNPqCBBCc/Imb50hUaDxepq0s6T4m1w2gCyQB4LO3r3Tg6cA3/OTTNu0xFggn4O1RpmnM&#10;fJb3JYAYUTnaIR9ADvhYHN5v1FdjAOjk4/c2mGM8mflLXwLl1Bb6QqbKS5XXz/k1BxAGgAfdZZdd&#10;VoPPPAQFXmFXWU6yh1iF/Pvv//7vGpCpGrMgOwBsI09ZrhmL4GMCrDXG5GsSu8rGeLmKhHJ7C26/&#10;aHe3p+Dl6d/7dZDn42PevC7t617BHnil8ro/4PV8iFRe/RewPwG3BUIpaEzoxVwKfv8CHxNzicfr&#10;McccU/+lLUI1xLH5mH19MzbpDUjz+XFQl3VEOenGZ19zsb7q5BDt6WBstE+bcR5A25gAbWrNxHXh&#10;7Xm7Xob2pCftq1/g9gcqD7DHRz/60Rof+9jH6nzad12B24F82Y/5haQUfPy07XnR9rn5UF3Bx4lu&#10;aiu3zmhL4H8JYWgAhGp83tB22xjpT/bjs5dTOnCdHPSn/vlMudw4d99990KsTgH6TKzyGj3kowjK&#10;XyUsS3ho5HppQjdhuoUwCC9P+ETChQnoWX8BH8H9Cd9JgPx7ToJIl9ck5MIcrG0yKcTqnTt2XzU0&#10;0L0xEquDA9VPfr7HHrPpddSscAjVUNX9VqOnaqc6d3DBAgj58QhxPksogP4L3nu8Hl2I1f4JIWhe&#10;uuJjkT7LFgklFECRcctUEKvsTdLc1jxEFGK0sqcgn1irEvYtpPE3SiFW115ZKRQAm0bf4DrIZ9PK&#10;JtPTI7HqeWp3LLBJ9XoiGpzUggBp2zw35UXEsqTF/rn2Or5xR7fx5mkcgHK0TTrki8blulLGxwxh&#10;o/qMH69LeWBC4qgc7alcnB+BdO/XSYZoE88D3iZzzFzz2cs40PUzn/nMqJcqXo3yQuXVf/dQvfTS&#10;S1eKsXrKKafUnqrg2GOPrYlVvCBF0saYqnzWmIDbiPHm9BNkF0+DkM3ZOCK27Tbis68LIa6PJjAf&#10;PlesA8/3vrDJOeecM+oBjK0hPhVPFXz3u9+tX/8XCJ/gbfk9HEkuB7/YMT/8Mgfxfcghh9RpWhOq&#10;72N3vePzJWejiNi2tzee+iCuEV8/AF1oP973wlj3B21qzUDGe954EJ8Tnuf2Al6W64985CM19tln&#10;n9q+UdcIXztu2zh+8j2Pa+VRjrQ4H23w9iAvpUMOkJnyEIXcjP2PNUbym8oqHcS1L9Cn+keXpnWx&#10;xx57zFhilR9ZbrnlllmJSSZW2QxfmgDx2LQxfmbCXydwgv59CZCWvP5/fgIerJCv0yUQVxBdByRc&#10;m8Dr/fUX74RHEm5NQE+8bXPEIp4+uRPdp0L+IOGwBOLWjoUPJzgxBFm0Q8KnE8j/asJ7EjZOGA+B&#10;NCnE6l0LutsNd7q/jsRqwpf3XRF6YdbKXfPmbTTU6Xx3uPH1/+55QzvuiAf3eKXEWJ0eKTFW+y8l&#10;xur0SYmxWmRCMhXEKvuHNLc18Uls1scff7zGAw880Dv88MN7G2+8cZ3/jGc8Y6TGxInVhx9+uPfe&#10;9763roNDGYRtPFirSQqxOnOkEKspLfYfN9JO4ERyrC0vEia0TbqTZq4rZXzMhVgtxCooxOoTbXt7&#10;46kP4hrx9QPQhfabCLSx7g/a1JopxGoe3l4hVqdWCrG6kkD84PGy7cjnNnlaAicQU3a6X/tEl90S&#10;jk94IKH+sj0CXvfnkCrCFWyYsE8CYQGmm2h5R8KvE1zXJvxvgvTdIOHrCXgVx3JXJBBPciyZFGJ1&#10;uLPw/ZFUHRqoli/tLPyzkSKzUgYXLHj6YKdz7FDVXZ4hVHuDnerSltP/m4SQGSXGav+FH0u2TijE&#10;av+EwwHbDnIrMnXC87/EWC0ybpkKYpW3bUWe7rDDDvU+EgwMDPSe/OQn12Xpc911163JVoQ9FuX5&#10;GyVHrCLs96nDAVnsM3jrdDxSiNWZI6uEAvANLhtngQlmY8rmnQ2p4BtSf52SheSb0DbQr/elzbCT&#10;ISw2LWTgJFXcPJOnMQHvK5YlLY47bqSdwInkGNfkg9gXedKXurRNupNmXoc2msbM5/EQqz5vfNY8&#10;MW/erxM40SbkYQPB55t2mV8+q34E+uIuv//++9fglf4zzjijBifyRWJVYQAADxiIO0AMTx4qBx54&#10;YE3gAYjE+Io+10Ibsco4HdiE8XkadlUoAT572/RFm4D58HpOGmIbbOg2BXFdNoFyPlf05eNwQGBD&#10;WOu0w/EQq9jG5zbet1o/WkNCJFZ1sBh51ANx7IxFoD9vO2ejCMpJN/qJdqKNJqgN1qPmDeh+FGiX&#10;5xf65WxMX16etj2fNrVmmC/XMUJ2dzCOprbdXsDLorcTq7on9cyI4wSUoZ7mzJ/fuh8AfXke18qj&#10;nNJcV9JpX/A8rn2daTyCdAK8/k9oAyBy0/vCjj7PwMdIvpf1PI0B0JePUaB/yFWRumonzl8JBTA1&#10;mGRidbYJRNXHEiAUH0wQwQjuSPhawlsTnNCaKcQqBPa3Eo5sAAeE4XGLV/DiBIQQB/+YwJzjgUuZ&#10;YxJOSsBrmHFfkoBXcZtMErFafSYSqwm/XjK/WjhSZNbJL4mpOtA5fKhTrUKqgiVVdcHwwMArRopP&#10;REqM1ekRfiAqMVb7KyXG6vRJibFaZEIyFcQqnqOkb7311r2nPe1p9Xeypz/96b3Xv/719T78pptu&#10;6r3tbW+riVUO30bYY1GOv1GaiNXbbrutjuP6lKc8pW6LUG/jkUKszhxZ6fAqNpC+wfXNJhtJlXGw&#10;SVYZNqTuaUSdWD4HbdQF0uhLxFIOTkDEzbMDIkLlcmVJQ08fd9TbN+6xvTZQT/pCvohs4LPS0SdX&#10;PgcRhqCJWHWyJJIR3m+b/Rhjkz1EIPJXaRG0QRxPeZkSj1NkKafnObGqOKuCH151+umn156rkIFf&#10;+cpXanzhC1/o7bfffqOHV+HB6nZxMN6o11hwG2Fjbw9yNVcH+Bpinn3NTBQQYtIBRGLV8zmREMJa&#10;NiO+6ljEKgSgdI3w+1BrSHmRWD344IPrNF/DcS3Fta52eW44SdgEbKn+sbHnuU0ixtO2oHHH+16I&#10;Y/J7B/h8+L2Yg49H8PZj2/58BV6WuiJWAfc+Y3Cbq6zg/Udi1ec65nGtPMqpfJuuueeG1xe8bcD/&#10;DyeMuaaM9+WIc42NlBfnrm38OaCr38tefyYfXkWs5RtuuGFW4r3vfe9cJlbx3vz3hBsT9No/BOMn&#10;E16bkPPcmSnEapuwMcb7lti1vO4vEpTXa3+egLcqh2wRtgCyFY/dP0oYTsALdteENpkUYnWoU520&#10;CrE6UC1bNrDTZiNFZpXcueOuGw52Ol9pjqnavXB44UJipa6O4N3NPBXpr3Av8SNGIVb7Jy9IyMXo&#10;LjL1smVC8VgtMm65//776zc5cTb61a9+NZI6flm2bFnNVXC4tguv/g8NDdVvh7Lv5g1ciFDJ1Vdf&#10;Xaffdddd9TXfZ7nmb5RHHnmkd8kll9T599xzz0jqClmyZEmtO16yubo5KcTqzJHFm2+++XI2poDN&#10;L5tNQRtIoA0qZRxset27CHJVB45QR237ZhewQWXTCmjf22QjC5kkckAEAW041DbQxhd4eiwX4f0K&#10;kWDxNrj2sp4XyTTSpCtQWw6vw5gh8wR5SeYAmUNdQD+yZdTN9VF51REoR3nmRPB2HCIW+Ow2on0I&#10;HQAJ+bWvfW30pHhIOB5yemWdh4mjiViFxIMkpK0vfvGLNQ444ICaTP3kJz9Zg9fanfykf2wD0MnH&#10;6bbwPE+DdFRb2F9tAebH4W2zZmQjPnt56dIGb4v58X5ifchlXsMHxHaBfNbhVUcccUSdBpkqQKbi&#10;OawDwGjP59Pv+Tj3hGEgiDagPydraQs7+TpAd3n4iojWmtM6A9iINB+XQ7bwtgH1HJ7nNqQvv3Z7&#10;UlbrHHDfMPZYpw2ua5xrLxd1ph/6c909H9tAUApxPlxv2tLzFlCfMcjeINe/QPt+rWcx4NoJRq6V&#10;p3zXM7YFXHfVyYH/FfIQBfwv0aFcIlVpw+3qaFtH0QY+Bs27g/Roc7ef1y/E6tRgjhOrCIQJr54S&#10;95W4qvcmfC8BD8FcvNeZTqwSm/RPEiBPz0l4boJkpwQ8Va9PyG2eCRkAufylhLYYp2tMrA7Pm/eM&#10;oYHqukisDg10b7ll3rzZ5DFVy+PbbPPUwYHqoEZStaquHl6w2qQqUmKsTo+UGKv9lxJjdfqkxFgt&#10;UmQMKcTqzJGVYqyyWdRGmo0yG0nlsYFlo8qm0zeXeBTJu4gNsdf3DS8bfrUF2NSqLBtaL+seVwL1&#10;vV/aUPkI74vPnsc4lAdoizF5WhtEEgiuN8SK60yeytEH13EcXid6SHLt7fk4fIzoBCEBCaF5ivpg&#10;Ux+Hl+Mz8+Vz53Mf5xzQp7cnQhXgpcor/LjNA3758TiqDlz2m4hVCENirB500EE1wQcgCN1GET6/&#10;PsYcKBPXB2StvGGxv9oCzF+TPR206WuYz95HDj6fUSfIOrUFIE951QBAPsvOgJP6Dz300NpuAuQ2&#10;ayHXF3OreQexb9qUtzGfRZZDdjMubKK2AHU8HIPPR2y7DdLR7y/SfA36Gs2VVTqffT7imEUoen1H&#10;HGNsz4nvWNb1BfQXn3f+TCGP+1igL5UD5Etv7lNvmzbH039TfYf3A7iOZajvujoxG9GmN3X1PwSI&#10;UAWKcTrWvezw5x7X3lcb9H/A++JzriwoxOrUoBCrKwkkSpXAq/S/SbgwgVABfiDVTCdWORDp7gQO&#10;BSOMgcvfJ4g4zem/IAEv18sT8GRtkjUmVoe63dcPdarBVYjVTkVYglklt9ekaufQFlL1mtV8/d8F&#10;T7Lisdp/geQnvm0hVvsnmya8fMXHIn2WbRKKx2qRIi1SiNWZI4VYTW1pQz0eFGJ1BQqxWohVxoVN&#10;1BagTiFWnyjr+gL6i8+7QqwWYnUypRCra51AoEBgscE8MOHqhBsS/inhdQkfT5ipxCobYuLCQp5y&#10;r0TPT+X9VX21quAVeVcCXq1txOkaE6uDA92dhjvdX0dilbirI0Vmhdy5444bDlbVV4eq7qOrEqrd&#10;xwc71RXLFi3aIhl9TdcLcWcJXVGkv0J85UUJhVjtn7wqgdAXRfovHIo4m37AKcRqkb5LIVZnjhRi&#10;NbWlDfV4UIjVFRiLWOV1cV7jB8QJIVZJDiJWOcQKEFdEYQN4tf3www+vX0N3YjW+/u/w+fUx5kCZ&#10;uD7GIlYZp+B5Dtok323vfeTg88ln+hJErOr1eohV4s+CSKxCqvLqfyRW0YF2gPfF3GreQbTHTCNW&#10;eW6IwBuLWCUf8NnnI465EKurgn4gNQWuYxnqu66FWJ0ZArH6gx/8oHfjjTfOShRitVXw2mSTDxF5&#10;UwIE65UJeFXyWnYkW56T8AcrPk6LcMgO3qoPJOQ8JAlxgEfqe+qrVYVDY65KgHxlLE0CsQppi30c&#10;hA/AJmNiaKD6P0Od7uORWB2cP7BnrvxMxC3z5j1rqKo+nzv9HyzpVFcsmT+f9ZCtP0HMT4BYzeUV&#10;TB0gVvHkHvfaLlhj4K3Kjzy5vIKpRScBYjWXNxPxtEKsFum3QKx2Oh3eZGIN8r8hfhcSXplQiNUp&#10;lMXpAbAckgCwiRRxETfJbDjZaPJXhAVgo+wbcN88O3kAQaDNPmAT6/14nuppcwyon9MHRDLBiUBI&#10;C5UDTvQAjcPT2hBJmbYNP+VdZ8B4m+pDmhE/VCDeZ2zP9VCbTsY06YONXA8nRp2YBYrXmOsrVx/Q&#10;h+YK4tNjrOI9JQ/LCGKuXnXVVXXQZwC5qtirkKsQBN/85jdH43wSXxTilsOxAHbydaKxgrjm3B6A&#10;tEhcObFKe21jbgJtOvEG0UN621qRzoBy3i910UvrArIZb15wwgknjMY9BRzwhZ2IgQoBC/Bi/exn&#10;P1uT0gDdXF/dA7n7YCxiNepOmvQEtKlxsI68bcpHOwjeptKwv9Yo6zWnr0B/use453w+qKdnD+BZ&#10;BXx+4tpxxDXD/NI+gGT1shq7QH/89TJ+f5Hvz9O45lQGUE/zBmSvWN6huoLneVv07WQndlQeOlE+&#10;Eqv+/AeUUx10beqX5w0/yjm8TepjZ9kYe7v941zFeUTPnE4RlMV+uflUGdd7JhOrHGJ3zTXXzEr8&#10;0R/9USFWxyeclP/ehJMTICd/OHLtJ+hzyA2v20+XHJJAbNUvJvCFPwrEKiEOFtdXq4oTq68moUEg&#10;VvEs/e+Rz7r+fyPg8K+/SdgugVi1vEpNnErsU19fuf3bvxdJ1TsXdB78u1e+8h9TPkQW5fAU3Nmu&#10;AeENaAvQftM1n6lLXFnq0UbTNfrxqj3pEKHUb7qu8bKnPnXxFdtvf+RQw+n/V7x9h2V7vfjFnxip&#10;C6iHTk3XEKd4pZI+kIBufs26Yt7q/keAVx91t265BrQFOPF7+5ZrbEccWOrisU1bbdfo302gLiE0&#10;SG+6ph71t00gnc+5a80bPxLsMPK57XrHBK0vxkpbjD93DWlEXexJutZX7hp90YV1spdd59Yb7TN/&#10;1MXjj7aartGZuqwr0rW+ctfMP+MjnXaoH69pl2vGhj7SDb2artGX+m3rTdfo4etJ9XPXzAPzQl3A&#10;WJuuWR/U13p6cwJtcf2uBA7T0zX5jI+/1KM+6yp3rXLUoz7tNl3Tv+qjF/cDn5uuGR91GS9txfXl&#10;19gb+1FX6yt3zTyoPvNDOp+brjU+1gFtaX3lrrE3zy3qan01XVOW+jy3WfM8F7nW+vJrja9pfcVr&#10;rSfuL9pqusbGlJed+X/RdK3xLSjEapF+yxZbbHHTxhtv/Idp/bEuP5hwQMIXEj6f8LkEDgfdL+Gg&#10;hPMS+F4jFJlEWbzlllsuF+EQCR0Hm0s2qr6BBb5pdZDupEjc/DqZ0ES4SC9A/Zw+IJIJ3jYbaZUD&#10;jNHLThS07eP0TXwE5V1n4J5bsT7Eqkg9MFeIVQhVbaohVj0sAOQhHpgQhoADrCBWBRGggo85zrXn&#10;AdJYV542XcSqg3LeL3UhKaVXG7EqAhpCVWmHHXZYfXo/5CpAJ9e3DeMhVh207bo6GdV0n48X1Nca&#10;Zb22zQf96R6DyPP5UL7Aswr4/MTnlSOumdxcC96PEO3g9xe6+vMhjrGtHewZn4Vefiz4PZ8jVpWn&#10;OcVmmg8QiVVvj3HE/gTqeTsOJ1Zl47ju4lz5PHLtOrWtGc0rczie+SzE6tSgEKsTEshKPNjY2B2c&#10;gAfrdQn/nABB9eUESMbpEMIU8Br/PQlsfHMymcTqixJ4FU5gw4+3LHUBduE1OOyFBxQevqC+vmug&#10;c2kkVocGqptP2GYbyAnIasrhoQl0LXhbTdf8VX0+P6PlGv2A6oKm66d/4hWv2PiaHXc8fMlAp+H0&#10;/+q6S+fNe+OGK/RW/bpuyzX6aJz8RS+/fmcCsSdVz+uOpbvGSR8+7nitOvylDdVvuuZvTtfcteqO&#10;pSufpUvULXcNxqMrn6Nuait3rbqbJLCBlp7A2wbkjUdXPvOXumpPuuWuVZ50tdV0rTFE3XLXahuQ&#10;Jrvkrikr3dRW0zV/NU7A56Zr2Riorq4hPd9i19JJf1W/6Zq/qjuW7qrfpquufZyq33TNX9WVTk3X&#10;qk8a8Lbiteq6bk3X0tnrN12r/rsTOPBQbZFOOb/W+IC31XQtGwPSmq5pm/JqX23lrikLNirEapF+&#10;y9Zbb33Z5ptvjmc963KXhPsT9N3nkoTNEvhexA8GSheKTKIUYnWCoG0fp2/iIyjvOoNCrBZidSxQ&#10;zvulbiFWC7EK2trBnvFZ6OXHgt/zhVgdez5nMrF63HHHjb4FMNtQiNXVFmKM4j3z7wmQiBCajyV8&#10;NmGyhJOxeaU/YuOEKH+d8GjCjxLWIyEjEKsPJuxeX60qTqz6gV1RIFZjjFUOzbogAbIZnJLABn0V&#10;6e2xx/pDne59qxCrneqCW3bZ5VkjxWakLNt552cOVQs/nYupWpOqVXV9wjbJgDmP4TURPNF+Z8XH&#10;In0UyBs2x5M9n0WahR918Kgs0n/ZNQGyaLZIibFapO8SYqzy1sWlCfruc1SC/lfzZse9CcoDRSZR&#10;CrE6QdC2j9M38RGUd51BIVYLsToWKOf9UrcQq4VYBW3tYM/4LPTyY8Hv+UKsjj2fhVidGhRidVIE&#10;AhGykdimk0msXpvgng7C/yZEoofXzcj74/oqL4cmMN9/Ul+tKhAaNyfQzpQdXrVk/sLXDHe6j0Zi&#10;dbBTHT1SZEZKb9683x6uqv8YqrpZT9WEm1M+nnZTIbyei2dXkf4K3nG8qlyI1f6JYqwW6b8QGgGv&#10;0NkihVgt0ncph1fNHGk9vIoNqjbrIkF8k6k6kAGATauX93JxY801G2bByxLXLm5o2fR6223Eh7cb&#10;2x4P4ridQGiyi2zjY4wkKmmQIa4bJCREFODQH23oQbS3t40eapd+XKcmfRyuG21pDgUv63NFm/TB&#10;HEFwCIxDcU8POOCA3lFHHdXT4VV8FjhsCQL1uuuuq3HttdeOkqrg7LPPHiVdTzzxxPowJuKqihSk&#10;fQho2YjP2E0gzfUS4nrSOMjz+KWkM0cAO8hGgOvYhhDXRK5MhOvHepa9sTOkusbEmI8++ujescce&#10;WwNiFbuAr371q3X+pz71qRocVgWpSrrIaOxHH8wZaLt3IGKJayvQxze+8Y0axGdFN60HbIqe9Ku5&#10;Zx14+76OckSg1ipwe8iGkPy695gDrUNBbfHZfxxAR7XFmOlbevi9ozbpz8tQX21HMD7X28dLPW87&#10;3kv0RRlPkz0BOnj9qIevMz57ntK87bgufYx8Vr/0w6FRTqQqT3qpHmPCxpCefG4C9aSbj5k8H6PP&#10;G1BdgM6ssdz92wTaVFt8jjZoA/PpdkUH6Q2kF9h9991LKIApQCFWJ004wODjCZN5qj2xSjnJP4L4&#10;g070QOziLXtrwu+R0CD7JkCaomOOKIIUhBzGq6LJ6xVZI2J16UD3XcMD1WORWF1aVTM2/hieqoNV&#10;tX+zp2r3hsGFCwnBMFUEHLHc8J4s0l+BZCL2YyFW+yd4zrc9x4pMnRBXloMJZ4sUYrVI36UQqzNH&#10;amIVYgCwcWSzLM8j0thkamPKptM3sIANt8Bm0wkH34R6ORAJAwebaAgRT4ubY+mcA/3RPuCzt9ME&#10;11VjFSBi2PyDSKx6OdrxTXgkVjV274uT00Xq8RmiUBAJBmLb6CFEYlWgjvqkjpMe1JNefPa2geoB&#10;2nH7MlbmSOQmQHd5KULAcXiSPCYh+oSTTz65JlRvuOGGGiJXBQ6sOvPMM2vg6crBS1/60pdqshbg&#10;pRqJVZ1AH+3noCzjcGBf0rG9dCdd45adBOzidvB55Fp2Zy5iXyqndQm0zgH11S/l9t1335pQAhCW&#10;ENR4oQFscsghh9Q48MADa/0hhwGkKzY/+OCDa69SgP1EMAL0abo/3EMVcHAYbQFsjw2wC3/RX8Sv&#10;PIjRgfHLRlpPQGtJwFZ+/6Cj5pU8dOOe04FGrFWvL5sCxgIJq/uUa9l2dYlVb9/7ZVyut+tCG942&#10;96bfdyqnfgDXshf9en2uvW+3mdsZaO2hg0Ca5h3QnudLH9KxMeQqwEber9dDZ2zM/wkfh48TUE+6&#10;0YfX9zH6HAPy1S/6s8YisSq9c0AvtcVntxmf20AZtynt+Zi4lg577LHHjCZW/bk6m1CI1UkV4mpx&#10;0E2/hYNFmMczE9pe49wtAQL2pwnrkxCEcAIQr7zKBlHcJKtNrKbG1xnudP4tkqor0GmK/TqtctdO&#10;Oz1tSVV9frjqPpghVB8f6nRvrF//33ffNputqXDQDXEIi/RXuJ84ZKcQq/2TVyUQa7lI/4WQI3hp&#10;zxYpxGqRvstcJVb5AsKXyLaB8yXoOQmcXEdZfhF+dkLblyO+TGIovuRQh38A/Loznn+6i7fYYovl&#10;2nSy6ZWnD5tdNpLaNLORpIw2lTmwqVdbbFJVF0SCoA05YjXC+4pAb23aITZy9R1sll1XNtTjbU+b&#10;ccC1t+PEKkQF/WAHLwOB5sSgA0JQbUd7Opg31ykH+pYuESINm9rzMQqRWKWMyjN3Bx100KjHJK/y&#10;40kJeH3didWICy64oA4PAE477bSa6IPUgxwEeK2KKAV8ztkuAnKGeZWOfEZPiEuRqsDHEecKG2r8&#10;cT7a1rfWV1wPbteom9IB+oswBXiPyraf+9znVrIHr/3j3YqnKXYHeK+yzlSG+ZUecT1HYtX72m+/&#10;/UZJSf7miFVIXtddRBoYa10xH9KR+5s67kUJcer11a6gMQHmQ+3GudIYBOnlZRxR7zg/vk78WZED&#10;ZdueN3yO5b3vaLMI8r18vE99nbnewPvl2ttx6FkSnxteH7iuzGesL0CAao6Br0naiMRqtF8E/7/U&#10;Fv/HXA+1kUOcV9A2HzOZWC2hAIqMyJMSpiM+3X8mQIgSIqBNXpmANyrkKifZQq7y3ZXvvLx6e03C&#10;Iwl/mtAmq02sXl9VTxke6H5nFVJ1oHp4cMEiDuCaUfL47rs/dbiq/n2oUzUdVHXb8MAAMdamWkqM&#10;1emREmO1/1JirE6flBirRYqMIXORWOXL4n4JfNEkNk5OIEP/PGEogXLCYMI/JeReucFAxyc8nOB1&#10;zkrYIWEsKcRqQhvRMVZ7cdPu7UQijX4imVGI1UKsgqib0gH6F2K1EKsg2iyCfC9fiNW5SawSMuSq&#10;q66alXj3u99diNXZLbyqfGwC30XfR0KLQIYemEDZRxOOTPjnhM8l8N2XdMjV3OFYLqtNrN62aNGz&#10;hweqiyKxOtSprr97h0Wcej9jBE/V4W73k3il5knV7o19IlUR9jLFY7X/AsnUSSjEav+EA/o4GLBI&#10;/6WbUDxWixRpkblGrEKq/mXCrxL4kpgjVvEqIBbWQwmU+UUCp7ouHbmGOP2PBBdiWJ2RoC+ktyVQ&#10;RyQr129MaJNCrCa0ER1jtRc37d5OJNLoJ5IZhVgtxCqIuikdoH8hVguxCqLNIsj38oVYnXvE6qab&#10;bnoCoUOuvPLKWYl3vetdhVid3YIX49kJfA/dnoQxhINhdNBVxB0J70wYS1abWL1r/k4vHupU90Ri&#10;dbhT/ejuqpoxxCGk6mBV/edQ5vV/kapLFy58277tb7hNppQYq9MjJcZq/6XEWJ0+KTFWixQZQ+YS&#10;scqvLH+VcF+CvijmiFUe2lcmPJ7wvQS+sPAL2ZYJxyXwmhRE6QsTJB9OYANybwLE7esTeK3q/QmU&#10;pa0DEtr++dYxVtksapPNZhmwuY0bYzaZ/G0C+Worgs2wb2Id1GXTD0EEuKY8Ogi07bECffOLnuQL&#10;9AcZAvgcdfS+VaYNaqupPYF82Q9Asnhd+qOc6w6xJ/KPz7IBgGjyMUYCQaBt10mINnSoHmBMPg7q&#10;uq259jz0ke0EyqE/gIAj/qeIPQ6sInYquOiii3o33nhj76abbqpx/fXX15vpK664osZZZ501engV&#10;cQJph5itEHaKJcoBSQ7FF42ATJT9gI/J9XVQTvbzcQPG7OvC4bbIAXtjdydptB4A8yu90BsSmfip&#10;AJIaglNQrFnAaf8QpwLkNaQqBPRnPvOZGhwuJf01BunFmImjSh1A/FYHNtd6hNxCTwHCi/qks1YB&#10;+rtd/H7ABm5b6jlcL2Jj7rPPPrWduI+Ar1nAdYTyWPs+b1EPb0eIbQnkud7Ax+h1I7Gq+oKeg74u&#10;NSfeXiwvYHev69CY/VlKedfb2wZN/XLt/dK25wsaN2jTlTw9e5gDCE+Ba80xYAy6F6jraxfQlveL&#10;nSHdBfqQfoxD6wC47nGM5NMf6d6+13EsXrx4xhKr/LiiZ+psQyFWZ71smPDjBA6ugjQdS/iO+uKE&#10;f0g4J4F6VyXgtfrmhLZDqySrRaymL+TrLO109x7qdB+PxOrgQPXV3h574PQw7ZL+GT55aVX9y3Cn&#10;eiBHqqb0oaXzq3npy0O/SFUET7Lisdp/wWOV0G+FWO2fsLd+04qPRfosxOsuHqtFirTIXCFWic10&#10;eAJkKuTnPSOfc8Qqv8izmbg6IcYs2ijh0gTiTBGDCuEXy5MTaO9vEuKXP05o/U3CcELbl9LFb3zj&#10;G5f7JtI3k+5BxiaZzWfbxp58b8M3rW2gTUgaEYxscKnvBAVp0gVo0w2kWw7aLAuQC56vsXoa1z4O&#10;Jwxie14v6gxJ4PmA/n0cPm73KgSQTeqHMbpODvTNzQt6uz5ex0mFOCZs63q4zVSWPr1tdJXXJ2Qe&#10;pJy8VM8999zRTTMx9G6++ebeLbfcUgNi9dJLL+397Gc/q3H66aePektCDuApSZvSBSJP/YwF7Ol6&#10;+3oGIrM9ze0QQTtuQ7UN4prJIRKrvq5oXzpACkNyyn7YEtJUnqN4iGrNQKD6QWGUh3ylDV9Xrp/3&#10;S1snnXRS1kMV+LqjvNsK0pX1q7ZAjvQSuHZ7+nzwGYJNZfFU3XPPPUf7BZHwivBxOeJ9gC08f6y5&#10;I9/vr7Z7MRKrkbwDcS2SpvpRt4jcfS5Ql7b9mZJ73o23L4fbXvXifIylm2wCaa43IwB1vS9//lCX&#10;fLdjXGOxPcqqX3Tytr1eHL+ebeRJV+5ZX1def7fddpvRxOrll18+K1GI1SKrIatFrP7qHe/YZLjT&#10;vSCSqjWq6k9Gik2r1KRqp/uXjaf/d7pLhwYGFowU76eUGKvTIyXGav+lxFidPikxVosUGUPmArH6&#10;rAROQ8Vr9NwEftn9SUITsUqAf/I+lZD7Z/l/E8g/OIF8vFkJ+E+ae7FKMO7FCeS3hQNYvNVWWy1n&#10;Iw7YyLIR1QYZ0kl5EAGeJ5AucM0mVPBNawQbfrXHRtrJADa4vrkFpGmzDZxY5bPr0QYIQPUL0CXq&#10;6mMArmskKrwtNvSuc45YjcDGGjfel/LMBFzL/pSDCPCNvUC/jCuOFV3lBQbiuKSDCAWBttQv0HwA&#10;kRH89bYZv+YGvTmN/utf/3oNyNILL7ywBiQqZKpe/ecUaN9U//SnP+2dd955NfB0PeKII3r/+7//&#10;WxOAOeC1iUerEAlFt4ePCVCmjViNcx2JJJ9rrmXXWA5bke42I93XjveLbm3EKsS11ggeq7z+r7IA&#10;L1+8hlWGcaK/9PP7BWL25JNPbiRWqacxor/rSX3++lgZm9vFQX6sL7vzWfUBr4ePRaxqPA6VdZDu&#10;emgNC1zTnpeBUFM/sTztKS8HjQH4swNQn/vJx858KD+uudi2jzHetxDT2EhrG7TpSp7rJjsA2vc8&#10;+qK8oP69DHB9GKNAHbev2widNSaADdQGn6M+pLku6O3tuV0o721rfCDOq+qRJz3l4ZxDIVanBoVY&#10;LbIaslrE6lBn4UeHBqrHIqk61KnuXdrpPH+k2LTJ4IIFT0/6/NtQ1X0kS6pW3VuGO51O+qI/HSRb&#10;lVA8VvsvkEzsKQux2j9hzz1WaL0iUyOLEorHapEiLTIXiFV+xf1WAq82MVBO9lcMqRyx+oME4qu+&#10;u75aVXjtg83GhQm86kOIAOKw8spU7lUl0jjUiv7k5ZqTxWkylmsTzquj2pBGspPNsfIcThBw7RvV&#10;NvjmWUSe+mKDy8bVN+KkqR+REarPZ89rA32pHsjpFuGEQSQ+PC9HHnjZHJxYhRR0j0snCbGPEx8O&#10;iAmfBwHdvFyuf+BEBGiaDyAyIuqCXdRvJFaJldpGrPproOeff/5ojFWIPrwwP//5z4+++h7x3//9&#10;3zU5KERi1e2hdMdkEqsqxzrwcrJZrO9rx4HtxyJWtUaaiFVe/1cZ5oM5lH5+v1C/jVj1NY3Orqee&#10;CT4m1rzbxZGrLz347GtqvMSq8toQ70vNh6B+vcyaEKsOf84B6jMXPnZ/lrURgcDHHO/b1SFWvb7b&#10;n/Y9L94Luf4jfIw+B5GsRGdv123G56hPtJHrDVyvNnvGeVU98pp0dcx0YtWfq7MJhVgtshoyYWKV&#10;+KnDnc5PVyFVB6rlCZ+bJrJyVG7fffenDlXVvo2v/0OqVtXANIYrKDFWp0dKjNX+S4mxOn1SYqwW&#10;GZc89thjdQhB9r/sa5uEQ1LhDiiH41eT8BYtZTjj5KGHHhpJnZg8/vjjNY9BOxdffPFIaq/mQ0g7&#10;6qijRlLWTOYCscoXHchUyVjE6rUJ9yfsWF+tKlslEEqAchCrvPZDW3jBNsVUkhfsn9VXeSnEaka3&#10;CCfAIsHgeU4egEKsFmIVyGaxvq8dB7YvxGohVkFsz8cc79tCrK6A69Vmzzivqkdek66O4rE6NSjE&#10;apHVkAkTq0u73XcND1QPRGJ1eKC7dHDBAkJ5TZtwANVgp/P3LTFV7xmqqh3TF/x+xlSNwsn0xWO1&#10;/4LHKt7ChVjtnxSP1ekTHMuKx2qRcQn7jjQHvaqqeg8++OBI6srC/njdddety+20004jqasKexPK&#10;fOhDH+o9/PDDI6kTE4jVd7zjHXU7nJ0i4U1c0nbdddeRlDWTySBWISd36xMmQ8ZDrOKB2hTDZfOE&#10;pQnUh7QVsXpiQtMXq/9KoMyX6qu8LN5ss82Wf/CDH+yB973vffUCEtg8QjwBEZKQAA5tYAEbUxZi&#10;Dk4IAMpr0w24GQQnA9j8AjbY6ODw+pBogqfTnteJOvumWnA9AX07msoyToglgWsvyzXl2OwLkF56&#10;ZRsSjFe4BQgS15X6sgc2UrvoxDgZr4+PPJUHrqvqAvRQfbebQHm1oTHQvwNSXuPglXxe4eeXGMCh&#10;VZdcckmNyy67rI6zes0119TglyPShLPPPrt3xhln1DjxxBNrgpEHEAQqgFT0V/+59tAA2NNJU18X&#10;5DnIR29fH9hDNmJcjFdw0hDCxefa7RttA0j3+QO+piCEITkB4+VAKR3+BdlJushjDq/63Oc+V4MH&#10;NcSrAKH9xS9+sV47fj/4usVm1AMHH3xwjxPEv/e979WgbdkaUF76Mg7XWWsMElJwmwDG7DbQ2oxg&#10;DWJT2Ze4mRxExDPA58DtpzZzoKw/Q/xZomtB/fJXiMSq6+BtR1BW4wXYx22m+97XHNfKp3xbP4yN&#10;MoD2NR7KkkcbPAPUtpeJukV4ObXlesm2QDp7mv4nCNIToJ+vCx+TdG8CutGGrxXPp77rTnnPd/h4&#10;m8qhn9/n6PiRj3yk/qLW7XZr8GVsu+22662//vpfHflfOmMEYpXnrj9XZxPe+c53FmK1yERlQsRq&#10;b9689YYGqktWIVUThjrV50eKTYv8fI891h/udP4m6bE8R6qm9MERUnW6ibXisTo9UjxW+y/FY3X6&#10;pHisFhm3cPB1moPeZpttVh+QHQWic8GCBb2nPOUpfH/vbbDBBr1f//rXI7lPyP3339/bdttte+us&#10;s059jsnqymwiVq9IeKBPmIx/XjOWWH31q1+9/P3vf38P/P7v/37vqU996ije/va3jxJtbJTZ1EYC&#10;zjfcOSJAiJtn2hEBBvnj7WiDzAZam+kICDHVjyBP+kEu5OoL9OebduC6RMSy6Nk0RogHlWMslCHd&#10;bcgvJzlPTEC+b/CdCKBNteFo093humEj93KL85GD1wcQwTwoAJ6Op5566ujp/ri/u1eqg420Dq4C&#10;eE3+8Ic/rIG3Km1BIIpUFPEoQK763LdBHpwAAhh7MRc+Dp/PCOZBB+RwmnkTMRPXSCSCcvjCF77Q&#10;g+AEkCKQqfL4Peigg0YJUsDDWaRrBDZifD5/UR88XIlfC3htwvsSkS74PRiJNMCa1xoFEJKez9qS&#10;3vFe9HLYEpvKvtibMj4ffPY6bdB8SScfh+cB9RsJv9UB9lA/IOqFDeKa87nCDrl2Bb/vsIevR60R&#10;Lx/XqNuBPLdD03qOQF/GoGea4M81PvPMUtvkq34cY3xuxmeq6wy49vIRbWvG24rrmb6o43qLWIVU&#10;fdKTnjSKTTfdtCZW11tvvRlJrPLDlj9XZxP22GOPQqwWmaiMm1hNX4rXGep2dx3qdB9dhVQdqO5c&#10;MjCwxUjRvsst8+b99lC18C+aPFWTzncMDXR3xaN1pMp0Ch58kHxF+itPSeCE+kKs9k+It/zSFR+L&#10;9Fl4Hq+/4uOskNUmVh9/6KHe8rvvLsjhnnt413/EUs2ydOnS3pOf/OTe05/+9N5ZZ501kvqE/OpX&#10;v+o94xnP6G255Za9HXfcsfZczYUDwAHsd3/3d+u2br/99pHUictsIlY5uAki8q4pBCfqM/CZRKw+&#10;mjBRYpWQAE2yeJtttlkusmn77bevWXyBa22UC7G6ArEs45K+kZhwEkQkBOkiV8DaQqyyfvB2BBCB&#10;kHaEAAAXXXRR9pVPEIlVCFlOqQcQjHhgrgmxyrg0Nq1zsLrEKgQWwJuyiYiKa2QsIghArMprdCxi&#10;FY9UPFpzwD6Q3D5/UR+IVb36H4lVrSGBeUZ/4G2qXWygNQrWhFjFprIv80AZnw8+e502aL6kkz9L&#10;PA/Q30wiVhmnENv3+458X48892jby8c16naIcxfLNgF96Ye2vC/SNNd8XtuIVX7dFvg1fI899pix&#10;oQAKsVpkjsm4idXrt6o2GBronhxJ1RF8+eIttphQSIHJEvod7HY/PtTp3pcjVZNuS5dWi/Y4cvpi&#10;qkb5/YRCrPZfIFbfkFCI1f4JhMVLVnws0mfhR4Q5Qaw+fN5Per/4008UZHDvP/1z77ElgyOWahbi&#10;rL72ta+tSUsnMiWQqOR9+MMfrsMM8hl+CwLUBecuvuu/7nWvG0lZVahDuAHIWrxec+ECZhuxyqmI&#10;UykvT2Dg/SJW22Ks6rCqaxIgUkWsEmO16UsWhqPMJ+qrvCzedtttl4vIY8PLYhPYUIqgYuGx+fTN&#10;M3BSgPLakEaQp3JqR23zSrZvnNWmp0X0k1ht24zHTX8TKIcN4kafV9JF9vEquwhEACFIHdVr6ou5&#10;0Xg9PerqcIImR6w6OZEjXLw+8PlgLR1++OG1xyngQaa4qZz6r3irIHqznnvuuXU4AEDszxhjldfY&#10;x0usOhmJfthX7fAZu2FTH5fGPB54PbdHbFNEEn/dZl6GB+4JJ5xQ49hjj61DIMgLlfiqvo4hrz0O&#10;qoN2yG+be0IGiFg97rjjVorfit1kMyCyCcS1yz2MPsrPlUFvtRXvRS8HvB30p068Fx1t9x75aosx&#10;+HPL84CINF/npOvZFX/U0HzG+gBy1vVSHSGns48xPosghdU28Hw+ux60HddehPfPOLxtH2MbmBue&#10;F8xn7F9tA3+GOHka7ReRs6evI+bS9YnwV/mxn4/LdYz3SBuxus8++9RE6rvf/e4ae+21VyFWpwiT&#10;RKw+N4E4hB9IeE/CaxPGEjySdkmgDnVL/MjZI+MmVocHFlZDA9VjgVDtDQ9U9yzdsWITPy0yVFX/&#10;Z6jq/ipLqlbdXy/rdHZOX+hngqeqhLMfiPdZpL/Ca9FbJxRitX/ywoRXrvhYpM/y5gR+TJgtstrE&#10;6oMnnbzy/6SCUSx73wd6j95624ilmgUic++994b7qkNcuixfvrzeD5DHPhjnrvQdvvZcve+++0ZK&#10;rRB4KcqxB8jJzTffXIfLe+c739nbYYcdevPnz6/7w1HJCdZCrK4s/SRWj014OOF99dWqsnPC4wm0&#10;wRcrebDiWZsjVtdL+EEC/b2XhAZZiViF3IvklFCI1RV5cTMeyYQmUA4bROKpEKuFWAWFWF3Z9uhP&#10;nXgvOtruPfLVViFWn4D3zzi8bR9jG5ibuUasCt7WTCZWiQnFs3U2Yvfdd18TYvV3EvZNGEx4MOGR&#10;BL5b/Srh+wm5Q4k2SYCY48fthxKoQ93bEz6eULzyZr6Mi1i9u6o2GO5UP8xt3IYHqoOur6q+b+Dr&#10;mKpV9ddDne5DGUK1N1R1l/D6f/oyP5NIVaTEWJ0eKTFW+y8lxur0yZyJsVqI1WaMl1hFDjzwwDpk&#10;F2+W/eY3vxlJ7fXuueee3tve9rY6TADEKGEDtthii94zn/nM+jBtF8pBuvIGaRR4iec///l1mADC&#10;BbzhDW/oveIVr6ivAQfbiqgtxOrK0k9i9ZMJ5PHlMNffPyWQTzw38l+ccOVIWi7uywsSLk0gn1dG&#10;mqQQq6mfSGb4mEDbZjySCU2gHDaIxFMhVguxCgqxurLt0Z868V50tN175KutQqw+Ae+fcXjbPsY2&#10;MDeFWJ25xGr6wncC4T4uuOCCWYk//MM/XF1iFWLtgATIUdrgh+ebEu5IgCzl+9A5Cf6diVcM+ZJJ&#10;+ccSliTcnLAsgfIQsh9OKDKzZVzE6tIF3e5gp/pVZuP24C+63dePFOubpIfI+qnvPx1Cpxyp2une&#10;NTgw8K60EGciiYaDx2w6rXttEch/4k7OxDWxtgp7agiJIv0X3tidE6EACrHajIkQq/AMz3rWs3qb&#10;bLJJHW5Qct111/U23HDD3rx582ri85FHHqnfPktzthKBumzZsvochRe84AV1HZc777yzt9FGG9Vx&#10;WuFtrr322t4dd9xRE7OE06PeeuutV+/lkdlErF6f0A9iFS/RyfjnNRaxuigBrwo2ABuSYMIrbZCk&#10;bAz2IiEJXyCPSaC9/0zAQ9UFL9XfJAwltP3SszhNxvJISAE2ztrIApEibOYdbDbZyIJIAnAtsBHV&#10;hhZEwoVNboSXhwSjnEA9iDPgRGoEZb0dNtbehzbJnjYWvL02eF/YSuSCl/EYq8TG1Mn6gLF5v7Sh&#10;z9SN9gCxvMYXIbICYFvNp4Cugs8xn9UGJIPAmoHkBBChRx999GjMUOKmEkQaQK7yoPMYq5dccsko&#10;OOyK8gCCEbd6YqxCqALZSWQ0dvJ1C+nCeAD2UznAmhYg83M28nE7MQS49ny3tduDPNkLUM/LAuaP&#10;WKnETwXER+X1XQDxiR11Mr+IYIF6IkIhRRUfFVD+k5/85KgeAFvQB2UB7ePRBqhDm6xDgF6+Dtw2&#10;6I19AetG61v9APrV2gZ+33LtNvC21b5AWep4Pvp4GSfJAGU0B7Gsjwk9fV6lu8+Z5wOf+7gulA7Q&#10;IerkiHpFUIb2BW9b7ass43Q9cvMR+yNNbTNOf0bTnuvqoK6PS315GdlecD18LHx2vV0H4GVplzWk&#10;PnNjpI2muSPfbeCfadvbkV6uC+3FMvr8h3/4h4VYnQKsAbHKq8mETOLQUb444p3KoSOvTviLBL5j&#10;8Z3p3xMkxLVXPP0vJPBDNJvo7RIItUT6xQmzyWNmLsq4iNXhBd1v5zZtwwPdI9JE990jdNlAtU9j&#10;TNWq+8uh+Z0/miEHVeWkxFidHikxVvsvJcbq9MmcibFaiNVmTIRY/cUvflETnJwVxJ5awuc0P7XD&#10;BGEBkEMOOaROI9yXBK7id37nd3rbbLNNHbPVBX5jnXXWqR0riK/q8uijj/Y++tGP1u2xT0ZmE7HK&#10;l96NVnycMuELw/yEfhCrfPn/WQL5/H1XAr/SEO/rogTSb0zglTXJHgmkc6AVG4LtE4hF8o8J9yWw&#10;OdkvoU3/xVtuueVykXIQUSKoIJ98Iw3JQZm4KXYiNcLLsSFWP0CbZW2YfYPOtfcN1H8OLGAvy7Xy&#10;ROgI2lC3IfbPZlx51Pe+vVxErq9YHyJMHqoQhp7nYEzeDu3nyrmubfD6zEX00nKSBYJBeXwmLa4D&#10;iEseGgDyDk9IeWDiGQlhCiBWOW3vmmuuqXHllVeu5MHKoVcEjQYQf/LAlI0gAZ1Id09Z4DZnPase&#10;pKyvOaByTYA88TFy7fneFvZSOcgY2QtwrTXqdbGRxsqvZU0eqoyRw61k3y9/+cujxCqHe6kewAOa&#10;uj4/1P/BD34w6qUKsar62NbtEucVeyqPMfjzIbfW2u6P3P3g8PtWOnk+/Xl7Ea676xHtEUG73PN+&#10;D5Cufn1uc2jTy/VvgtuYtnztxLa9XlyfjIG2PM3bBn4vt3ljRlDX7any3na0sbcXdXW43YH6A6wD&#10;+uSz2orzEeujh8pOxH45eFvA83jdZ6YSq9/5zndWeq7OJqxBKIB/TuA70Zfrq1Xl7xPwSr2kvloh&#10;kKzUIRxTFN4Mui2B71PEtS8yc2VMYnXJwoWvSRu0u+KGbWigundwwQJiVvZVlnYW/tlw1f11IFNr&#10;DHaq+5ctqN6R9kszmTxjj1I8Vvsv/MjDj0iFWO2fbJrwihUfi/RZtkmYEzFWHzr7nN7de+9TkME9&#10;f/t3vcfuWjJiqbFl0aJFfK+rv6tL8E6FFGUfLBkaGqrLERKAzwhORpRjrxMF3gLHr9tvv30k5QnB&#10;A5b9Nu2xT0FmE7E622QsYpV/kB9M+HUCZfC4IIaqrvn7sQQX2jw+Aa9aNiL3JPD6GkQrdS5LIC5M&#10;myzeaqutlrsnnxMnEB0ONrhx8+wbWnn4CCwsgQ0+m2SBaza9wDeuYDzEqrcVy0aCRv0ItC8wnrh5&#10;po6PG/1Vjvp4O8pePo5IYnDt7QoqD7iB5ZnIZ7wNBc0DoE/Kqw308jyN18vQv49V6cqT/fjsJ7LH&#10;E+8//vGPj+bxOa4BQN/yDGUs/Aoksg/P0+9///s1IFedWL3qqqtqr1WBEABnnHFGjRNPPLF+JZ6H&#10;EV6rAE9OtxFEotYsYDwaL9eqx2n5jNNtz9j46zZykO9jbCNWKU/76sPvA0BdykD26gcMTuQXsXrM&#10;McfUp/UDyFLKSk/WfhOxevDBB4/WA4yTOfA5aiNWIZ3Rzde3xgHQQ2OkHXlTY3vpRxmBclqLQHUB&#10;ZdUPUPtCvG+p4/YG6lP9evvk63nDtdpaHWJV8wXQU+3mQL7r4Yj6a+wxXWOiPV83sW3pBCiLzgLj&#10;JN3TKKO2AeNV2zyvY1npE+eGvvW84Jp2KO+65Wys8WJPyufgZC+gvPRFD9aFxgZI8z7cXgD9vayP&#10;X+mA65w+Pg4+yybAy+2+++6FWJ0CrAGxigfdOxKaNsD88Mz3pOvqqxVycgJvAzW97v+NBL5j/V19&#10;VWSmypjE6vCChX+TO7RqaKB78hnz5sW3vqZMeqmvwYGBPYc61f05UnW4Uy1bsqD6YPoSP1M9VSUl&#10;xur0SImx2n8pMVanT+ZMjNXHH3qot/zuuwtyuOcejvwfsdTYwh47zUXvLW95S32teKpPe9rTenen&#10;9iR4rr7+9a+vQwRcdNFFNRHKAbXESj3ppJNGSq0qS5YsqR3F+K6Nw9eee+7Ze9Ob3lSHIKBf9gjI&#10;2kKs0vBzVnxsFL4M8Esr/6DAVP8a8qyE0xMgSJtO/kcHTqPlSz+HKFCWv9cksMnIvXLDSYV88edV&#10;NmKBUefeBMIEEINnLBl3KADBN53AN8RskD3PN6SRIGBT6/kONr1eFuSI1VhGiASNt02/XpbxxM0z&#10;dbwvbhCNifrYRnZiXKoXx+h5TcBLVaEAIFZFTgKRq5oPtxlj9Dzp6mWiPkqPedSBNP3jP/7jGjli&#10;1fN8jgVsJn0YE+SgXk8nLIC8V4m3GonVphirEI48tHiNnYcQgAh0G8VQAL4uIF1VrynuaFwPDvJ9&#10;jG3EqoN+vJ7Aupae6B2JVcYKIEspq37GQ6yqLmPlIY+u6ncsYtXv6bhmHLTjdsd20X7x3vE8yqof&#10;EO/z8RCrjljf87hWW6tLrKpdn4scoh6OWJb+4vPG4c8a0DYflJW+6C7yUWkah7fvbUdC0+/5tn7p&#10;g/qU9/Q2G0c9HJChrofbBz1ErMb+m+BrMs6dzxVte57g42ibq5kcY5VnQY60nA1Yw8Or2gSvU7xP&#10;+dEZ4TsX8VQJHwDpmpM/T+AL8GH1VZGZKq3Eam/ffdcd6lSXRlJ1uFM9MjzQ5Xt3XyQ9NJ60tKre&#10;nXS5J0eqpvR7hweqP04LbqaTqgh7jOKx2n+BZCKESSFW+yd4rBIesEj/Be/sOeGxWmTyhP015CgH&#10;VT3wwAN13FXIUw6lcoH4hONI81Y7hPE6/0te8pL6MKrrr79+pNQTQmgA9tBbb7113TaerYQcIOYq&#10;4QcgaWmL/RGythCrn0jg9XnicjTJ3gl/m3B4wo8SiFM6lcIXPmLivCVhLNKXBwixwShLnfHEFiEO&#10;K68yUYf4YOP9UlaI1TSeuHmO5JCTHdQvxOoTcyxgM+lTiNVCrAqeR1n1A+J9XojVQqwCtw96FGJ1&#10;YgKxypsCOjBwtmHx4sVTRax+LgHvU0g4hO9KdyYMJryKhIwQjokvwN+vr4rMVGklVocXdLfLeasO&#10;D3SvumunnQj5MOWSFtE6Q1W1z3AzqXr/0qr6MCTwSJWZLiXG6vQIe8QSY7W/AmFRYqxOj8yZGKtF&#10;Jk8IM/jiF7+496QnPan+wZ49dJqb+g3fKMReTd/lex/+8Id7N910U11u4cKFvYceemikxBMiwhbP&#10;11122aV+A5VDtunjN7/5zWg/7I+QtYlYRWG+MP9RQu4VH76A8UvrZgm3JJyUMBelJlYhoCIgfyBS&#10;BG1s4+aZzbmgjajAwhLYiIqIAXGT6nn04wSZrtlgCzHfQZ7Atbcd+5WeXp/Nt8Prcw1ZI7uwOff8&#10;CO+Lfkhz/SDBFAqAz04aMg96dRy4jujAAwKQp/ZcHz43jcP1gvRwYgOShjTNnRNOfI5rALA+9Ho+&#10;JLGHAiAEgA6kOuecc2oyVeDhd+mll46CEACQrwAillAAHNYEAQiwE6Se4OQzkE0AedgUQFrHcWOf&#10;aCMHZeJ6dhv6fHg98tw2qgsBTuBrwJg42IuHNIAc1eFSPHw1r4B1QHkRq5DWHOrlwN6AWLKMF3Jb&#10;wG4Qt8R0BRDVOmiMdYZuzDfAHj4u5lX3HOudMQD003h9PUe4zb0fQN2mvrgmX3UFt3+cO2/LQR79&#10;+Vw60Iu2fc5IU7v0E/XQ2pG9NF71J9COAz1iGlC7fHbdaKPJnrTlOpNHfX8ma3wCadzDOdBmk225&#10;Vh6gb8p7GXTwV/JdN5UXXCfyXWfSXA/GTfvef2zbQX3vy+HjimMin7pu/6i3l3/nO985I4nV5zzn&#10;OScyDu57HSbozw7Fup4J4Mcdns0Cz6/ttttusolVCAh+dOYNIL7v6fR3Eau3JxDnPicLE/g+eWV9&#10;VWSmSiOx2ttinycPd7pfXoVUTRgcqPZPkzvlBBV9DHc6nP5/b5ZUrbq/HOwsfCdhAkaqzAYpHqvT&#10;I8Vjtf9SPFanT4rHapEJC6f+v/nNb649SvkOzGGzG2ywQc1DRIFMfd7zntd7wxveUO/F0xzWe+Mo&#10;v/rVr2rClXzahEiFOJUQVgAnNfL5Do6sbcQq4LV4PFN/J6FJPpswZ4nVbbbZZrmTeQ4nrLRxjmjb&#10;xObKC75hZZPqRAjECsShp00E2iTn2ibNSUT0Z2yQRRorunkZCB8RSuiltgF1ve2mMSqP8hB+IgbZ&#10;+Io0hJB0+0NeqW3IBdcRwg1dAPqpD9cH4sD7VzqANND4IFV8Hvns48jNMfW9DPrI8xbvUA6e4lcc&#10;cN555/Uuv/zyUbiHKmSqvwaK96a8W/kVCY9XEYAgEqkRxBhVXFXKR70F1gXrDLvm8nPAnm5Dh6+5&#10;aD/WAX1Bjp588sn1AV38Pfzww0c9TXlI60cN9OZXL8oLIkYAZDO2AXymrjxzWTMQFHio0g8gVi2E&#10;iohb5sqJo9x4BNqTbePa133q8LUIWFtaZ9gi10cObk8hdy97nuvqzyvG6WUjRDb6/Ob6F8jLjT03&#10;fukgiNjztPiccNCet+/endSVvrSpGMh+v3o/wD3TKet5bc8OdFQ57EnZWMbnGji56mPM3R/ejs8D&#10;/ZDm/UfEdUGadBBR6+0LsR7X1G2bD7fRu971rhlLrDJHPIvR+YUvfGHvmc98Zo2Xvexl9XMnR3JO&#10;B9KXwd666647ive+9718GZ5MYhXyAY8XiNGHEvh++KQEZCLE6tX1VZGZKqPE6l077fS0wQULnjuc&#10;NhlgqKp+f7jTvT2Sqgm/7sehVbz+PzTQfc9wA6ma8As8WdM/5tniqSopMVanR0qM1f5LibE6fTJn&#10;YqwWmVz52Mc+VnOB73nPe2rv1Ze+9KW94eHhkdwnhNf/t9pqq/q7Mt/r+S7K27NRfvGLX9RkLW3i&#10;FBbljjvu6G2++eZ1PnsPZG0iVm9NIFYpinMK7NcSNkzIyccTCrGagUiKSFQ4mjatIFde8M1r3ODO&#10;RGJVeXjtqW3gG22um8aoPMpDqMrGc4FYZQPtZKpjKohVkYyUj3oLrIt+E6s8VCE6eR2fv06soq/G&#10;gN6RTHXwKr9s20SsYke9+o/HMMSqXv9nDbtuufEIhVhdFeQVYrUQqzOVWPVQADyHX/CCF9Rf4MAm&#10;m2xS/yLv5OZ0AmJVugH+x01yKAA8uy5JIATAfyX4q8sTIVYvr6+KzFSpidVlA4u2GO4sPGyw071s&#10;aKC6GgwPVDdlSFXCAJx6d1VtsKL61EhaOOskfRY3eaom3D9YVZ+g3EiV2SRbJhSP1f4LJBNefIVY&#10;7Z/gsdp0KGKRqZVtEorHapEJC/xBmo/eRhtt1Ft//fV7O++880jOqgIXQJlnP/vZNQE7ODg4kvOE&#10;4AU7f/78uk32AB4qAK9XHAPIA4QJQNYmYhWilHgo30tAeb5UX5DAF4EohVgdIa0iRFJEosLRtGkF&#10;ufKCb17jBrcQqytQiNVCrOZQiNUViHmFWC3EKiBNOsxVYpXnAsH6iVV91FFH1c8awDODNPJmAghN&#10;It3Aaaed1kasbpJwWgIkZ8S7E6J0E+5KwFOVL5KRiOBL6B0JbTFWFyfwHfK4+qrITJX9r5w//zVD&#10;A50bsyRqFp0PjdSdEkmLZp1lVfW+poOqkg73DXW6e1NupMpskxJjdXqkxFjtv/C/osRYnR4pMVaL&#10;rJZccsklNVma5qQGe+UmYZ9MnFXKEebrwQcfHMlZWQjht95669UhBjbbbDMOW+3tuOOOdV0IXM5e&#10;oA0IWIjXtY1YRTiNnwMLOC0fchVP1p0TPBbTnCZWee1OcSiJxygCC4ikABBQcUMMfNMq0kCb7lg2&#10;gg06oA3fsEL8OKkIIBggMwT0UR512RQLbIzVNp9jnm/+1fd4iVUIRI1RkB6MmfYE6SAwZnSgHb32&#10;TUw5EauKjymQ72OWDgCSBRvIDrmNP9fqmzG5DdGVNEH1BR+Hz6tAus8l/WEbwNr55je/WZN+gLip&#10;F110UQ0edE6sXnbZZXWaQPw/xWPlQQcRcOCBB9aEKcBGCqMgKD4fgNQVycg1YwaRQGUesENM9/mK&#10;dsEOsi3wdeXlom0AbaGbiFVCAeA5JhuRp7mNxCqf+YcgQDarHnFViZkqQDwTh9aJVcICUIeDrgDr&#10;irEIPqYI1hn3I8COPk7ytQYF0ryMk20QbW6zCF+72JA54K/aoozyYz/AdeWavgHkms9rhHSkjnTx&#10;diPIZ+2I7NT6yo0f/R26f+La8DoO2lY/oI1YVbqPzfsBkKkC4/Y8tz99N7XDNWVZO64rukWoThyj&#10;28T7AT7P9EN52vD5VLuANjRvgDIQyAB7kO99C94PoBx10Vu6RL29n5l8eBXPBeJZz0akL5pNxCqH&#10;dJ6ecEUGTqxC9nws4e6EXyb8c0LulWXiWfJm0z0JxGDNyV8k8AX4G/VVkZkq+9+y44K/yB5QlcFQ&#10;p7r79oGBsQ6SXSMZXFC9e6jqLsmSqlX318NV9cfXV9Vs8sSKUkIBTI+UUAD9lxIKYPqkhAIosloy&#10;NDTUe/vb316f8v+6172udt5qkptvvrn3tre9rfe7v/u7NefQJIQNwLlpu+22q0Nr0fbv/d7v9fbc&#10;c8+a47j99tt7L3/5y3vbb79979Zbb62J1b322qsux5tkEs5GIe0jH/nISMqaST+JVYQvLn+WsDSB&#10;L8jEXf2rBL3CMqeJ1W233Xa5PA0hotqIVTaWvqHVplabTidpInnQBjavvqmHnIPo1DWIBINIDKDN&#10;t8CGWG3zOeaJgNCmm/oTIVZdL0ckGmjHxwnYkHtfkVjVXABIMh+z6gCu1a+P3+3Itfpl3E4GRZu1&#10;wdsUsJuPi7GrbfT2w6sgS+WRevHFF69CrP7sZz8bxZlnnlmXByeddFL96xBeliJLsZOvUX4McJs5&#10;sQo5LZ0Yu4+JecgRqz6mSKpEEtLzHNE2AsSwE6s8nGWjsYhVjQlAjqoeD2d5ogLqso4isUo5yFXA&#10;/Pg42uBrJtoqty7iuoKo0n0EYeV5Ed6ebOjPF+bM+/K6wHWlnvpFhzgXDunofbVBa8ftIp3Guq/I&#10;B95/XGeO8RKrgHGMNVbVBbGs25++Pc/Bs4Sy8XmXKyu0jdGf18DnWfYkvUnv2DZl3Cu3aV7jetKa&#10;ceI2/v9wzGRilfsdz9TZiBZildioGyVsnIE859iA/UPCgwl819snoY28Ojrh0YQ/ra9WFoiLQxP4&#10;Uf7/klBkxsr+t88fOCRHojbga2kzMCUxTWl3ycDCKvWxNEOopr6rB1IeX3RnW0zVKO9IaDu/osjU&#10;CGQ2DkKFWO2fvDqBsDJF+i+7Jjx9xcdZIYVYnSHy2GOP1a/oc1D29ddfnz3lXwJhqrK//OUvR1Kb&#10;hYOsrrvuurr8kiVL6oOrJDfccEPv6quv7j3wwAP19W233VaXu/vuu+trhM+kkTcZ0m9iVbJdwlUJ&#10;kKvEXT0sgS/khVgdIaUgZZy8k/cXYBPNBpaNpoMNJhtUwGfKCL75jfXIZyMLqAs5IThhIUSCgY0w&#10;OgHqe7+07/3GPHlTAdqhbe9LbQrkyw5RLxEMgPG3jZmx0h/ElrwtnVjF01CEIcCzUF6g9O16qj9B&#10;ukoX4GPgmvpCrB8R60Z4PpCnKmAsRx99dE2KAjbL4yVWzzrrrNrDFUCs0g6Eobw1OZQKOwnYj1AB&#10;gudhZx9zHB9zwV+fM9aI1iWIddwGnufw+oD5glSFEOV0fsDruYxFc884fExOpDJuyFUB0kQeqxCl&#10;OqwLfPnLX67TsJv6IiwD/ctGY/044EB32Y98H6fKeBrw+83vNdlX0NoRYhuU53OuDJ+59xxejvtN&#10;RCOALGuCyrhuubkXGLOvK38G5OzhUBl/LsR+Y18OysuefPa25YnqY/O1DUROikBs0gPEPF/T6IJ+&#10;3j86ed9eP46rqR+VVZt8Rm/a9rmM43JQxr1yvT0H6a6H6vJXupDudXwMvC5UiNXJRwuxOh4RqUrc&#10;VDxdxiKv/iSB74QXJTyTBBPiGC5LwKOV749FZq7sf9uCgQuNOG3EUKd79+AOA8ztpEtaSOsML6h2&#10;H+x078uTqrz+3/lLyo1Umc0ykDClMWqLZAWSqZNQiNX+CfFVCb9QpP9CSJ/ZFMu5EKtF+i7TRazy&#10;T+jFCeQ9ksCX93MTvjSSNhdlJWI1ekg64aINbtykQiqoDJtQ37hrowviBpWNuepB3ni/XJPuaRH0&#10;q7ak23jAZtn1IOQApCXpKkP7TjCLVMrpygZbbVHXxw8Z4H1Rn77wpJTNIbpErpHu/TrwcnUdHaRr&#10;Hrw/0lxXjQG43hHkjVWWdG8b3UUEQoTyKr88T4mxOl5ilZP4tMHGq5NQAMQHlfcmp+U76RjBGpbN&#10;sLWPI44BYDufM1+XfM7VGQvRfhDoeI1CMstrlNP5fQ3jeetj1JoAeLNCmMorFU9VxWbFNh7C4/jj&#10;j1/FQ5XXGnwNt8HHAfz+ztljrHvPnxcirwRvG+TWt88HdlU6ZRmT1h8epJBimkcn37gPfY4jyFdZ&#10;wZ9XcT4jcvfHRODjpl9vO9qkzZ7++nvT2GKe6+H2o6zn+Tz4unV4feC6xvquU/zf4GPW3LWRqbFf&#10;L0tb3raDPK8nUjXq4/A1O5NjrM5RYhWybDjhNwm8/s+hFzngeSQPmNcmECIKr9QfJeySsG0C8Tdv&#10;TCD9zIQSS3IGy5PWWWf/OxZ07s+QqL8a6lSXJVxaY6A6eaiqdpsKb9F9f+u31h2sqncPd6qhJlJ1&#10;uKr+pLfFFh6KbDZLCQUwPVJCAfRfSiiA6ZMSCqBIkTGkH8TqTxOIr5oTvFT/N4Ev33gq4N1QiNVC&#10;rI6WoX0nNQuxWojViSDaD2KVV/MLsVqI1Rx83PTrbUebtNmzEKsrUIjVOUmsQjLwIzlEKPV/kYC3&#10;aQ7EVeXgHQSS618SOOCK74MPJ1CXNrgeSliYUGQGyxs22GD/uwaqlUjVEWL1lLur6oV3L1q0KVi2&#10;7c7RK3lSBA/UoYGBXYc61Z1ZUrXqPjg0UP2fWR5TNQqeZMVjtf/Cj0I8kwqx2j95ZQKHKBXpv+yU&#10;UDxWixRpkX4QqxxW9d8JeCPkhBPmPprAK158eS7EaiFWR8vQvpOahVgtxOpEEO1XiNUVZSMR6G2D&#10;3Pr2+cCuSqdsIVYLsQoKsbqyzGFi9WcJfJ8bC5CrmydI8AD784TrEyBmVe60BMij2R4Lc62Xv3jZ&#10;K/YfzBGrA93/GikyZZIWyjqDAwNvH666ywKZWmOo031oabXwH1O5tW0dlRir0yMlxmr/pcRYnT4p&#10;MVaLFBlDpppY5Qvz3yT8dQJflpuEf0o8KH+e8EMS5qAsfutb37pc8RkhZrRpBJAVAhvKHIniG002&#10;nmyEBco74iZViMSFiApPgySDXBSkE3DCZSzEjTbEKjEn+Sw9SVMMVEBfrovD26J936jTl3QElKGO&#10;E6YeY5XPEJQC86Fy6ARh4O0LpNN+1Ic0Jz9dbyeD+Ox6QoK4zZy4EPkAwezzgY7EhAXECT3iiCPq&#10;OKKAA5tEsnLqM6f/i0iFWCXIs0Aa+QBC9rTTTqvjhXLQE/jmN79Zk4xNcJsxr1q/kHBuG8A4RNwI&#10;TgCpjMDacDs1gTa8H+wD2al4sYAT/NFJdTg4TsQqMVWdLAWyLeBgMMVPhVwl7ipkLDjxxBN73//+&#10;92vCVX3RnpNwfi+iq2ykde5j8TzXV4j3Hmte95GgviIR6HnA15nIMZ8PPnu79K88QHl//nhfnh6J&#10;OCHWEdrIOUB+U9nYFzZAd2/fEevHfLdZtOc+++xTQwc3gUhIuh3ieKOeca5lZz7Tf3xuxLG6rj6P&#10;lPV+6UvlgOYXYA/aiuNwxDHJxoK37fWanqc+B9T3Ot7eTD68ih9UOAhwNmINQgGw+X39OMArndED&#10;hu+DeBO+PIEyz09YW17ZXuvlh1tts/9QIFXB3d3uB0aKTIlAqg4PDFSp7/xBVVX314OdztpwUFVO&#10;iPNZPFb7L5BMVUIhVvsnxFh944qPRfoseGcXj9UiRVpkMojV9UYwGfKahHev+DjnZPF22223XIfa&#10;QNpo8wsgUgSRGmw6HaQLbDY9TxtQQRtd35yCuEEX6Qd5p/4hViEXBekEKO/9toFNN+UFJx3VP0QY&#10;no+CCCfBdWUstAm0WRdIk46UpT/G5CQZdudgIR0upAOMAIQa5CBg/Gz6/VAW9UO/6kf2BPTpxJjr&#10;rTI5MCYfB30JXJPPOHw+GItIQMZx+OGH196mAGJVB1Kdd955NZl6+eWX17jyyit711577SguvfTS&#10;LLEqD028NfH2FCBT/WAn5ktkL3bT/DJ+X3MAu0HE+PhId1tqbgG2YdyC25N1oXTWpnQAeCYfe+yx&#10;vcMOO2yUAMW7FrsxrwBiVT9wsBawo4h9PtOG1gXkMjYB2JlDsSBSwXHHHVd7xqoPAGGv9QkYl+Ya&#10;3X2N6H4TPC+OWTaK95ju8Qh08HJuW+BrjXmhDH3ovlN/AteuD+U1RqB++OzEG+1HMg3Qv8rEdrxf&#10;4ONSP0LTmIDyXR8H/XnbrgegrvdL+wKk6kc/+tFRz1VAm65bbM/79rZoX3YX3NZaP8yBQD0fK3bK&#10;lQOuA2OKtpX90Jm2aNt19frAx0h99ds2V7Tj+gpqA6CD9+NjKsTq1GAND68qMgflrvkD+0dSdbhT&#10;LR9cuHDrkSKTLpCqSwYGqtTPTRlClf5/M9Tp/vPju+++tsbnLTFWp0dKjNX+S4mxOn1SYqwWKTKG&#10;TAaxiqfpZLrlf2zk71yTxVtsscXyuIHWJto3lALpXo5NqPLYiHqeb5a9HIib6Qg2rpBS8j6E2PG2&#10;6Utt0XaujRzY1ItsA9IDQk5ElhNyAEJJ/VLf22MjLmIGPVxH8l1HxsCY8EZVKACINBFgEeiifhgv&#10;RIk80bwvJyri/DjUFqCO0rG1tx3BGNU+ZSEEsYu3zZhEbkJ24rEqYvX000+vSVKAR+pNN93Uu/nm&#10;m2vw+YYbbhgFhKrCBrDJPuGEE+q2RKzqJHyB/iB1tU583hzY3scPNC+e5vOJzXNtgdgeNlAe3qYQ&#10;nHiOAohO9IQ8FflKfeZYNiNP9SFaNR4AmYp3Km0CEcyAE//pA49YhQCAVEV3xiZo/oDrGu8rJ8gB&#10;5KrycmsfwsvT/L6MaLO17O35wNdz7D/C+/LnC+16P+MB42rSO47R9aas3ztjjTnC77WxwA8sH/nI&#10;R0bxsY99rPenf/qnK5WJNvU8xuh9+zMhwm3PM4C0aNfYF2tL64w63rcj/i+A8FSb6Ch7Ky3aKNb3&#10;cfDZy7qO1PO88cDbnqmhAJ73vOedwI8t+jFrtmGXXXYpxGqRCcnwQLUqsTpQLbt3wTteOlJk0uXu&#10;bnfBUNW9JUeqDnWqxwY7nU/evvaSqkjxWJ0eKR6r/ZfisTp9UjxWixQZQyaDWCXu1WR5mfJPikMP&#10;5qIUYnVED4hVkUmFWF0ZTmRoXrCLt82Y9Co7r5+3EasQqrfcckuNtZVYRW/iqgK8VSE7SZe9ICx5&#10;RV82G4tYpQ3aBJFYhVBVX9gkvvof4brG+6oQqytQiNWV4bYvxOqKtmcysYr3usKvzDYUYrXIRCVH&#10;rA51qouXVBWH1U6q1DFVFy58+1DVvTdHqiY8OFwt/Lv0RXJtj81bYqxOj5QYq/2XEmN1+qTEWC1S&#10;ZAyZLGKVuKgUePYagC9dHGJ1dMJclEKsjuhRiNVCrAKfT2yeawvE9rCB8gqxmu+3zdayt+eDQqw2&#10;oxCr+fo+Dj57Wdex7R5pgrc9k4lVwqTw3J2N2HnnnQuxWmRCkvdY7X5vsj1GIUvvXrRoftPp/yn9&#10;gaGq+pe17PT/JmEfVjxW+y+QTHjxFWK1f/LKhDet+Fikz7JTQvFYLVKkRSaLWH004ZqEc9cAFyT8&#10;MuGkhLkoi7faaqvlEGUAEoXNppDbWEIyUk5go6ry2nADCBFIBYHNMJt+gQ2z8qgbN8bUh2CC5ARO&#10;8ABttgH1qTMeUFebfcAmnvpOrGILjx/qfTNGHxf1GQugHZUDjEU6UpY0xkQfkGwAEgzSDUCwcYK7&#10;AFkpvekXIkX28748jz65ziHa2Os7scpn5kvQHMnOjAHSxNcB9lMMUGKE4jHF66gA4k/x8yBMnVgF&#10;t9566yiuuOKKOs4qgIj90Y9+1OM1eAhEIHJVgMSFlJQ90ctft/e5VrqQs0ucT9kfUMfb8zzsqHYh&#10;xCOxCoGOnlrPrCvNeSRWyY/kOyEARKxCVhNbFXA4WI5YZSyaswjuLenK3EknwNpEF8HXPuOUnbj/&#10;WG+sD7cD6b5OsafuAd0HAkQgMUEBn9FN7QuTRaxqTgE6i6RzeBnXG129H3/2KF/gWmMHcUxaX7n+&#10;Bb/3Ilwvysp+siF9Kh+4biC25/2in+4Jt3vO9pRhbG6z2NdkEqv85bkEWF/UEcj3+ujqentf6EGa&#10;xuN544G3PdOJVeJTz0YUYrXIRCVHrC7rdD6Ld+lIkTUW2lrWWbT9UNW9oYFUfTj9/Y/BBQtmk3fV&#10;mkiJsTo9UmKs9l9KjNXpk1kXY3XTTTd9LH5PLSiYSmyyySZ3PuUpT/nXtP7+agScH5WTVmI1fc+Z&#10;NMxZYnWbbbZZLkKRDXBuM+mAaNFmWRvm3IaWjbnX4yHjnlxsmpXHJlxtAG3qvR9IILUNnNxgUUUi&#10;oAm04+2KEHBi1T0ggZNLbQQBOnlfjEV59IGO9Anxpr6cXOOkeJ3kDjh0SG1R14kQxqw8dBIxSrrb&#10;sgk+V14f8NkJHCcuqOf2E7CTxgQpiCepxgUZqNc8zz///JWIVcjUO+64YxRXXXVVTa6CCy64oK4D&#10;qSjvV5GrAsQtZK5ISMgcjSuu1QjKYFe3i8YMoi01f14/B9ZSJFYPOOCA2i5aU6yxJmIV0pUDwD77&#10;2c/WoJwTqxxaJXtAOueIVRFHOfi9go2kE0AP2RK0EausE9akt0e61hHg/nKbCqwvDluStyWfc2vX&#10;224bE/D2vS1/VoBIKAq+5h3x+RTbczgpCOKYcmUmAteRcbitQSRWI3JtCvE+l92bbM/Ycn0Ik0ms&#10;+lgZo+sa4brz2fvyvDadmuD1C7E6NSjE6loh6ydsk/D+Ebx5JK1NnpUwP2HPhMUJkBnjep0+R6wu&#10;nd/deyR7UmR44cJth6vuzU6mOgar6j9u32abtTmmapSBhOKx2n+BuCe+bSFW+yfEWH3Dio9F+izw&#10;PbPGY3WPPfZ40mabbfYnT3va0/7vbMZTn/rUf0vfb7+eyyuYGiSb/3uy+ddyeWMhLb27E5zX/LuE&#10;nIxJrD6UsKQBwwmUyeUJ9yVQZs4Sq1tuueVyPBABm0U2rDlAcLBRZhMM0SCQpw2tb7TZHDtZxyaZ&#10;NEFt5gCZ4wQZoH3f4HKt8uRTPgcnhgAbY9cfEstJVUA9efQBNuC5MUZEgoB6riN9RS9VDhvilHcA&#10;+damu9oCEA3yVMO+9K25ch1cF2+bscurTr+sqX4Efase6wSPXj67boxN9sNj9Vh7dR3vU73qz6v/&#10;t99++yggV6+99tpR4NH605/+tMapp566EokI8FKFtJX9dIK+IG9aQcQOn3N2YXw+hz5unz/A2vG6&#10;Xo/QDX5SP3OskA7oyLxDlEtv0l1X1iD5QG1x6JUgWwI/rAo7s3YOOeSQGnidRjKJuXa9mSvIfRH8&#10;EL4CurDuBF/7kFzuIUka7e+99969D3/4wzVI9/vc1xVrFgJVp9ejF/kCZdQXY8DmlNE4yPf58Dzl&#10;CzHPEYlVxoWuMS1XF8Sy9KV+GYePnzSNCXC/6ZmYA89Mb9vbAp4HuHcF+kYXz/dnMNBYc3BdaSs3&#10;9jawXrSegfSJc+H2AvTtOpOmOeYzYxDBKrhNtVYEX7PxHnZdaNP7ZV24niDq6v2mL9AzlljlAEG8&#10;/Wcj3vGOdxRidfYKROhbEs5P+E3CIyPg85UJvNYZyVJem98r4c4EvtPzNtrDCfcmfC3hRQmtko2x&#10;Wr0DYneNJW0Q1hlctGiroap7V45QHe5UDw9V1afTA2Es4nhtkxJjdXqkxFjtv5QYq9Mnsy3G6toi&#10;GybAtRXpnxCelB8sV0euS3jc8JcJOWklVi9PwEUc9/wcODUR0vS1lhZBzJQDEo5PmItSE6sinyDI&#10;fOPoII8ycZPsm03fjLNZ9g09G1evpzZzYFMufQT6aaofvVAdkZxko+3t4KXnxByg/1gnN8YI8lQO&#10;sOFXG+gIIYlHoHtzQoYpXibEqvfbBuzpsRXjpj+CMciuAH01N2N5gLl9Ie6wGZ9dn0isnnjiiaNe&#10;lFdeeWWjhypp11xzzSjwUlU8VjbZTqoC7OSkJR6dPneQldLVwdhzY4vryu3g8we49rpejzkV8cnr&#10;+cylPE4hS9ENL1TNO+Sqr02I1SYP1Qj3UIVYhZxXzFnGGcfEPet6sw5lLwjfJg9V4PUgntzDFHvQ&#10;9l577dXbc889a5DOva++3Z6xfrxfHLK9P29oy3VrexbFPEckVqWvp02UWFW/0fauE1gdYtXb87wI&#10;+sKmnhbbbxuX69r2nGuCP19A0xy4vUC0J2maY3SS3l7HEe/TSKx6nus0XmLV+3IUYnVqUIjVWS2v&#10;S4BA5bs3jgs3jmDZSNptCW9NkEAO7Zbw6wTyKUf52xNYB48lfCfhyQmNEonVoYFq+e0DA88ZyV5t&#10;SV941h2qqm2Gqu61eVK1+1DK/9zwvHlz8ZV4iNWNEiCUwdp+WNdMEdbaLgn8ICHbF5J1auVVCVsn&#10;yN6tz6Mikyqsdd5mkO2flFBk6gVilVjOsjsoz5mpFYhVuEvZm+fMeG0On8mbQUJTvNVWYvXjKz42&#10;Cq77fFEbSykWz5dXfJxzUojVQqwWYtXm0O0QCRuuva7XK8RqIVZBtL3rBAqxWojVqZZCrBaZRtkv&#10;ge/d1yewQXhhwgsStks4O4G8wxMkHCJ7VgLp5yRsn7BpwmYJByXg7XpPQqu3WCRWb5s/MHTGvHnr&#10;jWSvtkCqDlZVPqZq1V0+2Ol89u6qmquvw+NNfGQCxDfYIaHI1Av3zCkJsjvzAMFdZOqEtX1cgmzO&#10;c24uhf2YTvmHhCMSZPt3JxSZeuHANrc7PBnheYpMnbw44eQE2fwLCTzvJ1MaiVW+fIE2GS+xihDw&#10;dS5KIVYLsVqIVZtDt0MkbLj2ul6vEKuFWAXR9q4TKMRqIVanWgqxWmQa5dgEyNDc/PGdndf7b66v&#10;VgiEBWEClibg5OCCt8YxCXyP/zQJTRKJ1Z9v//YL0w26Rp5NwwsWbDfUqW5rIFUfT/386y3z5s2m&#10;Q1UmW3j1kLkRyj3bH8GriVc9ZXfuqZckFJk6+WACzzXZ/LKEZyYUmXrhhwPZHUBqF5l62TJBITUB&#10;b5NsnlBk6gTPeH+235HAD82TKY3EKl9mxvpCMxFiFTfzuSiLt9tuu+UidDhQR7HoRJoIbFAh2NhQ&#10;stkVtPkEviFls+wbejaunk87vuGNoC826gL9N9WPxCokH+QRgGjzdgFjEyjDuB0e+xJQR3ZhzGzA&#10;BSc+2ohVgJ6QkhCCkIPAiVUINxFeEcTDZGzSiX4hVHUSOH1JRwEdNDfoRj3ZiGvFZmQcjMt1d4yH&#10;WKVt7AYg64444ojRmKMXXXTRaAzV66+/viZXBWKukiZcfvnlvcsuu6zG2WefXROMDuKXYieITMCJ&#10;+R4jFN009+gqvdEvNzZs4/Ppcxjnj2uvi10gIgFEhohPiFVIVA7VAuiFLpDqTqzShuaHfJVnTNiP&#10;dgA2PP7440fbP+mkk3qnnHJKDdLHQ6z6uqAvrXXsxbXg4wXSD7BW1oRY9TXLM4F72vVSOSDb85k2&#10;QCTJPA9orIB5VDqffY4h1NDFQV1ITcGfV7Tn/XDtZSkjvclXPRDvyxyxSpruReBkn3QTot4O1iM2&#10;ct1iX06s8tntgu4aBzbzfmPZXBpzgg5CnB+BtjVPII6DfMYB+IxNSJduEfE+pZ7y4pqhPx9X7Js0&#10;H1ME+dJ78eLFhVidAhRidVYL3qgQEB+tr1YWDqb6ZcLV9dUK4c0zvqd/NyH3Kvk7EwgH8OOExlfN&#10;I7F68dvefui+q/lqelJmnSUDA1sMd6qbawI1kqqd6uElne7/3LXTTrPmQJUpkgsSzk04fQSLEopM&#10;vUCs3poguxPKbpOEIlMn70v4eYJszv/9uX7/90sOTOBtBtl+Ug8lLNIokKhXJMju30vAi7XI1An2&#10;vSlBNud70WS/jdBIrI5HJkKszlVZ/Na3vnU5RA6AvNMGFBJAG0jAJpV0bVgF36Q62KT6Bp9Naa69&#10;NkASCWyQm+qziReBBiDVIIxEGnmbEV5WiF6PtC9ihH6biA9IANkFxA0/7dB+JFZ1eNWBBx44Sq4B&#10;PAhFGELKoYvsQX+yLXqgG31IT+kqe6EbBKDqQ3CILIAg4dp1F7EB3L7YE5vRho+NPAhtgL5OrHIg&#10;lTxSr7vuulHvVQCxqoOtwBVXXFGTq+Ccc86piUTIQ+G73/3uKsSqe1yKLAToqvEydh+fgG1kB+Bz&#10;GOePa6/rBP5XvvKV2nsUMHbmz+eOshDOmnf0pg3ND/l+eFUbsYrHKuQq4GArTgCnf8A4mUu1CxiT&#10;1gdgfUtvbKS5Bb5+gO5lAMHlh1exNsjn0CrIVaDDq/yeEKHmzwT9GOD2ddsqz9Poz8urXUF9xn75&#10;3HTPOqSb7imlY0Pvh2v0V1nKSEflC+js9sSGkeykLdfP0aSr4H1xn9IfOqlt6Shwr9MmmCixKp0o&#10;SxpteH3G5/OjtiLox9uOoG+V5bP68zYccR1hA+VF+2On2F8E/fkcOHw+dtttt0KsTgEKsTqr5cMJ&#10;DyZAnm6VQJxTXmXjTIPTEjiY6lMJks8l8D397+urVWWLBDxl7k9ofLV/JWJ1oHpscH53rFBhWYFU&#10;HR4YeMPQQOeqSKjWpGrVfWSwqg4a3mOPuRhTNcoXEwj1UKS/wkYbD+4S07Z/wqF75X/S9Ahrvfxw&#10;0H/Be7L1TZEiky4vT/inFR+nTAqxOsWyeJtttlkur0gIF9+w5jarvgGNiJtv36i3bX4jRAB6Wqzv&#10;iMSqg7baykIuiYhrArrmxgvaxsi18miD173xZDz44INHPQxFiAlsiAVeqZcO6OmkAG2KLKAvjcfn&#10;gPKuj3SJQDcv12ZP8qgTx6pxgcMOO6z2Nj3vvPNqQJI2Eas33njjaB6gPHXBqaeeWhOJ3/nOd0a9&#10;erGRSGcRz+7Z6/MW11AEdsRGniZ75uDzyTWkpzxpIchFmhIGwAle9MJDlb/0ByCMnJiFTBXB/u1v&#10;f3slItXDKoBDDz20JlMBa4S21C7rcaz59HHw2fMioQZRKi9V1pTWHPVE1mm9Adaf2gZOUtGe6gMv&#10;B0iTzno+eJrrDSIB5vcifSldxJzg5YDumSYSk/RIhMY2hGhP2vW60SMVYEPlR3s26QToz/ti/inf&#10;Vt/7It9193L+HAFcK49+KB/Xmbe1JqD92NdEwBy4Tj4OJ20j6IsybiPmumkOZjKxyo9O/AAzG7Fo&#10;0aJCrM5egXAkJh6vJ/P9m8OqbkmAUIVwxfvouQkSvGDwcN2zvlpV2ARck0BbjR5iTqwOdapfLVmw&#10;YLVOM75zwYI3DlXVzxtI1ceHqoVfWLbttuUV4BXyvwmFWO2/QKzy40QhVvsneGPzo1GR/gtr3f9n&#10;FOmP4D1Zwi70VyBW/3HFxymTRmKV066aTrySTIRY5TStuSiFWJ1hxKpjLGI1NyafA8q7PtIlIhIk&#10;bfYkjzpxrISS0JggQvE2VazUtZVYPeaYY0bJT4hVyFHAvEViFaKDv5o/+oVYVRkIWY0RYnosYlVr&#10;BLv7umA9jjWfPg4+e95YxKraxE4QUJEIZP2pbRCJVdfLy4FCrBZiFfh6Vl8TAXPgOvk4CrE681GI&#10;1VktxEVdnPCzBL5/O+5K2CvBD32BWCXGKnVywmEZVyVQv/E1RCdWb58/cN/uz3veH6dkTjQm/AB4&#10;ewIn5XI4BG1CCLKH4GCt+vqULbd825KB6ufZ1/8TfvLWtx21w3OegxcuB2uxv6AeIL6l9iR8brqm&#10;b+q+OoF6tNF0jX7EViOdv9RvuhaoC9icNV3Th3QjDZ2arqmH1xLp2J76fn1YwttGroXnJ1AX/Zuu&#10;sbl0Y5P30pZr1eHvixJoq+0a/dGRuuhIetO1dKMe6XzOXWveSEM/PrddY7dV1lfDteyq9cTcN11L&#10;F/arHGpCW1z7etM17aOH69Z0jc7UHc96Qx/qka62mq4ZG/pIN/RqukZf6ubuhXiNHpQnHRuofu6a&#10;sm3ry69ZF9TPrS+eW39j1+RrPWkO/d6I1/yN6y13Tf+qj16+vnLXmiPGS1vUb7rG3lr7Wl9N16rP&#10;/JDO56Zrja9pffk1+vt6Ir3pWmPlOxaHF6qt3HrT+IB0a7tuW19+jY0pT/ukx/Xl1xqf69Z27fcC&#10;aVpv8Zq/lG9bX7pmfG3rK15Tnrogri/in3Ngla4ZK3Woq/XRdK01ofXUdo3dqAvGWm+aF9KoJ91y&#10;13E96V7IXaM/c09d3QtN11pDvp6arjXOpvXl19hi2wR+SJDuWl/xmrapz5hJ57Nf8z9i54TdEnZN&#10;2CWhShhI+FACsfD58VmohQ+45rcJivJlbCxilV/9Pr/i45yTQqwWYnUVgqTNnuRRJ461EKuFWAWs&#10;P7UNCrFaiNWJwtez+poImAPXyccxl4hVf2bMJhRidVYLsQg5xf++hG8lfCxhn4QvJSj9rxP0vXwi&#10;xCqbkKw4sXrTjguWPWe99f4iJeNtsySBMALEdr00YZuE1yZow/PyJ//Wb73uP1/zml1v2nF+PqZq&#10;1X3kpgULjpi/4YZs7gGHerwxgXbAaxJoC/C56ZqND3Vpg3pvaLlGP/YwpPOX+k3XAnXB77dco7d0&#10;IzwDOjVdow+hGKhLPer7NZszyGuuBREHbBKbroF0e90Imq7RiQ0/dbUJbbtGf2IDUpfNJelN19Sj&#10;PvVI53PuWvNG2utHPrddY+/R9ZVAetM1OlFX6wn7Nl1Ll+0S+L8jEgQbkad8rmm/bX35NTpTdzzr&#10;DX20nmiH+k3XjA19pFvbekNf6retN12jB+VJ1/pquqasryfG2nTNuqB+bn0RWuRf7Jp8rSfNIfWb&#10;rvkb11vumv5VH718feWuNUeMl7ao33SNvX09kd50rfpN68uvNT7mXbo1XaO/ryfSm6411m8mzEvQ&#10;+mLdUs6veb6glz972661nmiDtpqusTHltZ5EXOWuNT7SqQvarv1eIE3rLV7zl/Jt60vXjE/PWq2v&#10;tmtsQl3AWIGu4dj4H65rxqr1RBu01XQ91vrya+aPugCbkN50rXkhbaz1FteTnr25a+avbX35tdYQ&#10;f3195a51b9AGdbW+ctfMH2T2ZxOku9ZXvKZt6jNm0vns13+SwHct3hQCNyb8ZQLxiSFuSeN7l1AL&#10;xOrfrfjYKCgyHmIVRb++4uOck5UOr4L4842yg41nJF0i2ICyAQd8ZuPNJhf4Z+AbWkgK2hboTwSe&#10;EOs7IF8gUAUIYmJHKn5kHIuXhdRi3G2gfdfPwWZcn9HR26Yv1xMijXibBx100Ojr/rzO/bWvfa2G&#10;E66A18cpD4jPSRuyRxyzyBWIAB0QxDzEsQvUd91y+QJzoX641li9PCQnMWIBukOKnn766TV++tOf&#10;1gdYAQ6lgkwltirgs8dYpcz5559f48wzz+x9//vfr+Oq8no8wE6Q04pHCskqGwGfN9aBj9HXE2Ac&#10;rD0vw/g0Jq7JF8iDrAXMJfFU0Q9AdupgKsjV8RCrtKN5Y0x6vZ/DqGjbD+2CaBUgcVlDABs4EaW5&#10;8rnhWvcDYByyAZ89jzZ0DwPWEeQqgKBUm9SLxCbgvnd7+jMBPV0vnwvpojzWV0yjPS/fRqzSL/cC&#10;gMzkWjbycgDdqO/3sutNPyLaAMQb+QLl1RY6ak4BdaUH4DqmxbZ9TK53BOPQfQnonzQvQxuMX/B+&#10;GZvPla8j2URAZ9kDnXLPY9lAkC2B2zzWJc/Luv7oFOtobTS152uGfB8H103t0Bdl3EZc+7pw3Qqx&#10;OjUoxOqsFeKpElv14QS+xEd5TwJf9u9MYAOGTIRYVZ1V5Nb5A6PE6hnbbjeUkj6TcGgCbVMX/CKB&#10;UATkjeLtG254wJJOdU0kVMFgp+p99Y1vvGfD9dfHc2elegW/dXnCQSGtYOpBbNsLE/a3tIKpBT8i&#10;/CikFfQHrPVVntsFU46DEy4KaQVTi68lnBfSVgdHJfA9TN99+IGZtxzI44BRpQu1QKwS0P4/E/hF&#10;PAd+XaICrwTl8sGfJ/wk4aSEuSiL582bt1yEEOSYkwLanIK4YR8LbEZzREkOsW02vdTJlc2BttUP&#10;gCASqcVnz4uAgIPwakMkeR2uN3q4/SLBRRoHhLHplc2dTIUwk9cigHgV6Q2Bhh5qi7a9LwEiLOdh&#10;qP4FbyuCefMxxnlkrKR7HYhfeWyiN2SjNso//vGPR71QOciK0/9FpEKsugcr3q0/+9nPapx77rl1&#10;/SOPPLL2WgXYCY9Q2QVCUt6rwOcN8tN19DEJce04yPf5xQ5aV8wjJKfGePjhh496kTKvYxGrak99&#10;QQprTdAGB1ZxMFUOrBmVhVh2Qoz1HsfNWnHPbNI0fj57HqSZSCjgpB+kmrdLf7E81z4u14373OtL&#10;ByGus5jGc8HLQ/Z5307eoauTlU5QejmVjfUpp3YhJN0OkfxkjKqHjn6f5ewDvD3HRIlV2UbAXtIF&#10;QA56+4xFbdOG1/W5kk1yII9+4nxEqC0AKan0eM8xDi/rkG31PwHEMXpeBPmuu5eN+tOXlwWMNa4L&#10;oRCrU4NCrM5o+X4Cp2NHEFd1QQLEKdf+ur/LiQmPJihe4ZEJfh0Fx4frEvguT5iBrKz/W7/16nV/&#10;67f+UkhJ4G8S9k341xGwJ/irBOX/Zfe5zz34wrfN+3WOVB2qusvPe8tbj9l4/fVpZ7ROQUFBQUFB&#10;QcEMxd8m+Heff07Qdx88Yp1UBbVArMaMNcGcJVY9FAAEC4SbSDc29WwsgTytItgws/HU5pPNKmDz&#10;zEZV8M1pDmoDiEzxfNojXRDxAuhPhBLAE1BeXJFAhOyAFNOYIbQg5OQBCWhD9QH1vF8fF3myWYTK&#10;A3SEbIMIcy9VXvuGlAMcXCRPRABpyJyAHFkm8oa+mAuIAJ8Pyskm2Md187bQzcdEG6T5mAXsTdvY&#10;mPEIHNjkHpcQgDolH+9TTvsHvO5/2223jeLmm2/uXXvttaOAfIWIBcTb43R8yFR5+EImilQF2NP1&#10;YJwCOvo4fU6BxudlfKxc4/UqcJI/hCchAAAetHiqAnmpAtYV9qA8QE/mCZs6YeSkPvPNWAFEsnup&#10;0hc2FQFPecYG0EtrBGgcfj/w2cdNmohU6us+AhBxkHsCzwBfF24fjcPTaEPlgcarsg5fY7l1BjyN&#10;dRfbQCfBn1PcC/LSjPcFY1I5QB59uUenE5B8dnKSfO8be/uaon0h6khb2DW2R7r69PrAbUgbGgf2&#10;0zrQWiedNuW1Tnt6hgPy3aaOaD8H44jlNUeC5kSgDDqCWN7boayPkXzVA3FtAF83QOse0J7Gq/ZU&#10;zz9jC9eXsrK3z1ksI8xUYvW5z33uCYQWIYTIbMTChQsLsTpz5fiEyzLgDTK8TvEQbfs+jccE37l5&#10;VR/h1GGu+fKfE16Vw9MUR4r1SJgsGaqq3x+quhc3vP6/PP096M4dd9xwpHiRIkWKFClSpMhsFkIF&#10;PBRQSyFWJ0cWb7311sudZNHmlM1qboMdweZUm2U2wV7fN6FsUFVuLGij7GneNtAmWeUhlTQOCA4v&#10;62CMxOV0L0fIOSfrIKJydQH9+rjoSwRn7BedpSP1INJijFVec4dIAxCr8kSUN6LaBt6298u1yBq3&#10;E3myiZNuEdTxMUEgOFnhthawo0hBwEZeY2IckIHysOT1fsVQxVv19ttv791xxx018FJVHoBQ/dGP&#10;flQDUhEvVXmBAvrxuWL+NEYgm4A4H54HPE/wMUJAe9sQu6ecckqt28knn1x7GGvMPlfYmjAO0hmS&#10;FRtzD8jGfBapD1gTshdktOKrAtIgrOURCzHqOvoPBfQD/H6gvI+RNJUnzwmjSPqR5zZxaBzedlxL&#10;bfA1BnJ9ONx+wJ89oOl5RbqXhXDzfNLQxccO2an8HLHq7TEHmnva8bbjc4+63pbaU3l09TFGeL/0&#10;pX4BNqS/ffbZZ9RrPbbH/MjefHbd2p73Ps/06/UE7wf4/Ma+HJGw5Hmjern6uXwHbUhviFLXw/uN&#10;60nwOcPeuTJgJhOr/NDjz5DZhEKszmjhdf+NM+CkfE7O/lUCrw/mTiwnLNc3EvjOzdtiyJ4JjydA&#10;2ObqED6A8j9OyOWvltwzf/6Lhzrdn2VJ1U712FC3e9TdVbXBSPEiRYoUKVKkSJHZLrxN9I6AWiBW&#10;+WX8mIRPriYII0B8IF4zKsRqQiFWV6AQq4VYBYVYLcQqKMRqIVZzKMTq1KAQq7NWOMCCWF73JnBa&#10;fBQOXCAf8rUiIQmHUQwmPJDAQRYuz06AUGU9/GPCWOcljEuGq+rleKpGQrUmVavu4wlHFFK1SJEi&#10;RYoUKTJXBGKVQKxNcZzGK7xaxJc5Tp2bi9JKrOZeDdUrq4Jv9H3TTn29ygrYPFPW4ZtXNrOUAWqH&#10;DbTgbSvP+0V3CFEA0eFlHZQTmQpWh1iVnoC+9Cpu7Be9XH9sTH+QY3pt3olVXinXK+8AXdBX8La9&#10;X2zNXEDQ0BfXAGIR4kzw+g50c8KAcVFf+W5rgX61bgC6KoQB4zr88MPrsQEOr/r5z39eg9f9I7Hq&#10;oQDOOuus0UOviNPKq/GQjmqb2IHEWBWYOwhrwccrsklwEgrITthS0HwB7OdjZN4gVTmYC4IVAplX&#10;9AGEufolHEAkVmkPu8rGrHfi0kLyA8JCOLGqQ7EAYQGwgcJH0IfuIcbFuCFXAXMJWMPSR/eEwFia&#10;iFXWEASjQJ7mXH0K5DEO2REwTrUF/BkQgZ5e19dXDpEIQwfPbyIGSfeykVglD136Say6jb0vdPUx&#10;RtAefUtnX8+sBfI5aAxyFcT20E/rINrcn/cRtKv7iHrSwet7P+pLdVgXqgN0j+m+8HVBmuoJjFX9&#10;5PIdtKH/T4zJ9XAdGBN9R7h+9Od5Pr5CrE4NCrE6awWPUu4H5o8Dqjj9n1Nu35KAZ+qVCXinnpnw&#10;tATk6QknJOCVelMCp9lCyu6ScErCYwkcRsXra2ssgwsWvG6o0z0n66ladZcPdrvfTmWeO1K8SJEi&#10;RYoUKVJkrReI1V1XfFxjgVz9/IqPc05aiVXfRLK5ZuPvBANw4oDNr9dXHcAG19vzenxWOUCa2mmC&#10;Nr1grI22A5IJEkwk6kSJVd/gA9+0jwXID8gvP7wKAlLEKt6ZfngV5JzmZrwep5ACrlskXnLw+gAC&#10;wcflthZ8rgE6YkuAfSGG5WGJF6oOpIJcdWL11ltvHT3IClxwwQW9n/zkJzUgV9loE8tUnqG0B2kg&#10;QK6qXyDCUKSh6+i2gBjWODw9lpf9AYQxOjGe0047rdZLc4UnrfqFKPU5RkfWeLQxhKjq0LaIVYhU&#10;ecYCDnSBdFdfjEvtMDfuncp4SGN8Pi6H4sCCSKz6fQjifapywNeaQJqXie05cvXbMFb//rxxkO5l&#10;I7HK+MnvF7FKP17Gga4+xjbQns8raxa9XNf43HVd+ey6ebkI8nVfMEbSsFtbfX+GeH58vpDmNvC+&#10;BNa1+hnreY8NNX7a8758rUf9BX+2UdfzVBeUGKtTg0kiVp+S8MKEVyS8JOF3EsYSXnPnFHrqvDhB&#10;5F+R8curEzjVFgIVsvT+hHsSmFOur02Yl+AyP2FpAvmUw+NVJ9o+mMDbZWscBuDuhQtfM1h1f5Il&#10;VTvV8sGq+s5t8+e/YKR4kSJFihQpUqTInBC+/ILJku1H/s41KcTqfxVi1euDSHy4rQWfa4COIjcL&#10;sVqIVSG258jVb8NY/fvzxkG6ly3E6oryhVhde4lVDs3jOTIb0e1215RYfVnCwQm8dg7BB1F3esJA&#10;wpMSonDa/B4JEIKcak8diL6jE7ZLKDIxgZT+3wQOnYIcBb9OOCzh9xOiMCcLEvBkfTRBdSBhicX6&#10;jIQ1EgjToap7SSRUjVQ9ftnOOxMntkiRIkWKFClSpMgayFz9lboQq/9ViFWvDyLx4bYWfK4BOorc&#10;LMRqIVaF2J4jV78NY/XvzxsH6V62EKsryhdide0lVnnm6Hky21BV1ZoQq29IuCFB5JwD78ePJbj3&#10;I5//JoFXznN1hhMUD7TI+AW78po/cVc3S8BjeCyvU94e4zX830uAHF8/YY3jqt4xf9Erh7rdC5tI&#10;1aGBqsRULVKkSJEiRYoUyQivIk3kl2e8FTjMai5KTaxCzADIGDaVImfYlAuQC5ACEWzkKZsDG1yB&#10;uHeQDAKbWoFNqvdFXW1qBW10BcrQtwiOmC9AHjAugXF+5jOfqck/AKkKnJyL8UzVDkAXH2PUTeWA&#10;pwMIW+JqHnjggaMxQyFWiSMKIM+IpSngdQTxBXJkr2zDfMmu2MJ1I06oEOv6XPvcYFPS1b7ac3g+&#10;gNSTLdnUc7CTiMBzzjmnd/nll9e4+uqrazL1tttuq3HzzTf3rrvuulEQj/Xcc8+tAanIRps2FF8U&#10;whbCWSB+qc8dZKWAzXwu3BakaRwqA7wMbTAWgTFxaBWk50knnVQTvdILYlU6RKIeohW7stZlY+aJ&#10;sqxFQNsc1gUgkyFT6QNwTR8iqhmX2mEMrFfSgOanjVhlPfk9r3sQcK/6veg6634VSNP9J3Dt8TKd&#10;MIttq34Oak99t/Uv+PMmQuUBerkejJt8CE+BZ5v0js8+rtFNtmYN6b7i2tv2foHaivp5Hc1FDt4e&#10;Ovh6RQ/SXVfqqDxgjetZiL6yM6DtJmBfjRcoPdb3vrw8+Z7nc4yOPn7Ky56A5wtj8/b82RPzaAM7&#10;A7UnSO+c/oAytOdtu96aA7B48eJCrE4B1oBYxfPxkATqE6+TNrZKULxOiNIbEyD6JK9LoCx5Jycs&#10;Ttgy4cMJNyeQjrcrJF+RWSZ3druvGux0T2siVQcHOkeV1/+LFClSpEiRIkXy8omEzVd8HJcQBuDw&#10;FR/nnCzecsstl4twYROpDTzkg3s+6aTpuBll86kNMBtPJ1LUFqCsb5a9fTbA3o7g/aCb57ExV9v0&#10;m6sPIJ04fR1ySxABBiAvIVghHHL1gZNUEBi5MoA8lYtlaR896I9Dj0Q6HnbYYbWnqk6/d93wLPT2&#10;HRAAsg2fc2WwmdvQ86L94hi9Xs623j9AVxGJEMd4dXIQFbjqqqtqAhXcdNNNK3mocmDVFVdcMQrK&#10;UxfguQl5CQEt70/aFsEI8Ax1m0Eu+hwIjM/1BRqH7AAgiHUQFH2fccYZvTPPPLPGD37wg9G5wluV&#10;tQRRDphXSF+AJy32FQEDaJu+pA/kJuuA+QeQp3jDAgjlo446atSTmXUCCcpaBr5Wo/4iwHw+I9BH&#10;9yikXqzvNiJfZblnPY/y8XkQnwGOXP0m0A5lxup/PKCe6xF1hnzz/IhoI+r7PUG+P8vchq4/QBdv&#10;C2iswO/LHPw5GO9v+oq6xuemI9ZvA225PeI6AfE54WNnjEpnfer/if6neD0HbdK2j0NpAu3L/oC+&#10;KKNy0kF6eF0HetE+f5VG+ab6e+yxRyFWpwBrQKwSG5UT5nkFnbidLhsl8Go5bb+PhBH5swTSLkwg&#10;xqoLBy/R1t0JW5BQZPbI3YsWbTpYVT8aypGqnP7f6fxgWSFVixQpUqRIkSJFGgViFW+D8QjerXgl&#10;nFRfzT1ZKRQAhBqbXMBG2jerq0Osqi2gTatA+/IOoyz5bJ59A017AukQSgJ9izwgn/LKU30AEQXx&#10;BakpgtWJODageAwy9lx9ABklj0B5egmMX3pT1wmsSKxCPtIX3qh6td2JVbwS5R0JeFVbOkXQn+bA&#10;bev6kBdtKECMaG74jK4C7cR6ah/Qv9sfYBvZFE9SvDp5XR5AmIpIvf7661fyUIVYxYtVIAQAHq6A&#10;E/E5cR+78Ko84LN79UK6YlN5y0JAaq40B4LsFYH9BJ9r+jv77LNH9cF7FA9jwLyxruQdC7EqHRk/&#10;bWFXId4DrCPGJoIdT1URyqeeempNMBxzzDE1WBsQvX6fqh3a9HmgL9J83BGQe/Jo5N7z+j7vgDJ6&#10;BlDW8yjPuNyWpOv+j1hTYhUC1PvX+hVonzI5uB5qXyDf+wFcC+S7bvTlzz3KyEaRWFXbgnSN7bk+&#10;KgPimGhT9zCfvZ7KeNu5e1fgmrUioLe356BdXzM+RkF6CYxX9qQN6UBfH/3oR+v/KYBxKg/4M4yy&#10;jIP+YpqAzWV/4H2hl3QA0dYOylJHfQDS+R+ltp0YLx6rU4M1IFY5OZ63j4jLmZMvJuCBysnzku8l&#10;0N//qa9WleMSCBMAAVtklsiSqtp4qFOdmz2oKqUNdjqn3TJv3rNGihcpUqRIkSJFihTJCMTq+QnP&#10;r6/yQiynhQl6BWzOEqvbbrvtchFikFLaJLOR9Q3lRIlVNtW++WazqnKAdlSWTbuXpU3gm2eunbT0&#10;zTX9uoeeSAPANaSUYkpChmm8AG9V/kLA5uoDSDaRWnz2POksvdUGgMTysqShg8cfxfNRxCpEmzwz&#10;AUSht+egL/WLLXL6YBe3oec5vD5grrye52Mb+ve5BoxVNmZTz+nOvM4OLrnkkt4111yTBcSqe7BS&#10;9sILL6wBOSvisQkio+UtC8mpuWJOfVxx3IyNdedrh7EqH+/Y8847bzTmK56k8iKFXHWyE2JVZDn1&#10;fO59rgTSmH/VOfbYY0eJVcho7IcXK8B7FfJYa9bH5feBxhPnM4J7U/c1RJnXj4AAk2ch5WN+fB7E&#10;deFYU2KVz17GnxmxbBucHHN4mUhQOhgz85ezZyRWY13yQEwXoj3jmGQXEO/vHOJz19d6fD7Rd64N&#10;QN++ZqLtc3Dd0VX9sD79f4vnKV9tkEd9dFAafatd4G3F9ijvZZvmHtCu6wFIc+9aEctg5513LsTq&#10;FGANY6w2CbE6j02AJH03CUn4Hnh9wi8T4kn1kr9N4Dvi1+qrIjNRiOVKbF2+03f+/lWv2nG46p6a&#10;JVU71WMJJxVP1TGFsBo4nrw9YVEC3tsvScgd/iZ5SgI/bnBIHHXelFAOBFtzeVEC9nx5fbWq8GzD&#10;237bBO6BHRNembDG8YnnmLwwgcMKsTVvsm6S0GZDOAYvz6F9Y8WRLrKyYF/iar81gbXLmybE5SZE&#10;Y5NQh/XNM4k6zAHrv6z38cmzE1izG9ZXzcJ6flsCZfl+xHpvs/FvJ3A4ZSeBuPQ8//nfXGTFmsaG&#10;T6uv8sIhndhM/z+3Sdg4oU34cZjQVZTnAFD+Z/O9dtIFYvXRhP9KyN2c/PPnS/tdCXxhLsTqCGFT&#10;iNVV64NCrBZitRCrhVgVGDPzl7NnIVafgOuOruqH9VmI1akTiFWehfJ4n23odDqTSayyEeDLPV88&#10;f5VwSQIbBoSN8x0JHFAFIZST3RP4jnhCfVVkpgkbkSMS7kzovfhpT3v0+K23/mUkVGtSteouH+p2&#10;T7hn/k6a/yJ5YTO3fwI/OjyQwPrn4LefJ/xzQs7TF1Lq6wm3JDySQB32WD9IYENZSI/VE2zN+sae&#10;f0dCEDbR3YSzE+5NeDyBuWLuPp0w1sa8yApC6KMJP0vAhtiadY+DFs//SFTAK7w/gfAxXv7KhH9K&#10;4KC+ImMLdsS+P024P4G1+1ACh09+IYHwPVEgBf8l4boE1jl1mAPaID76lJBKa5HAf/2/BNYsPwbk&#10;hDLwaJclMC+U5bsT9wfp5EfhR59DE25PgH/jOxzPf743zfUwShCm5yRck/BSEjLCWQC8HYXNsB82&#10;JwQV9VjX8QdNfsCBSOXsAL6/Uv7hBO6drybwY8WkChNPZzzkOAHWhQMIPp/ADYkifAE4egRzUQqx&#10;WojVVYi4QqyuyC/EaiFWc2DMzF/OnoVYfQKuO7qqH9ZnIVanTjbeeOMTCDvDgXiAgxGPPvroGQn+&#10;70lPYYcddpgsYpVf7/8zgS/3bNiuTvDNBF6LEHJsBprecMIjhu+KELJFZpYwf1ckMD+9TZ7ylN4R&#10;W265CqEqDHW6pyztdNreZCuywvPruwm1TTPg3sR7251W2DjqcLgcbk34vYQiE5e/SMDLHjvmiFVI&#10;azbg0ebCwQnl4L1mYR3/ZYLIjAhIOw4/dIHoaCoPp/CphCJjyx8liLjL4dsJTlJDLv1PQq4sYK7e&#10;kVAkL9gPTkw/luWIVQg7fmSIthXgzmJYJLwwL07IlQeE25yrb4jwo/6XErBDE7HK/8b6h+EG8Ezh&#10;GeTe8JwjxXkCufLgyIRJfVsEFpdfT7dO4Fc73JJRiC/Z/PPnFw46hnhlYenXp7koK8VYZSPpm1Df&#10;rEI0sGGNG2o2z4IIB8HLUdc3sb7pjsQqaRAUkHgQASCSnZ7nZAHwU88hvyBPmwDRyibU24e4Un0Q&#10;SVcfF+REkx5OXFCPviABPU6oiDXAQUyKFQqICYv+AMLQCQcIE9k5EqGC5kvwuXFQ38cEYhmNg7LM&#10;M38Zn8CBTYceemgNiEeIyPPPP78GJOlFF11U4/LLL68PsNJhVjfeeONKRCukIifvA0hFPJhoD3IA&#10;QKYSw5RT+AFkKvMn+Fy5/UFujKT7nEFoiuBEBw7QEpgjJ+ghyBVXlTS1myM26Qv9pDdzTQxZnfzP&#10;Z/oGEA6UgawFrBn6U9+Q+1pvjNHnKdc/c8U9pvuUzxBMgq+Zvffeu7fXXnuNAtKKexFQ18uyplgL&#10;uo9z8DVIHc9rI7nQUWUE+lJbwJ8hbaCctwO8L55vEMhuF2+bdGwoG2Nf8gXXKz7nvB6grOdH0Lfr&#10;Hu9hLxvtkUtjffjzydcF+T4O74sx+/MfXdx2jIVyrqvyBG+P9llLWk/YENsA3TcCbaksRKZsojTg&#10;ujFmtQXoW2NiHNIB0J7qke95um+o4/2IVAXUkR122223GUmsPv3pTz9xxx13rGPAdjqd3nOe8xz0&#10;rPGCF7ygfp7wY81MwBvf+MbeU57ylFFss802vZe97GWQN/usGM0ayR8mcGAVIZ/4Nf/yBOLvPzUB&#10;mQixCilbZGYJb6XxfX7wtRts8E9X7bDDlUM5QhVP1U51+i8XLcLbqUi7cN9x/y1NgHBiI8gG7fUJ&#10;EK78QIH3El6Skg8kUIeQGv+QQB0IWtJvS2CODkwor0lPTNifDiVosxyJVTwtz0ggD+8y9rrYHe8x&#10;PP4g/zh8j3AORfKCjVm3kE3/mvCahA0S3pLw4wTWLj/eiJx+XsJFCdj8RwkQ2zxXeOMBBy1sTnu/&#10;m1CkWVi7/G/mR4PvJ7wxAbtvmrB3wj0J/M+GxJbwWjo/IlCHeOnMFR7dhATAm5K5OjeBtousLJCf&#10;PJt5dut5kiNWeXbz1gH5RyXAo/H8x6OSN7uxMR6S/JiG8CYCRCvlmZu/TuB7FZ7y/C/BA5M6eMm2&#10;hZFZG4W1fEgC/xuxT45YZV6OSSAfD/ndEvDU5pnC5wsSyONtEfdCxbuVdL6X8j2XsA60zVsKkN/0&#10;yf+DSRcm8T0JPBT/OEEPQx58LBBiMklyrs1zQRanjcxykXdswrUhBb6RZbPKxjNugtmEqjwbXN+4&#10;e7lIKFBeG3La8E04m1/6RB8RXpFY9byISKzi7edkqrwbAeQlpCXt0QdwD1UwXmKVfMoK5Elf6kGK&#10;0SdEHOQqgKzDUxXg6eh64p0IoSZSDdKAORApIbKGa7etgE1VHrj9gOqrjaaysRxzyWfZBECsyosU&#10;AvTcc88d9fQEeH4CPFIhVG+55ZYakKx4rQoQmniGAk7hh9CEaNRGHOI2EqvMn4hV5k5AL+ZAc+vz&#10;BhgD6cyV6nBw1E9/+tManNCPJ6nAfKkf1hXXmjuuZXcRPW437Iie6A6YawhVH6t7qIpQBawFrQPA&#10;+tYay5FljM3T0MXvUxFDOXz4wx/u7bnnnqPgXlQ92mBsAuuLvyJeBd3XgDKyN2U9j/ZyOgD1KXsK&#10;ekYA8r29CLWhdoTYF+QZXonoozLeNumaw5w90UtjRC/vi7I+F5T1fBD1UbvAn4vAbeH9yr7Ay7P2&#10;/T71NUm+24trtcX4/PkvO8hGufro7uPy9hiLCE3WlN8f5FNWoC31S1n69LQIbOQ2Rg/qae26HqRJ&#10;D9qkrkA+9amjtj/2sY+tRKxqnGDXXXedsaEA+J+n58gmm2zC954aG264Yf3M1PN0uvGGN7xhVDeA&#10;XScxFABfNl+RANEAEXRpAhuLv0/g++FEiFW+RxaZOcIrnxDmD27+rGftu6Sqjs/FVB3sVI+n9B/f&#10;s1N5/X+ccnwCHjJ/lRBf32eDDZnE/QCpDVHKjxTELiaNV3TdO5J8nFYgrbjPtBkvMrZg6/MSeLVT&#10;XtmRWCW2HiQH5Cn7WZ8vNuzMC6RG8aDMC+uT15f5fwPxHwk5wozwv4H1y2cEsgLCD6etSJLwP4RX&#10;dyH+/jShhL9oFkgniDhC8fCjjQv/m5kP1jyhRyQcTMl65sDJGKsSD75lIyA2ZZEVgi0h/Q9P+E0C&#10;zwqIf2ybI1bfm8D9QGiF6GXK9yh+nGZ9y4sbMvzkBNrj0FB/k4G+90qgPG/8zJUfNhWe5ScJPCv4&#10;cRH75IhV4mfjecq94JykhOcOP3IyJ28mIQkEK3PJs594rC78j+WNEvojJMCU/ZgJg8vg6AjlDkrg&#10;VycXXJ/noix+61vfulyecRBGvjF2aNOpDargZdjA+gbXy7Hh97JsXtmkAj57HptZPMicFIAA87Yj&#10;YdAEyNVPf/rTo69R4wkqUhWIvISk8jrjJVYhBqQT+bGe60w+BBzeinrdn1cfRUhCsuIFKUDASU82&#10;ym4DCE7pgN3dfkKcD4fXj0RqRK5stD82hlwF6I4HpkIB+GvtZ555Zk2miliNuPjii3sXXHBBDU7k&#10;h3TkxHwdbPLd7363JqYVSgFbam6BvDqBhwVgTn0cAjZlTlTnjDPOGA1FgK7SG0CgqhyEPNeaO9aQ&#10;7B4JL9kMPTSf3G/YJkes4qV70EEHja4RXweA/jUuyGCfK5Frvi5FXgkiqnKIxKrfm3FcpNGWiCoA&#10;GeXtibAC1Pe8NojAc1KMtqQLyNUTVD8Hf/YAnjUTIVb57O25jvFeHA+x2vYsjPC+coj9s779PvV7&#10;IM6Ht01dz3NCks/YgPJeZiLEqudFm8T5GQu04TaG3BcRSn/el48jrlX0oD46KI3yTqxyrbyZHAqA&#10;/3P8wMUzinlhjcsrm/8zegNguoG9pRvg/8fAwEATsYp3ymcS+OIYMR6vLDZffEnli+xmCSJW8aqI&#10;X3glxGblu+NcjcM/U4X5emzj9ddfcsG8eWdHQlU4c7u3/OLfNtsMr7Ii4xO8ZPA0jXskCYQR94M8&#10;UNkYQvxBeHBPRYFsYlNNHe6/ImMLG/N9E/A8IrQdpAj2i8TqhxIgLU6vr1YVXrXGwxiSpMiqArlH&#10;rM77EnLPf4ghCCTsrB9mmAPmgv85uXiekEvkQ9iWEAzNwlvFkEm8Js6heC4Q0ooDihexhHXOjz57&#10;1leryokJ3A9/Ul8VQSAz3fMaZ0M8I7FtjljF052yhFDKkXLwadT9bAL3B3PHjw+/Tsgdrsc9xo8Q&#10;cHBzJRwMNuHZzVrkh0oO8sJmOWKVUBe8RbVzQs7Bk1ACrGvqi0TlgDeu8c7OxTvnMDfy8XbNxSme&#10;FOHh940EbuLcDcfEw+zORamJVRFihVh9oo6IK9BPYlWEoUhD6TlXiFWPsXrOOecUYrUQq6P1C7G6&#10;cl85xP4LsTq3idXZiBZiFSIUEpQvjREQPuMRwkHxJR/PDDyU2NjhxdHk5SIi6bD6qshMke5G66//&#10;2Lc23yJLqIITt97msU1/+7fZ4BAerMjkyP9J4H74XAIbbzxquH/4gSL3Ci6bb3m0soEsMrawXnmz&#10;ktdI8UBqIlbxRCX9P+qrVYUTunleMj+ECCiysvBjHN57Ip55fXnXBOLaQt5BFEVyibmAMInnt0i2&#10;TWBOeDV9UmMcroVyagLr/MsJ8DAQqhBJrH/WLfFXd0xAIJ34QZTQGH9AQkZ41R3b4zxXZIVArPFK&#10;P4eqQcJx3USs4m16VgLrmzd1csIPb9T9YQJzxcFUXEPi5Ug+JwY5qGwuyCsTsDE/bLFueWuK8bcd&#10;XtUkPEP4UZ/6+oGYt0m4blrn9Ek+3uCvI2E8AhvLaygTAb8e8YUalj3m4bpPjI+5KIVYTWmFWC3E&#10;quoUYrUQq7EM6dGe3p7rGO/FQqyuaI9xeX3PizaJ8zMWaMNtXIjVjU/gWcizcjaihVjlR3K+mPLF&#10;NYJf/vEqWpDQdMI/wmaO9hXDlS+teHXhpZcTPPPw4HDPmSLTLG/cYIM/PuIPtnx8SadahVAd6lTL&#10;BzvVua94xjNOTzt1NhjEICuy5sJr/3g/cb/oXAriHnI/EWqtyUNPXk6E4CjSLmzCsSUHfsmTr4lY&#10;hXglHa/WnOAtjEcm5OFEN/RzQd6VwNr9TgJeYJy7gucdNsUzEk88YkYqJjeClxjrPx5oJcFrm1d0&#10;ef03RzQVeUL4P81r5BCokECEveCHTg6h4ocaYjx7PHSc47Ar90hOILKYO4jEIiuEH7YIicRfpI1Y&#10;5ccXnj2Q3U0n+RMLl7qEKeE7l97oEdEaBbIcx0XKzJU3wyGosblCgawJscqPY8Qb5n7g7RDkgATa&#10;8zAZUQiTRD1i5I5LeKDpVLPJwlx9zWulw6sgyyAvAJtRJxPYlJLmm1SBzbo27PoM2KgKvnEGkBUO&#10;NtMCG3TqQAoI6OZQTNMcINEUCxMSClLSEUkqCDjiVgqKtynQn/TAFpAlAuSpyvln1ZMtsCX9QOwS&#10;XxPiDHzzm99sJFaJr+l60Z/aYx5y9vU5iKSO0pXn8HIRubKMzW1OHFDpTezRww47rD7xGfBK/6WX&#10;Xlrj5z//ee+2224bBWTq9ddfPwpCAYjYpB5xSCEa5c1EjFXIRghVAEHZRKyyDnze9NnBfBA/FfIW&#10;EGOV2KqAGICK5Qroj7kD6EAfkLKAtjQHzIffH8w9a5E2Dj/88BoQCBCrOrxKpDH49re/Xfelfhkj&#10;xLXAWlBcX/r1ec2BtQKRxA8WwMkhSCgIJoE8B2PRMwH4mqMu8PK06WWcJIt9ca084M8D7Eh/PAsc&#10;sjHwurG+l+WzP1/cFkAkW2zfx6FnIuBzWzm3PWle1scX06Q3bQheDuSev0Ku/1iGfNfV8+hbYG7c&#10;RthXOgm0EXV3XeP8yP6UlQ5qw+eHuVC/fFYd78frk6+1CGJ5L0t7IlbRycev+ZUOOXjbMzXGKsQq&#10;zwk9a2YbFixY0ESsjiV4GbEh5oTanIcWh13gCQPRIE8YvFwUt83jgyG8rshmj812OW14hsjgggXP&#10;vWaHHU/JHlTVqTio6tx7Ox0Oj+EwGb7ff5x6RdZI2CSyMeZeIM6eTuvGiwYbs7GO948Ej0rKcDpy&#10;kWbBfvyQQxxoXtnVxryJWP1WAunvrq9WFWLxsZmnPeKxFllZOHsF+/GKNP8X8G6HFOUzJB6ee6x3&#10;vLQ1F3i3Et+Qw61y8qoE6vN/aMpew11LBG88yFNCMTAPAv+PcXjDY1h2V+gAXivfhISM4BFJfWJb&#10;FslLG7EKGch3J9ZuEwEIGU5d5gEPb74Xcc0zqumsIsXL/ff6au7J6hKr/I/9ZgJ1eTtBoUc+n0Ba&#10;G1FNXzy/cDQYl3AzXpVAw5OFOUusbrHFFsudQNMmk025k5dc5zb2Tr56feCb7DawUfYNOHXVphCJ&#10;vDaIUAV4FjqRGuFejYJ7qALIq6iP4N6tkKlej3zZAtugC2QpHp0iIduIVUhg70ttAUiCnC19PiK8&#10;vgjS1UWcD8aF/jlAlsoj9dZbb+3dcccdoyDtmmuuGYUTq2eddVZNPh555JGjJC0evpCN8o6l3yZi&#10;lfnQeON6FvAG5aAq9XnKKaeMetrSF2tJ80tfmiu8VbGD2vf54LPSAeUgOiCc8UxV+w5IXG/bx3jA&#10;AQfUHrEaF3prHphv74vrmIZOe+2116gXqkglABEloglAGGkcwO93yDTPE9nk9y71vW/IVm/fQd9e&#10;14k5+qI+RJby+ez9e10QiT0hPl/wUHUvRI0h1z/ABt5eG6inuQHYw/sGcRyOuHZifnz+OsiP/Tc9&#10;JwBteVm3NfPjNmIcKsf6yrUXgV0117SZKwO8XwChqn75HOc12oh+oq7Ki3PnOvmYgP7H+T0R17fr&#10;sttuu81YYpX/NXpmzjasAbHKF1i8jPC4gHR4WQKeGhx0wSuaFybwfY/X1nSQDiEAeFWWdL684vXK&#10;F1gO1CCmG5s8vm+KSCoyjXLXTjttNDxQHREJVQFSdWjHRcw7ImIVYqTI6gvkBq9NczAM98pOCZKJ&#10;EKvEpSzSLIQngQTlDUuP37mmxCrkIM+/IisLr0djP4BHGD/MydMMAoQfAggbg+eXTvkfL7FKmxBP&#10;RfLCs0L25bmCVyMeePwPhhjFfpx4roOtJkKsQg4WyctkEau3JPB8mQixOlcP0VsdYpXnP3Fu8Y7n&#10;+6d7v4+XWKUM8V3HLcRA4RcNlMQzYU3AL4NHJsxFWbztttsux2sPQNq4hySkoaDNdNvGPoKyTXCy&#10;g4011wL5IsLcM883wU7sQYS6riLCAGPCmzJHqgLyIc/UFohjJ0160K/r4f3FV/+xgTbhkAGUZcML&#10;WSZvRA8FAMnqwGsR4hego9uD+Yg2BaSrf2wW6wieF8c0HjA2xiQwdsYGsDfkoMYBcalT/2+88cbe&#10;XXfd1VuyZEkNyNWbb755FFdeeWXv8ssvr3H++efXnqOEFZBHKQQkZO3BBx9cA69f5pE+I7Cbjxmd&#10;WVcC+YQVgFAlBAE47bTTanIVMDdOskN0O/kpO8gWPtdKB5DYrA88XZuIVbxm5ZULuQCxDgEP8I6F&#10;NJbHalxnPkYfq4A+EE577713DSeL1oRY5V6NxGEkDSOJKejVe7/vvR3q0qeTbno2CJGQI1/9xjzH&#10;6hCrXj+OkbKul+pF/QE2hmyOdRxe3/sZDyKxGufH+2Vd+jPAdcUm8hoFtCOdqEuZaIcIyrC+IoEe&#10;62n+BSdWsRc6+/0VQXvqB8T7T+OV3irnY/Ky1I86OdRvIVanBmtArLIhph7kBG3wiiGbYl4t1FtO&#10;vGLL68sSXjUkxht5/MKP9wx1aANSlXofTCgyzXL/TjtttLSqjsYrNUuqDnTPNlIVEbE63vi7RVYV&#10;NnhsnolvyL1BCA29VopMhFj9Yn1VJCdsvrExsTnjYT7FY3VqRMQq5N47E2I8VcgMSD5+qBOJMV5i&#10;lTaLx2qzcBAP65IfQnldWT8kMAecNE9Mc/4f85e8iRCrvKZeJC+TRawSYmSiHqv/Vl/NPZkosYoj&#10;AIe04kH/84R46OOUeKwiTO5kuRWzGPZf8XHOyeLttttuuUhGNmMiCSMga9hMsvGMm9HVARvUpo02&#10;fYhYFak1FrGa0xmMRaziCQjBpraAk6XAybU1IVYhbOmPV7vljejEaoReNwe8bu46RvJMIF39u42A&#10;6+Z52NnzxgPmyOeMdqQrJL2PC2JVHqkQqxCqg4ODNe68885Rb1ZAqIArrriixgUXXND78Y9/vFL8&#10;0aOPPromNeUNC/GYm1eAzVxnt5OIVbxIL7root7PfvazGhC5ins6mcQq62QsYhXPXHD44YevFEeW&#10;ethUXrlxnUXkiFWIzEgkimRaXWIV+H2cu5fHIla9rLfDNX3SntLoS7rEPOWrrZjnmGxite2ZGPUQ&#10;sdpWx+H9jAfjIVbVNuvEnwGua/Q0Xl1iNYex6tGf5obP9Jdbe0K0cbz/HF42rifB7+U2zGRilf8z&#10;hGOZjVgDYhWBKOWQnGsT8NSCHKU9PO2Ir8qG2IkhhIMzeOWKgzHYRPOlFU8BvDI4KIAvukWmUe6u&#10;qg2WdbqHD1XdR1chVKvu40Od7qXDVRVPJeZEXuayxFhdPWFvRCxVCD9+YCCkQoyj+tYE7i8IqKYY&#10;qzpkqcRYzQuHfhHnE0IDsg8vPQekNfYjth7X+vGAQ5lJ55X2nCjGKj8syeOyyBOyVwL2wz4eR9Xl&#10;kwmyPf83cOjifwOxJXOiGKv8gFdirOYF8pS4y/xv1iF4UeB4mBdirvJDAzFW8Wzlf3ITOaUYq3PV&#10;UW480kas4mioGKtvICEjirFKrGHe4uGQK645oKopxirfkSnTRgSuzTIRYhWy+n8S+F+Ap6o7AUjI&#10;p734Q5vLjQl8592qvhqn8AvGq1d8nBThJp6LUojVQqwWYrUQqysRaD6vfr8XYnUFcs8r18sR9cDG&#10;hVgtxOpUCsQqzzZ/+2E2Yccdd1wTYhXhy/zzEnZOwMNu7wQ863KnlkvwtsMzAO9UTnzGC4ywALlN&#10;X5E+yuCCBU8f7lRfgUCNpGpNrHaqq++ev5D4uVHw9sDrg4NpikxMIEn3TeDHCQB5l7sX3pTABo5X&#10;qXP3F2SUPIchsoqsKhBwHDaCjcYDTu5G9kvgGvIvJ5CwzAvz82wSiqwknNcCScobCk3CjwHYGBKb&#10;/xEQ4HiC8T8iJ29O4P/XJQmELSyyqsDfHJyAXZveBqEMP+jg/cs65kceriGtm7yvIZpoEw/JInlp&#10;I1ZZ3zxbWN9NPxxwz1D3BwkQqXxn4powS7kfEvhReq7/wDleYpW8YxIoy0F6PEtyQlxiyvCmVU64&#10;VyDH8QZ/HQlF+iuFWC3EaiFWC7G6EoHm8+r3eyFWVyD3vHK9HFEPbFyI1UKsTqUUYrXI2iJL3lJt&#10;PNipDssRquD8t77tF195/evxmowCkYTXB6dIz1XHidUVPJF4BRePMg5v6yQ0Cd7elyaw0XslCUF4&#10;bZeYxuQTz7jIqrK6xOr7EthAn1JfrSq8Gs0PC8xPkVWFHwWWJPDDwe+RkJH/TeA+kLc1bzAwB5Aa&#10;en3dBcKV/CMSmjy457rwY4vC73yChIzwDNJBYhCrCGfhEGLhA/XVqsIPOMzVn9dXRXLSRqwin03A&#10;hry2n/shTWFdvpDAPHJSPV7FhF2Kb4wgeM0TKxeylhPu56KMh1jFNrxlhZ2I7d8WRkThd/Cez/14&#10;ww8P5BPWgXAw4xZiDPBQnErhC8FRCXg/rK2yUoxViFXIKEBMT8gnNrWAzxBEbDodTQQB5SFDIfAA&#10;17Eum2XAZ9+wsuEXgUkbgM0/xKQAkcnmEfgBQwByj7EAiCgn2yBZNV4g4ow21B6HHpEuoIv0AJAQ&#10;gucxRggIgWtvh7bpn9igIgY5AV6vQHKt0+4BZdFL43MdsFEO9CMbMS6v44QLc4l+gM+eRzvKA1zH&#10;PP5629gZIhhAOnKi/7nnnluD2KocWgVuu+22Oq4qhCrg2olVyNTzzjuvxhlnnFGfmA+Z6ifmQzoK&#10;kI4Q1QJzr3lk/D4OrUWAfU4++eSauHUQs1VtMQciNwGHSGmNQZTSpta7r2HuCeaBdQQg09Ed8jRH&#10;qgLGeOihh9bAflqrAEKXNgT093H53NE/aw8CyeFpkGaQiYDPvma5H3XPA69H26wVrR3FqoSgEmjP&#10;D8qCQFWcTvpTW7QLuaVr4M8E2opp9O/lRZA5lEf70onPGi9AZ29HfWj+og29LUC+24j6QtTR+wWq&#10;y/2TA3aN7Y0X0gV9Ba5lP8C9qnuA/jzP7ai6AmNhboHmnDI+VtlGiO1FG3o5txFlPR9Qx/vyvDhG&#10;7KD7Ms6P68C1yjmo0wTXYeedd56xxCr/w/Uj0GxDIVaLIPftuOOGg1X3O7nX/8Ep27z5oc2e8Qw8&#10;zthI+yYQz5u/TWCDeGZC8Rwbv2ArYqFC2BFPklcJ27y2IY8UA5TXez3OHvU4kIkwApAkZR7yAkHB&#10;5htyLwe8w7AvpAfXeq1fHqm8Mg1p7XtVvMnk/TRXQ92NJaxHyAn+30AURY9rQi5ACkFOExMU4dVc&#10;rvEGiz8kQCLRHuQI58CszdzBmgqEKs8YSCRiqrpgN7zbebbz1oEOAcMjlWc6BKsOn0Qov0XC0gS8&#10;s5vi3xYZm1jFI5X7gVjPvLHjwjPqsgTy9yAhCc+Z4xJo7x8S/McEfnjgQDjuBzwwieE6F2UsYpXn&#10;Oeuc2M0c8NgUQ1jC/UJ8YjztiXHrwn1BG/RHeKu2/92rCL+idld8nDKBfUe5OUWsyusQYopNqjav&#10;bDghbtiM+qaWzWbcmAIIAohHyC0RXF6PtlWWNjyPfiIpCFElUgugn3RlE+l5kE/y7mNcTqxCUikP&#10;QDCgJ22ovXi6P/2LuOKz5ykdMA4nExiz60Uf6IAnpLxzIFR1aAeEqw61AuiuuhB53lcTRDoDbJYr&#10;A9DN58rzIFyUB7hWHqQaaXx2O0AA6rAlyEE/EAov1dtvvz2LSKz+5Cc/qUlZgPcopCMHVuHFCWjb&#10;iVWIULeZfhQA6KUxMEausQlg/eBJywFZp5566qiXKvOjdQC56ht+rmUHoLaB3xesA/dkZh5PPPHE&#10;VchUB2NUPxDsrE0dVgWkE2AN+rhcJ0gpX4MgElGQY/JE5LPnxfuZumqHfPXDmoAEi/W5/sAHPtB7&#10;//vfXwNiVX1ByHlZ1xF43xBfpPlzAhvHOk1wco62pAOI9lC/nubjVnn6F6ST6jlh53p4v4C6cc4c&#10;3F+ux0TAOLCX9+/2AzzvdM8yh17f63Ht9bCBxsC8M8641khrai9HlgqsC7cRaeqXMXHtfcX5i2N0&#10;qH4OcR7HA18XM5lY5TmhH2pmG+bPn1+I1Tkut++++1MHO91vN8dUra5+87OexQaCtcKGmtfj2LQQ&#10;Iuz/JkA2kdfkEVUkLxziwwZPZB0b8RzwCNbeiLAZ2JrDrXg9nbAMxEUkpt4dCZAhkLUT2uQVGZWm&#10;w6sgMYgbTR7eTrsmEIuSOIicsg6hwYE/b08okhficUPwseYJqYB3O15ekHPYFhvyWr/ibJPHDw7Y&#10;HBKVGJM3MRnhAAD/9ElEQVTYnHvlhATagtxre+W3yAr74C0MecoPAKxRCCV4Fw4bhLjmmeJhLng1&#10;mmc96ZBGvIaO7SGXrkjQD2klJnqz8OxuI1bxQCU+J/n8oLNDAsT2jgmnJWBj5s3JcJ7zpEP04enK&#10;DxLMLz94Er6BPOaRH5DmorQRq/yYI+/tkxOwXfxfK3gMW+IIY1cOc/tQAm+OEBeXWNDcUzyH2t40&#10;ycraTKzyUOCXyG0TeMiP53UCfgn4gwTq8OAfr86L3/rWty6Xhx6kkogcyEkIADamQF6NbEZ9c0pe&#10;bgNK3TUlViGnBIgySDMB/VxXkVigjVgF8gQE8iyEVFZ7kG7eN2SEiI9IrDIujQPdtekGjMvLAja8&#10;kI/ygsQDU8QqhKvISYCHpMYrD0x5yjpcP67VF9fSrQ2aK2/P851YBVw7QQOwueyLFymn6+NxCjjp&#10;/4YbbsjipptuWolodY/VM888sz6dH1Ly+OOPr4FnJ+SjiGmFAxD+53/+Z3RuWTM+Rmwoe7I2Jkqs&#10;0rbbxeH3BWvb5wHbEMYgkqmMTdC4AOEJ0FXrmXFobQInxOjL5waSSsSXQDndx4B8vWqNJ6kTYuT7&#10;uJxIIt/XQI5YpX88VT/0oQ/VoAxpIBJi5DlZ588EdKJPT8PG0gX4GFVeoH2Nl3reV9RDY/axOiD1&#10;eP4xZhDJTyeq6cfrauwCaejK/aP7TT9WCNJ7LGAb10Np3r/bD6C/5jA+k92WsR75cRwR1HH9vM0m&#10;2wKfG0A99at2JkKs+r3I56iT53k97KE5FtpsNJNDAfCM82fXbELxWJ3bMjxv3jOGOt2DW2KqXrlk&#10;/nzIOzw98IThe3oOnA4tb6ciYwsH+Ig0GgsciiTvVDz/fpyQKwd4VZTNZZHVkyZiFYHwgMiLNhcg&#10;tMsr6c3C2oWEztkO8MNAPEDmXQmPJuTKE36E2MRFxha8GfG8y9kR4M2KF7CEdcxhV7myAGJPnsVF&#10;8gJB10asQn5CbEfbCvwAEQ+hgmTlx4dceQBRO5f/D7cRq5ChhCKJNsvhMwkS3iThsNVcOXBoQu4w&#10;sVZZG4lVjMCvZ8Ta+WUCDxz+4iJMei4wPAc0EBaBOCT8WkwdfqH8dsJ4QiXUxKrifUIqiZCEaPQN&#10;/3QQq06WQjSJ8AJ6zV+6etmxiFUHpCpenhBWquOkFugXsQpRqHQAsafxslGObQnYWfq5zbmWbm2I&#10;czUWsQoisYqOsinEKmSlXq8nXmqOVAUQq4QGEPB0xWsVnHXWWTXZ+f3vf380xuoxxxyz0iac1+bd&#10;ZpDR0iNHrMqerAtI1ekkVtUn8HE1Eatan9jf+/J5geSDqIL4UZlIIJE/1cSq4ERjJMScUOOzPxPQ&#10;iTqexjjUFnC9gedxrXq04X1FPTTmJvIPUs/vAT57/TZiNQf09vURidXxgnG5HoyDNO/L7Qd8HPGZ&#10;7Ij1SPN2c4hrx9tzYjTC5wZQXm3QZqw/UWLV87xezMMeso0QSXRHibE6NSjE6tyVe3fZ5VnDne6X&#10;hzrVY1lStepeMrxgAR55CN/N8VrCe4NXovm+jocZcVU5ZIZNTL8dI2azcKK57DgWnFhFXpjAAT+Q&#10;qI8mUAbPJl4TxdOszMPqSxuxChHCXhjvSbyMKUccSk6U/s8ETvou0i68Pvs3CbzmDHGEJxgn0P8w&#10;Ac/V6GkNwcehS8QOZt+NzQkPQH3a8dfUizQLIVs4YJIfZfhxALvz7ICAwvMuR8bhKU+cT9Y36xzb&#10;w5Ow/jlwaa56RY5XxiJWEdY3oSwgSwnjQln+ckAVpGruhxo8Lfmfe2sC39+ow48S30tQjNy5Km3E&#10;Kj8ukDceOLHKM4kfEfByxYubfH7UwYOVH9NW67kPsfovCdxIUwXITJTtxxcCYlH8dQKLl4cLD2uM&#10;xQMDHSBMedXJdSG4M/9wKc9C5p8q/wz4YkkdHvIs9jYpxGohVleZq0KsFmJVKMRqIVYBad5uDnHt&#10;eHuFWO2fbLTRRifwpoXieM827LDDDoVYnYPSw1O1qr4w3Ok+lCNVE64cHBjAUyMKTgls3nhtkc0i&#10;cSjxviwyMYEQgkjCjmMBsjQSTjh/QM4yB5ThQI4SV3XNhTcXsSfhFXLCvpCNNIeWUA4PSzbwucOV&#10;iuSFtcxr0NslYENiduZOOXfBm3LrBMpz3/DjQiH2JiasXchS3rjFjhzMA28B6dokrGvWN+ucOvxP&#10;YP2XH2/GFuwqW2P3JuF+4PVy3oKmLH9x5IvPfBfetuZNEsI6UIcT6cuPDCu+i2APwoXE7yU8M8gb&#10;D3JvfTCHOFGSz/1AmbZ7p1UgViEP+4F+3Kx8EeRXdvr7VgK/QPJg5zUPTheEiSbmiAcT5sRHSNRH&#10;E3CPZzHzgPnnBIhZNif/ntCm/+LttttuuV6dhqCExAEQOpCI2mCy6dTG3eGbaTbtEG4CaeQD3+wC&#10;rpvaUTxVyCUBogv9BIhG6Qq4FiFGvkioSKwSY9XbUfuQX0rTwU+C24ExstkWGAtECYgbdcqrDcaE&#10;jtjZD69yTx2RqQL6KxwBOrlt0QldnChxHQXX1XXjuqlOrMe1lyMNYghSWoDQhOQEkMQcWiWClNP2&#10;ddL/1VdfPXqIFbj55pt7119//Sh4PV+HXkHKcor+cccdVxOP4IgjjqhDJgjYkjirAvMLCQlYCyIn&#10;mWNitBLLFNAWxC2HY0FkipiFFBaI2QqZKtBGtKHg9wZzQ1u0C5hbiFXGwoFZQIdySR/WguLEMves&#10;R61n1o3bmv7UV7yP9Kq2p7NGRbgCf5UbkiqW1XoGSgdejs/Upy3aFiJJBiGme572uG4CusTPrkus&#10;z7XaVvv67OUiYUq+j0t1vQzXPtY4dh+z2zPCywHqslb8XuPZ6uuqDdJBemi8QrSRP1cBffmajfUF&#10;Hy+I9gE+XyDW8XFTXuXifMR2qOvjjfalvPeDvugnuB58bspj/LKFwDOOPJWnbZUHrucuu+wyo4lV&#10;no2zEW9/+9sLsTrHJP1jW3eoU31+uFM9nCFUwZ3mqVqkSJEiRYoUKVJkkgS3b9yM+4F+EKu49EKq&#10;4t4ef2XkV4CLEnhFgeDkCK7YJyZQh2DBzlCj794JuMlD1rb9glYfXiUSEuLICUWHvJviRt0BoSQi&#10;CyKQzac2w3zWpj2CDauTd9QXqSRAeEpPQBnpFj1OHZFYJU06AifhBEhD6RIhOwi+4WccbjMHxCqk&#10;3xe+8IWaaJN3oghWwCn0rnucj6iH7M5npft8iCjI5XGtdkWCC95eBG1SBhu5HSESv/e979XAw/Ti&#10;iy+uCVVw0UUX1Z6ogHirS5Ys6Q0ODtaAZCVNxCuEqg6vwpMUQhIC8sgjj6wBaes24wCrL33pS6Ng&#10;nWgemVfNOx7ZeKdKJw7Von3IVshK2ULEMGA+lA4Yv9vJ7eLzgT0gUeWNCpEqYtXTIIY1DshU6e0e&#10;14A0b98BUeRrEEA8+X3KOvWT+sn3NhyR9PK1QJueB/HEX3m/juUBG3X1PD47KUt+vL/QTe3m4O3x&#10;vFFbtNukk8p6P4B7WeNmzbtdIPp8zKSpbdlEkA4C9uRZ5/1PBOonB/qLNopjdTBGL9uGnI3Gmg8O&#10;LpONIFeVHm3EusjpByiP3UTOql8fV1t7jNHzuFZe03OO9jVfzLX35etgph5eVYjVIrNJrq+qDZZ0&#10;qq83xVQd7lRXLK2q8YS2KlKkSJEiRYoUKTJBwWUfd/F+oB8yP4HNxBkJkciFGP1RAmECiEeCELT/&#10;6gSI1VeREATPVgX155TUJinEaiFWC7FaiNVROHEEfC3QpueJ0HKSsRCrhVgVCrE6PVKI1SKzRe6Z&#10;P/93hjrd/x2quo/kSNWhTnXp4IKFvG5bpEiRIkWKFClSpMiYQlwiDq16KKFKIGYUgeGJx7BbAqfd&#10;cUCVSFIC9g8nkJbzSMWDlcDbEKvvIaFBCrHaR2IVXXjVe20hVhWmABA3Vq/rc4o/ZCrkJYBQVTxT&#10;yNNIrP785z+vyVUw2cSqwlxAXE41sSqwriZKrEL8QqgqJIWvA8ZCu963UIjVJ+DtFWJ1BeJYHYzR&#10;y7ahEKsr6vg6mOnEqj8nZxNKjNW5Ib158357uNP97FDD6/9DVff6oc5OxPIsUqRIkSJFihQpUmTc&#10;8q4EiFJipnLw1EkJnMLG4VSDCZxCKFmQAGlKftOr/pwMRplP1Fd5WSnGKqSOk2UOyAA2uZAMfM7h&#10;/7P3J+CWXXWd/9/agOKMOLYiKgi2CorIlASKEJK6N4QIxSCIhGjyA+3Wtu3p15Ot/+7WHmy1bYfW&#10;HyiiIERBwiQgZIAMJCQhhIQQkkBCyFAVQkiAkJBQ3v96ndTn+q2Vfc69NaWqctf3ed5PnbP3mvfe&#10;p2q/a+21idVIKLKu3oT2VNHa31irL3IsEExpJ8ir3AiTfHWN1SpZe7Hqu7QhaSNYQYLWG+2K9tV+&#10;uFF3443+Rt0YVDGnzeqqL68yQyc3lKRr7TNhXMvTz2CsM+6OScaySgD7ap6kRy3X9+RB3w9lpvxa&#10;j3TBMckaq695zWtWTjnllJXTTjtthhmsb3zjG2ecfvrpK9ddd92qWL322mtn66wGM13PPffcGfIS&#10;km9605tWIW6VH8jJKlYd45wjzmfHEtbhPeOMM1ZnziqfWCVrpcv5QHqvV6zW8XA8cq04x+rLqayn&#10;ah1V7a9i9c///M9n9cFarM4LqDfrHCPnQT1+QTvq+RgJVc8D1xe5deKJJ84gorKvR1/sD7WPvVyz&#10;3zYyNZCYNU/9vdCmPn9Nu5ZYlV4Zoebt8dtDiiFlhTo2MD7KrvVLl/Pf+V33ofZZXbV8ZQV1px3I&#10;70VNX2Vfv69vq+/B/jo+U2jDrpQ3j90Rq9Kk3zVtxiWsR6xW+vN7UXk+12NXx0MZOcbIfxrpa213&#10;rcv31DNmrO4bxozV+36sPO95//CGzcu/v3Xz0ryZqtfcvPRMLz8aMWLEiBEjRowYMWKX4sGNX29Y&#10;G5UQDUTrbzS+pZGIWH1rY95b2v5nQxovtpoXW374h394u5tPuGl0UxkIhbwwhxghAPxZb0YjTYKb&#10;U8irDGXWm9FgX25wlassciqzXolFM/fm4cYxwpA4M7szcsz+iFV4BD/4XstJGnItQpNES1tQ+6df&#10;aTd8T59rH0CsVrGpbaRbFav1xUteAJU2QB+VEXrJl3ojENC3p88Tap+klS8kbyAWUj5yHtSyzQgl&#10;OUF4EofvfOc7ZxCYRCsITTLVrFVcc801K1deeeXKFVdcMcPLqwhQvPvd756JVS+vCkSoOiJxzVhV&#10;d4hUhRdOmQkKstLLqs4666wZZsaStGYNG/e8oIqczcurnC+1jxmLYByC8y9tcCxJVDN3oQ+ksm1m&#10;rYJsJlYzc1me5CeHHXtCFa6/ejzq8VJ3JFBwfTk3c7zIpF4u1X5U6vWPKqJ8z/VcqXX7XsfFuZm2&#10;asu8fNpMmAX71VnT+x7BhbQraGuo+bQ7YwHtqn1OXmnz+2RbHeM6fj7Xtiu/tqOScQypv7ZVuoyX&#10;/TW/9tU+J13KSHtD+huUUftey/O5llfTyVfbWMem1lPb2lPbkX4i5QV1Z6xR2yVvhH09V5STtiqv&#10;ryv7fK/nlXwpWz35rUTGpLZdWdKq9wUveMHKc57znJUtW7asPPe5z13ZtGnTygMe8ICX7/i79IAJ&#10;YtXvRl6ed7AxxOp9Oz545JFfff1RS/9j2/zH/y/ftrzs7dwjRowYMWLEiBEjRuxSkKqvbpCo3v7/&#10;usZvNv68cWPj9h2fv7YhIla9wGotsfoHs2/TseV7v/d7tz/72c9ewaMe9aiVBz/4was8/elP30no&#10;TJGbdLgRrfKh3kz3N+bSZp+8VYySikQnOZaZpnWGKtw4Jr28md0HeSNMydMqK31PmUE6crZKtEpu&#10;uuFzlaVT6QMZmvb6TNQRZ1WsRvZOtbX2i2irZRMQGT8CIe1b1KY6fvInj891X89UWu2LCIQb4sz0&#10;9Hg9aZk1Vz3+T6CGT37yk6uYpVrXWDW7swpJ1KUAzO6sItT41TGrs5Vf/epXz0StJQD8SfDWWaQk&#10;t7KkywxYQjxSxrGu40cmZ8zhe8ZI/yOSiVNlEqcwHkSzPqUfJ5100qpUhX5UKV/rdUxTD9Sd64jw&#10;yTWHtL2KQEIpIgn2135Uaj7U67QnsivlwjlS2yp/2uo3IHn9NtTlCXxeVBe0O+ch+v2pB7WsPl/f&#10;/wg+xzv/2WC8UlY/xsaz9nnReGZMgm36XttaqWM0lb//He3R75p+Edpd89a61F33Vfo2zqOWZzyn&#10;0qD//bEtdRnrLLegPCirHg/pUw+krceq/j3kGKce9WZ7RfkpS322HX300STqKt/+7d++8iM/8iMr&#10;97vf/V6x4+/SAyaIVf8Z4z+dDkae+tSnDrF6H43rjjnmq64/aulXti0t394LVWzdvHzltqUlL3Md&#10;MWLEiBEjRowYMWKX4+cabiYub3yPDSUe2/hIw0zWl9rQYq+J1Sc+8YnbI6UOO+ww6Vc59NBDd7rh&#10;naLe0Lqpzw3t7ojVKsjWI1aTllyNgMS+FqtTaaaYEqtmT94XxKoxzmxQeIRznlglTqtMrUyJ1QjV&#10;eWKVUM2xI0frmFWxSpSaIVsf/Y9Y9ai+NMSqdGm7vmVc9bWO3yKxqv+17DobVblriVX9SFl7KlaJ&#10;oV6sVsm1SATurljtz48gf9pahdyBKlbT7vWI1XnlVWo62DbE6s7054xtqauK1VpWPR7SZx+krcdq&#10;b4jVo446aqe/Gx/2sIfN/jPyQF0KwN9n+TvmYGOI1ftmrLz0pfffeuTm/7Z1nlRdWr5+6+ZneJHr&#10;iBEjRowYMWLEiBG7FWc0iNMTZt/uGT/VcLNxWoNIjVh9z47vU/FbDWl+cfZtOnYSq26Yf/Inf3LG&#10;C1/4wtkNbb3hnaLe0Lqpzw3tEKtDrA6xOsSq/GlrFXJDrP59Wyt1jKby97+jPfpd0y9Cu2veWpe6&#10;675K38Z51PIOdrF6wgknrDzjGc9Y5Sd+4ieGWN1HDLF634uZVF06+nfnv6hq6RM3Li09pv2D9ct2&#10;ZBkxYsSIESNGjBgxYpeCGP1ow5v/n2DDRDyu8emGmavS5/tVjamXV9n2xgaxerwNc2LLk570pO2E&#10;HsiyQFKRgYHsyQ1pHleGG8/gpj43tFNitVLFhxtY8pBIRJYDIB2zXqb9tT1rLQWQF1GtV6x6dNLN&#10;aMjaslnf0g15bsprukUYn5ovIs/6nVlXVR9JNaS9oQpjYrWWnceVUQWGsSHipgRrjh9IhUrd12N/&#10;yvdZv4xxXQrAI5yRhB6D75cC+MQnPjHDUgDWWA1XXXXVyiWXXDKTq/AovfVHkSUBlOXlT1B+vxRA&#10;PW+NccZzLbEqjbZXsapvhBMct37Mc85ikVjVzryYSvnEqj6lH+RqlgqAc7weq1qv77neoO6Ip176&#10;2aftrr/Qy09pXJsh/YH0tbxedtZ89k+J1dpW+dPWKuTkJ1SPP/74GT7bn7Kn6tOv1JN+VFIParv7&#10;fDm+QVp15zqF6ypl6WN9WZUxqn1WRm1HLbumg/36UtuqfAIQvteycn0H7ax5fQ++60uu6XrdhlqW&#10;8tUdbEs6+/qya505JrWtPbU8/UgeaGewP+MOeVNvFatpt3Gt57f0qQfS5vyVv9ZVj7HxqW2CsrQ1&#10;ZamvTxOe9axnDbG6Dxhi9b4VK8cc81XbNi//6tal5UmpesPmpY99cnn5aTuSjxgxYsSIESNGjBix&#10;W0GCXta4pfEUGybikMatjUsbxOr3NuQhTutLrRLf3Di3Yf/jbZgTW5785CdvjxyLZATJV2VlZs31&#10;wq5KhXpD64bXzWf2LcKNbC2XRPRW9Dr7sJ+VuoiI2SmmxCrBVt/C3ue3TZtC0q0F8RYZ4aaeDI6Q&#10;zEzP2g7CMMcC2jVVLgjfCFQyNSKgyj7b67HK9l2lChpiQlnGpW97+kQcm2UasXrBBResvpzKDFUv&#10;rbrhhhtmEK0f+chHVvGCqbzoKpKSXM3sVTM9le8lU1BfzhHUWc5mzs4Tq2bGGmMvtapi1TFKv/Wz&#10;jrnxrOftPLFqjVUv2PqTP/mTGcQpsaov6YcXWWlf6iXZ858I/fnonKvH0TWX84oQyzUH55nrLvtB&#10;UFXJJU3dV/vkuu3Ly76aDy996Utn6WvZOT/CvLq08SUvecnKi1/84hnHHXfcqlhE6s13yJN6kLJC&#10;TVvbbbxqvp78htXj2YtVci+Qq7XP9Tdwrbqk6Y/Py172sp3KXvS7WfP1x842eWs/puoP8tdjXYWi&#10;zzVtf+yn6u+pY+R78vXnrLrSXsiXMqQ3Ls6NbOvHrx9z22r5Fb9ltZ5aTvrTj0NNUzn22GOHWN0H&#10;DLF634nLl5a+YtvS0f922+blO6ak6tbNy5+8cXl5eUfyESNGjBgxYsSIESP2KN7Q+FLjP8++3TP+&#10;e4MkfVuDWP2Kxpt3bPu3jX7W6rMbn2+Y1fpVNsyJLYcddth2UgykTgQVqVlnzZFK9eY3uMl10w03&#10;ppVFggBuiHNTrI7MEM2yAHX2JtFEeoVecNpfyXZl6UvQtyoESSzb1Ueoos6AhDKmyu7rzezW4Cbe&#10;jXlu1NOWKlZ/93d/d+X3fu/3ZtgeuQZpa/kVdTkmMDMwImB3xWqVp1U+QJlBmfptXMwWDdqfG2Oz&#10;NAlGb/WHGamEarj66qtXufLKK1eXAQCxeuqpp85QBhlJzmamp9mwZGjGzBhm9ioyQxTkpfJw2mmn&#10;zaQsmRmhaUkGctYxCM7DOuOyHwdjAwLR8Uo7zFCNSDbD9nWve90qZqeSrdpTZ6ySroQs1J1rz/nu&#10;+ObaI8/Vl7qrWCKpMnMPrkP7e3Ieor9Wc/2CwKrl1f3qqjM3Mxsw7QrOIdIK9qeePv+JJ544e8Qa&#10;PlexmnprH/xm1H7YlrYheeF7/Z3JuZ221XLq71BQf9pJyGlbUH7K7unLqfVAm2vZPcY8fUXtHzIW&#10;fd8xVb/vKQvqzhj5XNG+2u6aT/nJl7ypcx61rfJEbupjrd/xcH4HeVNPzm9/1r4mb9pR63KMUpfP&#10;tU05L2Fsajny2lbLUnbagrrvQF8KwO/bwcgQq/eNOP+xj73/tuXlX50nVbdtXrr2hqOPPnxH8hEj&#10;RowYMWLEiBEHWJjB+ZV3fzxoYkvjtgYZ+m8aP9bwEqsfavzHxk2NLzRe0Eic2CBWP9P4V40fbDyi&#10;8aKGJQL+rvF/G4vWrNpy6KGHbo9kJMiq3OnFEupNO9yQ1pvOuq/e0PbUm3jCqopSdWtDZoyCTK2S&#10;0PcqN2taUirp7Ccpq0ytRJ6m31PYn7L7ZQfq7FbSsd6Eu3lPO9zoEqXGOFIV3iafmY3kWspaC+Xl&#10;mBi/OpbZvl6xGpkRyIVaTj+bOIK64oY4sy/JxQ984AMrF1100YyPfexjq2uqevS/zlD1+L8ZpeH0&#10;00+/h1glJ7PMAAlZx8+YZfYqzHQ966yzZpCp8mfWKxGa4+4/EkhaM0Ujp1H7ShLOO57GwaP9li4A&#10;WZrjqJ32pW5S1SxVadIPAljb0w+CP8fWOVavPcenXmeLcA32ck276/GtSD9VzhTEX10T1TVsjNJO&#10;qCtSC8RU6vJ93gzVeSySfVPpQ623Hw/faznabHvdVvtK+iYNfK51GcPk6+uqZUJ6/a7ry6orZTnO&#10;ffpKHQ911X1VTM7LX4+N77WtlX6sq2Ds2zgPQjR11Vm5Ptfx7KntNFbGd1H9pGvS90hbr+l6vvfl&#10;5NjV+iOBQx3/5z3veQesWNXXLDdzsLFp06YhVg/yOG3TpvttXTr6P21dWv78pFRdWt76qSOXn9b+&#10;sTbvHQEjRowYMWLEiBEj9nMQjs9oHEz/YPvqxp807mqQpTc0PPb/iR3fbT+pUWeffnvjnEb2X924&#10;onHHjm3yPqqxKIZYHWJ1n4jVCy+8cHUW6r0pVuU7++yzZ+yKWJ3q61pilTDVRgyxejfqqmJriNW/&#10;LxPSD7E6xOq+DGJVny2ZcjAyxOrBHVdt2vSVNxy1/PPz3v5/w+alrds2b97S/pE6XlQ1YsSIEQdO&#10;PKDxwLs/jhgxYsTd8QuNjzde0vg6Gw6S+IbGrza8xIoYDWar/rfGgxp9fH/jbxsRsuF9jSMaa8UQ&#10;q0OsDrE6xOq6GGL178ez1mUMk6+vq5YJ6YdYHWJ1X8YQqyP2V1zyvOc9YNuRm//Ntjlv/79h89IN&#10;W5eWLFU1YsSIESP2fVgq0LtWvMOl5x83Eoc1fr/xH2bfDp7Qv6m+wQS0ESNG7GEQq170dG3j+oYf&#10;iR9t3L9xoIcfCC+e8obU5zaObHxTo19DtYb1VgnWH2/IY5aqma3rmQ0w9+VV5Kab9NxE+kycEG4V&#10;+9wkoxcW60XeKlarrAxVJML3pO/Fqm3Kg7KqWLUOZ/oLfZ0ShZVFYtU4yQ/1RW6AHMsNPaRXlnoj&#10;1F75ylfOJBtIPm2dgpCtfVyPWHVznXEgorO9R1tJhsgDEqOWU4kg1oY6DsY2j3J6cdOZZ5658r73&#10;vW/Ghz/84dWXV1122WWrwjVkyQBIn0f5SVaP2RO11keFtVPJVUIaPqsvWArgve997wyfq1h1LDN+&#10;jhsJTAjrf8avQqIQMcF5mnFwPK2ZmvJJ0xxHL6uyzqp2V6ztGvmq3USw9WJh/HIeOWer2KoyKMcn&#10;bfI9wgr29XIPuUZ7ejnXUyUVwVjF6FQ92lvzkF61LGUEQnFe2lBFVi/7+rS1LN+Trm9n/ztlHGyv&#10;40Ko7Suxqp+OVcahyrte9uU4B+dqfnuNR/IhbUwfYIzr+VHHXJ7a1kotA/qVNmiXbf3x6KliVb3B&#10;95SDeozhHDZGOR+kSd2okhW1HpCxyS99/S2reXdHrNZ2H8hrrPq7J78tBxtPecpThlg9CINU3bp5&#10;8y9v27z0hSmpunVp+dqtm5/x9F85uJ4mGzHiQA/3ts9r/PvGKxp/ugv8QaPKtRH3veADLm7c3vDS&#10;67ML/6PxnMYpDcsRWkLwzxvriSc2/nXjjxr1nHpl49caL23wF4nva/zLxu81anr8VuOXGv+osath&#10;hm3tk4ll2xr6++LGiBEj9jCI1Rc2frjxTxoel/9ww6P0Rzdc6OMRpLtj9vKqSEbyjnAC+eSG1Iw0&#10;5OY0N/XBTXHohYXvwfd6c2xb8rmZJf6qDFU/iRkIPTeLwaxUQjVEmPX5iMwI1ZD+wkzBXqRGcAVl&#10;ahOUWevtxWpu4NHPGE16MxXz0qNerNZ2ancVq7Vfyks9jkOkhLFRL4zZPLFaj6Hj65iQDvC5Chxl&#10;kbQw7sa0HwczQF/+8pfPIBarWCVPM0P10ksvnc1SrawlVknKiFUy1JgF45aZsvCyLPmS9+STT55B&#10;bOYFbTC2RKxjoK85z6tMcm7W78Y2428MlJm3/GtbZqPqv5dTka3h9a9//ax9hGrEsPMg1BmrRHWu&#10;p1w7JNAU5JEZgMHxkyfnwxS1T33ZEVKhCjES8Pjjj59BOKpHGbmO4dypkksZkVIk1Utf+tJVIq6C&#10;NLUtqMdAffn9QN9WQi3IW3+HUkbKyT7YZlzqdu2J+NTW2g6f0ydoi7wh6VDbC+m1tY5D2htq22q5&#10;cI46X6EdNV9tXzDGta465jUP+vOkoqzaDun9Wdva91UdOQ9SJ/S371tth7y1X33ZvVhVXi3f+Cav&#10;9HXM5M2+XCt9O5RZ25r0qO3esmXLEKv7gCFWD75Y2bTpfjds3vxvtm5e+uykVN28dNO2o49eWnne&#10;8xZNEhgxYsSuh/tZE3K+t/EvGgSZJxc/1/g/jV/p8ATkqQ37vaPjqY0R990gVi9vOCf+WeM7Ct/V&#10;OKbx8w3vcZFmvWL1axsPbXhHTJ60JWb/qkHWmy1aJ7QRoA9pON+ubEiPDzYe1/jOhqUIdjWc/7VP&#10;2nRaQ9nHN0aMGLGH4SVOX3/3x1m4+J/ZeE3DXyJnNH6u8Y2NjS5YtxxyyCHbIxQj7KZwo0bI9Tfc&#10;bj5z8+yGNjfZqOnc4NabYTe7kXV9XUQdiZk6UWeoQlsjonpIqgg0gjKzQ0GukWqhCtVQZ6hCe2q9&#10;NW3dV2eRoorVzPRUf2ZaIm/ShxmMta3anzb041EhPzPOGTtoUx3XmodAyHEiCSJRQz12yqySWVnK&#10;TtugL2ZwZhbn+eefP3uBFUjSM844Y4bH/S+//PLVGaxE63nnnbe6FIA0mXH6rne9a1VaVnlaISzf&#10;8Y53rL5EKjNIYQmBiEs37GSn9FAmSdyPaZU2ztGIaXhM9e1vf/usPuUTsxG8PtfH/DMzFfbb7nOO&#10;tZmy9TxzrkTYkFiOQdpECNXriiDLbEqfq3RyXOuxm6L2MbIo1OsZ9ZF14ravS56avsdvQuoiqeo+&#10;ZdS616IXarUs7TZu2gTjOFXGFMlzwgknrPY17Qu13h51ZWwzJqEfzzoeQb9qnopjP+/87I9d+r2o&#10;vkVjLn89T+Yh3VT9tR7UdviedHW80I/v1HjU8ozpovTOg5Ttc01b+9+3w/eaFlNjnPQH8lIAzpX8&#10;593BhqdoWjf2tlgl9O7XWPRvPjMppYH04z/g1xEzqXrk0glb5zz+37bffMPSkhl1I0aM2LdBlF3S&#10;IJWua5glOBWedDRD0JOdQ6zet6OK1XkzOP2dZ5anNOsVqwny9E0NeUn9YxuLwt+rv96QHr/Y2Juh&#10;PW9vKHuI1REj9nF8W8PSAOc1PtVwU2Qdjt35X5L7QuxXsTpVD/aGWI04PRDFKgkZ6bYvxGryaFMd&#10;15qnCiBCoYq8XqzWPitXWcpOPdCXzN4kH3uxGlm6L8QqoZq1TqtY9eh9xtINu5mjeSyfZO3HBFVc&#10;OUdzbEGGpi5ylUzNcdxTserYzjse6xGr2bceObZIzq0lVmvanEM1fc+9LVbTR2M4VcYU+oFerGZ/&#10;/9vVUwVdva4wxOrd+J50dbzQj+/UeNTyhlhdHBGrdUb8wcQ+EKseLzQrxo3Ww2zowk2l5Zfe2vh0&#10;w6wbwsEji49ujJgT5z/2sffftrT0T+ZJ1ca2sabqiBH3Wpixl9+6RWJV+N0j0SwjN+K+G+sRq2Jr&#10;Q5pdFav+E9JyAPJahvGoxlrx7xrS46dt2IsxxOqIEfdykKjWLj2/4cIzhf30xs80vruxkWKI1R19&#10;rwyxOsRqztEcWwyxOsTqFFXQ1esKQ6zeje9JV8cL/fhOjUctb4jVxfGN3/iNb/b7Uf8uOZjYy2L1&#10;KxsehyVL/XuvF6tmqXrRqaeZcqNXubRhLbkRXZipukOqfmZCqFpT9VM3Hn3086XbkWXEiBH7NnZF&#10;rAqPgWPEfTeGWB0xYsQ+CReblzyZhfCJhovOP7b9g9pF+NHGBQ1r0BCsG+ExsC2HHnrodut3guip&#10;IqlKuXlildjJWoRueutNq/TywQ2uG+BAGKRsywG4EQx5438VCnWdT3g0u4q9CgFIrkK/smZpqGLV&#10;mqf6XenLWyRWaz5t6ttcx1BebSLWsh5pXsIEj5rXG0xtV3fqV94U6jK+xlwbkiePuoeax/jLE0jE&#10;4LgqKygr/SV4HSNlkMWBuPRiKZCW3sj/nve8Z4Y35EdoeqEUofqxj31shpdZXXDBBTMRi3POOWd1&#10;bVZlyEuIeqx/CmJVGm/eDxGr3vpfl4Toxao+pC9B38kTGKN6zhHfVawSpTmOiDSNOA32WXeVcM2x&#10;lsZY5lhpB4kTkeN8ydhql2sm+72EKAKwF6s5hvX4Ob76EqrIUm49D2wjQAOZqg4QWqkHylZWhBes&#10;xZr0UEbqIvlq2WlbqGWHul/6/H4Yh9o2n6XJ75K0U+VNIb0xM67kKvQl460+5QV91n7jkTFJvaht&#10;7vu8llhVduqF41V/U6RPvT4nH5yz6qz1pf2hnit9Xbalj1Ug9tiXdte+KiN9Qt+O1Kv8Wp60dS1f&#10;Y1TbhTqOPtc+KbO2Q78qNa3v89rhu7aor+ZJetRxGWJ137AXxap/wz2/4WYvN3G9WPU9j85+qOHl&#10;GvL8l0bWjTu5MV64VMJaqduWln7OY/5zpOrntx599AuHVB0x4l6NXRWr/uPJcnkj7rsxxOqIESP2&#10;KJ7QePDdH1fDuquE6i2NXMw+/2HjEQ3/ALfm6k803tXwBr31/Dgc7DETq3X2ZmQi6VOlIDHnxr7e&#10;iKLO8nJTXG9ayajkJy7qDaobv+yL0ApkUi8pe8jXKj8rZoZGBNbZq1NMidQe4mueWK3YX9uoX+kj&#10;7Nc2si0Crs5etb3eYGp76jUetayKeoy3cSVTk8c41vbUPMa/jnmFPKjHSlnpo7FwLHvhYyzTDxKR&#10;eMws0vpiJ+KTUL3qqqtmmL164YUXrs5uzcxVkLIEqZdXEaFTEKuZKYsqVrUj7Sape7HqnNaPOi61&#10;Tz3kcRWrEaQgxYnXKRxXwjmzViGvcynHyphGSBlzx7seR7In+xeJ1cjTfIdzw/FOP2xLWcRRPfa1&#10;HlRpSmjVciF/TeM3IG+gBxFWy6v08q4vGzUNaZbt+qzvqcdn+5M218N6MPbGh5xNefqSdhqTvh3E&#10;ZvqsjOzr6cdziirv9Kvu07Z6DjoGqbc/HtqobTV/PTd61DsvbR3LHvUkfd2+qK+1j45NzWcsM+6I&#10;NJ6HelLWVFvrGPZpK307fJentrWnngdDrO4b9qJY/Z6GtyATDPm3Xy9WvblYfR9peNlGjWc13Cje&#10;2HiUDSPaIFpTdenoE7YuLd81KVU3L9187fKyf0uPGDHi3o31iFUizFqs8/6z6OsaXj5kP/yOmrU/&#10;T8C6f/ZS6EMa7r+/tbHe8B8vJjId1nhMw9qvghx7eGNv/8eM/vidV9+PNdz3rxXSG6+E8dNW+Y3V&#10;WkFe+/tDnT/QuLeXHhxidcSIEXsUv9Dw9v+vafiR/4uGdbP849mFdnXjfzT8wLkA+/AjdGLD7FV/&#10;udyXYyZWM6vP7M3MoCN0CLvMdnSjBjexbkADkUJIwE2pG8/cfCYvCAJ5A/mTfYRBhBAILjIpdWJK&#10;Ulb5WWeOLhKr+mlbmJqxSipXCLCgrpQN6dMGMqzOcKxiGcoi+Ii4zHLMrEYQd7Wt+hG51otVZdfx&#10;i1QxbqQzpEsa1HYZ5wgC1PFHHfte1jqWyrM9uCH2ODzMFK2C04zSt7zlLTPMQq1LAXzkIx/ZSaye&#10;ffbZs6UDYHYrWUqEEqiBIA2ka8oGYUrkQluq4CQ087IpYtM5Zez0KdTx0l/HK8iTF3SdfPLJM5ma&#10;N1kr/w//8A9nOJY5vpCP5PWnYwzjVY9hvT4cD/tyrLWRoMxMxTpT0/fkq9Rr1HflB9vIowikeh70&#10;ciyzBCNISasgr/SZaRjye4AqVqVNvahtRBVY2VZFlu/KCBmPkPSYVx76sYLtdVy1u7a19tt3/SE2&#10;IW8dw7QB0tY217EI0tS2pk707ZU3x0Pe9CnI35dd216xP+1BHSd19X2q9chf06Mvr7ZD+pq29pEk&#10;nnfOpJyaflFZPX3aRWTs+jy2h7r9Oc95zgErVh2v+nfJwYR/k7Ru7KlYdUNupikp6t9zeUqpF6uv&#10;bajv386+7RxuGN/ZuKvxMhs2erQfx/tv3Xz0y7ZuXrptSqo2tt2w+ejnt38UjBm+I0bc+7Eesere&#10;+L82IjGF37ofangHif9k8jIia1P/78ZNjc81zm14c3sNcvHVjYsa7294AZL3l7yi4e3s84Jc9EK7&#10;Mxuk39mNaxomNfmtfV3jjQ2TpKzR/KsNf9e+vGFpFyI3sbnhCYN5+xNPb7y58YGGpQB5AWP0W40+&#10;PRnqpV7KvKHxHxt8gbac0/hsw5h8uLHcmApt/9cNT0QYO8dFndzCcxuRxn4rvWDbRC/tDzzFCxo1&#10;vqWhzKT5z40qfadiT8UqUfr7jdT5241/0ci5sLfFqv6krrVwfj6yUWOI1REj9nIQq1c1/JDlh+JL&#10;DULVrFWy1A/BovBDdGrjDxr35SUB5q6xSuzUG+vgxrPe9LqByz4Sbl5+so4gCgRP3VdFEtEkTc1P&#10;ekVg9pCbVXZWerHqe81bJWyoMwmxqHxSMe2uAhJ1n/aTc17OUWep1jVflVfbVtvRi1VjnbExlhnX&#10;Oo49SYM6/j7XfNpNOBsbqKuKBXnI9zquBGLWPbW2KeGZ2aEe8SdTQaR+6EMfWuWDH/zgqlQFmZqZ&#10;rhGlb3zjG1dnpBKaKRe+R+CCsIw0J7AjQrXHOFaJqq/+zBgjYwCy1HqxZqdCGTlujqE6ch6Qq9lH&#10;3JqhmvEgmnOsa90EUmYfOgZpg/GvQocgIvsyo891l30EWD2ukW71uvQ56VH39fTXdwQatKPf5886&#10;25AYq2kq0q+3rl7swf6MV4Ry3Z+8PTlng/O5HzNtJ4VTvr4mvfx1/KWbN4b9WPfop35P7UPfVnWl&#10;XtS8fVr7+rLr+K7FovOilmVsjKH0NX/PvOOp3XXtXuM9lR/pz9T5EIxRyoI8U+l6tGOtuvrjWdMf&#10;e+yxQ6zuA/aCWHWj6mbtzsZ/a5hxNSVWpXNj7CbZuvtTQTTI58ZyQ0dmqm5bWr6pk6kzzFT91NLR&#10;PzUe/x8xYr/FWmLV/exjG29pRKySnL/UOK3xxYa83jtCjr6yQbIq68JG/f18RoOg/I2GiUp+ZwlD&#10;61Irg9x6SKOPBzb+fw3C8nca2iOdGa/quqMhv//U+voGmfijjfSLvKsykcD0ksH3Nqb2+53/qYbf&#10;+n/TIOK01X+4fbLh7xv/wZbZp+p070+IZm3uX2t4uuGMxv9t/G7j+oZ9Vza+uVHDrF3/sWd5mRc1&#10;1OdYKEd9nqD4yUb+A8qsWMK0PlVr1r8XbtdwrAhwL1f0NAZZTAIvij0Vq/ryNw0i+VWNTY3vbeT8&#10;2dti1bF0Djh/yGVjFn694dyUz7EhyvsnlIdYHTFiLwexmgsW1slyMa611kwNjyb4EfaXyRCrBTef&#10;9eay3owPsXrfEat1XPZUrFpDNTNUram6L8Xq7/zO76y2m1hNPmn7McQisWpGan0xljJy3HZXrKZs&#10;400ORuQNsTrEKvq2DrE6xOquxhCrqzee72u4KScbpsSqm2GzpMxq/WEbJsKMIfncJG/ouPHoo1+4&#10;bWl53pqqd20dUnXEiP0dVayaHUkskW+BHDRjkrSMGCP3iD0Sz4QkeT/fID9JO+LM+0mq5PPbSez5&#10;D6c681WYQaoMKKOGukhck53IS5K1ht9n5cqrjXX5AbNsbe/FacL62FP7iVQzaYnL/vfp5xppq5cY&#10;Cm00W/dpjchGUtns0LpcjBm3/lPOf+AdZ8OOIPb+pEFEHmtDCR6CzFWmmbPqSRhHMjvtmffErBnH&#10;3ATXsZ7YE7FqLLzczDtozCTuj7WoYvW2hqc/6jk3xR830s8psUqwTwljQpeslk+fpO1jiNURI/Zy&#10;RKxm+r5/WO9qmL3gh98jYEOsFtx81pvLejM+xOoQq0OsDrFa01SkX29dUyLN/ozXEKtDrIYhVneO&#10;Bz3oQW/WF39v5e8Sn4PlcOpv9/7E8jhZugb+znviE5+4J2LVI53vaLjhzbqo88Sqm1oCllytN8w1&#10;LCsln8dcN2R4UdUNy8s/sXVp+YuTUnXz8q3blpePa4N0X/638ogRB0NUsUr4EYIesw8e87e9itUa&#10;f9aQl3z9ahsmgmwze9DsSrNN+zDzk4hTDkmqTQkzT0lO0rduTxCff9WQtxerv9ywfZ5YNTO036+P&#10;+mQ5g6m1X71jJaLTTMgHNRLkcV5s6LHzXspqfyTwf2/k9++Ihm1mU5KaNYzpnzbst+xBP6PXurKe&#10;rk2ZU0/X/njDfwbO+zurj90Vq8bu/20YA8sdzPt9r2KVNzFjuZ5zU+TvY/Ri1d/RW+7+uFN8Q8N/&#10;cMrjGBvnqRhidcSIvRzEqv91e3xjd//3XF4/Mh6X2DBi1Q0Y+QQ3OW6egxtMN6Jw4xlI0aQhKbJm&#10;JGr+7A/99iq09lSs1nVTfSe0CDe4mSMNQ9bPrPmVWddYrZKRTMuatCAYM2aokq6KVbhplL+usVrX&#10;fK3tgn4EfTEGKcu41fEh5qDOtKWvv97A1vF1DG2rfah9VlfEgmPue7/mrfZnLVP9IkPzGL6lAAhV&#10;WArg0ksvXeXDH/7wTpxxxhkrp59++gyP4ROrhOm73vWuGR7Jt2ZrpYpVdacdXhZVxarxqOen8TIO&#10;xjXUcbBWahWrZHGOm2NYzzPCfJ5Y9flVr3rVLE3KzjHINWAMc97Y57i45mDMiZLgGsw+6ZQT7k2x&#10;ql32E1uhl2TySAPtTj3aoJ0Eaah1If1MHt+zrqmyHb+MH6QN0tZyUgakrWOmjdoSqQr5Uq48vVit&#10;v3vGQR0h9U6RPs5rK2pZRPWuiFV9qWX3x7Mej/549nVXlJPjJK3rxxikrCmMS+1jsO/EE09cJWVO&#10;kf7muEG9td/y1/LkS13aUNP27ah1+a6t9bxSV/qAOp4HqlhtbXrL4x//+JWnPe1pZn+ufMd3fMfK&#10;t3zLt8x42MMeNjvn8/fe/uYxj3nMyoMf/OBVfvRHf1R7iVUzq3Y13PD/p4bZVtbkS+wNsepmccPF&#10;ymMfe/8b75aq8x7//8z1S0f/k/Nbuh1ZRowYsf+iilWTi57QIAiDdTHdI7+tsUiskprzHjE3Y5J4&#10;tZaqR/nN5KxYfiWyUponNRKErO11KYI+rNmaNuypWPUIPqnod56o7Nuq/SSlfB9vEJuJKlb7mbeC&#10;X7Deqv1mYPoN9Kh+xvDfN6ZC2xyDQxu9OJXfMgPyX9Hon7QlSU9qWI5gvb+5uyNWyfHfbFgD98kN&#10;f7fOiypW/Yemmbz1nJsis4/Ri1Xj2p97tjmvLFVB3lrSYZ7fGWJ1xIi9HKarW2B6T8IPvnVEFi2+&#10;fV+Ie4jVyB3yp8oHN5VucP1Zb1TdfNZ0u4Ob9CrpfLc9shC7IlYju7KdUM0bh3/7t397p7QRpHWb&#10;fLX8Khl7sdrPbq30YpOEVVZecAQ3l7XuecinDDMdYdzrccg4kXLz6o/UQ8QilGVb8mknaahO2F9F&#10;RT1uQXriEPpFZkZ8EquE6jyqaD3zzDNX3vOe98wgUb2syp+nnnrqDHK1ilR4UVbqyoupYKZoZrZ6&#10;0ZVzKG2HcSNO6hg5nhHq5GldY5XkzQuqzGatYtULqdYjVjPGmCd0fXZccmxz7YV6Deb4BYKQeKxp&#10;FuXv6UUc2ZR8RJz9IeVWIdlLsprf+SMPnEfS1rw1bahtlT91a4tj1x/PmjZl+Fz31fGCNNqqPcG2&#10;7DfGBCe5Cm2t+fUlda2Hvj21rTAOodYLfa/lZDyRcall2zbvePRitR//2g77MzY+u+b1vabvqcfO&#10;GKUs9VZZnDKnSH+VkeOs3tpv+Wt58qUN/VhnO6b6L009r9RV89fxPJCXAjDe/m7Rl2/6pm9a+bIv&#10;+7IZD3rQg2b9qHJzf/LIRz5ytW140YtetOLfJK0buzNj1Q2gm+RTGtbJS+wNsWppqA0V7R8QX751&#10;aemntm1evnGOVP3sDUct//zK855HBowYMWL/RxWrU2usCtKMUNxdsUqMEVxmgVqblFScB0mYR9o9&#10;9m95FuV7AdI8Wbc3xapJUp48tR6q9UGn2hi8xKr+PaCfi8SqMPvSfmvREnryRLb2L55ab1jKxiP1&#10;/h7sH/c3lh9r8BPrjV0Vq69vmKFr3P5pY63JZVWsGvs9XWO1D/VzOsq2rqpZq/0SEjWGWB0xYi+H&#10;H+L1/k/ORo91LwWQm1gzFSP3kBtQuImreeo+N+I1n+91X5VbyiEzqmzStio7yayIP1QJaVZqZqgS&#10;qfXRQ9+zD5ktWmXpIqSt7aiiTHtrPyokZ9qSOteqV19SD9FXZVvFzX+EYG1PL1br8fA9YyttZCKI&#10;VcfZcUE95jluyq55iEYCEWZ2vv/9758JVVx88cWTQhWXXHLJTksBmBlKZuLd7373TLTW5QEIzipV&#10;zYz19n8yE2bIRrJ6XF8/0/bafxg31G3anvqrSIVjUkWoWbER5JGpEaonnXTSKgSvc41IqOdsRXm1&#10;HWnbWjj+ZE8gktYSfa7jnDs+133y5lrvybkG12gkU2aRwraap5ZtX+QciK3INkRYQfo+v7b1fa/0&#10;gjLYXvP145OZs1VUak/GVDv1N/l9rvkrtYx59PVXwWcMq2xWfx0jJF8/nsrty+7z1jHuqWX7Xtth&#10;X+1/zrOp/oXajr68OsvZ+Nd21PNCPfn7IMdZvbXf+c+EIH+tu2LMUo/y+zYrX331Oky9UEba9uxn&#10;P/uAFavGzd8vft+f+9znrhxzzDEznvOc58y21b+D9ifHHXfcattgjBeIVf+2+8WGJZ56rIfn0Uoz&#10;pczSqrGWWMW8/0SPWHWTv6GCVN26tHzLHKn6xa1HLb3IMgE7ko8YMWL/x3rEKmHqxUlT/yGyHrFK&#10;VkpjFv+U4JwXfntJQXl/xYY5sTfFatbIJnTnLW0wL3ZHrFoD1MuzbdtdsWomZpYLUH+VvR7Nt7zD&#10;rjiOXRWrxsq547O+EL2LYl+LVWOaGdD6vtY5N8TqiBH3cvjLZN5fGBstdnmNVduTBlUGuSGtaeu+&#10;/tHx9YjVSD/0YtVswbS7h8DMDNW6hmnEavYhN3g1zSKkre1I+9CLzIp92qL+2laybqoe2J96yMtF&#10;YtX+tdpTjwc5mHREauqB7/X41GPuONpGBNY8xGNmaJohet55563KUvJ0SqpiSqxGmhKqZ5999ppi&#10;ldTMbFEzZbPPrNXaj/WgvNRllmuWFYBjn3EwtmSyWa0gd9N/a8ySsoFsdeyJ1XrsK871qfasheNf&#10;pVRkVy+UKhFI6NPWfT3Ov9TrnKuSKpBaNU8tW/oq18ipur+W43ufX9v6vs+rq0IyaW/y9fIxYtX2&#10;WlbtU83vc81fUVdt0xT9mNdx7MXqWpKwpl3PsU89U9Tj4Xst27a+/2v1NWVNlVeZEqvJp0/qq3+3&#10;2Lbe/D01nf7W9oa1xGo4kMWq9k39zhwMLBCrRGhu+HresONP6wd6BFa64IbR44P2W9/PNjdzbrTd&#10;OJp59bjGVFiSQL7Xzb5tgCBLtx21/BwzUudI1VuuP3Lzy/5ySNURIw60WI9YNQNw3izzXRGr1kn9&#10;ARvWGT/Y8HSAvB7Dnxf7QqyasVqfYlhP7I5YtZRA/hPP4+67G09pWNLG32de9iWsH26t738++7b+&#10;2FWxavyNm5dvmSF6WsMs53mxL8Wqd+Q4D6Tz9/q8dVVrDLE6YsQ+CIsc+2Hwv2L9y6vMTPAjaYq7&#10;/wlZtHbIfT2GWB1idYjVwhCrQ6ymrNqnmt/nmr8yxOrfk7KmyqsMsbp3g1jVt6mZ8QcDT3rSk+aJ&#10;VY+uuuH0ctGen2nkRm09/HxDeGHJFxrPn327Z1hnTvpfn327jwep+qnNR//4tqXlbb1Q3cEtW49c&#10;+qWxpuqIEQdkrEesLor1iNXvb+R3dJGoEw/egfAYe6SjvzfnrZG5N8VqnjiANU0XhbGzfmxid8Sq&#10;2aVmVdpmHdtFs2S9KGvey7WVJb9yHE8iXF88lZGlFdYbu7PGqmNjaQRi19/H/6Mxb03cfSVW9dm6&#10;uJYksPSEv7P7c8Y52jucIVZHjNjL4UL7k4aL0YVVX2KQ8GP3sw0/WM9obFS5uuXJT37y9kjGCB5M&#10;PZrshnORWCVe3PQGUouIw1Q+5UHZdX9uomt6bSJXQ9ZPnWJXxSrhJd085En+RWLVmBFuU2i//HnE&#10;v7Z1qk6kTmhjxqXH+K1HrFb68ax98t3xmDp2jql2KLvmqWuMkotnnXXWyjnnnDPDm/8J1Cm8sKpf&#10;YzUvr/LZkgI+WxYA1liN+MRb3vKWmbj0uD0sAZA1UQlXAlm7/ZlzO9iub/UcrmLV+q51KQDHK+es&#10;tL//+7+/uo/EJVfx53/+5yuWFMj6rq973etm51o9j3JMg3MnZTueGe+QY4Eqi11zRFLIOVG39QKU&#10;fEtd0lZZ1ItV5SctUi/Im77s2gbUdthPgoWaD6RiPiu7/pagthu1HtR+kH41X223tLVc9WlP7bvt&#10;taw6Dj7Xuip7KlbTllBlJ/p0VTCmrzV97Sfq8ejr9T37HIvaDv3K+Dk/U/ai41Hr6oVxRd01bW2H&#10;evpzUNm1bfW86VFWHcO6T/n9+ChbHfV8qXUbh5R1oIrVBz3oQW/WN//5eDDyxCc+cZ5YXRRupM3k&#10;mcK/AW9u+PegWUS2/UhD/JeG7W6M+zDDyY3s7Q0v5LjPxw3Ly8ds3bx0w4RQvfvx/yOP/CUvtNqR&#10;fMSIEQdW3BtilRD0Uirp3t2oMrKPf9nI0ixEpeUD5DurQfhNxd4Uq49u3NKw3W/8PDkoSDyTrRK7&#10;I1aNRaTeZxr1xV19PKfhPwrnxTENL4MiFaW1PIDjs6tPCuyOWBXf2Mhs0Tsa8/4O3Fdi1XIV+m/W&#10;rPGdOh+libhPDLE6YsReDo9u+RFwUZGr8/6B7sfAeiX+wX2IDRswthx++OHbM+vOOpARZURdFTuR&#10;OVOCNLgpzU2nG9A+bcXNeW7A3bDWtL7bXsuuMyyhjVVQVnZHrOp73V5Zr1hdhFmgpKq6alsX1UtW&#10;ZrakFx/VMausV6zWfb1MrdhX81WcB+p0PGoeY5S2kqunnXbaynvf+94ZF1xwwcqHPvShScjUj3/8&#10;4ytXXXXVDGnJ1KzRaharMvLyqh4C1czSzA61NmrE6J/92Z/Nxl1//Wk2VMbd54xRPc96sZprA/Lk&#10;/CZhHJP0mVxNOv0/+eSTZ7NnoRzHsj++9bwkVnM8nf/Eb45VJHA9BmlvL/kigKo066VWFY19/ioX&#10;4dxK2h7pSateVtX8vbyr1DahCrJItb49i6j9iCSDPtZ2+17zqUud662rl5eVvSFWK71YNbO2H7eg&#10;z33ZfZ/qvvR7PSg74xexquw6rrUe1H4RoFNthnS1XTWfNqrHOZ16fM7+KeoYqXeeWO3rzbGrdfUM&#10;sbrv2U2xuijIhqk1VoUXXrnxVue/aHxrw78N3WD/VcP2jzbcZN+nY+vy8rO2bl761Bypeue2o5Z+&#10;buWlLx1SdcSIAzfuDbHqNyDpLLFiZuPUy4RITW+wr4+RJx9ZZl3sqZgnVk2Gsp2887b/Pv5ZI/sj&#10;Vv3nWOSg2Zf+U21Krh7W6OXd7ohV4WlY2/CuxtTfHeS0F2ZNCeKEcfMYvnK0w9ILhzd2NXZXrIpH&#10;Nry40XZrkfv7so99IVYtN5H2WP6A5O3DhLj/1uhfrjXE6ogRezne2/C/aX/ReGFj3l8Owj+y/cC/&#10;tbHof93uqzHE6hCr92CI1SFWwxCr90S6WldliNW/p/ZriNV7L4hVfau/zwcTT3jCE+5Nserm9S8b&#10;9vkP+csaH2h8vKEdtpl1dZ8Nj/9fv7R09NY5j//fsHnpc1uP3Pwfx0zVESMO+HhI40MNv2fEFDG2&#10;KxHx6Tdw3oxSQbCZkSmtN9ibTfnYxnc2LLdHrpGCJjrV8ISotUPlu6DxY408MepPywyc37C/F6tm&#10;cKrLb7J7+wg1otRb489opD1PbZC9Hh1/bsOsT/tMpPrfDS9k8veCvw/kVedSo4b/ZItU/PVGL/AI&#10;xXMa9r+qkd9Hj/fnJV0md72lYfKW+hwfY+fN+5YqVMai0M+0/cyGdVZ3NXZVrL5m9u3ucEyMizG1&#10;j+S0jmwN/X5jw37rslqyYFEYR0JUevxco4Y+8jjcjL+H5y3hQNz/9d0fd4ohVkeM2MvhR3dqLY55&#10;4eL1PzEu0o0WeyxW3WQHN6X1JvW+JFZJUexrsUrWhSmxSgr1GJ95YtW4hbqvF6vyhymx6vjAeaDO&#10;XqwaZ2uOwiP4i8TqxRdfvIp1VqtYJVKtzwpiVd5erFpzNRCrxCW5ire97W2rSwG86lWvmvXF2Ptz&#10;SqwSmukbPLr/zne+c4by8qg/5HFeg+zpxerLX/7yGfpP0L7pTW+aoZwpsZpzCtqR4+n839tilWwK&#10;VYj1+XsR55xL2h7ph1jdmci5RfT5F43REKtDrO5qDLF6j1gkVgX5YK1VN7D+PSidNlh79bcbu/rS&#10;k4Mm2p39l9+4vLy8bfPS1imp2vj8ts3L/+7ypaVFj9COGDFi/4b7XdfosQ2PT/sNM0OTSDO5aK3/&#10;FJHfI9Xknbzuozc3lDlvqTxiMJIUZv6bLetxf/lf2zAzswbJZ73OvEyQ8DMblNz8jw37SDX7erH6&#10;3Q3/8WWf3/N/0/iphtmihPAvNOzzG04Mv7zxiIa1On+/YTzshxcWSnNFw+/87zbqC72Ml1mskY1m&#10;nupLxlFaL+6KQLW0gVmVxpE4fFbD7M3U55hYe5X0NmbSf1tjrTDbNbNi/7UNuxGLxKq26hOhneVy&#10;jIu/89JXgpocts/YvqdBEBsDEK15KZn9/6chj/xVRjuPpNfvyHP8bcN7ceyT7381ss8EOedGZUvD&#10;sSa1tbUP9Q6xOmLEXgwX03off3Ax5x/Sa/0vy30xtmzatGl75BA5Rh7BGqZuMHOT7KYyYq3eaFZp&#10;4wbWTXeo6WpZuXlNun4fyA+yiVQC4Ze2geCMlCJMCcpQ5aV0VaxKn32IwKzCq85QhZs9ci6Crt4E&#10;Rn5N0bdZfZG4Qd3W6gS5TQaGP/qjP9qp3crMeGhLFaG1zuAY1vor9qUP8mftTjjOtqUcx8ONOnzO&#10;vjoOf/zHfzybpQnrnFof1TqrWWs1s1DJ1K1bt65s27Ztxg033LByzTXXrHLFFVesXH755TNIVoLW&#10;C6zOPffcGdZbVQdxCTNCSdTIUMfTGMO41bHO+QL7yWGfyU9rtYIUtV4qpHFuBudjyk75wbqq+g3t&#10;s9aqsoLxIV9zjmlPridoS46teqpIla5eS1UM+lyvuciyKq5co1krF1W+RRKHHP9Q61V+6oXzIeIr&#10;EHApG34TQt8ueev+HvmVWetcRG1HFWA+a3v6Ma+N9TdJGTXNIiI0Q23TVPqeqT6HXkg6lqEf+1yj&#10;ffkV+6tcnIe0tew6ZvWcqX2tY45aXu1H/q4IfZv68vvjIU9N/7M/+7Mr/8//8/+sorzk7491zaec&#10;pEPqqteAz7WPta3HHnvsEKv7gH0gVs1K9eihm/Z+PbaEmzqPplrHTzqzVAnXtWYUHdSx9e4XVc2T&#10;qrffuLT0z1c2bVrvJIURI0bc+0EkWWvSWtJ/0/CfRIEQ9Kj+yxoRZX0kv1mnNS+xSZ6agToVfhc8&#10;xh1pFwjFP2hUKVrDby2ZWsWjmY5mMRJ685YCEIRl/pMMZCARR8hZY5WwNRPWsi51dqc+/tuG5RGS&#10;F8TprzXq2Gif8fIkQx0PfTquQVSTulP7n9lImLWbGa1Bn1/R2JWZp+oyO5jM3J1YJFbJYpLyTY30&#10;49SGf9eQ1vqqT/159YaGv1P/Q8Os0bpPfmOh3LoMgr9P5TEjtqY3s9k2+zY1rNtb9y/CWPbhWA6x&#10;OmLEXgz/I/T0uz8uDP974jEFF5/p+utZF+S+FvcQqxGO1jqrwpOQIHkiJ0K9YXaj2u8P/SwxZWef&#10;m9m6D9KTTBGGbrjStgjKSK1+Fqp9SdeL1boPEZs1fy9WScS0g9CsN4HZPoV8tS6ov9al7oy/2Y4e&#10;Xw+9WFV3yq6Ct7avCk/HsK8/VLGqXAIhx4OEq+WQDpEJjk3dFzz+nkffvZGfUCVEI0UjVr2w6sYb&#10;b1z51Kc+NYNk/eQnP7nKlVdeOZOruPDCC2czVJWR/O95z3tmQjUvhiJFCdU8vk9Ypo/GrI51Pab2&#10;kZk+k6HaDP3IDG5l1HPSDOBaRsWLs1KGMSBTlVVxPNMW15pxzpjXGcXO+10Rq3Uf2Ua65ZqE78pI&#10;efJFNJFYKQvaVOuuZdffA5A36qvbnCtVZFWkr+3yezGVrhLhtatUyeez35j0o5dtoaZRxlSaKRa1&#10;cSr9IvrjMSVWcy0av5rW+GKq3JC8ayFtLbsXq3VfyP5Qy5sSq0mnzTVtLT/ndy1f3pq+F6v1nOzP&#10;x5qvH7/UVa8Bn2ua2tYhVvcN+0CsjpiIrZs3H7t189K1E0L17hdVLR39S1dt2rRoKa0RI0bs/zAr&#10;0AuZ/QfSPAjKOnuwxlr5F/3HivtoMxDNbj2h8fyGiU1rzXAnv8ySJPoIPG+6JzTFIrHqP7qsr0qi&#10;wqzR1GXmpKUGzByd6qt+WNNUmhMbJC1pXKWqkFe9U2NhnOyf2geCNyEdgWpZAvW9oOGJiV35TdXm&#10;32sYk4zPrsYiser4rdVXfZravxbKrf8xaZyn0lX0cWr7PKaWcBxidcSIvRwe3bL4cv+DXMOPlbfx&#10;5X++rmr4Yd9oseXII4/cbrYdiB9SEQTglFh1o+omO7iRPeGEE2a4Yc526XpR4YY5VCE0JVbVnRmi&#10;IAIjzLBesQpytVL3JU/6nb7X9OqP9PK5vmijys7a3qRTVsgM0lqXMc8j5GapnnTSSas4JtknnbbU&#10;Wadpg5vRPPavjmzXv1p/JfnQi1USrpbjWJAVmSGXuiIfYKZo3syv7d7gn0f3Sdb3ve99M8xYvemm&#10;m1Y+/elPz/CZaA3XXnvt6uxV66/KS6haFgBmwhKhmWFKZKormBWaGaqZjRx8rxgfSxdYPmBKrOp7&#10;+g2SpZ4X5Gj4i7/4i9UlCJTn+2te85qdIFuzXAKRTlDnXKlLEqjH8QiOieslOB6hXmMgj0gVIiv4&#10;XsWqMup1Wq+7XRGrkWO1PbXsHte9PKEKr3nU3wxl1PoXIX0to/8tqu3SFse3pjEuxg321fRTzGtj&#10;7Qumyqtt9b2OZy/Jkx/anXpB9tlf6+uJFFwLaWs/tKuWM9XX9CdoS8rTj5yPPtd09uepB+hb+pS/&#10;R5SfuvW7pidWX/ayl62i3uRHbbf6az21/XD+uuZy/h+sYlXf/IYfjAyxum+j/YP3y6/bvPnJW5eW&#10;r5+Sqo3brl9a+rXzx5qqI0aMuPdjkVjdaEEimyy2PPu2e7HeNVbvKzHE6ogRezke1bDuibU5rK/S&#10;xz9qeLzh+oYLD9YE2Yj/iNyytLS0PS/+IX6qaHRjnxtKssGNZn+jSqj+9E//9Aw3uNkuXS8qar6U&#10;idw4V9RNOEX+RRQGcnC9YnURkXApC6RZTaMdVazWfVWs1vaC/EyZZkimH7Uuj5xnRiP5lpmYICgz&#10;e9Wj5fqZfLWNbkYjOus41THq0ba0c0qs2p9yHJ8cN8fR/poeykw/CGGCMbNIrZGa2avWWCVUP/OZ&#10;z0xiBqvlAWDWKqlqnVXLAkAZXlAVEaqeCFwYz8wAXgvnikf054lV4xqJAv3MmMB5k3Puda973Wp/&#10;ta++UCsYl5QdUZ6yzFKt41npr496XfW47oin2m7fq1it13XProhV5wMxVtNMXcvzyDm1XvRtqpwp&#10;6u9U/1tEntW0JBRhpn9JE+EH+3oBXenrqvuyPUyVV/P349mLVW2t5VVS9tS+kD6thbS1H9rVl9X3&#10;tadKyErff9tqH2sf1JtzKtuczzV9z6IxIFRrurShMsTq/mWI1X0b25aWDtu2tHxNJ1PvZvPSF29c&#10;OvrXx4uqRowYsZ9iiNW/D0stWLN2T54cGGJ1xIgRexSmrntEwOLUFqW2xgnJag2P9zW83c4/3CNV&#10;LZS9nkWk74sxxOoQq0OsDrG6yhCrd6cZYnWIVRysYtXM3Py9dLDx+Mc/fojVfRRbl5eP3La0fNU9&#10;hGrj7sf/l35lPP4/YsSI/RgbVax69N7yCFmX9HsbXlxlycI9iSFWR4wYscfhwnpOwxsKrZ8aiRq8&#10;sIp49dbC72yQsRsxthx11FHbPbYMj5xHvJFyRAMJATe3bjjd2OfGEieeeOLqUgBuVt1sB/mDG+m6&#10;z/e6P/XAd3VFREYWElGBqCQaQ30suwqrPl9P8igvyJN6UR/Z9pl0DKRksK/OvLHfOEJd2RaZCzI7&#10;8vS1r33tTmKVrCNUQfj1YjVtUG5eeqTtqVNfkj7HNKRf0PYq0/olBRz7HDdyoV8GAOkLCGKCMY/n&#10;e3lVxOhll102E6i33HLLJNdff/3KddddN8MLrM4777zVZQBArFpTlVANeXEVnMN5GdiUTK2Qm5Zf&#10;sE5r1of1mH6WCnC8SZxAsuS8MYaWHYgoJVLTBmL19a9//WxbcCzzQjLIa4xzDIypcZ7C9VDlju9T&#10;6eAYEUjaG5lETml76Mur1x6ZV9PWsvt8uY4XpUHK9llbQto3j/Slfq/lqnse0obIucjKvh1+02B7&#10;2iofiQb7lFnrrvn7NtZ21H1IefIljc+1rcYw+I3No+t5fD1lOcZpO6RVfj1n56WBz/Xx/GyH8ms/&#10;tC1lKNN+2+qYpC8hddQ6oYzkh7r7PmafchwPf9b+1PQ9aX9IPqgrfVZO7aM+qMvfPf4jIv+BVNPo&#10;izIwxOq+YYjVfRPbjjp6aevm5SunpOq2zct3bFta+i/bNm2aWrNuxIgRI+6NsJ5n3kBvUtS3NDZK&#10;EMqWJfTo/280vJzpTxqE655EFas/3/jWgpeFHezB39Q+cTpeoKW/Q6yOGLGXw0Xm7X5/3DijcWHj&#10;dQ1LAVhjdXcXg76vxE4vryKMCJ6Is4gIuMl1U3n88cevvPjFL17FjWxuNN241hvtenPrxrjuU17d&#10;V8WHmytSlfCMgMzMwCkIR5IqMzDJxipVq1yUtua1LTI1EGr1Rs+2SFflpZ4e9da6fE8Z5KXv+mRW&#10;pZmSIFCJPXibfBWrZjjm2BCFfdmpV9/TvryMC+kf7NOG2q+gvxGx0N8qT6ssIxqIQOlzbKBPEfSk&#10;4hlnnDFbHxVeSnXrrbfO+OxnP7ty++23r3LbbbetfO5zn1vlqquuWn151Uc+8pHZDFcvv8qMV2us&#10;eoFVIFat62qsoP85tj5n/HqITTNV+zf465/zEfodwQL9TtnGV92Rxz5n1qtyI2rhWCqbgE392pbr&#10;IAIpY7ynaDfJTrbDmrgRmz2299d5vW4jnKaITJ3aF+p1HTEV/F7UuioZj7pN22rZdV9PHc++j8Rb&#10;Zi1Cem3zW5ZtpFutq6LsmrYXeYuIoKvbavt8Xu8Y9f2IPKz5635EasJvdl749NKXvnSnMfO51lXL&#10;0nf19MdDe2rdFWUknXzqS93Kq2mlyXj4XPeth9rHfjz0K8eg76NtqTe4lmqaetyPOeaYIVb3AUOs&#10;7vX4suuXlh63dWn5urlSdfPS/1p53vPqi0ZGjBgx4t6MJzV+teFN/SZEfbbxm42lBjl4Xw9uQr/x&#10;mYa35Htr/56GsftIQ7kEq1mwwXgf7EHG1z55MvnTDf19SWPEiBEj7rXY8tSnPnV7XqhDlpEweTlR&#10;vcF0M+zG9Gd+5mdmcjW4gctNq5tYN6uh3pD6nhvr3FzXfeogteDmiizshWp98VCFrDSzUh4Qg5lZ&#10;SBRWAdiXI29EZWZoEo2ZhQrlRVAqM/VgV8SqNNpjViURCW+4j4CLYA1mfkbEEXnyOkbQJuUj4led&#10;0iWPvia9dlexmtm30I/M/IX0xFzOBceG8IFZjPLUMQFRGTlJrnr8nwSFF1JFrJKnd9xxxyrk6he+&#10;8IVVSFhyFWasEquWArAkALwAS9nBDFEzfSN1tSNiuY4FHO+cS/aZWWqcCe4cDwI15ygpWGdvGr/0&#10;17lkVm6WIHjXu961OmOVZO3FKnmr/MxYdb2RNpE86ssYI20I9brq91WU6RoiVHOsHcupMmG7PIGU&#10;yvWMRdfwPLFa+9GL1cwWhN+LWn4lddVtvciTX3tDnzbjpd7aRwKQIAv53arSTHm1roq09YVJxilt&#10;WNQnpE11m3HKGPlcxz/lhpqvF6u+o45x3Y9aBrGapw08eWBbbV+tV1syXso1vnWMsUis1r8blF3F&#10;qnbVNlfBabzlT9+gPcoLfb21j6hpa5vtq/nsV189Z50vtSxtzXF/xjOeMcTqPmCI1b0bNx559FPm&#10;vf2/cfsNRy392pCqI0aM2M/xY42nTWASVH3b/n01vqLxo41DG3tzCQS/7aT11Nj+UONgD/2b6hu+&#10;ozFixIj9EA/Z8edGiy2HH3749jzOTKrl5qZf89ENqZvPekMMN+e5Me1vaCtuZKucUF7dR2hlhiSB&#10;RfZVsbpo9iFhRhySfVUygjidyhOUrd+9JK0oO+VFaoaabpFYDbYRaxlz0i0CztvuM+sRHh9PO4nA&#10;2kftqHWFKhONX9L3bdHe7FNuHWvjUSUsqZjzwPEhVgno5EcdZ8sWnHbaaavy8xOf+MTqGqpmrN55&#10;550rd9111yQ33njj6hqrH//4x2ditUKyVrFqtig5nVm+JGnGlmRNm4xLHSf9NcZmrBLdyaO/OQ9r&#10;v5GlFuAcI1Hr+q5Bm97ylresHlftM5s2SzogEreWH3pZSTTVaykidgpt9p8iOXZYJFZ7CJkq4ur1&#10;HfEUpsRqlYQ9rvlatvJqvyr5vajb5K919UJtXnl9vojCPt96xary5s241Ka+/rVYJFZ7ah/VVcfT&#10;sULd1lN/o7U762P7D7O6rx+jinqdg5GTYSpt6Muuf4eQlLWNys14GO8+f388jcm8uvq02Y6p8bO9&#10;Ho9erGpr2r28vLzygAc84IAUq45tZqwfbDzucY8bYnUvxQ1HHXX41qXlyyaE6spWM1WPWvq1G448&#10;ck8fNR0xYsSIESNGjBgxYva/Hb9+98cNF0OsDrE6xOoQq6sMsXp326SpeSrKG2J1iNUDVax+/dd/&#10;/Zu10+/AwciP/diPDbG6F+Kmo456/LbNyx+elqpLX7p+8/Jvr4w1VUeMGDFixIgRI0asMx66Bj/T&#10;OKmxEWOI1SFWh1gdYnWVIVbvbps0NU9FeUOsDrF6IItV56ffl4ORxz72sUOs7mFcv7T0A1vnvf1/&#10;afmubZuX/r+VTZvutyP5iBEjRowYMWLEiBH3iPs3nt14a+PmhgWwF3FH4+2NjRhbDjnkkO0kHQiz&#10;SCU3OG5Kg5tXuGmtZHvIDag8bkojX3o5ZB8JBHXVRwG1hfgixuqalJFkIFojAolV34P0xBVIs5Qx&#10;BeFIEvpzHlXUkpBVpmqr/ZCWkAxVbvmureTdX/7lX66+Ld46n1mb0/baR+nVh4xJUF8kn336TR5q&#10;g/6gymKfpQtpM3y3PzgPyLmcC9pvTdagvH4dWkIza8Nae9Qaqddcc80MMvWLX/ziKlWkWlf105/+&#10;9CpXXnnlykc/+tEZXl516aWXrpx//vmztVWzvqo1TI0b3vCGN8zGSt+rVIZ+kYrQXi/VIlJBdjo/&#10;CGFrkkakSJvzUJ6MJZyPya+fp5xyyqpM1SYyFfZbH9dLtfJiLTLVMTK2UHat1/UQ+eNaIX0qtlWS&#10;Vr4qJbTfuri2E0So1yGqECOTiLWsmdxLLtdxrbOWkzYswm9E+uD3Qd3BtirEbEtd0tpft2lvyur3&#10;Zf96qL9X0E/91te0TXnpg++EMxEJnyMxUX8Hlb+oTWl7TSNf7Vcdk/431tqupBm0pe7zvR47KK+m&#10;qfl91peQ/kHdNV89D3yWJiIy1Hb31PK1S90hf1eEOk7pf63f8ch+1H1wztdztKYlRLOurLprH+X1&#10;95E25Nhri3MjYyZdzpHnPOc5B+Qaq0OsbuzYtrx86LbNS5dOStXNS1/cetTy7//dE5+4EdYsHDFi&#10;xIgRI0aMGLEHcXzDG+FWdoENK1YPPfTQ7ZF3EWqRam4e3bSG3EBPbeuxz41txJGb1noTa1/Enfoi&#10;wECIkYrEJzEKUisv2QJJRahGqtZ9hFlepET4pYwpIiIzBoiwDOTj7ojVCpGmrdpGqJJ8qGLVS5iq&#10;PE19wbbI5NQH+yJWI0ZR22l77QfMTIU+JA+0N8cG2h7pmvKkqeKYODTjFoQjoXrdddfN8MIqs1Sn&#10;WCRWcdlll91DrEaqwhjWc4FQzXmgXzmftZHw9MZ+EKDOL2NCpERCEqo5ZsaingfOl+SHman6CrNf&#10;I5bNnP2zP/uzlVe96lUzzFR1HjpuKVt7cm1A3VXkVRlELtmeNiYdtL0eq4jVms7nWpdrMdcvOfaS&#10;l7xk5bjjjptBIkWAQZpaToQVIrKyP2Q7aj9c9zUd4VYFpX4nn7Ty2Jb02lLLq+kx9Tu0Hog+Ikr5&#10;KUt9GW/fe/FY262tKauOF2o90Oe+7Y5vlZCVXqzWGZPaXcvWxgjVIH9NQyZGEtpfx7P2T901Xz0O&#10;PitH32uaWhZqP6St5VeUV8+rvqy+fmNW99uXYwXXRM516euxIlQzS9dY1vbLS+xpQ+qyvYpV33Pc&#10;nvvc5x6wYlWb6+/CwcRYCmD3g1S9cWn54l6oglTdtnnzb121adM37Eg+YsSIESNGjBgxYsTcuKBB&#10;lt7QcNPzrxo/u4B3NMxu3Yix5clPfvL2yDoiKuKMVKoz6txI5qYyN5258ZyCYHCDmvy+1xttN7G5&#10;kXIzm3RQt7aQkHl0mtTK49prQagSW6iPX09hxmKVjSAqq1CrQtK+jBGIzZq2QtgmHSlJjBJ+ZFva&#10;R/Dl0X8zG2t+Y1DbleOE2g71RLqSoJGdPtf6az/0O2X1j/6Ti/VGV/6+TzU9iG8zbqFPhOgVV1wx&#10;46abbprJVXz+859fuf3223eCXA3btm1buf7662dYQkB+SwB84AMfmHHOOefM3sBvVizI0nnnhjFJ&#10;/x2nuuwCAeo8IWPreV7HTF/r8SBis+SAGa9keNqhz9lHnCs751iWJ6jt6a8v10O9rir2JV2fther&#10;MOtuvfmJN4+BRzYRXfU6rUKrJ9d53ZbfiSlqWunUVSVgFZSh/t5oS79/bxAhWetXX8bLGBN4GROC&#10;rrY78g/rFat1Wy17Lci9eWLV/r5tvVitZfXtqPv6fPU80EftcPxqmp555Rnnuq8fM99rOejFat3X&#10;n98V6et5Vs/1XqwqV556fWjLvPF89rOffUCKVS+vIr79B8vByHh51e7F1qWlR89bUxU3bl7+/W1j&#10;TdURI0aMGDFixIgR6wxS9YrGD86+rR3f2PjDuz9uuBhidYjV/S5WK8Rq1lg163WI1SFWk2eI1SFW&#10;0Z9j/fldkX4jilV9y2z9g40xY3XX46alpR/YtrR8TS9Td3DnDUdu/qOVX/mVL9+RfMSIESNGjBgx&#10;YsSINeOyxjsbu/KPyF/Y8edGiyFWh1gdYnWI1SFWu/rVl/EaYnWI1anxPFDF6lhjdWPFjUtLj9m6&#10;tPzBCaG6ss3j/0tH/383PX7p63YkHzFixIgRI0aMGDFiXfHLjTMau7KO1EZ9PGqXxKqbTH9W6o1p&#10;RVpCglyF727kg5vXejOlrqB+EnBXxao0WEusEl0hYlV9oRerxiX7fM8YYVfFKgGpXSQqSL6sTWq7&#10;uoP6sg7qlFhVJtSjH8rvxWrSQHkRq8qUJ/3vxWqdQZR+In1SdsX4Z91Y649aH9V6qSBWvcAKEat3&#10;3HHHjF6sbt26daelAC6//PI1xarzJMe+ng/GKe12DL3oKuugyuf4S0NE5tzTF+c+9FW+oMwqVr2w&#10;KuvjOo7KB7lczzPtI2WNdcpWj/pyfVWZ09OLo5q2F6u5lhblty3Xr2vRupOEE0jGep3uDbEqTUi9&#10;yj2QxKq29GI1v13Gz1hEBJKX0gf7kq8fj2wP8tf0qGX3qKtCBpJmU2Iz6Wvb9qZYzbHTR+0wbjVN&#10;z7zyjLO6Qz9mvktTj0cvVqUJ/fmd4wZpjUPOsXqu58VZQdr++lB3PUcPFrFKvPtdOxj50R/90SFW&#10;1xmf3rz5B7ctLZ0zJVW3bl760tbNy396y1FHeSprxIgRI0aMGDFixIhdigc3rJn6jNm39cX/2fHn&#10;RoudxCpZV+VaL3DcqPYSoN5wV2yvN8/KqCJVebVsL91RJ7yEqUrVXoaiSjSfCdS8LKjOCO3FqnLr&#10;m+MJRtKMeIwE7SHBiMeQMUIEKHyuYjVSD757yZI2kHoRfNpKBCMCLpjdmrfdyxspitSZetPGiLuI&#10;wZqOeA36G3FqXbvaJ3mreDUGdT9s195ALJ555pkzzjvvvJVrr712VZCahfqpT31qxq233rqyffv2&#10;lb/7u7+bcdddd63OZsVVV121KmTNeiVVvbzq/e9//4yzzjprJ7Fqpuhf/MVfzN7Cj3peeCO//dC+&#10;vKEfxt1x0becdzAekZTG1fkT1BOxmpmpwbkWuevY5WVaMN6OheNTBWjO/ymqHKrXCnIthiqVXHeo&#10;+/v8hFjkHLlEFkVkTV3PyedzpNJ68RuSdpBXVfr10rD+rsi7O/UFfUpZfn9qf+o+pP+178rIb5c0&#10;Va5pe8YrpF59rGOd7aFPj9QB41DrcowyQxXS1zYmHzKmfT8qtc19O+r2iMZgW+rR3qnzpPYDtTzU&#10;uvq8dczkTf+dq/Kqr6ap53f9ewrS59j142lb2qPMWk6uE2lyjqo/5ydqPw5ksXriiSeu/mfRwcYQ&#10;q+uLG4844hFbNy9/YEqqYuvmpVfd/PSnf/2O5CNGjBgxYsSIESNG7HI8svG7je+bfZsf92sc3nj1&#10;7NvGiy2bNm3aHnlH2BF0kXRuNN20IjKHhMhNK/qb4mB7vcm2bZFYJZsi+rRlSqZWQVoFGrHXi9VA&#10;WNYypK9iVZ8JtCokewg34jfUF20QlplV6vM8sQoyUv1mNUbORfJBHyJZoY/kKrQ1ohNVrmp/hK9j&#10;l3aTeRGxSDshXY6Fsc9xB+lKBka4k499/8los2+Dvpx++ukzzj777JkgNeMU5Goe77/55ptnQjXx&#10;pS99aeW2225b5eqrr95JrF588cWzmarkKsxYPfXUU1ffxv/2t799NkP0pJNOmhFBjde+9rWz/chS&#10;C1W4O0YRq+mbGVO5wbe/Hg9itsrUiuOX89F4OEYZa2MfsZpz3Jjn2urFkO9Vlrru6v5ci6GmJYsi&#10;jGr+WhdBZMYhyCOSqM7aq3VVlJt0iGCq2+p2aGvaYR+RG7Sj/kb0AkudtayeCLJQ2+C3KWUpW9sj&#10;8frfMHmVV/tuW/KTa7XdBF3y9Kg79WAqTY821DGoIjACPCg/bfQ5+bAesdqT8cK87dDfjJfxU3ba&#10;EeaNa4/y0r4p9CX9N/bKlSf1OIfr+e97bYc60oaMS1BW2pHrpC9HvqRXf8qC/PqFZz3rWUOs7gOG&#10;WF0cK//gH3zZ9UtLP7B189LlW5eW/+4eQnVp+c5tm5dec8ORR371jiwjRowYMWLEiBEjRuxyeMv/&#10;KY3LG5fu+DyP0xvXNP6msRFjyxFHHLE90tGsyEhBIshNTqRIbjpzUxrcCNeb2pAb5OB7yqrlTWGW&#10;H3kaUQWibJ5Y9bnuq8hXyyG9qlglCPW1n5FZqbMYibfaD9IsAtLnjF/GkLirEG5mVpr9iAjBKYjA&#10;2vbabsKu1jPVboI0UrVvG4mYPpCrxG/2EbVVrNaZlum/8qULxGJmh3o0/qKLLppJUZCkRCvMXq1i&#10;1exVs1bDJz/5ydW01lf9yEc+MivDzNUsCUDcmrmK0047bXXNVJCfkaeWJcjMVo/t133aawz1ux7f&#10;el6SzHX8ydUcN/SCPOmIcGNSxxuOf44NmZvxR63X57qP9Mm+nj7t1LYe122uS6KoL3O9KKcKL7jO&#10;6+9DFau+19mXkZ6hCsW0q5bVU/Oi/hbJn7IIsnmSrzIvP5la201Ir6e89RIBiF6s9tTx9rn2H8qa&#10;qmOK/tjVffpfy/V9Xr6p/HtCHQPHTv22T9U5hfalLMep9qMet3n9qHn68axlHXvssUOs7gOGWF0c&#10;Nxx55A9t3bx8fi9Ud3Cnx/8/8YxnPGhH8hEjRowYMWLEiBEjdive1VjZRd7e2IgxE6uRkGaKRgIN&#10;sfr37Guxmpc+9RzoYrWWZwYowQkS84Mf/OCqDCVI97ZYDWbI5lH/PO4/xOoQq1WMDrE6TX/s6j79&#10;r+X6Pi/fVP49YYjVPQti1Vqy9Zo/mBhidX588ulP/75tm6fXVMUNm5dec81YU3XEiBEjRowYMWLE&#10;XogXNW5vfKzxlsab1uDqxoaesRoJOcTqNEOsDrGKIVZ3Rjm9nHKd19+HIVbXZojVnRlidc+CWPVy&#10;rixxcLAxxOp0XLt58yNv2Lw0/fb/xtajll5509J4+/+IESNGjBgxYsSIvRNeXvWexuaGt/1bZ2oR&#10;j228srERY6eXV5FMWWvSOpqkCElTpQ/5UJEmN0T2u1kNvid/vz5jlRhkHclF5oE4JEBJ0bo2atYb&#10;hRcERWT1YtX+rBtreYO8RAjKz9qksBYp0UWuBdIrAgzEYx5TNC6kGSEbfIfxIzODsklJkHTq1ydr&#10;cuYN+mRgHqH3naALRF76aDyqrCNTaz3GELbPa08ViPLUPhC+wbhoc/qv3zmOEWXKrqJXn7xUCmQn&#10;IfrRj350hnVV89b/L37xizuU6t3h+6c//emVm266aYY1WXuxeuGFF85eiIX3ve99q+urwtqp1lKN&#10;7LQcwFvf+tYZhCeZiojPvBjMeOo32WnccnxzrOBcqcdDPTlu+lvXxDUGEdj1/IJjoTznTo5THVPk&#10;Wgh1X7+/XnOIuET6UbdJU8ty7bkesxZnLWsR6q3tULZt9bpWpm2BJCPHgjUrQ789sgvkFqlVRZjv&#10;dZ1T29IPedQViC8yEMpIXyFtyqzU/OrIuqZEaiTbFLUv8k6VHdLeml9fal2Riqj9CMmXvlXqftjW&#10;159x8L2mrUyVnTKMn+Pf96Ovq9K3e94+GMf033jmnJiHdtTzUjtqXRnzkP77XMvRluRJn/u21X0H&#10;8hqrxGq9Dg8mHvOYx+ypWP3KBsE4D/vnhX1f27j/7NsBEtcfffRDt25eOn/b5qXt9xCqm5e+tG3z&#10;8l9/ZtOmb9iRfMSIESNGjBgxYsSIvRL/rEGYrjd+acefGy22HHroodsjhEimiDcysd6szoNwicDx&#10;PTfLblTrvtzIBze1KUN9RFckYuQpoRpZSoZVkVfT92KVUI0s7qkzPUGkEanpN3qxSoSlH/bV2Zy9&#10;7MzMVJBpKcNnbSbj6kzHt73tbTM5CNszoxL6kj7KS47W8oM+RKZpT46nNiUNkVqFm7LquFTkrRLW&#10;zW6OFTGXetI26IuXSuGMM86YCVViFJ///Od3aNR7Btm6devW1ZdbeXlVL1bNUn3/+98/w7qqmYUK&#10;Qpr0zJgZx+zTppwTzqV6/jhH9GFqXHI8pakzVM0uznFzrOqsaedE8tVjAALXMTKmqQcZ012lXlc9&#10;rlvUbdJPlYMcz/VQzwOknv66rnnqbE+fM9sPVSCSafU3gbiSxp8pm2RLWSRkTe/3pQo5eZPPb1HS&#10;IRKtp+ZXfurqZ6imbaHmiyCeR6Reza/82q+UBSKv5q/5iL66D33baruh7joONW2lr7eS8ezz93VV&#10;lJd0fbt9r+X0YlWbHeuap1LPA9QxUG/tc6UvM22sfV80ns9+9rOHWN0H7AWx+k8bf7uAlzZqfFnj&#10;Wxu/3Di58c7GXzVe2Njvb9X/9FFHPWTr5uVTe6G6Q6pu37Z09FtuOPLIb9mRfMSIESNGjBgxYsSI&#10;vRb/cAcjFscQq0Os3gN5h1gdYrWnngcYYvVuhli9m76uSqQlhljdt0GsHn/88ZN9PhjYQ7H6FY1T&#10;G1Nr6YffaNQ4tPGJxlTa0xoPa+yX2HbUUQ/furT03impihs2L71xSNURI0aMGDFixIgR+zoe0PjO&#10;xj+afbs7Htj4tsYQr51YJZU8rgwSqM4iIWDc9PizYh9xAzewuel00133+e6GNeTmHARNZCkILSwS&#10;q8RrHuuGR+yDR+7ro+1VGhKrxFcg1kivXqzaFmzLI9y+KydLCxBpHotHfTwfyq5iVZ/0xaPkxByI&#10;wLe//e0z3vjGN87WXw0kbMSdcUkdqaeK1TxeXqWetmkD1G+c0w9lpQ8gBoPH13MO5DzIsXLMHU/1&#10;1/yve93rVt75znfOIFcJ0csvv3zG5z73udm6qqHGHXfcsXLjjTfO1l7FNddcM1sOAFdeeeU9lgKw&#10;rmqWHIBH/o1VHvmvYtX45pwgQev5E7Fq/BzfCEnjlDFznOvx0McqVh2T/CeA8yznFJHqPAvG0zFa&#10;JFYjj0J/nVXqdYVaZvpRt0kjT+jLqmlzfgTnVFBObbNxsz3XPLS9lrcrYtVvgnFAJFd+S+B7FZDS&#10;pR/a0ws5EiwiLOVCWbXNoeYnO9UB7a5CzWflB+mlgTJSb80T0oaav9blszKCPtffzYwdCMm+Ln/W&#10;NH0b1J3jlzGdQl01X1+P/P6s/ZCnpqtoa9Ipv99X667HQXpt7iVoxb70CcpMWdpU+5zxR38eZHzr&#10;uPZjblvSD7G6b9hDsfqQxsWNLzX++xye0UiYqXpWg0S9vnFSg3i1Pv8XGtryR417Pa5dXn6EF1Vt&#10;XVr+uympum15+dVXHX20f8uOGDFixIgRI0aMGLFPwqyFwxse57qo8fJG4rsav9X4vcaPNe7X2Kix&#10;k1gl4uoMx4hGRKr0IqfeEPU3v3Wfm9XcLMMNavYROFWARkgRYvPE6iKIrMweJLlSLtST/qbPJCHp&#10;lb6SYBkH+B5BSmqScqmrzlL1OfXCtuRThnaRcPWFVV6qFBFo9mqEK8i8iFX9NyZpNzGaesnAtL2K&#10;VWlSf4+2pA/WoU0eZIZl0vbHGeSdNEH7rDsKs0gvueSSmRTFLbfcsvpyqi996Us7lOrdceedd658&#10;5jOfWaWfvSq/F2GZtYpzzz13dWYsjJ86M54EdcbT9vSxJ2LVGEWkwrmYc9sxrDOIrbEasUqO9+dS&#10;cJzqOee7MVokVnsZ1F9nlYhE+Fz3TYlV8jPnB3yv+yvWV67nSZ+v1iut7fWa312xmt+ElBPZVqWZ&#10;bVWsVilsvKqQM3M09chX2ziPmr9ie22bz3W/tqRdxGjqRc2HSMJFddX8/f6IySnUhX5bX3/Gc1fE&#10;ahWMxlM5/TgsapvjkXR9H3vq2OxtsTqVP/QSdYo6ngeyWH3JS14y6/fByI/8yI/siVh9XOPGBrm6&#10;nnh+447GTY2nNvIf7l/V+A8NL0K9pvHQxr0Wn3j60//Rts3L75taU7Vt+9LWpeW3XnvEEd4nMGLE&#10;iBEjRowYMWLEPotfadzayONcb2/U8IKC5zQ+2jihsVHl6k5ilRg0WxP1rfHIbLd6Aws3tcGNev1c&#10;b1ojSoKyImzMjiQ31Q/CiuwzyzAzDs0O7MWYNHk5VS+y5kkuMzKVHzKztFLbAvKtClPiMdTt0tV8&#10;yiI9MwtSu81C9YKlvMWeCCQHcfLJJ6/OvAShXPtLhqZebUzZVXDWttY0yIzKzKrMGPnct5ucy6zF&#10;etzd+Dq+JKHyg8fxM2P1Pe95z0yKesM/zFiNWCVSvbAq3HbbbbOXV4X68irLCXzoQx+azVQ955xz&#10;ZlhmQB0ZMzNUM5Ygrc0shTf/ZxY0oZ3+wliS0vqacx62pU/Oq3o8zKCu51wtr6LsOp7KdD1lLEFM&#10;kjRkTiSWawbGmMTM+FehCXlTDqGYdMj1Wrch1xoW7cuM9aD81NWXax+0J2h77Vd9sVOVnehFnN+I&#10;5FNGxiO/KfkdSbpsD8oPyktZqL9F86ht6alt9Tnir0c/a71VxAXbalsrVSqCjK7fM47QjlpX2le3&#10;1fFDPTb9b3Id//q5x76pti6ithu1Xv3o96kjbdAH41bbUMezbkc/5v05FOpYQH21XWlHTVPLPlDF&#10;6td93de9+bjjjtvpuB9M/PAP//CeiNWfbPg33x/Pvq0dZqNK/z9m33YOTzd9oEG8vsCGeyMI061L&#10;S5NrqmLr5qW/GY//jxgxYsSIESNGjNjXsaXx2Uak6ucbvVgVXljwsoYZCS+xYQPGutdYjVjJTe4U&#10;boqSnmCpN6huSmtadagPpF/qBQGamZqBGItkRJWpZGkVW75n31pEOpJhyU88VmFa5ax0BGZm9FVB&#10;KW361EOweXs88UcMZlYlMRjMuKx91s/Uq0+1TYRg2lCF6lTdIArrTNuIRdSyQKiRZPX4B8fY8SMh&#10;029YxiDroF500UUzSZpZqNZRjVj16D/RGsxm/dSnPrWKpQMy0/Xiiy+ezVK1rup73/veGaeccspO&#10;ItVSABlL1Ef+CdWMpRm1xqCOib5m1mU995KfSK1rrDrnIi7JznrsK86fOgM6yJdxdH1UMeW6qmXX&#10;fCRmve4cm3lpIzhdv3X7PLSzHvt+f443SNSkc/xd09pV61J3ncFJTCW/9PU3oRdgdZ969a/225il&#10;39oyJcJC/3uzJ2hnlYQ9VbrW/k5R2zgFsZixQy9WK+qtZUde1m3GrF6/9ie/9LXuejz6Y1XHUx+9&#10;HOnEE0/cqT213T321/IqvaBVR71O+vb0Y9yL7qn8U/R9nGLR8TzQxapr52BkD8Xqrzfk/4XZtzYc&#10;jW9uzHvLP3Hq34jHzL7dM/5zw78jf3v27V6IqzZt+spty8v/ZWoJgBs2b/7rbePx/xEjRowYMWLE&#10;iBH3Qlgb67aGG54nN36tMSVWhfVX/65xdsM/vjdaDLE6xOoQq925l/xDrA6xiiFWh1idYojVfcMe&#10;itW/aXha6bjG/2xc2Li08Z7G8Y0HNRI+e2mVpQMeY8NEyEOsvn727V6K64455qu2bl7+g62bl74Y&#10;qerx/+uPPvpeXZJgxIgRI0aMGDFixMaNWxqvbHiMS5i5ME+smrVKrN7ceJINGyyGWB1idYjV7txL&#10;/iFWh1jFEKtDrE5xIIvVF7/4xbPj2aPdrqkDBW1yHILvj370o3dXrH5tgyj9YuOTDeV4iZU/yVGf&#10;/6TxjQ3hpabX7sDa+1NxdEPe986+3Ytx+dLS123dvPyKrZuXvuQlVmOm6ogRI0aMGDFixIh7M/wj&#10;2EupEovE6vc0iFV5/AN6o8WWww47bDtpB/IvgoQscVNKcCAyx81QvbmsN0b21RtaN6Wh3jyBGEld&#10;iDCBtU+JMJIs+E6uBpKrrpVKfoZerEo7D1KRZFNGxoF0JMeCfSmLOIuMROpLPvIuVIlnbPXDC6nq&#10;uqo+B2I1a4KC3Es71V3FqvLTBigftU6kLfYpJ2uE6lekMqpcy/q6jhEcz5wHcJzJVzI3aLv1T2FN&#10;VC+h8rZ/fPazn135whe+MMOaqlWs3nrrrSs333zzKldeeeXKZZddNsMLsIhVa6uSqzj99NNnMtUL&#10;suBzxhLkdc4Za/OSo/C97ycIQn0JxiWC1HlWX17lGBCZIDsXiVXXjzSIeJQv4tOYEjekEIxrzn/p&#10;CM+0Sd6MO+Sv657W6yjXX83fS966D453qO2G6zuSSb113OzTrvWKVekX/SbUfX4/9K32W78y/vb1&#10;eSr21d+pRaT8Su03qriDl1QFsjLp1D1VR+jbiVqPsoxf6MVqHVvf6/jJi7rNOOacQBWrPtd26HPa&#10;KW/d53vtwwknnDATq3UcfLd9iowTqohGL1ZzXuXYqztjk/xpC9YSqxmL2gek3J7a7/R9imc961kH&#10;pFhtbXrLj/zIj6wccsghKz/2Yz+28shHPnLlEY94xIwf/uEfnp07dRz2J495zGNWvu3bvm2VRz/6&#10;0f7cXbH6iMb5jcsar2r884Zy/mnDf7Zniag81h+x6uVU327DRESsmvV6r8enjj32a2/YfPQ/a39q&#10;64gRI0aMGDFixIgR91pc2fjhuz/OYp5Y9cKqf9fwj+YvNA5vbLTYsmnTpu2ZoUfYRZCQJW5qcwPk&#10;JpXMqNtQb0jdEOeGFjWdG9Sa1o1p9imz5iOsSC1CzAucQIzV2ZwkYURWnVHaI136NwXhSAzW2ZxE&#10;ahVlVdSqqwpOkjL5pKv7qugkN9Xh5VXe/p9ZqnX2KjmZsnrkJexq+UH7q0wN6k8aeWs/5KmCsUKa&#10;5TwAOdEfK+dHzeNFUemHmaX15VVmomb2qhmqVaz2eGnVFVdcMePDH/7wTKwStZkNe+aZZ84kdJ3p&#10;WyGuqwwNhGs/O7W2fwqiPOcfnBfJS07OE6vGO/IPPstDVGYbYZ0xhTHNPukcg7RDuyNje8jVtAlk&#10;lONV8/fHU3m17LovbQhEVoSVsmuZzgV1rVes9tTfA1Sxp2/qr32t/xnT/z7tCb18hN+nKusqZGf6&#10;hzrzc1F/51F/G3tJ2GOm6E//9E/PUHfyzcMxq/2qx7MXlOvF2NT+h7RrCvtTbz9TtherdQwjuGu7&#10;pa/nyiKxqv+1rppPP+q+UP9uSv1THHvssQekWP2ar/maNz/vec+bnacveMELVr7u677Ov3FmfO3X&#10;fu2KZQLSv/3Nd33Xd622DUccccTKD/7gD+6uWLWO6rc2vNjpATaU8N1a+p9rmM368MYBL1bFyvOe&#10;9w93fBwxYsSIESNGjBgx4l4Lj3r9+0b+MTolVu17auNTDf9o/kjjexsbLWYzViOEzOjLTDiQJMEN&#10;qhshN51ufINtBMcU/Q2z70G+lE08EYGZXUmqVqEF2yIFkZmcITMxewjJOgvUd3I0fY5srGXZRqJV&#10;5IHP9oeUA6ItIhPkJbkJYtOb8//qr/5qpxmr3l5PBoKczGxL6HNtA9GnDvSSNfVUsWp72o2axyzX&#10;SLIeso3cy+zAHPscM1JNf80iDh7LP/vss2cQod7uH7FqWQAzU2H2qlmrwbYbbrhh5frrr5/h8f8P&#10;fvCDO2HGKqGK0047bacZq+r967/+61WM52tf+9oZzpt6zhiTzPB1rqd/JF1w/jluU9iX/MiYw3IM&#10;ZGtmh/aCUj3EYM55ZEZwhKFxhVmkaRt6wdhfo/WaS38WzUqNmEQ9znBNE1Whijn1JZ02abft8lTh&#10;VPNrkzJAUmXWIfyWVGpa5epbxi511r7nnNxVUkcgVqG9+X2qv1sEVZ1FavZl7aP+pw9V3M1DGvky&#10;DjW/z3WMajtQ26Fdddx9z29rPScqqSN19m2bR22XOgheM1EXiVXtCfLUfmWcoe1p0xTp39S+eSQP&#10;al21DfZl3Cv12Phcy6ocqGLVUgA/+ZM/ORsHx8gs0Ic//OEzHvWoR82OTT9e+4snPvGJq23Dc5/7&#10;3EVLAXxl45CGf7v1fEdjrZD/koaXVT2zEbFKtM7LH7FqjdYRI0aMGDFixIgRIzZM+Ie3R8GeP/t2&#10;T7HqLbH/rLG1kZkS/62xEWcFbDnkkEO2R7aROpEoIDKCm/Kpm8s624ukyI04eeDmPzfdZEQVBMpL&#10;2SQQcRgBZqaqWYZVrBKiVWJKNzWzs4ecrDNd+5mf9hOuqXsKUjL1amctv5ep8yBFSVUisM5SNZMy&#10;bfPoeu2zttU+V3qxGqpYlSZ9IIGJweyr68T2kG/12Nfj6jvJSKbW9Uff/e53z2aX4kMf+tDKNddc&#10;sypWPeKfGamf//znZ2uuBrNYzW41UxUXXHDB6uxUn5VF1s5bY9Xarmb6TmE8p8YIZGgEZ+2rfRlj&#10;45UZkjA2tYw61vbnOujLDGRg0oDYrGXXY6OMmrZCaKZM3+v16FpyHadc2FaPb50520OCVVkW6Qty&#10;s7ZD+7WzXufyV7lYfx9sr78BvYScmjmqrfPqr3l3hal6bJv3e9WPiX1923eFfhwIprqvHs+aridS&#10;Mmi/7bV/td49obbFeJBz5GodlypVMU9K2p6yUPsP3/s8hGf292NU96Evfx7S1XxT+fsxrhzIYvWF&#10;L3zhrB8HI4961KPmiVUi9LpG/t1W8bj/esLLTaX/+UZ9eVV9yqnGTzWkP3n2bcSIESNGjBgxYsSI&#10;DRJeSPXSxrbGGY1TG1c0/nvjrxrXN+5q5B/kJzXyMoMDJbTnkTv4KhvWCLLY+mI/0PiGhjFYTwyx&#10;OsTqPRhi9e4xHmJ1iFUMsTrE6hRDrO4bFojV/Ke4J5J6HtvwwtJvbniJ1bx4V+OOxgtn3/7BP7ig&#10;YQbrsbNv94z/2vDvxP81+zZixIgRI0aMGDFixAYKj3z9ROODDeunRqIG/3C/oeGm6JsaB0pYH+w3&#10;Gx9ofHwH5LC+6FMfbjS8oOF9jY81rm5c2PjPje9urBULlwIgVUIVq258Q32UVho3vXCz62bbC03y&#10;kpN6U9uLVfIyj9cTYh6Lz4uHMCVWiccpqvj0vRereZQepCpJWJcC6CFT8zi99tXye7FaHx2vSOcx&#10;9ZNPPnm2BAC5Cmuu6m+kqu9BuzImqP3vxWr6Q8zlUXXbk1cfFolV3wMxR2KFHNscM1LSuFraIJDE&#10;RCguuuiimSQlTHHTTTfNlgAAuUqo3nHHHTOsuVrF6vnnn79y7rnnzvDZ0gB1KYBTTz11TbFKYMN5&#10;Y9xDPR76oC/9eW4fCQ7jRB4G41LLyFiC+IvMIhvr+OU83xWxKq1yIlhzjUE7U6Z99XqMWK3tVr5t&#10;oRertf+uTYIu2JY25lwIylF/FZKkm2s/vwPSpb++198AEivnFWpapI7U73PGBL0Qq+VN7QtT9fgd&#10;q/3oxWodE9+VU+tKf1Hrqtuzz5/KCI5bLaseT2KvUvP5XtNqm/bW/tW27CppE2pb1B2xWsfF9wpJ&#10;VkVksD1jC2XXen2vok0e51Qdo1reWmK1jlndLl3t41R+/U07eg50sVrH6GBigVhdK/w76aLG7zam&#10;nkDyuL9/I1kCiogVv9XwAtMpcerfXO9tfLFxvA0jRowYMWLEiBEjRmzEIE23NMxWfU3DjNVXNP5F&#10;43GNA+nxf//ot44X8esf+m4u4LsXLvxio4Z/9P/vhrSRxUmP0xpmbyyKLU9/+tO3k5ggESNfzFqM&#10;1AEZ4KYncmAKN7i5OXLj6eY6s5fIinpT60Y2Yof8IaoiCclOkrEKUW2rYpEgrfsrVa72YtX3zOJE&#10;pGaVpT3qTnqf674qVsm6Ktsq9qnHWqr15VV1jVXrgp500kmrZN1VmNlaZ85Wsepzttc33xOp2R5R&#10;GKpY9bnuI2WzD45RzgOfnR/qNBbhTW960+pMU2usmmkazFr1AisQqXfeeefKXXfdNYNsrWK1zk5V&#10;zkc+8pHZOquRtmedddbq2qpTYvUNb3jD6nqrr371q2fnCay3W8Vy+mn90SpVbM+4GpecoyAta/4K&#10;8Zcxct1Uaeqz/OsVq1n/NfXKV68z5WdfLxiznmr2Q1mpB7Vs4rS2idTKNYyaV9pal+9TQrLmtz9l&#10;++2owqru68kx6dsejF09bqhCsd9X6cWqtNrW96P+XlWsvVnLqL97vSSsYwH1SF/rsi1lKXdR/ppP&#10;W2pa+2zbG2K1Pza2pQ367zfdf5jVcUm7gr8DatuD7TVfP2Z1v/NEHtvTFv2r5S0Sq2RqbVOVq+qt&#10;fdTnPv8ijjnmmCFW9wF7IFaf3PhM49ONpzW+vOHpHXhZ6f9teFqJLM1/VJupagbrzQ3LSEknvX8b&#10;/svG7Q1POX1fY8SIESNGjBgxYsSIEQdweNz/tQ1C1Pqw/66x3HhB45TGlxo3Neo6YM9o3Nmw73UN&#10;a8ouNdw83NZwc+IRuUWx5fDDD98e6Ui+VXHhRpN0iHhAvod6Q+tGNS/9QJUAuUEOkU8ggtQdCRgZ&#10;GikG8q7O3iQ1026QsUH+Sr+vitHkr+lJuCoNq4hFbQdhSthNUWUxAWt5AyKVEMzLl4jA17/+9av4&#10;HojVtM/sVWOU2ZdVrCLtyGxV2FbTE3aVmraKVuKURAyOkdmC8F1a41SXAjD71sxSRIhedtllM7Zt&#10;27b68iqQq2Hr1q2zNNKDPJUfhKptPufFWF5eZdYvoQrjlBmqiKTO2Ol3yFhkPJx3znX9IvCg//qH&#10;fhx8r8eXxMw+Y5QyqtDMd+c7QZptUH/I2MN30lL6zFwlk4Jt88RorTP4nusa8igTNS/6azrthv21&#10;HX4f/Ca4tiObfPY7EJSR3wppc/3bZ5sy5qEO45oXcPms7UGalN2X5XvtR0/Np13knPbXmY36Ar9l&#10;9bdL2/N7CN/rPmUF3yvSEHcVbcj463NtZ9oQMs7Qrlq2bcpTRsqrZSF9hc91Xx2THuXXNvhN7+Vz&#10;xi5kPJDxSf9rn3xPuqTN2Phc25wxreWh5jcutU35Owj1WCqr9jHjoN7ar76t4UCesfqCF7xg1teD&#10;kT0Qq/dvvL7h31Fmmb618X8aL294q7/t1lMlXRPf0jizYZ+nm97Y+L2GJ4Vsw283RowYMWLEiBEj&#10;RowYsSDM6lzvmqT7KrzV9taGmRbkaW2P9vmHfxWlZlVExP5h4+sbia9o/HLDzIyLG4tm5W459NBD&#10;V5cCIHXqDX69cXXDmX2V3IxCunpDuig/SRKRZJYeeVqFp+9pFwjNup8krdKx7vM9+6Sr+3zv1zFF&#10;0oMwrXX7Hqlq1mgVmlVIEpR1HxGafGQt8VffYI86e9Xb7jMTE0RsbUctu0LykXukGZk6lYbkTTsz&#10;5tlX88OxqWIu6Stm1Jo9GiI+QYR+4hOfWF1j1bqq82aokqrSZ7ar71dcccWMj370ozOxesYZZ6yu&#10;SWu86gzVfkwdvxxrfUsfyFOSPPscD7LQ9irAa9+NSe1zHVufCbyc++RlxpYYrdIysowMTJp+TEnb&#10;jL821WtFWWlTTy9NIxXVNS+NMtNuaWtdNR/Ip3oNZ7t0RBMRkrKmqL8BBFmtayp9sF89VTobl5qm&#10;CsS1yqtMiblFSF/rMsb6nt+5CMApenlJRpJ9VY5PnSs1fRWD2pJ9PtffW3X1x7OWhdq2WhZqH/u0&#10;yk8b/IeZPjv2tf5+HGrf63nUU8cStV3pj7L7+uflr/RitY6Pz7UdqVfZya/smqb26dnPfvYBK1af&#10;//zn7zQOBxM/9EM/tLtiVXxPgxw10zRiNFha6TkN/35K+LfWpob/0O7T+zfUmxrf1RgxYsSIESNG&#10;jBgxYsSC+JWGtUr3Z/x6wyP9v9GYkrxmpxKoP9Ow/zsbH2r4x/+PNPp4WOOjDfsX3RQMsTrE6m6J&#10;VVKzytTKEKtDrIb6GzDE6hCrUwyxundjg4tV4W3/Xk716oYnft7S+NWGl3tO/UezJQO8KPTfNt7c&#10;8MJTTwG9uLHWckojRowYMWLEiBEjRmz48Aj+2Y3DZt/2X5zbuKVh5oTwZn9rwD6xMSV9ydStDS9h&#10;mLpReEDjnQ1i1RIB82KI1SFWh1gdYnWVIVbvifS1riFWh1jFEKv7hr0gVkeMGDFixIgRI0aMGLGH&#10;4VEvL4FaC2toXdXwj/g/blifa3+EF2xpxw2Nf9z4j41rG15Y9fkdn625Wh/3f3pDuz/QmPeo/x81&#10;iNWfn32bji1PfepTt5ONIIwIE7jxd/PoRhJkgptR25MGbk5zo5m0od6QurFOOpAJhA8ILBKStKwQ&#10;moEIixRDFas+R2CiSlrSlGgNL3/5y+8hVuX3BvngDfoRaNCWlG2ftgZrlUb8EJR1X9byhO9epmSN&#10;1SoC3/Wud62ccsopM9797nfvhDVXc2z0RflTkq+KUe1JGsKwtqVKYPun8geCMVS55TPBZQ3TKlO9&#10;bMr6p/D2/ssvv3zlyiuvnPGZz3xm5fbbb5/hcxWrH/vYx2YClVAFkRp8Vw7xqkyceuqpM+nsZVlT&#10;OJ45VvqtbzAWVZA7js49/SPEM2YEpz7CeGU7erFaZZFroY7ResRqxRqidezrNYZIuB771BXU45qs&#10;eXqxmnxTpM2BbEoflV3rrduDMSGjQhVgfhNq2TUf/MYYK0Q81nPPuGR/0tS219+iytRvUf2dWgtl&#10;1Harh9yLrCPvpgQR+t+9XRWrypA+1PJ8Nr5BW7WttrWWhSoh5an71F3z1TGr9fiuLn+mrCmSdi1q&#10;2Uhb0h7H1va8CPGEE06YfZ+Xv6K/88SqPvTtVbc/s03+2tacDxhidd8wxOqIESNGjBgxYsSIEfs/&#10;fqFBKO4KxKbHxPZHPKRxTcP6qn/a8DIqL5/atmOb9nlr7e808ibbIxu2v63hMbap+J8Naf7X7Nt0&#10;bDnkkEO2k0QgLoiUKlPciKLe5FYyQw5uNt14hv6GNOlAJlSxSvxFAmaGZiQYerEaIQqf86Ip9GI1&#10;AhbEqrfzh5RTt5NueckRFolVwi0vgzKGdR9Shv4Qq9YmrSKQUI2Q9DkzM2E2pvZBn3qxShYiYhQk&#10;YZWJtR3aSBZGGE7lR+ReqHIr+V/72teuyk685z3vWTn99NNnWHOVUP34xz8+46abblr53Oc+N+PT&#10;n/70bDYruQr7M0MVvVglXc1kTT3GyczevPyLZPUSq4hqxzzHynHL+OcYRNobE33LmGVc9ZFcRZXU&#10;qOMvj/Od3IJrIUJWma6VyKFAoqXsnl6sRrpNoS5iLkQUwbWVunJ9EeH1+NrWlxf6Nqd/UHbSqTe/&#10;FfWa971KEpKq/gbUsiOogm3pR8SjcckYGZsqkesYQBm1LZX+t6ivexH67Xcu2DZPrEYoB/XVMZTW&#10;du3PWOpvxkT5td3S1vFURvb5nGOQ45DjH5Iu1PIiEoO6k8/3OmaV1OVzbVtPPfa7gj7kPICxUhah&#10;ihNPPHHNsu2HWbVkdkg/kfEI0uuXP9MH25Xn83HHHTcTuz/zMz8za8fy8vIQq/uAIVZHjBgxYsSI&#10;ESNGjNj/QaySk5c0vMRgHqc3Plm+P7axP+IxDW+qjeT1oiqP72vPkxu/3/C2WrL1JxoiYtXaYWuJ&#10;1T+YfZuOLd/5nd+5/fDDD1/B93//969867d+6yqbN2/eScCg3vCCGMg+N8T1Bqne6LpZr+UQPBEm&#10;RB3Bl9mA5CUxFjk6hdmHEbDS18f/icikI03rDFX7I94gnzR1G4lZIWuzj5RLO9PWzKrVlrrPtsyU&#10;VW+kKvlIRKK++Okd73jHTFgG+SJJUcvuJV/EZwRi2pI0WE9+kIP1WNmWtMbWbFriN0sYwOP63uiP&#10;iy++eCZTb7755hlEamavmqV6/fXXr9xwww0zLBVQxWrlwx/+8MoHPvCB2XhV4Vw5+eSTZzKcGEc9&#10;VmR8jqHPkZ4h5176BtsjOPW7jhnJ5xwPhGXkcwQZIqaCbSRt5OBarCVWq/Qih1IvtEkZubZCPb7S&#10;pCzSqra1XrOoArBPC/XXaz4iKhBVfZ5gnGrbK9qmH2knCOE6RgRfrWse0k3VH9KOqX3Qh9rHnir5&#10;+rpIwMy0hG39+VHpx7OW3aNddcymyuuXEiAa5+Wv46kdU+VhrfEI9dgrL2X39HWRnmmTMkhs5RmL&#10;MFVOcA6mDdJWYVyXL7Cv1qv/2RdyPh999NEk6soDH/jAGd/+7d++8gM/8AMr97vf/V6x4+/SAya+&#10;5mu+5s3Pec5zdjruBxNtXIdYHTFixIgRI0aMGDFiPwex6vF3L3lahNmf/6Px7MaiN+fv66hi9X2N&#10;Bzb6+O2G/Sc3tH2vidXHPe5x2yMrnvjEJ0q/yqGHHrqT2EC9EceeiNWIHtLpQBOrta5FYlU7sm9K&#10;rKZNpF/EKqHq0Xn0YvUv/uIvVtGuKv1q2ftLrGoT0WkJg16skqC45JJLZjNTPfYPYjWy1AzVvS1W&#10;jW3GuRerOYY+11mh0K9dFauRMM51ci9p1xKrGeOkX8SeitV6bU2xq2J1Xlr0InCI1SFWQz32ykvZ&#10;PX1dvVjVbuVN5Z2iF6v1PNtdsXrEEUfs9Hfjwx72sAN2KYAhVkeMGDFixIgRI0aMGLGn8ZLGI+7+&#10;uGZ446sZomaG7q94eOO6xp2Nl9owEU9tWG/1Yw0iNWL13Tu+T4UlAKT5V7Nv07GTWH3hC1+4cthh&#10;h63yohe9aCexgdyghiFWh1gdYnWI1TDE6hCroR575aXsnr6uA1Gs+rvxkEMOWf278ZnPfOYQq/uI&#10;IVZHjBgxYsSIESNGjNj/8aCGt+KvNwhIb9D3Jv79EXl5lcf9t9gwET/aMKv17xpm1z6xcWvj8h3f&#10;+zCr9aQGsbroBmUnsUoOEUZwc1ulacgNahhidbFYVX7a5sVVa4nVuhTA7orVrKsq3Xryg2AMHh2v&#10;x0q5SVfFqjf0B32ZtxSAtVS9hAq9WL322mtXlwnAlFg1XuoLa4lV447dFaukHeyvYzYlVsN6xWrN&#10;U6nt8r2Of48yc12RUqkXG12skmW9jLy3xar0YYjVu/MoL2X39HUdiGI11D4NsbpvGGJ1xIgRI0aM&#10;GDFixIiDL/5N45bGobNv+yfObdzVsIzBVDyp8dnGJxpE6vc1rmgQp0RyH9/YOLth/6J+bXn84x+/&#10;vV+PEf2sxUAg9WRfFatuSN2EBi+XmSeSCCviKXKLFOvlZo8088QqiRbZ6XO2Q97kgzRkHGEYCdoj&#10;j/ZA2ohLKL/ui9RD2pA6XvWqV81eSOUlVd5uj/e9730r55577gzfidfwyle+ciacQ633N37jN1a3&#10;e5GV8atjOEWVhPLX8ir2R16hykfjZI1VMjUvjAIpnJdwkcUEal5Q5UVUZCsIU7NZI10/9alPzURr&#10;qHLVy6suvfTS2curlAkC1/gFL7AizP/4j/94RtoP457t5GsVq+RjXtpWx8j5HAkjTcoCKVnP+6Sb&#10;gswJzn3HRv1TaWGc67WXsUcVoagCqJdD5OOUWM35kXakbP2oQq1es6hSivCqdSWfNoQqrtK+WnYd&#10;l1oWal3GTF/J3GzTtzpGvayrL5RSd923CL9byq9t6cte1EfjkPHq5ZwXHVWxmrS17J5aF6bSQDkZ&#10;m779YW+J1anx6Mehjr/Pzpcc67X6XMnxgHzKU/5UWvTt8L2OXe1Hla69NO3LmUqjPSnrQBar2paX&#10;fR1s/ON//I+HWB0xYsSIESNGjBgx4iAKAtJSAGaCLtuwn+K/NkhQMvSrbOjiPzW08S8bHv2X5h0N&#10;eV62Y1sNSwXc3Phc4+tsmBNbnvSkJ203exFmjhIWIF/IDWIDPlepFLIfbjbrDW29sZaWGAmRWyBK&#10;6lvup8RqxGUgzarANEs1SEt4RnrWffJWiei78klX8g29WK1113r7dlahG5JPOo/3m2FpxqdZmIgw&#10;hBmYxGsgBM1ADbXdxGiEnzGLNMux7GekokrCumSA8jL2cCyqlJMm/SB73/nOd87exv+GN7xhFW23&#10;HADI4rzRH5mtCssCWB7glltumWFmq1mroRerZq2ed955szJhzOoSBKRu5CkcE7OKYfxz3B0f55nz&#10;Gs7xfuwQkQnp67j4Xq+HeTjXScGc68pSnz9zPeSaCK6HXHuIAIZ89TpzbRE+kT61TO3XP9dyqP1L&#10;H1MveUWaBdcwsRWUGcnlO/mGpPeZkEp7empaZde21np61KevdYyMZYSwMenrJfOC75FhyO9SfpvS&#10;D6hPe9If1LxTzCvP9yrmSEGzVoM06unLWy8ZS5B8dcx8r33Az/7sz87katC+7Ovz93krfTuUY4yV&#10;H2q/7avnkrrmlVe3I32D/dq96HjaV6l97OnPmVpO9vX9qPlr2571rGcNsboPGGJ1xIgRI0aMGDFi&#10;xIj9H09p/M468Lb9zOrc1vAW/v0VT2hsbWjLbza+p0H6WgP2uY1rG5YKeEEj8S8a0tsnzbc0LCtg&#10;hur5DSL2tQ3LAsyLLZs2bdpO+oFoiswhL9wQuzlGfTyz4mYzN7tuNiNN7IsEQSROsK3OpjPrNLIy&#10;UjLCErZHBEJ7Iz77R/mJtHkzVAnFKhilJVPrcgHKq3VrW/Irv0rXmq4Xq75nn7RkpEfZzznnnNVZ&#10;qnnDPgjKyF3Il7L0v7a7UkUoAVi3r0eskrQEd449sVdFrrVh3/rWt84wQzRS9S//8i9XIYsvuuii&#10;GRdeeOFMhgbrqGaGKqn6uc99bhUzVvslAIKZrh/60IdWzj///NmsVZjV++pXv3rlz//8z2f86Z/+&#10;6eqxxite8YpVyWr8q2iuctF46JuxyNhBuojUXk4bm1wPrg3ncMasYiyr0FRuP9tTfuNM1kb4TpUF&#10;QrFeZxVlkYy5zpRlhnF/HtQ+uj6Tnyiq1+UiXN9VOOmTbZmlCBKstq/+bvRjkN+JUPuoXdIYl4xR&#10;ZusmXT8btMo9kixlkWbZDvlrO0KVajV/j/z5nYN86T+pW+uq4g5T5e0KdTydQ/3+vq99nY5X+muM&#10;5+3T/3pclZV0qcOxrv3WnjouU8cT6sn2fh+UnXIjg2v6vo/9sarl+VzT1rLkq/scR9v786COS/Li&#10;2GOPPWDFKunr+jgYGWJ1xIgRI0aMGDFixIj9Hx6nJxx3hT9sfEVjf8X9Gmalpj2fbJhJe2HZ9leN&#10;BzYSD214mZV9X2x8qHFe47Yd2z7TOKSxKGZiNfKPhInMIWl2R6xmu9lmVTytJVarUA1pF6bEamTa&#10;/hCrtfywllglJYlUQjWisIrV17/+9avlpuyUdW+LVdIx+4nTzBAlV+eJVRIUH/zgB1f7BzNR8yIr&#10;s1T3VKwSqn/2Z382wwzaOmaEao6j8a/9r5CmU2LVmGWM+vEzNrkeFolVMjDyFsqt11LyG+fUu7ti&#10;tW/HesSqazn5iad6XS7C9V0llHJsiwSLCKvtq78bPtcxIN9q+VMizrik3cRq9hNkJMz+FKtp91pi&#10;daqM3aWOp2Pf7+/72tdfJaExnrdP/+txVVbSpY5erNa2Yep4Qj3Z3u+DslPuEKu7HhGr9do4mPj+&#10;7//+IVZHjBgxYsSIESNGjNjPEbH6qQZBOY+LGqc0/nnjaxr7O76y8fMNM1DNNo1Q9Tj//22YwdrH&#10;4xtmp36pkfS4tPH8xqLZqmKI1SFWh1jdMXYYYnU+ru8qoZRjWyRYRFhtX/3d8LmOwRCru04dT8e+&#10;39/3ta+/SkJjPG+f/tfjqqykSx1DrA6xui8YYnXEiBEjRowYMWLEiP0fxOorGj/YePgCvqMx9eKn&#10;/RnWStW2Fzb+38bPNp7Y+OrGvPj2xtENSwPI86yG2axecrVWbHn605++PZKKiCJlQNC4oXRzDJ/d&#10;yPfYHtxYZz1EVDlEtNZ8JAmZB9KEwMvamJGsWdcTtkf0oYpV0tL3UMUncaq8IG+EE9YjVuUhH6Ed&#10;tskHadUHnyv2pwzfrZtKTFqH9Mwzz5xBFNYXMVmHNXjZVe0jQUYIogpA3wkoY0noJU2Vgsh2EG/p&#10;k8+ON9EHx78uzeDReyI1vPGNb1x5zWtes9OYka5Z3gBZExWWAohYvfXWW1e+8IUvrGLbNddcM1t7&#10;FV56FazJao3VyFpYi1b9eWmWMe3HLBh/fZvCuDlXnGfGMmQfjA0BHYxLXUfVmGfMKs7nOu6+O+cj&#10;Z+B70qKKVcexluc7kef6QhViypkSq/VYpw2B9Mo1K3+9ZqsY65G+SijXsO1ZYzPYF5Sf/Nrej0GF&#10;xEo+AszvjmUO8juhfWm3MTj++ONXjjvuuBkveclLdhKraSN8Jv6CevK7ViHxkkaeKtEq0vbtTt/l&#10;0/ZKzavd9fj1SJ92Q9r0GXXc7KtpU1/6D22t+Wt/+7rrPn2pj2dXYV7rSL/Ri9VaL3Lcfe7b3ddd&#10;ha00xri2NX0NdZ9xSV0+1/GoaZWb4w312t6XXduWvBhidd8wxOqIESNGjBgxYsSIEfs/zPp89N0f&#10;R6wRW4466qjtkVLkX2QQOVMFQL1ZnQf5Q7aEyB4QqzUtSZJ95FGdIUnmZaZmWEusRmCiF6t9ORFn&#10;sH8tsZqZjUjdU3X11HJ8ft3rXjd7278XMHm7PYjV4E37dRZolZfWDiX+cnx6sUo8GUtreybNImp+&#10;n6t462cQmyGaNhGZhCYRX/tqFuvZZ589SS9Wb7/99lV8N6NVGlx11VWrZNbqxRdfvDob1vq0WecV&#10;JGsdszqb1Zinjz2kqWPnWE7tR53VC+OSc9ssUhKzjltw7dSxto0Iq+e/74vEarZDOtdPhFW9LpUz&#10;JVZr/dpdy6vXIhlWr9kqxnoIsQgqUor0JJl9rvKqon3J34vVnlpORJpxTt/8ZiSttpCpL37xi2eQ&#10;q+RfrTtUUQf1ZPwq5FrSyDeVBgRbbbe2pq55ZYdIxql9IPJSFhb97mpHTRsRWLf1+afqnMJYVtk1&#10;T6xW+hnItd5KPY/QS9NerE6lWUTts8+1Lm1POscq9SBidb0MsbpvGGJ1xIgRI0aMGDFixIj9Hz/Q&#10;WPQm/BF/H0OsDrE6xOrEfgyxujNDrN7NEKs71xGGWD0wglj98R//8dmM7oORIVZHjBgxYsSIESNG&#10;jLhvxcsaa61TejDHliOOOGK7N6uDRCNxQO7URx/n3eC7mQ6EDRESiJfgRptkCSSOOkAGEVekJ/IY&#10;uj9DtgdCjBgDgUaQBt+DdMoK8lZZJg0xSFyGfq1UYjWPg2sHUZq65CVmUUUjaru0k5QkBa1HSq7C&#10;GqvBMgG9JKxlEaD18W7CDERalgJYJFblr+Sx+FoubLP8gnGApQC0HWkbEa99gRTO8gZk6oUXXrjK&#10;1q1bVz772c+u8vnPf34VsvW6666byVXUpQCI1csuu2zloosuWi1L2eoyVjj55JNXTjrppFWssZrj&#10;6DjVY11xHB0X/cuSCGthrEnMiMxerDoOwXf74bg454lF1wgISccsaVxzvodsh++un1xnrrsIOt+1&#10;JddSZG3ODTgnlJE06k5ZyiUsQ7YHbQ7q9ZsAvweuYX0hvUiq4HvQ75Tlc/3tUEZF3ggwvzn6p035&#10;PVFG5KGyCb/IGJ+JsbRBGb5PIW9+15DyyMMQCRfS79r/IG/tey27J3nqtloPlBHUlWONWq+8qTd1&#10;o27r8/d11XbUfMbgxBNPXMW4JZ18SVfb6hzJsUatt7Zbm3Kc0ZdT6yZWbevbmuOAuj37Uq/PaWuP&#10;uvtj3pfVU9v5zGc+c4jVfcAQqyNGjBgxYsSIESNG3HfCy6Re07hPi9VDDz10e4QmIRPxSXzUG0o3&#10;xFWKBNK0yqbge2YuTWF/hBT5U2dIagv5VWcP2p/Znz0RnKGK0V6k2hYhC+n9Wcsj0aqQTD4ou9ZV&#10;X5ZE5tV9FftI1Xe84x07zVJ9+9vfvvpiKLNZq1hVZm17HQ8CLbMMHQMCLmNZ2x4I0zormDzNPp/1&#10;i4TObNzadjNts6YpeemFUWaKZm3YkD5ZV/WGG25YufHGG2fcdtttK3feeecM66p6YVXYtm3bLG34&#10;2Mc+tvryquDlVZn9apZvXvYFcvW1r33t6hqrzp2IUOdMPdY9jqc0dYwrxiXnKAjKKiz7fRlPYpVw&#10;zLlOMrlWyMHklb5eL8qYt8/xrVJS2RGh9tV2SE+e1m3Oldoe7cg163O2I3WE+htAnCUfpLetpiGy&#10;+jLmEbk1hf36V/tte9ZUzQzVKkyrfJM2MxGl8/tVZVtts/3S1fy1bT7Ll3b4nH3opd+uUusi7FIP&#10;+rS1Xvn6ff22nkX568vAjIl+hZourHWsa1r9qnVX6kxh1Hb4brwdv3n19sdzESeccMJq2eqdSrOI&#10;2tbl5eWVBzzgAQekWDWb1ozug5FHPvKRQ6yOGDFixIgRI0aMGLGf44S9xG81Pt24T4vVTZs2bY9Q&#10;JN8iWMigzDCKVM3MtQqRk1l2hE4VQmbGBWnrzTBpkhl0pCAhltmodYZoIMHSTlR5anZlZqiCHLQ/&#10;aVIupK3SUFk1PYjLSDKQbKlL2syIxCKxqi1pr89mfHp8vYpBojUQr69//etX8Th78qu3jgdhRqpF&#10;bOcYVMHneNbZqVVeKyP79DdCtbY3EJcRqySrfvpcZ9vWvpiJa/ZpZCmxetddd83w+P+nP/3pVW66&#10;6aadRKslAMhVmLXqu6UAPvCBD8x4//vfP5vxe9ppp8145zvfudNM2rzoDPpBAsPxsS/9z7FE3VbP&#10;PWNjPAPpWc+Lus/3jKfvU2LVsUoax4bUjBx3DWSfsnI84VpSRq65CFXYVyVqfz4kf9qCuj+CNNRr&#10;FPU3wP5arna7tvs866UKRZB5gUxTfqQapIkUixireaoAlDYCLOWlXunqzMPIspq/ts3nmt/nmr/m&#10;I/nqmGV73d+LwFqX8lIPaj2o/c3s25C21rJ7avqejBeUVfPVfqX9/qxt7all98e6UvuEKj+1JedA&#10;bUuuBfTjPNXWoMwIPDNi677+vJhCHu3D5s2bD0ix+tVf/dVvNpu2/ifEwcQjHvGIIVZHjBgxYsSI&#10;ESNGjNjP8ebGXY0v7SF/11hp3OeXAogYJJUiesibepPsBrYKmJBHj0G2RKoiZcHMs3oTSxRln7RE&#10;VmYKmm1I9uV7xGYVf3WmIWHai8EQuRp8r/Kzl22oszmR+qHMKlMrvViVNvnUm0fqPcqeWarEYCSr&#10;7RGYIDRTtjozkxfkXR3rEMkHki4zXI1pHSNlZZ+xnzd+6MWqZQ+I37Q7bc+6p+9617tWrr766tV1&#10;Uz3yX8Vq1lud4hOf+MTqGqs+y3/55ZfP1lqFdVbNiM0MVnLV7Nm0L+MOY5aZrMZeP+t4ZOZq7WtN&#10;E8m5HupY+z5PrCaNc6ymcR1ln7KqLJ2acZrj3c9Ota/uh3qTFzWPz3VfveZ7/CbUuqbKTl/XQy/b&#10;qtgjxfw2VGkmfU3Ts16xSpDVendHrCZdTy8b+/3y9vlrXdpW8y8aI+2u+yB9LXsR/ThU7KtpHYe0&#10;Ke1fS6z2bV8v5OVaYtV5lnOuH8+ptgaPmmddXnK07ls0HqHOpj3qqKMOWLF6zDHHrPbzYGOI1REj&#10;RowYMWLEiBEj9n8c0fhMwz/OtzWuncN1jdsb15dtlVsbQ6zuYIjVu/cpc4jVIVZ7hli9myFWh1gN&#10;fdvXyxCrexZDrI4YMWLEiBEjRowYMWJP4xcbHuH/zcaTGo+ew480fqnxn3Z87vc/u/HRxhCrjSFW&#10;796nzCFWh1jtGWL1boZYHWI19G1fL0Os7lkMsTpixIgRI0aMGDFixIg9jQ83/mvjH86+rR2vajzh&#10;7o87hfx/2LhPi9WnPOUp28lFEDoRM3DzGtzAkjtkR02zSKxGtIBYdZMbSBpSB9aXrGKV4AX5tx6I&#10;VeJyiilxmv5CXmWkTkTsBnmIR3hRFoE6RZV6kD71+Pya17xmJiQJVS+tqi+uQv/yKm/bj/yz1mlt&#10;l/EmtWCs8/Iqwi5p9EX/Ahkdap/tI0vTD0Iya5OClIygBNFKEBOaQV/6l1d5MRVuvfXWmVzF5z73&#10;uZVbbrllFTLV2qp50RWRes0116zi+2WXXTZbZxUXXnjhyllnnbVy5plnzvDSrLrG6qte9arVduuH&#10;fsGx6c8D+41tzjsYP9cBrIPaC1TbQt1OaHtpFRwLa4+6XuCza8V6pq6XkOMHeWpZuTbg+LruXDO5&#10;bmo5laTJf1rkeq11KS9l+561KlHFGCKvIG36COXYVtO41vsyQi+5IjQjCavYJMf8ZthGeEV6JT3q&#10;i6vQS7DQy8Ze+E3ll0bdaZO2z+tHhfTT9kp+82B/0gXfU1fqC9qVtUdhnILvtc1pd8YLtayejOkU&#10;2lHbqB+1//02pC9hd8Vq7bPvyurHsT9n677aDv2o41bXSPW9jtW89qYtPUcfffQBK1a17UUvetFB&#10;yfd93/cNsTpixIgRI0aMGDFixH4O66NOidJ58W8bb218/ezbzvH9O/68r8aWJzzhCdvnidEqZ0IE&#10;3hQ1P+FSb3Dd/FYBQ+pEJJFYBF/kFvHXSzBSMekhfZ9mPRCKEY+Rj6RuLVsbah4yNbNQF0Gm1nzE&#10;biQrMWq2JwlZZ6l6YVVmer7hDW/YSWASfynLmFSZZ/xyTAi7CNU6dmRu2kYgVjFb+6h9pG8Vp9qS&#10;WaAkZcohWb2gisSss3XNUr3oootmEKFkKokKL6nKy6l8znbcfPPNqzNbcf3116++9Oq6666bbbvk&#10;kkt2ennVe9/73lWMpfam7cR1bXf6q++kcW2zl4M5LiRhzuH+BVUV52nKQ93n3K/XScXxkVeaSCjS&#10;sM4urm0gSGt+YrRel9LWfHVfndkaiNbaL+lStvRp0xS1bu1KGcqzbVfEqt+DKqzq7D+f8x83IMhq&#10;WpBZVaz2EpIoyz6iLPVOlVVJOfPy9yiv1rsI4q+OTwSeMqbKJhBr29KesEggT9GPUUVbpvLA/qn2&#10;LWJ3RWqP8yRlZjz8Oe8c68dY21OWMauzIbVxPf0PxruOf23bs5/97JWv/MqvPCDF6tLS0soLXvCC&#10;g5KHP/zhQ6yOGDFixIgRI0aMGLGf47aGR/vXG8TqjY3Hzb5trNjy5Cc/eXtmMZJzdfZbZrVV1itW&#10;ySTywA0x3IiSScF+UggkTRWrZB8pGfEH8jMzCdHLz0pmoU6hHPUF39Vdy/a95tEWchWZiRoIy0hH&#10;32s+Y1pnrBJ95N9b3/rW2aPz9fF5kIFmXwazL+vM2zqb0njnmDhWEavqSVtJw7StF6vpF+xTH5ka&#10;IidBQqZMbTK79k//9E936ithfM4558wgQM1UjUwlSQlTmJVq5uptt902w4zVa6+9dlKsYuvWrStX&#10;XHHFyqWXXjrDUgDnnnvuKqeffvqsjWn3ySefvAoJnD5m/LUb+uFY6FvkOoxrzv8qMGGMk85YRiyC&#10;gIwU9LleMzk+yq4zSp1/KTvXT6j5U0aoQtbnus/s2CqZ0ItV13DK1daIolyjdTagvuWa1q5cs1Cf&#10;MtQZ1FfLq/g9IKZCxFVkofwZQ78ZRCcRRoChl1y9NJQ2VAHWi9VaJlKO8jMb0fa0M79ftbxa7yL2&#10;tlg1JkE7a9op6pigjpnvtTzfMyZ1/FDPC5/rvqDs5O8xtvPaXesNyoJ9Zpn6nDFcS6xKm7qMGWkf&#10;lJ3++1zbMdUen3NOwHHLODznOc8ZYnUfsJfF6v0aD2h8+ezb2rGr6UeMGDFixIgRI0aMuE/GqY1/&#10;fvfHdcXpDS+pOnr2bWPFlsMPP3x75BtBRvDsLr1YnXcDDkIn+cihKlaJsH72p/2RglgkVvUjZfXI&#10;W9scsVrLrm0BqZmZp9pW6+rFas1H8CadMqQl9DzyX4VqIAOr0LQUQOpVdhWjRFn6QHJFrFaZWunF&#10;qralbI/Kqzvt0L7aDjNnk5aUJITliaiDWaOZRUp4mm0aOVrFKeH6hS98YbbWKsxsnSdWI2ett0qu&#10;wjqrmb0KywLUWb8VM4TTf+019mapwtiedNJJsz8dmxwnsjDncH08H8Y4x9Z5UyVmlYJkZP0PiBwf&#10;53nKJiR72Vn3Je8UNV89D1DbFHqxqj1Jr756XZJWNW8vVmtdsC39hvpreYuI4AKRV8fQd1KsijCS&#10;q0pGAq2WUakytBer8/LVNLXeXjLuT7FaIQ5r2vVQ+75oPHuZXPsxb1Zy8k6h7nntrmMN7co+MtOM&#10;Zmnm1d+Pcd+vSq3L59qOUNMYk7rP32mp53nPe94BK1aXl5dXXvjCFx6U7KWlAL6x8dON32/8aeO/&#10;N36sMW+JqK9q1PS/1Xha4/6NESNGjBgxYsSIESM2XPyTxmWNI2ff5sdXNP5Dwz/iP9M4pLHRYojV&#10;IVaHWB1idZUhVu+m1jvE6hCrYYjVfc9eEKv+Lfehxp0N/2mOv2vc0vCE0gMbNbys9IJGTY8vNE5q&#10;fEdjxIgRI0aMGDFixIgNFWYqnNa4pvGfG5YF+M7GN+/guxuHN17Z+HzDP6Df1fiGxkaLLU996lO3&#10;5zFvwoh0mYJEIX8WQQgRqiBkqlj1uSIN0QSyR92EKEhE7SG8gu1kVvA9MgxEYVAWOQppCcUQwRXs&#10;l66mqW1JPdqE2iZk7EC61nx1KQD7yD0ij/QjA3vIzfo4PhEoH5ShbRGjEWQgzezTF2KVRJ1Cv4K+&#10;aA88Iu9RfkI1UjVrluZx+QhKUlIa65XmWMDapiQnzjvvvJkkJVeRZQBAlFoCgFyFF1gRq4FQ9fg/&#10;iFVLB1SxajkA5YczzjhjpzHUjwhhbU8ftdfYWx4A1pQlg7OkQcYl53HkZl0iwrjnvDLeRGBeUEVe&#10;OucjIuXN8XGeye/PlE1IZh9qvVMCM2XB8Q7JG9Imfwb/iVHFqvKydED+AyQQRukTerGaNigjbdb3&#10;IA9pGKau/UDeBWlru0ktAo7kIrdAmNkWpCE9Q2RYttfy5Q0pLyRPn6aWnd8xaGtfRkjdQT+JwKA/&#10;yNikvCBPFXlTcjD0gjJkeQX4Xvu1aDzTfmhLPVbkZfrgc21zSN6QeqAdqYcsrW1Ku0Ltg7ReNKWM&#10;Wn89Hqht7ftVqf1PXZW0pfYj7YK61I+xFMC+YQ/F6g80PtDw77qrG/5t98bGFQ3lkqvPbSQe1Hhb&#10;Q/pbG+c0/qpxYYNovavx3xojRowYMWLEiBEjRmy4MAPh4kZmHZjB+r4dEK5ecGUfrm0c2tiIseWQ&#10;Qw7ZHlm3CCIlgqXSz1bLbB7UG1/fa1qiJ5KK2CL6MiuSBIzIC8Rl5GYEZ6Sq/FNvcAcJFGEF/YhM&#10;hb5Fpob6AqiUn311pieUlTFSXs1HiCYd4UnkEaZmfFqntIcUrEJTv1P2ItQboVrbVjF+WVsU2uEl&#10;VNCe/s36xiqi0HfSF/aTlOQkmRoIzqyDalZpRCi8oCoi1QurrKsabrrpptUZqvByq+wjVQnaj33s&#10;Y6tleTnWu9/97tnLsuDlVXUMSeLIVDNt6wxV7Y889lla55E+ko8gKiMtjW3WH4Zxznllv/Q5n0nK&#10;5LO/Hp+siVvL9nlefkgfnMOpFxGb6GeMQn9qXaj51ZtrlMzs81eI11zr2pgylKkc13y9znvBRkCl&#10;rp4qZEEqJh/B1UuvHnXVumu99kdAZm3MpOuFGslW84KMrWVXlFXzVyIA08fap2BbLa9vT6WK1B6i&#10;sE9PRtY0yq51y5N90tZ9Fcetngf6Uvs/laen1uUYpI2ObT0e0uUlZiBSaxsXHQsoM+mh/Kn2IG2Y&#10;YiqfuiN0UY/VMcccc8CK1aOOOmo2o/Zg5GEPe9ieiNX/2/DvunMb39PIWqn+Uz0ClWxNPKNhXf47&#10;Gs9v5NH/r2tYFuCuxscb39IYMWLEiBEjRowYMWLDhZmpr2jc3ohErfjHu8e/frSxUWOnl1fVWZ9k&#10;YuQjiBQSh0ypZIZZyEw31FlEbkrrPlKI0ITyp8RqBBmIwyoKM4sT2kokZTadz8Gsutpeckh9EaV5&#10;hD7fYSyqILUtMzN9zixSRJzB/pqvilVik9zz+LmZlV5gBWKTHISZrJGbIAYzRhmn0NebMatjVJcF&#10;MIaZqQlyMXJSG8jRvDRLO4nqSDn58ni9/cQq2Vol8CmnnLJy4YUXziA/ydXLLrtsBnmal1V5cdVn&#10;P/vZVSJQQy9WzWK9+uqrVz7+8Y/PuOSSS3YSq3/7t3+78va3v32VOrvW+JHJEcr6nH74rJ/GyDnh&#10;3EaVkMY85xgcU+daRHsVnM615DN2OTbwPedl0qinCl3nqXT5D4KUC3mTD7XeqWuSDK39QMqGenMd&#10;umZrXoKzXs+kWvaRq/XaUo70VXIRZsRhIORqXVWk1nqQ/CAoI7vmUeUcqhAj8vLCIi8/qmnXI1a1&#10;PbNd+3p8r/krvViVv46Hdqu//jbW9tivjKAfxOMU9tXxABFJTAbblB9qeeqrbVNf0ulnPTZEa8YD&#10;Gadadi0LtS6fax/rmJKhL3nJS1aJUEXSInX3x0OZ+1KsZoYqpNEXPOMZzxhidR+wB2LVk0nXNT7V&#10;eKwNXfgP94sa729IK8hT/x60pmofX9PwH/T+DVlnuY4YMWLEiBEjRowYsaHiKxvE6b9svKFhiQCz&#10;Ff5P48cbG30WwpYjjjhiOxkFwixSiqirkpCAJHIIkkiDHjfg/SynQCDUm2GSJtJH2VNiNe3CotmY&#10;RKgZlplZR1JFPNle22F/FatEE/lVt/Vitc5K7eWpvOkHEVf3VbEKfeoFH0l46qmnzohcDWZapk2o&#10;Zasr9WrXlFglU+uMTVI30tYs1dRLUNZH6O3POQAyNW0iYDMrVJpgBmjWWLUcALnqDf7wSL+ZqiBW&#10;s74qfI9I7bFsgFmsdQ1Wwva0005bbbvxI1eDtqVNzuecP7ZrY/rhGOgn6Wosc3wzpnBO1PE0FimP&#10;tHUc8p8S9XisB+Iz5yuIyrTBOZXzF4vEKilcy0EviJ3jKRuuiVyjEaZh0fUtbW2X9Mqo13VP/U3Y&#10;lboILbKL7OtlV+gFW91Hpr74xS+ecfzxx++UlgSsQm1RHSAJaz3KqvkryqpiteYDIUcY1jTqSP5I&#10;zUDk1fIrUyLQtjr7swrNHm2dV5fxT/vSj76ufhz74zGv7bbXtPVYQZtTR8Zee/ptQZn7Sqz2dWlb&#10;6rGO6QMe8IAhVvcyeyBWtzQ8oWRmamaqWkv/6xtmonpxlfVSSdXMTPXovzzzxOlvNojXsRzAiBEj&#10;RowYMWLEiBEjJmOI1SFWJ8VqFadDrN5NL1Yzi7U/HuthiNUhVpNGHck/xOoQq3saG1is/nKDBP1P&#10;DW/5V4b1VU9pWDfVf6bbnvC4v3VY581wFcpQ5l/Ovo0YMWLEiBEjRowYMWJEF0OsDrE6xOoQq6sM&#10;sXpPhlgdYjUcTGL1+c9//kHJwx/+8N0Vq7/TiFj96x2fK9ZL/d8Nj/iLf9Swxj4easNEHN2Q99TZ&#10;txEjRowYMWLEiBEjNlg8sPGkxs82nmfDjvAo2IsblgjI42AbNbY8/elP3072gSyr60mSRYHMiUip&#10;6yRWSJR6M14hUWpaIom4gjUr8/IlEGIgW8nJUCUXYUTUwJqS2qdMaGf2kUhVMkknfSCaqlQFeVr7&#10;rn1kK+wnvoJ9WZfWmGlz8D1rcsr7ute9bib3iExCsJeC9uVYgLwzLrBGq3LSRseojkcg/bKuqLVR&#10;yVSQo1XietETuQgy1bqr0mcdVi+3imj1PW1yfIg6bfIyrqD955577gzrrHqrf9ZNtbbqnXfeOeOO&#10;O+5Ylay45ZZbZgI1yBfyQiuS9n3ve9+MM888c7UPsD6sNmovCOS0VbvShyqOk95YGVfHONKxnmfO&#10;QeUFgjplG1/nTc4R50zOZ5/9Z0Go8r1SzyPnqHMz+F6pQpM4rYKykry1fnXZl3PeNUHIwjqphBHR&#10;BetITl2/cN3WuvwWuOarePIfKKRhUH7qlb+uV1nlos/kVl1bk/hbS3oG6Qi6rC2qjLpfeSHlVmra&#10;tZC+CjnbMn4EIBkXrPFK7AZ5bSclg+/Jjzqe2lvrkr62udab/vsz1PSQLnl8JwqDY5djY3/th7Rp&#10;g7G1bqq2pSzUMUKtt/bRPtI3Y6Luenz6tNlfy63ttq/WhZq2jp92R4zqR81jrKSZqj/U8Tz22GMP&#10;yDVW73//+7/l4Q9/+MoP/dAPrXz/93//ykMf+tBVvu/7vm8mhJ/97GcfEDziEY9YefCDH7zKwx72&#10;MH/ujlj9soZZpSToZxrKOLNBpHqM/28aHvknV3+1ISJWvdD0222YiIjVD8++jRgxYsSIESNGjBix&#10;geKRjT9reMTLP4rf3khYb4tofW3Diwv843qjxkysZlYjsZoZeERgZBPqDLV5LBKr/WxW8ieSkJTM&#10;jEsQiv2MwF6sEkgpm7BRXoQViZN6SCRyKf0gXgnX7Lct7QhVtIHQTDvsTz2IUJ1qY9LDeJKbXlzl&#10;RU8Rg1WsEn6ZEYl+BnEVq+qq+1In4ZfjSYhmhqqZpqeffvrqrFJiNZLRvojD5Kuzau1LmwhjY0+s&#10;pmyQtu9///tnEKH1JVRmpt51110z1hKrkamVCy64YLXd+tCLVeOadtR+EMrpA9JfEKvOd/2px5po&#10;zbia5Vpf0EU6p2zj3M9kzrEhV2uZkZs9NU2Vp8a3puvFqnO6Cs6K87ufoep7PeeJ2ZTlWiGSIqJI&#10;tXrdVtYrVmseYjXp5a9pe7FapRfBlTatB6KLxMxMTflTD0EWsQZpp8pYL/LX8oxfraumJQ7rbEzb&#10;+vbU/D2kYU1b297Xm5d1ZQxBBCZ96k4eZSWdsa/H3v6aL9IRhKQ82pay+vQ9hG7Safdxxx03OUO1&#10;T+u7utSb/bXdaUf29fTHqubr5XsVq7WtNU8dzwNVrH7VV33Vmw855JAVs1YPPfTQlQc+8IH+DTTD&#10;5yOOOGJScu4Pvvmbv3m1bXj0ox+98pCHPGR3xeqbG8q5s/G7jQc3bBdf3TCT1dv/P9bwH+y7IlYv&#10;nX0bMWLEiBEjRowYMWKDhBdSeSFB/Qd7FauJb2x4yYGXWc37R/V9PbYceeSR2zNTkUyKHAJZFAgb&#10;QqYKmh6zUjPjaZGggcf1I36IKEIrszMJryp5p6Sl9pA60KY80o/6eLTPdZ966yPIqb/2Ne0KVaxK&#10;q+5QxSoRrJ3BvpRpPAlLMyerWM3MVZixGnEHYi+zd/vxMAZriVXH1CxZkI4eoY+g9AZ99YFkzCxM&#10;kJPamf32pR36aEz1rUpg4jJlk6uEqCUAYMZqxCrJeuutt65y88037yRR88g/rrvuutm2iy++eFXa&#10;nn322TO5Gsz+TTtBpqbPhHEVqzWd/umX8avH3vmXcTUWKQuRqxGsZLlx6HGsc77B+VdFaajn2N4S&#10;q/ZLX+v3nUAlOeH4pSzfySfCCARnrivUJTxcLykD+S2o13x/3UuXtimPNAt1hqTPdcZpZgcSW0nv&#10;cy/CArlWBZjvNV9NW+XkvPJ6FqX1fV5dBOKLXvSiVaTtxap8dfwq9tcZk7Uu5Ngo0/hVuQx9remr&#10;WFVWLdu21CtdzVcFpbTKTp5a3jzqcfS9tlE5dcykTZnq1SdpUpZtvgdtqvnr8a3tRj1H1itWa121&#10;7ANZrD7taU9bedaznrWyefPmle/6ru9a+dZv/dYZPhOu9h0IPPKRj1xtGw477LCV7/me75knVj1h&#10;5JH9753Af5h7Qal/713e8O+7PqypekXj1saRjV0Rq2fNvo0YMWLEiBEjRowYsUHi1xr+YX5zw+Nf&#10;5zamxKo4rPF3jT9pPMCGDRZb2k3W9szII+iq7KmSlRwiYhaJVSIlN6SogqUKGhAtEUdm9Jk5GDmo&#10;HagisRerZFHqJY36WakRR72kIodrW6TvZxj29GJVmSm/7usxbimDtCPqzK6sYrViNmuOBci7iEsz&#10;eGv/qwBcJFZTFjFYxWpdz9UMThI3dRGOZGtmd9Z1S8nEzAKufVV+Zt4q/+qrr14VpNZRrWK1X0e1&#10;ytSrrrpqlWuuuWYmVi+77LLV9Vrr7FUYN7NvQ33kn0CtYrViRq6lAvStzgSu42ocMhMWkasgyf1n&#10;QMa9zq4mV+fJ1Eo9x/aWWPUfB31+10NNU8Wq67nOivSfDvWajgiD66Xui6yt13lPFavKTlmoks/n&#10;KgWJL+1Rf9LUtiBtnoIkq2nXw1Q5WDQjsqcXeT/1Uz+18sIXvnAV+/W1pvF9auyQ2aGhSr8es05J&#10;6X6G7FRaKKtvx1Q6KCfpCEZla0+fZj0Yg9qnyNHQi1VyWrqav6bvqce+T1vrXY9Ydc7V/MpL+oNB&#10;rOLHf/zHd6KKzQOBvm0LxCoRSoJ+aYJ/2sgaqyc35sVbGsp/WcOMVuXd2Hh0Yype0FirzBEjRowY&#10;MWLEiBEj7nNhLSyPbT218bWNX2zME6tkKrHq0TDLB2y0GGK1pR9idYjVnOdDrA6x2jPE6hCrQXlJ&#10;f7CI1YONBWL1QY3faLx8gsMb/6Lh33N/2/jyxlS8o2Gd1Z9uWCbg4sbnGkuNqfiVBrH6f2bfRowY&#10;MWLEiBEjRozYIOEfzWYjJH6hMU+sesGVf4hbk8ujYRstZksBkEQg6PIyHkQ2YX+LVeJKmkA2aQuU&#10;tUisShuIVY8755FX6dcSq/pPKEJa5SsXa4nVjKV8RJ3H06tY9TkQfhF32BWxSvKhilXHNC+X8oi8&#10;+t7znvfMsDZpXl5FospHMiLttB3qzzGJWDUujklQvsfyccYZZ6x84hOfmL3NH9ZSzcurvvCFL8we&#10;/w9ridXrr79+5SMf+chs3Vacf/75e02sGuNerOpjlqLYVbGac0R5B7JYdQ1IB9ctoUQegvy0FmrY&#10;U7Hq+pQOvVhVNpkHn++LYpWA/Mmf/MlV7NffjDd6ser3KZB/hGlYj1glIoM2TaXFrohV7dYWEKHK&#10;Vl9N04/FPJRVBWcvVqXJeeE4vuQlL5mlq/lr+p4hVu+zYnWt8Ng+STrvLf/+o/2jDS+3eooNLf6w&#10;ob5fnn3bOf5hIyLWS1BHjBgxYsSIESNGjNgw4c2v33f3x1ksEqv+cU2smpHgH+UbLbYcdthh27M2&#10;JBkYcUkUZX1IkDCkTCRJICdJU/gcIeCzG9RgWxU2ZA/ZCCJKnVUcIm0BORmZCW2ra2NWSUWyBmmt&#10;7UjqgJQi0NQJ5da8UF7aBnKq1musItEQkZryQvoFIpTMs7ZppCrIuqzbWV+8BLIzYrXKzRCxSgJK&#10;SwQi+UnGrEVqtupb3/rW2axYqE+bYO1UM2kjUknSrOsK/U2f9N+5QCpqe9CXD37wgzMuvfTS2Uup&#10;PvvZz84gT/Omf+umms0aIk+DbRGrH/vYx1auvPLK2dqqZG1YJFYjTUMVqfoYiFJ9NI71PCNN9T9U&#10;sUqmRj47HvVcdc7kHHFu13PQmBGiBGndnvTJE/nvs/M0uO7ynwgRlVWUViJMa35kO1yLuS7Jq1yz&#10;IJLqdVuvaTI1ZZj1mmuqSkHf63Wu/FpepBRBRQKSqYFgi7yzP2ItAtL2Khntky5UAVblWo+yalr1&#10;Kq9KN/kj93p62Zb8KaP2yX5lhfSxjisyfmReyoIx6+uP9LMvYwP1qV/7wlT/K3X8apv6squw9UKu&#10;/niib2fdp+91zHKc0efVh9SlT/JqXy2vtrtHe2tdlVov6j71qD9lhJrGvrThQBarT33qU2ftOxj5&#10;7u/+7t0Vq9ZQ/UhD/tc0rMla4/9tfLHhqaZvsKHFcxr+Y31b44caedmVOKHx+YZ9P2jDiBEjRowY&#10;MWLEiBEbJd7bWL774yzmiVUvN3hng1T1D+fHNjZabDn00EO3Z7YeSRhR5NH7OuuOSJkSOXUmqhvz&#10;CAI35/VG2Pc6241ASr3EHalVRVUP4Vln7RFTyU9+9nI0kFZV/pBMVYaShX0e5aVs1BmDxqTmr0hb&#10;yyFW034Cj9A0U7SK1cxMnaIXqxGpPZld2ec3YzMC0ixV9Uc02p+2yW+GamZ6koi2pXz9SJ/03zgQ&#10;slU6krd5XN+j+15MlTf/33jjjasvpzKDtc5KNbM1+9CL1SuuuGLl3HPP3UmmVqbE6hTEam0vaaqP&#10;jkvGAWb31nQVYjXHop9B7DzKOeKcc35mzKpYzTb7kx5k6rwZpkRqvXbWI1brNud8rct1muuSfMu1&#10;gV6W1Wua1E0Z6uilKmyrbZ0n9wgq0iwzVFFFlzR+U6rYIiUjPlElF5IOJFndV+llWYRoRf78rvWQ&#10;b/Pye4FU7ZO6at3S6meVqZWIxeB4TLUB9tV2RKwqI2lq3WtR2+S49WVneQFidUrc1nr7unuxWun7&#10;aAxTlzHsj/Na9Md3vahH/f6c2o/aFhJwiNW9zx6IVfEzjdsa1l09rfEfGv+q8fqG/3RHLfshjQsa&#10;/h1opqt1WqUnZpVj+ysb85YWGDFixIgRI0aMGDHiPhn+UeztsN8y+3ZPsWpGgpcg/F7DP+D9w/nU&#10;hvW7NloMsTrE6hCrO8YBQ6wOsYohVodYnaK2hQQ8UMXqpk2bVp75zGcelOyhWP3qxn9uePO/f9tV&#10;iNL/3viaRoIwfW7Df6736bXDy09/oDFixIgRI0aMGDFixIaKb2oQpW9tbGp4/ItY/aqGfyD/k4Z/&#10;LEeqWpNrIy4DILY8+clP3h4xSKbm8XCyiPwhhSKGrM3YQ7zkhniRWCVgsw/ETCSTx6gtPaB+TElW&#10;6SJ14Dshi15oklxZIoCosg5kIL1qXSSq9Okn5Kti1bZIL2lr+5SV8SMgUy98Tz3SkpYex7cO6bvf&#10;/e4ZhKhH0uER8ywLAPKTXIV9OTYgPJOP5ItMtZxA8pOJEZDEp+9kK5SZtpGLxCG5Co/225a6iOSM&#10;hfEl/nzOuq4gL88555wZF1544ezx/09/+tMzyFOSFB//+Mdnj/9nTVVLA9x0002rePSfmAWpSrAS&#10;q1nSgCA+++yzV8l6saHK40ovVmEMjF0dV+OWdVR7jG09Hhk/GJecm71YJaPJTduzzX7/WZHryL4q&#10;Vus5S2haziLYFmlKsta0VaiGXqy6/iLGyDDXbcj2kCU+4NH+eu3X63keyk9ZfgcINpBfVSDCtuyX&#10;Vp4qtXZFrNqXentZvKdiVZnaEvq8lf5xc9vkqeNaUXbNvytiNfXVNBnPIE/GxVjUfYvEahXGlgXo&#10;xx61bNSyK/3412MFdVlXFYSu9MqvaRahjlp+pZ5jPWmHP6f2o/b7QBarT3nKU1aOOeaYg5KHPvSh&#10;eyJWxf0a1sz/k4aXU13S+OvGTzS8sLQPcvUJjT9omL16WeOMhtmuZrSOGDFixIgRI0aMGLEhw3pY&#10;HvO3dhY8FnZ7w/paEaq4qfH8hpcUbMTYsmnTpu2RhMRSZin6XGdz1lmbFTIgN/E+58a8F6tuWOsN&#10;P+ETkURc1lmg6xGr2pb05GraiTrjtM+nrlp+ZGjaAmUnP+o4SE86ZpyqWI3kDb5nH/lGWFr31Bv5&#10;8wZ9sybTFpKvirzIVRCw9WVJ6s7sSZIv6cyqTH5CsYrV+mIn+dK2rJca4Shvrav2Ub+MERFYx5V0&#10;zCxcwtPM1MxCrW/199laqtlnNqt1WDO71YuqkvajH/3oTL4SqymbSPXduqs466yzVscSuyJW9dOY&#10;5ViCNM1YLsLxqONSZ6BOiVVylEjNNvsJz8hP+XL+EavSZ9YnoZnrCvYlXz+bFXU/erFqVmm9FteL&#10;umu5tU3BdT+VF70I7JmSdXX/rohV31MvuVvT7Q2xOpUHtteyp9LoRz+7Mxijmtb3qXSYGs++3X1f&#10;6+9wn7/+fktX99WxTx8jPOdR82tXtjtu8/ZBHVXiksW2134toi+/MnWO7S4Hulh9xjOecVCyF8Rq&#10;wr/riFSQrWsFwSrtVzSsz1rXWx0xYsSIESNGjBgxYkPGtzV+sWF26icbNzduadzYuLzx6sYhjY28&#10;dtaWpz3tadvJPZBpBCdIQRKSFEJEWkRPqEsBwPdsc0PshjwigdAJyiIsQWxGUIGw0gZp8mgz4RQp&#10;heQDkUp4hl5uKi8QnBGGSP9qnh75yNgIWeMU+nZXCNjMcCTivDTJo+b1MfvsAzkZKQrblBGRW9Pm&#10;BUoRqyQsqWpGrBdk4W1ve9tMNIJYlJa8hTxpm+3GJe3WF+MWjDURGFnou/boSyA98/KqD3zgAzPp&#10;SYDCLNVepNYXW5mlanYqLAVghit8v/jii1fOP//81bLOPPPM2Uxfs35Bpqa/MBuXQIbZt/NeROW7&#10;cdT3HAtkvOE4GaeQl13Bfzw473IOGpecS/4TIjNNQX6SpT0RqTADNOldV64f10wEnJmqueYiT5M2&#10;sx2R+rIf0tdrj1AjsyK0cu1OkfqgDcRpRZ0kXEX564HkqhB1PVWK+V7FVp/Wtql6bM/vEPpZpJGk&#10;VbrpR8bAMch4QV2RjFBe2uAzGRhSX5BGGbV9yYf0M/QCtubTzqkxrPX1Y6L87Ovb0ZdTx0g/0l/j&#10;Ja90GS8os45z0kD5OZ+NbbYj5QflpF7tSDvrOFT6c6623edaF2qbdxXlBbMrD1Sx+uQnP3nl6KOP&#10;PijZi2J1xIgRI0aMGDFixIgReyksAfCoxuENj4cd2vB413pmMNzXY8sRRxyxPYKOKIxMJI2q+IlY&#10;JWbqDLWpG124ga6zumyLoEFdY5UMrYIyYo+cmkoPci+SldiqM16rXPWdCIs4I8SqWCW4lD0vP6Sb&#10;lz950EvbOgOVfPTGfQK0lm/2Y5WpFTIvZTk2dTZqpCCkyz6iMbM7icbMUCUZa9vlSVnkauRgxGnt&#10;f10KwWfb9KOubWoJALNNM+P0tNNOW20HWfqZz3xmhrVXb7/99lWIVfI0s1TrTFfClaStmA2rX7Xu&#10;Sp2Vm1mpoRerxsAxyrFFxgfOm4wx6n6SvZ6DFeNUrxPnLyltu2so1FmtZpUmPVlZZQ5xVAVnRT31&#10;uotYrWkI0ZqGqIp48rnu61FeZqhqQ90XsVrbuohejvX706Z5kGI1fxVoqBJSXSlXvvwOoYo7+J1C&#10;lakV5db08tfytCN1+ZzZliAKa94psSdNyvK57qt9Qt03heNZ29aPea1Le+q+fjwrNZ+xmupH/b1H&#10;TdOL6ppv0XiGeccG9Vij9mOqrD2hjskQq/uGIVZHjBgxYsSIESNGjNj/8fWN722Mt7iuHUOsDrE6&#10;xOqOY4uMD4ZYHWIVQ6wOsRrqmBzIYvXQQw9dWVpaOij5ru/6riFWR4wYMWLEiBEjRozYz/GKxqWN&#10;R8++jVgU9xCrpF/EX2Qa9lSs+k7MBOWReSBxic1AUu6JWJU3/fBoOyGW5Q7IsirPIlbly6PwNT+k&#10;kw/GqOZPHpBt5GUwppF6xCqh53H/tBP94/+VXqzalkfvydC8vEo988RqHosnddN+VLFK0uqn4xDq&#10;WOf4w1jZT6wqP1jr9KKLLppxwQUXrL5sCh7rr2L1jjvuWMULqy655JKZXIU1Va3BCi+7Up6XYVWx&#10;SqBa5mCKRWLVUgzBPmNIrNZjVo+ncc95k3Mn6Yyhccg5XM9H4+UcJzRBTkZOZxkAVLFqKQDXFghL&#10;sii4dlwDyumRnnQK0rlu6rUmTZboANlElMHnqes3KI+oRS9o54lVQm0K+2r+Pl/ahMhP7Qt9ftuq&#10;6NJ/Y4Uq29TthUhB+TVfxGrGuke5Nf1aYtULl0JfF/GZsQjSpCyf677aJ9R9qOeJstWf/kCaml/b&#10;s0976r70bWrsaxtTbh1jSJOykb5C2hw3ddV86urz1X5J48/a1noeGKOaXnuVmT7UutKeeayVJuVi&#10;iNV9wxCrI0aMGDFixIgRI0bs//hCw0uqjph9G7EodhKrhFGEH1Fpvci9JVbd8NZ8ZuilbNKpyjx1&#10;74lYrZBj5Fn6SJBFVoLg0oasnwpSrZZR9y2CeFNXICyr2DM7NTIv1FmoPVWsOjb1BVP6UuudEqte&#10;kpWXN1l7lITNzEztSD3krnL0E2be1rEm/XIcHDdCUH3qCtY9NUsVZCrRGsjSiFXrqt55550rd911&#10;14xbbrll9kKrzHYlYaXHVVddtXL55ZfPZrJGrCpv3guqEKnai9XMGM4+n/XbMajHup5X+l73kak5&#10;bsbSNucdnL/J53w2wzNC0pg5f203diHpYR3hjHEvMMlL5WTmaEXaKpJcn2RqvdZ6CLDMqHSN9qKq&#10;ovy0S9l135RY7eVTxb6av89HRKZdfjOSJ2n8htT8td992gpRV8vW55ovv1Pz8tte0y8Sq+qq+yIp&#10;K73sWyRWF9GPh370fev7VPf17cg4wP66z/faRucModmnmYf9aae8NV9/HGu/+rTo+91Tj1ffx1pP&#10;T9L27ZnHEKv7hiFWR4wYMWLEiBEjRozY/3Fd40ON75x9W198444/N1oMsbqXxWrqwTyxWtMcKGKV&#10;NEx5uytWUy+5SoCaXYo9EateYLW/xKpzsu4zRjlu8tXzpBerxiny0/hFrCZNzxCrQ6xiiNUhVvc0&#10;WpvefMghh6wcddRRByUPechDhlgdMWLEiBEjRowYMWI/x79qvLvxNbNva8dXNH7r7o8bLrY85SlP&#10;2Z5Hnz0OTiyBPCM288hxHinuJQ25EtzU1ptYN97B/jyajKwxmZl7VeSRuL/6q7+602PTvZSSjnwN&#10;VYARjXlMnkQkxIL9ygq+9yK1Rz5lImUEko2kBHHqEflgWx4j1xaiVRp/hipWfU96yJ9H/6UjPTOr&#10;NPth3zve8Y6Z4HzrW986E4+wjmhmWGpnyoJ2ELewP1IVJLXxJwRB4GX2JYH4pje9afbIvXVbg7q9&#10;sR/nnXfebK3UPNLv8f/bbrtthkf/q0j96Ec/OnvkP5CpQTrLAJgBSxLDsgNVpBLG/SP+wffaxtp/&#10;420c+2Ovv857EPbkazBWEdPOhSwBAOdS/qOARCVKg/M56XL+Ou/VRcBGwmaMfc7Yh4hUkE0EHlxb&#10;rsvgmvRn+gDXm7SEUeQROQVl1Wu4R/nz0tqnrCnpFOTLb4DP+W0gv44//viVl7zkJasQe6QdIiTl&#10;Uy/kiTyEPtkWqhBTRtL5nPGC75GEFWWkfdKlrF6kpu6QdNCGuk/amrduD8oPykgb1kJdfTnyzxuT&#10;Hulr/tr2fp/v2Yep9vTlLzr2NZ1tSYe0O21XvzpzHiBlTVH7L1+tq6L8mtb39HUqPZSX9Mcee+wB&#10;K1af9KQnrRx55JEHJUOsjhgxYsSIESNGjBix/+NrG7/d+NeNr7NhQTygsaVx0uzbxostT37yk7dH&#10;KpGVET9EEaFaZ6v1UrWnF6t1FpH9KQvEauoinKpYtY9sIqjqrNakh3RViFWIr8wsJCB7aVhn4hJr&#10;BNtUOYFMjVDrxSrZRlJGqkaSRpQmn3b4nrShF6tJD98jCc1WNZM09SovZRCFmTFKrEY62l7rJ1pT&#10;HlGYMSJ9+zGqMy4rJDaJS2imLJCemaFqjdVt27bNXkyFz33uc3NfVnXppZeufPzjH99JqFaxapbq&#10;Kaecsvpyqto/ELy1HRUytc5QrcfGuE8JdX3MOeq8nHd8iNUqSus55bx1Dgf/MUBIE7FJT6zOG2Pb&#10;a35ytu4nnyJ6CCviNG12nblW6wxX2yOpkifXpTVX6zXcU4UYodXvI5hS7hTamrp8TlnyHXfccSsv&#10;fvGLZ/hMeC7KL0+VlL6nPNR8BFnS+VzTrkes1vEi2mq6vrya1udsR20HIubqttrvPv8ipK3laGef&#10;P+VO0Y9D7ZP9dZ/vtdwpatlwvsw79jVdPR9znLMvY2/csn8tsVrp66r0Y5XxnDoPQx2jA1msPvGJ&#10;T1x5+tOfflAyxOqIESNGjBgxYsSIEfs//qjx2saNjbc33PjMQ7obGtJtxBhidYjVIVYL+phzdIjV&#10;IVYxxOoQq6GO0YEsVh//+MevPO1pTzso+Y7v+I4hVkeMGDFixIgRI0aM2M9xZmNlF9mwYvWwww7b&#10;nrffEz8EJogijxFnKQByhsCx5iJxE6poIWncJId6s2wtxprP483qgPrUHTw6bX9dCiByNUhXlwKo&#10;kF5ZCsBnAi3oZ/oHMs32qXIC8WqNUxCPdR8xmUfyibd5j44Tm0lXqeKuyk74TqiCJM2j61Cm8qGM&#10;iFWykfSEPOqFsSAb88g8CZz8lgIgjIPyyTzLAfQYr4jVtA3eyO+Rfbzvfe+bLQGwdevWGXUpgBtv&#10;vHH2pv8PfvCDMz784Q/PFauWCjj//PNn/apLAWSpA/SClzxOm/SzilXjEYy38SSr/RlIzZzzzrFe&#10;rGY8jb/95GoEa5a2cF7VMSNH1xKrzvekN/bkbHA9JB2IJRIIhNVaYlVfiCBSCPK7VuG6rNdwj+s4&#10;Ikld0gfl2JZyQYClbZBfGtSypPX4P6GKeUsB1PzKrrJPGSkP8iS/soLvNa3vtZwTTzxx5YQTTpi1&#10;Vx3pQ2SacheVV/vsc7anrprXfnlr/dKkLmXU/IuQtpad/OkDUm6oY9S3rfZJ2rrP91q341KPJ2o9&#10;6MVqzZPxgm317wrtSBkRq9LlPECtV/ra59qPWlbP1Fj1x6Onln0gi9UnPOEJK0ccccRByRCrI0aM&#10;GDFixIgRI0bs/zih8cXG1sb56+Daxt80NmJsOeSQQ7ZH9hCOddZdlTkhAqeKnEC21BvkRZA9mZFH&#10;nBJNaYfv2VfTpG2Qrs5yrZCfEZo+131VbsHsTNQ0PURjZnP6XPeRbFWGVsjMtANTaaq4W4R0pGfa&#10;QfKmXMIvYpVojEwkEFMPgVpf3mRfZrwSvLWdyicH63gH+4hVZdT2mTmaWaVeXnX11VevvoTq5ptv&#10;ns1axQ033DBbNzUvozJ7dZ5YNZv1/e9//8p73vOeWd/wrne9a7UeEMlVrNY2kazpL2o6+yKSa9+d&#10;aznXHd9anrHKeJLRJH09FwLRWqUpWbqWWFVvxtjY13PUdVnTEqKRO+TVWmLVf5DIk2vP+qj1ul1E&#10;lWe9AMtaq3Wb9iT9Igiq+kIpEJy9bKwiiwjLftR9IAD7/JCvprOvlpN2ROauRV/eIvq82oxa/6K2&#10;LiIysC+7buup9UaYhjqefdm+Z1/Og15w1vSoYrXSnyPKqftrHyJWfa55KsYs6VHbutZ4VHJe1OPR&#10;U8dorLG6bxhLAYwYMWLEiBEjRowYsf/jOxoXNJ7fePA62Nx4TWMjxlyxiio2CZrMXK3kRhlukN10&#10;h3qznNlxgeyp5Zul138nh4JZe9oXMjswQpa4itgivDKjtJdfvVjNjMOKfPXxcN+T3+c6yzGiM7LT&#10;DNnge+QdMpM2QhP18XzyjiQNhGcVeerNjFWzWclMkKkekYcy8vIsn+ssTXI2+4jWyETtJJczZvpZ&#10;x1qb5YVyzAStM0NBeJ577rkziFNC9brrrptBkl555ZU7UV9YVbdbHiCzWc1WNfvVLNh5YtWLtPQz&#10;7fP4P4EcIlV91uc6nvruuNS+19mrpLlxDvLX45s8cP7l/HFe1RmnriX7/ZkXSsF/FiQNmZrxlq6K&#10;VOc/eRrqrPH61v5KZt0GaafEacoIvSyruI5rO+R3LddrXjqiK1QR5XPd14tVoo/UitgiyFDzVMlV&#10;RWovCaVNfhB0oeaLSOulas3f1+t7+oSkSZ5+X6WvG8qsaVLWFP141nzKSf8WkTGWtuavZae8YJ9z&#10;IzjWtmVMoX21vHpe9KSe9KOivtpW35VX0y+qt44Xaj+UV8eip9Y3j5T7zGc+c4jVfcAQqyNGjBgx&#10;YsSIESNGHBjx7xuPu/vjmnG/xu/e/XHDxUKxWiF6pgROf5NcqWKVgKlChyyqEjUSCb6j1iNd2ok6&#10;o1K7q1iN3ILP2Y5erMrfzxAkU6swVXb2EbWkWqQkyRkBS3zWfFOQdQQgGYh+FmnEH+qMV3WmHhCx&#10;VTYSrMqoMlY988Si8tIm7a5j1kNWeus/zBAlGbU9QhhnnHHG6pv+L7/88tlSAGanwuP+maFqFmrd&#10;R8BeccUVqxCzWas1LBKrpLL2RFQbh6y/Wmfv6kOWcgChSq7aVvtOaOfYENBVgkuf/KjHo54jPTkH&#10;ncP1enDeTqV3Ts4ToSBKq3St10n+I6Ju66ll+1z3EUdVRJFYuZ61uV6n8ttWr/mIsan8fdm9WCXJ&#10;sk9aeWp6MqvWU/P7nDw90vYys5Jya121rL5PtR3wfd6+HksOaOtU/ejr6qnj2UMM1nKnqGO8qK39&#10;sbIt525mnMpfy17UtkXU8UPtB9HZl+t7rbfvR19epebrUa80884j1LKOOeaYA1qsHnXUUQclQ6yO&#10;GDFixIgRI0aMGHHvhLf5f9MO/lHjkY2vbiR8/sq7P64rat6NFEOstvxDrA6xmr4OsTrEKmpZfZ8W&#10;ibx+X88Qq/ekjh+GWN2zIFa9vOrwww8/KBlrrI4YMWLEiBEjRowYce/EoY0Ld3B6w4zThzZG7Fps&#10;OfTQQ7eTjfBYPck4BbHq8d8qYUCsutGduqnOjXhEUtZkhEehI1CtQRkhhLzER/l57JiUqo//a1N9&#10;jJrYCntbrGZsoAwyjpiM7Mw6rSRrfZR8il0Vq6lHnakHvViNPO3Fqm0gFm0jByMU0ybt1jeiDz4b&#10;t9CLVZJR2XUpAPLzkksumUGuXnvttatLAdh2wQUXzNgdsWqNVeu2wlqyXmAVLAWwSKzW/q9XrOob&#10;lJtlGZD0kL8e+5xbSHk5Z3y3fy2xmvT3hljNdbgesRoORLF6/PHHz5B/nhCTdkqkhVqXNqCWJX+2&#10;p422hSryesnXs7fFam3HvSlW1Sd/LVue2p5KX37dV8cP6xGr1uMN8iwqr1Lb26Pe/tinvqCMnAdD&#10;rO4bhlgdMWLEiBEjRowYMeLeieWGt/lf2SBZPc4/Ytdjy6ZNm7ZHsGXm3RTeWk6k9HK13oDXG1LC&#10;lbiJDMosp2BfLacSOZS8IHYJp2DNVaIK/cuvKpFaYXfEqv2piwwzVtlXyzNO8i6ClCPtIlbJv4hA&#10;65ZGisJM1dSjzioASdiIVW/L9115dVZqnX2pTjIw5dWZtsalrulJdls3NNKQtI1YJTLVQfqSxMF2&#10;s1ZxzjnnzGatRpZac9VLqECy3njjjSuf+tSnZpCsVaySr0kbrLN61llnzVD+Kaecssrb3va2uWJV&#10;uzOj1thqZ2YAwxj1YtW2lFUlNXyPZPW5rt9rHHMdGVvnTM5V54xxdJ7OE6s1vXTk6dS1AddGFZyV&#10;qfRVxML1VNtR0/ZCrSJ9LUd6ZdXrOvIp+F73V3oRWKVfL7d6lHvcccetvPjFL57h87w80s6rB36r&#10;/D7V9tg+L790NX9lkazEnopV65vm2Gl33TfVtloP1hrX0J8HtqVeY2Ub6VnL7se1MpV/V6jt9rke&#10;e3VP5UF/POox7scq/Vl0PJIXy8vLKw94wAMOSLH6uMc9buWpT33qQckQqyNGjBgxYsSIESNG3DtB&#10;rH624cVTffzcHH6yMWLn2PKUpzxlOxEE8ocsijAieTIrlMwxu81LqCpuPN3owo1+bp5R07mZtj/0&#10;YrW+QMf3iCV/gtglnAIRlRl+xBQ5NgXxmT7Bd0IrKMefNQ9BWvOoQzqoq760KDMUk6/uQ8rwmdAk&#10;JEnQzPQk/bwMCmReZkSCpIvcdHyIQfkhL5kJAlFewo/0nIIYrGLV8c346T9RHXyXhzyEthHAIGm1&#10;xyzaWv5b3vKWVbFqlulFF100exEVzFLNMgFeUEWmhquvvno1Hbyw6rzzztsJYrXOXu1nrEYqQ1vN&#10;TgWZmtmn6GWwPhgLUjTjbFZq+pT+B2OYvMRsldO1DMfa+RBpCuNMzGcGtnPaOGf/rojV+gIs5Bqp&#10;eeo2qDPXFxlKqE7Rz/brr9kqVn13nVdx1Yso25Lf5/xWgMgit/7/7b0HuG1XWe5/0xNSSYHQUwhJ&#10;CCkkoYWEFmpMIhwEEcTovf7Vi4hckCJ6BREVEBSNSEKAkEJIIaQXQEijN0VRFBRFBMQCinqxHdf/&#10;+81z3sV7vsy19t45Z+/sHd73ed4nc80xxje+McZcO1m/jDmnTH36x5R7XLWljcxuRRnQRd9eVzsL&#10;ievtFF+mHaZMuXCs9tiBmspnxXPTd49DvpofH7PsZT0eY9N8KmdZeXl7L8eeq88X5vOsMuzrqHia&#10;L8z4vG/FwrTxl1/NGi8mjuJzrDqaQ86zS/m0004bTN/e3mN395zVj5t6ylttZG970kknBawugwNW&#10;oyiKoiiKomhlBFj9UnnP4dOmemj5peW/KrOr9Zby95bvV4421fAoAO26AwgJEgEDgTHAVCzgyY9L&#10;hwy+g8phKW31I1w/qlUPA3e8Lp/d9MnOSe0U7QZiaocgzwjVGLoZh8MvzglgYYAXEMzbAJJ7X4Jm&#10;vT1l3tbtu1k5Buyxu5Jb04GhWMBO4HNWez5ff/31052a2oHpoA8DV7XjkvM+dkFVzBgF3YBk9MVY&#10;NK88v5SdsBhgKdgITATmUYccZOoJfmpnqfylL31p8o1vfGPw17/+9clf/MVfTA10/eAHPzitC1jV&#10;81hldsAqNmMHnmonKseaS+zPRfW57Qagcm0wHo5lzSNmvAK2mPXT2tAWMKu6XBtaK64nPmvemVPm&#10;jF3B+h8VWPXxUsCqu393+Kw1lfns30XqqT3fWYdS3XwPidnj8j9aBJ4UFwPkvL1/78nBy7rHYJ4b&#10;mOU7VInH/7CRvS5/p/SIAXaJemzq+t8i+uZvmYNBPqt932HaTUzFYryKgfvjDsiLOfMc1B9mjN6+&#10;/92krcr632LPX+5z6mV97byMfv268rWjn7Fcu32MxPO+3D4mTFyNiTEyBs7NWg/qeHuBXMyx1/U5&#10;Gpu/no/G6nVUlkcBLI8DVqMoiqIoiqJoZQRY/cKGw1FtXf7xMmD1wZyIRjUXrGp3G16NYFWQcCXA&#10;6qz2lHlb95YGq8BL3f4PzHQIKC8FrGr+AWU+DsrZDarb/4GKypE4ADbAquAm7mD15ptvnhqw+s1v&#10;fnMwjwHoYBWgqrq3F1jVeZ/LLQlWmbP+OAvVx6sZrKqux10NYLX/TfG6/J0SiAtY/c68eFlfOy+j&#10;X7+uAlZv3X41g9Vjjjlm8ohHPGJN+u53v3vAahRFURRFURStgBYCq+j+ZcDqVsOnaEwBqwGrAygL&#10;WN1w3ucyYDVgdQzkdRNTschJMXDA6nfmxfty+5hwwOrmCbB69NFHT0444YQ16bvd7W4Bq1EURVEU&#10;RVG0AloMWL1vebFg9TEb//ndpluBVUAT5hioAnjBgFXASv8x6j/8qQfYwdSnjB/kuAMCr0s//pxH&#10;yjj3ile8YuoOWckXEImBfBpDt+CZzGcgliwQBsSUAVve1zywSn3Kx0xcgTPqAeAAnzz/U2+rB94B&#10;9jDjoI0M9JWJ52AV0OeglGeyAvo6WAXwyV6f53sKkjG/Pg7ycLDKM0zJEwOxAYT806Hj1VdfPX1z&#10;/4033rgJWOU5qv4oAD7Lf/RHfzS00bh4pqpDVV589bGPfWx4ziqmDvOm56g6ZMWMmznA5Osw1c18&#10;s56MFWCqNRAoxdTrz2jle4GZT805JpauH+ZwDKwy13qOLdeYrg3MeshAb+oLaGJ9V7AgJ+azvqNY&#10;/wNEa4upBzACUGH/7nEMfJplxexxAavEoo4glvoQeML+vefvANBK9nqYth5L8WTgGkAV82zN/jfF&#10;2/F3SiAOsMo5/S2aBVZpAzjDPAeV53hiYtC32/8GkhsxMfF9TMShf5nYzJnnoP4w8bx9HyPnlGPP&#10;g3PeFvc5VVvVnVXGOHRNYV872tEf/XtfvraYfPWMbY4Zi6y1wMyHt/NxsSaUcw6giplHzRemzHP3&#10;a5JjxcKeJ3VpK1NGG8o0pl6HzypbzWD1gQ984OT4449fkw5YjaIoiqIoiqKV0ZYEq9uUT99w+F2n&#10;TcCqwzeAED+o9YMeCANQ4Yel/1D1H/5AUd/lpPNj9roc64cw5jNgFXgjkAP8c9gJ3BIAA64CTDUO&#10;N/UcKDIuB1pAL2CYw1LAl/dFHUEyYnpdoKfHm2VAqSAeu00FAvmscTAG7xf4pn5o72CV3ZgCsIKh&#10;jI/zAqsAP80DsVUH89nBrecKgHawSr6KSZ6qA7iVgau8kR/zIiteMiWwys7Uv/u7vxv8N3/zN5Mv&#10;f/nLU3/2s58d3uxPGwxEFVT9/d///ekLrT7+8Y8PJh5v/NeLu4CrjFngtwPUefYdp2MGtGrcWPBb&#10;1lxi5kMA26EqFljlOau6noHTPu8OtjnvYJXvnn+vKFMcyv17xXe2f3eo47CIeopFfUHBMXts6ism&#10;8YFi/r3FgDz1g/3vA8de1+vhDgF7HcCW71r02NjbOVgFvvWxuIntf9Mw7bQ7FojrQK3/DWRu1W8f&#10;v+rLlDNv3r+PC2jobfsY+//YcnuOcp9T+vL6s8oAkt6vrx0xqUP9eX1xbek607Ume+x+HZGX8lAf&#10;Pm7WU/OlOVMZ9vXoYLVDV89f7fy7Ms8Bq8vjzQCrjyz/5iJ9Qtm1W/mk8svLv1F+cfno8k7lKIqi&#10;KIqiKLpDakuC1cPL52w4/K7Tukc84hHr2X2IgToCeX3XHD+MAZ78GHXPAhbsUqL+LHtdYvDDXaYv&#10;YJJ2qmJ2l2pHIAZeKW+glnYSajehAy7Vw5zzOOwQJDYQU2b8voNQ4AsDMr2sQ8lZpu0YrGPOVYd+&#10;HawCP7X7EvMYAZmxqB0xgJtAWiCzYJ/GK/scqT/MmICS3g87QbUrlJwVk/lk3PzTIST1ebmWXrAF&#10;EP3DP/zDwTwK4Gtf+9pgjnUef+pTnxpgKSAWs0OVtvgzn/nMAFd5tAC7YDEv1SI/zR/5AlZlB6fk&#10;zZzIXobJG7jKzlPZYSttPDbnBEv7deXnWTe+P9qdyvUL7ASs+o5VgVRdA7qm/DENMm1lP89OUv9e&#10;aXepf78w8Kp/v3Bv3yEX5wTDGIP6pS11gWn9b4Lb+xXMkgFY/tnBHJ+BVwC1We4gr4MvwUz68Tz6&#10;GIkFdPPb9rUzUp4VG/v5PqZucsbeBnio3Zfk4WW9vcPPbvpeCAr2OfQyz5150Xz1taOexq1z2OcY&#10;c804VNU1xr8bvB5tPQ9i9zz7uDVfmDKv29dE64T9muHY8x9zn0+fo1NOOSVgdRm8GWD1p8v8N99i&#10;/NyyxH8rXlPudf61/IYy0DWKoiiKoiiK7nACrH6j/Ktz/KYy/3E8Vub+TPm68nej1j360Y9eL5AE&#10;JNQPYSCK337PD2J+WM7b+cWPZP1o5Ue2/7DuJo7X9TjAHqAugEnwD1gluIcBhb4b08GW7ybs0Auo&#10;qHYYwOUwEwO5vA6wS3no8QFLNWAVOAfA1Hxjdi4KVrET0PMA7GmHKrtVAaDKg5wUm/ETu4NanzPm&#10;hPYqY27VD20Altqhym39xBOAJI7aaS6Yfx/H5ZdfPt2hyq7Tr3zlK1OY+td//dfTHap/+qd/uskz&#10;Vbm9H4AqmMozVz/3uc8NBryycxVQS34YgAtI13oCkoGrAq0OTpk/z9HLMOcAqZoj3MGq16cvvy78&#10;unIzn1zDutb5HnBdA0U1j5g5VBu+e1oP/oeCrglMO/8ucs6/S26BVwdRACX/LvqOV469PcDIQZLD&#10;VB8T5nvbISHgSd/r7h7bIVc3OTtI0zi8jsfCXpe+9PfE/9bgDss0VzxiQLtUx2Cq3McIzFO/HHvZ&#10;mMnNIS79j/WDFXcxZj77evQ6zKHKPG/M32/Nmf8tV85qN2uN+78b/Jrj3x8639ejrzV5qa+x62De&#10;fGG/9ok17zpza4z8U+f6fHqsU089NWB1GbwZYPXU8lVz/Nnyf5f/tqwdq7uWLy/z34r/Xv5oGcj6&#10;hxvPUf9V5SiKoiiKoii6wwmwql0FW8IBq+WA1Q0GenmdgNWAVRywGrCKA1YDVvFqBas77LDDlUce&#10;eeTkuOOOW5Ped999bytY3a68ywzfrfyp8rfLLypvW0aPL3+r/C/lHynfpUz9e5bPKv9n+U/L+5Sj&#10;KIqiKIqi6A6lgNUto1uBVUAKBqIErG7wagGrxKB/vNJglWsDzwOrup2ft/gDU7/61a8O3tJglTUF&#10;rmJu358HVgGlgqVehjk3BlblgNWA1TEHrAas4oDV5fFmgNVZ2r78S2X+W+9dZb+1/9fKnD97+LSp&#10;9ioDVYGup3AiiqIoiqIoiu5IAqx+s8zt/q/ZTP9e+dryatU9yntvOJyprcvstGCXxVK07sQTT1wP&#10;mMIAK0CjDHyTASv8IAam6Icl9h/T88Aq5ZyT/Yc6xx6HdkAcchDQBFY5vAL2CXB1sLqQAVoygAtQ&#10;KWiF6cvrACQFFqlPuUxb5eiwE3cgK8ApKIhf/vKXDy8CwkBWz8PB6vve977hOap6Fig56Xmd5CWw&#10;Sr/qkzo+7p63j3ceWKUuuWHypQ2Q18fBW/P1AipyBaD+2Z/92eAvfvGLwwusMOeBpTxbFfMMVWCq&#10;DEwVZAW4Yp6tCljGvOhKz37FF1544RSqdrDKPHFtYIA6Y9K1jnkGK3PqYJV6asNaeTzKfX25NjS3&#10;XIfMN2buHSTJ88Aq7fRdY02Bnn5dcC3pGqTMn5Gq7ximD2Ap30GBNr5v1FMbIK36AuJ6e/9eYsbh&#10;5W59j+dBLwdRPfY8OxybFZt4GuOY1S/H3q5bfQE5f/iHf3gw5xRnobw914XAKuXU92eELgQSF2vl&#10;6ueITUzZc+32OWNt+Zss+xzOg+du/5vu5rxi4Xk5yeR+W9aDYy/zMY5ZffjnWe1XO1h92MMetia9&#10;DGCV2/7/ucwjAI7khOnDZXaxfv/w6dbiRVaA11cOn6IoiqIoiqLoDiTA6qvLup1rc3RE+e0bDleV&#10;gKX8x/5XyxdyYkTcsvaTZZ4LRr2vlXk22M+X71NeSOse+9jHrheUAiQJynUDa/hRrB+Vsv94ngdW&#10;qeftfNcYP5Q9znKDVTdAC2glyCjQ6HWAiIJh1Fe/eClglfntO2gBW9o9KGgpd7AKCNQOUXJSPfpZ&#10;DFjteav9YsBqz7HHPv/884e39WNi/Mmf/MnkC1/4wmAHq5///OeHF1QBVzHgVDtUsaCqm12wyo08&#10;3/3ud0998cUXzwSrvsOUa0Rz5HU7WPXrqoNVPvv6OhhlDnUeYMkLenQ9ywuBVa0b173mW3MuqI99&#10;lzOg1GGnwCrfP33X+F5ST21YP/UFZPX2HVoxDi93395g1WPPc4dj3epLO0ixA9LFtscLgdWxcS0n&#10;WCWe5+pl3T6fvnsVc04xbg+wSj3FXcp6cOxlPsbFuPfl7VczWD3iiCMmD33oQ9ektzBYZXfq1WXg&#10;6C+W/b8Z+e+nvyz/fflBnBjRj5e10zWKoiiKoiiK7lACrH7vhsPNFgDz9A2Hq0qHlL9Q5j/q38OJ&#10;pjuVX1f+rzJ1/qP8bxuPOffeMrtY5ylgNWA1YDVgdeqA1YBVHLC6wb0vb7+awerhhx8+echDHrIm&#10;fde73nVLgtWnlbmVn//xzK39rruX/7r8lfJ+nBgRjwDgv6n476koiqIoiqIoukPpgI3eUjpx4z9X&#10;i3Yun1fmP+hngdXHlgVSryyzs+KZ5XeUubWNly78n/JW5Vla95jHPGY9AA9zSzeQDgPTgH4yIIUf&#10;k/wodutHJga08IN8zPwg5Ue/zGeZdgAcbjvGgCHgERAJ4CSYyW3aMgDMP7sdWDEmYKbMZ68LsGK8&#10;us0a977oX1CrW/OlGL1MAIv5JC/y9jpALuAWpl/gn/zOd75zcsUVVwwGIgIKNQ7GRrxujQcDXzUP&#10;WMAQE0OQFmjIs0svvfTSwdzWDyjU3AP6lCO3qTMW5oV8ZG7L51momGenAkm57R8DWQVOud2/g1Nu&#10;/5f9eauAV57XSszrr79+MOCW/AC5uMNUnxeOgaEyz7fV3HJM3pz3tWZeVJ9rxeeWtWNOx8wccc1i&#10;bt/XtYz5HwWcow7zKnt75pRyrEc8uFWGgaf8jwcZaCoLtgpgYXIgLwAtBtbqMQPUnfc9JY7G0WEx&#10;dYFNDsA6yALCKRafgYiyl2Ev85gy571+/3vjf4t8HP4/cXoObnKXO5B0U+bt+CxT7nn0umOmPz/2&#10;MfOs11mmLmOTlZ/H7vbY3i9mzjx3d78uxup0c+3pWhGEl5Ur7mP2vJi/Pr7uPsdaC0y59ztvjLqe&#10;+Kef9/buU045ZVWC1W233faqe9zjHpP9999/st9++w3mGN/3vvedHHPMMZMHP/jBq8IHHnjg5J73&#10;vOfU97nPfSa77bYbYPXHNoxms8Tu1PeX+R/NP8eJJoHVvyrzcqsxnVTmv7H+ePgURVEURVEURdGa&#10;0QvL7LL4XHkMrPL2Wx4PQNmZ5V3LEj8mXlEGrH62vE15ltY98pGPXK/deoAlh4IATu1y40cyP1IB&#10;LL5rzX/w8qNVP6RVf5b5waq6fVccAE8gUlDQdxJiclUZ9bzM2wHHfEcin70u/TDWeX05WHVYijtM&#10;dXtd+tGuRu0UxexuVB2An17qhNk5qt2VlHlevFxJZcBRATP6VP/0pzFhHxNQkt2fGHALaBScZJ4A&#10;dloPwLpyJD7tgZIONInz8Y9/fPAnP/nJTV5CxXNUZ+1Q/exnPzstU7nA6sc+9rFhty5AVbkCftll&#10;KijcTY6aW8bvObrZ/ct8ak1kYqsOc+ZrxRpq/minOcHa0T12PfP94Trx9eB6I57aA0/VD8d+XTHn&#10;gFHtYPW14VjnMS+b8r4x8NSvM9ooVyCSfy87eHI41uEl9YFXHYp5PDfQy+v2vjpg66Yvr++5YS+b&#10;B+J6PwJwng+fVd7H1MdMX963GwDad8J6LDxv3N62m1g+fuL0XMdiyr2ujx9w6GV89nEtxr4+zNGs&#10;fvv4fY7olzhLaT9vPeaZ7wK5drDq9n5PPvnkVQlWt9tuu6sAqA94wAMmBx100GT77befbLXVVoN3&#10;2GGHCbtZxyDn7eHdd9+d/4aZ+l73utdkzz333FI7Vh9T/sfyl8r7c6IpYDWKoiiKoiiK7qB6SJkf&#10;AjeWX1r+73IHq7zQ6jNl/oP/gZxoOrjMYwT4gTLrFjc07FgFJumWaGCTgBNATbvcADT84ATcaHcc&#10;BjLww1Y/dqkj80Nd7qCDH6n60d1BFGAJoDQPdmLlyrF2V2IvI4aDVXYkck4GbgGxfKci0Nb7cbCK&#10;qe/WeeoxbzKxteMXWEwdzjGf2t2o/jGQ1MEqL2pidyamjPZANsxYxsCq+sPE1jxgnyPaCVbyRn+9&#10;yAkzF4BCrbFAHyYmkI5dlkBqmVvyeVwBvuGGGwa4qhdUfeITn5gaeOo7VIGu7EqVKedRAfjDH/7w&#10;EE8vrsLs3OWlVNopy7GDVeZd68E66mVfWOPD1GUMfW29Hu0drLJblLHLApV4MWCV/rQWXFdcE359&#10;OFhlnmX6cniqXamYYy9jNyvntMMU8531fCnTrju+l/r+YqCWm++pvs8OmDDfa77/p5122tS87d6/&#10;593Ulx3kYfp3eEYdB2a0B7K5NefYY/W/N27vB1NXf6e8vefq7Xte1PW+3ZTrJVWYuh1ack7ms8fu&#10;MBVQq1jU9fHzeSxXt8dmHrxuz8PdwSpz30G7t8ec07VDDO+XeJpzyjxH2qqMtlyvHM9qz3WqMqy+&#10;l2r6Yh7HrnVZfeLV/CiAww47bHLsscdOeNbqbrvtRp6Dd9111wGsUrYavPfee09zw4DgffbZZxZY&#10;5X8aA0gPGvHu5a7fLPPfT28t88inLgerHI9JYPVjw6coiqIoiqIoila9dirfXOZ5YMeXub1/DKzy&#10;ZlteVPUP5R040bR9mTb8IHgyJ2Zo3YknnrheO/SASgKZQCXfRQfE4UenYI7sP2r5UTz2YxTzY9d/&#10;qHNOQKCDKAAWwGshsCo7TMN8Vhnj6GBVMTGQEugFUFWdhcDqLAPOvB0QS8ALiEo/fg7Tv9p3sAr0&#10;vOCCCwafd9550/aYfMfAqpt59Hw81w5WeRSE4CRzJECHiaN2gD6uB/L22L4DlmehsttUO1jdAFft&#10;SNXt/gBUmXLtXv3Qhz40fbaqfNlllw1AVWvFsfLGvnYdqns9dvyOravH62C1W2uBFwtWlRvXqO9C&#10;Ba4qLt87j838+7r6TnKOvQyzduSgfMjBwSpl+h522NbdgVo37Z/97GdPzRv1Oeff9VkGTnksB578&#10;XaGO58JnjWnMHqv/vXGPgVVvu1D7PmfzQF7vS0DQ4/kcc+z1O1gFqKqMtj7+eTnLHpvcxuqM2XMU&#10;gBzbwez29eWz9+tlPW/viz54lAb1Z7VfynrM82LAqnstgFVu+z/qqKMmRx555GCOOdcB5+1lzw0f&#10;ffTR88DqvuVPlYGh3aeVXdypAzDlcUnfw4kR8Qz6L5f/pnwYJ0b09DL/HXX58CmKoiiKoiiKolUt&#10;dmPwNn9u4X8OJ0qzwCrPhOW5Yb9XnnWr/1llfhD81PBpXAGrAasBq+aA1U3tkGvMtA9YDVjFvY2v&#10;L5+9Xy/reXtfAatLl4PVteg5YHXP8hnli0b8hLLrmDL//fP75Vm7UdEflv+pzGMDxsSzWYlDv1EU&#10;RVEURVEUrXI9rszzwC4u78GJ0iywSl3+Y/+a8tgtbui1Zerwz1lad/zxx68X7AGaAXUwtybzchvB&#10;noDVTQHcmANWA1bHrmfmMGD11nY4hh1CBqxucMDq6gCr9PGsZz1raq71xz/+8Ty/lP+BuaoEWL3/&#10;/e8/7Exdi54DVnkR545l7uzp5n9Mu3hxJ//9w0tAZ/03EnpLmf/G+oXh06YiJv+Nxf/E/t+ciKIo&#10;iqIoiqJo9epe5VvK3yjzfFRpIbB6VXkhsPo7w6dxrTvwwAPXP/WpT51gftT4G3p56zFQBwNweNYd&#10;/wTcyPyQ5bmKmGN+gAqs+I9+fqzyg1nWD1nM8/r48SwQBQQCQjkA7WAVMAUYw9R1UxcohmmrZ2xi&#10;oCFtZYAXQI16el4o8RW7x+ezgzgvJ57nSGwHcQLXzBvziBkr5/E555wz+eAHPzg1L2268MILB/Oc&#10;VaCYwDfjcLAq4OYGjvs46EvmZViLBav0pxw5JjbQHZgr0wa4ii+66KLJ7/7u7w5v88c33XTTFBYD&#10;T/UMVQxs5ZmsvKQKf+QjHxmgLOb8lVdeOeR43XXXDeYZq3pG6phZR609Bq4K0ANNZUAr8+lzgqkH&#10;tMasp68f49Tb9JlvrQVmnvx6B17KPOOUvgTxMcd+HSiuYuvZqxgAy//QkLUusmIoDnEdrPLdIn/l&#10;ymcBIyAUz+3Ud9jBHXbINWa+5/6MVeCfQzI3ffnfAIdjmL8bAFWsvyGeC+f0N2PMHmsM1sn+P4Pw&#10;GIib157PPmfkRX2Nb14crydTD4CIHSDieWC1z4fie+xu2itvYnhuzAvQUsC1t/Xcx56x6rGwry+f&#10;lTf9kK/GTLn34+0oHwOrygX7dYOJofa087puryf360h+0pOeNDyfVOat+4ceeuhk2223BcytKm23&#10;3XZXHnzwwcNt9mvRe++99yywuljxeKR3lvnvn+dyYo6eXaa/Py8fUAbeIqDq08rsZv16mccvRVEU&#10;RVEURVG0SsV/wAM/v13uPyaWHaw+9rGPXS9A98QnPpH6Uz/60Y+e7nID2AA9BX5kfqjrRz+wwX/8&#10;AmIFS/khPvaDFevHs+oC8ACTQC65g1UHnBx7me90Bfg5eAOYeVsMFPU2fPZyB6bzyrop1/zJAC6H&#10;YkBrlbEGvnuTHZq8FAq/853vHMCfIF8Hqw5CZaCc8uyQ9+yzz140WKW+cgTWjr15nj7UnthXX331&#10;ND4voBI4veWWW4YXWmlXKi+solw7UgHKGj9wFpB61VVXTWPxmfh6fIXnjQHjWkfAqtaC68d3JXMM&#10;ZPQ5wdRTe64TLwNwak6AmP7CKc45WHUzP6yd5hDzmRiK5+a8f8dYC5/rMbgqzwKrnivrpzLA0yxw&#10;h8fgkxtg5u35G+BwzQ3MGoshj7XxXABoY+3GTF+K0fsFvnncsbzmtWdOAJMas0DkWN3usTr8/dN6&#10;APY8N59b3MGqx1lM/6yPx1Le2Pvls7djzKpHH5sLVmnvY/Y47llgtffl7mB1rA5eaK7cJ5544ib/&#10;bjzggANW7aMAAlaHRwZ8uMxaPYwTc8TLPT9Xpi4v/HxF+X+VefEVUJXz7y73HbFRFEVRFEVRFK0i&#10;/UD5W2Ug6b3L+5h/pgxYvcHOIYHV95cXAqsvHj6Na90jHvGI9YA0zI/Qk046aWp2oGknHNAGoNOh&#10;hHYJYX6o8kNY5gezzA9oQOuYiaudoxjIST4CXJhy7bjDQC/flagxYHYkaocqoE27BNUHMNTNOd8h&#10;SL1ex4HpvDI3EFb9aociBn7JQEMAIhY4lNmZqR3DwDg+8/Z+TM6KwfoIugH/NA52WPIZA9QuvfTS&#10;YQcoZhcsO2QxQFJxfL1lP49ZL+JrFytmnpUbsNfBKjtV9dZ/wCoAVW/551g7WzE7XtlNi3kEAvMA&#10;WNbOXcp9xyprDQyVuS5k1oBrA1PG3GsMGhdzw9rIAE/NOWNUfQzk9Ll9yUteMkBKgUpBGKARcbWb&#10;V+tADCCR7Lta+R5oDTnmuygTk/oqd9O3r5W+U94PVp4Y8AScwnyHAWwy32HK5Xkgiu88MfxvAPY2&#10;fPf194A2XqYcZEChl2POub1McyOTn5fPMnX979RYe441/xz7DlWOfbyeF3PG+ss9J82H11EfmFj+&#10;99XXpq9Pj825Pie0Ud5Y9Wa1n1VG3D5nnPM6tOOczNxobYnn7QVVx8Cq/7uC+dEcu+f167n3+fS6&#10;HHsc2tG/n9e5Zz7zmZP6d+XkuOOOmzzsYQ+bPOEJTxj+HRmwuuW9BcDqPcp/WeZ/Vu/PiTlih+r3&#10;l3kRKP+9xH9v8Zx7jjHPaD28HEVRFEVRFEXRKtaFZf4DnjfbfqaZc5QBXnWOl1WxC4Nz7LAYe3kV&#10;sJVntdL2xzgxQ+tOOOGE9WM79Njh5sBG5oe676DyH7n8WPUfzP3H8hgYwgAnIKSAJHCUXYUdrCo3&#10;TK4qA+ppJyLm+Zm+gxHwp52CwDP1IwMpAV/aIUhfvc5tse9uJaYDOpndmmM7VDFjUT1gHjs1tUuV&#10;cYzNJfU0RwA9teczsFM7Q4mvXZ/0AyRUjA7rxkw8jQ2zA1TxOlhlF6qescoxt/SrjMcdaDcrZoxa&#10;O+IAVgGqetYs51SOyd3n3HMCeusaAcD7GDHjYN1ZG7XxXayU+Zg1j7jv3AUA+bXuO0Q5pi1A2r8f&#10;biCSYnHscAjQs1iwKlA7VlcmtsMmN33591Y5YEEmWdDM63Q7RAOgeVnvuwOzhczfG89nrM6Y9T96&#10;PK/e3ueBY6Ck/uZxPCtX6npsX0fcoSKmjco7COzueXnsPh/Yd6hiX8N57XsZ55SvrvWF+ufa8Lx9&#10;zO4OVv36pS/aA1e9Lzexvb3P+RhYVb2ev+bG2/t8YR8TjwfYfvvtA1a3sLcAWOV/UP9R+YNl3vy/&#10;kLYr8z+rLyn/SfnPyn9c5n9O37+sxwNEURRFURRFUbRKxW1m2h2xGANSeQ7rF8vsrNi93MXLr24p&#10;U/8ETsxQwGoZoBawGrCKA1YDVnEHcAGrAas4YHX5vQXAKrft71sGqs57cdWYeIwAbXcePkVRFEVR&#10;FEVRtCb0pPJzZlgvYGD3hM6xe4K34PLcVcr+58ZzrkeV/77MrXBj4FVad/zxx6/XLfXAOr91GRDV&#10;zQ9KwIKsH5+YH9aAA9l/kPJjGQg0Zm7RXgxY9UcBUB9oilVf9pdV0dbBKnH81nHBOG6F16361APc&#10;ytTx+vQtez3cywTsFgtWL7nkkqmBlcA4TH4OVonncygQwboBVzFttG705WCVF0zxjdK+QgAAb71J&#10;REFUfFLM/BEDoIeBeA7r6N+vAerSD7fNy8wL+WKA5xVXXDE85gDz8ipeSoV5LICDVY6ZA5m25IN5&#10;rADzwPNlHawCzrW+1PP516MJMPOudQOyMj8aI2YsrDe3/Wscmrs+f6qrMr4jPu8OVjmmrdaYY9ad&#10;ev79cAOYBEVp77dRA4e83MfAWnmOlFPXYxNPeWKAkmJ3kz+gSxZgGoNM5Ij1/R+z500uHo//SQP4&#10;k+lfMdUfY9e57qWAVW9HXZ+f2wJWPV5vx5hlxuDl9MV6eB0HfIzX14O+3NShPu6xOdfnpD8KgHKt&#10;Lcfe3tt6TirzOZtVR+0xc6NxUNfH7Nb8y5zT9U1f/Dunz7Ob2N7e52UhsOrrSF3O0V7usRmLYgWs&#10;Lo+3AFiNoiiKoiiKoiiaatbLq9ALyoDVL5W/r3zX8l7lh5c/WaYdjxmYt2Nj3cMf/vD1QDEMWHKg&#10;5jBG5geo/1DtP6ZnucM6N/AJEKk8BEodrALNBEcxsMxh6izzfE0Hq8A2ziku/XEO8KV82GXofVFH&#10;9elXsBR7PcC0l7kXA1Y5ZoemDDQWfGDu9fxSTEzlC/jU+jjQA/xp/oEUQE6BVXaBatcn46JcfQHB&#10;iKn4DhBVD4jn4/A5Y74AohoHz48FqGJ2pQqqjpm10ZwBaQVUZZ4J29fX10C7RDHXs2KxNj5GzHj6&#10;ONyMXePGzInKmGcvc7AKKBrbYUqfqjPPwBwgmEAe0NG/Zw7mWKveBzDKARDAyPMhhoMpN20VGzuk&#10;4lg5KEY/182cq1/yVizsY8RAQOVMOe19HN39b4/Hdne4Nitnb9MBnOfKsccjvrebNX+YnLk+vA5t&#10;vI6b51w/+9nPnpr5GKsn97H1+fO+Ofa2Pp89J5+PWXXmrQeffczuDlb9GuQzeS8HWKWel2lux8Yq&#10;+3yuZrB6v/vdb3LkkUeuSe+1114Bq1EURVEURVEUbTHNA6sHlv+8DFzl7bUfLXP7/99uPMeO1ceU&#10;52ndscceu95BEgBGBoR08+PZPfbjE/NjGaiiWMRml+OYgWAOO9k9C8AcOydTph2r3V6XnYqCa27t&#10;cAR4Al65XVu7ETlHO1l1MYDO4R3tZHbS+o5JwJ7XZazEABCyCxOzY1OwExjJbkwZwCzYTB70LbN7&#10;UjsBMXMMvHKwyjgET3nhk/dLbMFIcme9fE197QCr2hHJeepwXqAYM6eCneyCvfzyy6cvymKMelkV&#10;8JTdrDJjBhhr96xDUz6TM//UDlXWl/H7HPsaaMc1Zg60C5kcmScHOlzPjMfHwVjdGrcMXNUOXv9e&#10;MGeAGqz5EVDkmDrMsepgoM9iDOwBNsnE6uOQtX705e51gEdY9WXPDwtQyb2cGP6ZeLNyoy7wVPbd&#10;qlhjxYA0IBbnAZmCmZ5Lz11tusegnM+v56954bza06/nSe7ElKnveZCX3PtlLTq8pr3KiafxYvUn&#10;U0c5cuzj1Fg8F+zXgefm/WLOqY3KZS9bbB0v47Pn4fZrGys2ZjzMCWPzXN2+fnisjqw1x8QVJMVa&#10;Sx8Hx95G5fjUU09dtS+vOuiggyZHHHHEmnTAahRFURRFURRFW1LzwCq3/59Y/nwZkOr+avlHygtp&#10;3VFHHbXef+S79ePSDSBZqA7mB7PvehRAHTNwj92JAmqCmQ5WtYtVBrCprJvdrw5QBScxnwUUZ5l6&#10;Hg9AqTLgqcBlN2DP4zA2L+czcJDnjGqXKrfnC0DyJnzljRmzdqjy7FLfQck6+FwL5DlY5Y35evM+&#10;cBOAKdAKlNTaABAdSHDs60y56tIPdYCUOoeB2coVGHrNNddMd6GyU1ZjBLj6rtzzzjtvWBONGQCs&#10;Z7WyO5VYXBtaP9aCa8nndZa5/vxa7WbuGKdfpw5fGauPEZjqsFTzj33+gC9aDwy8pQ7nVQc71HED&#10;yRzusL6et9uvAzyv/zH32B02AZM8Z7cAUz/nfRNffRFr1g5V7GMmD6+LqaPyMQuCdvf5nDXGWf0L&#10;6srE8zH7HAIGvaybcp9v7NcFseftUPUcueY8L8bBOZVj1l5rgfs16PbYK+k+J+Qxlt9tcZ+PWdcI&#10;Zv68Lma+vI6v9VOe8pRVDVYPP/zwNemA1SiKoiiKoiiKtqSOLb+yfNrw6dYCru5TPrX882XqPr18&#10;tzIvuVpIAasjpp7HC1gNWMUBq5uaHDsE47P3TXz1FbAasDrmgNUtK8DqgQceODnssMPWpPfcc8+A&#10;1SiKoiiKoiiK1owGsAqcGXP/kYkXUwfzAxRgJXew6rdvczs3oBSQiPXiJ6Am51XWwSrgVQbsyR2s&#10;6pZ+zDn6kx2EygA8j82t56rfYSkGZuLbE6wCBIEoSwGrWhvAKQABCIE59jUGlFEH0w/Agn/6+jJn&#10;vFwLA0uBqYwNc8s/QFVQ9V3vetfUwFPGCjDF5EaemPl4xzveMcyD1o+1YGya83nut+t3A3CAOn6L&#10;fwerPkbGzzmZuScGZt4AM5j5o1xrNQus+i3eDm86CGR9x/LH5K8clAf/pE/lyZgUq7vHXmtgVTng&#10;WdCszyexfe41Ro+1VLCq+eNY18GYFwKr9PtDP/RDU9OXt/dxsNaeF+WcUzleKliVPcZymznxa5D+&#10;x/Jz+5yMlct9PmZdI5hYqqd5YL68DuurdQtYXR4HrEZRFEVRFEVRtJa07ogjjlivH5P9R7fOYwEB&#10;P4f5Iawfmt3+gx7QJaiK+aydgIAyoJqAItAPgAaE1PNGgYQOVgGe2sUISKWNgKbHIo7Dzr7jlHLV&#10;lQF4io07IHVrDBh47H31dnzeUmDVASBrozXjOaHqz8Hq9ddfP8TXblDmS7EAYQ42sK8xQAG4hAFR&#10;9EOfao+ZVz3XFugNENXzXNl1KnNeY8LMB211XbC2gr88W5VcWQ/NKfAawKl+OfY18JyYGx+H5sjN&#10;Na95XIqZI4/jwAZA43CRY9p4DtRxaMizNNW+g8B57hBKkGqs7mLcwZODqw6pcO+fz4sFqx5bbb2u&#10;56FcVI69Le715T6fnPM8aNvj+Txw7GVj8yB3ENdNucM57HNEuUPfsfaqu6XBqtv7Way57nxcY3WW&#10;6n594X5tAKN7Hfm2gFXajMXC+vcgXs1g9YADDpgceuiha9J3vvOdA1ajKIqiKIqiKFozWnf44Yev&#10;50e0zI9KzDE/IruBAG4AHz/escM+joF8enkQoM9fLARY1QuDKHMYCkgD0AEGAW8YyOi351NH9WkL&#10;KJSBpTKfX/WqV00NxPPdsuxo9R2uiucxqKe8592GTrnH1suwMNCQ8QAXeTP+DTfcMBjQyK5NDEz0&#10;MbrZieu3omu+NecCB4xFbYCS7BC97LLLht2hioPJydcNgKFrgDiKjQEKgg9ADK27drFi5pW+MfHZ&#10;caodrG7GCHhVjqyzrx1lguccE8thONcL4E65O8TDuv40J349d3OecXsbv8b7te9lmLmQgTKCL8RW&#10;fppf6nPe2whWa0ekx3IQ6OPo9vFg2vW23b7W2OPRP/BJZjxe3tvxT4/NOP3aoY7mhXj+Eqge280c&#10;UF9zgjW3MnW8HBCp2L2tmzJdz1hxlSf22L62mPx8zLRV3pQTX/Z+MfX7NaUYiuO59b7VP6bM61LG&#10;2vb4buUoe26Ki8nFxzjL/n2YB1b7NefucXpd5enz6qbMx9Tt4/I4vR3l5EKfqu95YPLTXD75yU8O&#10;WF0GB6xGURRFURRFUbSWtO4BD3jAev2w5IejfgjzA9KhlXbB9R/P3CLtuwV1HqAEENMt9ABJ31ko&#10;2Ir1Jn6BTUBqf0M8AM7hp27LxwBTbw+g0w5HylRPdT2OHiPg58hHuWEgqdr3MvJQX5T5GH0HKwAX&#10;oIr9maP0xzxh8hBkxeyWdXiptZhnICq7UzFv3OeZpZg5JSfFYn20Vqw1cE87+IAOrI9uqQeQ6bpg&#10;/X3NZeZG88dYmVfBUzflAGLlAYxm3Hrsgu8UZq2oQ5+CLlh5Y12XsoMSwImgE2Pq1y71ezxgytj3&#10;AfPZ4zvUoszjuIEw1Pd8uin3vtzEHmuDgWs+LoGjeXDVx9jhXAd5Hmds/MTyvxNcV94XkFPXlXY7&#10;yz1H8lYegl4L9e9WP5j2akeO3Fav55YyRpWp3ONi+lI5OXgZ9b19v868bh8ja9Wv2Xnr0a/PedcQ&#10;fXGt+d+DeevbY/VcF3LPrdvr9rVz9zh9vjH5aW35W9Wv01meN3768X6ZO88Z99y87NRTT121YHX/&#10;/fefHHLIIWvSAatRFEVRFEVRFK0lLStYBYwJLC4VrLLj8Y4EVtnJeeONNw67VB2skrdik4ffJg9c&#10;1Pwv1jzHlFv/MbtUdVs9u2VZK9UDlmqtWOsxsKoxbkmwyniBpcqDOfK6DlaBzdRx4NFBR4dUupZx&#10;B1792h2L55DLvw94HtijzOO4A1YDVmXWql+z89ajX5/zriH6Cljd1PPGTz/eb8Dq6nDAahRFURRF&#10;URRFa0kBqwGrw1oHrG6wQy7/PuB5YI8yj+MOWA1YlVmrfs3OW49+fc67hugrYHVTzxs//Xi/Aaur&#10;wwGrURRFURRFURStJW3yjFX9kMT6ga5btvWjEsgGPJEdslFP52nrYJVbvvVMVey3mlPGs0yBbvi2&#10;gFVvr+d1CrBSLtPO4wDzAHvAQBmQCvCT6UO36/cyB6uU+RhVjok7BlbJQbEBq/4oAGCsz7XWYp7n&#10;gVWtESaeYAHr7c+nBD44WAWcCQix/t6fTD2NQ+shM3aeiYuZC64NYmLWH4jK+mqNtY5cF8pPMINj&#10;5YI7DHGoAuRiXBioQn2NGQskeTzaMX4M8KKOzGeVYQc2fH88tpscqQ/IIqcxd1jX+9U4NBaZuD4u&#10;Yikfj+GeB/JoT54y9ZUTMTV2tSMW15LW0yE8drCqa0v22Fi5Y8qJ7ePwvLHqyuoHk7vi0u6Hf/iH&#10;J6eddtpg2nq/mgc3/epvoerIxOvtfc68bl8HXWeKjalDTI3Px0S5X0vE93K38tJaYMbidfis3Ijl&#10;1xXtyUX2vLGPmby4rj23bq9PPPWrvmXKezvNh+aE/FhDzPr6OOZ53vgZk/e7GLDq83HKKacErC6D&#10;A1ajKIqiKIqiKFpLWnfUUUet1499/wEJIHFoKmDC8zE5L6tc9vMOHftOT8Cj2gDXvC4QcClgFZin&#10;thgo53UF6mQv46VY2HdKemzsuQENZ5Xx2ccIGFQ9AOMYWAWeqj1gVW/tx+TqP/DH5rt7HlhlnlUP&#10;6KK1BigIQmCgAXV9rbSuQFS1UW6Y64drBFNOvjL9CUQTS/1iriefQ+ZMdclxDDrOs6AJBqQItLHL&#10;za9xjqnTYzvcA/p4PD6rrBtw5ONyM1cClh7PTXvlwPx7Ge00DuxwlfXycQEvN2dHn/eDfX449rq4&#10;98+x6mMHq+TlbRmn1/W5JzfO9XzdHgt73gJ2mH4od4CoMjy2rr6eulbkseuRPnAHiN1jMJLviOLQ&#10;3vOgzOvOuwZxX49e368L5tvnzK8r2nnefn32nGZZ9TUuxSIH79fnGvt86LvAtaMdx8BxH8c8U2/W&#10;+Int/S4GrLL2an/yyScHrC6DA1ajKIqiKIqiKFpLGsCq/3CU54FVnZtnAJoDs9sTrM5zwOp3wKpM&#10;fx2sqp3AqsMP7MCowzXyVixiqB7uYBWgqrrshASGjIGsWfZx0FbwJmB13B08eT/Y54djr4t7/33t&#10;VxNYlfuaj62rr6euFXne9djXrjtgNWB1ubXtttteud9++00OPvjgNek99tgjYDWKoiiKoiiKojWj&#10;gNWA1YBVax+w+p1+sM8Px14X9/772gesbuqA1YDV5RZg9T73uc/kfve735p0wGoURVEURVEURWtJ&#10;644++uj1ek5mB3c6j/nMczf9HPZnpQLFBBKxnrmJgYwCZhjQqno8CxV4CvzDgoF6sRTmOZ3+7FRi&#10;qj2wE0iqZ6QCR/XMTp7r6SCVz2984xunPv3004d6ioWJDexzC/xRplvVsZfR1sdI7Msuu2wwwPPa&#10;a6+dXHLJJQPIpQz7uMmNeZGJwZrIPtd81howtzyT9fzzz59ccMEFU9OP6mNf2w5WASmAFgw8oA5A&#10;FQMYABKCEoCQDsVo43W8HChPf9if2ysDV2Xq0xbTD3E9FqADcCRzjtxlQJ7MWARBsPLzPPmnt/dy&#10;QIye64gdDBJbOXlugkIeR7GI7/m4qaMciO3jwEAv2fPkWDkpr7Fx63w38fTsUewxVC6TB3OAOSY2&#10;a+RmvTQOzLzx4ihMG8oXY42Nf84ah3KRPXfqjsXFii1r7uhDddSf+mdsui79esSUezzPsbfju4B9&#10;zjwfYnlszim/buZT68Y80xZ7HdprHNhzY00dcPJZ7YjjeWPPS9f6PPucsz7PfOYzBwNHNa8ar7dj&#10;TtSOeoxz7NpbrH38vh6+BjJ9koP+vigf2edjtb68CrB673vfe3LQQQetSe++++4Bq1EURVEURVEU&#10;rRmtO+aYY9YLtvkLiwBxQDCZz4BDQFg/rza8vEmQUaBR7mCVc6oHDH3LW94y3al51llnTc4888wB&#10;eGoXKbs3PXYHq0BJ1fW3zPedrnwmtuAtcJM2vlOS2N6XmzIfxzywyjhuvvnmwTfddNOwUxX4qZdq&#10;YXLQuNm96nMLPPV4bspUj37Z/Qq4BbAqHuMVPNUOZHkhsEodXRcACcEXQQ0gg4MW6gjKEAPwoDIA&#10;hfpiF6rnwfWkMuwgiZjeBwZ0eH3OqT52UEQeakc+Xg8Luvg5PgvIAJq0Sw4Dr1SP2D4u8lJfzI3H&#10;lAXOxkw81evAS9BQ9hxp53XH+uhjdBPbx0g8b0u5x5c5L9Dk9Xtf/jZ+rh3NEfZ22K8ZxfGx+rWB&#10;e05e18317P32OLL3TzudZ068rHtWPNy/J1z/mJyUn689Y/Drah789LVjnumLuF6/Xw9qi1kPr9vB&#10;qud9W+z9kt/Tnva0wT/wAz9wq3lx+9yQP7mRq3Lr1+hS7OtIDmN1/G8Mfxu9zNsHrC6PA1ajKIqi&#10;KIqiKFpL2gSsAkmBo5gdk3yWOQdEdCCHAaZqA+AEgMra7Tlm4KLqATbPPvvs6dvwgazAT72xX2/t&#10;F4zE9CfISK4OVtmJSnvMjlDFwJQRn0cN4M0Fqz4OAKfmErML9QMf+MDg97///QNYPffcc4d8teOV&#10;/AR5GaNDR3Zw+q5Oh9jsJFU95vOaa66ZvOc97xnmUfEAq9opCswReMHAG5UBZ4kHWMfkrp11GIgA&#10;UMCAH4BOhxuUERMDJrwMOEJ9zLFywB2wOGQSFHKYsRBYdZBHnp6H15M7uHIQRXsgkExstSNPB2CM&#10;Q2PEzJNMTNp47J5Ph1xu8vB4PkeYMch8ptz7oV+P5/lRX/OFHa5hb9dNe2KTn0wb5kLXC7spFbuD&#10;1T4O4innXjZmHzf29vM8CyjO6r/Pp74/suZROXnsntNSwSoxfH2oSx31qd3UWN9v719jG/M8sNqv&#10;1c21g9VnPOMZQx+MReMZa4P7tYv1fRirvxRrDruZQ12jXMPexv8WrWawes973nNy4IEHrkkHrEZR&#10;FEVRFEVRtJa0CVgF2GkXqINLnQcsjoFVtQHw+e7QDiXdPHNU9dhF+va3v32AjtjBqtzBqm6Vxx2s&#10;OqwEbnocygCq2tWp56veVrDq42AONJd4DKwCjn33LqBXubJj1dsDU7UrFbjawarqkRe7VXmuager&#10;as+6OcxhJ9as2MBVgKrW2Hdj0ha4AYBQLEyZ6vddXg6OOPYyhxjY6wrurAWwyji8zPsVwOmwSvUx&#10;fXke7g6SfI7G3PvvcMrLqe/gzncGYm/XTU49NvPp67WcYLXb28/zlgKrWnvOqe686wnzvdpcsOrt&#10;vK+1Ala///u/f9F99esLbymwSmzl4Pa/SQGrK++A1SiKoiiKoiiK1pICVgNWA1YN2jjkCVgNWMV9&#10;PlnrgNWlOWB15SSwesABB6xJ77bbbgGrURRFURRFURStGa079thj1+sWcOCiICnWLf6YMuAbIM9v&#10;Vwc06vZ+AB+gUdYt8hjIBxyVgal6gRNwkeeRAlTxGWecMZwDlgIb9eZ8zw3TtyAo0NTjAVBlPst8&#10;Jr5MbuQOnAV4Yh5pQEyZzzL9+bx4PozR+33HO94xuf766wcDPoGenKdPzRFQl7nAxBfsFPDUPAui&#10;ysRQP8zdxRdfPLwYiziac8akWIBVoADwBQNtALf+uAGZ+gI72NsBFwR3dA4DGgCqmPqAE8ANdojS&#10;IVWP4+2oyzmHGXwGqgBFBEb0Ah8MdJEpUx+0Udxu+pT9PBAHICRzjjgycYEw2HPC6ld9a/xu74t8&#10;/bPnRF3mwuPLnO/temyd93ieg99OPlY+z9QnB7nnRx2tB3W9zPvB3p66it/ryWP9yVqfsflXbB9D&#10;j+f1Oe/XKNb1iKnj0I94MnW5fmW18VzJUdcRx/Qn+/xh+lI7yr0vXYM+tnkmnn8mho/brTzH5tPr&#10;uD3vH/zBHxweAYB5gZX35bE1fpVRT/PqeXp9jVvua+9liqvYPn7OUZ910DprTWRfw9UMVu9xj3tM&#10;9t9//zXpXXfdNWA1iqIoiqIoiqI1o3UPetCD1munou8+xQ4X2SEJZOt1AHjasQkoVH2ePeq7SHmz&#10;v+8cZUeqdo0CUwUJMXCU56H6S558hyoGQqpf+iGedmqyC1X9cKzzuO9gBRYDlR2SChLLwFSVCeTK&#10;tBXsBNzynFMZmMpLpfC73/3uoT5z5OCXcSg2sRxoAjk1XvIUJMXMmfq5+uqrh8+Mj3XyejJgVUAA&#10;s2tOeQNXfVdq3xUKYBBYADR4nDFTBxCpXXZAEcEMoImDim7qClJRt8cGfPgOPoCN7yqdFZ92iusG&#10;qHg932EJaFTegi7KA8DiuVLucdy0o5y+vG+3wA7uY1B7mc8qo67HESzyOWJM3sbz8LVZqllj2jts&#10;Ir7nA8yal+tYXKy5nVfHx4S9zPul3mL7HTN5+xg59n6J6deM58X/aPDvUod7mHgq57sDeJx1PXu7&#10;eWWyj7t73tr3a5Vz6qfPp9zn1cfxrGc9azpHXDde19cKU9Zjz/t+8FllPR65elmP6yYO69thqtuv&#10;g9UMVu9+97tP9ttvvzXpgNUoiqIoiqIoitaShkcBAOMw8I6dqbJ2hGLBt14HUCjACQhVfYChg1Xf&#10;mYmBiuy0xOwcpZz63sYBJn0pTwwIpT/MDlgHqwBT9QOgBa7KfNYuWN16z45QH5MAqizwiekXyCv7&#10;jk/6ve6666YGeAqsXnrppUMsxuJglfy145e+AaAyuakfgLZ2UGEAMbf+Y/phNyyPOCAP7RwlhuaL&#10;MQIOgBYYMKAX6WBuP3Y7DAIo0BYDKmjruWA+CzhwDAgB3HRzXrHGPAY6vC/gCMDGLXgzBqLkMRgk&#10;uOP1OK/dmxx77tT1MWsucYdDbsEd4mn3K1YeeB446nCIzyrjc49J7j4/wCxv43l0eLwU0555mQdW&#10;qae1ZYzqF1Pu86v1wOQFjPN56VZcucfSeep6v5T3WN1+/XLM+ro1lxqvoCHHXK/MieaFv5uy8nET&#10;gzaY2PzPApn63ldvqzFi5eblQHUfu5tcuS5kHzPlzL9MXfVDXMoZr9fhnHaOYx8H300eAYA59rUn&#10;po+RtaMccx0Ql3+qPnkqF+x5Y197jj0nYs0ycfheM4dq39fav/8nn3xywOoyOGA1iqIoiqIoiqK1&#10;pE2escqOSd8V6kARYAckANJ5HQerQEPVByJ2sOoGLvouUuCo4giwdrCqPAUcVUYbB6vAU/UDXPUd&#10;qnxWPxjgCBwFGGtM/RZ/N/36+JkX7QqlX3apyh2sEheA6mDVd/kCT32XKXPt/To0IYaDVZ5Ry+5f&#10;35nKsfJkbQEHAhaAAYen8wx0Ub/kQGzaO3AACqlfjlUfAzvUL8de1q16GLDR+wKUOEjtpo3nJTMG&#10;j43pr9f3XLvp2+t63h3AuDV/xBCAE4STWRvF6jn5/GM+q4zPHhMABUDyOQFseRvPg7oeeykGRjFf&#10;88Aqc6b61O25zqqrMSx0vbg9ls8ncb3fxcT066DX7+tDHcXm2Oejm7YeC/u1Q7nn2vvqbd2scb9W&#10;WCOP5yZXj+1jptyvIb9ONJ/AVK/Ddebx3ZT7M1Z97fsYia8y6tGe/nWur4fnjX3tOe65zDJx6N/X&#10;qOfmDlhdHm8BsLpVeffyKeWfKj+nfFx5m/IsbV2+f/mHyj9dfnp57zKxoiiKoiiKoiiKZipgNWB1&#10;QTusCVj9Tl3PO2B1w9orvsycqT51e66z6gasbnDvq7d1s8b9WglY/e4Eq3e9610nvMBqLXqXXXbZ&#10;HLC6ffm08lfLk+bPlo8vd92rfE651//n8v8t71yOoiiKoiiKoigaVcBqwOqCdlgTsPqdup53wOqG&#10;tVd8mTlTfer2XGfVDVjd4N5Xb+tmjfu1ErAasLrWvJlg9cnlvy0DRr9c/lT50+W/23juj8tHlKWd&#10;ym8p/3f5P8ufL9Pmr8rU/7fy88tRFEVRFEVRFEWjmglWAY1AQ5nncALZAHwOGvV8UMzzQvVGeuwg&#10;FaDJC6xkPqsMiOqwU88dFfTEyk+mXAAW87xU4Cx2WNlNzh5HsYGajA1z7NZ8yABPGVgrSHruuedO&#10;rrjiiqn57GNkTsjN54wcFEvr4FYZOfCMWCA0PueccyYXXXTRYI6BtuSqdcIveMELNnmOKmAH6IP7&#10;S3XcPGO1g1OZ88Tp5YI6Y3DHwUeHIkAU4IkMZBqLRT0BFz3TEXeY45CKY7XDQBa3cgCeyMpTufb6&#10;Xpf4bi9z007jAxDJHpv8lA/2vHtZB0ke0+fS7XW8bV+PbnKjjuwxe17eRqYP1Qfy6bmvrB3xVI9j&#10;1lLrqvVUjqo71p/M2OhDVgyOfcw9jvp3e30+e33GzXg0n5RrnVhvvhtyv5Y13h5Ppsz7ptyvJc91&#10;LA7nNe4xk7fHd7MugqRaI7l/z1T36U9/+tS9DuXPeMYzBlOfctXRPGg8nsfYOvpnynVNYc2FTAwv&#10;1zphz0+xZOIwx5pHxfX18Vwf//jHT7bffvuA1S3szQSr15WBpNeWjyrvU75LmUcB/F4ZWPqqsvTw&#10;8j+U/6P88vJBZdoAX68pk8tnyruWoyiKoiiKoiiKbqWZYJVjXrainVYAN3ZR6gVMDiplgKhAYjcw&#10;1XeOAkAVg3YOVnnxFYAT+Kf+gbvKDQMpFQtIS16ei0wcb8c4HSICbxmr71Jld6y3mQU98QUXXDC8&#10;8X/M7CrV7lMArnbLejzgp3LpY6Rc7cmRnanapXrxxRcPO1Tx6aefPsBSYCIAVW2IqfljLdnBqjLv&#10;t5t5BzAI2AimujtY9frdDiM47mUOO7wv4vb2Y3BEZRjAqZxo62Xe7yx7faDKWB1Z/eB54ycOuZK7&#10;xx+riwE4Xq/Pmc9BH/9Yffp3aEYdL59nj9v7FVD2Or1v6qkNgE45kI/PL2MGzmlXI3U97ljsbu/L&#10;x0ss4o+1wX59jXmh+SS2Xwtub4fH4nn/C41R9cbqco41Ul64w06fc9p7mc8/bb3M105m56nq497X&#10;rPXseQM/vd1SPS9e/354u16mOPzTz7u9/YknnhiwugzeTLD6Z+Vvlh81fNpUP1L+9/IVw6cN+uUy&#10;sPWi4dOmulv5L8rfKj+RE1EURVEURVEURV3rjjrqqPVANgx40w5V4JvDM8AdcI5dkQ4ugaDafdkB&#10;qVu7Scd2lfZ2QE7gIz9yAQEY4OfQkf4Ui/a+85PctUvTx4QZJ+OSKQeuOljl2E25gCQxBEUxjx7g&#10;NnzcISu7WGmLyQu4zLjJS3Pe4bXnys5RwSvq8UiB2wpWKXdAAAjUHPht/JjPDhc41jrwGXjTYcY8&#10;zwMVHQSRl645jqlDv8ArTCyHG8AcIJdMXe9X9YAo8+Ca7HCO3Hq+bm+nuZll7ZxTbOUkU+51fUwd&#10;MnqOHHvZmImn3YLYx0WZ59HtefHZ10rnfUzKSfbzjEWgDejmsTExtcORMXtbTH2fc7+uKPu+7/u+&#10;yVOf+tTBHKuvfut5t64hr+NrxTi8PvX6PHhe86w58Tnyfjn2Mr+eseqNmfqMxXPrnvX9wA5COXYz&#10;hz1WB6usm5d7Wb+G3eTtebg1HvrqOcnE9jnjs3JgXT0en2eV0ZZ8fO11bch8VtlqBatbb731lfvs&#10;s8+EF1itRe+8886bA1b/oAwIPWn4tKl+sszO1HcOnzbohjKwlZdWjelNZXbA8qzVKIqiKIqiKIqi&#10;W2kAq9qp6FAO4Ah0E+QSfOtgFcApQAo0dEA6z8DQWWCVXaaASIdVHawCdFWfGNQX7GQcGhPwUmMS&#10;bNSYMHU7WO2eB1bPOOOMKeA8//zzbwVWVQ/wC1hlrOSk/BxoAlI9V2CqIAhgdHPBqgMM5lZzwDp7&#10;Hh2sugUdOFZuC3lWLExOAh3YwSptqeNAtMOgDpIcHNFW9ehnOcHqvDHKDmy6vS+OfUwAHYdvniPH&#10;Oj/LtPW+Osjzsu7er+dF2ULt3YxDoA0g1ueXcsVeDFj1tpStW7du8pSnPGUwcFV9LQRWBeK8zrw5&#10;pp7yxJzzvObZ48o+D8T2sqWAVeovBFa5ThWrf5dYE81Z92oAqx7PzXXjbfw66mU6P1amdfZ8+nwG&#10;rC6/NxOsvqwMKP1Y+YTyfuX9y08qf7H8L+VnlRHPV2VHKo8CeAgnRvTcMjtaLxw+RVEURVEURVEU&#10;NQWsBqwGrJp9jjr46/Z288Yoa+7G7H1x7GMCAC0W+o25wzqP1cu6e7+eF2ULtXczDsGwgNXv2OeB&#10;2F4WsBqwulQJrN7tbndbk77Tne60OWB1j/Kry/+v/F/lvy5/tQwcBaD+TPlOZXT3ssoP5MSITi3T&#10;luetRlEURVEURVEU3UrrjjzyyPU8UxMD9ty8bEW3ogPcAHUASJ5nKs8Dq3x2AxVltZEBpTIgEjDo&#10;YBegCdSVyUP1OeYZpn4LPVBS1vgwnwGHMv3Qn4NV4jvEpQ4wFBMf8CsDNs8777zBPA7grW9969Q8&#10;U9VzZr54+ZVAJ+Z4Vq6MiXxoxxy9613vmlx++eWDia/n11LGWgElewyZ80AbIA4GrDC/Y2a+ATqA&#10;F8yxDHgAKvBPARrs9bu9Xwy4kIkFdJGJAwDF6s9j0V63i2PgiLcn5lhfHGsM3T2+2nRTRj6yj4tj&#10;L/OYiguUUd5AGgEaTJmPg3HJGteY5+Xk9r7Un+z9jvUhU9chk857+27GChTD/Zg8PD5jVeyxcTM2&#10;n1OfI9oAVmUeBQAoxPTncbrphxh9vjQGnyvsZdjz6tdWXw9vJ/d54LPcryWPRd2eF//UHGOfI42R&#10;nDDtvWzWoxQwsbQ2mM/MrepjzbXs9clL4/MxaBw+ZuZEOdGWuOSjtVVfMvV8PtVOVqxuzb2s3Mh1&#10;rD7WPOPVCla32mqrq3bdddfJHnvscSvf+c53nvD81X333XdVmHx23333qcmx5nRzwOouZd7iz05U&#10;gKj7c+VnlLcrI4HVvyrzPNUx8UgB2v7x8CmKoiiKoiiKoqhp3RFHHLHedyoKZGIHZ0BVACQg04Go&#10;u4NVLwMOClxij0OZ7zgFApILEJPdopgXSnl7AKXqAyC1AxT7OIDCPg7OAV5Vl9j95VW+QxUDJjVH&#10;9PW6171ueMs/vvDCCyeXXnrp4DPPPHPIU2ZcvGQLA5NpDwD1fIitXACtXka76667bnL99ddPrr32&#10;2uHt/2efffZggLZgLzGALkAY35VJPI2BHciAV5UxD77uOj9mctZ88hmoQF9eB1Aj4DDPwAyHHnwW&#10;FMReF8jBOQcvtNGuRAxYoW+1B+j4Tjadn+Wet8dSfzJQxdvRt/rycbAWPjcANmIBE5U3gMghDbFU&#10;BjjyMo49D+ZDfXWrzTz7HNGvx9acy8yhly/V3/u93zs55ZRTBjMuz2Osfrfnw7HaMifEPvXUU6fu&#10;z1Udizdmn2vZx826Ka5i+3Xi12dfG59ruc+5m349j3mmrsdlHFyHfq7DQ++r56brT9egl/l8aj6o&#10;4206jJ31XVpojD7fxCS2X0ccU0fx5rmvXZ+PMXsbxj12feDVvGN1t912m+y5554DrNxmm20mW221&#10;1WCO99prrwGurgbX/G0CP3fZZZfJDjvscFvB6rbl15a/Xf5S+RfKTy0/rfzb5X8qf6P8o2UUsBpF&#10;URRFURRF0WZr3WGHHbYe4DZmh0PATuCcdk+OGRAIdMS8VAp4Sn3cd4Gy21NlHPuOU/oCCgI4BU+B&#10;n97eQSxttCsTa9cl7mAVSKh6GOhIP4BaxQZWeh3i0Q5T901vetMAUfEll1wyvfWfz54jsFY7dJkL&#10;5aPcsHauYvrRDmHMHL7nPe8Zbv0HsLI79qyzzhoMAFZ+ArYYiAHQwKyh1/EyAKzaYO+3r71fE7QT&#10;7NIuOgxQApjgDi/4rDJgB2BJ5jNtZa8L0BAs0jlAh8Mc4IfqYYDlk5/85MHE99iz7Ln6efoD7MiC&#10;LMqJ/tWXl9HWATdglfrkKggIHGLsGhdlGhNjAO7IxPY8iOV5un2uZM75GIkncIR9PfocCFBhcvG6&#10;izFjFRBjbD4u7PHJq7f3fJhbb+uxsdYCM4eaL8bY+3JrnoivOeK8cqA98WStgdbb57yvjdrLwEis&#10;3DDj9nx8jIorexmxPS+19XPE7m3cnhtzePLJJw/mWNcqJmfPj/rE9zqaa9nXjtzVJzn5mHzeMXV8&#10;DFw3SwGrtPf59ViUe98+Nyrz7wfH/bpQ/Uc96lGrFqwCVe9yl7sMEHXbbbe9FVilbDV4hx12mOaG&#10;AcE77bTTLLC6VZkdqbuOmF2oR5T/tvz35bG3+P90mUcE8IKrvcpLAaufHj5FURRFURRFURQ1rTv0&#10;0EPXa1cRAMiBmhvwx67KhcCqbk9nNyd1x3aYYt+BCnQFjvoOUWCgg9V5FozVDsx5YJXPqoeBxbT3&#10;eMRy+OmgkZy45f/cc88dzO3588Cq5oa5EMD0/r2fbgC1g1Vu/3/zm988GBjtcWTf1QfwVCz6BnCo&#10;jPXWmBif90tdlXVzjeh6cQMfBDaAE+oH81llDi0ELryu6s0y0EQAEjvwwQ5ggCoee6kGnnhfxFM/&#10;lAGT1JfnAVzrYJU5oL3q01YwB1OmfgBAPkdehqk/li9WPHdfj74G7g5hPc68drPscwTw9DIfP/Yy&#10;2fNhHF7msbu5Dnw+e19j7gBN/fT5nxevzzXXq+fscWTqqD1xvf68OeKa8zjUZY38HLl7m3k+6aST&#10;Jk960pNGTayeI/Pgc977mjWfPl7crznq+BjwUsBqXy8386N6/XpWXr5m1PFxeNkJJ5yw6sEqz1oF&#10;pLo51wHn7eW99977VrnNAat3LX+o/IUR/2D5x8s8V/XS8ph2LP9R+R/LJ5aJ9+Xy18qHlMfEjlfA&#10;6uXDpyiKoiiKoiiKoqaA1YDVgNUZBt54X8RTP5QFrC7sgNWA1T6fPl4csLplBVjlWaVAy7XoHXfc&#10;cRZY3bv87vJNI35K+UVlIOjryrPES6j+pcxLqbYuc4v/N8uPKI9JMd8yfIqiKIqiKIqiKGpaNFgF&#10;2vHGeQAhz/eUO1j1RwEAFgGAmFv5HV4CHlXGMUAVyIkBqxiIKXtbWWW0JT+/pV6QEJAJOJSBhoBT&#10;mTEJrsrEctBITNUHAgNUzz///MHvfOc7p/6d3/mdTZ6xytiYL8wxsehfeWLBVsxn8pHf8IY3TK65&#10;5prh+apXXXXV8AiC008/fTDxlZOPndv8dfstYFXjZg2BripjvYF/AoDKQfPFtSB3SKjHCbg7WOWz&#10;zDlAiMCPwITABWBFVgxZ7WTAhoMS4JKXA+8Abpj4nsdirVzIrffFORnAo76AOYwb05a51/wx1+RG&#10;e9WnLTGUN2W6jZ2+iCdTBsSSmZexvHGfP6ycZObQ4/t6UO7xlB+e1c7PdTNWATHG5mU+l9jLFJv8&#10;lTc5eB1uWf+e7/mewbp93eGb5kvr5mNxa57UD6Y+7WS/Dojp8dQe97nu8+NxZOpoDrDGrvOeKzGU&#10;k8YnU5c10nWk+fZ4bo+FAahPfOITB3MMaJXJUznQD23pU9cz7n35PNBO58lx3pwRx+eHcfh3jc/K&#10;ZcyMReP3OJi+VW/setZ55cpYPT8vC1hdHs8Bq4DQ3cu8+b97h/Jzy/9dvqDMYwO6ti9/qvzP5e/h&#10;RIm67HJ94fBpU9HfxWVivoATURRFURRFURRFXZuAVQCaA0U3z0D1FzzJwFR/WZXOAxKBg3rBEvDT&#10;oSgwU2XshAUOyoKd2sGqtr4bFACqlz4BYcdyxkBWQUdMXQFcDJikDnAQ8IgBiB4DYHrRRRcN5pmq&#10;V1xxxdQ8O1U5AV19boC+gp+Yl2YxPkFK7LtIAbAA1KuvvnrwxRdfPHnLW94yGKhKW+Xk42AOBE8B&#10;o8BaTGxBF8CBIClmvOq3G6AGQJCpq3wBhmNtgA8CJcAJwQdM/wIbQA+HKsR38AHIUBnHHmfMHcLQ&#10;RuDE+1msyc/juYE7Du8cygBdBJmZd58/ygWEvI3Hptxju+lXY8LE1Pg59vzHzjEns/oSpPL6bl+7&#10;7rFxEM9zH4Nbch+z12Uc9O9AzesDUh/zmMdMHv3oRw/mGMCqctZR89XHT86aP6zx+1iJod2axPU2&#10;fcw+372vbuIyDo/n1xXHOo97e3JRXv26IP8+/8yDx3OTx+Mf//ipfT41Znnse6G/K3KP7/PJZ80R&#10;fyv8bwdlHtfNGBkrxz7WWf1gv05o77l5vW7iUIc1VK6sra497PMZsLo8ngNWF9KjytzmzzNTD+ZE&#10;08nlb5W59V/lP1ZmRyrPXQXautjF+g8b/RBORFEURVEURVEUdS0arAIJHRrK88CqoCkeA6sqE3B0&#10;sOpQdXPBqsemrscVWHXACUD0GNx6r9v9L7vsssmVV145NbBZYyIvnxvmzPsmV/4pSIm9X3YA69Z/&#10;zGMGdOv/G9/4xiEXtSNvjYF5FlgFqCpvYgsaAAQAq2o/D6wCCQUP8FoDqx5/qe6Qxu0ADDuwYc70&#10;PQLOMy6VMWbqA710Dntsh0HdAmjK0WM71MNj5zrs877IyWN3z5sPATU/18Gew9Jur9frMg7673Mu&#10;LwasagyMz/v1dcMav4+VGKsRrPrt+tRVv8q/z7+DwG7yeNzjHje15lJg1esSp+dCf16n2+vyWXne&#10;VrCq9vP+vmC/vmnvc+31ujUe/xvC2s6az4DV5fFmgFV2pF5VBpQCV3++DEzFrywDXSk7vawdrQeV&#10;eUYr53lB1Y+W2c3KIwB4ERbnry8TO4qiKIqiKIqi6FZad/DBB68HwGGgkG4dxwJ0GJDpt7nLwFS9&#10;+Z4dlzoPZHSwCizVrfaCor6b0wEk8BPYCnwVPOxgFWjpOzb99v+f/MmfnO5Q5bN2aWLAI/W1W5a6&#10;1BGYxP6cUsyzTbkdX+b2fPllL3vZkCvuc8Q4dAspu0B1mz1wUiZHzcFv/MZvbAJWL7300qFvfMYZ&#10;Zwx5a46Ut6xdquRBPcxYgAoYQEDfqgcsBXCMmXyZA+3AZA50azhlY22ID3SQgRRyhxfUlakLxJGV&#10;KxbA8Hgc67ysMeJZkJDzyk32PGSPRb5AGtkBC6aOciC+1pr+iO/jpz6QR+ewxwaYPeEJTxjMrdh+&#10;GzYQkT6UI/GIhTn2/Inbx0Zb6snelwCa13fTh3JUf7LG4efmgVWOfcyMU3lg6quM+owDqKbyPi8d&#10;rNKOPrDPAeNTXMVW7ljjV56YedFOTvqmnebc50Tx6E9r7mXd5E1sj8X6akzMAfnIvS9yUV600xix&#10;6vr897G6ae9gVXExcTwPxubzw7Wv8cr0R0zZ86aufx/9b4e+a7KPmTjKR+MkH+/X22LaaD455pzq&#10;Ku6Y6Zc65KO+OJ41nw9/+MNXLVjl7fr+Uqi15M0Aq+jo8ifKAFHMbf+YY+K+p3xAWdqm/Lwyz12l&#10;zn+Wqc/t/3z+YnnW81ejKIqiKIqiKIo2gFUBRN+ZiB3cATcdbMr+nFV2aeo8L6vqYFWQFPddqt2A&#10;xoXAqsrox8EqsFJx+KydhALHDh+9nQxkdgjwtre9bQo7r7/++k0gK49IUF+M0XMEfgpM8CMdsKtn&#10;bsrkrnHw7FQHq+yQpW/MrlXqeN5aJ4fgPs+AXPXPLiw+qx5r7WN0AwfJVfEBqmP13B2OzDJAQjlh&#10;zmkHHgbAeDmmzaz23fPAqmLIY+3d1HGo0s2YVdd3ufVdi4KNgBs/77GAhg64fE4EnNUXcdSOY53H&#10;xO1z1NeGmOoL+OSxuwFO6otjjzNmjVXms8o8b8w4lQcGgqlMcwVIVHmflw5WfX79OmJ83q/nhDV+&#10;P8ece7+eW7fH6+PvJm8BVJnPGhP9+Hr4/GOfM0HxWXVxH6ubvhQL69mquF9XDlZ1ffk57OPQWJRH&#10;B6vufn36OLQOHCuXXr+bfpUD7X0OFHfMur792uHY63isgNXl8WaCVXS/MrtSueX/Xzf6S2V2rd69&#10;3MXzWU8rA2SBqtQHtF5SPr7Ms1ajKIqiKIqiKIpGFbAasHorB6xuMHUcqnQ7AAtY3eAOFh1Eed44&#10;YHWDA1YDVrekttpqqyt32WWXCXB1LbrmdHPBqrRj+d7le5W35cQitG95v/Juw6coiqIoiqIoiqIF&#10;tO6QQw6ZPgoA2AZQk/2WekAdb/Z3cIi5/Z8XOGGeq0odzC3yDla7uU1et8ADJelL5pyehapHBwBS&#10;iSkDXQGkmPoOSDmWue0dmCkDFxUfU+7AEROT3GXe/g/wxJdffvnk7W9/++Tss88eTG7Kg7rKFxMb&#10;oCczv8BUn2Oe0SowfeaZZw4vxNLzW88777zJG97whsGvf/3rB2iqvshTYyIOY8C+ZpSpbwCG6mJA&#10;uuemW18xn5Ur9tv/iQM4pJ7gAwa2AB1kwQdMmRtYIVMX+CE71ACgYK/PZ/qfZY0V+7iUo9vLZC/v&#10;IBDwwjlZ+WDaKh6fvR6mbbePuwNEIJXKAEXkoznweBx7zpp71cWc93EQG4iGiU0djcPXDXu+6k9W&#10;HV93z63Xp+8+ZsYqa6wy9b0Oxw7uHvvYx07NvNG/z4WPv+fkOWv8Xof4vh7KR/a6PkaNU/bxYuXe&#10;z8u08dz57HOiddPa+Xi9X7mP1fOkP+ZU9muOcuWAvR+ZOt4X7d0+N8TQ3xrs39l+ndG/x2GsnNc1&#10;SqxZY8LMi9oSy/PwfLHPLZ+JRz4aI8denxjq97jjjgtYXQZvQbAaRVEURVEURVG07Nrk5VVuIByg&#10;UM8x1S5IdqJ2uCqzq1T1sINUICc7K2XAn8oAnZzTDknAIX0ST+azxwMs6jmlgEIgpsAoufs4KJNV&#10;R6a96ujcueeeOwWp+LrrrpvuUAV+Ah21y5e8gL6YcSgnTP/UxTyzFCAAnHT4yQuqiI8vueSSyVln&#10;nTU1u4EFTMmP+todKziK9XxcDHgQFAAuev9ADME/B4rkBXxweOCgkJzVFzEFGxx+ADDUnljUkclJ&#10;fZGX6qmuQAX2uuRFe3IQkKF/Pe91zIKqmFjej8fG1CGmn2McDr88V+Un+xgd2gBpFAMzP7TlvGDd&#10;PAO5HODgnof6ZVzelwCRm3GceOKJw65OTB3F9TFgIJZAJva17H2N5eb1MWNXfcbl46Qvj+emnFxp&#10;M1aOGRdjkX196XtWTnz2nDUOxuv5yR2s9nh+zTBej91jCor6OV+PPp8+XuzXRV8Pz3GWvT65au56&#10;Dn49Y8apueV7SVvGpmtK15W3oZ6+K2qL+3eHXHw+uFa1E5nP5OL1yc/78WsM+/eWnLzMc/R1w1o7&#10;j6dzY37oQx862XbbbVclWN11110nvMBqLXqHHXYIWI2iKIqiKIqiaM1oLljtt+/jzQGrAqd4IbBK&#10;+3lgFdDouToY7WBV58c8Blbf8Y53TD7wgQ9M7bf/8xIpB3gOgBmH+u0GbgIVgZQOSC+77LLprf9A&#10;Vm75l9kNrDkRjF4IrApGYqCh9+8w1U0bBwYAG4chY2C1AwuHGR08eawxsDqrroNVzbfnMmbVw8Ty&#10;fjw2ps5SwarX9byJr3p9boAztOW8A6RZBiZSX7E7SPIy+vW+HBzJjAPwJVhFHbXv7vDT16f3RR49&#10;N6+PHVItBayyC5Vc54HVPlZfX/qelROfvZ3GcXuCVcXq8+njxQ4Z+3qMrX231++50rdiLwRWac/Y&#10;dE3puvI2/fsmc179YGL5fPi1ymfPC/c58msM+/eWnLzMc/R1w5oPj9fnyL2awWp2rEZRFEVRFEVR&#10;FK2MAlYDVgNW7ZzDFh8TBuh4Xc+b+KrX5wY4Q1vOO0Ca5YDVgFXZx4sDVgNWF1LAahRFURRFURRF&#10;0cppeHmVnrEKMOR5mhhIBeDUc0Z5HilgD9gKTJQBinruKTBUzy7F/txUwKDfJg/ABERi4gogYj7T&#10;nr5k6nk82hNzzMQXUOR4rI4MoOSfxKRffOGFF05uuummqXkcgMDqW9/61k36Jjc9U5UYmssxA/L4&#10;p27vx7ygahZY5bm1AF/Z27E+AAoMHBQYdmhBf4wPA48FEjHHQMoxU+YghHMClzxOADjRYYYgBAZY&#10;OAwBpsodinRI5XUx4yEf3epPDkBimUccKDdMXZn2nhOxNCZgrZ4d62MFegGMMGPyXIFNnhu5y8RX&#10;X7jPC3X4pwOkWV4IrBJHgI663DotkzfnO0ByWKV8xtxBIOeUB3HUD+CT2JSrH31WfdznQnljzbPs&#10;43jUox41ecQjHjH0o3KNSya2m75ZI+x59ZwYB/Mma67ol3nq5rzWEdOemDLnND6O1S8mb59Pjd3P&#10;eTzaqB+PK1Pu/fqcqX+3jxPTt2JR7rmSh+zXD2be9B0BrBKLueEFTjJj9b5oo+8K17DWRusjs8aP&#10;fOQjp2btda0yLuWp+hx7P7T3eWCMPgcab58f6unaUu69fm/j/R5zzDGrFqzutNNOk5133nlNuuY0&#10;YDWKoiiKoiiKojWjAawKSgGaBKU4Bm5qhyjAEXAHbPWdozxbVDs2gYzaUYmpLwP3BDsxIFD1AJIO&#10;VvnMee9H/Y+ZWN6+g1UvGzOgEnArIHzRRRdNbr755qnZsXr11VcPBqxSR7kDl7VDl125DvnGDAx0&#10;QApY1bNcecYqz3CVAas+Ts9Z4BADCembOQJ86Dx1VJ/5FzTV+ionYK+vDbDSd7dSX2CT82PwwU25&#10;g0E3UMWBDaBkrB4G4NC/g92eK/OpMqzxYebAc+pglfF0sAowcQjmuZK75+dl8+aEMupw7EBtlslh&#10;Hlj1HLWzUxaIdDAGKAOCqQ55eDw3bT0XXx/GoRjEI25v39dz3rx4P1ixMVD1hBNOGECZyvt69Hgd&#10;BsrkxBzKvW9ypK3PkZvz84Ckj7GX9fkkDvZz3oY8FGvMPkbieJ6eo+z94Hnj8HZ9bVlLvj/6HzeM&#10;CwD6sIc9bGquPe/Lr+H+vWccMvPLWsvAVY1JoNTzoY3309eN3Hwss+zfI7yYdl7/6KOPXrVgdccd&#10;d5zc6U53WpMOWI2iKIqiKIqiaC1p3X3ve9/1QCYMUANq4v6yKe2I7GBVdVUfkClrpyYG7BHDLWAI&#10;YKRvr+t9Y+qoPgYWel8O29idSQzsjwXA1BVsxMRlty1gU7f+v+9979vEv/qrvzrdOcvuXeZAJgZ9&#10;YGL7bkrG4kCQOjwy4fLLL9/kzf9vf/vbB7/2ta+dAlvMHPn4/OVTfNa8kwNQEBDJmAVtOfaxC45i&#10;8vE8+4uttLMVA0yOP/74wYALIEeHQ0AKwYcObNwdcnXgwhgEcJQH86dc+w5VxuIwlb7JRfkI3hCb&#10;Mfq4AK+c991utGNsuI+Dz8CXMfv4u4lFHZ8v3GGQcu39aP61M9DBE1CJcllj57zcxzWWo8zaKg9M&#10;TMUhZ8XAlPv8YOUv+7g9FgaeunnLugxgA9x53sTy9oorU8fHoZzIw+ePPBQTKxffKck5zSmxfY7U&#10;RiYvL9O6Ye9HZcrVz7l9TN0+DnJWjphcyN3nlHjeF56Vq/dDua8r57SjlLVht+ZDHvKQ6d8F7GvV&#10;Y7u5HrmNnvaYsThYdbMmxKJ/zTdj9GuFcWrdtHaz7GNkzno7zpOf6nPe59P7vf/97x+wugwOWI2i&#10;KIqiKIqiaC1p3YEHHrheu/UAV4J67H7sABKg2cEqYM9hp4M8B2BAPtXrBpw6hARAet/ev9yhoZsy&#10;tVsIrAIveW7sjTfeOPnwhz88+P3vf//09nzMs041L+xs9fH3+G6HgIyPvF7xildMrrvuumnsc889&#10;d/K2t71tMADXx0h+isXaABq1VoxDOTE3AEl2htFmrD1WLpjcdJ5jj82xw0oAg3alAVaAZ4IdMlBF&#10;wAaQ5VDG3Xc0joFV5QEIpX/mznP1cXSw6nlx7P0CU1WPY/pnLA5XfBx91x7nfMxub9fd50ru/aof&#10;+vV6gB5AjtbAQVKHRfRFLI9NHc6P5dbdYSl9Kw4gal5dzDmv47l5LNwhmsaH+Uwdn1egnLcnH4/v&#10;Y+xg1eevj0O59FvQFZd+vT79qB728r7Wfd7H4vHZ28wzENLnyMvIhTFoPnHvy83cens35b6uzJli&#10;ksMDH/jAyYMf/OBN+hob65i5Hmn7oAc9aDBr43HcDlY135zTHOAOVufZr5l+Peq7xD91rs+n93vo&#10;oYeuWrAKoOQ5q2vRAatRFEVRFEVRFK0lBawGrAasGlzxcQSsBqziDifpR/Wwl/e17vM+Fo/P3mae&#10;A1YDVhcSYJVnle62225r0nl5VRRFURRFURRFa0nDowAAWBhoJSgHcBTMwkBBAB7AVUAPU4/zGNjn&#10;0MuBF2BQMLMbOEnfMnHG4KqbOsqN2N7e25I3n2XqA+pk8ub2fJ6l+tGPfnQwjwNwsAoM1bxg3YKP&#10;aa/HFdCf90UuPMtU5jMQ18EqjwB4y1veMhiA6+3J3WOzRoKO5K4yxg/QAiAxL7PWA5iotXaQOmbV&#10;w8AF3bYLXKCfeVCmw5wO4ICpMp+BYDKwE7gqwEr//jzYDlIZk+cNOBEUcYBGzv6MVY7pmzLd4owd&#10;vDjUw4wLGDNm1R+zwBmxvY33S7nmgL68HvM/C0TR1uuqL2CT1+H8WG7dPl7skEngSQZ4Ma++frTx&#10;OmqLyQMoN8u6xrDGyJgUi/41Jo3L7WtHbsqJY7/1nDg+ZuXFnCkWcz5r3PTjeVDH10DtsOektv4Z&#10;9zmeFQsD9HyOlK9MPg7/iOF9+bjJxWN7v/077H8DuBaPPPLI4RmjOofn5e5lxDr22GOHxwlg1qZf&#10;CzLjUZ6abx47oO/CQmAWezwfJ3l4PeaP85pH2dv7eA8++ODJNttskx2rW9jbbbddwGoURVEURVEU&#10;RWtG6+53v/utF6QC1jmQdCgHkOQ8INUho+pjwKFDLwdeADGB0MXaYztI7QYseq7U9bbuvvMTMAlY&#10;/eAHPzj5+Mc/PviGG27YBKxSrvYAT+9bL9rCfT7oy+cD87IvB6tnn3325M1vfvPgl7/85ZuMgzVQ&#10;bPoBMipvYqke5wECQAPWYKx/7dCUAWKCLYAnh47dACdBDOAC9QXw5A6HvIy+HKy6BeNkYKtyFFwl&#10;d43D5wCTt4/LYQnHyoF8/WU6HNMfZQ5RaKNxMKdqjzXHY+51x9zbe7+UaQ6AXl6P+QdisUtQOwUF&#10;zgSLZCAUsYBNXmcM6C3GHrubmB3A9dx9jOTkQAygphyxlwGuOAfkUizmwet3+9qRu3IiRwfTfl1g&#10;cqM9wM7zlelXcTHtvd9Z7bDnhJkzgUKZ+Krf+/JY2Mfh14HyYK1Vjns8vw74nnrsedc+a6fr76ij&#10;jpocfvjhkyOOOGJ6Ds+bh76Os67nbsZDXsTQOa4b73dee+r6fMy7nsif8/zTz7s9Vv27c9WC1Z12&#10;2mn0jftrwXkUQBRFURRFURRFa0nrDjrooPWAKwyk027JvtsRSAfoA9hppySmnkw9xcIATFk7NmeZ&#10;+N30Jwugyt4WIAy4lanrbd209bx4IdVrXvOayS233DLdsXrttddOLrvssql/9md/dtqecXrfDprZ&#10;Jep9kYfPIfPF7terrrpqcs011ww+44wzJqeffvrgn/u5n9tkHPSlnbHEZw4FGLF2wjIOwU7mQmvI&#10;sdYCIAmElNlFSn2BMSCmlzusBEAALzCggzYAGuCLDPyQgRMCSJj49CdrJyEGupK77C+34uVS5ML4&#10;yF9QVTtaMfk5qAWcAEYwuQgMkTOxtVOWY86Ru+pj2vs4fIx8Vlk3kMrHPGbqEF928ESZdhKSL3Mu&#10;k9c8sOp5kCMGhMnUIX/l4WNayB4be/6UE095K3evQ98ykIudijLwlHOylzFGzjE3Pg9e34EX9vGT&#10;m9aeY12/mFgaHyYu7TVXWNcDJgcfE+09D2/X21Lf50/5aUwal9z78rgYoKc54rjnwTgc/hGv98+1&#10;hvnsfXuuylNmrdiligGqD3jAAwa46oBz3jxgcsGU+fXcx+FrSkza8E9fQ9oRA/f22lEqU+5rr7kl&#10;rvdFXpTT16x4mle8msHqDjvsMAGurkXXnAasRlEURVEURVG0ZrTJM1axQ0fgnoNBDNzyOsAvt2Ac&#10;xwA9QUDqej9uyhwYjvXb7X1rZ6P8zGc+c1oPuKjdpZjP3he7R3muKrtUeQQA5u38L3rRi6YGmKo9&#10;Mb0vzYPGoH4xEPqnf/qnBxPn0ksvnbzrXe+avPWtb53e/v/iF794eG4tBrx6bpixYOaEnauKx2fg&#10;IGYOyA2Y6vCV/LQezBGgVtCVfAU6AZKqhzkHCBkDJHwGPAAZHHTw2WGIwxngmyAXxw5sADwqw8BW&#10;B6VYAFYQVkAYE8PBByBEeQBJPLaAEvZ2qr9UCxQt1syLg5kOmygX1BHAwhwLQmHmWzlQ3/sQdPPY&#10;3cQfW7eFTLueP1beyl3AC2sMY+PoBtTJfKaPefPga439muOzctDt5qqnscsqo65i07fq93F3ezuO&#10;vYx19blnbajn80J+3sbtsdVOc8TOUa/L/PRzfY7oi5i49+t1ydNz5HmiBx100NT3ve99h3OeW7fg&#10;LyY33qKPDzvssCFP1et5+DXJZ/qnDf1hYnjsPkf05XPU117tONZ5rDF7bhwrFvZcVzNY3X777Sc7&#10;7rjjmnTAahRFURRFURRFa0m3Aqsy4G0McHLe6zmQc68EWPW+PN5SwCovqvrEJz6xCVj9lV/5lU1e&#10;UAXwVHtiel9uxqt+Me0U4yUvecmwU/Xyyy+fnHXWWdPb/9kxq9v92eXqubkBpgBVxWOOBB4ZP7AU&#10;kDsPrKoOBpCrPXBW9TBgFUgm4NABIOccUGCHIbSdBVbZIajzeDFgFaCq27q1K1KmH8/DIUoHq94v&#10;7QTWVH+pdmC2GNPGc/V59flmLgE8gjkcOzjynGnnfQB+8DywSnzlsJTxezvlj3sdz9WhVB9Ht9fl&#10;M33Mm4cODf2ao0z1AG+z4BpWmQM6zqs+5V6/29tx7GUdrLI2Hdb1Nm7Flb0dcbwu8wNU9HN9jubl&#10;6nXJ0/s65JBDBpjqXgpYJTdiYNo5vHRYif1vCZ/pH5iq9guBVb9m6MfHpTa4X/vEpI0D/IDVlXfA&#10;ahRFURRFURRFa0kBqwGrAasb6y/VDswWY9p4rgGrm9rr8pk+5s1Dh4YBqwGr2K+ZgNW154DVKIqi&#10;KIqiKIrWktbtt99+64FZAlq6vZznUALmAJgYEAc4BNAB8mQ9rxID5HTLNvG8Pc/MVD+YtsSU/fme&#10;mH7UFvPZ4R/xPFfPCagouAlo9H68DANSO1jl7fzPfe5zpwaoAjJl4Kzs54nvOdK33tD/vOc9b3Ll&#10;lVdOrrjiik0eBcAjAHhOKwZ46nm1mJiaD+YAUKt4nNPt8Mwnz46lDWvkc6Y5Yr4AzuSEKfdcqStT&#10;XwBVMAKgIAMyOgwBUsgCI0A/TCy3zo+VA1r17Evdsg8gFZiiDvFlwRBZz37E5KkxYG+HBU+oJwNV&#10;ZKCKl3X7mN19vsiR87RRbsAfnzfNK6Zf4JGbccnkprq0UwzMLdNYZWMmBnALU9fngFzdOo/pV/HV&#10;R69PLMXGgmGyl3X7rebUpQ/glZ/zeWAs3rdfc5Qxx4KNXk/ATNb4PbbPMeVatzGTF2+Ixxx7Ge19&#10;7qkDlDzwwAOnZn29jVtxZW/HZ69L35o3WeOXPVfm3Nt7XdoqHqa/+9znPpv4gAMOmMYaM/PouXnu&#10;zIHWlXq+Hn5d8Zk6xFMu5O31ae/Xkeph5tavb8aonBinzmPl6d83jpUnZl7Ufv/991+VYLV05Xbb&#10;bTfhOatr0VtvvXXAahRFURRFURRFa0br7nWve63Xjj52A2pnIHAUGOfgzXdAyr6zkHaKBfBTGwx0&#10;VRmmrXZWdiAJ2COen6O9csPARPVLfa/r8JRjLwMoAiG1AxWg2sHqL/7iL05fSIV9lysx2VmqnZ+K&#10;g4ntOTJ+lRFHYPXss8+evO1tbxvMTlXFApj2fpU3wNjzBiZrdx7rxou0OM9cas5p53MEjFXZPBMb&#10;gCkgCbwQTJCBFQ5Wt5Tp1yEq/QMMVS4AIncAtJQddR5H9ljzgBcei4n7fAFzOM+xYgsOqY0DH4CO&#10;59HtcEexZUAkJobqdDM3++2332COva7nhL0dOfv80q73Tz2vsxQrJwy06+cAcj4PPVdAnK4T5YJ7&#10;jj7Xbo/tc7zQepCr5+1lfR0Akve85z03cR+XG3jnc+Dt+Ox1+3xiB5LY483rl2vI4/S+cf27Yxpr&#10;zN63YuA+B9TzOQJ4aq2YP9rQXrG4Dr0+7T1Xd/8uOHjt329d37RRHY6VN/Yyxr+awSq7VteiA1aj&#10;KIqiKIqiKFpLWnePe9xjvQAduwQdjArKYe001Y5UGainnZO8WMjracch5pzvKgX0AUtxj6vzattz&#10;w7QB/GLiaUcq1o5NzA5O32H68z//85P3vve9wyMA8I033jjAzpe97GXTl1UBOf3N//7SJ44FNzHx&#10;1a8DXfwLv/ALkwsvvHBy0UUXDT7nnHMmb3jDG4Zb+fUSKnahCqySnwNOdpaqjH6ZY+3mBJpq9yk7&#10;UbWzlbkQjOWzz4nOdzPXvqMTkKmdaxiIoB1bHAO0OA+gkoEXgAoMlPIyBx+0d8hFHLXDlAM4MO3o&#10;U20x4Mp3zQFm9t1336k5JwgCOAKEzDKxAE0e7973vvcm9jLqah6w8hSQcQDj9VRGex8L+cnk4qbu&#10;LPd63u/d7373SX2nN6nHsYMsxqX6lHmufY6AR2rXQRqxmZe73e1uU9M/9WSvT4y73vWuUyum7HFY&#10;S+owFvVP3uQr93x9bvGscY3NN/Z1x33tZcbi9chdOXLsZYxhn3322cR3uctdNrlmNTbMsZfttdde&#10;m3jvvfeexmGuPS+fS9ljyZpj5tZz5bOsscicU3uNiXH4mmkOZF2LmDY+BvWBmXtfKz7rmmHu+Sfn&#10;fG19bVRnlns9zVfvlzJy9rzJz2MxTs3Dne9858lWW221KsHqtttuOwGurkUHrEZRFEVRFEVRtJY0&#10;F6wC3ARWAZ6+G1N22AlYdRDrt3Dz2aEhYHUsHhZs9fbk531RR2CQnaEATu0qBSKqHz77Ts9f/uVf&#10;nnz605+e/MEf/MFgwCpv6n/Oc54zhZjAVAekQE2VAVcdrAIt1ReA08te/epXT97znvcMIPe6664b&#10;HgHwmte8ZtiZqnhubv134Ak01e5VypkDzQfl6gcg60BVBqxqTpifXi4z19ymLNjZd1w6tBJYBZh6&#10;HUFRgVEvo53ABADDdxoSR+2w+sEOWGTBJxnQAaiRKVfdDmO6qQNs8XjzTF1v73kDalQPEAW8Uz3y&#10;GGuvPDfHPX+BM0EkzJwIBmHyUxl5e07dQCa1AzSpnUyfPv/ANs/H86C91xW4kj1HwB116F/lnjf2&#10;OcZeNm/tGbPXlT0Xd++3z/k877nnnpM99thjasAiY/Ox+hg59jnytmqvMtp6Xt6vrHmUAZzqt8NQ&#10;nceeE/brgBjE6uOYt57U1xiYE6/br0GfX829ryfrrnLs3/nuvlZ+PY716zljxu1tuL41l7vttlvA&#10;6jI4YDWKoiiKoiiKorWkgNWA1YBVizfP1PX2nnfA6gYHrG7qgNUNpr7GELC67Lpy66235jEFa9I1&#10;pwGrURRFURRFURStGa2rH5vrdXs5wFK39XOLP6BUsFO3/DsAxaqvMgerj3zkIwc4imkPTJUp9zj+&#10;KADF4C3fxMD+xm9MG54FioGDDlY51i3wwE6/rf9Vr3rVKFjlJVV6MRSwEqBKzvTFW+0ZH8CWGHqs&#10;ANZt9hgw6qD0ta997a3AKucAperLHy1ArgBSmXgAX0xd1kfjBybTFgOOgaic8/bk5I8L4LEJmjN/&#10;fu4YWAV4ykAHgQWO/bZ/WbftY469PSAE+IE59mce0tbhBrBDBmgAVgBAAA0MzAHsADwwZZyTHdh0&#10;4OKxMXWxYi3kDtg0XkyuqkdMhzHkQT69vfIcy5W6suZulj2O5oljtefYYRH5eWzvt8+RIJqAGLE5&#10;p7aMl/PcFo2pq3nA6gezVtTFAEJfq56j1po2itXr+xxj74vPwDjZx0S5x1EbP0d/9K3+VUdWTqrn&#10;uXuZxiELyrm9DbG8TDBS3nXXXQegh/ns+StXH0fvn8+yf4+wj0GxvMzbYo+L1U72eD4W1t9js46+&#10;Vv2aZmzU0fqxtt4PdfRdkDUnlPW6KqOeXxeU9Tkid49L7pr/O93pTkDAt238d+lqUsBqFEVRFEVR&#10;FEXRCmld/WBd74BTBqoK4rkdtnYD6ARF2VHqz1jFfJaBhGrnMBXr2anATO1QBc7qZUoY2Kn6gEIH&#10;qwBJ33HqfuUrX3krsHrppZdOXvCCFwwvksK8nAoQyY9sbqnEvFSDfoGV6qcbyKkY+Nd//ddvBVZf&#10;97rXTZ73vOdN6wA91d53v2IgruoBV5lTzRnjFcBlFy35EsPbc07QllgAbZ+zWWC1G6ghQALc6jsF&#10;BUQFuCj3XanAEqCFAEhvp7JuAZ0dd9yRH9tTA5eUT7dDKYER2WMzDkAgoMTrLMUO9og3VgcL6Gg8&#10;sudKmWIxR15P7RdjxsO4gGYeY7Hu8JJ4zLfPP7frEp+6/HOXXXaZevfdd5/ZN98nwTVyZMze11gb&#10;N+vpczZvjMTTfLJO3s+sOD52Pqtc0HCWmSOHhl7GWtK/TN9AZZ8zPqs+uXhuiouBeQAzXwu/xqnP&#10;Zx+ryryOvNC43D5ntNPae36+mxb7+vBZ9fr1CeTUWmEBUazvlV8rnPN++veDz4rd59P77e00HtZQ&#10;9Rm3Xxf8e8Dnv/4desGGf5WuKg1gda265jVgNYqiKIqiKIqiNaN19eNyPW9fx+wK1e5TrJ2sWJBU&#10;O1BlAKdMe8XidnUgrHah9njejs/E0m3uno/cwSwwUGAQ4Ojt2LkpkPr85z9/8qY3vWly5plnDr7g&#10;ggsmN9100+Tmm28ezMukXv7ylw+7PtUGCAmU5Ae2g9Xjjjtu2AnKuNjNql24AsEA0N/6rd+anH76&#10;6YPf/OY3T84777zJ+eefPzn77LMnL33pS4d82LH6Ez/xE4PJ33fyupk3zRFwWTtNMWMUQGW3qtow&#10;D+SJmXPtpqUec6b1YE4f+tCHDuZt6uy6BIjKvhsTAKrzHPNoAJ13QOpwxGESYAKIIfNZBnAAasYM&#10;qAHCAPLqWp3CjJ133vlW9WRAFeUYyDerHmsLqKKOn6c/mTpe5rEw4EXH1PW2Xg/Tnr7Y5YbJj3MC&#10;OB6LY++Xz0Af2eP2ug65ZplycsG9Lue0Iw8znzvttNMm88960C/jpL3XlxXfY1NXayOg6GNxa1yK&#10;M2bi+Zx7X8yTrjeOvV6Po3X2On2Oem7A5jHTlj4BgZi6xJd1ffJPmfjKmzpjcTF1mX/WQva5JjdA&#10;oF8rxPNx0Qc5yT4uxdGYeztiC7CO5eftu4mnOSCW4Cb2fDF9KCf6on+1kz23Po4+ZrfH6CZH1sbH&#10;QhuPz78L9F3YuAarEqzqu7oWXfkHrEZRFEVRFEVRtGa0rn4srtfOQmCcdoh2C6zyxvgHPehBU3Ob&#10;vnakAul0izc7FtkZKfgJzBuLh4GqRx999HSHo24vF6DFwEXt1sTARYFFgCG3nwvy0a8g6Ste8YrJ&#10;hz/84cnHP/7xwbfccsuwe/Taa68dDOQEogJMlSs7XjG3rAMwAZpAS/rimHnSzlngpXJ68YtfPLni&#10;iismV1555WCAKqAVv/71rx/6weyI1W5TnxdArY+R+BoTz/H0MZOP6gF6FUNvqMesj3aoYo8NTFU9&#10;dpQCgwQ6OPadXMyt1pU3/pPLPLDKjjOABKACAyQUW2BGBoKoXjfQCJgE1AbuAST5TBu1FxCRqSsY&#10;DiTxegJZbiCKt/cy+vey3q/XdROTctWlHed32GEHwZgBIHg8II63934Fd2SfW2+HBbHmmXlkFzDm&#10;2Mt8/jA56xx16Zu8GZ/WxNszZ4qNfQ4Zl5f1XH3ONEb6UH2OfazdHs/nlmOP08Gm2nkdXWu4rye5&#10;AZc1R54XcXyHI+cUE1Oftp6Dz1GfP6/HsdZEVj1yEFRVnpjc1R77vHTPGr/a6TtMXa5fxuF1uhUL&#10;My71438PMHOr8Xf36xv370e3j3leXXLyuIy5j723979FG7/Pb+FfpKtMV5anf2vWoANWoyiKoiiK&#10;oihaMwpYnQFWacsY2L3qt+sHrK48WAVgCHY4oMEdygSsLg9YFURTDoxPgMnbM2eKjX0OGZeX9Vx9&#10;zgJWb52rwKqXy+QQsLrBPuZ5dcnJ4+p70dfe2/B90JpQt77Lq/LlVeXp35o16IDVKIqiKIqiKIrW&#10;jNbVj9r17MzEwDbd4t8N5AQoAhvdwD/OY+Ao0A0D4AB9AnmA1LF4WEBWeXCrOQYMPuQhDxkMXCWG&#10;DEzkEQCYRwlwm7rAHv2y0xS/8IUvHCDnNddcM/iyyy4bgOd55503mBdQCfwqV7VlDEBMoCtQEwM/&#10;mSeeSYoBy8qJ56Byy//b3/72wTwO4Jd+6ZcG87gBgVvgql4qRTvNCbfnKxYmvsYEvPQxA3RVT3Aa&#10;AzzVhvURcMUe+8gjj5zW4zmQQBk3cFVmbrWuAtj91n9iAFQxt0ADRAAXGHCiuIAVII0swDFmoAYQ&#10;Q7vEOOactwdyeRsHXgASr0f7bgCJt/cy+vIycl0oHiYm5apLO84zjvrODQZMeTyNVe29X+ZS9bDP&#10;rbfD3m6WmUsAEebYy3z+sKAqx8RXDowPsNTbk49iY59DxuVl3g77nGmM9KH6HPtYuz2Wzy3HHofr&#10;Yqyd19H1hvt6kpvPkedFHGChvjucU0ysNp6Dz1GfP6/HMW29XCYHQUvlicld7bHPS/es8audvsPU&#10;5folF6/T7fkxLvXjfw8wc6vxd9Oux+3fj24f87y6Pba+F33tvQ3fB60Jdeu7fG55743eq7x1+fZW&#10;wGoURVEURVEURdEK6QFbb731P2633XbfxvWj8dv143rU9SNyMHXcOq8yxcL1A3XqWfFkb1c/2Af3&#10;Ot6+x1YbzLn68Tu4fgx/u368T73PPvt8e++99566fjhvEsvbVi7/pmMv9/F7TvVD/dt77bXX1Hvu&#10;uee399hjj6kVq36UT+3tu4nfx+Uea+P1aT+rfo+9zTbbzDTlY+vT7W3qupp61vmFvNVWWw2u6/Tf&#10;dIzH6spVd+pe12O459Xxsu5e1z1W13PDvXxe+1m+Le3mtek5YurUP4c18Lpj7XVuqWWz3NvM81h7&#10;eay+vJQ6qtfnx+3Xey8ba9Njz3O13eS74PY4s+KN1ZF7XTfl/h2eNfZ59r58jvx891gcPFZXXmzd&#10;Xm+WvU2b/3+vz39f/r2N/mT5ruXbWwGrURRFURRFURRFK6gd4ziO4zhekk8q/3PZoeC9yre3rip7&#10;TmvNgNVfLT90ow8tR1EURVEURVEURVEURVF0B9ER5d8tf2SjP1S+S/n21s+UldNa9NfK3yp/faNv&#10;LEdRFEVRFEVRFEVRFEVRFEVz9Ntl38H6x+UoiqIoiqIoiqIoiqIoiqJojp5Qfo35eeUoiqIoiqIo&#10;iqIoiqIoiqIoiqIoiqIoiqIoiqIoiqIoiqIoiqIoiqIoiqIoiqIoiqIoiqIoiqIoiqIoiqIoiqIo&#10;iqIoiqIoiqIoiqIoiqIoiqIoiqIoiqIoiqIoiqIoiqIoiqIoiqIoiqIoiqIoiqIoiqIoiqIoiqLo&#10;u1vbl3+rfNPwKVopbV0+uPzL5feX/6T86fIbyg8vb1uOlleswaPKZ5Q/U/7sxuPHlXcoR7ePtio/&#10;qcx3gu9DtLzauXxWmfme5e8vR1EURVEURVEURVFkAiz9aPlb5S9zIloRMe+PLP95+b/Lk+avl59T&#10;pl60PGJuf6L89+U+/5x7QXmbcrTy2q/8e2XW4mJORMuqfcv8j4X+PXD/WDmKoiiKoiiKoiiKoo0C&#10;Gj2j/E9lfjgHrK6cDih/ocy8/2X5TeVfKP9m+atlzn+j/LBytDw6tMz/UGCuP1l+TflXNh6vL/9b&#10;+QnlaGW1Y/ltZdYFB6wuvw4p/2v5L8qvKvO3qPvochRFURRFURRFURRFpbuUX1EGLAGR2DUZsLpy&#10;el6ZOf9o+V5l3fYP7D6w/JEyUInb0vNIgC0v5vl3ygJ3dy2zg5Vb0PluvKtM2Tnl7crRyomdkd8s&#10;/005YHVl9H1l5vrscq73KIqiKIqiKIqiKJojdifdWGZHHvACwMRupYDVldMry9x6+4PDp1vrh8uA&#10;jmvLPAM32rK6c/kdZZ6peiwnmni+J/P/vvJOnIhWROwi5vEYHyr/ejlgdWXE/2Tjf7A9f/gURVEU&#10;RVEURVEURdFMAY3+sQw04vZOPv9zOWB19YiXVwGVri8HrK68Hl0W2ObW9Gj5xXV+Vfkfyo8vv7gc&#10;sLoyuqL8n+XHDJ+iKIqiKIqiKIqiKJop3kR/fFm3mAesrj7x4iSgEs+azKMAVla8If3t5f8q/59y&#10;XiC2/OIa1zX/M2Ue1RCwujLSi6v+vQzQfmf5X8rsYL2hfFqZ70QURVEURVEURVEURSMKWF1d4pmr&#10;v1/m8QwncyJadvFcyaPKTy2zS5hnD7N7kkcGRMuvE8pfKb+nrDkPWF0ZPbDM3PNomL8t8+xn5l3m&#10;79Aby4GrURRFURRFURRFUTSigNXVI26HfnP5P8qXlfMimZURu/Y+Vv52mZ2qfBeeWc78L7/2KQNU&#10;/6l8DCc2KmB1ZfS4Ms/a/ovyq8s89/kZ5R8t8xxidq/yveCFe1EURVEURVEURVEUNQWsrg4BVX+t&#10;DNj7dPnAcrQy2qP89PITywC93yvzzMnXlANXl1evK/+/Mo8CcAWsrg69pMx34YvlfBeiKIqiKIqi&#10;KIqiqClg9fYXu/bOKrNTFajHbelblaOVF/MO1P5omfX4vnK05cU8f0+ZF+mxO3v3sitgdXXogPLn&#10;y3wX7seJKIqiKIqiKIqiKIq+o4DV21f3Lb+7zMtjPls+uhyoevuK+X9uGbDHi6zyAqstL3Y/ct0z&#10;x39cfm8zMI8yblPn85XlaOW1V/lTZXat8izcKIqiKIqiKIqiKIpMAau3nx5Q5kVVAKT3l/crR6tD&#10;TyuzLkC9XTkRbVHx6AteFMYcL8b8jYpWXuymZxc9O1YP40QURVEURVEURVEURd9RwOrtI17U8+dl&#10;gMUZ5T3L0cqIW/2/UP5mmR3DXduWed4tQO+c8jblaMuKOX5+mUdgjJmXiTH/PNuTz79djra8Xltm&#10;tzzPEx7To8v/UP778g6ciKIoiqIoiqIoiqLoOwpYXXndq3xLeX35V8q8PClaOTHf15UBdxeW2SkM&#10;6EN3LvNW9K+XWR92rkYrrzxjdWX0A2XA6lfKDyvvXEZA1EPK7KTnhXq/U46iKIqiKIqiKIqiqClg&#10;deXFG9CBdgALnjN57hzvVI62vHhx0r+WWYdPlwGszPcHyv9U/u/ye8p5DMDto4DVlRG3+vM/ebje&#10;v1a+usz34NIyu7r5fvxp+dByFEVRFEVRFEVRFEVNAasrqx3LnywDjRbj3crRlhe39//P8t+W+5z/&#10;WxnQum85un0UsLpyOrh8Q7l/D/Anyg8qR1EURVEURVEURVE0Ip71eUmZt59Hyy9uQz+zzM6wxfhO&#10;5Wh5BFzlducXli8qM9+vLz+2rFuio9tHTy2zHi8dPkXLqa3K/F16Zpnn2TLv/Pvgh8p3KVMeRVEU&#10;RVEURVEURVEURVEURVEURVEURVEURVEURVEURVEURVEURVEURVEURVEURVEURVEURVEURVEURVEU&#10;RVEURVEURVEURVEURVEURVEURVEURVEURVEURVEURVEURVEURVEURVEURVEURVEURVEURVEURVEU&#10;RVEURVEURVEURVEURVEURVEURVEURVEURVEURVEURVEURVEURVEURVEURVEURVEURVEURVEURVEU&#10;RVEURVEURVEURVEURVEURVEURVEURVEURVEURVEURVEURVEURVEURVEURVEURVEURVEURVEURVEU&#10;RVEUbZbuUX5K+YjyVpyIllXbl+804p3Ky60dy2N9b1eOoiiKoiiKoiiKoiiKojuU9is/fBF+aPne&#10;5Z3LS9F7y5Py35TvwoloWfWiMnPe/e7ycgpwe055rO9nl6MoiqIoiqIoiqIoiqLoDqXDyk8vn13+&#10;x/I/b/S3yl8qf6T84fIflIGjf1e+sfwr5ePK7JCcp5eWP1W+sMyOxmh59bYyIPvm8rPMTysvp9iV&#10;+r1l9fdD5RvK5PJ/y1EURVEURVEURVEURVF0hxS7ST9bBoT9a/lny8eW71Nmp+oh5SeW31j+Svm/&#10;y0DW3y7fszxLgFceB7DL8GnLiccKBNTeWgKrgPLbU9uW31IOWI2iKIqiKIqiKIqiKIru0AJSXlIG&#10;hH2j/IjyLD2kfEuZupjbve9VXkkBa39ww2FkCliNoiiKoiiKoiiKoiiKohUUO0vPLS8GrKK9y7rV&#10;G19dXokXJKGty79Y/vnhU+QKWI2iKIqiKIqiKIqiKIqiFdRSwSri+aw8d5U2/1Y+rbwSb/5/QPlP&#10;ywGrt1bAahRFURRFURRFURRFURStoG4LWEWvLvO8Vdp9onynchc7TBd6ydU25R3K1BOc5VzXncsX&#10;l+lvMWBVcTEvWJon+u11AIS0HctlTKrv41iMfPzM123VYsEqfSx1rCrnnwuJOgGrURRFURRFURRF&#10;URRF0R1etxWsHlfmJVa0w7zwyrV/mRdhEXuWjir/Wvm68rvKv1B+Qvlnyv6Cqt3LlK8v09eZ5Ydu&#10;9H3LLuDgSeXfLF9VJvb5ZXbVAme7eEnXy8q/VOaRBmr/1jKPOfiNcu/DRW488xWgeW358jJAkbjz&#10;BIh+cpmXgJHjZeVfLjMnt0WLAasHlVkToDigFMB6YpmxksNvlY8pS1wbjysz34ztrPKjy/MUsBpF&#10;URRFURRFURRFURR9V+i2glWA4mfLtMMvLAPVgJ0AOB4V8J/lr5fHBFTktn6A6f9X/uny+8rk8Lny&#10;zmXEPwGjf1z+9zJ9/VX5wxsNFJX2KL+p/C/lK8s/Xqb8L8o8soBz+5YR4zyj/LXyf5WvL+9XfkP5&#10;z8rk9q9lduX+QZmXZnU9rHxj+WPll5bp79IyAPgL5aeUxwR0BaS+v0y752w8Jkfm7Vnlpe5enQVW&#10;icNYOa+xMs93K/9qmXF+vszcMtYvlYG7zOXry8zdH5W/VSY+MB3YOmtXbsBqFEVRFEVRFEVRFEVR&#10;9F2h2wpW0e+WaYfZ1UisU8sAxn8sc34MrO5SBspeUt6VExu1T5ndk0BJgVV2kLL7lR2xf14mJsCP&#10;c5g2EnD2P8qfKQugAgAfX/52GdD7v8roqeX/U/7rMjE/WGZ3KjtXH1hmd+dPlv+5TDkA1GHi0WWA&#10;64fK9yyrjJd7ASJpwz8PLLsA0uz+ZDctIFeiHQCZdn9fJoelaBZYZVfq95dfVP7bMnVuKb+2/HNl&#10;ICpjBYwDT4GrXA8A5teVgcfMM+sKhKX9e8pjj35AAatRFEVRFEVRFEVRFEXRd4U2B6wKBOIO9Lgl&#10;nvNjYPXBZUDnK4ZPm+reZcCfwKp0l/KflIk56xmrN5cpB/xxq7sE7BNA5REBEufZYcp5dnOyi9af&#10;Mwr0fW+Zch4LIJjInF1TZr6eyAkTIBM4TBt2gfZdq8Ba4O8YOH1I+Z/KtGXXL/0sVgs9CoBxsbOW&#10;OswF6+y7YinXXABYebwB8+N6SZly1m4vTowoYDWKoiiKoiiKoiiKoij6rtBygdXzypwfA6snlIFz&#10;3IJ+BCdMgLkfLfO8U9diwKpg7jnl/oKmj5YpA/q5LihzHhjru2clHi1AOY8dYFcp4jmj/6/86TK7&#10;b7vYpcpuXnbkAoolxkAePGoAiHp485PKPOaA/tjRe6/yYrWYZ6y+s0wdcuvzi3hsAuXsDN6NE03P&#10;KFOOyXdMAatRFEVRFEVRFEVRFEXRd4U2B6wCIwXaeBSAax5YPbjMLfY8ixS4yjNGeeanbqcH+vVn&#10;eC4GrBKXxwFwaztiRyY7Kx9V/ssybWeBVZ6xOgZJgYOUf6pMjsTk2aTcMg+onCX65bZ/FxCZRyRg&#10;AKueEyuzoxSoCVz9RPmA8mK1GLBKGXV4xuoYWOXFVpQDfsfAKo8UoBwDhscUsBpFURRFURRFURRF&#10;URR9V+i2glWgoZ4lin+q7JoHVhHless//niZ2+S1K7RrMWBVAn7y7NWfKPNSKKDqN8u03Vywynxd&#10;uPHcPIg5plPKtPtImbfvP2CODyn74wwWUsBqFEVRFEVRFEVRFEVRFK2gbitY5e3/ehkSL4Xqt/Qv&#10;BFZ5XikvT/pKmXoy8HTsrfOLBavsFAUQAlNvKP9ImVv8gZm03VywCpAETHLuivJS9Mwy7T5XHutr&#10;cxSwGkVRFEVRFEVRFEVRFEUrqNsKVl9T5nZ42n2gvGPZtRBYRTwH9X5l3vKvl0vhvyv3PBYDVu9f&#10;vqlM+/9d3rMsQLulwCq7SC/eeO4Py7N22CL69rfnP71MO15etdDzU5kbf5HWQgpYjaIoiqIoiqIo&#10;iqIoiqIV1G0Bq/uXv1qmDc9K5c33fYfpPLAKfHNoyPHDyu8u8yZ92vGGegedC4FVACfPfOXxAr9e&#10;7lByS4FV4v7WxnM8K/WJ5VkC7DI30sPL/1WmLc+C7XPmelZ5S7+8KmA1iqIoiqIoiqIoiqIoiraQ&#10;lgpW9ygDIakPxOSlVcC0rnlg9cjyIzccbqKdywKEnyzvW5YWAqsnl/91o3lrf9eWAquIt+Oz65Tz&#10;7y2zu3RMPFOVRxFI9y7zGADafaF8WHlMzDHzN283bFfAahRFURRFURRFURRFURStoLi1/aIyIGwh&#10;sAoQvbbMIwAAi28u9zffS/PA6gllbqcfg3e8wZ92t5R5XqrkYJW38mu3J3WAwz9Upowdr+z2dFHn&#10;s2XKBVbZeUqM2wJWyfvzZc7zfNnTy+xOdbE79cryfYdPGwR05BEKtMPA3j7fxHlj+WfK83a0dgWs&#10;RlEURVEURVEURVEURdEKil2Rv18GhP1L+bllnnsKRARmcjv6g8uvKrPLklvZ/6r8onKHiRJv5b+q&#10;TEyed9ohHmCV2+hfXmZ3pgSU+8kyO2GBcsSRiAHcJOany+R4ePm1ZcoAsoBhyv+gfHT57mXOv6NM&#10;HpTxPFh2jv7PMuXXlDn/ibLAqQR8/Z0y5UBdHoEgsRP1n8qUAXM/VGaOXlp+Zxk4CajsjyS4Z/mP&#10;ysBpzMu7qE87njX7sY2+a3kpWgisAp9vLlOH9e7gFIj7y2XKv1VmbroYM+X4CZwYUcBqFEVRFEVR&#10;FEVRFEVRdIfWweVTy+w6BQwCTDE7ML9WBjR+uMxOT0Dbt8sfLAMLDy3P2k15VPl5ZSAn8Wj3m+Xj&#10;y+yORYBVbtmnjJ2iP14+qfyLZZ7denV5DNry7FS9MAvICyD8gTLizf/vKqscYEn5x8vHlS8vc57x&#10;fabMrldgJjtqyZN8yBNgyAunHlp+fvnLZY2DZ6s+rowYy8vKgqtu6r+6TE5jAvoCapWrzOcvlh9Y&#10;XqpmgVXW6Ygyc6s1Yb0Z/2PLAFbKf6pM35Tjc8o8XoHdvgeW2RHMDluVA6h5GZfvKkYBq1EURVEU&#10;RVEURVEURdEdWtyifuIizPNKAamzIGHXA8pjcdj1KrAKfGVn7P8qn1XmOaVAWx5JwLlZzyzlsQOv&#10;LPPmf+r22+jvXGbX6PvLxHxhWY8qeEz5ujKPIADsstt1LE+e/QpYfZCdc/c+gaA8Z5bdoDeUgYrE&#10;9922YwIcs+v3ijJjZ+cs0NqfK7sUzQOrPMt1bCzAbsDqrHLmgjzZqTuv3BWwGkVRFEVRFEVRFEVR&#10;FEXLJMCp4Cn/BH4C6Lilf6HnigLuAKjAz7G6lPN4AWI63OQYiEi7LS3GQE70yy33ixU58VxXxg64&#10;XgjGztNinrG6EgpYjaIoiqIoiqIoiqIoiqJozShgNYqiKIqiKIqiKIqiKIqiaIkKWI2iKIqiKIqi&#10;KIqiKIqiKFqiAlajKIqiKIqiKIqiKIqiKIqWKIHVj5efb/6J8nKKZ8r+SFn9vaD8kXLAahRFURRF&#10;URRFURRFURRFq17PK1824vPKyyleOPam8ljfzyhHURRFURRFURRFUTRX/+N//P+R4L4IqMdDZgAA&#10;AABJRU5ErkJgglBLAQItABQABgAIAAAAIQCxgme2CgEAABMCAAATAAAAAAAAAAAAAAAAAAAAAABb&#10;Q29udGVudF9UeXBlc10ueG1sUEsBAi0AFAAGAAgAAAAhADj9If/WAAAAlAEAAAsAAAAAAAAAAAAA&#10;AAAAOwEAAF9yZWxzLy5yZWxzUEsBAi0AFAAGAAgAAAAhANRyuANwAwAA2AcAAA4AAAAAAAAAAAAA&#10;AAAAOgIAAGRycy9lMm9Eb2MueG1sUEsBAi0AFAAGAAgAAAAhAKomDr68AAAAIQEAABkAAAAAAAAA&#10;AAAAAAAA1gUAAGRycy9fcmVscy9lMm9Eb2MueG1sLnJlbHNQSwECLQAUAAYACAAAACEA9YRMx+AA&#10;AAAKAQAADwAAAAAAAAAAAAAAAADJBgAAZHJzL2Rvd25yZXYueG1sUEsBAi0ACgAAAAAAAAAhABl1&#10;eynZbwUA2W8FABQAAAAAAAAAAAAAAAAA1gcAAGRycy9tZWRpYS9pbWFnZTEucG5nUEsFBgAAAAAG&#10;AAYAfAEAAOF3BQAAAA==&#10;">
                      <v:rect id="Rectangle 12088" o:spid="_x0000_s1263" style="position:absolute;left:5155;top:40090;width:52416;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THZxwAAAN4AAAAPAAAAZHJzL2Rvd25yZXYueG1sRI9Bb8Iw&#10;DIXvk/gPkZG4jRQOqBQCQmMTHBkgwW5W47XVGqdqAi38+vkwaTdb7/m9z8t172p1pzZUng1Mxgko&#10;4tzbigsD59PHawoqRGSLtWcy8KAA69XgZYmZ9R1/0v0YCyUhHDI0UMbYZFqHvCSHYewbYtG+fesw&#10;ytoW2rbYSbir9TRJZtphxdJQYkNvJeU/x5szsEubzXXvn11Rv3/tLofLfHuaR2NGw36zABWpj//m&#10;v+u9FfxpkgqvvCMz6NUvAAAA//8DAFBLAQItABQABgAIAAAAIQDb4fbL7gAAAIUBAAATAAAAAAAA&#10;AAAAAAAAAAAAAABbQ29udGVudF9UeXBlc10ueG1sUEsBAi0AFAAGAAgAAAAhAFr0LFu/AAAAFQEA&#10;AAsAAAAAAAAAAAAAAAAAHwEAAF9yZWxzLy5yZWxzUEsBAi0AFAAGAAgAAAAhAFY9MdnHAAAA3gAA&#10;AA8AAAAAAAAAAAAAAAAABwIAAGRycy9kb3ducmV2LnhtbFBLBQYAAAAAAwADALcAAAD7AgAAAAA=&#10;" filled="f" stroked="f">
                        <v:textbox inset="0,0,0,0">
                          <w:txbxContent>
                            <w:p w:rsidR="00675B45" w:rsidRPr="0011332D" w:rsidRDefault="00675B45" w:rsidP="00406EE9">
                              <w:pPr>
                                <w:pStyle w:val="FIGCAPTIOIN"/>
                              </w:pPr>
                              <w:bookmarkStart w:id="118" w:name="_Toc470387474"/>
                              <w:r w:rsidRPr="0011332D">
                                <w:rPr>
                                  <w:b/>
                                  <w:bCs/>
                                </w:rPr>
                                <w:t xml:space="preserve">Figure </w:t>
                              </w:r>
                              <w:r w:rsidRPr="0011332D">
                                <w:rPr>
                                  <w:b/>
                                  <w:bCs/>
                                </w:rPr>
                                <w:fldChar w:fldCharType="begin"/>
                              </w:r>
                              <w:r w:rsidRPr="0011332D">
                                <w:rPr>
                                  <w:b/>
                                  <w:bCs/>
                                </w:rPr>
                                <w:instrText xml:space="preserve"> SEQ Figure \* ARABIC </w:instrText>
                              </w:r>
                              <w:r w:rsidRPr="0011332D">
                                <w:rPr>
                                  <w:b/>
                                  <w:bCs/>
                                </w:rPr>
                                <w:fldChar w:fldCharType="separate"/>
                              </w:r>
                              <w:r>
                                <w:rPr>
                                  <w:b/>
                                  <w:bCs/>
                                  <w:noProof/>
                                </w:rPr>
                                <w:t>18</w:t>
                              </w:r>
                              <w:r w:rsidRPr="0011332D">
                                <w:rPr>
                                  <w:b/>
                                  <w:bCs/>
                                </w:rPr>
                                <w:fldChar w:fldCharType="end"/>
                              </w:r>
                              <w:r w:rsidRPr="0011332D">
                                <w:t xml:space="preserve">: </w:t>
                              </w:r>
                              <w:r w:rsidRPr="0011332D">
                                <w:rPr>
                                  <w:rStyle w:val="FIGCAPTIOINChar"/>
                                </w:rPr>
                                <w:t>Wall</w:t>
                              </w:r>
                              <w:r w:rsidRPr="0011332D">
                                <w:t xml:space="preserve"> and plant spectrum at</w:t>
                              </w:r>
                              <w:bookmarkEnd w:id="118"/>
                              <w:r w:rsidRPr="0011332D">
                                <w:t xml:space="preserve"> </w:t>
                              </w:r>
                              <w:r>
                                <w:t>1.0[m]</w:t>
                              </w:r>
                            </w:p>
                          </w:txbxContent>
                        </v:textbox>
                      </v:rect>
                      <v:shape id="Picture 92012" o:spid="_x0000_s1264" type="#_x0000_t75" style="position:absolute;left:2009;top:803;width:54299;height:36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M6xwAAAN4AAAAPAAAAZHJzL2Rvd25yZXYueG1sRI9PawIx&#10;FMTvBb9DeEIvoomriN0aRQRLD/bgn4PHx+Z1s3TzsmxSd9tPb4RCj8PM/IZZbXpXixu1ofKsYTpR&#10;IIgLbyouNVzO+/ESRIjIBmvPpOGHAmzWg6cV5sZ3fKTbKZYiQTjkqMHG2ORShsKSwzDxDXHyPn3r&#10;MCbZltK02CW4q2Wm1EI6rDgtWGxoZ6n4On07DXN3HV0Ob9Z2/X7nvFfb39lHp/XzsN++gojUx//w&#10;X/vdaHjJ1DSDx510BeT6DgAA//8DAFBLAQItABQABgAIAAAAIQDb4fbL7gAAAIUBAAATAAAAAAAA&#10;AAAAAAAAAAAAAABbQ29udGVudF9UeXBlc10ueG1sUEsBAi0AFAAGAAgAAAAhAFr0LFu/AAAAFQEA&#10;AAsAAAAAAAAAAAAAAAAAHwEAAF9yZWxzLy5yZWxzUEsBAi0AFAAGAAgAAAAhADv4YzrHAAAA3gAA&#10;AA8AAAAAAAAAAAAAAAAABwIAAGRycy9kb3ducmV2LnhtbFBLBQYAAAAAAwADALcAAAD7AgAAAAA=&#10;">
                        <v:imagedata r:id="rId136" o:title=""/>
                        <v:path arrowok="t"/>
                      </v:shape>
                    </v:group>
                  </w:pict>
                </mc:Fallback>
              </mc:AlternateContent>
            </w:r>
          </w:p>
          <w:p w:rsidR="006F01EF" w:rsidRDefault="006F01EF" w:rsidP="006E7A3E">
            <w:pPr>
              <w:pStyle w:val="Caption"/>
              <w:framePr w:hSpace="0" w:wrap="auto" w:vAnchor="margin" w:hAnchor="text" w:xAlign="left" w:yAlign="inline"/>
              <w:suppressOverlap w:val="0"/>
            </w:pPr>
          </w:p>
        </w:tc>
      </w:tr>
    </w:tbl>
    <w:p w:rsidR="0058513F" w:rsidRPr="006F01EF" w:rsidRDefault="0058513F" w:rsidP="006E7A3E"/>
    <w:p w:rsidR="00875A08" w:rsidRDefault="00875A08"/>
    <w:p w:rsidR="00875A08" w:rsidRDefault="00875A08"/>
    <w:p w:rsidR="00875A08" w:rsidRDefault="00875A08"/>
    <w:p w:rsidR="00875A08" w:rsidRDefault="00875A08"/>
    <w:p w:rsidR="0058513F" w:rsidRDefault="007941DE">
      <w:r>
        <w:t xml:space="preserve">The strongest differences between plant and wall is expressed at frequencies between </w:t>
      </w:r>
      <w:r w:rsidR="00E10CE6">
        <w:rPr>
          <w:rFonts w:ascii="Cambria Math" w:eastAsia="Cambria Math" w:hAnsi="Cambria Math" w:cs="Cambria Math"/>
        </w:rPr>
        <w:t>70[</w:t>
      </w:r>
      <w:r>
        <w:rPr>
          <w:rFonts w:ascii="Cambria Math" w:eastAsia="Cambria Math" w:hAnsi="Cambria Math" w:cs="Cambria Math"/>
        </w:rPr>
        <w:t>𝑘𝐻𝑧]</w:t>
      </w:r>
      <w:r>
        <w:t xml:space="preserve"> to </w:t>
      </w:r>
      <w:r w:rsidR="00E10CE6">
        <w:rPr>
          <w:rFonts w:ascii="Cambria Math" w:eastAsia="Cambria Math" w:hAnsi="Cambria Math" w:cs="Cambria Math"/>
        </w:rPr>
        <w:t>105[</w:t>
      </w:r>
      <w:r>
        <w:rPr>
          <w:rFonts w:ascii="Cambria Math" w:eastAsia="Cambria Math" w:hAnsi="Cambria Math" w:cs="Cambria Math"/>
        </w:rPr>
        <w:t>𝑘𝐻𝑧]</w:t>
      </w:r>
      <w:r>
        <w:t xml:space="preserve">. Furthermore, as seen in the spectrograms the echo duration of the wall is shorter and stronger than that of the plants due to depth and porosity of the objects </w:t>
      </w:r>
    </w:p>
    <w:p w:rsidR="004F1D83" w:rsidRDefault="007941DE">
      <w:r>
        <w:t xml:space="preserve">To summarize, the plants serve as low-pass filters and the excitation returns stronger from walls. </w:t>
      </w:r>
    </w:p>
    <w:p w:rsidR="0058513F" w:rsidRPr="00604EFF" w:rsidRDefault="00B53FBD" w:rsidP="006E7A3E">
      <w:pPr>
        <w:pStyle w:val="Heading2"/>
      </w:pPr>
      <w:bookmarkStart w:id="119" w:name="_Toc469575405"/>
      <w:r w:rsidRPr="006E7A3E">
        <w:lastRenderedPageBreak/>
        <w:t xml:space="preserve">4.2 </w:t>
      </w:r>
      <w:r w:rsidR="007941DE" w:rsidRPr="009C3E59">
        <w:t>Applicative results</w:t>
      </w:r>
      <w:bookmarkEnd w:id="119"/>
      <w:r w:rsidR="007941DE" w:rsidRPr="009C3E59">
        <w:t xml:space="preserve"> </w:t>
      </w:r>
    </w:p>
    <w:p w:rsidR="0058513F" w:rsidRDefault="007941DE">
      <w:r>
        <w:t xml:space="preserve">The LDA classifier was trained by 7 plant and 13 wall samples from random orientations and distances. It was found that the ultrasonic return echoes are changed drastically with angle and for this reason the classifier should be trained by samples taken from different angles. The </w:t>
      </w:r>
      <w:r w:rsidR="009B57A4">
        <w:t>ensonified</w:t>
      </w:r>
      <w:r>
        <w:t xml:space="preserve"> objects reflect the sound pressure normal from their surface. For this reason the receiver detects the most reflections when orthogonal to the object. The real-time algorithm was planned according to this observation – </w:t>
      </w:r>
      <w:r w:rsidR="00F41059">
        <w:t>at the beginning</w:t>
      </w:r>
      <w:r>
        <w:t xml:space="preserve">, the algorithm detects a set of points that matches a plane and the classification takes place only after the robot is set orthogonally to that object. </w:t>
      </w:r>
    </w:p>
    <w:p w:rsidR="0058513F" w:rsidRDefault="003045B7" w:rsidP="006E7A3E">
      <w:pPr>
        <w:pStyle w:val="Heading3"/>
      </w:pPr>
      <w:bookmarkStart w:id="120" w:name="_Toc469494677"/>
      <w:bookmarkStart w:id="121" w:name="_Toc469575406"/>
      <w:r>
        <w:t>4.2.1</w:t>
      </w:r>
      <w:r w:rsidR="007941DE" w:rsidRPr="006E7A3E">
        <w:rPr>
          <w:rFonts w:eastAsia="Arial"/>
        </w:rPr>
        <w:t xml:space="preserve"> </w:t>
      </w:r>
      <w:r w:rsidR="007941DE" w:rsidRPr="009C3E59">
        <w:t>Classific</w:t>
      </w:r>
      <w:r w:rsidR="007941DE" w:rsidRPr="00604EFF">
        <w:t>ation</w:t>
      </w:r>
      <w:bookmarkEnd w:id="120"/>
      <w:bookmarkEnd w:id="121"/>
      <w:r w:rsidR="007941DE" w:rsidRPr="00604EFF">
        <w:t xml:space="preserve"> </w:t>
      </w:r>
    </w:p>
    <w:p w:rsidR="0058513F" w:rsidRDefault="007941DE" w:rsidP="006E7A3E">
      <w:r>
        <w:t xml:space="preserve"> The training set was taken from random orientations to improve the robustness of the real-time mapping. Each sample is the return echo normalized by the emitted </w:t>
      </w:r>
      <w:r w:rsidR="007B62E5">
        <w:t xml:space="preserve">CHIRP </w:t>
      </w:r>
      <w:r>
        <w:t xml:space="preserve">as detected by the algorithm in real-time. The samples are composed of 1428 pixels, </w:t>
      </w:r>
      <w:r>
        <w:rPr>
          <w:rFonts w:ascii="Cambria Math" w:eastAsia="Cambria Math" w:hAnsi="Cambria Math" w:cs="Cambria Math"/>
        </w:rPr>
        <w:t>14×102</w:t>
      </w:r>
      <w:r>
        <w:t xml:space="preserve"> concerning </w:t>
      </w:r>
      <w:r>
        <w:rPr>
          <w:rFonts w:ascii="Cambria Math" w:eastAsia="Cambria Math" w:hAnsi="Cambria Math" w:cs="Cambria Math"/>
        </w:rPr>
        <w:t>0.</w:t>
      </w:r>
      <w:r w:rsidR="00B2101F">
        <w:rPr>
          <w:rFonts w:ascii="Cambria Math" w:eastAsia="Cambria Math" w:hAnsi="Cambria Math" w:cs="Cambria Math"/>
        </w:rPr>
        <w:t>25[</w:t>
      </w:r>
      <w:r>
        <w:rPr>
          <w:rFonts w:ascii="Cambria Math" w:eastAsia="Cambria Math" w:hAnsi="Cambria Math" w:cs="Cambria Math"/>
        </w:rPr>
        <w:t>m]</w:t>
      </w:r>
      <w:r>
        <w:t xml:space="preserve"> in the spatial dimension and </w:t>
      </w:r>
      <w:r w:rsidR="00B2101F">
        <w:rPr>
          <w:rFonts w:ascii="Cambria Math" w:eastAsia="Cambria Math" w:hAnsi="Cambria Math" w:cs="Cambria Math"/>
        </w:rPr>
        <w:t>20[</w:t>
      </w:r>
      <w:r>
        <w:rPr>
          <w:rFonts w:ascii="Cambria Math" w:eastAsia="Cambria Math" w:hAnsi="Cambria Math" w:cs="Cambria Math"/>
        </w:rPr>
        <w:t>𝑘𝐻𝑧]</w:t>
      </w:r>
      <w:r>
        <w:t xml:space="preserve"> to </w:t>
      </w:r>
      <w:r w:rsidR="00B2101F">
        <w:rPr>
          <w:rFonts w:ascii="Cambria Math" w:eastAsia="Cambria Math" w:hAnsi="Cambria Math" w:cs="Cambria Math"/>
        </w:rPr>
        <w:t>120[</w:t>
      </w:r>
      <w:r>
        <w:rPr>
          <w:rFonts w:ascii="Cambria Math" w:eastAsia="Cambria Math" w:hAnsi="Cambria Math" w:cs="Cambria Math"/>
        </w:rPr>
        <w:t>𝑘𝐻𝑧]</w:t>
      </w:r>
      <w:r>
        <w:t xml:space="preserve"> spectrum respectively. The individual pixels represent the different dimensions for the LDA classifier. The dimensionality of the data was important and wouldn’t reduce to 2D or 3D for visualization</w:t>
      </w:r>
      <w:r w:rsidR="0052055E">
        <w:t xml:space="preserve"> using</w:t>
      </w:r>
      <w:r w:rsidR="007B62E5">
        <w:t xml:space="preserve"> </w:t>
      </w:r>
      <w:r>
        <w:t xml:space="preserve">PCA (Principle Component Analyses) without a significant loss of information (only </w:t>
      </w:r>
      <w:r w:rsidR="00B2101F">
        <w:rPr>
          <w:rFonts w:ascii="Cambria Math" w:eastAsia="Cambria Math" w:hAnsi="Cambria Math" w:cs="Cambria Math"/>
        </w:rPr>
        <w:t>60%</w:t>
      </w:r>
      <w:r>
        <w:t xml:space="preserve"> of the data is explained by the first three eigenvectors) the average support vectors are a good compromise to visualize the decision hyperplane. The decision echo, the vector normal to the decision hyperplane is also a good measure for the LDA classifier (Yovel, Franz et al. 2008). The decision vector is in practice the set of weights each pixel from the acquired samples will be multiplied to determine to which class it relates the most.  The regions with higher absolute amplitudes in the decision vector are areas which relate to dimensions that are given more emphasize in the classification. Fig</w:t>
      </w:r>
      <w:r w:rsidR="00135B7A">
        <w:t>.(</w:t>
      </w:r>
      <w:r>
        <w:rPr>
          <w:rFonts w:ascii="Cambria Math" w:eastAsia="Cambria Math" w:hAnsi="Cambria Math" w:cs="Cambria Math"/>
        </w:rPr>
        <w:t>19</w:t>
      </w:r>
      <w:r w:rsidR="00135B7A">
        <w:rPr>
          <w:rFonts w:ascii="Cambria Math" w:eastAsia="Cambria Math" w:hAnsi="Cambria Math" w:cs="Cambria Math"/>
        </w:rPr>
        <w:t>)</w:t>
      </w:r>
      <w:r>
        <w:t xml:space="preserve"> shows the two average support vectors and the decision vector for the LDA. </w:t>
      </w:r>
    </w:p>
    <w:tbl>
      <w:tblPr>
        <w:tblStyle w:val="TableGrid0"/>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4"/>
      </w:tblGrid>
      <w:tr w:rsidR="0012183F" w:rsidTr="006E7A3E">
        <w:trPr>
          <w:trHeight w:val="8091"/>
        </w:trPr>
        <w:tc>
          <w:tcPr>
            <w:tcW w:w="10274" w:type="dxa"/>
          </w:tcPr>
          <w:p w:rsidR="0012183F" w:rsidRPr="008E7CEC" w:rsidRDefault="006C3CB5">
            <w:pPr>
              <w:ind w:left="0" w:firstLine="0"/>
            </w:pPr>
            <w:r>
              <w:rPr>
                <w:noProof/>
              </w:rPr>
              <w:lastRenderedPageBreak/>
              <mc:AlternateContent>
                <mc:Choice Requires="wpg">
                  <w:drawing>
                    <wp:anchor distT="0" distB="0" distL="114300" distR="114300" simplePos="0" relativeHeight="251868160" behindDoc="0" locked="0" layoutInCell="1" allowOverlap="1" wp14:anchorId="04E36D04" wp14:editId="5338C079">
                      <wp:simplePos x="0" y="0"/>
                      <wp:positionH relativeFrom="column">
                        <wp:posOffset>15791</wp:posOffset>
                      </wp:positionH>
                      <wp:positionV relativeFrom="paragraph">
                        <wp:posOffset>278290</wp:posOffset>
                      </wp:positionV>
                      <wp:extent cx="6351905" cy="4813161"/>
                      <wp:effectExtent l="0" t="0" r="0" b="6985"/>
                      <wp:wrapNone/>
                      <wp:docPr id="92024" name="Group 92024"/>
                      <wp:cNvGraphicFramePr/>
                      <a:graphic xmlns:a="http://schemas.openxmlformats.org/drawingml/2006/main">
                        <a:graphicData uri="http://schemas.microsoft.com/office/word/2010/wordprocessingGroup">
                          <wpg:wgp>
                            <wpg:cNvGrpSpPr/>
                            <wpg:grpSpPr>
                              <a:xfrm>
                                <a:off x="0" y="0"/>
                                <a:ext cx="6351905" cy="4813161"/>
                                <a:chOff x="0" y="0"/>
                                <a:chExt cx="6351905" cy="4813161"/>
                              </a:xfrm>
                            </wpg:grpSpPr>
                            <wpg:grpSp>
                              <wpg:cNvPr id="92014" name="Group 92014"/>
                              <wpg:cNvGrpSpPr/>
                              <wpg:grpSpPr>
                                <a:xfrm>
                                  <a:off x="0" y="0"/>
                                  <a:ext cx="6351905" cy="4813161"/>
                                  <a:chOff x="0" y="247134"/>
                                  <a:chExt cx="6352540" cy="4814512"/>
                                </a:xfrm>
                              </wpg:grpSpPr>
                              <wpg:grpSp>
                                <wpg:cNvPr id="92015" name="Group 92015"/>
                                <wpg:cNvGrpSpPr/>
                                <wpg:grpSpPr>
                                  <a:xfrm>
                                    <a:off x="0" y="247134"/>
                                    <a:ext cx="6352540" cy="3859644"/>
                                    <a:chOff x="0" y="247194"/>
                                    <a:chExt cx="6353092" cy="3860585"/>
                                  </a:xfrm>
                                </wpg:grpSpPr>
                                <wpg:grpSp>
                                  <wpg:cNvPr id="92016" name="Group 92016"/>
                                  <wpg:cNvGrpSpPr/>
                                  <wpg:grpSpPr>
                                    <a:xfrm>
                                      <a:off x="0" y="247194"/>
                                      <a:ext cx="4110440" cy="3831769"/>
                                      <a:chOff x="0" y="223343"/>
                                      <a:chExt cx="4110494" cy="3831821"/>
                                    </a:xfrm>
                                  </wpg:grpSpPr>
                                  <pic:pic xmlns:pic="http://schemas.openxmlformats.org/drawingml/2006/picture">
                                    <pic:nvPicPr>
                                      <pic:cNvPr id="92017" name="Picture 92017"/>
                                      <pic:cNvPicPr>
                                        <a:picLocks noChangeAspect="1"/>
                                      </pic:cNvPicPr>
                                    </pic:nvPicPr>
                                    <pic:blipFill rotWithShape="1">
                                      <a:blip r:embed="rId137">
                                        <a:extLst>
                                          <a:ext uri="{28A0092B-C50C-407E-A947-70E740481C1C}">
                                            <a14:useLocalDpi xmlns:a14="http://schemas.microsoft.com/office/drawing/2010/main" val="0"/>
                                          </a:ext>
                                        </a:extLst>
                                      </a:blip>
                                      <a:srcRect t="5322"/>
                                      <a:stretch/>
                                    </pic:blipFill>
                                    <pic:spPr bwMode="auto">
                                      <a:xfrm>
                                        <a:off x="0" y="223343"/>
                                        <a:ext cx="1431235" cy="3831821"/>
                                      </a:xfrm>
                                      <a:prstGeom prst="rect">
                                        <a:avLst/>
                                      </a:prstGeom>
                                      <a:noFill/>
                                      <a:ln>
                                        <a:noFill/>
                                      </a:ln>
                                    </pic:spPr>
                                  </pic:pic>
                                  <pic:pic xmlns:pic="http://schemas.openxmlformats.org/drawingml/2006/picture">
                                    <pic:nvPicPr>
                                      <pic:cNvPr id="92018" name="Picture 92018"/>
                                      <pic:cNvPicPr>
                                        <a:picLocks noChangeAspect="1"/>
                                      </pic:cNvPicPr>
                                    </pic:nvPicPr>
                                    <pic:blipFill rotWithShape="1">
                                      <a:blip r:embed="rId138">
                                        <a:extLst>
                                          <a:ext uri="{28A0092B-C50C-407E-A947-70E740481C1C}">
                                            <a14:useLocalDpi xmlns:a14="http://schemas.microsoft.com/office/drawing/2010/main" val="0"/>
                                          </a:ext>
                                        </a:extLst>
                                      </a:blip>
                                      <a:srcRect t="5518"/>
                                      <a:stretch/>
                                    </pic:blipFill>
                                    <pic:spPr bwMode="auto">
                                      <a:xfrm>
                                        <a:off x="1947740" y="223343"/>
                                        <a:ext cx="2162754" cy="3823870"/>
                                      </a:xfrm>
                                      <a:prstGeom prst="rect">
                                        <a:avLst/>
                                      </a:prstGeom>
                                      <a:noFill/>
                                      <a:ln>
                                        <a:noFill/>
                                      </a:ln>
                                    </pic:spPr>
                                  </pic:pic>
                                </wpg:grpSp>
                                <pic:pic xmlns:pic="http://schemas.openxmlformats.org/drawingml/2006/picture">
                                  <pic:nvPicPr>
                                    <pic:cNvPr id="92019" name="Picture 92019"/>
                                    <pic:cNvPicPr>
                                      <a:picLocks noChangeAspect="1"/>
                                    </pic:cNvPicPr>
                                  </pic:nvPicPr>
                                  <pic:blipFill rotWithShape="1">
                                    <a:blip r:embed="rId139">
                                      <a:extLst>
                                        <a:ext uri="{28A0092B-C50C-407E-A947-70E740481C1C}">
                                          <a14:useLocalDpi xmlns:a14="http://schemas.microsoft.com/office/drawing/2010/main" val="0"/>
                                        </a:ext>
                                      </a:extLst>
                                    </a:blip>
                                    <a:srcRect t="6108"/>
                                    <a:stretch/>
                                  </pic:blipFill>
                                  <pic:spPr bwMode="auto">
                                    <a:xfrm>
                                      <a:off x="4190337" y="307759"/>
                                      <a:ext cx="2162755" cy="3800020"/>
                                    </a:xfrm>
                                    <a:prstGeom prst="rect">
                                      <a:avLst/>
                                    </a:prstGeom>
                                    <a:noFill/>
                                    <a:ln>
                                      <a:noFill/>
                                    </a:ln>
                                  </pic:spPr>
                                </pic:pic>
                              </wpg:grpSp>
                              <wps:wsp>
                                <wps:cNvPr id="92020" name="Text Box 92020"/>
                                <wps:cNvSpPr txBox="1"/>
                                <wps:spPr>
                                  <a:xfrm>
                                    <a:off x="1145640" y="4405738"/>
                                    <a:ext cx="3959415" cy="655908"/>
                                  </a:xfrm>
                                  <a:prstGeom prst="rect">
                                    <a:avLst/>
                                  </a:prstGeom>
                                  <a:solidFill>
                                    <a:prstClr val="white"/>
                                  </a:solidFill>
                                  <a:ln>
                                    <a:noFill/>
                                  </a:ln>
                                  <a:effectLst/>
                                </wps:spPr>
                                <wps:txbx>
                                  <w:txbxContent>
                                    <w:p w:rsidR="00675B45" w:rsidRDefault="00675B45">
                                      <w:pPr>
                                        <w:pStyle w:val="Caption"/>
                                        <w:rPr>
                                          <w:noProof/>
                                        </w:rPr>
                                      </w:pPr>
                                      <w:bookmarkStart w:id="122" w:name="_Toc470387475"/>
                                      <w:bookmarkStart w:id="123" w:name="_Toc457062726"/>
                                      <w:r>
                                        <w:t xml:space="preserve">Figure </w:t>
                                      </w:r>
                                      <w:fldSimple w:instr=" SEQ Figure \* ARABIC ">
                                        <w:r>
                                          <w:rPr>
                                            <w:noProof/>
                                          </w:rPr>
                                          <w:t>19</w:t>
                                        </w:r>
                                      </w:fldSimple>
                                      <w:r>
                                        <w:t xml:space="preserve"> </w:t>
                                      </w:r>
                                      <w:r>
                                        <w:rPr>
                                          <w:noProof/>
                                        </w:rPr>
                                        <w:t xml:space="preserve">: </w:t>
                                      </w:r>
                                      <w:r w:rsidRPr="006E7A3E">
                                        <w:rPr>
                                          <w:bCs/>
                                          <w:noProof/>
                                        </w:rPr>
                                        <w:t>Average support vectors</w:t>
                                      </w:r>
                                      <w:bookmarkEnd w:id="122"/>
                                      <w:r w:rsidRPr="00F848AA">
                                        <w:rPr>
                                          <w:noProof/>
                                        </w:rPr>
                                        <w:t xml:space="preserve"> </w:t>
                                      </w:r>
                                    </w:p>
                                    <w:bookmarkEnd w:id="123"/>
                                    <w:p w:rsidR="00675B45" w:rsidRPr="00A90233" w:rsidRDefault="00675B45">
                                      <w:pPr>
                                        <w:pStyle w:val="Caption"/>
                                        <w:rPr>
                                          <w:rFonts w:asciiTheme="minorBidi" w:hAnsiTheme="minorBidi"/>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92021" name="Text Box 92021"/>
                              <wps:cNvSpPr txBox="1"/>
                              <wps:spPr>
                                <a:xfrm>
                                  <a:off x="562734" y="3828422"/>
                                  <a:ext cx="602901" cy="160655"/>
                                </a:xfrm>
                                <a:prstGeom prst="rect">
                                  <a:avLst/>
                                </a:prstGeom>
                                <a:solidFill>
                                  <a:prstClr val="white"/>
                                </a:solidFill>
                                <a:ln>
                                  <a:noFill/>
                                </a:ln>
                                <a:effectLst/>
                              </wps:spPr>
                              <wps:txbx>
                                <w:txbxContent>
                                  <w:p w:rsidR="00675B45" w:rsidRPr="006E7A3E" w:rsidRDefault="00675B45" w:rsidP="006E7A3E">
                                    <w:pPr>
                                      <w:pStyle w:val="Figcontent"/>
                                      <w:rPr>
                                        <w:noProof/>
                                      </w:rPr>
                                    </w:pPr>
                                    <w:r>
                                      <w:t xml:space="preserve"> (1)</w:t>
                                    </w:r>
                                    <w:r w:rsidRPr="006E7A3E">
                                      <w:rPr>
                                        <w:b/>
                                        <w:bCs/>
                                        <w:noProof/>
                                      </w:rPr>
                                      <w:t>Plant</w:t>
                                    </w:r>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s:wsp>
                              <wps:cNvPr id="92022" name="Text Box 92022"/>
                              <wps:cNvSpPr txBox="1"/>
                              <wps:spPr>
                                <a:xfrm>
                                  <a:off x="2431701" y="3828422"/>
                                  <a:ext cx="743578" cy="190919"/>
                                </a:xfrm>
                                <a:prstGeom prst="rect">
                                  <a:avLst/>
                                </a:prstGeom>
                                <a:solidFill>
                                  <a:prstClr val="white"/>
                                </a:solidFill>
                                <a:ln>
                                  <a:noFill/>
                                </a:ln>
                                <a:effectLst/>
                              </wps:spPr>
                              <wps:txbx>
                                <w:txbxContent>
                                  <w:p w:rsidR="00675B45" w:rsidRPr="006E7A3E" w:rsidRDefault="00675B45" w:rsidP="006E7A3E">
                                    <w:pPr>
                                      <w:pStyle w:val="Figcontent"/>
                                      <w:rPr>
                                        <w:noProof/>
                                      </w:rPr>
                                    </w:pPr>
                                    <w:r>
                                      <w:rPr>
                                        <w:noProof/>
                                      </w:rPr>
                                      <w:t xml:space="preserve"> (2) </w:t>
                                    </w:r>
                                    <w:r w:rsidRPr="006E7A3E">
                                      <w:rPr>
                                        <w:b/>
                                        <w:noProof/>
                                      </w:rPr>
                                      <w:t>Wall</w:t>
                                    </w:r>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s:wsp>
                              <wps:cNvPr id="92023" name="Text Box 92023"/>
                              <wps:cNvSpPr txBox="1"/>
                              <wps:spPr>
                                <a:xfrm>
                                  <a:off x="4139921" y="3858567"/>
                                  <a:ext cx="1967447" cy="160655"/>
                                </a:xfrm>
                                <a:prstGeom prst="rect">
                                  <a:avLst/>
                                </a:prstGeom>
                                <a:solidFill>
                                  <a:prstClr val="white"/>
                                </a:solidFill>
                                <a:ln>
                                  <a:noFill/>
                                </a:ln>
                                <a:effectLst/>
                              </wps:spPr>
                              <wps:txbx>
                                <w:txbxContent>
                                  <w:p w:rsidR="00675B45" w:rsidRPr="006E7A3E" w:rsidRDefault="00675B45" w:rsidP="006E7A3E">
                                    <w:pPr>
                                      <w:pStyle w:val="Figcontent"/>
                                      <w:rPr>
                                        <w:noProof/>
                                      </w:rPr>
                                    </w:pPr>
                                    <w:r>
                                      <w:t xml:space="preserve">(3) </w:t>
                                    </w:r>
                                    <w:r w:rsidRPr="006E7A3E">
                                      <w:rPr>
                                        <w:b/>
                                        <w:bCs/>
                                        <w:noProof/>
                                      </w:rPr>
                                      <w:t>Decision</w:t>
                                    </w:r>
                                    <w:r w:rsidRPr="006E7A3E">
                                      <w:rPr>
                                        <w:bCs/>
                                        <w:noProof/>
                                      </w:rPr>
                                      <w:t xml:space="preserve"> vector for LDA.</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4E36D04" id="Group 92024" o:spid="_x0000_s1265" style="position:absolute;left:0;text-align:left;margin-left:1.25pt;margin-top:21.9pt;width:500.15pt;height:379pt;z-index:251868160;mso-position-horizontal-relative:text;mso-position-vertical-relative:text;mso-height-relative:margin" coordsize="63519,481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5FnkizBQAAihsAAA4AAABkcnMvZTJvRG9jLnhtbOxZW2/bNhR+H7D/&#10;IOg9sairZcQpXOeCAllrLBnyTMuyJVQSNYqOnQ377/tIioode2jmNRlc5CEK7zz38x367MO6LKyH&#10;lDc5q4Y2OXVsK60SNsurxdD+7e7qpG9bjaDVjBasSof2Y9rYH85//ulsVQ9Sl2WsmKXcwiFVM1jV&#10;QzsToh70ek2SpSVtTlmdVpicM15SgS5f9GacrnB6WfRcxwl7K8ZnNWdJ2jQYvdCT9rk6fz5PE/Fl&#10;Pm9SYRVDG7QJ9eXqO5Xf3vkZHSw4rbM8acmgB1BR0rzCpd1RF1RQa8nznaPKPOGsYXNxmrCyx+bz&#10;PEkVD+CGOM+4ueZsWSteFoPVou7EBNE+k9PBxyafHybcymdDO3Yd17etipZQk7rZ0kMQ0apeDLDy&#10;mte39YS3Awvdk1yv57yU/8GPtVbCfeyEm66FlWAw9AISO4FtJZjz+8QjIdHiTzLoaGdfkl1+Y2fP&#10;XNyT9HXkdJ2O7icOyS6HGHprDl0/Ip66lg622HQDH0baCsgPiCtJO4RNiPmZIklwMJub5G5o84lY&#10;rx/Eod8xtKVNuTnupjZU6jmxq3n1+qET9BV9h/Aa7vIa/ideDbmGV58QxzeK8foeicJYXiCVt82r&#10;63m+Z6YMr2o7zlR6ldv7rjL8f+C1zpMB/lpnR2vH2b8dFLFLLHlqt4eULzqjpPzrsj5BXKqpyKd5&#10;kYtHFWMRgSRR1cMkTyZcd7biBomMCrBCXiwjBwYhI7lRrtU7qeTshiVfG6ti44xWi3TU1AjSSB1y&#10;dW97uepuXTst8voqLwqLM3Gfi+w2ozXCFVGxV062HCPCP4uQe4SGaIXoe8GSZZlWQqcTnhZgnlVN&#10;lteNbfFBWk5TREf+aaYvgVHcNEIqX5qHCvF/uv2RA2v+eDIOnPGJ70SXJ6PYj04i5zLyHcS6MRn/&#10;JUkk/mDZpBAALS7qvKUVozvU7o3nbebTmUJlHOuBqrymowQIUtHCkAgDkyKRtDY8+RVilvkv8FwV&#10;VjAoeCqSzMjdyFYrrUGgt6arX9gM8qVLwZSI9wZ6d8PspVBktCe+R1yvjfb7jB6mwBtxnbLSkg1I&#10;GPSpO+gDBKw5MkskCxWTisc4HRTV1gD4lCPKWiTZbRO2pFlB46i8CZBJB+/Jhjf1fzBvcpWujake&#10;rzcFRGnme3gT8mSEeGFbAEj7fMoloRsFXSJxvX6kAGyXSN7Ip57g1nH6V7zPv1RG304/R52tvB/D&#10;v0LifDf/8lF/eB6wCvzLc6IoaFGcyVnav7qc5TiO+7/716pGXdwYWIPey6CCrIr3VZQKL8Ey5LFb&#10;EA6ctknnTorjI1ur6k/x3y6WpZ8l1phq0Zoc1/nWFGJdBUiIH4RtKAN0DiKv1aKRtRcHsY+aRIHi&#10;MAhirebDQ1nDinwmEYKEBhI3jAuu4dEqy0Wq0CWC9Oaq/TACqUi9G7Qg5IlJ2RLr6VpVy8TpRDNl&#10;s0dIBohUVb5NnVzluP+GNmJCOV4TIFq8kIgv+MwLthrarG3ZVsb4H/vG5XpoGrO2tcLrxNBufl9S&#10;ieiLTxVsAEcK0+CmMTWNalmOGYAhwdtLnagmNnBRmNE5Z+U9TGQkb8EUrRLcNbSFaY6FfiPBw0uS&#10;jkZqkS4MbqrbGuWEBsNSznfre8rrFsQJ6PczM1ZGB8+wnF6rwdsImHKeK6AnJaulCOgmO7B41Wqr&#10;em2vb+IGEJnGXltuoIoTSRh85t+4QYCEjUJfBZy+2/cN8jZeEDpu7OBKWfGT0IEftHZqcLYBwC/E&#10;yFvm/RZO0Anm3Qlexwlab2jrF/ReK/7jLWaP4atK8QDDd1H+RdKyZardZ/mR7wURCh1l+bETE5WL&#10;jyj8d5J5t/wjt3xvr+WrZ7wDLN8nXhy7xvLxrBmqdzBd4KqXkTiMfB8o9GiDfiead9N/HdNXBTZ+&#10;8AEG2vpFabOv8NHTT2jnfwMAAP//AwBQSwMEFAAGAAgAAAAhALvqA//JAAAAKQIAABkAAABkcnMv&#10;X3JlbHMvZTJvRG9jLnhtbC5yZWxzvJHLCsIwEEX3gv8QZm/TVhAR025EcCv6AUMybYPNgySK/r0B&#10;ERREdy5nhnvugVm3VzOyC4WonRVQFSUwstIpbXsBx8N2tgQWE1qFo7Mk4EYR2mY6We9pxJRDcdA+&#10;skyxUcCQkl9xHuVABmPhPNl86VwwmPIYeu5RnrAnXpflgodXBjRvTLZTAsJOzYEdbj43/2a7rtOS&#10;Nk6eDdn0oYJrk7szEENPSYAhpfGxnBdkOuCfHer/ONTfHKr/OFRPB/724OYOAAD//wMAUEsDBBQA&#10;BgAIAAAAIQBUZp6hthwAAMDvAAAUAAAAZHJzL21lZGlhL2ltYWdlMy5lbWbsnVuQnNdRx8/KWlmO&#10;b2NZUeRbPL4oVuJLVrZXlhM7XpvgEhUn2aiUxJWbN0QBu3yTrfgSG8gSXIkSAmuoPPBiVn5wgKJg&#10;A7zwQNVSFcKtUlkoeAGqWN7gBTZUUikoyln+3b/pVe98mr3MN5JmNdtSf985fc7p6f53n3O++Wa+&#10;naFSyjfE54l3i78vfn1IhxZ98NpSfvk9pTR/+oMPljJU/nyhlJ/dWsr5ar9U/IT4oPjVbaVcKflH&#10;tpTybBqvpnLlhReUH3xruHyw3F8Ol4d0fKA0y4PlsfLz5bnybPm8dRJdJr5IvF18gbghnmjxhTo3&#10;WuUJndvbd0hmY+2lD4mPqmDlHy8uLuq0RK+aELr+oF75ifK8jl+QLZ8rn42WGueH316EwklqDpVL&#10;rPbo/Zyj/pmvfvnNnxiI5TLvP3TX4sVWC4p+J1ryMPvRa9Af7XH+5+Z3P+1j//NPjtl5witg0Cr6&#10;6S2tysTXyuNWDP3n/+Yrbs+9Nw592ORxjvboH/5Zvhx53kNV9qgc2EdZzkzuTfIckx9uxkTInKTN&#10;mJQSeTxo88TmdcyZc6Ec83yL/PpR53m+47BW3Ce18h4rzfIhnV/Q+VB5WrLPlqdOTo11lV5sdrn2&#10;fvTwzfmFIhdPtOQWF6Pj166y9r628trbcC1am2PtbenvuPa22qN/+HeqtdfwjjzKa6/Jc0x+sBmT&#10;VhQ4NVq1wDhifiZjsrAZk76LyeY8WRYSv/Y2ydmcJ5sx2YxJ7IGBROzVq143bu7xBtnmdZdAOBt7&#10;/ObaFTOWc6NV3dxP1nBvaHPtsmzZXLsEwtlYu870+5OD15/e9/EPX3d238eHf6u9j8/v6TuVz4V7&#10;RnHfIvvSyd9O8jz2XCp38reT/FzyPfvSyd9O8jz2XCp38reT/FzyPfvSyd92+Qe0Z46JR8TD4qbY&#10;9Bg3xEGLXyrFOCjq+yS4U51trS7n/Yw3c7tOHytOaoxJZmeL/5vVa42NSTAlnhbPiCUsc+J58YJe&#10;d1EvLG6KR8Rj4nHxhPioeFI8JZ4Wz4hnxXPiefGCeHFRwxc0fF7D5zR8VsNnNHxaw6c0fFLDj2r4&#10;hIaPa/iYho9oeFPDGza8aHjR8KLhRcOLhhcNLxpeNLxoeNHwouFFw4uGFw0vGl4Wi3mBN3M6z4pn&#10;xNPiKfGkeERsnwcaZneK7fPcU63xkk/epLbdYv8QVGdhayFc6m/yj4lvEY+Km+Lj4pcUE2sbVWlU&#10;0uPOLw3F6+ij1ckoq9vkIzocEA+3zjp53c5GUufUdit2yQ4bF7bqo+7ou8xWk39cPCIeFTfFYauN&#10;b7fV6nskN6za7V0tb0P/1zT2ZRnfXv+I5Ppou+zXqSn+qviL6hd1VZ0O6fgJycd13itAXxQff8ab&#10;NO57/tmBte+VKPoO8bHvUj96c7QcsFyYEc+K58Tz4gXxonFD3BSPiMfE4+IJ8VHxpHhKPC2eEc+K&#10;58Tz4gXxok2Bhuey5bTltuW45brlvOW+zQGbCzYnbG7YHLG5YnOmpUAGSdGceFY8I54WT4lt7h0V&#10;T4jHxWPiEXFT3BAX4wXxvHhOPCueEU+Lp8STYnuZRe9JddGWB/W0w6yvDxc6bXe6xGnnSbrO6Rqn&#10;ISe6X+b0FqOLnC52Ot+plI2iE9vxnaP7tcvpBqc9Tk2njMBbjRjfcKKs+eM0mDovdSL6W50uMHKs&#10;3nqF041O73C63uk8Jx9EWqGF8fpeT02dF15ILDZzezO368zrunl4OnL7TOlkhWMG+aLPl4QQvM3p&#10;aidmdJ7dw0asCCDITqEtzGkwdeI1eCRUfL8u4Mlqyb7zdidWTt+QWdHYaQLPjaITq7E25a9vFBeQ&#10;Rdc6kUtXOVH2yxDyDy0cY8/tf53MAzxI1uIGVx3ZX65AEia7nRgJYHGtNZg6AQ5UOfqissOJScIV&#10;LKgym251clSZWHS/3Clyqf915v0IHPDDjzgDAqzGOa/uM8rpRkYtv9YaNJ2sRexKzCZHmNWYK1hQ&#10;JTVucmKV9nk66sR4uuvb1E79rzPHGpsdAVIsI8A7Q9KFvLrSiIUKAYNiHpGT/ayT6IAAc8JtJso4&#10;QzjxnS445A6zPLOSUI5rm8HUmZMGBHzbBj0uVoD85F2GnTtZnXx+MbE8ra4E5liXSMR+1smeDAK4&#10;5A6z45A5NLKS4B7Z5a2I2eUp69kSp/7XyYThDlCaHqwVLI44xpIAGrQ6AhRpZP2Na5tB1kn0wcYz&#10;gmsYBLc5MVVIF1B1+CiCHagGnv2vk2WCyxdywd1j3XiXExNirxPLLk76quJvOodBIO4jDbJOwCJp&#10;QNXxzHOQd5dMXMpsaY45yZVRjTW5/3WyX5A6HLcZsftwZxsxM4sswnd/G8p4EGQ2xbVN/+skOmQ+&#10;jnmAcSbfj6URNAi2v+MGBsdrG1pKGWSdTBhSBxAdOGYNwLAW8alBzjFHlRQD5siljaKTecA1GI7h&#10;th/JGbqAAHds0myiyFURqRfzaDB1En/WECDzyyCQBFpSg4lHF+6MeSs3NkCVS0h9buvU/zqZO6wr&#10;eEAO+DEnF2UcInX8agd4SLFYlzaKTuzFWnZUDznXxkwMcgBgcDWBRBfEXPqVMsg6SQ6WHlDxK0Yy&#10;B1RJLhrBlrUaVP2IFgTL37/3v05yCQTcD0xm9cB3yshBxlMGMMgeIAnfB1MnXoMEYDk2FPMMpcyy&#10;yyBHlRggjvewG0UnuYC1zAZ3m+RgYrD0ZBxw1btX/Sxlo+hMIdxJ2acNRRDAFfYgZhM4eNzBi4iT&#10;A/H+iMk2aDqZQaACcH7MqxC3i2jkgpgcS5cAoMZVQrzv6H+dRDwj4DYzU0CAMrdhSBeu7txhYOAY&#10;a/Ig6wQJEoWMcDyZlQhYl9jpkAOco5o7kj16eMep/3ViL9aSNL4m4zXLDUfeqONQWnKYWHRhE4v9&#10;faPoxGocdvcwnPiyhnBDi4+gmE2+SjMGBLjODt8HWSeokCKOAylG5lCmC6sT9zG8zNaXJtbVgefG&#10;0om1vhCTCCwQTC8ayTHkvrbkSUaX5b4Pmk4AIl2AyaFkBSaXmJsZVeTeJycaeRVrcv/rZO6AQEog&#10;vGMnqiJARz+y1TOP0FLKRtGJYxyx3QOcneGWRE4QcsBdpAhIDIr3CIOpk7QALI6OA8XcSNIgYYpw&#10;JZmOTL74zkn/68wRx6VkM56mzNnJRk5HPzKemcMxcgk9/a8Tqwmhr6IJgB2Yn+8zpM/j6MiuA1Th&#10;+2DqxGsygqRxVLkaBCy6ABlrFMB7XgE2XdjPYk3uf534m7deXyxYZPlAAMdy0tDq2cXSQiO6StnU&#10;mRHwMh/dgRuXg2QRqUNeeRDowpHsCTz7X2faTnZhrR8R89lT3onSitRwBOhIusV+tFF0Zqux3X3P&#10;YnxPn8FdRtknT2W/2RFrCNoGTWdedhMCTAmOeXfL375wVBnPEWzjPUIOiWvuO53p1jDG7kyzgA0b&#10;OR1xMt3DSWm1g456Ltmppc5Pg6OzsnIiAAySK6Oa93dfiAGYd5rL1+Q0K/tUJ1sLxhFxL1PEGZzA&#10;STBhpfI++SKIQfHZRP/rxEIQSL7jKQKOeR6BgM8mxpMaaIm9eJB1AhAIeOogAFUg4/KFeQR8nmnc&#10;ZM2oBp79rzNf4zNtXMLcQYCneA0CtLoceHjGAQTiHiC+D5rOfCEIAn4EJjBEjIT378xTR5V4ADnf&#10;+S9lo+is7s8JAa5kkmAn3dN6xdwDmPB9o+gkz9lLmQd+xF98TFcyl9MF59IVTEYg7l0Mpk6WGOCj&#10;7DBRBGzWIiYHEuaXo5qvaphNpfUI8UbRiaskipdZJfARf/E9SzzHENN9ue+DqZN7V/ieEKAITOQS&#10;Sw+pw5x1SV6k6RLfLex/nWQ7t2aStSmtWlIyCvcQ+dD8ySYgxfv3/teJSyDAB7cE248ggIBYkyYg&#10;4NswqzHvFJhksSYPpk7wYEUBMv+SAdAgyNeHSLigcVQpAnN8zrVRdJIWHEHAXSWtWCBICtBgBoGA&#10;pyFj6BL30jeKTqwmeswpL+Mpn2iz5eAQ6ycI+CxjfM6bWEMGUycwgSSouIS0AD0WnXxtk1AFz4xq&#10;3APsf505l8DBEaBIOnCdzAJBmVzyfEPMxGIJX55Lg6YTDNKsrEypBo281yDdyCVfwChmVOPeRf/r&#10;ZPMGAY6450cEoEG6kEtJwmbF4h1r8kbRSXSYGGmzQcwxzynW6jSzmIdpYl0Z1zaDqZPrkIyqZ0fa&#10;wVvQ0jFftvjtP/In52LcT+5/nVjd8s9PngNMDyYEjdlr5pEvHPmJM3QtX0MSAgOhk7mV9ygvA01e&#10;YJiVpA54+tIFzKxLrMyxx/W/Ti5Z8uribhN3ViTKLNV05xrSEUAMGEAV9z/7XycWZgTcA+JOOLNj&#10;hDZd7wEPYjpG3AdTJ7kAqsCXcglUuatMRzYucslzDAwZz5yK7wH2v06WBhxj1jsCGE4jYhZfykwY&#10;f++QVwqg0m88Ow2mTvDIS4+DxewDVSYZIPGRXnr3kfd3Eq2UjaIT97AW231HxlMgYYvmPQJzirzy&#10;MuNZl+gY61L/68ReZgDW+hGX8B0xEhDgjwg4AiQCK0msIYOsM+XP5Sn6AAwwrELgyZGZ5XON5OJP&#10;6cR7ro2iE/fyKupuZ/PBAQRyXrkEATsZS0u85xpMnTlFANEzIqMH5MxT5HT0SyUEOeliXUJzP+vE&#10;9goCfKiSEaALEo6OBuK8eJ/qu3COQJ/qrCDA9GBRyAhQJpjuMLOFuLOBh++DqTNnOxnBMuRHUM3v&#10;O3JGeXdQ490HjTGPEuhX9KfObDvWenZgLL5zzOmCq74rMSanXuQSnQZNZ15wKTs2TDNgSonQKtLq&#10;byzY6jOqscfltao/deIeccdaL5Ni+IjDTBLKdPQ+eZKBQLxH6H+d2aWUA6mIo1fQMXd3ZFiTQQBg&#10;Yg2hlhSl4rmrk3fZGSwv4zAIkCJkFxK6exoyj/LqtvzeRdLcdzpxDJeSYyQCLiVPd9E93ZagS15J&#10;4rtb/a8zL5FY63Mff/GUYxUB704jCDCnYg3J82hwdOI1qKboky0IgIyOGVWfF4wETzrGZxP9rxP3&#10;cuqwj/iRpTYvMzn13FVmEMtD+D7IOnOKAJ+jgjjjyY0ewAZVP4IhqHKMXCJG/awT27EThz0TWGJo&#10;5AYfXuebfQkkOsa6tLF0Yi357wgwd3AGSPA6wUPvPLFAMPajwdSZt3AQ8qQBprSP7wIsJEDl2CIG&#10;eAbFey5a+lknbmQEmDAJAQR0zA4h8SMpxp3AyKXB1AkSHBNA4AaSAJNRTYPInzTybbEm97/O+F1Z&#10;+4Ha1X5Llh9B0++Wfglur2dd9juw9nu1w+Io6ydjl34nd7t+BDX6q8/kVWpriG8X/7Z+Rzba2n/v&#10;NuRm726xvYZoyxU6WNl+F3hXq6xTOSz+ptj0TknvcZ1f11n/y3dGLn5g7ocXPRBtNv4hcSbpczoi&#10;4fvLY+VY+UL5bHmqfK58vjTLJ8uT5dNLfspW99fO8m+JzW/5WC5unbMPpyp3wmaHxm+T4TGmG2xi&#10;rGyZPCR9R6XP7FuQlzqVV/wHrEt51QCCdhyW30/K32Py+EM6v6DzofK0ZIbE2mji0BPHrOf/Nb/7&#10;aTv/23/5y3ocrB4v93f/e/jm3D73N3/p/csb/+HjGyOf2mbtypY73vGt3/iz0uqvn9s1N8obf/DX&#10;9LeK6OnW68brj30YO9r1/WAHeof+9b/9dR7e/0f/89Sjpdz38iX+eo3W6zx1+a+8+RMBbzgavfeG&#10;6/zHvg1Pqx8oX3dXov27B7/y5pHn+SHkwN4Mbc/R35XMoP/1VpvF2RRFjlqbyS7VuVOOPqG2B8uz&#10;itAz5TkdLUu/WCxLHy8Hy0vKVP1mjekRW35a2TjKcTb7rI+12ZwwudXD/i0q7xVbm/UNudl7qrLG&#10;T4Z8WOWY63eo/6QGRVunfDa9u8X2eqIV5/phdTC9xzRov85f1tnGB47RZrKHxJmY6Yv2U9OlKa7j&#10;21c13vzqtW+m17D4uvgmcfYt2tbrW6f4jEp/U9zJh0fUdkBsONnZKM5WNjtORaEv42v5ZfFqiI+L&#10;m2LL9Z3iqKu4Jcaer9SJsuRL5e2pPKxy5NqoOtlvwceYTuNXssnGZ5usLuraJvOrrk1N6cg2WV3U&#10;tU11cbLxTXHYFPWzaVPgHDZF/WzaFLiETVFfi02WdnvErbV5KfeHU76/X+11csvGP5/yPeoSd51b&#10;pqMpDtvXOwdt/A3iwCzqEnVt0wEN/rr87GTTbrWvZd85on6m6xela1znb+is/0v7TrRtlazTvnNY&#10;bSPlNvFoETbF+trZOOzb3mF9+6j61Im3jc/xjrrEXWNrOpriPWLDcL3xtvE53lGXuJZNFqPVbOqE&#10;88/pxevgbOMzzlGv45PpaIpX88nyKfpsU3m/uCG28RnnqEvcNc6f0OBezSvTZTF7Vuf2eRVta5lX&#10;+7qYVy/oNevE28bneEdd4q6xNR1NccTy/LQmSDwZ8k7xtvE53lGXuJZNa5lXCuOS3Z3m2Kj6fFwd&#10;w4/1+nd3a3zsE1Gv49/xmja90mZT1OvYdKMGf2oFnHarfS1718PqZ7o+LF37dP6Mzvq/tHdFm73v&#10;67R3javtDu1citWa9iuL8Z16kToxtvE5xlYXdZ3DFuM6NllMs01Rr2OTYX/3CjitN8a3SNc+6Xyv&#10;zvq/LMbWtlqM71xnjC+TzjoxtvE5xlYX1YpxHZssptmmqNexyWK8awWc1hvjC6Rrn3Tu1ln/l8XY&#10;2laL8eg6Y7yg16gTYxufY2x1Ua0Y17HJYpptinodmyzGPxJ3wmm9Mf536bIY/1jcHmNrWy3G+9cZ&#10;4+9JZyfbQ7419dmm8n5xQ2z7r43PMba6qFaM69hkMc02Rb2OTTdq8N+LA4/265b1xvgvpMti/A/i&#10;9hhb22oxvmudMf496exke8i3pj7tMbbxOcZWF9WKcR2bXtGLZ5uiXsemGzX4D8WBR90Yvy5dFuNv&#10;i9tjbG2rxfjAOmP8FensZHvIV4qxjc8xtrqoVozr2GQxzTZFvY5NFuNfFQcedWP8S9JlMf41cXuM&#10;rW21GN+9zhgfkc5Otod8a+qzTeX94ob4brGNzzG2uqhWjOvY9IpePNsU9To2XaPBj4kDj25jPCEd&#10;putTYovx4+Ic42g7T/KHxJni86bDEu5TjEd0lh1LHLZtT+/ph1XOn2ncr/7Rr92HkG9NfdpjbeNz&#10;rK0uqhXrOjZZbLNNUa9jk8XgQXHg0Y7TWvflCekwXTZH9okPiofE8dlitK0ea4v2yThbzMO2lWLd&#10;TP3afYjxnWJ9XGNtfMQ66hJ1HetRDa5zb8xssPHZJquLurYpdAYe5wJOhnNTHDhFfS04GZx7xReJ&#10;c25s1zpyk2S7W3Kd/Lszdg7srP/HxLeIXxM3xTPil6XU2l5T6TVJZ5xfHopx7Zg/or4HxMOts06n&#10;/Jy49RUUa3YKfTYuyrZ+fVw8Im63yfq122T1GNtu1wfUf0w8IraxTbFcc27oHPq/rfIvqKG9/hHJ&#10;v3ntSbldF1r+Rj9VnXbo+EnJx3XeK+BeFF9ti7ioqXch0W5xivIQXxlZ6uedW4cpnafFM+JZ8Zx4&#10;XrwgXjRuiJviEfGYeFw8IT4qnhRPiafFM+JZ8Zx4XrwgXrTvAjXKvBTMScGsFMxIwbQUTEnBpBQc&#10;lYIJKRiXgjEpGJGCphQ0TiqQQVI0J54Vz4inxVPiSfFR8YR4XDwmHhE3xQ1xMV4Qz4vnxLPiGfG0&#10;eEo8KTY7F70n1cUyq26z1leFsbEx73O6D0MVUu5UqPeyLRXSglmherLzKqTvJ1Wo97KtFdJaU6F6&#10;Mn5zNB81/yvUexm/l5yP+l5VhVaXne68Nv2VNNb6dSZklTTeUi+PT6Wvksa6YDsTskoaax/otayS&#10;xtrYzoSsksbaqHst4yfT8lHX0BWqJ+Mni/NR33+sUO9l/BHffNT3LytUT8YfYcjHUnKNcu9l/Dms&#10;fCwl1yjXk/HHavNR17wVqifjz0LkY/wN9tMr45GgfCwl1yjXk/G4WT7q/UaFei/jebV81GVgherJ&#10;ePgnH+M55tMr43GRfIy/kdw7Gc8p5WP8rYPeyXgQJh/jufrTK0uP2LSKy5+rQVhPxrM7+RjPOp9e&#10;WX5aiHI8g5Vb6sl4aCkf9X6/Qr2X8bRvPpaSa5TryXhyLx/jbwv2Tsaf28jHUnKNcu9l+eneeMa3&#10;1zKe+8tH3dusUO9l/M2xfCwl1+JvktWR8Qf08rGUXKNcT9askG5hVKj3susqVEpFdF09GX92MR9L&#10;yTXKvZfxdw7zUd9TrFA9GX/1Lx/13bcK9V62p0K6p1mhejJ+AS8fS8k1yvVk/CZaPuo5pAr1Xra3&#10;QrqXWqF6sndWqJSK6J29l72rQqVURO+qJ7u5QqVURDf3XnZLhfR5QoXqyW6tUCkV0a31ZLdVqJSK&#10;6Lbey95doVIqonfXk41USLfkK9R72b4K6XPVCtWT3V4hPQteod7L7qiQvh9doXqyOyuk7x9XqJ5s&#10;tEKlVESjvZftr5C+o1KherK7KlRKRXRX72UHKqTPQytUT3Z3hfS9hQrVk72nQqVURO/pvey9FdL3&#10;2StUT3ZPhUqpiO7pvezeCpVSEd1bT/a+CpVSEb2v97L7KqS/r1CherIP6LOrMfGI+FSf6Uvs1Olv&#10;mNhn8BeJbWyU9THN0vcPtusD6D0n+yx9F+s1yZqpX/t3DR5R2wGx6bKzUZytrI/XTknxWtkG+w7E&#10;fnFDPCNuii8V7xRHXcWuv0Njvth3POK1230J+Uo22fhsk9Xr2GR+1bWpKR3ZJquLzhpOkTNhU9TP&#10;pk2Bc9gU9To2hY7Im27yqSkDsk1WF60aO0u7eN1Oc9fsO1oj33+/NT7si/pa7Otkk+VCHZtOtNkU&#10;dYlXxayTTX+swc+tgNNutdvaKVrxb7QcUQfT9ah0/ZXOL+is/0vfo4w2W18eEmfK35m9Vav8bfom&#10;pvVTTi2d1xLve1bwI8Z3Wt8svjY+x9vqoq6xtXjXselEa3zYFHWJu7bJ4nD/CjitNd5PSI/psmcj&#10;v6/zT+lscMX3ZqNtWLJO8X5YbcTb/jrCyVhH7C3+EbdO+WvzfPsK/sT4leJu4wNjywOri7rG2OJe&#10;x6YTrfFhU9Ql7tomi8fFK+C01rgflh7TZcH+U50u1dngynE3gck6xX1cbSPitcb3H9U34qgxk1GW&#10;eKm8UnxtfGBp8bW6qGssLb51bDrRGh82RV3irm2ymPyTOLBpx2mt8T0iHabre+K/Ff+LuD2+1rZV&#10;3Cm+h9XW7d88mdHYE+JOfoTcXj/K+drZ4mvjA9uoS9Q1thZv0xmv145tyDvZZGONw6aoS9S1TRaj&#10;N8Tx2u02rTXeE9Jhun5L/B3x74jb421tqz3/wK69/j37Cenu5EPIO+FqsbXxgWvUJeoaV4t1HZtO&#10;tMaHTVGXuGubLD7PiAOPbmN9RDpMl51tbh8Tt8fa2gzv1eZ2N393ZUZ6D4g7+RFye/0ot89tGx/Y&#10;WrytLuoaW4t3HZtOtMaHTVGXuGubLEb3igODbuM9IR2ma0Rsc/s+cXu8rW0tc/t29ZMdnht2Dtu2&#10;pz14WOWr1NYQG65NcfRr9yHknWJtuWLjA9eoS9Q1rmZT3fsNm/dAVr/mithH7KK+UuwuUaO9lzio&#10;c0NsxLNDi8oqniCx50D836zuB46NqceUeFo8I5YwPTUzZE+S2LMnTfGIeEw8Lp4QHxVPiu3ZFXuG&#10;ZUY8K54Tz4sXxIuL/uyLPQNjz8LYMzH2bIw9I2PPytgzM/bsjD1DY8/S2DM19myNPWNjz9poOM/e&#10;zOs8J54Vz4inxVPiSfFR8YR4XDwmHhE3xY3Vn5YxrP5fAAAAAP//AwBQSwMEFAAGAAgAAAAhANah&#10;jSd8HAAAhPEAABQAAABkcnMvbWVkaWEvaW1hZ2UyLmVtZuydbYycV3XH7zq245C3iRNSEyAZhzgx&#10;ISHrJOvY4W1BELkioUswkPKWRZgWRAgmgfCSli40EENpl1Z8LF0jtYiqape2qtQPSPuBUqiEulRV&#10;ValfzJe+fOpSgVCrNmz/5/zmrI/nevZlnrE969ljn/vce+69Z875n3Pv8zwz8+yMlVK+LL5EvEf8&#10;PfHXx1R06KGbSvns/aW03/DQA6WMlWf+S+3tpVyq/qvFj4mPiL+ys5QbJH/ztlKeSPPVVW64/LLy&#10;42/sKA+V15aj5UGVryvt8kD5YPnV8vHyRHm/DRJdI75CvEt8mbglnu7w5Tq2OvVpHbv7d0tmc+2l&#10;HxYfV8XqP1teXtZhhb5iQujmI3rlx8pTKj8mW95X3hs9DY6P3FiEwmma/vjYVdb65l9xjPZ7nv3c&#10;cz83EMs1Pn7svuUrrRUU40525GH2B16M/uiP47+0v/tum/ujf/vLJ+04bYUo5tEq5XmdyvQXy4es&#10;Gvov/b1n3J7PvnTs84JsOY7RH+PDP8uXY095qMo+1QP7qMuZmf1JnmPyk62YCJnTtBUT5euIrhNb&#10;n7FmLoZ6rPNt8uunvdf57qPacT+snffJ0i5v0vETOj5cPiLZe8vjp5fGhmqfbPe597716MvyC0Uu&#10;tjpyi4vRiZtW33tP/uvqe2/LtSjXO3tv6O+190Z/jA//zrb3Gt6RR3nvNXmOyY+3YtKJAodWpxUY&#10;B+bnMyZLWzEZuphsrZMzQuLX3ia5kOtkKyZbMYlzYCAR5+o176+2zvEG2dZ1l0C4EOf4rb0rVizH&#10;Vqe5dT5Zx3tDW3uXZcvW3iUQLsTedb7vT47cfG7v4x/Ze2Hv48O/te7j8z19r/rF8J5RvG+Rfenl&#10;by95nnsx1Xv520t+Mfmefenlby95nnsx1Xv520t+Mfmefenlb7f8jTpnTorHxTvEbbHpMW6Jg5Z/&#10;oxTjoGgfkOBeDba9ulzyi97N23X6WHFGc0yysFD834Jea3JSglnxnHheLGFZFJ8SL+l1l/XC4rZ4&#10;XDwpnhJPi4+LZ8Sz4jnxvHhBvCg+JV4SLy9r+pKmn9L0RU1f0PR5TZ/T9FlNn9H045o+relTmj6p&#10;6eOa3tb0lk0vml40vWh60fSi6UXTi6YXTS+aXjS9aHrR9KLpRdOLppflYl7gzaKOC+J58Zx4Vjwj&#10;Hhfb54GG2b1i+zz3bHu85DO3qW+P2D8E1VHYWghXxpv8beI7xBPitviE+NOKifVNqDYh6QnnT4/F&#10;6+ij1Zmoa9jMoyoOiXd0jjp4245GUufU9Vbsih02L2zVR90x9gxbTf528bh4QtwWh602v9tWa++T&#10;3LDqtnetvA39X9Tcp2V8d/vNkuuj7XJQh7b4WfGnNC7aajo9rPIdkk/puF+AflJ84qPepXk/8M8O&#10;rH+/RDF2jI99V8YxmtJywHJhXrwgXhSfEi+Jl41b4rZ4XDwpnhJPi4+LZ8Sz4jnxvHhBvCg+JV4S&#10;L9sSaHkuW05bbluOW65bzlvu2xqwtWBrwtaGrRFbK7ZmOgpkkBQtihfE8+I58azY1t5x8bR4Sjwp&#10;Hhe3xS1xMV4SnxIvihfE8+I58ax4Rmwvs+wjaS7b9qCRViz4/nCf0yucDjrdZXSPE4LbnF7gtNsJ&#10;SdvoWqernK53KmWz6JxwOuR0v5M7fIfTASeG3Oq0xwkE9hnd5ISAUrk/wjpz0pADh43Iov1Onlx3&#10;3evkGO4jr64zutnpxU6BZxOdmyUPz4Wdo5yH58L3Jnl4LnL7fOpkK2TRZmx94yR5b3F6uRNQIbnB&#10;6Bec9jq9yKmULZ3AlFBlnwRP6pxg8vnIUX1hIlANPIdfJxaSRdS9TDBMIOa8cLsTZw33nbPDjU4v&#10;cSpls+jEDXwnzG753YlwhcXBpRXnzTuNOGHiOziUMso6X+pUIQCc44nAk92JS1W/gn2ZExd3fjHb&#10;LmWz6MRqrMVTX0LsGwgABq+ps5O0jMgl5pNipYyyTq49QSBdquatJWNI6viqvNO3KDsfX3cdqHJ7&#10;VMpm0Ym9nEk4bTsO+MtqYn9O/t4OSO47WcRZHgT0/oTT8OtkeWAte4BHDRjoZPcAh7xluKtkDPP9&#10;YueGUkZZJ1sPCICNn6lIBBYEWUR2MZwEojeVzNfbHk6bRWc+2XiKcLXGtVy+ogMHSk8gzuwMoR6+&#10;D79ONkqCmqzlEo13Trhk4QaAdZRKFhwXfQAW13WjqZMTOdtuQoBFwBp5vhN4svXk07nvzyw7LiT1&#10;fqvT8OvkHTlKrpZ9kbADs15w7Bon0oU3H91rzkGUrCa9v55o1HTir78X1ylcku8rQRWwrnQioxxg&#10;9uG0Md8c73MOv05ynjJZyyLg7pLTC2iw7SYErnZid4o9ebPoJOW506Tub3IDAxs2Fy4gwG7MfuJ3&#10;SezGbDMsuFhHo6mTuPNJQcI2C9ij8tUjOeZ7FLnEyZAy9uSswrHNgqHQiRFpBR12BEgExEBCLpEu&#10;7Cq+J7NJ+61nK3wfZZ3AxDZEsL0EQxItpdh9XAKkaycWLqjG+X2z6CQtiH5eUwkBTllkF3WufHwz&#10;YklxfgeSUjaLTjZZnAGBtN5JBLxmfwYe6n6GYg/h5jve/xxlnawD8CT/HVXWDvtS/nA7LxG/TQE7&#10;diR0xXsXw6+TdcBFP455ye1X3pnJK9ZRWihsKsyP95NHWSfxBwHywqFM0I6DIdlFySL24QDPhSQr&#10;NHJp+HWym2I1GeGJgncgQLqwF+E7u5P3gh2+M1/fm3Iafp3Ynu30Ov7m2+W0du7Gd+9FzEXfmXvI&#10;aOrMewh1L4EGVEGPLZalRo45nqwjZsbnMptFJ+fk7JivCXzkRppO9mfqLBivs+AQkz2ljLJO4p9v&#10;qFhtXrLdsM1QJ6/A0+U5uajrK3ROw6+TdMFanPTFQ3KwjvAaV3CP/cqH844Nyw7U4jO+4deJv9jO&#10;21KOBl7XCLBE2CR8CeEhM+M6eZR1ggE7SkKVFAPVXJJL3MU7qmzP3G/GPddm0YmT+fzsCJAcgJF9&#10;x1X2EB8DaqygeO9iSyfAsaa8BBIWXo0qCDuU3GswJPZkJg+/TrKIjEirCRgyAnSyU6WSIby5zqRS&#10;NovOHB2WhzuZUqBTZd/ICKSTNt7ybYG4P2LeqOnEa2AiLxwBBGyugMXA6nTOyZ+THp1n3nMNs87s&#10;DB54dlElEciijAN1d4t9I83UAzGbRSdBxT1i5N4Qd3ynZC/FLXz3knTIUMUeMpo6wZAyIUCKgGrG&#10;lo/xKlTzLhzXycOvM2cBTvrVGYazQWR40pAXOVTAAGqkWCmjrBOASB3g832Jj0I5AdLJIiRpkPvF&#10;cV6y1PW8mtPw68QNth589wsXxFz4kks4RLqQQC4HJK7uwvfNohPH8J3890sW7gVwAveIOMPx3e8R&#10;SAeGxP3RKOtkR8mZ7/nPlTBv8NHJLWU6u73Ep5JFABzfq9wsOrEdl8gozyU2gBoB0iVtxNyYAkys&#10;o1HWSdxBJV37gCSLlTqrlbwCMJ/KTGA+M5eGXydpQS6l/M+5lLarOysEmMMlT/i+WXRiOxtuKvGd&#10;kvtKIk6dTHAJXhNj0qGUUdbJXpJPYJyhvARPTvvUOeshcWwZDZ7xXbjNojNvsuwh7g0+4ljOK9YU&#10;ULkcGJgJAqWMsk7inleTYwOelGmrBs7bORn6pAw2u1t8LjP8Ool/XkfuKllEie/4SwkmvmwQgAne&#10;lrJZdHLuyNa6Y/hLmbbqW/Ca/dl7uaoBJDrjfZvR1Mk+ygqg7vDlLAJPhgB/Sj3E+SK6lM2iE2ew&#10;NtWTd7eSUThJyYLx4XQyM87vSc+NqT4SOkkaYEr7c04HhoAG8FD64svn8tiXNotOXGJHqdwjOfA0&#10;I4CTXrL7AFX4vll0Yi+OZQTcftIh3Q3tzfDgdipBIK6TR1MnALG7JASyGMi5AAQ9Fo+XYAjkgWee&#10;PMw6sTcvFaz1EicQ4C8nnuQwYCCOPXlz6czW+mrCX9KhFwLuagYj7rXRNpo6yQWygNLzii0qn9N7&#10;oJrfsQHBuE4efp3YzjaRrM0LizpDQIDSV1b2PXJplHUSf1YYwKWVRS6xQtM+3AZP780bduC5WXTi&#10;HqsJ2x0B0goxkOAvEsrkO8CQQ/Gd0uHXSVBzaB0BIMEZHCPAyBMyiBmCt/EdidHUSYpwQ86JzREC&#10;STqp592Jui++nFyxJ28WndhO3BMCeEfO4Ap15EzyBGLtkUvh+yjrZLGBByd1RxWAM6oMBDIWpNfB&#10;DlQRx740/DqxEFdxj4xKCCRPb8x1nwoYIBB78mbRSWjxmrg7Dvl9TtZR9jrV8TqnQ7wHOMo6M6qe&#10;RWzPGVXgIU0AscolxIHn8OvEmWynO0laUYJAOlntTb5TzRcC8TnCaOrMqyohwHoEw7RV72cDA0Q/&#10;67FMM6rxfjI9w6wTq7EzlawaPKXM2ZXO+GRRRiDuN5M2qkOnM28KaZvI1hJ9/M0IeEi5s8qXfrGO&#10;QHXUdAJcRtWBQ5BRBUmWBXXHmYF8Hwxs4z3V4ddJouAS1nrJ2sF3koIhyBnoCJBiDAGB+D7taOoE&#10;MpIDbCpUEeTlx4Lz7RyAwY5bk8ilzaITr7lCdm+AhBL3SJd8M+C99a1Y+D78OvnKLIEkUum6Dt/p&#10;BAFcBQHQ8BIxAv0+idNo6uTaBoCAjIxKqLJIgIcEAT5HjUUG8Ijj2mb4daaEuIltwndpACC52Lbx&#10;PePgrrIP4ztlXNugedR0AhBlwhYMM54kWh7udfBiNZJXZ95zDbNO7GV5kC4uIS1AgBLfGZhTx+tp&#10;Ye2Ja8Xh15ndwHd3kvgiyAggofSQMh8EYw8ZZZ2kCAgAIjlQlTmjEmDs6eBJPd6fH36d+IhjpIgj&#10;ACQIMgzIGZ62B3YSBPEc3/Dr5MSDSzjpDpMCNQIVGqwdyrg/2tIJAgnPlFY3g2peZNTTasp38fHc&#10;2fDrZPWT85x6Uy5lBAAGf5H7VPYNVlDk0ijrrBPFsQUmcoYSDClTFoEka5PdKfbknHzDqRNn8r7k&#10;mYAYZ+gkQZBTdwTSxnxTnN83i05sx72qZO0whEWGe8TdkSG6+Ywc9wiVNgQjoRM8EgJsVGyr1MEQ&#10;CRuQZxTpRmfsSwRg+HVidbbWg51PJrnOcPLKb6aZmcDQb+uMsk7WFhsN0XeEgIRPuICMRMvDPcfy&#10;20Lcdcb95vDrjN+VtR+oXeu3ZDXEKX7zuLudddnvwNrv1e4QR10/GbvyO7m79COoMV5jZl6ovpb4&#10;bvEf6Hdko6/7925Dbvbq1tZfQ4dtL+jU7XeBrz8tL0dV/6rY9M5K7wkdv66j/pfvjF/5usWfXPG6&#10;6DN7HxRnkj6nYxK+vnywPFk+Vt5bHi/vK+8v7fLO8uHy7hU/Zav7a0f5t8Lmt3wsV3aO2Yez1Xth&#10;s1vzd8rwmNMPNjFXtsw8LH3Hpc/sW5KXOpRn/AesS/mKAQTtPiq/Pyx/n5THb9LxEzo+XD4imSGx&#10;Hlpenpl67Ekb+b/t777bjj/6T39Zj4O14+V++D9HX5b7F//ub3186y3/4fNb4+/aaf3Klntu/cbv&#10;frt0xuvnds2N8kd/+n0fb3Wj2c7rxuuXt2BHt74f70bv2HMnj9u8Rw7++X8//oFSXvP0Vf56rc7r&#10;PH7tbz73cwFvOBrtvn3v31uCGJ7WPlS+5K5E/3ePfOG5Y0/xQ8iBvRnanaPflMyg/51On8XZFEWO&#10;Wp/JrtaxV44+pr4HyhOK0EfLx1Valn6qWJZ+qBwpn1amlnKZ6RFbflrdOOpxNPtsjPXZmjC5tcP+&#10;barvF1ufjQ252Xu2uubPhHyH6rHW79H4GU2Kvl75bHr3iO31RKuu9aMaYHqf1KSDOn5OR5sfOEaf&#10;yR4UZ7I4Gk1J2BY38e1ZzTe/Bu2b6TUsviS+TZx9i76N+tYrPhPS3xb38uFR9R0SG052NIqj1c2O&#10;s1Hoy/haflm8WuIT4rbYcv06cbRV3RZzL1XqRF3ylfquVN+heuTahAbZb8HHnF7zV7PJ5mebrC3q&#10;2ybzq6lNbenINllb1LdNTXGy+W1x2BTtC2lT4Bw2RftC2hS4hE3RXo9Nlnb7xJ29eSX3d6R8f736&#10;m+SWzX8q5Xu0Je47t0xHWxy2b3QN2vyXiAOzaEvUt02HNPlL8rOXTXvUv57zzjGNM12/Ll1TOn5Z&#10;R/1fOe9E33bJep13jqpvvLxcPFGETbGxdjQO+3b12N/eqjFN4m3zc7yjLXHf2JqOtnif2DDcaLxt&#10;fo53tCVuZJPFaC2beuH8K3rxJjjb/IxztJv4ZDra4rV8snyKMTtVPyhuiW1+xjnaEveN8zs0eVDr&#10;ynRZzJ7QsXtdRd961tWBPtbVJ/SaTeJt83O8oy1x39iajrY4Ynlp2hMkngl5r3jb/BzvaEvcyKb1&#10;rCuFccXuXmtsQmPeroHhx0b9O9yZH+eJaDfx70RDm57psinaTWy6RZPftQpOe9S/nnPXIxpnun5J&#10;ug7o+B4d9X/l3BV9dt/X69w1pb57dOZSrNZ1vrIY36sXaRJjm59jbG1R3zlsMW5ik8U02xTtJjYZ&#10;9odXwWmjMb5Dug5I5yt01P8zYmx9a8X43g3G+BrpbBJjm59jbG1Roxg3sclimm2KdhObLMbXr4LT&#10;RmN8mXQdkM49Our/GTG2vrViPLHBGC/pNZrE2ObnGFtb1CjGTWyymGabot3EJovxT8W9cNpojP9d&#10;uizGPxN3x9j61orxwQ3G+AfS2cv2kG9PY3aqflDcEtv51+bnGFtb1CjGTWyymGabot3Epls0+R/E&#10;gUf3dctGY/w30mUx/kdxd4ytb60Y37fBGP+xdPayPeTb05juGNv8HGNrixrFuIlNz+jFs03RbmLT&#10;LZr8Z+LAo2mMvy5dFuNvibtjbH1rxfjQBmP8BensZXvIV4uxzc8xtraoUYyb2GQxzTZFu4lNFuPf&#10;EgceTWP8GemyGP+2uDvG1rdWjA9vMMbHpLOX7SHfnsbsVP2guCU+LLb5OcbWFjWKcRObntGLZ5ui&#10;3cSmF2vyB8WBR78xnpYO0/UuscX4Q+Ic4+i7RPIHxZn4tGl5+aiEBxTjcR1lxwqHbbvSPf0O1fNn&#10;Gq/V+BjX7UPIt6cx3bG2+TnW1hY1inUTmyy22aZoN7HJYvCAOPDoxmm95+Vp6TBdtkYOiI+Ix8Tx&#10;2WL0rR1ri/bpOFvMw7bVYt1O47p9iPm9Yn1Cc21+xDraEvUd6wlNbvLemNlg87NN1hb1bVPoDDwu&#10;BpwM57Y4cIr2enAyOPeLrxDn3NilfeQ2yfZ05DoU7Ud2KlrJRRv/NvEd4q+J2+J58dNSan1fU+1r&#10;ks47Pz3WC/NHNfaQeEfnqMNZPyfW61vXCoU+mxd127/eLh4Xd9tk47ptsnbM7c6FN2r8pHhcbHPb&#10;Yrnm3NIx9H9L9V9TR3f7zZJ/9abTcrsutPyNcWo67Vb5TsmndNwv4D4pfpFt4qK27kKi3+IU9TG+&#10;MrIyzgd3ilkd58Tz4gXxoviUeEm8bNwSt8Xj4knxlHhafFw8I54Vz4nnxQviRfEp8ZJ42b4L1Cqn&#10;pGBRChakYF4K5qRgVgpmpOC4FExLwZQUTErBuBS0paB1WoEMkqJF8YJ4XjwnnhXPiI+Lp8VT4knx&#10;uLgtbomL8ZL4lHhRvCCeF8+JZ8UzYrNz2UfSXC4LGrZgY1WZnJz0Mee6GKtIuVPR4GXbKtKGWVEz&#10;2SUV6ftJFQ1etr0i7TUVNZPtqEjrv6LBy3ZWpO9VVbS27Fzntemv0lj71/mQVWm8rVken01flca6&#10;YDsfsiqNdR4YtKxKY53YzoesSmOdqActu7QiXUNX1Ey2qyJ9/7Giwcsuq0jfv6yomex5FZVSiZ43&#10;eNnlFZVSiS5vJruiIl3zVtRMdmVF+k53RYOXXVVRKZXoqmayqyvS/UZFg5e1KtJlYEXNZNdUpM/w&#10;Khq8bHdFur6vqJns2opKqUTXNpNdV5G+l1vR4GXPr6iUSvT8ZrLrK9JnsRUNXsZvLOeylNyK32Bu&#10;IuNZpFzqfr+iwcv4eya5LCW3qDeT8cxVLkvJLerNZDwhl8tScov64GU8m5jL+D2rwcl4wDSXem+z&#10;osHLeL4ul/F3fgYn42G9XMazsoOTtSvSWxgVDV62t6J4djN3NJPxgGMu43nGcyvjWe5c6nuKFTWT&#10;8Vh0LuPvepxbWXpGuVPVe5oVNZPxwHMu42/7DU7GY8S51HNIFQ1exgPNudR7qRU1k/Goby5LyS3q&#10;g5d1foEvHeJ3vpPo9may/Jt+1Es5HzJ+mzGX+jyhomYyflw0l6XkFvVmMn66NJel5Bb1wcvuqqiU&#10;SnRXMxk/TJtLvSVf0eBl/NR0LvW5akXNZHdXpGfBKxq87J6K9P3oiprJ7q1I3z+uqJlsoqJSKtHE&#10;4GUHK9J3VCpqJruvolIq0X2Dlx2qSJ+HVtRMdrgifW+homay+ysqpRLdP3jZKyrS99kraiZ7ZUWl&#10;VKJXDl72qopKqUSvaiZ7dUWlVKJXD172mor09xUqaiZ7oz67mhSPi8/2mb7ETr3+hol9Bn+F2OZG&#10;XR/TrHz/YJc+gN53eszKd7HiM//o6/6uwaOac0hsuuxoFEer6+O1s1LoyzbYdyAOilvieXFbfLX4&#10;OnG0Ve37OzTmi33HI16725eQr2aTzc82WbuJTeZXU5va0pFtsrboguEUORM2RftC2hQ4h03RbmJT&#10;6Ii86Sef2jIg22Rt0Zqxs7SL1+21ds2+ow3y/U8688O+aK/Hvl42WS40selkl03RlnhNzHrZ9Bea&#10;/Mur4LRH/bZ3ilb9Gy3HNMB0PShd39PxnTrq/8r3KKPP9pcHxZnyd2bv1F91erme6bVxyqmV43ri&#10;vX8VP2J+r/3N4mvzc7ytLeobW4t3E5tOduaHTdGWuG+bLA53roLTeuP9iPSYrrZ0fVvHu3Q0uOJ7&#10;s9G3TbJe8Z5Sn8U7Yh0x6pWrtqb/TxzjNrrnWIxtfuAZbYn6xtNi3MSmk535YVO0Je7bJsN+bAAx&#10;PiY9puunYlvTl5wlxtZn8esV46Pqu1PfrO53Tf9Q85vE2+YHthZva4v6xtbi/UNxvzad7MwPm6It&#10;cd82WYz+SdzLpo2u6e9L17fF/yzuXtPWt/aaPrChNf2H0tnL9pBbjkU9XytbTG1+4BltifrG02Lc&#10;xKaTnflhU7Ql7tsmi7E99xYYdO99643xMekwXb8vtjVteHXH2PoM79XXtP1Vm/7O05+S7l5+hNxe&#10;P+rd8bb5ga3Zb21R39havJvYdLIzP2yKtsR922Qx+ow4MOg33kelw3R9VPzX4hlxd7ytz2S94j2l&#10;vnGxbFixZ5dUhW07VH+h+lriefFD4ujrtjvkq8XX5geWFl9ri/rG0uLbxKaTnflhU7Ql7tsmi8nD&#10;4sCjG6f1rudp6TBdbxB/R2zx7o6v9a31/BKreePX3Hulu5cPIV8t1jY/cLVYW1vUN64W6yY2nezM&#10;D5uiLXHfNll8bhUHHv3G2mJrul4gtrW8Xzwmztfc1mey1dbyAfWvZy0blm1xL7tD3iu+8535gWW0&#10;Je4bS7Op6XtGNj/bZO0mNplfTW1qS0e2ydqiC4ZTxD5sivZqNunrqv63co7o2BIb8fzXsp94VPqz&#10;PPZMjz3bwzM9sxLOieetU7woPiVeUh4vS5G4LR4XT4qnxNPi4+IZsT1/ZM8hzYsXxIviU+Il8fKy&#10;P79kzzHZ80z2XJM932TPOdnzTvbckz3/ZM9B2fNQ9lyUPR9lz0nZ81KazvNTp3RcFC+I58Vz4lnx&#10;jPi4eFo8JZ4Uj4vb4tbaTzzZ3xX6fwEAAAD//wMAUEsDBBQABgAIAAAAIQC0/470XhUAAPyyAAAU&#10;AAAAZHJzL21lZGlhL2ltYWdlMS5lbWbsnV2MXddVx9e4cex89sYNwU0buPlw6rb5GCcex26ROolK&#10;ZBQX3Mi0VUnaqWKgJWmYJm3SOIIOELVuKYxBfegTkzxQwQMM8Iw0lWgQSJVGiDdeJhIP9AE6kVpV&#10;BZpe/mv97ppZvpM79szJx72c2cnaZ5+991p3r//62Puca/tOmNnXRW8RdUVnRS9MqOqXxWvNfu99&#10;GvvFD91vNmE/+Tuz39pltkfjbxU9JjouOnep2fWXmH1YY08Ufg3Z9VdcZi9/a7d9yO61U3ZC9X36&#10;rPvtM/ab9gV7wn7dJ6lcI7pStFd0magjmunTFbp2+u0ZXQfH96nPef2jHxBNiyZFu0Vdkfc7dURZ&#10;el8yc8qS94fUcViTfb695ZdiuNfr6Sqai9psacnivyV91vS0xuZFC6JFkTptWbQiWpWcnj5Y1BVN&#10;iqZFJ0UzolnRnGhetCBaFC2JlkUrolVRryf2VbGviH1Z7EtiXxT7gtjnxT4n9lmxz4j9pNinxT4p&#10;9q7YO85uYjexm9hN7CZ2E7uJ3cRuYjexm9hN7CZ2E7uJ3XrmWqDNsq5LokXRgmheNCeaFCX+h9V2&#10;Gz4omhWIu3T9EQCqRTkX4Eb7puPygMfsKdWfl088Yp/KSQ2uZ1dN3rheuhN2td99+l6uef+Jr/z+&#10;Kz91Z7ZrYv7EPb2r/C5Lznu+35/L/ub3kZ/jef237osPO2/3G08/69cZr1SSjzuzy/uNma/ao95M&#10;+Xv+9LlYz3eum/iJIOvlNcdzfurncXv6qYDbDqjtNnC8sy1l5g6W/mqTH+zYRMislx2byG9bGic1&#10;ZpS75t4lt9gv8vjyolDxKWtx5f0fEd0mmhJ1RWdFZxTonkim1JpS79mgMxMZj0o1c9nWtLlPqjoq&#10;ch6/esmrtyUuykCorq3D+XKtu9fnnrdW7/+oaFI0JeqKcq0+NrhWvz+gfs8lg+t9QH3TokmR83ZF&#10;vkanjijlf1XtZ9U5eP9h9SvV2xFduqKviJ7RvLzXbZQHVX9c/Sd1PSglvyg6+7kYEt93Y2/x8YPq&#10;yrkTpMG1ecym9n3K96tF0ZJoWbQiWhX1nDqirmhSNC06KZoRzYrmRPOiBdGiaEm0LFoRrYp6vk13&#10;Yr/1fdf3X9+HfT/2fdn3Z9+nfb/2fdv3b9/HfT/3fb0vQAuSoGXRkmhRtCCaF/n5YFY0IzopmhZN&#10;irqijsicVkUromXRkmhRtCCaF82J/GN6MZPbnh9hNNOrpTjD/FyU26K8N8qkl7uivC/Ke6L8bJSr&#10;otwS5QYvb4sSH2V7opiNi8xQ4AaUuXO93BHl7igg8O4o10W5PEowvTPKvigTUcx2ZILnwSjhRSCJ&#10;Fx2O8v4oTCmo3hjlHVFwtPPx3KrMcfHD12OdO374+sX1Vv3QM8Zr7dtvpMyfj3JTlFujxHZBLB+J&#10;ciBKzZnvihKbRmTMy5Hy9ihmbZZJbAIZMMX+wr5zT5SjUXCaQ1GORYnp+6NcEYU9KPPk6MvEi9gM&#10;qNcPHZNojaZsA+zK9IfnXR/lyii0zcZFJj5PBKFYOXZVK4MAOyNHswgyOLE4CGQctVMmAJHnObvG&#10;eeP2KKXjrhpTHFjXTyd3ETPYxmxcZP5MFLIp1o9z+1QUMklFoObqUBGtcS7aZjsyyazklUi17Gj4&#10;z0ZUA3KelbAECft8PEdf5rVR0IC0GzmGpx4QwK+ILNI2+Sp6yGVwcpY1GxeZZA9sRGYNDWhWTXki&#10;JmDYtEN3QCLUYDJrs8y6FxePIL0CEGCtP2/feSc9N3shdkAw42hcZJKH614cvtQtBUjwIqKJOjyK&#10;2AEkzohm4yWTaCBsImDqMZ/kSHIFASZGjY15yUTuSN3bKZMUA0C4SGw/7EQ4Cm4FcCQwpofLwI8X&#10;daLonXGU0ZeJxXER0gRbb9TsRChGDQI4TWiIo0U6uZldzazNMsmm4MmRJY6Dxa3u4AmL1EOEAt/V&#10;XsjD5+elcZGJGryxwZc40EQNJDgXkUV+pg4Vec4ijfFsYDYuMks6uJUtNg5taAoMTAEBerB+RBNx&#10;BAIZR22WCUBEEPkkQoiTIRHElOpunJMDPr4pwJcisPSnE8ZFJv5D8kXh6CGH8HQJAgxybIEpwo4N&#10;6pooZBKzNsskp5KReN1TntwrqkQrTsdOF65HyBKVub+Pi0ycgyApr73QtDxX3k5w8IYZhcONOMeQ&#10;vPGrPCuOvkz2DrIoGkTA8I0YjoCtGQQN4it6yCEVwdyP2imTQzB4AFnEFJ7zgSh8h0tMkXJAOGry&#10;ODt7Pm+Oi0y2ak5i5XyLdqTqX4iCX+Eg1KARNdjl/r4jk4cKMknZ42ouAk/yEhMjJeFcWIJUrT8H&#10;G2X0ZfJIydkE/w9HKX5yOzs7fkWuJi9F2HBWJDNnHI2LTM4jWIz8HG3MyRbN7kNkVRwiP8OJpcHB&#10;rM0y8XaQJLuEX9BRMzDeBbbU4VE08Z7880XjIrN6AXEQCYKkUDd/fAk0qCPg0J0OHkMzh+BZbZPJ&#10;ax2sj+7hS+xi5N6NqJbjETxMJzvldxOjL5O3oZxNUDLcCK057FQE8DFOjOEs6F5PM2bjIpPvIokA&#10;1hwqlUh5D6GCUYEHNAKBmn/zGaHNMsEAJMms0UNSwZeoyUugysYWbbrxRfj1Z6WjjL5McjK+VPIz&#10;TXTEl0CACAKBUBXn4iCQ+1GbZYIkEUYduRSYGKRdUS1+xRRcj4A2GxeZ2J0I4LQcupNkeRQDEpIv&#10;ToOSgQZuReTAlPv76MusNsJ6ETxspHSgNT2oCgKxARNeuAa5+Hy7t00mz9yAhfUDGzJSRZXzDFNo&#10;B6qcatj2GTQbF5nsGihJHEVNBOEixBFOURGIOYQU3TDl2Wb0ZZJDsBTGDiVJB0TQMAQCJAYJL+DJ&#10;HNJOmfg+NdiCUNQADKqAxRTQDhDxPwYTz3GRWQOmqIe+dRAc0Bo3iTZeBAKZQypb22SiL3kFbAI4&#10;Nmw6KrbgCXwxBwzxPzKR2XjJxPo8SsXeQgdHf4CpOQoloyan1/BK3UdfJnardo/dlW0GfeuXBEQT&#10;dSjM2Yi3FUzMvwfXTpkEDJ6PL0XNkYX3fkQTE3EQoimYwJDBfOYaF5mERM0EoTYwgACnYnrIxkAV&#10;TKQTtE5farNMYgsECLmIKWITDDkE84xJD2kooKxPqnx/ms8doy8T++NL1BEqxA4PVBUB3l2ARiCA&#10;7iBIfs6/4zD6Mll1jfowZ91MyCQVh+IDuAA1UtLu7ZQJEtiddkQTmYc9Ds8BT9p4WuBcAyvxHBeZ&#10;xD2plvwakVH3HdrkZ2p6ItnQARjobNZmmXjRhhMf3fgSu3lFFQeKfrrBkzrPS6MvE8XYO6jpiZrj&#10;Hi5WdUfJcDoCjkGg0j/rEGX0ZRL3VetQleVXxfAElCSTBDLwM8j0/B6hnTLJSGSUDTkZLwImDj5s&#10;5/hYoArA9ZutfAc4+jJRj12eOtaMvjxCMwXdqZkYYUNIMZ0nr/z7sO2USVTVTBLugiPQjbuAKj3U&#10;4YYVeGRlTh59mWSPGjDRphsEakainzr62XWYkrqPl0ysh6XKuQ5IQKAqRIiE3cnJPGmQYPLfE2in&#10;zHpKJA0FDsROhQQMgYw6oMSXzn9+HxeZrLqmjEi15F4OK7TBgYnFl/Ai6szJ4yKTOKirDSU5taI1&#10;PlARwLCBQ9Wddp5t2imz4oEvhKPgOZxhaIMqoVb2I+zB2YaYyncX1b9GWSZrLziQJdCaaEJf2uXM&#10;g741M6fu7ZS50RcCB6KP/AOqYMgWXvIV2yDYIStjkz7wHk2ZKEaqZbWhNk10rwgwvXgaLgYCmZPH&#10;RSaGJOFyfAm10Q5laFcEUDgAg6fWeaZtp8wKU0k3pCjA5rUWkIEtdaBK7OCL1PlOtYZf+NrIyWS9&#10;xAG6R83C62r5a4rFi66PgAMeMgXT889dtFMmeOAo4BkJt56OAAt48CuYAk98CY/MnDwuMnGOWofu&#10;nGpqN44CAmTsAKzu76l7ZaM9mjKJo2rmsH59mYu+KAECuEmoTZPkzQaecdROmbgFqJa8hC9VVAkO&#10;sAXVCB4wBFWeNPLf8hp9mahENKBBIIAjgADPX+BQ0wNhE3VFIPf3dsrE4iAJQBGENbBAciOq4Uvw&#10;gCftjM3Rl8l6WSd16IHu1GQkdOdbCdpxwoG/1vmMMPoyaw7hQBPmxB3ooCZ7oDV1bDLswsRMnm3a&#10;LLPmJY6/AR94Eh4gCapMB8/IWrgbE/OZa1xkFn1vJBqih9ipCKAQCBAi4UvsYUyHP/8+LFPbKRN3&#10;wS8CATqAifADGJAsaFc8mZh4jr5MVkiN9QMBNEXHigCpBwcMJiII1AAmv+MbfZkog9bU5WyDIelG&#10;FbQu5zrCiw5AyneA7ZRJ6gEPYiJwqO/kgQx3oQ2qsZXBD/BIybPN6Mtk1WjALh2pFk03fjNFP7pH&#10;zR4EP8GX723aKZO8gouAbaDC2Rj0qDekmZuCFZ6Kav65i9GXiUogUJIv6ZUzTM3MKFQyFf6D3+TZ&#10;ZlxksmpWSzsUI1LQmqdOtGZibUcP+SLjqM0yK5K0w43wFnCrqOJj9G+oMyePi8waJPhCqMTyGaRN&#10;HQn7AImj6F6S9DvzzwHCPMoy2XIqApFPsC+ZEx3RnX427UCADuqMozbLJOngIgU4kjQuAjy0QRVf&#10;ilijCZ4w5b+JN/oyUQb1WG3xjooAWQVVYYrRCgaD+YzQTpmEGagAWXgX0FBXVHE3+qNNPMLP3pb/&#10;xuDoy8RzQKAc4HArtEYllGR60Z1mHcw/Czf6MkkNFYHwf1ygZo+NSsYjBRN5usic3GaZBEYNFUCM&#10;GufCKSpIeFcYASSZmGeb8ZJZVxuKAQBa4y4b9/qYiBeCANPze5l2yty4R+E0UZOdwBN4aJd0SzwS&#10;uLyXzz2OPurRlOm/1Tqr3229VNcfDvyo7Tn198u+U/ol8M/qF8Gf1K+9/rKuT+v6oP22+j5lj+es&#10;LV73/1f8zO4a1+TERPwm+Bfv5Zr3G34T/COn3rvGpEbO+3a/P5d98D+Rn+N5zd8En/7m5r8J3ul/&#10;SP7Gd8of9pvgOZ7zU79X+01wxzt/07f+Jrj3V5u8vGOTvhW4dPp3iXFi/kbaZHXHJiNnk504Oc8k&#10;8dvf3vNmxsmOTXZskntgIpF78M4ev37u2omT9A6unf7tTu4y24mTnTiZ6cdDPtf0b3f2eAGxs5/w&#10;7F6fGd/o55Pvff/1fY7/cf89Qdo6r2/Uc3zqN+w5/gH54bT7omi3qCvyWHXqiLL0vmTmlCXv8z2A&#10;P/sfFF0puqS0/XNzzl6zuWzrs+beobGO6C7Rn+kDc2xPmaehNR7/jP0i/wyVXW9X5W090u66rt/W&#10;xU6JviFyufOSe1bXF3R1nf5h8qr7ln9w5X055vwnRLVIXpTT6vyg3h09aZ+PN0WP6N1R135N740e&#10;js+VDqa1Bm5+lX5r5Bj4uN6PxDV1cx1erT0Mm32af6kWnjzbwSZ5/V3Ng5I3K3lul1VpqYs95zcq&#10;5xwgymvwzqzXe/nfF590cf/bffFhv77Uj7X8mLw+f6bnMK2NL//zPzL/3PeCvzP5kMOm0rn71m/9&#10;yd/bM8y3VXOY7c//6p9ivre99Pqfm5//7b2fnfX+lwbkvbwPuRP/83yMf+zI3/748U+bfeDZq+Pz&#10;Xup/zuNv+4NXfirgHUcvJ95943+7g2jRc35/1L4WquT4i8e//Mrpp8IV1uzmEA/66F+oz/v/uD/m&#10;dnZB6aM+5n1v1XWYjz6msfvtCXnm5+wLqh+3R+wZcy991I7bGXmq2WUuR+T+6W2nbOfVgfQ5PuYx&#10;4f1+n77j7YMiH/N1Zb/mzWV7t9oZ01Oa0y3zBv32kxo7KnJZfvWSV287Dq9W8rPqGvS5dkTUEZ0V&#10;dUWO2bWivFdzV/IOriX7926iyxktKOcN499sTc5f1+T3TdbkejVdU1cy6pr8XuVNw2lKH94V5Zry&#10;/s1cU+Kca8r7N3NNiUuuKe8vZk27NOmAqB/jrxq7H9R4E99y/qeKv+e9urftWy6jK8q1bzUGnf9m&#10;UWKW9+ra9pqOivlr0nPYmvZr3HFW2fSscloTXNbvSNZJXb+uq/5f2wdy7BL1nRDV4vuQl1PqnLQ7&#10;RFNxJvG5wigo17d3SH77Vc1rYm/nr/bOe3VvG1uX0RUdEDmGW7W381d75726G63JbXShNQ3D+Tf0&#10;4U1wdv6Kc9430clldEUX0mnY3ub8Fee8V/e2cf64mF+ruHJZbrMndB2Mqxy7mLg6tI24elqf2cTe&#10;zl/tnffq3ja2LqMr2q69nb/aO+/V3WhNFxNXF7N3TWkhH72IGB3mz8f6/LlP5H0T/c42XNNzA2vK&#10;+yZrukXMD22C036NX8ze9THNc1m/IlmHdP2Ervp/be/KMbfdsL3rpMbu1s61R1en9M1hedRtfFgf&#10;kvPEM5dtDa21N7Ox81cb+73Ktn3YbdxkTW7Tuqa8b7Imx/7YJjht1ca3SdYhyXy/rvr/PBv72IVs&#10;fHiLNr5GMtOu27Gx81cb+71KIxs3WZPbtK4p75usyW183SY4bdXGl0nWIcncr6v+P8/GPnYhG09t&#10;0car+owmNnb+amO/V2lk4yZrcpvWNeV9kzW5jX8oGobTVm38H5LlNv6RaNDGPnYhGx/Zoo2/K5nD&#10;1p79m+Vq56829nuVRjZusia3aV1T3jdZk9v4X0SJx2C+26qNvyNZbuN/FQ3a2McuZON7tmjjv5TM&#10;YWvP/s1s7PzVxn6v0sjGTdbkNq1ryvsma7pFzH8tSjya2vgFyXIb/41o0MY+diEbH92ijb8smcPW&#10;nv2b2dj5q439XqWRjZusyW1a15T3TdbkNv5DUeLR1Ma/K1lu4z8SDdrYxy5k42NbtPFpyRy29uzf&#10;zMbOX23s9yqNbNxkTc/pw+ua8r7Jmm4Q82dEicd2bTwjGS7rIZHb+FFRtXGOOd4nRLXw1o/3fodk&#10;40kNah1rlGvbW56Hdqtdv5+5V/Nz3qAO2b+ZrZ2/2trvVRrZusma3LZ1TXnfZE1ug/tFiccgThe7&#10;L89Ihss6JjokOi6aEOV3fTl2YVu7tdft7DbPtW1m626ZN6hD8g+z9VnxOn/aOu/VtW1bT4m5ybsx&#10;X4Pz1zX5vcq215QyE4//Dzg5zl1R4pT3m+F0tQb9XcRxXTsiL8o3XiuDRG22tGTx35LZ9PS0xuZF&#10;C6JFkTptWbQiWpWf9yRI1BVNiqZFJ0UzolnRnGhetCBaFC2JlkUrolVRryf2VbGviH1Z7EtiXxT7&#10;gtjnxT4n9lmxz4j9pNinxT4p9q7YO85uYjexm9hN7CZ2E7uJ3cRuYjexm9hN7CZ2E7uJPZ7nVgyN&#10;lnRdFC2I5kVzIsfq/wQAAAD//wMAUEsDBBQABgAIAAAAIQA3Rvsm3wAAAAkBAAAPAAAAZHJzL2Rv&#10;d25yZXYueG1sTI9Ba8JAEIXvhf6HZYTe6m5iLSFmIiJtT1KoFkpvYzImwexuyK5J/PddT/U2j/d4&#10;871sPelWDNy7xhqEaK5AsCls2ZgK4fvw/pyAcJ5MSa01jHBlB+v88SGjtLSj+eJh7ysRSoxLCaH2&#10;vkuldEXNmtzcdmyCd7K9Jh9kX8mypzGU61bGSr1KTY0JH2rqeFtzcd5fNMLHSONmEb0Nu/Npe/09&#10;LD9/dhEjPs2mzQqE58n/h+GGH9AhD0xHezGlEy1CvAxBhJdFGHCzlYrDdURIVJSAzDN5vyD/AwAA&#10;//8DAFBLAQItABQABgAIAAAAIQCm5lH7DAEAABUCAAATAAAAAAAAAAAAAAAAAAAAAABbQ29udGVu&#10;dF9UeXBlc10ueG1sUEsBAi0AFAAGAAgAAAAhADj9If/WAAAAlAEAAAsAAAAAAAAAAAAAAAAAPQEA&#10;AF9yZWxzLy5yZWxzUEsBAi0AFAAGAAgAAAAhAE5FnkizBQAAihsAAA4AAAAAAAAAAAAAAAAAPAIA&#10;AGRycy9lMm9Eb2MueG1sUEsBAi0AFAAGAAgAAAAhALvqA//JAAAAKQIAABkAAAAAAAAAAAAAAAAA&#10;GwgAAGRycy9fcmVscy9lMm9Eb2MueG1sLnJlbHNQSwECLQAUAAYACAAAACEAVGaeobYcAADA7wAA&#10;FAAAAAAAAAAAAAAAAAAbCQAAZHJzL21lZGlhL2ltYWdlMy5lbWZQSwECLQAUAAYACAAAACEA1qGN&#10;J3wcAACE8QAAFAAAAAAAAAAAAAAAAAADJgAAZHJzL21lZGlhL2ltYWdlMi5lbWZQSwECLQAUAAYA&#10;CAAAACEAtP+O9F4VAAD8sgAAFAAAAAAAAAAAAAAAAACxQgAAZHJzL21lZGlhL2ltYWdlMS5lbWZQ&#10;SwECLQAUAAYACAAAACEAN0b7Jt8AAAAJAQAADwAAAAAAAAAAAAAAAABBWAAAZHJzL2Rvd25yZXYu&#10;eG1sUEsFBgAAAAAIAAgAAAIAAE1ZAAAAAA==&#10;">
                      <v:group id="Group 92014" o:spid="_x0000_s1266" style="position:absolute;width:63519;height:48131" coordorigin=",2471" coordsize="63525,4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VBaxwAAAN4AAAAPAAAAZHJzL2Rvd25yZXYueG1sRI9Pa8JA&#10;FMTvgt9heYK3uon/sNFVRFR6kEK1UHp7ZJ9JMPs2ZNckfvuuUPA4zMxvmNWmM6VoqHaFZQXxKAJB&#10;nFpdcKbg+3J4W4BwHlljaZkUPMjBZt3vrTDRtuUvas4+EwHCLkEFufdVIqVLczLoRrYiDt7V1gZ9&#10;kHUmdY1tgJtSjqNoLg0WHBZyrGiXU3o7342CY4vtdhLvm9Ptunv8XmafP6eYlBoOuu0ShKfOv8L/&#10;7Q+t4H0cxVN43glXQK7/AAAA//8DAFBLAQItABQABgAIAAAAIQDb4fbL7gAAAIUBAAATAAAAAAAA&#10;AAAAAAAAAAAAAABbQ29udGVudF9UeXBlc10ueG1sUEsBAi0AFAAGAAgAAAAhAFr0LFu/AAAAFQEA&#10;AAsAAAAAAAAAAAAAAAAAHwEAAF9yZWxzLy5yZWxzUEsBAi0AFAAGAAgAAAAhAMRBUFrHAAAA3gAA&#10;AA8AAAAAAAAAAAAAAAAABwIAAGRycy9kb3ducmV2LnhtbFBLBQYAAAAAAwADALcAAAD7AgAAAAA=&#10;">
                        <v:group id="Group 92015" o:spid="_x0000_s1267" style="position:absolute;top:2471;width:63525;height:38596" coordorigin=",2471" coordsize="63530,38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fXBxgAAAN4AAAAPAAAAZHJzL2Rvd25yZXYueG1sRI9Bi8Iw&#10;FITvwv6H8IS9aVoXxa1GEVmXPYigLoi3R/Nsi81LaWJb/70RBI/DzHzDzJedKUVDtSssK4iHEQji&#10;1OqCMwX/x81gCsJ5ZI2lZVJwJwfLxUdvjom2Le+pOfhMBAi7BBXk3leJlC7NyaAb2oo4eBdbG/RB&#10;1pnUNbYBbko5iqKJNFhwWMixonVO6fVwMwp+W2xXX/FPs71e1vfzcbw7bWNS6rPfrWYgPHX+HX61&#10;/7SC71EUj+F5J1wBuXgAAAD//wMAUEsBAi0AFAAGAAgAAAAhANvh9svuAAAAhQEAABMAAAAAAAAA&#10;AAAAAAAAAAAAAFtDb250ZW50X1R5cGVzXS54bWxQSwECLQAUAAYACAAAACEAWvQsW78AAAAVAQAA&#10;CwAAAAAAAAAAAAAAAAAfAQAAX3JlbHMvLnJlbHNQSwECLQAUAAYACAAAACEAqw31wcYAAADeAAAA&#10;DwAAAAAAAAAAAAAAAAAHAgAAZHJzL2Rvd25yZXYueG1sUEsFBgAAAAADAAMAtwAAAPoCAAAAAA==&#10;">
                          <v:group id="Group 92016" o:spid="_x0000_s1268" style="position:absolute;top:2471;width:41104;height:38318" coordorigin=",2233" coordsize="41104,38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2u2xgAAAN4AAAAPAAAAZHJzL2Rvd25yZXYueG1sRI9Bi8Iw&#10;FITvwv6H8Ba8aVpFcbtGEVmXPYigLoi3R/Nsi81LaWJb/70RBI/DzHzDzJedKUVDtSssK4iHEQji&#10;1OqCMwX/x81gBsJ5ZI2lZVJwJwfLxUdvjom2Le+pOfhMBAi7BBXk3leJlC7NyaAb2oo4eBdbG/RB&#10;1pnUNbYBbko5iqKpNFhwWMixonVO6fVwMwp+W2xX4/in2V4v6/v5ONmdtjEp1f/sVt8gPHX+HX61&#10;/7SCr1EUT+F5J1wBuXgAAAD//wMAUEsBAi0AFAAGAAgAAAAhANvh9svuAAAAhQEAABMAAAAAAAAA&#10;AAAAAAAAAAAAAFtDb250ZW50X1R5cGVzXS54bWxQSwECLQAUAAYACAAAACEAWvQsW78AAAAVAQAA&#10;CwAAAAAAAAAAAAAAAAAfAQAAX3JlbHMvLnJlbHNQSwECLQAUAAYACAAAACEAW99rtsYAAADeAAAA&#10;DwAAAAAAAAAAAAAAAAAHAgAAZHJzL2Rvd25yZXYueG1sUEsFBgAAAAADAAMAtwAAAPoCAAAAAA==&#10;">
                            <v:shape id="Picture 92017" o:spid="_x0000_s1269" type="#_x0000_t75" style="position:absolute;top:2233;width:14312;height:38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glKxQAAAN4AAAAPAAAAZHJzL2Rvd25yZXYueG1sRI/Ni8Iw&#10;FMTvwv4P4S3sTVM9+FFNy7ogijc/Dh4fzbPpbvNSmmi7/70RBI/DzPyGWeW9rcWdWl85VjAeJSCI&#10;C6crLhWcT5vhHIQPyBprx6Tgnzzk2cdghal2HR/ofgyliBD2KSowITSplL4wZNGPXEMcvatrLYYo&#10;21LqFrsIt7WcJMlUWqw4Lhhs6MdQ8Xe8WQX6cuX12TZuezqYbrHRe/+7nir19dl/L0EE6sM7/Grv&#10;tILFJBnP4HknXgGZPQAAAP//AwBQSwECLQAUAAYACAAAACEA2+H2y+4AAACFAQAAEwAAAAAAAAAA&#10;AAAAAAAAAAAAW0NvbnRlbnRfVHlwZXNdLnhtbFBLAQItABQABgAIAAAAIQBa9CxbvwAAABUBAAAL&#10;AAAAAAAAAAAAAAAAAB8BAABfcmVscy8ucmVsc1BLAQItABQABgAIAAAAIQBmdglKxQAAAN4AAAAP&#10;AAAAAAAAAAAAAAAAAAcCAABkcnMvZG93bnJldi54bWxQSwUGAAAAAAMAAwC3AAAA+QIAAAAA&#10;">
                              <v:imagedata r:id="rId140" o:title="" croptop="3488f"/>
                              <v:path arrowok="t"/>
                            </v:shape>
                            <v:shape id="Picture 92018" o:spid="_x0000_s1270" type="#_x0000_t75" style="position:absolute;left:19477;top:2233;width:21627;height:38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8YlvwAAAN4AAAAPAAAAZHJzL2Rvd25yZXYueG1sRE+9CsIw&#10;EN4F3yGc4KapCqLVKCIIIi5q3Y/mbIvNpTaxrW9vBsHx4/tfbztTioZqV1hWMBlHIIhTqwvOFCS3&#10;w2gBwnlkjaVlUvAhB9tNv7fGWNuWL9RcfSZCCLsYFeTeV7GULs3JoBvbijhwD1sb9AHWmdQ1tiHc&#10;lHIaRXNpsODQkGNF+5zS5/VtFJxm7fl0P8zmzfH26pJ7kZ4feqHUcNDtViA8df4v/rmPWsFyGk3C&#10;3nAnXAG5+QIAAP//AwBQSwECLQAUAAYACAAAACEA2+H2y+4AAACFAQAAEwAAAAAAAAAAAAAAAAAA&#10;AAAAW0NvbnRlbnRfVHlwZXNdLnhtbFBLAQItABQABgAIAAAAIQBa9CxbvwAAABUBAAALAAAAAAAA&#10;AAAAAAAAAB8BAABfcmVscy8ucmVsc1BLAQItABQABgAIAAAAIQCHE8YlvwAAAN4AAAAPAAAAAAAA&#10;AAAAAAAAAAcCAABkcnMvZG93bnJldi54bWxQSwUGAAAAAAMAAwC3AAAA8wIAAAAA&#10;">
                              <v:imagedata r:id="rId141" o:title="" croptop="3616f"/>
                              <v:path arrowok="t"/>
                            </v:shape>
                          </v:group>
                          <v:shape id="Picture 92019" o:spid="_x0000_s1271" type="#_x0000_t75" style="position:absolute;left:41903;top:3077;width:21627;height:3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0PryAAAAN4AAAAPAAAAZHJzL2Rvd25yZXYueG1sRI9Ba8JA&#10;FITvBf/D8gredBNrSxNdxQqCRUSqPXh8ZF+TYPZtyK66+uu7BaHHYWa+YabzYBpxoc7VlhWkwwQE&#10;cWF1zaWC78Nq8A7CeWSNjWVScCMH81nvaYq5tlf+osvelyJC2OWooPK+zaV0RUUG3dC2xNH7sZ1B&#10;H2VXSt3hNcJNI0dJ8iYN1hwXKmxpWVFx2p+Ngl273t7DS/baLE/hMz1sjtnHZqxU/zksJiA8Bf8f&#10;frTXWkE2StIM/u7EKyBnvwAAAP//AwBQSwECLQAUAAYACAAAACEA2+H2y+4AAACFAQAAEwAAAAAA&#10;AAAAAAAAAAAAAAAAW0NvbnRlbnRfVHlwZXNdLnhtbFBLAQItABQABgAIAAAAIQBa9CxbvwAAABUB&#10;AAALAAAAAAAAAAAAAAAAAB8BAABfcmVscy8ucmVsc1BLAQItABQABgAIAAAAIQBBH0PryAAAAN4A&#10;AAAPAAAAAAAAAAAAAAAAAAcCAABkcnMvZG93bnJldi54bWxQSwUGAAAAAAMAAwC3AAAA/AIAAAAA&#10;">
                            <v:imagedata r:id="rId142" o:title="" croptop="4003f"/>
                            <v:path arrowok="t"/>
                          </v:shape>
                        </v:group>
                        <v:shape id="Text Box 92020" o:spid="_x0000_s1272" type="#_x0000_t202" style="position:absolute;left:11456;top:44057;width:39594;height:6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eqOxAAAAN4AAAAPAAAAZHJzL2Rvd25yZXYueG1sRI/LisIw&#10;FIb3gu8QjjAb0dQuZKxG8TKCi5mFF1wfmmNbbE5KEm19e7MQZvnz3/gWq87U4knOV5YVTMYJCOLc&#10;6ooLBZfzfvQNwgdkjbVlUvAiD6tlv7fATNuWj/Q8hULEEfYZKihDaDIpfV6SQT+2DXH0btYZDFG6&#10;QmqHbRw3tUyTZCoNVhwfSmxoW1J+Pz2MgunOPdojb4e7y88v/jVFet28rkp9Dbr1HESgLvyHP+2D&#10;VjBLkzQCRJyIAnL5BgAA//8DAFBLAQItABQABgAIAAAAIQDb4fbL7gAAAIUBAAATAAAAAAAAAAAA&#10;AAAAAAAAAABbQ29udGVudF9UeXBlc10ueG1sUEsBAi0AFAAGAAgAAAAhAFr0LFu/AAAAFQEAAAsA&#10;AAAAAAAAAAAAAAAAHwEAAF9yZWxzLy5yZWxzUEsBAi0AFAAGAAgAAAAhAHJt6o7EAAAA3gAAAA8A&#10;AAAAAAAAAAAAAAAABwIAAGRycy9kb3ducmV2LnhtbFBLBQYAAAAAAwADALcAAAD4AgAAAAA=&#10;" stroked="f">
                          <v:textbox inset="0,0,0,0">
                            <w:txbxContent>
                              <w:p w:rsidR="00675B45" w:rsidRDefault="00675B45">
                                <w:pPr>
                                  <w:pStyle w:val="Caption"/>
                                  <w:rPr>
                                    <w:noProof/>
                                  </w:rPr>
                                </w:pPr>
                                <w:bookmarkStart w:id="124" w:name="_Toc470387475"/>
                                <w:bookmarkStart w:id="125" w:name="_Toc457062726"/>
                                <w:r>
                                  <w:t xml:space="preserve">Figure </w:t>
                                </w:r>
                                <w:fldSimple w:instr=" SEQ Figure \* ARABIC ">
                                  <w:r>
                                    <w:rPr>
                                      <w:noProof/>
                                    </w:rPr>
                                    <w:t>19</w:t>
                                  </w:r>
                                </w:fldSimple>
                                <w:r>
                                  <w:t xml:space="preserve"> </w:t>
                                </w:r>
                                <w:r>
                                  <w:rPr>
                                    <w:noProof/>
                                  </w:rPr>
                                  <w:t xml:space="preserve">: </w:t>
                                </w:r>
                                <w:r w:rsidRPr="006E7A3E">
                                  <w:rPr>
                                    <w:bCs/>
                                    <w:noProof/>
                                  </w:rPr>
                                  <w:t>Average support vectors</w:t>
                                </w:r>
                                <w:bookmarkEnd w:id="124"/>
                                <w:r w:rsidRPr="00F848AA">
                                  <w:rPr>
                                    <w:noProof/>
                                  </w:rPr>
                                  <w:t xml:space="preserve"> </w:t>
                                </w:r>
                              </w:p>
                              <w:bookmarkEnd w:id="125"/>
                              <w:p w:rsidR="00675B45" w:rsidRPr="00A90233" w:rsidRDefault="00675B45">
                                <w:pPr>
                                  <w:pStyle w:val="Caption"/>
                                  <w:rPr>
                                    <w:rFonts w:asciiTheme="minorBidi" w:hAnsiTheme="minorBidi"/>
                                  </w:rPr>
                                </w:pPr>
                              </w:p>
                            </w:txbxContent>
                          </v:textbox>
                        </v:shape>
                      </v:group>
                      <v:shape id="Text Box 92021" o:spid="_x0000_s1273" type="#_x0000_t202" style="position:absolute;left:5627;top:38284;width:6029;height:1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U8VxgAAAN4AAAAPAAAAZHJzL2Rvd25yZXYueG1sRI9Pi8Iw&#10;FMTvwn6H8Bb2ImtqD6LVKP5b8KAHXfH8aJ5tsXkpSbT12xthYY/DzPyGmS06U4sHOV9ZVjAcJCCI&#10;c6srLhScf3++xyB8QNZYWyYFT/KwmH/0Zphp2/KRHqdQiAhhn6GCMoQmk9LnJRn0A9sQR+9qncEQ&#10;pSukdthGuKllmiQjabDiuFBiQ+uS8tvpbhSMNu7eHnnd35y3ezw0RXpZPS9KfX12yymIQF34D/+1&#10;d1rBJE3SIbzvxCsg5y8AAAD//wMAUEsBAi0AFAAGAAgAAAAhANvh9svuAAAAhQEAABMAAAAAAAAA&#10;AAAAAAAAAAAAAFtDb250ZW50X1R5cGVzXS54bWxQSwECLQAUAAYACAAAACEAWvQsW78AAAAVAQAA&#10;CwAAAAAAAAAAAAAAAAAfAQAAX3JlbHMvLnJlbHNQSwECLQAUAAYACAAAACEAHSFPFcYAAADeAAAA&#10;DwAAAAAAAAAAAAAAAAAHAgAAZHJzL2Rvd25yZXYueG1sUEsFBgAAAAADAAMAtwAAAPoCAAAAAA==&#10;" stroked="f">
                        <v:textbox inset="0,0,0,0">
                          <w:txbxContent>
                            <w:p w:rsidR="00675B45" w:rsidRPr="006E7A3E" w:rsidRDefault="00675B45" w:rsidP="006E7A3E">
                              <w:pPr>
                                <w:pStyle w:val="Figcontent"/>
                                <w:rPr>
                                  <w:noProof/>
                                </w:rPr>
                              </w:pPr>
                              <w:r>
                                <w:t xml:space="preserve"> (1)</w:t>
                              </w:r>
                              <w:r w:rsidRPr="006E7A3E">
                                <w:rPr>
                                  <w:b/>
                                  <w:bCs/>
                                  <w:noProof/>
                                </w:rPr>
                                <w:t>Plant</w:t>
                              </w:r>
                              <w:r>
                                <w:rPr>
                                  <w:noProof/>
                                </w:rPr>
                                <w:t xml:space="preserve"> </w:t>
                              </w:r>
                            </w:p>
                          </w:txbxContent>
                        </v:textbox>
                      </v:shape>
                      <v:shape id="Text Box 92022" o:spid="_x0000_s1274" type="#_x0000_t202" style="position:absolute;left:24317;top:38284;width:7435;height:1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9FixwAAAN4AAAAPAAAAZHJzL2Rvd25yZXYueG1sRI/NawIx&#10;FMTvgv9DeEIvUrPNQerWKH604KE9+IHnx+Z1d+nmZUmiu/73piB4HGbmN8x82dtGXMmH2rGGt0kG&#10;grhwpuZSw+n49foOIkRkg41j0nCjAMvFcDDH3LiO93Q9xFIkCIccNVQxtrmUoajIYpi4ljh5v85b&#10;jEn6UhqPXYLbRqosm0qLNaeFClvaVFT8HS5Ww3TrL92eN+Pt6fMbf9pSnde3s9Yvo371ASJSH5/h&#10;R3tnNMxUphT830lXQC7uAAAA//8DAFBLAQItABQABgAIAAAAIQDb4fbL7gAAAIUBAAATAAAAAAAA&#10;AAAAAAAAAAAAAABbQ29udGVudF9UeXBlc10ueG1sUEsBAi0AFAAGAAgAAAAhAFr0LFu/AAAAFQEA&#10;AAsAAAAAAAAAAAAAAAAAHwEAAF9yZWxzLy5yZWxzUEsBAi0AFAAGAAgAAAAhAO3z0WLHAAAA3gAA&#10;AA8AAAAAAAAAAAAAAAAABwIAAGRycy9kb3ducmV2LnhtbFBLBQYAAAAAAwADALcAAAD7AgAAAAA=&#10;" stroked="f">
                        <v:textbox inset="0,0,0,0">
                          <w:txbxContent>
                            <w:p w:rsidR="00675B45" w:rsidRPr="006E7A3E" w:rsidRDefault="00675B45" w:rsidP="006E7A3E">
                              <w:pPr>
                                <w:pStyle w:val="Figcontent"/>
                                <w:rPr>
                                  <w:noProof/>
                                </w:rPr>
                              </w:pPr>
                              <w:r>
                                <w:rPr>
                                  <w:noProof/>
                                </w:rPr>
                                <w:t xml:space="preserve"> (2) </w:t>
                              </w:r>
                              <w:r w:rsidRPr="006E7A3E">
                                <w:rPr>
                                  <w:b/>
                                  <w:noProof/>
                                </w:rPr>
                                <w:t>Wall</w:t>
                              </w:r>
                              <w:r>
                                <w:rPr>
                                  <w:noProof/>
                                </w:rPr>
                                <w:t xml:space="preserve"> </w:t>
                              </w:r>
                            </w:p>
                          </w:txbxContent>
                        </v:textbox>
                      </v:shape>
                      <v:shape id="Text Box 92023" o:spid="_x0000_s1275" type="#_x0000_t202" style="position:absolute;left:41399;top:38585;width:19674;height:1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3T5xwAAAN4AAAAPAAAAZHJzL2Rvd25yZXYueG1sRI/Ni8Iw&#10;FMTvC/4P4S14kTW1C+JWo/i14EEPfuD50Tzbss1LSaKt/71ZWNjjMDO/YWaLztTiQc5XlhWMhgkI&#10;4tzqigsFl/P3xwSED8gaa8uk4EkeFvPe2wwzbVs+0uMUChEh7DNUUIbQZFL6vCSDfmgb4ujdrDMY&#10;onSF1A7bCDe1TJNkLA1WHBdKbGhdUv5zuhsF4427t0deDzaX7R4PTZFeV8+rUv33bjkFEagL/+G/&#10;9k4r+EqT9BN+78QrIOcvAAAA//8DAFBLAQItABQABgAIAAAAIQDb4fbL7gAAAIUBAAATAAAAAAAA&#10;AAAAAAAAAAAAAABbQ29udGVudF9UeXBlc10ueG1sUEsBAi0AFAAGAAgAAAAhAFr0LFu/AAAAFQEA&#10;AAsAAAAAAAAAAAAAAAAAHwEAAF9yZWxzLy5yZWxzUEsBAi0AFAAGAAgAAAAhAIK/dPnHAAAA3gAA&#10;AA8AAAAAAAAAAAAAAAAABwIAAGRycy9kb3ducmV2LnhtbFBLBQYAAAAAAwADALcAAAD7AgAAAAA=&#10;" stroked="f">
                        <v:textbox inset="0,0,0,0">
                          <w:txbxContent>
                            <w:p w:rsidR="00675B45" w:rsidRPr="006E7A3E" w:rsidRDefault="00675B45" w:rsidP="006E7A3E">
                              <w:pPr>
                                <w:pStyle w:val="Figcontent"/>
                                <w:rPr>
                                  <w:noProof/>
                                </w:rPr>
                              </w:pPr>
                              <w:r>
                                <w:t xml:space="preserve">(3) </w:t>
                              </w:r>
                              <w:r w:rsidRPr="006E7A3E">
                                <w:rPr>
                                  <w:b/>
                                  <w:bCs/>
                                  <w:noProof/>
                                </w:rPr>
                                <w:t>Decision</w:t>
                              </w:r>
                              <w:r w:rsidRPr="006E7A3E">
                                <w:rPr>
                                  <w:bCs/>
                                  <w:noProof/>
                                </w:rPr>
                                <w:t xml:space="preserve"> vector for LDA.</w:t>
                              </w:r>
                            </w:p>
                          </w:txbxContent>
                        </v:textbox>
                      </v:shape>
                    </v:group>
                  </w:pict>
                </mc:Fallback>
              </mc:AlternateContent>
            </w:r>
          </w:p>
        </w:tc>
      </w:tr>
    </w:tbl>
    <w:p w:rsidR="0058513F" w:rsidRDefault="007941DE">
      <w:r>
        <w:t xml:space="preserve">The main differences between plant and wall support vectors are first the consistency of power (represented by close colors) for walls in the </w:t>
      </w:r>
      <w:r w:rsidR="00FB580B">
        <w:rPr>
          <w:rFonts w:ascii="Cambria Math" w:eastAsia="Cambria Math" w:hAnsi="Cambria Math" w:cs="Cambria Math"/>
        </w:rPr>
        <w:t>75[</w:t>
      </w:r>
      <w:r>
        <w:rPr>
          <w:rFonts w:ascii="Cambria Math" w:eastAsia="Cambria Math" w:hAnsi="Cambria Math" w:cs="Cambria Math"/>
        </w:rPr>
        <w:t>𝑘𝐻𝑧]</w:t>
      </w:r>
      <w:r>
        <w:t xml:space="preserve"> to </w:t>
      </w:r>
      <w:r w:rsidR="00FB580B">
        <w:t>120[</w:t>
      </w:r>
      <w:r>
        <w:rPr>
          <w:rFonts w:ascii="Cambria Math" w:eastAsia="Cambria Math" w:hAnsi="Cambria Math" w:cs="Cambria Math"/>
        </w:rPr>
        <w:t>𝑘𝐻𝑧]</w:t>
      </w:r>
      <w:r>
        <w:t xml:space="preserve"> band in relation to the fluctuations of power for plants. Another difference is that the wall support vectors show higher overall values of power, especially at the </w:t>
      </w:r>
      <w:r w:rsidR="00FB580B">
        <w:rPr>
          <w:rFonts w:ascii="Cambria Math" w:eastAsia="Cambria Math" w:hAnsi="Cambria Math" w:cs="Cambria Math"/>
        </w:rPr>
        <w:t>20[</w:t>
      </w:r>
      <w:r>
        <w:rPr>
          <w:rFonts w:ascii="Cambria Math" w:eastAsia="Cambria Math" w:hAnsi="Cambria Math" w:cs="Cambria Math"/>
        </w:rPr>
        <w:t>𝑘𝐻𝑧]</w:t>
      </w:r>
      <w:r>
        <w:t xml:space="preserve"> to </w:t>
      </w:r>
      <w:r w:rsidR="00FB580B">
        <w:rPr>
          <w:rFonts w:ascii="Cambria Math" w:eastAsia="Cambria Math" w:hAnsi="Cambria Math" w:cs="Cambria Math"/>
        </w:rPr>
        <w:t>50[</w:t>
      </w:r>
      <w:r>
        <w:rPr>
          <w:rFonts w:ascii="Cambria Math" w:eastAsia="Cambria Math" w:hAnsi="Cambria Math" w:cs="Cambria Math"/>
        </w:rPr>
        <w:t>𝑘𝐻𝑧]</w:t>
      </w:r>
      <w:r>
        <w:t xml:space="preserve"> band. The higher values for walls start earlier in the echo distance wise with a peak that is stronger for plants at </w:t>
      </w:r>
      <w:r w:rsidR="00FB580B">
        <w:rPr>
          <w:rFonts w:ascii="Cambria Math" w:eastAsia="Cambria Math" w:hAnsi="Cambria Math" w:cs="Cambria Math"/>
        </w:rPr>
        <w:t>45[</w:t>
      </w:r>
      <w:r>
        <w:rPr>
          <w:rFonts w:ascii="Cambria Math" w:eastAsia="Cambria Math" w:hAnsi="Cambria Math" w:cs="Cambria Math"/>
        </w:rPr>
        <w:t>𝑘𝐻𝑧]</w:t>
      </w:r>
      <w:r>
        <w:t xml:space="preserve">. This is </w:t>
      </w:r>
      <w:r w:rsidR="009B57A4">
        <w:t>compatible</w:t>
      </w:r>
      <w:r>
        <w:t xml:space="preserve"> with </w:t>
      </w:r>
      <w:r w:rsidR="003C2B9C">
        <w:t>Sec</w:t>
      </w:r>
      <w:r w:rsidR="00D531E8">
        <w:t>.(</w:t>
      </w:r>
      <w:r>
        <w:rPr>
          <w:rFonts w:ascii="Cambria Math" w:eastAsia="Cambria Math" w:hAnsi="Cambria Math" w:cs="Cambria Math"/>
        </w:rPr>
        <w:t>4.1.5</w:t>
      </w:r>
      <w:r w:rsidR="00D531E8">
        <w:rPr>
          <w:rFonts w:ascii="Cambria Math" w:eastAsia="Cambria Math" w:hAnsi="Cambria Math" w:cs="Cambria Math"/>
        </w:rPr>
        <w:t>)</w:t>
      </w:r>
      <w:r>
        <w:t xml:space="preserve"> in which the wall returns are more intense than the plants returns.  </w:t>
      </w:r>
    </w:p>
    <w:p w:rsidR="0058513F" w:rsidRDefault="007941DE" w:rsidP="006E7A3E">
      <w:r>
        <w:t xml:space="preserve"> It is evident from the decision vector that the classifier is more sensitive to changes in pixels from the lower frequencies, at the </w:t>
      </w:r>
      <w:r w:rsidR="00FB580B">
        <w:rPr>
          <w:rFonts w:ascii="Cambria Math" w:eastAsia="Cambria Math" w:hAnsi="Cambria Math" w:cs="Cambria Math"/>
        </w:rPr>
        <w:t>20[</w:t>
      </w:r>
      <w:r>
        <w:rPr>
          <w:rFonts w:ascii="Cambria Math" w:eastAsia="Cambria Math" w:hAnsi="Cambria Math" w:cs="Cambria Math"/>
        </w:rPr>
        <w:t>𝑘𝐻𝑧]</w:t>
      </w:r>
      <w:r>
        <w:t xml:space="preserve"> to </w:t>
      </w:r>
      <w:r w:rsidR="00FB580B">
        <w:rPr>
          <w:rFonts w:ascii="Cambria Math" w:eastAsia="Cambria Math" w:hAnsi="Cambria Math" w:cs="Cambria Math"/>
        </w:rPr>
        <w:t>50[</w:t>
      </w:r>
      <w:r>
        <w:rPr>
          <w:rFonts w:ascii="Cambria Math" w:eastAsia="Cambria Math" w:hAnsi="Cambria Math" w:cs="Cambria Math"/>
        </w:rPr>
        <w:t>𝑘𝐻𝑧]</w:t>
      </w:r>
      <w:r>
        <w:t xml:space="preserve"> band and at </w:t>
      </w:r>
      <w:r>
        <w:rPr>
          <w:rFonts w:ascii="Cambria Math" w:eastAsia="Cambria Math" w:hAnsi="Cambria Math" w:cs="Cambria Math"/>
        </w:rPr>
        <w:t xml:space="preserve"> </w:t>
      </w:r>
      <w:r w:rsidR="00512793">
        <w:rPr>
          <w:rFonts w:ascii="Cambria Math" w:eastAsia="Cambria Math" w:hAnsi="Cambria Math" w:cs="Cambria Math"/>
        </w:rPr>
        <w:t>100[</w:t>
      </w:r>
      <w:r>
        <w:rPr>
          <w:rFonts w:ascii="Cambria Math" w:eastAsia="Cambria Math" w:hAnsi="Cambria Math" w:cs="Cambria Math"/>
        </w:rPr>
        <w:t>𝑘𝐻𝑧]</w:t>
      </w:r>
      <w:r>
        <w:t xml:space="preserve"> the weights are the largest. This fits the trends in the average support vectors of being stronger and sharper for the walls. </w:t>
      </w:r>
    </w:p>
    <w:p w:rsidR="0058513F" w:rsidRDefault="007941DE">
      <w:r>
        <w:lastRenderedPageBreak/>
        <w:t xml:space="preserve">The experiment was run 10 times in which the sensor detected 183 orthogonal surfaces and classified them according to </w:t>
      </w:r>
      <w:r w:rsidR="000328C8">
        <w:t>Table.(</w:t>
      </w:r>
      <w:r>
        <w:rPr>
          <w:rFonts w:ascii="Cambria Math" w:eastAsia="Cambria Math" w:hAnsi="Cambria Math" w:cs="Cambria Math"/>
        </w:rPr>
        <w:t>1)</w:t>
      </w:r>
      <w:r>
        <w:t xml:space="preserve">: </w:t>
      </w:r>
    </w:p>
    <w:tbl>
      <w:tblPr>
        <w:tblStyle w:val="TableGrid0"/>
        <w:tblpPr w:leftFromText="180" w:rightFromText="180" w:vertAnchor="text" w:horzAnchor="margin" w:tblpXSpec="center" w:tblpY="131"/>
        <w:tblOverlap w:val="nev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tblGrid>
      <w:tr w:rsidR="00372E32" w:rsidTr="006E7A3E">
        <w:trPr>
          <w:trHeight w:val="2965"/>
        </w:trPr>
        <w:tc>
          <w:tcPr>
            <w:tcW w:w="7054" w:type="dxa"/>
          </w:tcPr>
          <w:p w:rsidR="00372E32" w:rsidRDefault="0065230C" w:rsidP="006E7A3E">
            <w:pPr>
              <w:ind w:left="0" w:firstLine="0"/>
              <w:jc w:val="center"/>
            </w:pPr>
            <w:r w:rsidRPr="006E7A3E">
              <w:rPr>
                <w:b/>
                <w:bCs/>
              </w:rPr>
              <w:t>Table 1:</w:t>
            </w:r>
            <w:r>
              <w:t xml:space="preserve"> </w:t>
            </w:r>
            <w:r w:rsidRPr="00BB5F99">
              <w:rPr>
                <w:bCs/>
              </w:rPr>
              <w:t>Classification confusion matrix</w:t>
            </w:r>
          </w:p>
          <w:tbl>
            <w:tblPr>
              <w:tblStyle w:val="TableGrid"/>
              <w:tblW w:w="4569" w:type="dxa"/>
              <w:tblInd w:w="284" w:type="dxa"/>
              <w:tblCellMar>
                <w:top w:w="17" w:type="dxa"/>
                <w:right w:w="48" w:type="dxa"/>
              </w:tblCellMar>
              <w:tblLook w:val="04A0" w:firstRow="1" w:lastRow="0" w:firstColumn="1" w:lastColumn="0" w:noHBand="0" w:noVBand="1"/>
            </w:tblPr>
            <w:tblGrid>
              <w:gridCol w:w="2194"/>
              <w:gridCol w:w="1108"/>
              <w:gridCol w:w="55"/>
              <w:gridCol w:w="1095"/>
              <w:gridCol w:w="117"/>
            </w:tblGrid>
            <w:tr w:rsidR="00372E32" w:rsidRPr="00B329EB" w:rsidTr="006E7A3E">
              <w:trPr>
                <w:trHeight w:val="835"/>
              </w:trPr>
              <w:tc>
                <w:tcPr>
                  <w:tcW w:w="2194" w:type="dxa"/>
                  <w:tcBorders>
                    <w:top w:val="single" w:sz="8" w:space="0" w:color="000000"/>
                    <w:left w:val="nil"/>
                    <w:bottom w:val="single" w:sz="8" w:space="0" w:color="000000"/>
                    <w:right w:val="nil"/>
                  </w:tcBorders>
                  <w:vAlign w:val="center"/>
                </w:tcPr>
                <w:p w:rsidR="00372E32" w:rsidRPr="00B329EB" w:rsidRDefault="00372E32" w:rsidP="00BC7B46">
                  <w:pPr>
                    <w:keepLines w:val="0"/>
                    <w:framePr w:hSpace="180" w:wrap="around" w:vAnchor="text" w:hAnchor="margin" w:xAlign="center" w:y="131"/>
                    <w:spacing w:after="0" w:line="259" w:lineRule="auto"/>
                    <w:ind w:left="122" w:right="343" w:firstLine="0"/>
                    <w:suppressOverlap/>
                    <w:jc w:val="center"/>
                  </w:pPr>
                  <w:r w:rsidRPr="003921E3">
                    <w:rPr>
                      <w:szCs w:val="24"/>
                    </w:rPr>
                    <w:t>Known\Predicted</w:t>
                  </w:r>
                </w:p>
              </w:tc>
              <w:tc>
                <w:tcPr>
                  <w:tcW w:w="1163" w:type="dxa"/>
                  <w:gridSpan w:val="2"/>
                  <w:tcBorders>
                    <w:top w:val="single" w:sz="8" w:space="0" w:color="000000"/>
                    <w:left w:val="nil"/>
                    <w:bottom w:val="single" w:sz="8" w:space="0" w:color="000000"/>
                    <w:right w:val="nil"/>
                  </w:tcBorders>
                  <w:vAlign w:val="center"/>
                </w:tcPr>
                <w:p w:rsidR="00372E32" w:rsidRPr="00B329EB" w:rsidRDefault="00372E32" w:rsidP="00BC7B46">
                  <w:pPr>
                    <w:keepLines w:val="0"/>
                    <w:framePr w:hSpace="180" w:wrap="around" w:vAnchor="text" w:hAnchor="margin" w:xAlign="center" w:y="131"/>
                    <w:spacing w:after="0" w:line="259" w:lineRule="auto"/>
                    <w:ind w:left="-7" w:right="343" w:hanging="31"/>
                    <w:suppressOverlap/>
                    <w:jc w:val="center"/>
                  </w:pPr>
                  <w:r w:rsidRPr="003921E3">
                    <w:rPr>
                      <w:szCs w:val="24"/>
                    </w:rPr>
                    <w:t>Wall</w:t>
                  </w:r>
                </w:p>
              </w:tc>
              <w:tc>
                <w:tcPr>
                  <w:tcW w:w="1212" w:type="dxa"/>
                  <w:gridSpan w:val="2"/>
                  <w:tcBorders>
                    <w:top w:val="single" w:sz="8" w:space="0" w:color="000000"/>
                    <w:left w:val="nil"/>
                    <w:bottom w:val="single" w:sz="8" w:space="0" w:color="000000"/>
                    <w:right w:val="nil"/>
                  </w:tcBorders>
                  <w:vAlign w:val="center"/>
                </w:tcPr>
                <w:p w:rsidR="00372E32" w:rsidRPr="00B329EB" w:rsidRDefault="00372E32" w:rsidP="00BC7B46">
                  <w:pPr>
                    <w:keepLines w:val="0"/>
                    <w:framePr w:hSpace="180" w:wrap="around" w:vAnchor="text" w:hAnchor="margin" w:xAlign="center" w:y="131"/>
                    <w:spacing w:after="0" w:line="259" w:lineRule="auto"/>
                    <w:ind w:left="142" w:right="343" w:firstLine="0"/>
                    <w:suppressOverlap/>
                  </w:pPr>
                  <w:r w:rsidRPr="003921E3">
                    <w:rPr>
                      <w:szCs w:val="24"/>
                    </w:rPr>
                    <w:t>Plant</w:t>
                  </w:r>
                </w:p>
              </w:tc>
            </w:tr>
            <w:tr w:rsidR="00372E32" w:rsidRPr="00B329EB" w:rsidTr="006E7A3E">
              <w:trPr>
                <w:gridAfter w:val="1"/>
                <w:wAfter w:w="117" w:type="dxa"/>
                <w:trHeight w:val="394"/>
              </w:trPr>
              <w:tc>
                <w:tcPr>
                  <w:tcW w:w="2194" w:type="dxa"/>
                  <w:tcBorders>
                    <w:top w:val="single" w:sz="8" w:space="0" w:color="000000"/>
                    <w:left w:val="nil"/>
                    <w:bottom w:val="nil"/>
                    <w:right w:val="nil"/>
                  </w:tcBorders>
                  <w:vAlign w:val="center"/>
                </w:tcPr>
                <w:p w:rsidR="00372E32" w:rsidRPr="00B329EB" w:rsidRDefault="00372E32" w:rsidP="00BC7B46">
                  <w:pPr>
                    <w:keepLines w:val="0"/>
                    <w:framePr w:hSpace="180" w:wrap="around" w:vAnchor="text" w:hAnchor="margin" w:xAlign="center" w:y="131"/>
                    <w:spacing w:after="0" w:line="259" w:lineRule="auto"/>
                    <w:ind w:left="0" w:right="343" w:firstLine="0"/>
                    <w:suppressOverlap/>
                    <w:jc w:val="center"/>
                  </w:pPr>
                  <w:r w:rsidRPr="003921E3">
                    <w:rPr>
                      <w:szCs w:val="24"/>
                    </w:rPr>
                    <w:t>Wall</w:t>
                  </w:r>
                </w:p>
              </w:tc>
              <w:tc>
                <w:tcPr>
                  <w:tcW w:w="1108" w:type="dxa"/>
                  <w:tcBorders>
                    <w:top w:val="single" w:sz="8" w:space="0" w:color="000000"/>
                    <w:left w:val="nil"/>
                    <w:bottom w:val="nil"/>
                    <w:right w:val="nil"/>
                  </w:tcBorders>
                  <w:vAlign w:val="center"/>
                </w:tcPr>
                <w:p w:rsidR="00372E32" w:rsidRPr="00B329EB" w:rsidRDefault="00372E32" w:rsidP="00BC7B46">
                  <w:pPr>
                    <w:keepLines w:val="0"/>
                    <w:framePr w:hSpace="180" w:wrap="around" w:vAnchor="text" w:hAnchor="margin" w:xAlign="center" w:y="131"/>
                    <w:spacing w:after="0" w:line="259" w:lineRule="auto"/>
                    <w:ind w:left="-7" w:right="343" w:hanging="31"/>
                    <w:suppressOverlap/>
                    <w:jc w:val="left"/>
                  </w:pPr>
                  <m:oMathPara>
                    <m:oMath>
                      <m:r>
                        <w:rPr>
                          <w:rFonts w:ascii="Cambria Math" w:hAnsi="Cambria Math"/>
                          <w:szCs w:val="24"/>
                        </w:rPr>
                        <m:t>91.2 %</m:t>
                      </m:r>
                    </m:oMath>
                  </m:oMathPara>
                </w:p>
              </w:tc>
              <w:tc>
                <w:tcPr>
                  <w:tcW w:w="1150" w:type="dxa"/>
                  <w:gridSpan w:val="2"/>
                  <w:tcBorders>
                    <w:top w:val="single" w:sz="8" w:space="0" w:color="000000"/>
                    <w:left w:val="nil"/>
                    <w:bottom w:val="nil"/>
                    <w:right w:val="nil"/>
                  </w:tcBorders>
                  <w:vAlign w:val="center"/>
                </w:tcPr>
                <w:p w:rsidR="00372E32" w:rsidRPr="00B329EB" w:rsidRDefault="00372E32" w:rsidP="00BC7B46">
                  <w:pPr>
                    <w:keepLines w:val="0"/>
                    <w:framePr w:hSpace="180" w:wrap="around" w:vAnchor="text" w:hAnchor="margin" w:xAlign="center" w:y="131"/>
                    <w:spacing w:after="0" w:line="259" w:lineRule="auto"/>
                    <w:ind w:left="-7" w:right="343" w:hanging="31"/>
                    <w:suppressOverlap/>
                    <w:jc w:val="center"/>
                  </w:pPr>
                  <m:oMathPara>
                    <m:oMath>
                      <m:r>
                        <w:rPr>
                          <w:rFonts w:ascii="Cambria Math" w:hAnsi="Cambria Math"/>
                          <w:szCs w:val="24"/>
                        </w:rPr>
                        <m:t>8.8%</m:t>
                      </m:r>
                    </m:oMath>
                  </m:oMathPara>
                </w:p>
              </w:tc>
            </w:tr>
            <w:tr w:rsidR="00372E32" w:rsidRPr="00B329EB" w:rsidTr="006E7A3E">
              <w:trPr>
                <w:gridAfter w:val="1"/>
                <w:wAfter w:w="117" w:type="dxa"/>
                <w:trHeight w:val="562"/>
              </w:trPr>
              <w:tc>
                <w:tcPr>
                  <w:tcW w:w="2194" w:type="dxa"/>
                  <w:tcBorders>
                    <w:top w:val="nil"/>
                    <w:left w:val="nil"/>
                    <w:bottom w:val="single" w:sz="4" w:space="0" w:color="auto"/>
                    <w:right w:val="nil"/>
                  </w:tcBorders>
                  <w:vAlign w:val="center"/>
                </w:tcPr>
                <w:p w:rsidR="00372E32" w:rsidRPr="00B329EB" w:rsidRDefault="00372E32" w:rsidP="00BC7B46">
                  <w:pPr>
                    <w:keepLines w:val="0"/>
                    <w:framePr w:hSpace="180" w:wrap="around" w:vAnchor="text" w:hAnchor="margin" w:xAlign="center" w:y="131"/>
                    <w:spacing w:after="0" w:line="259" w:lineRule="auto"/>
                    <w:ind w:left="182" w:right="343" w:firstLine="0"/>
                    <w:suppressOverlap/>
                    <w:jc w:val="center"/>
                  </w:pPr>
                  <w:r w:rsidRPr="003921E3">
                    <w:rPr>
                      <w:szCs w:val="24"/>
                    </w:rPr>
                    <w:t>Plant</w:t>
                  </w:r>
                </w:p>
              </w:tc>
              <w:tc>
                <w:tcPr>
                  <w:tcW w:w="1108" w:type="dxa"/>
                  <w:tcBorders>
                    <w:top w:val="nil"/>
                    <w:left w:val="nil"/>
                    <w:bottom w:val="single" w:sz="4" w:space="0" w:color="auto"/>
                    <w:right w:val="nil"/>
                  </w:tcBorders>
                  <w:vAlign w:val="center"/>
                </w:tcPr>
                <w:p w:rsidR="00372E32" w:rsidRPr="00B329EB" w:rsidRDefault="00372E32" w:rsidP="00BC7B46">
                  <w:pPr>
                    <w:keepLines w:val="0"/>
                    <w:framePr w:hSpace="180" w:wrap="around" w:vAnchor="text" w:hAnchor="margin" w:xAlign="center" w:y="131"/>
                    <w:spacing w:after="0" w:line="259" w:lineRule="auto"/>
                    <w:ind w:left="-7" w:right="343" w:hanging="31"/>
                    <w:suppressOverlap/>
                    <w:jc w:val="left"/>
                  </w:pPr>
                  <m:oMathPara>
                    <m:oMath>
                      <m:r>
                        <w:rPr>
                          <w:rFonts w:ascii="Cambria Math" w:hAnsi="Cambria Math"/>
                          <w:szCs w:val="24"/>
                        </w:rPr>
                        <m:t>14.7 %</m:t>
                      </m:r>
                    </m:oMath>
                  </m:oMathPara>
                </w:p>
              </w:tc>
              <w:tc>
                <w:tcPr>
                  <w:tcW w:w="1150" w:type="dxa"/>
                  <w:gridSpan w:val="2"/>
                  <w:tcBorders>
                    <w:top w:val="nil"/>
                    <w:left w:val="nil"/>
                    <w:bottom w:val="single" w:sz="4" w:space="0" w:color="auto"/>
                    <w:right w:val="nil"/>
                  </w:tcBorders>
                  <w:vAlign w:val="center"/>
                </w:tcPr>
                <w:p w:rsidR="00372E32" w:rsidRPr="00B329EB" w:rsidRDefault="00372E32" w:rsidP="00BC7B46">
                  <w:pPr>
                    <w:keepLines w:val="0"/>
                    <w:framePr w:hSpace="180" w:wrap="around" w:vAnchor="text" w:hAnchor="margin" w:xAlign="center" w:y="131"/>
                    <w:spacing w:after="0" w:line="259" w:lineRule="auto"/>
                    <w:ind w:left="-7" w:right="343" w:hanging="31"/>
                    <w:suppressOverlap/>
                    <w:jc w:val="center"/>
                  </w:pPr>
                  <m:oMathPara>
                    <m:oMath>
                      <m:r>
                        <w:rPr>
                          <w:rFonts w:ascii="Cambria Math" w:hAnsi="Cambria Math"/>
                          <w:szCs w:val="24"/>
                        </w:rPr>
                        <m:t>85.3 %</m:t>
                      </m:r>
                    </m:oMath>
                  </m:oMathPara>
                </w:p>
              </w:tc>
            </w:tr>
          </w:tbl>
          <w:p w:rsidR="00372E32" w:rsidRDefault="00372E32" w:rsidP="006E7A3E">
            <w:pPr>
              <w:pStyle w:val="Caption"/>
              <w:framePr w:hSpace="0" w:wrap="auto" w:vAnchor="margin" w:hAnchor="text" w:xAlign="left" w:yAlign="inline"/>
              <w:suppressOverlap w:val="0"/>
            </w:pPr>
          </w:p>
        </w:tc>
      </w:tr>
    </w:tbl>
    <w:p w:rsidR="00F41059" w:rsidRDefault="00F41059" w:rsidP="006E7A3E"/>
    <w:p w:rsidR="0058513F" w:rsidRDefault="007941DE" w:rsidP="006E7A3E">
      <w:r>
        <w:t xml:space="preserve">The real-time classification results reveal a </w:t>
      </w:r>
      <w:r w:rsidR="001B227D">
        <w:t xml:space="preserve">reasonably </w:t>
      </w:r>
      <w:r>
        <w:t xml:space="preserve">reliable classifier which assures that the plant surfaces are classified correctly by moving the arm towards the target and classifying three times.   </w:t>
      </w:r>
    </w:p>
    <w:p w:rsidR="0058513F" w:rsidRPr="00604EFF" w:rsidRDefault="007941DE" w:rsidP="006E7A3E">
      <w:pPr>
        <w:pStyle w:val="Heading3"/>
      </w:pPr>
      <w:bookmarkStart w:id="126" w:name="_Toc469494678"/>
      <w:bookmarkStart w:id="127" w:name="_Toc469575407"/>
      <w:r w:rsidRPr="006E7A3E">
        <w:t>4.2.2</w:t>
      </w:r>
      <w:r w:rsidRPr="006E7A3E">
        <w:rPr>
          <w:rFonts w:eastAsia="Arial"/>
        </w:rPr>
        <w:t xml:space="preserve"> </w:t>
      </w:r>
      <w:r w:rsidRPr="009C3E59">
        <w:t>Mapping</w:t>
      </w:r>
      <w:bookmarkEnd w:id="126"/>
      <w:bookmarkEnd w:id="127"/>
      <w:r w:rsidRPr="009C3E59">
        <w:t xml:space="preserve"> </w:t>
      </w:r>
    </w:p>
    <w:p w:rsidR="0058513F" w:rsidRDefault="007941DE" w:rsidP="006E7A3E">
      <w:r>
        <w:t xml:space="preserve">A full scan of the room elapses between </w:t>
      </w:r>
      <w:r>
        <w:rPr>
          <w:rFonts w:ascii="Cambria Math" w:eastAsia="Cambria Math" w:hAnsi="Cambria Math" w:cs="Cambria Math"/>
        </w:rPr>
        <w:t>2</w:t>
      </w:r>
      <w:r w:rsidR="00E77245">
        <w:rPr>
          <w:rFonts w:ascii="Cambria Math" w:eastAsia="Cambria Math" w:hAnsi="Cambria Math" w:cs="Cambria Math"/>
        </w:rPr>
        <w:t xml:space="preserve"> to </w:t>
      </w:r>
      <w:r>
        <w:t xml:space="preserve">5 minutes depending on the starting position. A result example map is plotted in the next figure: </w:t>
      </w:r>
    </w:p>
    <w:p w:rsidR="0058513F" w:rsidRDefault="007941DE">
      <w:r>
        <w:t xml:space="preserve">The map simulates a 2D top view of the manipulator and the environment.  The algorithm has had success at mapping the environment, classifying walls and plants and detecting the hidden </w:t>
      </w:r>
      <w:r w:rsidR="00E77245">
        <w:t>Styrofoam</w:t>
      </w:r>
      <w:r>
        <w:t xml:space="preserve"> distance.  </w:t>
      </w:r>
    </w:p>
    <w:p w:rsidR="006E2AD0" w:rsidRDefault="007941DE">
      <w:r>
        <w:t>The red arcs represent orientations that are unreachable or belong to orientations that cover already classified areas. The blue circles are the Cartesian xy coordinates obtained from the joint angle and sonar distance readings. The green points are the last 4 points scanned and the thin blue line represents the TLS output for best fit line– a suspected plane that will be classified if orthogonal to the robot.</w:t>
      </w:r>
    </w:p>
    <w:tbl>
      <w:tblPr>
        <w:tblStyle w:val="TableGrid0"/>
        <w:tblW w:w="0" w:type="auto"/>
        <w:tblInd w:w="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4"/>
      </w:tblGrid>
      <w:tr w:rsidR="006E2AD0" w:rsidTr="006E7A3E">
        <w:trPr>
          <w:trHeight w:val="10349"/>
        </w:trPr>
        <w:tc>
          <w:tcPr>
            <w:tcW w:w="9024" w:type="dxa"/>
          </w:tcPr>
          <w:p w:rsidR="006E2AD0" w:rsidRDefault="006E2AD0">
            <w:pPr>
              <w:ind w:left="0" w:firstLine="0"/>
            </w:pPr>
          </w:p>
        </w:tc>
      </w:tr>
    </w:tbl>
    <w:p w:rsidR="0058513F" w:rsidRDefault="007522EE" w:rsidP="006E7A3E">
      <w:r>
        <w:rPr>
          <w:noProof/>
          <w:szCs w:val="24"/>
        </w:rPr>
        <mc:AlternateContent>
          <mc:Choice Requires="wpg">
            <w:drawing>
              <wp:anchor distT="0" distB="0" distL="114300" distR="114300" simplePos="0" relativeHeight="251720704" behindDoc="0" locked="0" layoutInCell="1" allowOverlap="1" wp14:anchorId="5E8B2E1C" wp14:editId="393049E7">
                <wp:simplePos x="0" y="0"/>
                <wp:positionH relativeFrom="column">
                  <wp:posOffset>575945</wp:posOffset>
                </wp:positionH>
                <wp:positionV relativeFrom="paragraph">
                  <wp:posOffset>-6434001</wp:posOffset>
                </wp:positionV>
                <wp:extent cx="5525135" cy="5880735"/>
                <wp:effectExtent l="0" t="0" r="18415" b="5715"/>
                <wp:wrapNone/>
                <wp:docPr id="96842" name="Group 96842"/>
                <wp:cNvGraphicFramePr/>
                <a:graphic xmlns:a="http://schemas.openxmlformats.org/drawingml/2006/main">
                  <a:graphicData uri="http://schemas.microsoft.com/office/word/2010/wordprocessingGroup">
                    <wpg:wgp>
                      <wpg:cNvGrpSpPr/>
                      <wpg:grpSpPr>
                        <a:xfrm>
                          <a:off x="0" y="0"/>
                          <a:ext cx="5525135" cy="5880735"/>
                          <a:chOff x="0" y="0"/>
                          <a:chExt cx="5525135" cy="6076886"/>
                        </a:xfrm>
                      </wpg:grpSpPr>
                      <wpg:grpSp>
                        <wpg:cNvPr id="96843" name="Group 96843"/>
                        <wpg:cNvGrpSpPr/>
                        <wpg:grpSpPr>
                          <a:xfrm>
                            <a:off x="0" y="0"/>
                            <a:ext cx="5510530" cy="5690635"/>
                            <a:chOff x="0" y="0"/>
                            <a:chExt cx="5510530" cy="5690863"/>
                          </a:xfrm>
                        </wpg:grpSpPr>
                        <wpg:grpSp>
                          <wpg:cNvPr id="96844" name="Group 96844"/>
                          <wpg:cNvGrpSpPr/>
                          <wpg:grpSpPr>
                            <a:xfrm>
                              <a:off x="0" y="0"/>
                              <a:ext cx="5510530" cy="5690863"/>
                              <a:chOff x="0" y="0"/>
                              <a:chExt cx="5510530" cy="5690863"/>
                            </a:xfrm>
                          </wpg:grpSpPr>
                          <wpg:grpSp>
                            <wpg:cNvPr id="96845" name="Group 96845"/>
                            <wpg:cNvGrpSpPr/>
                            <wpg:grpSpPr>
                              <a:xfrm>
                                <a:off x="0" y="0"/>
                                <a:ext cx="5510530" cy="5690863"/>
                                <a:chOff x="0" y="0"/>
                                <a:chExt cx="5510530" cy="5690863"/>
                              </a:xfrm>
                            </wpg:grpSpPr>
                            <wpg:grpSp>
                              <wpg:cNvPr id="96846" name="Group 96846"/>
                              <wpg:cNvGrpSpPr/>
                              <wpg:grpSpPr>
                                <a:xfrm>
                                  <a:off x="0" y="0"/>
                                  <a:ext cx="5510530" cy="5690863"/>
                                  <a:chOff x="0" y="0"/>
                                  <a:chExt cx="5510530" cy="5690863"/>
                                </a:xfrm>
                              </wpg:grpSpPr>
                              <wpg:grpSp>
                                <wpg:cNvPr id="96847" name="Group 96847"/>
                                <wpg:cNvGrpSpPr/>
                                <wpg:grpSpPr>
                                  <a:xfrm>
                                    <a:off x="0" y="0"/>
                                    <a:ext cx="5510530" cy="5306060"/>
                                    <a:chOff x="0" y="335664"/>
                                    <a:chExt cx="5511548" cy="5454629"/>
                                  </a:xfrm>
                                </wpg:grpSpPr>
                                <pic:pic xmlns:pic="http://schemas.openxmlformats.org/drawingml/2006/picture">
                                  <pic:nvPicPr>
                                    <pic:cNvPr id="96848" name="Picture 96848"/>
                                    <pic:cNvPicPr>
                                      <a:picLocks noChangeAspect="1"/>
                                    </pic:cNvPicPr>
                                  </pic:nvPicPr>
                                  <pic:blipFill>
                                    <a:blip r:embed="rId143">
                                      <a:extLst>
                                        <a:ext uri="{28A0092B-C50C-407E-A947-70E740481C1C}">
                                          <a14:useLocalDpi xmlns:a14="http://schemas.microsoft.com/office/drawing/2010/main" val="0"/>
                                        </a:ext>
                                      </a:extLst>
                                    </a:blip>
                                    <a:srcRect/>
                                    <a:stretch>
                                      <a:fillRect/>
                                    </a:stretch>
                                  </pic:blipFill>
                                  <pic:spPr bwMode="auto">
                                    <a:xfrm>
                                      <a:off x="2655263" y="2926266"/>
                                      <a:ext cx="2854518" cy="2854519"/>
                                    </a:xfrm>
                                    <a:prstGeom prst="rect">
                                      <a:avLst/>
                                    </a:prstGeom>
                                    <a:noFill/>
                                    <a:ln>
                                      <a:noFill/>
                                    </a:ln>
                                  </pic:spPr>
                                </pic:pic>
                                <pic:pic xmlns:pic="http://schemas.openxmlformats.org/drawingml/2006/picture">
                                  <pic:nvPicPr>
                                    <pic:cNvPr id="96849" name="Picture 96849"/>
                                    <pic:cNvPicPr>
                                      <a:picLocks noChangeAspect="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2935775"/>
                                      <a:ext cx="2854518" cy="2854518"/>
                                    </a:xfrm>
                                    <a:prstGeom prst="rect">
                                      <a:avLst/>
                                    </a:prstGeom>
                                    <a:noFill/>
                                    <a:ln>
                                      <a:noFill/>
                                    </a:ln>
                                  </pic:spPr>
                                </pic:pic>
                                <pic:pic xmlns:pic="http://schemas.openxmlformats.org/drawingml/2006/picture">
                                  <pic:nvPicPr>
                                    <pic:cNvPr id="96850" name="Picture 96850"/>
                                    <pic:cNvPicPr>
                                      <a:picLocks noChangeAspect="1"/>
                                    </pic:cNvPicPr>
                                  </pic:nvPicPr>
                                  <pic:blipFill rotWithShape="1">
                                    <a:blip r:embed="rId145">
                                      <a:extLst>
                                        <a:ext uri="{28A0092B-C50C-407E-A947-70E740481C1C}">
                                          <a14:useLocalDpi xmlns:a14="http://schemas.microsoft.com/office/drawing/2010/main" val="0"/>
                                        </a:ext>
                                      </a:extLst>
                                    </a:blip>
                                    <a:srcRect t="6872"/>
                                    <a:stretch/>
                                  </pic:blipFill>
                                  <pic:spPr bwMode="auto">
                                    <a:xfrm>
                                      <a:off x="0" y="335664"/>
                                      <a:ext cx="2854518" cy="2658353"/>
                                    </a:xfrm>
                                    <a:prstGeom prst="rect">
                                      <a:avLst/>
                                    </a:prstGeom>
                                    <a:noFill/>
                                    <a:ln>
                                      <a:noFill/>
                                    </a:ln>
                                  </pic:spPr>
                                </pic:pic>
                                <pic:pic xmlns:pic="http://schemas.openxmlformats.org/drawingml/2006/picture">
                                  <pic:nvPicPr>
                                    <pic:cNvPr id="96851" name="Picture 96851"/>
                                    <pic:cNvPicPr>
                                      <a:picLocks noChangeAspect="1"/>
                                    </pic:cNvPicPr>
                                  </pic:nvPicPr>
                                  <pic:blipFill rotWithShape="1">
                                    <a:blip r:embed="rId146">
                                      <a:extLst>
                                        <a:ext uri="{28A0092B-C50C-407E-A947-70E740481C1C}">
                                          <a14:useLocalDpi xmlns:a14="http://schemas.microsoft.com/office/drawing/2010/main" val="0"/>
                                        </a:ext>
                                      </a:extLst>
                                    </a:blip>
                                    <a:srcRect t="6351"/>
                                    <a:stretch/>
                                  </pic:blipFill>
                                  <pic:spPr bwMode="auto">
                                    <a:xfrm>
                                      <a:off x="2657029" y="335665"/>
                                      <a:ext cx="2854519" cy="2673208"/>
                                    </a:xfrm>
                                    <a:prstGeom prst="rect">
                                      <a:avLst/>
                                    </a:prstGeom>
                                    <a:noFill/>
                                    <a:ln>
                                      <a:noFill/>
                                    </a:ln>
                                  </pic:spPr>
                                </pic:pic>
                              </wpg:grpSp>
                              <wps:wsp>
                                <wps:cNvPr id="96852" name="Text Box 2"/>
                                <wps:cNvSpPr txBox="1">
                                  <a:spLocks noChangeArrowheads="1"/>
                                </wps:cNvSpPr>
                                <wps:spPr bwMode="auto">
                                  <a:xfrm>
                                    <a:off x="1192695" y="5231123"/>
                                    <a:ext cx="453390" cy="459740"/>
                                  </a:xfrm>
                                  <a:prstGeom prst="rect">
                                    <a:avLst/>
                                  </a:prstGeom>
                                  <a:noFill/>
                                  <a:ln w="9525">
                                    <a:noFill/>
                                    <a:miter lim="800000"/>
                                    <a:headEnd/>
                                    <a:tailEnd/>
                                  </a:ln>
                                </wps:spPr>
                                <wps:txbx>
                                  <w:txbxContent>
                                    <w:p w:rsidR="00675B45" w:rsidRDefault="00675B45" w:rsidP="006E7A3E">
                                      <w:pPr>
                                        <w:pStyle w:val="Figcontent"/>
                                      </w:pPr>
                                      <w:r w:rsidDel="007522EE">
                                        <w:t xml:space="preserve"> </w:t>
                                      </w:r>
                                      <w:r>
                                        <w:t>(c)</w:t>
                                      </w:r>
                                    </w:p>
                                  </w:txbxContent>
                                </wps:txbx>
                                <wps:bodyPr rot="0" vert="horz" wrap="square" lIns="91440" tIns="45720" rIns="91440" bIns="45720" anchor="t" anchorCtr="0">
                                  <a:noAutofit/>
                                </wps:bodyPr>
                              </wps:wsp>
                            </wpg:grpSp>
                            <wps:wsp>
                              <wps:cNvPr id="96853" name="Text Box 2"/>
                              <wps:cNvSpPr txBox="1">
                                <a:spLocks noChangeArrowheads="1"/>
                              </wps:cNvSpPr>
                              <wps:spPr bwMode="auto">
                                <a:xfrm>
                                  <a:off x="1192695" y="2531905"/>
                                  <a:ext cx="516836" cy="359155"/>
                                </a:xfrm>
                                <a:prstGeom prst="rect">
                                  <a:avLst/>
                                </a:prstGeom>
                                <a:noFill/>
                                <a:ln w="9525">
                                  <a:noFill/>
                                  <a:miter lim="800000"/>
                                  <a:headEnd/>
                                  <a:tailEnd/>
                                </a:ln>
                              </wps:spPr>
                              <wps:txbx>
                                <w:txbxContent>
                                  <w:p w:rsidR="00675B45" w:rsidRDefault="00675B45" w:rsidP="006E7A3E">
                                    <w:pPr>
                                      <w:pStyle w:val="Figcontent"/>
                                    </w:pPr>
                                    <w:r>
                                      <w:t>(a)</w:t>
                                    </w:r>
                                  </w:p>
                                </w:txbxContent>
                              </wps:txbx>
                              <wps:bodyPr rot="0" vert="horz" wrap="square" lIns="91440" tIns="45720" rIns="91440" bIns="45720" anchor="t" anchorCtr="0">
                                <a:noAutofit/>
                              </wps:bodyPr>
                            </wps:wsp>
                          </wpg:grpSp>
                          <wps:wsp>
                            <wps:cNvPr id="96854" name="Text Box 2"/>
                            <wps:cNvSpPr txBox="1">
                              <a:spLocks noChangeArrowheads="1"/>
                            </wps:cNvSpPr>
                            <wps:spPr bwMode="auto">
                              <a:xfrm>
                                <a:off x="3832528" y="2531905"/>
                                <a:ext cx="453390" cy="459740"/>
                              </a:xfrm>
                              <a:prstGeom prst="rect">
                                <a:avLst/>
                              </a:prstGeom>
                              <a:noFill/>
                              <a:ln w="9525">
                                <a:noFill/>
                                <a:miter lim="800000"/>
                                <a:headEnd/>
                                <a:tailEnd/>
                              </a:ln>
                            </wps:spPr>
                            <wps:txbx>
                              <w:txbxContent>
                                <w:p w:rsidR="00675B45" w:rsidRDefault="00675B45" w:rsidP="006E7A3E">
                                  <w:pPr>
                                    <w:pStyle w:val="Figcontent"/>
                                  </w:pPr>
                                  <w:r w:rsidDel="007522EE">
                                    <w:t xml:space="preserve"> </w:t>
                                  </w:r>
                                  <w:r>
                                    <w:t>(b)</w:t>
                                  </w:r>
                                </w:p>
                              </w:txbxContent>
                            </wps:txbx>
                            <wps:bodyPr rot="0" vert="horz" wrap="square" lIns="91440" tIns="45720" rIns="91440" bIns="45720" anchor="t" anchorCtr="0">
                              <a:noAutofit/>
                            </wps:bodyPr>
                          </wps:wsp>
                        </wpg:grpSp>
                        <wps:wsp>
                          <wps:cNvPr id="96855" name="Text Box 2"/>
                          <wps:cNvSpPr txBox="1">
                            <a:spLocks noChangeArrowheads="1"/>
                          </wps:cNvSpPr>
                          <wps:spPr bwMode="auto">
                            <a:xfrm>
                              <a:off x="3832528" y="5231123"/>
                              <a:ext cx="453390" cy="459740"/>
                            </a:xfrm>
                            <a:prstGeom prst="rect">
                              <a:avLst/>
                            </a:prstGeom>
                            <a:noFill/>
                            <a:ln w="9525">
                              <a:noFill/>
                              <a:miter lim="800000"/>
                              <a:headEnd/>
                              <a:tailEnd/>
                            </a:ln>
                          </wps:spPr>
                          <wps:txbx>
                            <w:txbxContent>
                              <w:p w:rsidR="00675B45" w:rsidRDefault="00675B45" w:rsidP="006E7A3E">
                                <w:pPr>
                                  <w:pStyle w:val="Figcontent"/>
                                </w:pPr>
                                <w:r w:rsidDel="00A01FC4">
                                  <w:t xml:space="preserve"> </w:t>
                                </w:r>
                                <w:r>
                                  <w:t>(d)</w:t>
                                </w:r>
                              </w:p>
                            </w:txbxContent>
                          </wps:txbx>
                          <wps:bodyPr rot="0" vert="horz" wrap="square" lIns="91440" tIns="45720" rIns="91440" bIns="45720" anchor="t" anchorCtr="0">
                            <a:noAutofit/>
                          </wps:bodyPr>
                        </wps:wsp>
                      </wpg:grpSp>
                      <wps:wsp>
                        <wps:cNvPr id="96856" name="Text Box 96856"/>
                        <wps:cNvSpPr txBox="1"/>
                        <wps:spPr>
                          <a:xfrm>
                            <a:off x="0" y="5528319"/>
                            <a:ext cx="5525135" cy="548567"/>
                          </a:xfrm>
                          <a:prstGeom prst="rect">
                            <a:avLst/>
                          </a:prstGeom>
                          <a:noFill/>
                          <a:ln>
                            <a:noFill/>
                          </a:ln>
                          <a:effectLst/>
                        </wps:spPr>
                        <wps:txbx>
                          <w:txbxContent>
                            <w:p w:rsidR="00675B45" w:rsidRDefault="00675B45" w:rsidP="006E7A3E">
                              <w:pPr>
                                <w:pStyle w:val="FIGCAPTIOIN"/>
                                <w:jc w:val="center"/>
                                <w:rPr>
                                  <w:noProof/>
                                </w:rPr>
                              </w:pPr>
                              <w:bookmarkStart w:id="128" w:name="_Toc457062727"/>
                              <w:bookmarkStart w:id="129" w:name="_Toc470387476"/>
                              <w:r w:rsidRPr="006E7A3E">
                                <w:rPr>
                                  <w:b/>
                                  <w:bCs/>
                                </w:rPr>
                                <w:t>Figure</w:t>
                              </w:r>
                              <w:r>
                                <w:rPr>
                                  <w:b/>
                                  <w:bCs/>
                                </w:rPr>
                                <w:t xml:space="preserve"> </w:t>
                              </w:r>
                              <w:r w:rsidRPr="006E7A3E">
                                <w:rPr>
                                  <w:b/>
                                  <w:bCs/>
                                </w:rPr>
                                <w:fldChar w:fldCharType="begin"/>
                              </w:r>
                              <w:r w:rsidRPr="006E7A3E">
                                <w:rPr>
                                  <w:b/>
                                  <w:bCs/>
                                </w:rPr>
                                <w:instrText xml:space="preserve"> SEQ Figure \* ARABIC </w:instrText>
                              </w:r>
                              <w:r w:rsidRPr="006E7A3E">
                                <w:rPr>
                                  <w:b/>
                                  <w:bCs/>
                                </w:rPr>
                                <w:fldChar w:fldCharType="separate"/>
                              </w:r>
                              <w:r>
                                <w:rPr>
                                  <w:b/>
                                  <w:bCs/>
                                  <w:noProof/>
                                </w:rPr>
                                <w:t>20</w:t>
                              </w:r>
                              <w:r w:rsidRPr="006E7A3E">
                                <w:rPr>
                                  <w:b/>
                                  <w:bCs/>
                                </w:rPr>
                                <w:fldChar w:fldCharType="end"/>
                              </w:r>
                              <w:r>
                                <w:rPr>
                                  <w:noProof/>
                                </w:rPr>
                                <w:t xml:space="preserve">: Mapping process </w:t>
                              </w:r>
                            </w:p>
                            <w:p w:rsidR="00675B45" w:rsidRPr="00B82D91" w:rsidRDefault="00675B45" w:rsidP="006E7A3E">
                              <w:pPr>
                                <w:pStyle w:val="FIGCAPTIOIN"/>
                                <w:jc w:val="center"/>
                                <w:rPr>
                                  <w:noProof/>
                                </w:rPr>
                              </w:pPr>
                              <w:r>
                                <w:rPr>
                                  <w:noProof/>
                                </w:rPr>
                                <w:t>[from top left to bottom right.</w:t>
                              </w:r>
                              <w:bookmarkEnd w:id="128"/>
                              <w:bookmarkEnd w:id="129"/>
                              <w:r>
                                <w:rPr>
                                  <w:noProof/>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8B2E1C" id="Group 96842" o:spid="_x0000_s1276" style="position:absolute;left:0;text-align:left;margin-left:45.35pt;margin-top:-506.6pt;width:435.05pt;height:463.05pt;z-index:251720704;mso-position-horizontal-relative:text;mso-position-vertical-relative:text;mso-width-relative:margin;mso-height-relative:margin" coordsize="55251,6076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Eqj40iBgAAaiEAAA4AAABkcnMvZTJvRG9jLnhtbOxa227bRhB9L9B/&#10;IPjuiLelKCFy4PgSBEgTo0mR5xVFWURILrtcWXKL/nvPzFLU1bBh2LkYtmF575yZndlzdqjXb5Zl&#10;4VxnuslVNXL9V57rZFWqJnl1NXL/+nJxlLhOY2Q1kYWqspF7kzXum+Pff3u9qIdZoGaqmGTawSJV&#10;M1zUI3dmTD3s9Zp0lpWyeaXqrELnVOlSGlT1VW+i5QKrl0Uv8Ly4t1B6UmuVZk2D1jPb6R7z+tNp&#10;lppP02mTGacYuZDN8KfmzzF99o5fy+GVlvUsT1sx5AOkKGVe4aHdUmfSSGeu872lyjzVqlFT8ypV&#10;ZU9Np3masQ7Qxvd2tHmn1bxmXa6Gi6u6MxNMu2OnBy+bfry+1E4+GbmDOIkC16lkiW3iJzu2CSZa&#10;1FdDjHyn68/1pW4brmyNtF5OdUn/oY+zZOPedMbNlsZJ0ShEIPxQuE6KPpEkXh8VNn86wx7tzUtn&#10;54dmxl4/TpKYZvZWD+6RfJ04XaWTe0PDcF/DkNZ6HA19T4TwMtYwHnjx/TXcmZnELNVDNIz2NYye&#10;TMNWTjm8ew8fT0P40K6Xsic9yR7+EA3jfQ3Z45+Phv19DftP46WhF+OX1t7z0jAUcczBQV3r48b3&#10;RQTc4jCORBQHA5p+SzDWeTrEX3s4o7R3ON8NYphl5jpz20XKe61RSv1tXh8BR2pp8nFe5OaGMRGI&#10;QUJV15d5eqltZfuch3I2gjCCHswnfUJK0kQaa2dK0uyDSr81TqVOZ7K6yk6aGqAKqGeTbA/vUXXr&#10;seMiry/yoiDjU7lVEAC8A2AHbGTB8Uyl8zKrjEV7nRXQVVXNLK8b19HDrBxnAC/9fuIz/gJtPjSG&#10;Hke4wwj8b5CceN4geHt0KrzTo8jrnx+dDKL+Ud8770delPin/ul/NNuPhvMmg76yOKvzVla07kl7&#10;EG5bYmKBnAmBcy2ZdljngUDsRCsR4U9kEpK10emfsCr7aGN0ZtIZNU9hubYdg7sONvPasmT0BrDs&#10;jBd/qAnAW86NYmPswHIQA4MBLA4AOBgEcRDzoWJNRRAdJCISfuv5trLt+fAH3Zh3mSodKsDukJof&#10;Ja9hdqvnaghpUCnafdarqLYaoBC1sC4kfVuEMtYJUfilQmpwKKTYerQ/v2ZIBby1K399CSk49E5I&#10;gexxMIWi32/ZLJ07twQTn7AdjLwE0+Ut+CRg1j18QiPOkScKJkcr8zU3s88zWeMEtVjyxIAV/vrR&#10;RffpOOkHtDMdQBEK0DY9AKFsOG3SssPRFIskFNs3pJdoujWa/EPRxPztGUVT9EyiKRS8M48RTeB7&#10;fQ93F4IojqmDCIV+uugEcT8MvB+CUOv0DeVhkAdsVvcE1O7HvSkLeCiDxuc5PIOW3boCiS7V9YWO&#10;mLdq6fAp1g6kNJdjlmhegUFT79yDtFaLWSYnkNDehTam2gfei5T7Ppj4ACkN7IEIQt8P+Fxbk/JI&#10;hOGgTSpFYoAbC9+81lRkxbcfQsmdBRJ/SMxx8GyQ9TI3SMsWeTlyE49+7AlP+p5XEz7tjcwLW15R&#10;eTKApfJUMsvxkhOLvtfmn5rhWE1uYFiALScJkTdGYab0P66zQA525DZ/zyXdg4v3Few68CNo6xiu&#10;RKIfoKI3e8abPbJKsdTINa5ji6eGE7322nGCS9E05ysKSWclAVJRBQ7HpTaJ+B29sEtH/kReGIjQ&#10;H3g7Z4Xw4yREWoqOilAMfMH9j8Rlv48XssTrvX/xwlXaX3Qp4x/shWESBiJA/oHw6JAXPoOzsM3j&#10;rk6gFy/svLBL6/9EXiieKSK3ufYXLwT6b/PC7tVL54V4Cyq6qMXgbW4ILkSYYnnPmpRtvQlF2jUB&#10;ploOtbrRbr8PjfAM3pRHgtRDuVZwSn4j3mZq12JTaYOu8SWA2nboWlOnFznSvh9kYy6lxnty8DHi&#10;cJ/wMS0UuKRqS65DrO5Q+12cr+N7HddDwfI8FKp5eaqQU8eVFtJwkcaZYtU61ar8isvACTFLdN1G&#10;Ch18pSDNTk54kH2F8qH6XOPFi839EKn+svwqdd3SaoN9+6hW9wk53El427GcBamJal7cSTXxQh+k&#10;c+sbA5t1JqTrr0gc/w8AAP//AwBQSwMEFAAGAAgAAAAhAI/5THLTAAAArQIAABkAAABkcnMvX3Jl&#10;bHMvZTJvRG9jLnhtbC5yZWxzvJLLigIxEEX3A/5DqL2dfsgwDKbdiOBW9AOKpLo72HmQRLH/3oAM&#10;jCC662VVcc89i1pvbmZkVwpROyugKkpgZKVT2vYCTsfd8gdYTGgVjs6SgIkibNrF1/pAI6YcioP2&#10;kWWKjQKGlPwv51EOZDAWzpPNl84FgymPoece5Rl74nVZfvPwnwHtE5PtlYCwVw2w4+Rz82e26zot&#10;aevkxZBNLyq4Nrk7AzH0lAQYUhofy6Yg0wF/7VDP41C/c6jmcajeOazmcVj9OfCnJ2vvAAAA//8D&#10;AFBLAwQUAAYACAAAACEAIqBxKOIAAAAMAQAADwAAAGRycy9kb3ducmV2LnhtbEyPTU/DMAyG70j8&#10;h8hI3LYkm9hHaTpNE3CakNiQEDev9dpqTVI1Wdv9e8wJjrYfvX7edDPaRvTUhdo7A3qqQJDLfVG7&#10;0sDn8XWyAhEiugIb78jAjQJssvu7FJPCD+6D+kMsBYe4kKCBKsY2kTLkFVkMU9+S49vZdxYjj10p&#10;iw4HDreNnCm1kBZrxx8qbGlXUX45XK2BtwGH7Vy/9PvLeXf7Pj69f+01GfP4MG6fQUQa4x8Mv/qs&#10;Dhk7nfzVFUE0BtZqyaSBiVZ6PgPByHqhuM2Jd6ulBpml8n+J7AcAAP//AwBQSwMEFAAGAAgAAAAh&#10;AFcu0k7MCgAA6FIAABQAAABkcnMvbWVkaWEvaW1hZ2U0LmVtZuycbWyVZxnHr8LKiyvbARdSBx8q&#10;YWuHQwssUj9ZScTNdbMDNjDoKFGyzPEmMtBp5IQhsAUosAGFsnZjwhxRSYjJsoTYJYsmxg/94AeX&#10;RQETjTOZlmTEzCzh+Ps/57naew89Lz1PB2w9F/zP/Xpd93X975fnpT2tMbM9wOXuGrO5wOXRu8za&#10;QMNXH1hsVmPvLDF7f5zZRDrcCtaC+8D+CWa332T2EG2bAn2a7PabJ9ulU7X2gH3Fllkbn4uswRbb&#10;4/aYPWmbbI06IVNBHZgEJoMM6IhxM2kmzneQJtunUSddDX0/aAXNoBY0ANULGeCS22YmuHh5HhUt&#10;dFZ/G//1qDmXy5Hm+BclZlnSvj6L/vUxXmsrFZ2gF5wBVFo/uAAGsJVjcNAAmkEraAcdYCPIgk7Q&#10;C86APtAPLoABkMuhPoD6BdT7Ue9D/Qzqvah3op5FfSPqHai3o96KejPqDahnpG6oG+qGuqFuqBvq&#10;hrqhbqgb6oa6oW6oG+qGuuVMUeSj6SftA2dAL+gEWdAMfA7uIa95vCOuI59tJF8PWCKRwGmU9T4q&#10;fA6oj4vWouB9WHdZz9Mnu4SPjbSPJ/1vfpJc1fZHExgVZ93LKltrW/jczLr7jq0e7FV5ZveAseKH&#10;pHnrX5eq9MPX8qmXH921/coVbRibEPWvaTj/oEou3q89rne3u/6Tt+/tnr7d8Pd26TYPrI/C6FAB&#10;cb18yexTcabjGXtCWbc/8eCOyJ+ar9V8SfWeerv39/jE7Xe3RNM5OA+q83mYwjw0Udbcqz6ck/eq&#10;cwIjQ1KdE9btGN0n4Z4Jz0M/RJLnoeofAXcDnZ0zQYZNXgvUlqmZCWprGqlppNX3Y/KMXEXfFlAb&#10;pyRRWanEz43EVh20Jz23rTN6OWgGSZ/UL+mTyq6b9MvPDOl5XnF5f3HkefpkZ8g+OA/Egbcl7Xq8&#10;sqW4JZ7Kf483agg+3F7og/p/EWSAxtUc3ApuC8pkx7lu0hevT9qsxEYhPrpxoBgfhXzwuKQfxuXl&#10;NHGNxEahuFakjEv6YVxeThPXSGxMKrB+tW/mAp+XcteMz5fOAOn7GvJymrhGYqNYXLqxSROX9MO4&#10;VEYq3l+Kq1wbxeLagBNp4pJ+GJfKSKq4yrVRLK4DOJEmLumHcamMpIqrXBvF4jqLE2nikn4Yl8pI&#10;qrjKtVEsrj/hRJq4pB/GpTKSKq5ybRSL6zJOpIlL+mFcKiOp4iplo4kB6sBNwH0vFKPOoWLX6FXY&#10;aIltKZV4qjzqw4qPG/owjp5+rdC1RuM6N16muiQ3hWKRDV1XfeyRXr/ch0p8Gh+MW8i/8/QpxrX7&#10;XYgz6Y8POPMy1RVz9meUp2PTx05yVk+71hIy7jN8KK/ngelxnoR3Z2YrgGxNxtbfSOtJ+W9vNk9Z&#10;1P9e3SJv0xpoA6FgL5J2Kufa/Gjd4segT4X4HI37y5BP2VMZqZjPLpRHg09xKlvis4c0yae3yd1i&#10;fDbTXg6XK+iXZm1KP+TSy1RXzOXDKI8Wl7IlLleSJrn0tlJczkc35LKcPd+ITpp76rtifT+TvEx1&#10;xbzWo6xYRmPPy5bszAL3AHHoe97bSu/5BWXvefH5ICjku9cXOkPFn/RDPlVGUvG5FAM+Nmsk63mq&#10;s+Kh3DNUfRcD8fkwSPKpttJ8ln+Gis8NwP1N+u71xfiUfsinykgqPjdjwMdO+jRSPh/DlvjcApJ8&#10;qq00n/NGtD4PYLOQ715fjE/ph3yqjFTM50yUDwMfu1I+l2FDtp4B4rMLhHx6m+raQCjhNb6ZBnwY&#10;9GdSsF9qyc+gLQMawVlQyG+vL8al9EMuVUZScfkaBnzstFyexpa4fB0kuVRbKS7n0adcLvU8VMhv&#10;ry/GpfRDLlVGUnH5FgZ87LRc/hFb4vJtkORSbaW4nE+fcrm8TN9Cfnt9MS6lH3KpMpKKy/9hwMdO&#10;y+W72BKXH4Akl2orxeUC+ojL+0EraAa1oAFIV8iARqBzYyoVE0CyXEof1Uj8Z+TJchMVdUBzsQq0&#10;xHmlEk+Vl095yXkmSp3TcD6JJTuH1nrwU7Ae7AS6xnj/5ByUiiUZe7LchG2PpZQtukZSiJcqFzzH&#10;bsvjo+KimxnYBF4GT4GxvC6OEf/3wQnwozHORU/MxakqF1ZdF0PXkZfidfFqdV1EzxY6L16sclHl&#10;IrjX6mI9VNdF/r7zSMxFb3WP2MGYC11Pxvr9xd6Yi0NVLmwHHDwB9oAfgLF8D349zouiz1azaqLn&#10;cqblKvF5Cp+5x9FrOZgNsnH+DdLngNp6+K39E8B1J9LN8zQP5gvZ1HO87J8DbvM49mTX7VRq882E&#10;zZMpbH4PWw+B3wQ2D2NvN2/yC/kZvjsoNSfiUpLLJ4Ofbns4/o7TaxvQe5Dfgl+DBtBtB+wV7vJf&#10;saP2qh0Bz9tp2D1te8nvAc/SthvsslO8QTlpP7Ofs2tfBifsaXsJvGjb+X3+7czDdnsBHAfd4Bg4&#10;CrrAEXCYvofA8+g+BzS2+5yct5CPtO9SfIxJrLFGYq4H4iiSXLQ0B/1Q/RygPkeA38s8Rd7tJH0t&#10;5Z/GnAk+qndo7pfi83wYxw7G1hmr685m4H0+bnH4dVM/K/k4z4ffC3Xf4HE04V8d0FoazTOplnWa&#10;3GO9jPGJuC/kmjmS8znkwvfpHrj4RNwLpeDC9/qh6rq4Ls9ORfc7c1ID8pLzTJT6tUVnhue1H5aD&#10;2WAheARIS+e42nLkFlLr/ZPXpZGcQxpXws+z85n4020P59e36KPryQZwDpwFGdDF/UkXdypHwTHu&#10;WrrBcfIvgB5mpcf2kd9H3V7a9tJnH333odMZ6fqYaeIZyVniPCueHUDnqWL5BciAGyGeCfgxnDhX&#10;w83PbBR0Hq4Euk9/HShW3T92cz/pukmel9BnIwu1lvRyYkHsH1rA05bxzc51toYxGvjdozW2lXQJ&#10;q2GdrY7ul1EfsdT/e+gWU8plf3ftX28tDQdzvWxc7243vZu37+2e+nc8L/2++Hc8M/Eg/p1Nt1/o&#10;O57e7v09vvHYSX7HU3z7nEzhWu/7V/XhnFyqzkk8C/kkE5ecY+f8Ws7JQHVObrg5ud77pHXh+ehM&#10;2r01n3r5qu+nJ84u7+frOHl2ebun1bPrQ0vvQwU/b73SOavOydA1vrpPfHXk00xcvJ7Xk+qcVOek&#10;enbl36PdyPfC1etJ/jnxRno+qc7J1XNyrZ9P3on/lpKf4qM9J+/H7wncrqfX6l7Y4yv0HF/qZ1vO&#10;i/+ubrLs7wHCdwKTeCcQ1A9+n2QnynN4SPC25Pscr5etelCXH6zo917X0kd2Z2D3l6T6m2B6DvHv&#10;wHmbbLaBUHgUjmQFlSusgfdP6+zb5DWu3lNJhzM9SkPfhssXiln6J4HrVBKz6+r64ueX3rMN4D2J&#10;7dDkIqP9zuviwcdXy+4H8d8VuxjvFfEr8fSN1r9Ez4/e3v+Hf7Sr/eLRz2+J0i+slrtIZsGdpw6c&#10;s7g/fzhONNvJX/2zXanLQDyuj5/tyvuRtHdpWt5uza58+51PLlq1odPsyz++JT9ePM76Tz8d/V0z&#10;8Si5beVnv6FUfCptsWejULz9d/fuvJJ85yWD04HWhmQZWBvlzH5COhWcBDLka+8K86O6WtAGQokW&#10;Hh9ae9+0q9eextPaUSq/NK7sNMV51XteJN4CWhj8PtIMkOSXx9j924QDcHAB9IM+cAb0gk6QBeLr&#10;/wAAAP//AwBQSwMEFAAGAAgAAAAhAHBqf80uDAAA/GsAABQAAABkcnMvbWVkaWEvaW1hZ2UyLmVt&#10;Zuyde2xWdxnHfwXKxRV4QUPqwKQSXAsOLbCY/mclDpmwpYNOmJdR5nAu3CoO3CaOd125BmzZxiy3&#10;lrEVBm5C0KlLiCVZjBr/KIl/uCwKM9kyNWxFR4w4Q/18z3ue9uys76XvKchyzgPf/q7P83ue7+9y&#10;Lm3fljjndgKTm0ucmwlM7pnu3EJQcevt85wrcf9d6dzZ4c6NosN4sArcBlpHOnfjCOfuHObcuoA+&#10;Te7GG8a4i0dK3e3uC67eLeTrXFfh5rkH3P1uvVvnVqgTMgGUgdFgDEiBBh83kKb8fANpuH0iddLV&#10;0AtALagGpaACqF5IAZPeTc4JJlaeRUUNndXfDf+y19zb20sKMv+dS1Ps6nLevy7Gq62logV0gBOA&#10;StcNzoMebPUyOKgA1aAW1IEG0AjSoAV0gBOgC3SD86AH9Pai3oP6edS7Ue9C/QTqHai3oJ5GvRH1&#10;BtTrUK9FvRr1CtRTUneoO9Qd6g51h7pD3aHuUHeoO9Qd6g51h7pD3aHuep2iyETTTdoFToAO0ALS&#10;oBrYHNxCXvP4Kb+OfLqSfDlgiXgCp17W+qjwaaA+JlqLgvVh3aUtT5/0Ir400s6SdP/KTJKpulZv&#10;Ar3i1PmsslVuA18fZN190y3v61V8ZluPY8UH5Llzi1Wa/0YmdX75nq1NV65ow7iRXv+ST5y7Q6U+&#10;8fud9evN7bZ3fPt+u9l7reKNOuleHLfGC6NBBcT0MiXnPuJnGra7lcqa/VFPNHv+1Nxaskr1llq7&#10;9bf4xO19G7zp7JsH1dk8jGUeqihr7lUfnJN3kzmBkX5J5gQu/PUct30S3DPB89AOkfB5qPqvgJuB&#10;zs4pIMUmLwVqS5VMAaUlldRU0mr7MXxGLqNvDSj1UxKvrFRi50Zoq/bZk57Z1hm9BFSDsE/qF/ZJ&#10;ZdMN+2VnhvQsr7isvziyPH3Sk2UfnAPiwNrCdi1e2VLcEkvlv8XrNQS+mL2gD+r/OZACGldzMB58&#10;LFAmO8x0w75YfdhmMTay8bEfB3Lxkc0Hi0v6wbisHCWuwdjIFtfSiHFJPxiXlaPENRgbo7OsX+2b&#10;mcDmpdA1Y/OlM0D6toasHCWuwdjIFZdubKLEJf1gXCojRe8vxVWojVxxrcWJKHFJPxiXykikuAq1&#10;kSuu3TgRJS7pB+NSGYkUV6E2csV1CieixCX9YFwqI5HiKtRGrrj+gBNR4pJ+MC6VkUhxFWojV1yX&#10;cCJKXNIPxqUyEimufDaqGKAMjADme7YYdQ7lukYvw0aNb0upxFLlUR9QbNygD8PoadcKXWs0rnFj&#10;ZarzcpMtFtnQddXGHuz1y3woxqfhgXGz+XeOPrm4Nr+zcSb94QHOrEx10Zz9EeVJ2LSxw5yV0661&#10;hAz7OF+U1/PAJD9Pwrsz55YC2RqDrb+QlpPy371SPXZu97tlc61Na2AhCAr2PKmjcqab7a1b/Ojz&#10;KRufQ3F/GeRT9lRGiuazDeWh4FOcypb4bCcN82ltcjcXn9W0F8LlUvpFWZvSD3JpZaqL5vIulIeK&#10;S9kSl18jDXNpbfm4nI1ukMtC9nwlOlHuqaf7+nYmWZnqonktR1mxDMWely3ZmQpuAeLQ9ry15d/z&#10;cwre8+LzDpDNd6vPdoaKP+kH+VQZicTnYgzY2KyRtOWpTouHQs9Q9Z0HxOddIMyn2vLzWfgZKj7X&#10;AvM37LvV5+JT+kE+VUYi8fkgBmzssE+D5fN+bInPDSDMp9ry8zlrUOtzNzaz+W71ufiUfpBPlZGi&#10;+ZyC8tPAxi6Wz3psyNZ2ID7bQJBPa1PdQhCU4DW+mgZ86PNndGC/lJKfTFsKVIJTIJvfVp+LS+kH&#10;uVQZicTlLzBgY0fl8ji2xOXLIMyl2vJxOYs+hXKp56Fsflt9Li6lH+RSZSQSl69iwMaOyuXvsSUu&#10;XwNhLtWWj8vZ9CmUy0v0zea31efiUvpBLlVGInF5GQM2dlQuL2BLXL4HwlyqLR+Xc+gjLheAWlAN&#10;SkEFkK6QApVA58YEKkaCcDmfPqqe2PfIw+UqKsqA5mIZqPHzSiWWKi+fMtJrGS81ToPzSSzpGbSW&#10;g0fBGrAF6Bpj/cNzkC+WcOzhchW2LZZ8tujqSTZeEi54jt2UwdXiYj8zsA48Cx4BcV4X+4j/O+Aw&#10;eDjmXLT7XBxJuHDJuui/jjzjr4tjybrwni10XhxKuEi4CNxrtbEeknWRue/8kc9FR7JH3BM+F7qe&#10;xP3+YpfPxZ6EC9cMByvBTvBdEOd78OS86L/XeoG1oOeyn4Efx3xdPE/8ehY5CX4C4rxHuoj/TfAb&#10;8HbMudBa+Dv4OfhnzLn4IvGfBwvBWzHnooX4LwBdTy7FnIuTxK898ksQ9z1yBg50dv4WxP3s1DW1&#10;E5wEL4I4X1MVv977vgSOx5yLTcSv82IriPt5kayL/ueRx1gPek7dDuL+nNoEB+vBDvADEOezU1xs&#10;9LnQu4w4cyEeHgXiYUvMuRAPu3we9sScC62LbUDrohXEfY/o+Uxc6Pkszlw0Ev9O8BB4CsSZi7uJ&#10;/x9gObgccy50XmhdaI/EfV3oeUQ86HlEnFyLPbKMcWrACD8l6f85vKklXr3qwmK+Sc/yw8gvAdNA&#10;2s+fIX0SqK2dO8nDwPqPopvlae7LZ7Op66zsnwZm8wD2ZNfsFGvzlZDNzhw2q+hbBuRnwfz10jkg&#10;5m+2WO+l751A3wvQu1/xt43fDkhzVTXdcKxF+YXdoJjtbH6tp/NZH/odJfn1pLvIz4a/MyR+yZ4k&#10;RFef7YH8OkN/XVfWgF+Bn4LpYL/bzc80dZB2uAPgIGgH+qe2o7QedXvdMa7Oxzh9jhPJce7kjrH7&#10;jvHEcxTGj7Ibj3CH2+k2u+fYnc+Cw+5x9ww45Jqw1ITNJmw3MUYTdoXdWGrm++CbyW1hxrby+Ufb&#10;sLwD7ML6D0Gr18/4zjWXC4ilFlSDUlABoL7v53bJemI/Qxku2xij2WOVNJYD8ehJrzeF7+N3Bg3q&#10;swk0g21A97dmJ+xrPv805hRwtX6u2PxSfJZXfBbHRvI7wWawB1ifD1scdt9wLzH850McRyO+az4e&#10;BtfzfFThXxnQWsp3zg/m3CplndratD22lTHEydVam8FY8u1X3PAk23lytbjYyKjiQGfOUyDOXNhe&#10;Xw4Pl2PORSPxa108BK7Vusi5xvFD19+M9FrGS23N6sywvM6GJWAaqAdTgO7r7P7pCDX1/MaN9Q9f&#10;l4J7N6dfgft1fsePEfrFbA/k19fp9ghYC06DUyAF2rh7aeNOZi/YB/P7wQHyB0E7dzft3MccBAe4&#10;O9gP9pHfC9q425GujRklnsGcq8az4mkGur4oludBClwP8YzEj4HEuBpofqah8C1wH9BzystAseo+&#10;U3eSphvmeRF9GlmopaSXQguitX8BT6zn0y5XuxV8r6OC38de4b5HuojVsJo3FLqnLkbK3+6/xZR+&#10;RcOfFyv99qFMauUPfO7l3171+qmvxPql/Xpzu+pCxr61W2qfe5nam/tzL1OedT5a1f/cS7Of7XMv&#10;rd36W3zDsRP+3EvxbXMylmu97V/VB+fkYjIn/ixkkpRfMo6N82s5Jz3JnFx3c5Lsk/dNiXctU83/&#10;c58kc5LMiV0DjQm7BifX+P77rmSf2OrIpCm/mJxdyb1wci/MNdzfD/Zc4xeTazxEJNeTzLN7cJ9c&#10;6+eTv9rfl/AX5lDPyb/99wRm19Jr9Rxv8WV7jo/6rtzeAwTfCYzmnUCgvu8ztrbA8QwOAmsLv8+x&#10;etkqB2WZOcn5WaCr6CO7k7H7Aqn+TorOGvtcQGuTzYUgKDwKe7KUyqWugs9rXO2+QV7j6j2VdHi/&#10;4aVB3wbKZ4tZ+p3AdIqJ2XT1rsX2ykhs9uA9iWvW5CKtCjwjQ/DOC9s7H1guc+/5f2vldX+v2DCW&#10;nqn902L1s/bu371Z55X3fmaDl352udxFUnNuOrL7tPP788d0RLPrfPGtOqUm4/1xbfyGxzJ+vB6y&#10;d3Fixm5JOtN+0/q5y9a2OPf574/LjOePs+ajj3t/60U8Sr701U++pIkXnyrXuB1eKNb+6/lbroTf&#10;ecngJKC1IakHq7xc5mdmJ5DvBDJka+8KY6iuFORae3e7D649jae1o1R+aVzZqfLzqre8SBwHahj8&#10;NtIUkGSWB0sk8z8TbYz+XlMPHJwH3aALnAAdoAWkgfj6HwAAAP//AwBQSwMEFAAGAAgAAAAhAGlW&#10;a4hgDwAAOKYAABQAAABkcnMvbWVkaWEvaW1hZ2UxLmVtZuydbXBU1RnHT8AAVqir7TAofEgdK/hC&#10;G1+mk29Gah0UdCJgRW0lVtA6gkQEqsjLihDAggmvhrcsoEGhaqi1L3aoYWo71vZDnOmHOowaO8XS&#10;OkhopY7WDunvf/c+ye0tu9nsAtWee8J/z+vz3PP8z3POPefuslvmnFsJLFxS5txoYOH2C50bDyq+&#10;cf01zpW5qp3O/bbcuYE0OBNMB9eCxgHOnXuaczf2c25WRJ4qd+4Zp7sjO8vd9e4qN8mN53WMq3DX&#10;uHvc3W6Om+WmqRHhLDAYDAKngxSoDXEGcSpM1xLH68+mTLK69DhQDSoBXeVa2XLVpYCFrkXOCRYs&#10;fykFVTRWe9f/uqC6q6uLGGT/OZcm29bmgr82rlddTUEDyIBWQKFrBx2gE11dXBxUgEpQDWpALagD&#10;adAAMqAVtIF20AE6QVcX4p2IdyDejngb4q2IZxBvQDyNeB3itYjXIF6NeCXiFYinJO4Qd4g7xB3i&#10;DnGHuEPcIe4Qd4g7xB3iDnGHuEPcdTlZkbWmnbgNtIIMaABpUAlsDK4grXH8clhGOj2S9DCAiwQB&#10;ToOktVHmYqA2FuSLgrXB79KWpk16Ai911Pcn/jA7SCbqGoMBDLLnjcXLpru5vM7G7+50d3S3Kj6x&#10;vNPh8ZFw4M2Jyo09/60gdmH+9mWLjx3ThHEDgvZlC/bfoFx3CNttC8ut202HQ/1hvenbX3GgRrI1&#10;C7bWKg5eiE1OZQqfy0audoW7V0nTP3DNkqA/199aJrqdxVZv7c0+cTt1bjCc3eOgMhuHIYzDKPIa&#10;e5VHx+SDZExgpCckYwIXns6T6JyJroe2iMTXQ5V/E1wCtHaOACkmeTlQXapsBCgvG0nJSGptPsbX&#10;yCm0rQLlYUwU5BUr2LoRm6rd+iRnurVG3wwqQbxPahfvk/ImG++XrRmSs7TssvbiyNK0SQ+XfvA2&#10;EAdWF9dr9kqX7FawWP03e4OKyIvpi/ZB7b8GUkDX1RicCb4YyZPsZ7Lxvlh5XGcxOnLxsZkO5OMj&#10;Vx/MLslH7bJ8KXb1RUcuuyaXaJfko3ZZvhS7+qJjUA7/1bwZDWxcCvUZGy+tAZI3H7J8KXb1RUc+&#10;u7SxKcUuyUftUp5Q9PySXYXqyGfXTDpRil2Sj9qlPKEkuwrVkc+u1XSiFLskH7VLeUJJdhWqI59d&#10;L9CJUuySfNQu5Qkl2VWojnx2/Z5OlGKX5KN2KU8oya5CdeSz6yidKMUuyUftUp5Qkl296RjFBQaD&#10;04D1PZeNWofy3aOnoKMq1KVYwWKlET9usOtG+9CPlnav0L1G1zVuLE9xr9zkskU6dF+1a/f1/mV9&#10;KKZP/SPXzdW/t2mTj2vrdy7OJN8/wpnlKS6asz8gPBSddu04Z8Ooly8R+p3Di9I6DwwN00Q8O3Nu&#10;MpCu09H1R+JhxPxzr1QOGdP+weAxVicfGA+iAX1BqKFwtLss8Fv60d2nXHyeiP1llE/pU55QNJ9N&#10;CJ8IPsWpdInPZuI4n1an7ubjs5L6QricTLtSfFPyUS4tT3HRXN6E8IniUrrE5W3EcS6trjcuL0M2&#10;ymUhc34kMqXsqS8M5W1NsjzFRfM6DGHZciLmvHRJz3ngCiAObc5bXe9z/vKC57z4vAHk6ruV51pD&#10;xZ/ko3wqTyiJz4kosGvjI2lLU5wWD4WuoWp7DRCfN4E4n6rrnc/C11DxORNYf+N9t/J8fEo+yqfy&#10;hJL4nI0Cu3a8T33l8250ic+5IM6n6nrn89I++edqdObqu5Xn41PyUT6VJxTN5wiENwC7drF8TkKH&#10;dK0A4rMJRPm0OpWNB9EQvcdXUkEfuvszKDJfykkPpy4FRoIXQK5+W3k+LiUf5VJ5Qklc/hQFdu1S&#10;udyNLnH5EohzqbreuLyUNoVyqfNQrn5beT4uJR/lUnlCSVy+gQK7dqlc/g5d4nI/iHOput64vIw2&#10;hXJ5lLa5+m3l+biUfJRL5QklcfkxCuzapXJ5CF3i8hMQ51J1vXF5OW3E5ThQDSpBOagAkhVSYCTQ&#10;unEWBQNAPN+bPKJBsPfI4/lRFAwGGospoCpMK1awWGn1KRu6LBHExml0PLElfRG1w8BCcB+oB7rH&#10;WPv4GPRmS9z2eH4Uus2W3nTRNAi5eEm44By7KIuTxcVmRmAWeBLMAz77xSbsvx/sAA95zkVzyMXO&#10;hAuX+EXPfWR76Be7Er8IzhZaL7YlXCRcRPZaTfhD4hfZfecTIReZZI64NSEXup/4vr9YFXKxPuHC&#10;LYGDe8FK8ADweQ+erBc9e61n8QWdy14EP/DcL57Bfp1F9oDngc9zpA373wWvgvc950K+8B74Cfi7&#10;51xcjf0dYDw46DkXDdh/COh+ctRzLvZgv+bIz4Dvc2QfHGjt/A3wfe3UPbUF7AHPAZ/vqbJfz31/&#10;DHZ7zsUi7Nd6sQz4vl4kftFzHnkEf9A5dQXw/Zy6GA7mgMfAAuDz2iku5odc6FmGz1yIh4VAPNR7&#10;zoV4WBXysN5zLuQXy4H8ohH4Pkd0PhMXOp/5zEUd9q8ED4J1wGcubsH+v4E7wMeec6H1Qn6hOeK7&#10;X+g8Ih50HhEnPs+RupCDZL3gu2vgYi0QF/ocm89+MQv7N4F5YIfnXNRgv94PmAxeBj77hc6mjWAp&#10;aAI+c6Fz6mygM7vurz5zkcb+qWA5mA585kJnVH1eaz3w/XM5a0IudC/xnQudTeUXmYQL9ywcJJ9F&#10;yX6m8Rm4aAF7wHPA57WzDfv/DF4Fhz3n4nnsfw8kn0Vx7uvw8DYYB+QfPs+RRuw/BLT/Pgp85kLP&#10;fcWF7q2+c7EQDv4K6oGee/rsF9Ow/yMwA+g/ufrMxUQoeB/cBv4BfOZC5xBxoWdavnOh8/o/gc7r&#10;/ZI5Euw3NUc+BD7PkauxvwOMBwc950Jr514gv/iV51yYP0yCh07PubgK+98E14IDnnPxMPavAo+C&#10;9Z5zsQD7V4OlYKPnXMzCfu235gHtt3y+p9Zgv57jTAYvA5+5WIT9OqsuAzqr+syF1szZ4Ptgvudc&#10;pLF/MVgOHgM++8UE7P85uBX80nMuHsD+rUD7jBbPubgf+zcAvZfa7DkXWi8fB0uAOPF5vdB9RPND&#10;9xGlfeYijf2PAN1HVgCfudA+ayXQPmud51wkZ7Oe/3s3C1/YBOaBHZ77hdYKndW1Vmz3nAutF4LW&#10;C8HntbMO+/X+8oNA7y/7zIV8Ig3kE7qv+syF9ldaO7XX8n3tTM5mPffU5GzWw0VyNuvhYirrxMdg&#10;Oigr83vt1B5c99SlILmn9jwDFyen4p46hetUgdPCmKjn9wDOKwvKVRYP1jfJWbof6ZvB+SAdpvcR&#10;rwWqa+YbLXYAaz+QZpamujudS6f2HNK/F5jOLeiTXtNTrM5XYjpb8ugcRdvBQP0smL8uGkeC9TeX&#10;rXfS9kawE/wQiL/l/ErRI1husnFbi+oXeqPBdOfq1xwavx5Cv5Wmfq11R/iNmsM5+9WbzrvQcR14&#10;MdCV1bnEfZdneMWP61x0vR7C+rmuxH6OQ1872AZM52I+PXaP+1fRtl+Erh1AvOpeID7Huj/h5/ty&#10;6uzLOEufQsz9unUfd5zpx4PI3AdeBj8CY8BK3sleyVOjVbyrv4rVuoFTcgM730b+d+xqt4XvH96K&#10;L2ylRTMtmhm/DK0yfC45Q8sMLTO0zNAyQ6sMLTLB3zZS28EOSp8ET9GihZY7kXgayV1o2YXW3Wjf&#10;zZV30YtdvCP0NDPiad413MkppIU7yFM8+X0S7OCJ53awjXePMqAZbAVbwGawCWwETeAJsIG268E6&#10;ZNeCNehajc5GdDdwjVVcaxV/K3m6LA7Mn/PNP/lKNagE5aACQGuAFLEF+/2NeN6uMYh1cSSVw4DG&#10;KghdgZt090Pl8iO10Rq5LEQjsemJ97W3/umaI8DJ+k0a65fss3TUDtsX1NOHps+wHVPpu/Z6M8DJ&#10;/Exlb+PJ5YNQiL8dbzzmI/04WAqeANbm0+ZXo+hboffmvqyN5fhpfI7JNxtOIhdRW0od3yn0swpo&#10;jilWsNixzyuWC5unJ9svPgtc2FyfDrf/F+e6EvzC1oslcLEBnKz1IuoXeX1cYwKy4T93Q9Y3zQ1L&#10;az7cDM4Hd4ERYAuwfd8WSu7i19qsfXwdLLhfkTMWvw/JFXqC6T5ev75Fs3lgJtgLXgAp0MT+pIld&#10;zEawiR3NZrCFtHZmzexsmlnFt4It7Gc2g02kN4ImVjLJ2jVLsacva4nxLHvkKw8B2fIMSIFPgz0D&#10;6MfxgnF1vPExv5Hv6Gz5EpCt2ik/zp/JxnmeQJs6HLWc+GjMIRp7HPjsSZw6ZrhpfE9mBb/lO819&#10;j3gC3jCDb7fSvr2YMOz9ni2m5FNPvTVR8eQD2djyty9bfOwYHefXCmW6Kzv4RtBOaQVrty0st26P&#10;OpTVb/UW7684UCO5xoVbaxUHL8QmpzKFVPBK/Yrga0Kd6R+4ZknQn+tvLbtYTSy2emtv9vWnzdS5&#10;bpDa2jiIb0sP4V5v81fl0TE5koyJaOsOqTBlHBvnp3JMOpMx6R4PJVJh7n85Jsk8CQchjJIx6bkv&#10;JPeTnnt8Mk+SeWL7EmPC9kXJPEnmSW3oFMlemOfbyfkkeLaZnE+c+yydGU/1+eQvh0/uOf6jcB7a&#10;fcriUzUmZl+uc3ypz8rtOUD0mQAPC9KR8vRw1uUUqAcXsThbXfx5jpVL1zAwGBD6ncOL0hxd+w0N&#10;00RuEpgOpHc4ep8lHk2s9f+VyiFj2j8YPMbqpHM8iAb0BWEyhZNdBd9TMMN9m7SupYc1kmH9COJo&#10;346XzmWz5FuAyRRjs8lqLbPnKwPQ2UnvidwSDS7hxD7zQnd9/Xek95PwmdM74VwRvwoW76t+c6Ly&#10;Vt/+2rs1yrsJX5mr6J2v3qHuElKXX7Bz9V4XtueLEIJnYi3PHawJqsOXM8Pr2vXTy7P9iOs7cnZW&#10;b9lrg+6U6AVzxkyZ2eDclQ9/Pnu98Dr3feHR4JmXeFS48pYv/UIDLz6Vr3KPBaZY/a/H1h+LP/OS&#10;wqFAvqFgvqf0fHAWaAFSZL53jGuorBzk871b3H/7nq4n31Gsfum60jMqTKvc0iLx86CKi19LnAIK&#10;WffARbL/sta2tbngr4333KuraQVhvPPvXCugMPjURgdxJ7Z0oQxUgEpQDWpALagDadAAMqAVtIF2&#10;0AE6QVcX4p2IdyDejngb4q2IZxBvQDyNeB3itYjXIF6NeCXiFYinJO4Qd4g7xB3iDnGHuEPcIe4Q&#10;d4g7xB3iDnGHuEM8+J6NDpe1qI24FWRAA0gD8fVvAAAA//8DAFBLAwQUAAYACAAAACEAqO0Rqp4K&#10;AABcUAAAFAAAAGRycy9tZWRpYS9pbWFnZTMuZW1m7JxtjFRnFcfPsl1YLNABDVkLH0ZCu1ssukBj&#10;N8bElUTS2m2zAi2Y1rJESdMIBbFgrI2d0C2UprBQtSyFsrQKtaSVhERNE+KSNH4wxqyJH2waA22i&#10;sR+qS1JiNE0Yf/8798w+vd152blboHIP/Od5Pec55/8897kvO3eazOxp4HJzk9li4HL/TWY9IP/V&#10;O1eYNdl9vWZvTzGbRofrwEZwO9g31ez6a8y+TtvWQJ8mu/7a6Xb+eIvdaV+x1dbD53LL2wp70B6w&#10;bbbVNqgTMhvMAK1gOsiBvhjXkubifB9psn0OddLV0HeAbtAJWkAeqF7IAZfiY2aCi5eXUNFFZ/W3&#10;5q9FzcVikbTIvygxK5AOD1v0b5jxurupGABD4CSg0kbAOTCKrSKDgzzoBN2gF/SBLaAABsAQOAmG&#10;wQg4B0ZBsYj6KOrnUB9BfRj1k6gPoT6AegH1Laj3od6LejfqnajnUc9J3VA31A11Q91QN9QNdUPd&#10;UDfUDXVD3VA31A11K5qiKEUzQjoMToIhMAAKoBP4HNxCXvN4Q1xHvtBOvg2wRCKB0yjrfVT4LFAf&#10;F61Fwfuw7gqep09hJR9baG8m/XdpklzV9kUTGBUX3MYq22jb+XyYdfctW1/u1XjmyVFjxY/Jn/54&#10;dpVKbbPORamX79+14+JFHTA2NerflD97l0ou3q8zrne3B/9Vsu/tnr6Z/1uvdPu++Ou+KNUH4nql&#10;ktkn4kzfbvuOsm5/2jP9kT9z25pEpXnq7d7f4xO3394eTWd5HlTn8zCTeeigrLlXfTgn72VzAiNj&#10;ks2Jma/jq+04CY+ZcD/0TSS5H6r+HnAz0N45H+Q4yFuA2nJN80FLUzs17bT68ZjcI9fRtwu0xClJ&#10;VFYq8X0jcaiW7UnPbWuPXgM6QdIn9Uv6pLLrJv3yPUN6nldc3l8ceZ4+hXmyD84CceBtSbser2wp&#10;bomn8t/jjRqCD7cX+qD+XwA5oHE1B9eBTwVlslNcN+mL1ydtNmKjEh+HcKAaH5V88LikH8bl5TRx&#10;TcRGpbjWpoxL+mFcXk4T10RstFZYvzpuFgOfl3rXjM+X9gDp+xrycpq4JmKjWly6sEkTl/TDuFRG&#10;Gj6+FFe9NqrFtRkn0sQl/TAulZFUcdVro1pc+3EiTVzSD+NSGUkVV702qsV1CifSxCX9MC6VkVRx&#10;1WujWlx/xok0cUk/jEtlJFVc9dqoFtcFnEgTl/TDuFRGUsVVy0YHA8wA1wD3vVKM2oeqnaPXYaMr&#10;tqVU4qnyqI8rPm7owxR6+rlC5xqN69x4meqa3FSKRTZ0XvWxJ3r+ch8a8ak5GLeSf2fpU41r97sS&#10;Z9JvDjjzMtUNc/YXlOdi08dOctZGu9YSMuXTfCiv+4G5cZ6EZ2dma4FsTcfW26RtpPy31ztnLh95&#10;b8Zyb9Ma6AGhYC+SXioX29Jo3eJH2adKfE7G9WXIp+ypjDTM5yDKk8GnOJUt8XmENMmnt8ndanx2&#10;0l4Pl2vpl2ZtSj/k0stUN8zl3ShPFpeyJS7vJU1y6W21uFyKbshlPcd8OzpprqlvivV9T/Iy1Q3z&#10;2oayYpmMY162ZGcBuAWIQz/mva32Mb+s7mNefN4FKvnu9ZX2UPEn/ZBPlZFUfK7CgI/NGil4nuqC&#10;eKh3D1XfFUB83g2SfKqtNp/176HiczNwf5O+e301PqUf8qkykorPhzHgYyd9miifD2BLfG4HST7V&#10;VpvPJRNan/uxWcl3r6/Gp/RDPlVGGuZzPsrPAh+7UT5XY0O2dgPxOQhCPr1NdT0glPAc30kDPpT9&#10;aQ2Olxby82jLgXZwClTy2+urcSn9kEuVkVRc/gYDPnZaLk9gS1y+BpJcqq0Wl0voUy+Xuh+q5LfX&#10;V+NS+iGXKiOpuHwDAz52Wi7/gC1x+SZIcqm2WlwupU+9XF6gbyW/vb4al9IPuVQZScXlfzHgY6fl&#10;8l1sicv3QZJLtdXichl9xOUdoBt0ghaQB9IVcqAdaN+YTcVUkCzX0kc1Ev8bebLcQcUMoLlYB7ri&#10;vFKJp8rLp5IUPROlzmk4n8RSWERrG/gReAjsBDrHeP/kHNSKJRl7styBbY+lli26RlKJl4wL7mMf&#10;K+Gj4uIQM7AV/Aw8Aq7mdfEc8X8XvAh+cJVzcSTm4njGhWXrYuw88kK8Ll7O1kV0b6H94mjGRcZF&#10;cK01yHrI1kXpuvNAzMVQdozYMzEXOp9c7dcXe2IufnoJuah6Db2gKbr/wp0PiV8Th/dWU+i1BiwE&#10;hTh/hvTHQG1H+Hb2i8B1p9HN8zSX85Vs6n5N9k8Dt3kYe7Lrdhq1+XrC5rEqNsP7uVr8KW5JsZSU&#10;P93f8WJ9lF67gO5Nfwt+CXS/esj220tceb1kB+1lOwB+Yidg4oTtIf80eIq2J8EuO85d7TF7wn5u&#10;/dzH9MP74/YCOGo7+I71DjjbYc+Dw+BQhP0VOQzjTXv/6nG3Mt/tcVziIJJitEzKfqh+EVDsfmzo&#10;eegjwO0k57uWfxpzPvionlu4X4rP82Ecvt/pHvPjHMcB/Pfz+cc5jsE4Dl3DX8lxdOCfP0OazD2n&#10;hXW6CNs6xpyLo+T/L87FnL8msv9mXIztqxkX43OhfUL73qW81696vONLEyjJB68ywvOP53U8rAEL&#10;wa1gG5CWUrUVyd06Sdc+fl7nb4hYHhP3Re2ed7/uo0778GZwGpwCOTDItc8g1zoHwXNc9xwCh8k/&#10;D45wF3HE9pLfS90e2vbQZy9996IzEOn6ONOC8zJmy+8ZyZd1oAsor1TiqU1wLwnj6ceO9lPF8guQ&#10;A1dCPFPxYzxxrsabn4Uo6LpU86Rr5teAYtW16bNcZ7pukueV9NnCQm0hvZBYEPvGFvCc1bxNt8k2&#10;2Pcsz/c9Ntj3SVeyGjbZ+mhc1Ccsbf+MprSsV/f7Qu+8saqsRMb1+uJ6d7vj3ZJ9b/fU36s70/+r&#10;PtmJPkhdT3WSXPRJe/xenduv9F6dt3t/j68ZO8n36sS3z8nMYL2rPpyT89mcxLNQSnJxyTl2zi/l&#10;nIxmc3LFzUl2nHxgSrK9Czp8v6/5/ml2PtHiyc7xkHA5zifZ3qXlNya5OHs5z/HZnIzNh3K5uJjN&#10;Cc/kav3uR3Y+0WrJzieQcDnOJ5f6/uSd+Pdr4i1i0q+7/hM/J/DrOU8v1X28x1fpPr7W37acF/9+&#10;ZLLszwHCZwKtPBMI6svf4d+J8iIeVHhb8nmO18tWG9DfJpCq7xpupIPszsPuK6T6HSY9C/H3jrxN&#10;NntAKNwKR7KWyrWW532wTfZN8hpXz6mkw/ONKA19Gy9fKWbpHwOu00jMrqtnLf58ZSo2R/GexPo1&#10;ucjkPvMqFgu7H1wvu+/Hv+X0VnysiF+Jp2e6/7pKZW8f+f3fe6Pywc9tj9LPr5e7SG7Zjcf3n7a4&#10;Pz/WJZrt2Kv/6FXqMhCP6+Pnnyj58VbC3vk5JbtNhVL7jduWr9s8YPblH84qjReP89AnH49+S0o8&#10;Sr5072de0cSLT5W77KkoFG//3W07LyafecngXKC1IVkNNkY5s0dJZ4NjQIZ87V1kDNW1gB4QisaX&#10;aO19wz689jSe1o5S+aVxZacjzqve8yJxFuhi8NtJc0CCeX2WviegbAFcRb8HN0q458CIwgYnwRAY&#10;AAUgvv4HAAD//wMAUEsBAi0AFAAGAAgAAAAhAKbmUfsMAQAAFQIAABMAAAAAAAAAAAAAAAAAAAAA&#10;AFtDb250ZW50X1R5cGVzXS54bWxQSwECLQAUAAYACAAAACEAOP0h/9YAAACUAQAACwAAAAAAAAAA&#10;AAAAAAA9AQAAX3JlbHMvLnJlbHNQSwECLQAUAAYACAAAACEAISqPjSIGAABqIQAADgAAAAAAAAAA&#10;AAAAAAA8AgAAZHJzL2Uyb0RvYy54bWxQSwECLQAUAAYACAAAACEAj/lMctMAAACtAgAAGQAAAAAA&#10;AAAAAAAAAACKCAAAZHJzL19yZWxzL2Uyb0RvYy54bWwucmVsc1BLAQItABQABgAIAAAAIQAioHEo&#10;4gAAAAwBAAAPAAAAAAAAAAAAAAAAAJQJAABkcnMvZG93bnJldi54bWxQSwECLQAUAAYACAAAACEA&#10;Vy7STswKAADoUgAAFAAAAAAAAAAAAAAAAACjCgAAZHJzL21lZGlhL2ltYWdlNC5lbWZQSwECLQAU&#10;AAYACAAAACEAcGp/zS4MAAD8awAAFAAAAAAAAAAAAAAAAAChFQAAZHJzL21lZGlhL2ltYWdlMi5l&#10;bWZQSwECLQAUAAYACAAAACEAaVZriGAPAAA4pgAAFAAAAAAAAAAAAAAAAAABIgAAZHJzL21lZGlh&#10;L2ltYWdlMS5lbWZQSwECLQAUAAYACAAAACEAqO0Rqp4KAABcUAAAFAAAAAAAAAAAAAAAAACTMQAA&#10;ZHJzL21lZGlhL2ltYWdlMy5lbWZQSwUGAAAAAAkACQBCAgAAYzwAAAAA&#10;">
                <v:group id="Group 96843" o:spid="_x0000_s1277" style="position:absolute;width:55105;height:56906" coordsize="55105,5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MKKxwAAAN4AAAAPAAAAZHJzL2Rvd25yZXYueG1sRI9Pa8JA&#10;FMTvgt9heYI33URb0egqIrb0IAX/gHh7ZJ9JMPs2ZNckfvtuodDjMDO/YVabzpSiodoVlhXE4wgE&#10;cWp1wZmCy/ljNAfhPLLG0jIpeJGDzbrfW2GibctHak4+EwHCLkEFufdVIqVLczLoxrYiDt7d1gZ9&#10;kHUmdY1tgJtSTqJoJg0WHBZyrGiXU/o4PY2Czxbb7TTeN4fHffe6nd+/r4eYlBoOuu0ShKfO/4f/&#10;2l9awWI2f5vC751wBeT6BwAA//8DAFBLAQItABQABgAIAAAAIQDb4fbL7gAAAIUBAAATAAAAAAAA&#10;AAAAAAAAAAAAAABbQ29udGVudF9UeXBlc10ueG1sUEsBAi0AFAAGAAgAAAAhAFr0LFu/AAAAFQEA&#10;AAsAAAAAAAAAAAAAAAAAHwEAAF9yZWxzLy5yZWxzUEsBAi0AFAAGAAgAAAAhAA1gworHAAAA3gAA&#10;AA8AAAAAAAAAAAAAAAAABwIAAGRycy9kb3ducmV2LnhtbFBLBQYAAAAAAwADALcAAAD7AgAAAAA=&#10;">
                  <v:group id="Group 96844" o:spid="_x0000_s1278" style="position:absolute;width:55105;height:56908" coordsize="55105,5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Vr+xwAAAN4AAAAPAAAAZHJzL2Rvd25yZXYueG1sRI9Pa8JA&#10;FMTvQr/D8gredBP/odFVRGzxIIVqQbw9ss8kmH0bstskfvuuIPQ4zMxvmNWmM6VoqHaFZQXxMAJB&#10;nFpdcKbg5/wxmINwHlljaZkUPMjBZv3WW2Gibcvf1Jx8JgKEXYIKcu+rREqX5mTQDW1FHLybrQ36&#10;IOtM6hrbADelHEXRTBosOCzkWNEup/R++jUKPltst+N43xzvt93jep5+XY4xKdV/77ZLEJ46/x9+&#10;tQ9awWI2n0zgeSdcAbn+AwAA//8DAFBLAQItABQABgAIAAAAIQDb4fbL7gAAAIUBAAATAAAAAAAA&#10;AAAAAAAAAAAAAABbQ29udGVudF9UeXBlc10ueG1sUEsBAi0AFAAGAAgAAAAhAFr0LFu/AAAAFQEA&#10;AAsAAAAAAAAAAAAAAAAAHwEAAF9yZWxzLy5yZWxzUEsBAi0AFAAGAAgAAAAhAIKJWv7HAAAA3gAA&#10;AA8AAAAAAAAAAAAAAAAABwIAAGRycy9kb3ducmV2LnhtbFBLBQYAAAAAAwADALcAAAD7AgAAAAA=&#10;">
                    <v:group id="Group 96845" o:spid="_x0000_s1279" style="position:absolute;width:55105;height:56908" coordsize="55105,5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9lxwAAAN4AAAAPAAAAZHJzL2Rvd25yZXYueG1sRI9Ba8JA&#10;FITvQv/D8gq96SZWg01dRUSlBxGqhdLbI/tMgtm3Ibsm8d93BcHjMDPfMPNlbyrRUuNKywriUQSC&#10;OLO65FzBz2k7nIFwHlljZZkU3MjBcvEymGOqbcff1B59LgKEXYoKCu/rVEqXFWTQjWxNHLyzbQz6&#10;IJtc6ga7ADeVHEdRIg2WHBYKrGldUHY5Xo2CXYfd6j3etPvLeX37O00Pv/uYlHp77VefIDz1/hl+&#10;tL+0go9kNpnC/U64AnLxDwAA//8DAFBLAQItABQABgAIAAAAIQDb4fbL7gAAAIUBAAATAAAAAAAA&#10;AAAAAAAAAAAAAABbQ29udGVudF9UeXBlc10ueG1sUEsBAi0AFAAGAAgAAAAhAFr0LFu/AAAAFQEA&#10;AAsAAAAAAAAAAAAAAAAAHwEAAF9yZWxzLy5yZWxzUEsBAi0AFAAGAAgAAAAhAO3F/2XHAAAA3gAA&#10;AA8AAAAAAAAAAAAAAAAABwIAAGRycy9kb3ducmV2LnhtbFBLBQYAAAAAAwADALcAAAD7AgAAAAA=&#10;">
                      <v:group id="Group 96846" o:spid="_x0000_s1280" style="position:absolute;width:55105;height:56908" coordsize="55105,5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2ESxwAAAN4AAAAPAAAAZHJzL2Rvd25yZXYueG1sRI9Ba8JA&#10;FITvBf/D8gRvdRNrg42uItIWDyKohdLbI/tMgtm3Ibsm8d+7QsHjMDPfMItVbyrRUuNKywricQSC&#10;OLO65FzBz+nrdQbCeWSNlWVScCMHq+XgZYGpth0fqD36XAQIuxQVFN7XqZQuK8igG9uaOHhn2xj0&#10;QTa51A12AW4qOYmiRBosOSwUWNOmoOxyvBoF3x1267f4s91dzpvb3+l9/7uLSanRsF/PQXjq/TP8&#10;395qBR/JbJrA4064AnJ5BwAA//8DAFBLAQItABQABgAIAAAAIQDb4fbL7gAAAIUBAAATAAAAAAAA&#10;AAAAAAAAAAAAAABbQ29udGVudF9UeXBlc10ueG1sUEsBAi0AFAAGAAgAAAAhAFr0LFu/AAAAFQEA&#10;AAsAAAAAAAAAAAAAAAAAHwEAAF9yZWxzLy5yZWxzUEsBAi0AFAAGAAgAAAAhAB0XYRLHAAAA3gAA&#10;AA8AAAAAAAAAAAAAAAAABwIAAGRycy9kb3ducmV2LnhtbFBLBQYAAAAAAwADALcAAAD7AgAAAAA=&#10;">
                        <v:group id="Group 96847" o:spid="_x0000_s1281" style="position:absolute;width:55105;height:53060" coordorigin=",3356" coordsize="55115,5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8SJxwAAAN4AAAAPAAAAZHJzL2Rvd25yZXYueG1sRI9Ba8JA&#10;FITvBf/D8oTe6iatWpu6ikgrHkRQC+LtkX0mwezbkN0m8d+7guBxmJlvmOm8M6VoqHaFZQXxIAJB&#10;nFpdcKbg7/D7NgHhPLLG0jIpuJKD+az3MsVE25Z31Ox9JgKEXYIKcu+rREqX5mTQDWxFHLyzrQ36&#10;IOtM6hrbADelfI+isTRYcFjIsaJlTull/28UrFpsFx/xT7O5nJfX02G0PW5iUuq13y2+QXjq/DP8&#10;aK+1gq/xZPgJ9zvhCsjZDQAA//8DAFBLAQItABQABgAIAAAAIQDb4fbL7gAAAIUBAAATAAAAAAAA&#10;AAAAAAAAAAAAAABbQ29udGVudF9UeXBlc10ueG1sUEsBAi0AFAAGAAgAAAAhAFr0LFu/AAAAFQEA&#10;AAsAAAAAAAAAAAAAAAAAHwEAAF9yZWxzLy5yZWxzUEsBAi0AFAAGAAgAAAAhAHJbxInHAAAA3gAA&#10;AA8AAAAAAAAAAAAAAAAABwIAAGRycy9kb3ducmV2LnhtbFBLBQYAAAAAAwADALcAAAD7AgAAAAA=&#10;">
                          <v:shape id="Picture 96848" o:spid="_x0000_s1282" type="#_x0000_t75" style="position:absolute;left:26552;top:29262;width:28545;height:28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dIywwAAAN4AAAAPAAAAZHJzL2Rvd25yZXYueG1sRE/Pa8Iw&#10;FL4L/g/hCbtp2uHUdUaRwcCDB6ey87N5bcqal5pErf/9chB2/Ph+L9e9bcWNfGgcK8gnGQji0umG&#10;awWn49d4ASJEZI2tY1LwoADr1XCwxEK7O3/T7RBrkUI4FKjAxNgVUobSkMUwcR1x4irnLcYEfS21&#10;x3sKt618zbKZtNhwajDY0aeh8vdwtQp2+bS7vlX5ufoJ/jKP5/phjnulXkb95gNEpD7+i5/urVbw&#10;PltM0950J10BufoDAAD//wMAUEsBAi0AFAAGAAgAAAAhANvh9svuAAAAhQEAABMAAAAAAAAAAAAA&#10;AAAAAAAAAFtDb250ZW50X1R5cGVzXS54bWxQSwECLQAUAAYACAAAACEAWvQsW78AAAAVAQAACwAA&#10;AAAAAAAAAAAAAAAfAQAAX3JlbHMvLnJlbHNQSwECLQAUAAYACAAAACEAQPXSMsMAAADeAAAADwAA&#10;AAAAAAAAAAAAAAAHAgAAZHJzL2Rvd25yZXYueG1sUEsFBgAAAAADAAMAtwAAAPcCAAAAAA==&#10;">
                            <v:imagedata r:id="rId147" o:title=""/>
                            <v:path arrowok="t"/>
                          </v:shape>
                          <v:shape id="Picture 96849" o:spid="_x0000_s1283" type="#_x0000_t75" style="position:absolute;top:29357;width:28545;height:28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AKKxgAAAN4AAAAPAAAAZHJzL2Rvd25yZXYueG1sRI9Ra8Iw&#10;FIXfhf2HcAd703RjqO2MIoNB2UCw7gdcm2tTbW5KktXu3y8DwcfDOec7nNVmtJ0YyIfWsYLnWQaC&#10;uHa65UbB9+FjugQRIrLGzjEp+KUAm/XDZIWFdlfe01DFRiQIhwIVmBj7QspQG7IYZq4nTt7JeYsx&#10;Sd9I7fGa4LaTL1k2lxZbTgsGe3o3VF+qH6vA8flY7vyhvAzNcRs+zaLP919KPT2O2zcQkcZ4D9/a&#10;pVaQz5evOfzfSVdArv8AAAD//wMAUEsBAi0AFAAGAAgAAAAhANvh9svuAAAAhQEAABMAAAAAAAAA&#10;AAAAAAAAAAAAAFtDb250ZW50X1R5cGVzXS54bWxQSwECLQAUAAYACAAAACEAWvQsW78AAAAVAQAA&#10;CwAAAAAAAAAAAAAAAAAfAQAAX3JlbHMvLnJlbHNQSwECLQAUAAYACAAAACEAZMQCisYAAADeAAAA&#10;DwAAAAAAAAAAAAAAAAAHAgAAZHJzL2Rvd25yZXYueG1sUEsFBgAAAAADAAMAtwAAAPoCAAAAAA==&#10;">
                            <v:imagedata r:id="rId148" o:title=""/>
                            <v:path arrowok="t"/>
                          </v:shape>
                          <v:shape id="Picture 96850" o:spid="_x0000_s1284" type="#_x0000_t75" style="position:absolute;top:3356;width:28545;height:26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LvGxQAAAN4AAAAPAAAAZHJzL2Rvd25yZXYueG1sRI/LagIx&#10;FIb3hb5DOEJ3NWOpt9EoKhVdiODlAY6T48zo5GRIUk3fvlkUuvz5b3zTeTSNeJDztWUFvW4Ggriw&#10;uuZSwfm0fh+B8AFZY2OZFPyQh/ns9WWKubZPPtDjGEqRRtjnqKAKoc2l9EVFBn3XtsTJu1pnMCTp&#10;SqkdPtO4aeRHlg2kwZrTQ4UtrSoq7sdvo2BnP+9uOTwv4v5yG24wfm22MlPqrRMXExCBYvgP/7W3&#10;WsF4MOongISTUEDOfgEAAP//AwBQSwECLQAUAAYACAAAACEA2+H2y+4AAACFAQAAEwAAAAAAAAAA&#10;AAAAAAAAAAAAW0NvbnRlbnRfVHlwZXNdLnhtbFBLAQItABQABgAIAAAAIQBa9CxbvwAAABUBAAAL&#10;AAAAAAAAAAAAAAAAAB8BAABfcmVscy8ucmVsc1BLAQItABQABgAIAAAAIQBsVLvGxQAAAN4AAAAP&#10;AAAAAAAAAAAAAAAAAAcCAABkcnMvZG93bnJldi54bWxQSwUGAAAAAAMAAwC3AAAA+QIAAAAA&#10;">
                            <v:imagedata r:id="rId149" o:title="" croptop="4504f"/>
                            <v:path arrowok="t"/>
                          </v:shape>
                          <v:shape id="Picture 96851" o:spid="_x0000_s1285" type="#_x0000_t75" style="position:absolute;left:26570;top:3356;width:28545;height:26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YCqxwAAAN4AAAAPAAAAZHJzL2Rvd25yZXYueG1sRI9Ba8JA&#10;FITvBf/D8oTe6sYUJUZXEUsglyo1Ra+P7GsSmn0bsltN++u7guBxmJlvmNVmMK24UO8aywqmkwgE&#10;cWl1w5WCzyJ7SUA4j6yxtUwKfsnBZj16WmGq7ZU/6HL0lQgQdikqqL3vUildWZNBN7EdcfC+bG/Q&#10;B9lXUvd4DXDTyjiK5tJgw2Ghxo52NZXfxx+jICsOyWsRm/Nf/la6Wf4eZ/uTUep5PGyXIDwN/hG+&#10;t3OtYDFPZlO43QlXQK7/AQAA//8DAFBLAQItABQABgAIAAAAIQDb4fbL7gAAAIUBAAATAAAAAAAA&#10;AAAAAAAAAAAAAABbQ29udGVudF9UeXBlc10ueG1sUEsBAi0AFAAGAAgAAAAhAFr0LFu/AAAAFQEA&#10;AAsAAAAAAAAAAAAAAAAAHwEAAF9yZWxzLy5yZWxzUEsBAi0AFAAGAAgAAAAhAJX1gKrHAAAA3gAA&#10;AA8AAAAAAAAAAAAAAAAABwIAAGRycy9kb3ducmV2LnhtbFBLBQYAAAAAAwADALcAAAD7AgAAAAA=&#10;">
                            <v:imagedata r:id="rId150" o:title="" croptop="4162f"/>
                            <v:path arrowok="t"/>
                          </v:shape>
                        </v:group>
                        <v:shape id="_x0000_s1286" type="#_x0000_t202" style="position:absolute;left:11926;top:52311;width:4534;height:4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NXaxQAAAN4AAAAPAAAAZHJzL2Rvd25yZXYueG1sRI9Pi8Iw&#10;FMTvgt8hPMGbJoqKdo0iuwielPXPwt4ezbMt27yUJtr67Y2w4HGYmd8wy3VrS3Gn2heONYyGCgRx&#10;6kzBmYbzaTuYg/AB2WDpmDQ8yMN61e0sMTGu4W+6H0MmIoR9ghryEKpESp/mZNEPXUUcvaurLYYo&#10;60yaGpsIt6UcKzWTFguOCzlW9JlT+ne8WQ2X/fX3Z6IO2ZedVo1rlWS7kFr3e+3mA0SgNrzD/+2d&#10;0bCYzadjeN2JV0CungAAAP//AwBQSwECLQAUAAYACAAAACEA2+H2y+4AAACFAQAAEwAAAAAAAAAA&#10;AAAAAAAAAAAAW0NvbnRlbnRfVHlwZXNdLnhtbFBLAQItABQABgAIAAAAIQBa9CxbvwAAABUBAAAL&#10;AAAAAAAAAAAAAAAAAB8BAABfcmVscy8ucmVsc1BLAQItABQABgAIAAAAIQARNNXaxQAAAN4AAAAP&#10;AAAAAAAAAAAAAAAAAAcCAABkcnMvZG93bnJldi54bWxQSwUGAAAAAAMAAwC3AAAA+QIAAAAA&#10;" filled="f" stroked="f">
                          <v:textbox>
                            <w:txbxContent>
                              <w:p w:rsidR="00675B45" w:rsidRDefault="00675B45" w:rsidP="006E7A3E">
                                <w:pPr>
                                  <w:pStyle w:val="Figcontent"/>
                                </w:pPr>
                                <w:r w:rsidDel="007522EE">
                                  <w:t xml:space="preserve"> </w:t>
                                </w:r>
                                <w:r>
                                  <w:t>(c)</w:t>
                                </w:r>
                              </w:p>
                            </w:txbxContent>
                          </v:textbox>
                        </v:shape>
                      </v:group>
                      <v:shape id="_x0000_s1287" type="#_x0000_t202" style="position:absolute;left:11926;top:25319;width:5169;height:3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BBxgAAAN4AAAAPAAAAZHJzL2Rvd25yZXYueG1sRI9Pa8JA&#10;FMTvBb/D8gRvdVetojEbEaXQU0v9B94e2WcSzL4N2a1Jv323UOhxmJnfMOmmt7V4UOsrxxomYwWC&#10;OHem4kLD6fj6vAThA7LB2jFp+CYPm2zwlGJiXMef9DiEQkQI+wQ1lCE0iZQ+L8miH7uGOHo311oM&#10;UbaFNC12EW5rOVVqIS1WHBdKbGhXUn4/fFkN5/fb9fKiPoq9nTed65Vku5Jaj4b9dg0iUB/+w3/t&#10;N6NhtVjOZ/B7J14Bmf0AAAD//wMAUEsBAi0AFAAGAAgAAAAhANvh9svuAAAAhQEAABMAAAAAAAAA&#10;AAAAAAAAAAAAAFtDb250ZW50X1R5cGVzXS54bWxQSwECLQAUAAYACAAAACEAWvQsW78AAAAVAQAA&#10;CwAAAAAAAAAAAAAAAAAfAQAAX3JlbHMvLnJlbHNQSwECLQAUAAYACAAAACEAfnhwQcYAAADeAAAA&#10;DwAAAAAAAAAAAAAAAAAHAgAAZHJzL2Rvd25yZXYueG1sUEsFBgAAAAADAAMAtwAAAPoCAAAAAA==&#10;" filled="f" stroked="f">
                        <v:textbox>
                          <w:txbxContent>
                            <w:p w:rsidR="00675B45" w:rsidRDefault="00675B45" w:rsidP="006E7A3E">
                              <w:pPr>
                                <w:pStyle w:val="Figcontent"/>
                              </w:pPr>
                              <w:r>
                                <w:t>(a)</w:t>
                              </w:r>
                            </w:p>
                          </w:txbxContent>
                        </v:textbox>
                      </v:shape>
                    </v:group>
                    <v:shape id="_x0000_s1288" type="#_x0000_t202" style="position:absolute;left:38325;top:25319;width:4534;height:4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eg1xQAAAN4AAAAPAAAAZHJzL2Rvd25yZXYueG1sRI9Pi8Iw&#10;FMTvgt8hPMGbJi4q2jWKrAielPXPwt4ezbMt27yUJtr67Y2w4HGYmd8wi1VrS3Gn2heONYyGCgRx&#10;6kzBmYbzaTuYgfAB2WDpmDQ8yMNq2e0sMDGu4W+6H0MmIoR9ghryEKpESp/mZNEPXUUcvaurLYYo&#10;60yaGpsIt6X8UGoqLRYcF3Ks6Cun9O94sxou++vvz1gdso2dVI1rlWQ7l1r3e+36E0SgNrzD/+2d&#10;0TCfziZjeN2JV0AunwAAAP//AwBQSwECLQAUAAYACAAAACEA2+H2y+4AAACFAQAAEwAAAAAAAAAA&#10;AAAAAAAAAAAAW0NvbnRlbnRfVHlwZXNdLnhtbFBLAQItABQABgAIAAAAIQBa9CxbvwAAABUBAAAL&#10;AAAAAAAAAAAAAAAAAB8BAABfcmVscy8ucmVsc1BLAQItABQABgAIAAAAIQDxkeg1xQAAAN4AAAAP&#10;AAAAAAAAAAAAAAAAAAcCAABkcnMvZG93bnJldi54bWxQSwUGAAAAAAMAAwC3AAAA+QIAAAAA&#10;" filled="f" stroked="f">
                      <v:textbox>
                        <w:txbxContent>
                          <w:p w:rsidR="00675B45" w:rsidRDefault="00675B45" w:rsidP="006E7A3E">
                            <w:pPr>
                              <w:pStyle w:val="Figcontent"/>
                            </w:pPr>
                            <w:r w:rsidDel="007522EE">
                              <w:t xml:space="preserve"> </w:t>
                            </w:r>
                            <w:r>
                              <w:t>(b)</w:t>
                            </w:r>
                          </w:p>
                        </w:txbxContent>
                      </v:textbox>
                    </v:shape>
                  </v:group>
                  <v:shape id="_x0000_s1289" type="#_x0000_t202" style="position:absolute;left:38325;top:52311;width:4534;height:4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U2uxgAAAN4AAAAPAAAAZHJzL2Rvd25yZXYueG1sRI9La8Mw&#10;EITvgf4HsYXeEqmlDo5jJZSWQE4tebSQ22KtH9RaGUuJnX9fFQI5DjPzDZOvR9uKC/W+cazheaZA&#10;EBfONFxpOB420xSED8gGW8ek4Uoe1quHSY6ZcQPv6LIPlYgQ9hlqqEPoMil9UZNFP3MdcfRK11sM&#10;UfaVND0OEW5b+aLUXFpsOC7U2NF7TcXv/mw1fH+Wp59X9VV92KQb3Kgk24XU+ulxfFuCCDSGe/jW&#10;3hoNi3maJPB/J14BufoDAAD//wMAUEsBAi0AFAAGAAgAAAAhANvh9svuAAAAhQEAABMAAAAAAAAA&#10;AAAAAAAAAAAAAFtDb250ZW50X1R5cGVzXS54bWxQSwECLQAUAAYACAAAACEAWvQsW78AAAAVAQAA&#10;CwAAAAAAAAAAAAAAAAAfAQAAX3JlbHMvLnJlbHNQSwECLQAUAAYACAAAACEAnt1NrsYAAADeAAAA&#10;DwAAAAAAAAAAAAAAAAAHAgAAZHJzL2Rvd25yZXYueG1sUEsFBgAAAAADAAMAtwAAAPoCAAAAAA==&#10;" filled="f" stroked="f">
                    <v:textbox>
                      <w:txbxContent>
                        <w:p w:rsidR="00675B45" w:rsidRDefault="00675B45" w:rsidP="006E7A3E">
                          <w:pPr>
                            <w:pStyle w:val="Figcontent"/>
                          </w:pPr>
                          <w:r w:rsidDel="00A01FC4">
                            <w:t xml:space="preserve"> </w:t>
                          </w:r>
                          <w:r>
                            <w:t>(d)</w:t>
                          </w:r>
                        </w:p>
                      </w:txbxContent>
                    </v:textbox>
                  </v:shape>
                </v:group>
                <v:shape id="Text Box 96856" o:spid="_x0000_s1290" type="#_x0000_t202" style="position:absolute;top:55283;width:55251;height:5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IDfxgAAAN4AAAAPAAAAZHJzL2Rvd25yZXYueG1sRI9Ba4NA&#10;FITvhf6H5RVyKc2qUDE2GyklgdBbTS69PdxXlbpvxd2q8ddnA4Eeh5n5htkWs+nESINrLSuI1xEI&#10;4srqlmsF59PhJQPhPLLGzjIpuJCDYvf4sMVc24m/aCx9LQKEXY4KGu/7XEpXNWTQrW1PHLwfOxj0&#10;QQ611ANOAW46mURRKg22HBYa7Omjoeq3/DMK0nnfP39uKJmWqhv5e4ljT7FSq6f5/Q2Ep9n/h+/t&#10;o1awSbPXFG53whWQuysAAAD//wMAUEsBAi0AFAAGAAgAAAAhANvh9svuAAAAhQEAABMAAAAAAAAA&#10;AAAAAAAAAAAAAFtDb250ZW50X1R5cGVzXS54bWxQSwECLQAUAAYACAAAACEAWvQsW78AAAAVAQAA&#10;CwAAAAAAAAAAAAAAAAAfAQAAX3JlbHMvLnJlbHNQSwECLQAUAAYACAAAACEAd2SA38YAAADeAAAA&#10;DwAAAAAAAAAAAAAAAAAHAgAAZHJzL2Rvd25yZXYueG1sUEsFBgAAAAADAAMAtwAAAPoCAAAAAA==&#10;" filled="f" stroked="f">
                  <v:textbox style="mso-fit-shape-to-text:t" inset="0,0,0,0">
                    <w:txbxContent>
                      <w:p w:rsidR="00675B45" w:rsidRDefault="00675B45" w:rsidP="006E7A3E">
                        <w:pPr>
                          <w:pStyle w:val="FIGCAPTIOIN"/>
                          <w:jc w:val="center"/>
                          <w:rPr>
                            <w:noProof/>
                          </w:rPr>
                        </w:pPr>
                        <w:bookmarkStart w:id="130" w:name="_Toc457062727"/>
                        <w:bookmarkStart w:id="131" w:name="_Toc470387476"/>
                        <w:r w:rsidRPr="006E7A3E">
                          <w:rPr>
                            <w:b/>
                            <w:bCs/>
                          </w:rPr>
                          <w:t>Figure</w:t>
                        </w:r>
                        <w:r>
                          <w:rPr>
                            <w:b/>
                            <w:bCs/>
                          </w:rPr>
                          <w:t xml:space="preserve"> </w:t>
                        </w:r>
                        <w:r w:rsidRPr="006E7A3E">
                          <w:rPr>
                            <w:b/>
                            <w:bCs/>
                          </w:rPr>
                          <w:fldChar w:fldCharType="begin"/>
                        </w:r>
                        <w:r w:rsidRPr="006E7A3E">
                          <w:rPr>
                            <w:b/>
                            <w:bCs/>
                          </w:rPr>
                          <w:instrText xml:space="preserve"> SEQ Figure \* ARABIC </w:instrText>
                        </w:r>
                        <w:r w:rsidRPr="006E7A3E">
                          <w:rPr>
                            <w:b/>
                            <w:bCs/>
                          </w:rPr>
                          <w:fldChar w:fldCharType="separate"/>
                        </w:r>
                        <w:r>
                          <w:rPr>
                            <w:b/>
                            <w:bCs/>
                            <w:noProof/>
                          </w:rPr>
                          <w:t>20</w:t>
                        </w:r>
                        <w:r w:rsidRPr="006E7A3E">
                          <w:rPr>
                            <w:b/>
                            <w:bCs/>
                          </w:rPr>
                          <w:fldChar w:fldCharType="end"/>
                        </w:r>
                        <w:r>
                          <w:rPr>
                            <w:noProof/>
                          </w:rPr>
                          <w:t xml:space="preserve">: Mapping process </w:t>
                        </w:r>
                      </w:p>
                      <w:p w:rsidR="00675B45" w:rsidRPr="00B82D91" w:rsidRDefault="00675B45" w:rsidP="006E7A3E">
                        <w:pPr>
                          <w:pStyle w:val="FIGCAPTIOIN"/>
                          <w:jc w:val="center"/>
                          <w:rPr>
                            <w:noProof/>
                          </w:rPr>
                        </w:pPr>
                        <w:r>
                          <w:rPr>
                            <w:noProof/>
                          </w:rPr>
                          <w:t>[from top left to bottom right.</w:t>
                        </w:r>
                        <w:bookmarkEnd w:id="130"/>
                        <w:bookmarkEnd w:id="131"/>
                        <w:r>
                          <w:rPr>
                            <w:noProof/>
                          </w:rPr>
                          <w:t>]</w:t>
                        </w:r>
                      </w:p>
                    </w:txbxContent>
                  </v:textbox>
                </v:shape>
              </v:group>
            </w:pict>
          </mc:Fallback>
        </mc:AlternateContent>
      </w:r>
      <w:r w:rsidR="007941DE">
        <w:t xml:space="preserve"> Subfigures </w:t>
      </w:r>
      <w:r w:rsidR="007941DE">
        <w:rPr>
          <w:rFonts w:ascii="Cambria Math" w:eastAsia="Cambria Math" w:hAnsi="Cambria Math" w:cs="Cambria Math"/>
        </w:rPr>
        <w:t>(20𝑎)</w:t>
      </w:r>
      <w:r w:rsidR="007941DE">
        <w:t xml:space="preserve"> and </w:t>
      </w:r>
      <w:r w:rsidR="007941DE">
        <w:rPr>
          <w:rFonts w:ascii="Cambria Math" w:eastAsia="Cambria Math" w:hAnsi="Cambria Math" w:cs="Cambria Math"/>
        </w:rPr>
        <w:t>(20𝑏)</w:t>
      </w:r>
      <w:r w:rsidR="007941DE">
        <w:t xml:space="preserve"> present the map after a surface orthogonal to the robot have been detected and classified as walls. The next subfigures are detections of the plant rows. The last subfigure</w:t>
      </w:r>
      <w:r w:rsidR="0092409B">
        <w:t xml:space="preserve"> </w:t>
      </w:r>
      <w:r w:rsidR="0092409B">
        <w:rPr>
          <w:rFonts w:ascii="Cambria Math" w:eastAsia="Cambria Math" w:hAnsi="Cambria Math" w:cs="Cambria Math"/>
        </w:rPr>
        <w:t>(20d)</w:t>
      </w:r>
      <w:r w:rsidR="0092409B">
        <w:t xml:space="preserve"> </w:t>
      </w:r>
      <w:r w:rsidR="007941DE">
        <w:t xml:space="preserve"> shows that the entire perimeter was scanned which signals the end of the operation.  </w:t>
      </w:r>
    </w:p>
    <w:p w:rsidR="0058513F" w:rsidRPr="00604EFF" w:rsidRDefault="007941DE" w:rsidP="006E7A3E">
      <w:pPr>
        <w:pStyle w:val="Heading3"/>
      </w:pPr>
      <w:bookmarkStart w:id="132" w:name="_Toc469494679"/>
      <w:bookmarkStart w:id="133" w:name="_Toc469575408"/>
      <w:r w:rsidRPr="006E7A3E">
        <w:lastRenderedPageBreak/>
        <w:t>4.2.3</w:t>
      </w:r>
      <w:r w:rsidRPr="006E7A3E">
        <w:rPr>
          <w:rFonts w:eastAsia="Arial"/>
        </w:rPr>
        <w:t xml:space="preserve"> </w:t>
      </w:r>
      <w:r w:rsidRPr="009C3E59">
        <w:t>Hidden object detection</w:t>
      </w:r>
      <w:bookmarkEnd w:id="132"/>
      <w:bookmarkEnd w:id="133"/>
      <w:r w:rsidRPr="009C3E59">
        <w:t xml:space="preserve"> </w:t>
      </w:r>
    </w:p>
    <w:p w:rsidR="00B949EF" w:rsidRDefault="000D2AD4">
      <w:r>
        <w:t>To ensure that this is in fact a hidden object behind the plants the manipulator scans for peaks over a threshold three times and return the average distance of the object:</w:t>
      </w:r>
      <w:r>
        <w:rPr>
          <w:sz w:val="22"/>
        </w:rPr>
        <w:t xml:space="preserve"> </w:t>
      </w:r>
    </w:p>
    <w:tbl>
      <w:tblPr>
        <w:tblStyle w:val="TableGrid0"/>
        <w:tblW w:w="0" w:type="auto"/>
        <w:tblInd w:w="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tblGrid>
      <w:tr w:rsidR="00B949EF" w:rsidTr="006E7A3E">
        <w:trPr>
          <w:trHeight w:val="6666"/>
        </w:trPr>
        <w:tc>
          <w:tcPr>
            <w:tcW w:w="8375" w:type="dxa"/>
          </w:tcPr>
          <w:p w:rsidR="00B949EF" w:rsidRDefault="00B949EF" w:rsidP="00B949EF">
            <w:pPr>
              <w:ind w:left="0" w:firstLine="0"/>
            </w:pPr>
            <w:r>
              <w:rPr>
                <w:rFonts w:eastAsiaTheme="minorEastAsia"/>
                <w:noProof/>
                <w:szCs w:val="24"/>
              </w:rPr>
              <mc:AlternateContent>
                <mc:Choice Requires="wpg">
                  <w:drawing>
                    <wp:anchor distT="0" distB="0" distL="114300" distR="114300" simplePos="0" relativeHeight="251884544" behindDoc="0" locked="0" layoutInCell="1" allowOverlap="1" wp14:anchorId="2E1C4761" wp14:editId="0C9002C1">
                      <wp:simplePos x="0" y="0"/>
                      <wp:positionH relativeFrom="column">
                        <wp:posOffset>-68580</wp:posOffset>
                      </wp:positionH>
                      <wp:positionV relativeFrom="paragraph">
                        <wp:posOffset>337185</wp:posOffset>
                      </wp:positionV>
                      <wp:extent cx="5271770" cy="4336414"/>
                      <wp:effectExtent l="0" t="0" r="5080" b="7620"/>
                      <wp:wrapTopAndBottom/>
                      <wp:docPr id="96858" name="Group 96858"/>
                      <wp:cNvGraphicFramePr/>
                      <a:graphic xmlns:a="http://schemas.openxmlformats.org/drawingml/2006/main">
                        <a:graphicData uri="http://schemas.microsoft.com/office/word/2010/wordprocessingGroup">
                          <wpg:wgp>
                            <wpg:cNvGrpSpPr/>
                            <wpg:grpSpPr>
                              <a:xfrm>
                                <a:off x="0" y="0"/>
                                <a:ext cx="5271770" cy="4336414"/>
                                <a:chOff x="0" y="0"/>
                                <a:chExt cx="5273040" cy="4337030"/>
                              </a:xfrm>
                            </wpg:grpSpPr>
                            <wps:wsp>
                              <wps:cNvPr id="96859" name="Text Box 96859"/>
                              <wps:cNvSpPr txBox="1"/>
                              <wps:spPr>
                                <a:xfrm>
                                  <a:off x="469399" y="3806095"/>
                                  <a:ext cx="4535627" cy="530935"/>
                                </a:xfrm>
                                <a:prstGeom prst="rect">
                                  <a:avLst/>
                                </a:prstGeom>
                                <a:solidFill>
                                  <a:prstClr val="white"/>
                                </a:solidFill>
                                <a:ln>
                                  <a:noFill/>
                                </a:ln>
                                <a:effectLst/>
                              </wps:spPr>
                              <wps:txbx>
                                <w:txbxContent>
                                  <w:p w:rsidR="00675B45" w:rsidRPr="008C368D" w:rsidRDefault="00675B45" w:rsidP="006E7A3E">
                                    <w:pPr>
                                      <w:pStyle w:val="FIGCAPTIOIN"/>
                                      <w:ind w:left="1134" w:hanging="1134"/>
                                    </w:pPr>
                                    <w:bookmarkStart w:id="134" w:name="_Toc457062728"/>
                                    <w:bookmarkStart w:id="135" w:name="_Toc470387477"/>
                                    <w:r w:rsidRPr="006E7A3E">
                                      <w:rPr>
                                        <w:b/>
                                        <w:bCs/>
                                      </w:rPr>
                                      <w:t>Figure</w:t>
                                    </w:r>
                                    <w:r>
                                      <w:rPr>
                                        <w:b/>
                                        <w:bCs/>
                                      </w:rPr>
                                      <w:t xml:space="preserve"> </w:t>
                                    </w:r>
                                    <w:r w:rsidRPr="006E7A3E">
                                      <w:rPr>
                                        <w:b/>
                                        <w:bCs/>
                                      </w:rPr>
                                      <w:fldChar w:fldCharType="begin"/>
                                    </w:r>
                                    <w:r w:rsidRPr="006E7A3E">
                                      <w:rPr>
                                        <w:b/>
                                        <w:bCs/>
                                      </w:rPr>
                                      <w:instrText xml:space="preserve"> SEQ Figure \* ARABIC </w:instrText>
                                    </w:r>
                                    <w:r w:rsidRPr="006E7A3E">
                                      <w:rPr>
                                        <w:b/>
                                        <w:bCs/>
                                      </w:rPr>
                                      <w:fldChar w:fldCharType="separate"/>
                                    </w:r>
                                    <w:r>
                                      <w:rPr>
                                        <w:b/>
                                        <w:bCs/>
                                        <w:noProof/>
                                      </w:rPr>
                                      <w:t>21</w:t>
                                    </w:r>
                                    <w:r w:rsidRPr="006E7A3E">
                                      <w:rPr>
                                        <w:b/>
                                        <w:bCs/>
                                      </w:rPr>
                                      <w:fldChar w:fldCharType="end"/>
                                    </w:r>
                                    <w:r>
                                      <w:rPr>
                                        <w:noProof/>
                                      </w:rPr>
                                      <w:t xml:space="preserve">: </w:t>
                                    </w:r>
                                    <w:r w:rsidRPr="00A01FC4">
                                      <w:rPr>
                                        <w:noProof/>
                                      </w:rPr>
                                      <w:t>The sensing appartus’s correlation sum over spectrogram</w:t>
                                    </w:r>
                                    <w:r w:rsidRPr="00A01FC4" w:rsidDel="00A01FC4">
                                      <w:rPr>
                                        <w:noProof/>
                                      </w:rPr>
                                      <w:t xml:space="preserve"> </w:t>
                                    </w:r>
                                    <w:r w:rsidRPr="002D2B1C">
                                      <w:rPr>
                                        <w:noProof/>
                                      </w:rPr>
                                      <w:t>when</w:t>
                                    </w:r>
                                    <w:r>
                                      <w:rPr>
                                        <w:noProof/>
                                      </w:rPr>
                                      <w:t xml:space="preserve"> it is</w:t>
                                    </w:r>
                                    <w:r w:rsidRPr="002D2B1C">
                                      <w:rPr>
                                        <w:noProof/>
                                      </w:rPr>
                                      <w:t xml:space="preserve"> orthogonal to the plants wall</w:t>
                                    </w:r>
                                    <w:r>
                                      <w:t>.</w:t>
                                    </w:r>
                                    <w:bookmarkEnd w:id="134"/>
                                    <w:bookmarkEnd w:id="135"/>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pic:pic xmlns:pic="http://schemas.openxmlformats.org/drawingml/2006/picture">
                              <pic:nvPicPr>
                                <pic:cNvPr id="96860" name="Picture 96860"/>
                                <pic:cNvPicPr>
                                  <a:picLocks noChangeAspect="1"/>
                                </pic:cNvPicPr>
                              </pic:nvPicPr>
                              <pic:blipFill rotWithShape="1">
                                <a:blip r:embed="rId151">
                                  <a:extLst>
                                    <a:ext uri="{28A0092B-C50C-407E-A947-70E740481C1C}">
                                      <a14:useLocalDpi xmlns:a14="http://schemas.microsoft.com/office/drawing/2010/main" val="0"/>
                                    </a:ext>
                                  </a:extLst>
                                </a:blip>
                                <a:srcRect t="6292"/>
                                <a:stretch/>
                              </pic:blipFill>
                              <pic:spPr bwMode="auto">
                                <a:xfrm>
                                  <a:off x="0" y="0"/>
                                  <a:ext cx="5273040" cy="370014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E1C4761" id="Group 96858" o:spid="_x0000_s1291" style="position:absolute;left:0;text-align:left;margin-left:-5.4pt;margin-top:26.55pt;width:415.1pt;height:341.45pt;z-index:251884544;mso-position-horizontal-relative:text;mso-position-vertical-relative:text;mso-width-relative:margin;mso-height-relative:margin" coordsize="52730,433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FM3aXwAwAACwkAAA4AAABkcnMvZTJvRG9jLnhtbKRW32/bOAx+H3D/&#10;g+H31HbsxLFRZ8jSHxjQ64prD31WZDkWZluapMTpDve/HynZydoGuGF7qCtRlEh+JD/m8uOhbbw9&#10;U5qLrvCji9D3WEdFybtt4f/9dDNZ+J42pCtJIzpW+C9M+x+Xf3y47GXOpqIWTcmUB490Ou9l4dfG&#10;yDwINK1ZS/SFkKyDw0qolhjYqm1QKtLD620TTMNwHvRClVIJyrQG6ZU79Jf2/api1HypKs2M1xQ+&#10;+GbsV9nvBr/B8pLkW0VkzengBvkFL1rCOzB6fOqKGOLtFH/3VMupElpU5oKKNhBVxSmzMUA0Ufgm&#10;mlsldtLGss37rTzCBNC+wemXn6X3+wfl8bLws/liBsnqSAtpspY9JwKIernNQfNWyUf5oAbB1u0w&#10;6kOlWvwP8XgHC+7LEVx2MB4F4WyaRmkKOaBwlsTxPIkSBz+tIUfv7tH6+nQzDpPTzTSMbeKC0XCA&#10;/h3d6SWUkj6hpX8PrceaSGaToBGDH9DKRrSeMMZP4mAByzAo9AGUES3PHOAIemOUaxCeAS2ZZ3EG&#10;TwI68SKch9nMoTPil8zi2XyaOvxmcZjFVuEIAsml0uaWidbDReErKH5bk2R/pw04BaqjCtrXouHl&#10;DW8a3ODBulHenkCj9DU3DK3DjVdaTYe6ncBb7thJmO20wQrG7mLElTlsDra+ovCIzEaULwCMEq4d&#10;taQ3HOzfEW0eiIL+g1wDp5gv8Kka0Re+GFa+Vwv1/Zwc9SHRcOp7PfRz4etvO6KY7zWfOygBbP5x&#10;ocbFZlx0u3YtIPII2EpSu4QLyjSjtFKifQaqWaEVOCIdBVuFb8bl2jhWAaqibLWyStDikpi77lFS&#10;fHrE+enwTJQcsmQgv/diLDKSv0mW07XpkqudAeRtJhFZhyIkCTdQ8MtLyWkOfwNPwOpd5f8/n8It&#10;s0PYHCe3P/VGS9TXnZy4ePmGN9y8WHqGmNGpbv/AKVY9bl410RywdJQDGmgYewiEUF2jrrsJJcrp&#10;naBftdeJdU26LVtpCSU+dFbwWt1uX5ndNFxi3WLZPXNTW8jHtODhEDGk8Q25ngHNEfeVoLuWdcZN&#10;IsUaYmAM6ppLDcWTs3bDSujDz6XLPWQaWgRziT1tp8M/08UqDLPpp8l6Fq4nSZheT1ZZkk7S8DpN&#10;wmQRraP1v1g5UZLvNAMASHMl+eArSN95e3YUDEPTDRk7rFynjzwKDtluH12ExkdIbN0p+hfAjKNz&#10;Ps2mjpS0UczQGjkAcR+xdUnD5vc2/Z+ihElCoGht5f/kjDgxfZyGYZT8JskduYrk58nL+u/oyi4h&#10;HNtSduJaTIZfBzjSf9xbrdNvmOV/AA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Atf&#10;6v/iAAAACgEAAA8AAABkcnMvZG93bnJldi54bWxMj8FuwjAQRO+V+g/WVuoNbDeF0jQOQqjtCSEV&#10;KiFuJl6SiHgdxSYJf1/31B5HM5p5ky1H27AeO187UiCnAhhS4UxNpYLv/cdkAcwHTUY3jlDBDT0s&#10;8/u7TKfGDfSF/S6ULJaQT7WCKoQ25dwXFVrtp65Fit7ZdVaHKLuSm04Psdw2/EmIObe6prhQ6RbX&#10;FRaX3dUq+Bz0sErke7+5nNe34362PWwkKvX4MK7egAUcw18YfvEjOuSR6eSuZDxrFEykiOhBwSyR&#10;wGJgIV+fgZ0UvCRzATzP+P8L+Q8AAAD//wMAUEsDBBQABgAIAAAAIQBKwFou4G8AAPB8AgAUAAAA&#10;ZHJzL21lZGlhL2ltYWdlMS5lbWbs3cuvZUl6FfBTNo3xA1G0pequfN68ed+vvHnzUZlZ3e4GyZYt&#10;MGpblrEEgrIAAcKGlrHbloxECSEBElJb/AG0B4Zpjcy0/gGkYsyk8QyJQbdkxATJxfp96+zK7MKN&#10;echpdL135j53n71jR8SJs771rfgidpw3NpvNv8y+bJffs9n81hvLu83mnZ/cbP7D881m50d/8sc2&#10;mzc23/5H37P5zT+x2XxfkvyZ7L+Q/cez/8af3Gxu5PxP5f5feuX+XNrc+MHv33z7335m85ObP7f5&#10;mc1fzOuf3+xsfmzzdzd/e/Mrm1/a/C2Jsv3Z7D+U/U9l//7sb2Z/b7v/YP6+uT1+L38/ff2zOede&#10;Rf909q/mwPF/+/jjj/Pnk+03nOy2++Mp+Rc2X8vrL6cuf2Pz88uV/4e/P3dnk1Z4uf2nR//9r3h3&#10;9Mv9u7z/a//sn/ze72nEzf6kf+N3fmfSOWNb0l1uzy/V/ju3m/9yffn7H3d+96+679sf/9av+/ue&#10;l2zLfX232fzA9uC9f7H5ew6X/L/vX/3Tqc9P/egbX3B++btcX9Ivn+97k+Zvfm2+qs1+jpe2X47/&#10;9Gbz/tEr51/9Tn53/U7SMi+39Tt5ifc/bnbCPhebuc7Hi/1/Tz7vf/3u9v/ZnwkT/2IY+R9udjZ/&#10;KX9/NX9/evMPcu7nN3//pcn8Hx392s7/JSf/6//8+3LyZnve92X753f/15z85q8f/JJ073nJttzX&#10;d/VrjheOXfL/bpy8XF/SL5/v9+Nk7b3g61VOdv6ns381lXH87fU7SSu83N7cHi5tvLT56/xOvrV+&#10;Jy+/kBz9//CdrHbyHV/J+p2kORYN/gdql9WfAM/q47XCFguv05+s3KXhX25vbg//KH38+p28/D4c&#10;vbl9u34n/xsxo9WfQMvqT7TCH4E/ed39kx/f/cPtx//cvT/afvzy+f6gfvyrffrvdizGsPT7/zgc&#10;f7d2+G7nP90mfyHt9eXsl9k/k30nuzT2N7Mv28f/eLOxL9vy/mFOPE5i393me39iLrf7nuGH93OP&#10;Mx9+uJl/H6asL385J76e/RvZP8iek5uPsn8z+7dS7scpOPtO9svsX87+lezvZf9q9vezfz37N7J/&#10;kP3D7B9l/2b2b2X/+OPc/q3c/s3c/lFu/zC3f5Dbv5Hbv57b38/tX83t7+X2r+T2L+f2y9y+k9vf&#10;dPsmt29y+ya3b3L7Jrdvcvsmt29y+ya3b3L7Jrdvcvsmt29y+ya3bz7e+BT9NB/l74fZP8j+jexf&#10;z/5+9svsxg202ePsxn0WzOb4/cO8/3z2GSDJ37Snr/OTNM6fZpdm2R4mxb/J97DkkyGW95fjpPnk&#10;2Pe6nH+1rM9sM/p0Wc7/bPaz7L7dney/nUy+ll09fiJHP5Gzv/2G/WtvLHl/uvy/nrTPsme4bP7m&#10;zyd/HSe72Yqd7Zv8WfJz33Ks3L+c/TL7p+v0mTn3nXVSx+XeT9frD8L/kv+/SwV/Nfun3/9Uyvv8&#10;t9/45Ly2+ZVX0uXybL+Ycz+b/St5d5QP8GvZf/O/5ES2nc2/3yzXj/J+OX6jw0yfpJvE2xdYgqkP&#10;sn+Y/aPs38z+rewf29/MvpP9MvuXs38l+3vZv5r9/exfz/6N7B9k/zD7R9m/mf1b2T9mSm+OTbAN&#10;NsJW2AzbYUNsiU2xLTbG1tgc29tmkAolo4+yf5j9g+zfyP717Gz4q9nfy/6V7F/Ofpl9J/ub2Tf2&#10;b2X/ZvaPsn+Y/YPs38j+9ezvZ1fMx5Oybz9GM0np5cPhmc997v79k5P9/eNbt/b27t8/Pt7dvXFj&#10;f//OnYODHzo62t09OLh58+Tk7Oz8/PT04CBvXTk+PjlxW14PDm7dOjzc39/bO812cHB0dHx6upvt&#10;4OCHf/jkxKWjo3vHx2dnOzv72Y6OlLZ/cHCY7fT07ExOe3u7u4d37uTeY1Vw4vg4KeUi5d27u7tv&#10;v53LClXOzZv3sp2eHh3d39m5dUs+x8eHh3t7b721t5fqebOzc3Dwuc/dvbu/n5J+4AcODu7fdyi/&#10;HJ+c+HQnJ0q7eXNvLx/r8FDldnZOTw8Pfaj7R0eHh7u79+/fvn10dPfu3t69ezvHxz6Cyt29u7Oz&#10;t5ds7t9/++1c2bl79/Dw7Cy3KeUom6K119Rmf/+ttw7zfazt/frae23r19fWK7ZXLrnu3L2/v7u7&#10;vx+O53gODvb3xyXuchJHvOT9eAx+8OLiwYOLi7iWo6OdHT6Fdzo7O+M64mnjmw4OzrPl0unp+Tl3&#10;58b6sBM5OMlBui1/eJPjY7ecno7v5L14QlXY2+NIU4bspbt3jzubq/z2+bl6378fV8sB37t3fn5x&#10;cXp6fOwTJDl/enysCtxsijyOFvD5FD++7uDg7IxT9CqDuE8l+VyT7UkUwf4+/O/tqd7JOO77u7va&#10;STVPTu7d0zhx9grd3eWbfaDcphRK4t49H3hkBL97N75ybe/X296Q4gvJtwYUvqqzM5ANOiPi7p0E&#10;m76kLcKD6Hyh9yLuADZQOzvz3YPMJwj37Z+f03G+VEBL1lCrrFGLx7GN4vbkBDIBPliCNZubFJGS&#10;ZN+UYBb1p4pnZxfZ1C4GBF7q23xUI/Bzo4oCWuzXn+Pju3eXUuWYzQdoqdMG4OlznZ3t7fVSsl4Q&#10;7kJk5v1sPlERfj9SONbaz7+7S/blA6nRgvAYF0tW7zRG8L22dxklmFvb+xrim3PABDGXkgaTD+nH&#10;8+R/yb4scHJycXH54EHtVq8KxVzwXW5kw3gnFMN8ODVEhGhy0Sk8IC0YHfGjrNttzXGcq9wwQdxQ&#10;+qK5goSaixrFnFmmUsZ7n6T7xpyZ/eFh84lxK9KNbldErP7wEDEky7y25KTyibjZIjyVV9syyjh/&#10;n0rNdSj5Tp/hAK/14yokZtH73ba/P33f8zBK83KLVhj6yacKn6ztvbb3dcY3G2ExsUh2eXr64AF/&#10;PzbBmsoRI2tjbBeX2RhhSUTqIRikIAPpIx5qk8Q4+3QhZoy3MApFGxWBB5xmc8MEi8ggV9riqc1o&#10;oORThREBTdJjidPTy5Db6eldNNWaE79qNplK5c2kpZPdQlmVC7byqKqrCB81pT6t/eHhcKW2sZdZ&#10;Q3SibwjUppA0kAOVmH7F4XCp89XpGjhkJvl5+GRtb9+ahns97Q1o8+VzCMKkgONEHEl9hTegOl29&#10;uMzLhw+D6nQ2QTaJLy/rqHieQQJ5zOEBszyTTWHj++fF4sEg0od03W25hws9OGA8C8JjCgBYoxgp&#10;zBEV0C6pyKlO6zTX4FzZyd9V2C7CA8DdXd5ZSe09pkY+F0zqOU+L86n2Wl2axd1y8UEh/N69gbF+&#10;qs/XeqeVXn5Y1puifXaGVetNTrUBY0Nre6/tfZ3xfXEB67EWvVi2jVEePmRTY+EVylxRzShGVkbZ&#10;wgL9PHyIUWzsM/zxklE0XSwLZynl/JywTRp+61OMIinyQVXbFkc9C6MILAz5LIzC8MMoevwMvgp8&#10;mMltZRQKO4zAye5kXKbMo++/9W3oQ92HUXpTfSE/Hw5xd+tV1r1dFpGTMvtuuMkbbJLS1LnXyidp&#10;FJWrv1zbe23v64zvmn6sh3TgxflVhhoLZU3sjVmwzOgHzriMolEexJpjKxhFPhTxGA9bYzioYwwa&#10;xSyMsr8/SkYkuba79fOSyu3kZAka5JYhnxTNWCO2XZVTNQr2iURxYogsb6WfnvzCKMfHye309M6d&#10;szPBTowyMkkVxSlUQRVT8xaOQPFEWoR8kv1LRkkcXioXfBx55Y23vUkbzYdoz8GFuSzDtEH0idym&#10;W7K292tqb99v1LVGb4zJt3JycnU12IZFCPeF59trNBqyHz4Ei2hvVy8vr67kQxEPOurnivAQ5Hy7&#10;AU595u7u9EA7VrJF92kQIIdCoqgKfhSqHVwISDLEE8DUd7sYE1EPh0Wdz5DkarUgPAbJNnZ3jdxU&#10;98ci1Prs7O5dIWzlJgLW6imHtaSqDUwp2nUX4iU7ZjXXU/yU1jr3pph1E3s7+Ifwol+8yo1re6/t&#10;jeeuJ765m2GKkYgZ8uo0qTBKjbjeq/1QLlP4OubIPcaavLBvjMKOwyjt3tbw65+SuIyCqNz89sUF&#10;M345NjWmtzCKvxRxKIGpAp8qepdbmrGKDKPEZYZRatIMN5VwvqbMqSW0VsfvBhThbzIso9y/bwrU&#10;fLvMXDXdMuSgjFZgdHVKn8HDJY/SRPKqnlhYJTphNAIHOVtuIw1yPHyytvfa3tcX37wuKx137ovW&#10;P97ZcfL0ahhFj53YdjGW0r7s6ICQScwd3xh1fvDg6ooJXYmgy/YVRkE/i9zWVT6/d+/iwugWeqg5&#10;hgUUipO8svC8NIZMVQsERGYboGrGgpmxZfe/ZJTRxXJCC/Lxd8hDfRi1uoU5cWAZJTNQMwMnJOLE&#10;S0YZFnB/S3NRjol3lGbKuiWuFOBTzfXTKCS6DCcNc2lJnyyFhk96vLb362pvzshXn6+v4On3MsMo&#10;wWrACiV6jhcXmcYkQA0nvk5f2gPDGNTyeSBLlOdbvLq6vKStf1+EKyRo4LkYhanAW4QDMYQ0Ywgf&#10;2d9olIupk9IKsTq1nAJAFWz9HadfaAPkBeEpUg48fRE+TtGb1sd4cOrLYOTn1oGz7GzeMg45xsAg&#10;vGMFSS+hLuuC8BEE7Xn4dAV0ER58r+3t+1/b+7riG7FjFLp1GAVjsJeYDyv6TkbJPK+Gm2o+oaGL&#10;C3P6ecPz87t3h1FOTh49urwUHao0jbExqoacRJxj0l7YHILoIwZxe2WU+rjhFf6L3S5KNsbpYYee&#10;qskPA3BV3La/YSd0gAM6RBgSmbPDfxhFJuMHVaGMQgQk25JQy0z2yKPO3KvUydYN4noiGxMF9zGc&#10;Vk3pkoafbJ1NusuHl3UqET5Z21tbvL72fvp0iyvfO4TwhnpaQR7/sCCc6Iou5Hf29pC+7zZQZA7i&#10;mh3bcenSFQjn6ZBjvvwgY4vwOtuAASRgwEc16Vtm43v4JxjOZUYht0/GZzvzmSI011ia6S2atNGg&#10;kk8RSyHWXOfasjlcdKeIcqDvreIpQRdTL/VViaaPp6sylUFzy8W6c0/4IH11y6lOSBMOc2JsrAgH&#10;ap8u9XSaHlzbe23v64zvR4+ePMEog3w+czHsmCh7c6o+U2AoHU12O7MZ48tiJPv7Ozvc2mJT8R4P&#10;HlCdjx4lFJ6NhYYhGXw5BaPECJECM7OLkU1SubB0wjWX3CS5qgxT1FN6cIKb5XuTaXuM00WM6086&#10;hKAKCEI+0/lDGTJWn5i94lEZFtgi3EB0mUdpISMVLO9gA6XN+db5zh1TrlKE4nVXVFCdxiPjQCQk&#10;60xO294fPlnbe23v64zvBw8eP37yJJYO+dw/Tcz2/M22MMrlJV8eiULnTnB6XmNnfVwJKWzpweRs&#10;8erHj4kWRpgG5NgxSm13JnhVo/RSnj7Ryp1uhg9ojHH9FWtqFutUtQ7p6SBQ/uGHktXoAPRymjQS&#10;NxxGAIcFZK4uKMTFEMcwTXjw9FTKXJKPbL0ZZqlK2hJQLqcSmsQJtfKUdUJdPnmH65yORimXeJVS&#10;bum+unYQPlnb+/W2tzHep0+fPJlQDPeiu1TlHA9g8i1PcH5OUGfCBBEO48V5To1OHm+5zFKYUxJf&#10;Xj5+TEHniy1i+UsABLbxJ8phFHD3ecCDcAO78kqSAcWgxETkYLMmWIQD4+3b8aRu4lkh3LtR70r0&#10;/BKhvAOVSlH4duKpiMlLhM+TTi3N1Gspx7yAWQVbn9RtUd3KY0IxbjV1i6kS0nueYbDtlefNp1Ja&#10;oB58r+2NUdb2vq74PssgzdVVGGUxdc9NihGHV2pJtZOLi0ePMhZ8cPBwu11dmWwy05u4RcTAeOIP&#10;G+LFPFdXjx/jp5ge4+KM20eOF6kRsj03xub62DJyoGaJ23gn/kYadhzzd4gF5IUkDg7yBG+LrR/z&#10;NFMsl6taGCUUybE6hU/wAPmeF+M6ONOtb78dvsESe9nKKOPjVKAuGzmcymmeukwV5LS7axmRVOEl&#10;o4Q8VJOHbyVzWY3z4FT4ZG3vtb2vM76NBDP7d548aRiXwbKVGIBr7ZDq5l9ehlEuLwUKr2Z7lM25&#10;zP42okZ9sMxYrAFmYYBHjx5nixZ3lag1Cjx5LrqU2ZMALDCK2xuMUkqbZ0CkxDcIJj1sVl02cRya&#10;oElA1E1lqVt38xCVmrhxAnkW+nH/S0aJDMMB0rldIdEe5I+Z4vfuoQdxh0Q0nEYdKCl0eft2SCyi&#10;pBSClrKpk1rpqw6X+DzSqLdC8jZLQIw+Wdv79ba3h58SRXnnFYS3O5QvxzWjLmY9eOzhMWyfnT18&#10;CNuD3px7LJ5lPLnRnQBZCgpdiidPHj+OFO/ojslSwJ80XOt02QJnphF0gES9k8sBvXEUbs/rIBzs&#10;dBG4yMIx0OGZCugiPA6tK1axlllYxNWsL9KxlukCpHdZpyYfRSS3QhSZ7ezcvDkId77Gp0aBqlrf&#10;umXGiDxBerS1Klgaa0RAse+aNOodO/LWfE1TXdf2Xtv7uuL78FAHPV3vJ0+ePXvypMNibCBuCzEs&#10;D0fpnp+dhR9wCV/IE4Ytnj51qLffLr4I1zZobh7K48dPsyVw5QmIzsSaHHk2ypvS9zekpUiWXUaZ&#10;yw0q1dydiMuTivNzEl9E61ZuL4ySkwy52pr5x1Hyp/zl0dGNG9ugAkcnl1LQFEFmS2MwThBuxuIw&#10;EkbhfzVLSjs9/exnDw44ZWWmFvyufFpmPo+sqfheym1SRA2ET9b27lcfRlnb+xrim/rQNR/Lp1Hm&#10;kafpmsfIKWvdcn14R+dPsmEJE00ch0+ePjVGVEahPfI4FLnNCRPnT6J8ksINOIl3Tn5KGcpIIWhh&#10;njlhrE6WUcIsAgos3MkxaGLEW/KApU9seVz/EIcTsWLKe+l2g20ifrKucPc8dxiPonaait/G5Al/&#10;YT7phoYUXUbCKCbeJVvFn52JfVsNbFZCaE+geSVPN4mKVJjPWKGyEpAIn6zt/Xrb2zxiPcdAmG97&#10;5x3YBbCoSFqRd4PwgjUQFSx/8ADKGzgPfN95pwiXMggn23lAdkCcy/UdztP8Zmnicr2FWiEsHU6j&#10;0Il6gQZ8g1pgxrd1qomU6UN6IW/rjri1YI6zch0mR5R7KcJhLvvSkZS99KmdUgC5qFTMhOWVyNtN&#10;fFsovIfzVjz9JcIhGLrnsWU1UauxGrWpP7WGLv9rzDplWZt5be9+AWt7X098s6sJVHN4i/szcySW&#10;I0alAx+2yYYcJjgV//f07OzJE040DpZDfPZsYZT4RS7BeBoXqT8fRsE55SUnk6csrbOCBzBKXBhP&#10;ikmcZJehB89ZfAejkGztJLN0Xe+ZRlJawIJDSMzcm3bi80FIY1da3gQLOlUUW2ABFJMb1EaJTiYL&#10;7KUUCrxyccIN7SjgHU4w6xuqs9F0f+NyK8bv369P5VVnke/wTfhkbe+1va8zvkkDT01uJTT7xwBm&#10;yMaeBPrwiSDf0E3D3c+eYRRd+UuC5jsZZdt19wyTm3FUJco71DcaGT4RGbi8XGwzXf0yyhBZmGzC&#10;2Z0sh1FKEVEUo1smsIwiIqZJFCTjkm1IwzWMQiTnCJPcvs3cnVZE8jcNwW1uljKSRUle9QnCKOgF&#10;schDVyBc0WyJGtnjkxy2CkITqCoanohymoaZBYMrxcUHVXFt79fX3mJSXNvgkPbmFoE5LoIYNU4M&#10;3zxeIA3OIuDPnz99enmZruWDB8+eLQhv5OrK19clDDjiQfhWhAfhRjcG32Lj5Ho7cQE3p8kCQKdw&#10;DUghqEPMhezAymlQhatMVimsXkE4XIpv+2wAFmDqp3aK5sBUGT5dc2I+SdlHBF2qlw6yF2tTSeDf&#10;blyxvuggnGEV8BxtEA7CEO6VT719Ox53fjgi+F7bG0Ws7Q011xHfOtLTo+fXMvKViWu0sWemhmna&#10;KX/69Nmz588fPAip4JPzc3zy6FHeXVyUT55l6zBb2Obq6vi4sr1k9FTXX7eeLEcxiaFjLYNrb73V&#10;jnDUd+NZzFGXOPP66GpPt/BiBn5dihkjh3qyrBPOiHlCr70cFsATTL58MiyAYKqwZTEbH9iSLJAf&#10;3loeaMEnYQOcpRwOsJnPnUrBFvIJ3XGw0inNa7xxQwVKExIQXEvXPx9m/OXa3lZ3X9v7euKbNUwU&#10;kAjBEVZSIpIzG0VHm2KmvvHJu++GQdCHcPaLFyKFE040EGc4Tp/dzVkI5dEjwkZK7JSMhRQVIAqe&#10;FKWeR4/MVWH60Rj687N+SoKLeCCE1iGvWZ4lkiMymBFXJHdWWyRCp9My+8XotyxQwYJu8mw5G+91&#10;R3lPeTiottA5z5OlZuA0WjnTaeSAKRCZ12gLOblJ1LKTasIoNAdN1LolKcoTEJSONMmMt2U+29re&#10;1Y2vq70tLMBPCUpvEU47E8rb0R0DNVzp8+cvXnyhXUmAf/jwxYu4T9imwV8ifHI6PJSCMIfxEfdn&#10;Z1xkER4z2DrXq4MDkfCA0xyXBeFCXs4MJnmfPhEanMA+GAKY4djAvdPf6kDHpzaiBfDexpsZAR5U&#10;b7GZ4+IVKnk7CM28UrOrCAhvY0ZLDKrYVY0kBnV5kfhSzbyTlwgH/pQl+5cInx+Oafx7be+1vaH8&#10;uuLbcA+/GBYoo4hWoZh8aHPUeMBOI3n8+MWLd7/4RVIcfeCJFy8cJ3h1mbjVuM+8holEBdAHhrLN&#10;sLEJoeM8EziP7pYtjW5t4KwTFPuMmWIUZXZ2XMycEbNPjBKnQ8Uy4nbx9erzqBLn2q8HgSR957yJ&#10;CnCRbD46mJuVdgy+Jo+x0BCE5yNb61A6zTGM4oVf3vrK3BqKUnwZhcjPG8+teGLK6answijLEFtu&#10;80uOoZfo77W91/a+zvhmBbrMM8zFwqs9zs52d7dj8yR0p5E8efKFL37xR36EKHn+HE+EYvCJzv3V&#10;1cIoGbnHRkbwpSC6Q1GNC1D6HswMYTQUTq2j6+zIg/x1adviJC2TRx9eE25bGKWzcaOQ220HUnFC&#10;BDKhO9PNOrQfVmg8e2GULafgCWkarQoTVH0PtZRRFE7+SNliUgY1hERwCgn0CqOU+FJfB+otprmV&#10;WX57rOuZru1N2L2u9vY4k69iQAVWVLP+Y763hq8ro7cxcPj+0pcavhrkvnjxfDZdUzGpnHQ3pwf0&#10;c8J5Wcv48hIsYjANXUH5J8vj1+dAuO5AMmF87U7q9QXhOmsiyZXJLqXjBpFNCa5Bnj/A5a/fvQtI&#10;IVwImy8jfkaIc6/iTSf5nao4XFeob/icFTklh3BGU4SnnMPD27chvE403WCpGt+uo4yXVyPZdnbY&#10;FuGJv8dfru29tvd1xjfoj+8xlEWDc1e18cSxtiNkcaKmcub1+fMyivAUnxmmWBilI8dxkTwlMhIf&#10;L8kglESsqr/NBE/ISmn9CR3cEu3LadZQHWGUuFaUYVfJGDeeXXzmtt59nqQ97PrM2L4YUgezxFpH&#10;d4sIlFGwy2Q5D23PugUGxiaAUKLi7cIopSmvi3scPkJVreh4Z0ULiBv6U9UUbDdyjVEmhs+GEgQf&#10;/b22N8J+Xe3tizDMki+zMxi6Fiu0J17VLqfAKhcZ5/fOOy9e8Jhf+tLDhxA+jy9wmFWF5iVHAz5+&#10;bNkB2lL0NgM741rz8IRlfwTDZmIEnzo/6RKkX17e73gx8BFZg3A+tQgHsjyyBXjCQBbWKRTHb3WN&#10;Ts4N0AIqCActw7VpS3cb+m53s+9yI1z6WWOyLY6w1qG8dl9nWfxRLkknz5TdMozryEURc15Ofcoh&#10;6aG7UrOONmbFM+fU+Mu1vdf2vr74ZgkU76wR/5JR9OZi2fWY1dYYI+EoDrKMcnWVU3WILxkl8Sqk&#10;okOpI4mGQib1th7HyjNXkefDIPyluSz11Jm8WUYhg7FcGAXPYAI+0+k8A8oN0cLc0HQIZ0ZVpkAh&#10;GnQTa+amXmWUuDu5+BLdjAlCU5XIiK9L9STVMlC9ZRT1USLykGcKUDHEUo/oeJ63cILWV6uI8fIM&#10;+a934MZwYF7CJ/Jb29tU1rW9ryO+Cc3pQVPEpmfO4Fq4IAt6j01HRps5Ih41MgQ1vPvuj2TTr8+5&#10;Mkr1ichVhLY5Ko1tb8ff5EC2mDBnfC79fRq/jKJ4ciQ9faFnJ0mJRMNHyiQ2zm6HUTqY25nWfH66&#10;6UjFoZ/maec8b8sobHiexGxvn9bpmohhFBJEttWCFijd1ecvo+CmoZIyiunjTTvK2lUpp59+kv5A&#10;D+TFTsI4VIu6dFe7YRTzT9b2xs+vr73p3fbmMpBDcy8IT7iIY9HPq9t79OjZsxcd0bm6WhD+HOpd&#10;XzqccY+CU0K4nQ8x40HcLBsBeqBNSeZdQLjpEeJbAXMf1NIbgIK4Gbi3QZM9uC8utRDMTAiLezWW&#10;cuOG0GqcGn/KSflL+2b4hRX4qF14IR6PHB9FnVxANX1NC4U6NZo6t46vVB7zsKx0cq0PZFFuUUQO&#10;xYjrT/V+U5NaWge055TkHd9Z23tt7+uMb2xCDsfUMUCj0qWYnB9PmkGfrP8zM00yxQqjPH9+cfFu&#10;xo4TuzIJZRnsMdaTIBV6qbcs0bg1sQAbQd2B4nDIzZvKpNNFyaYHX3eG32ZSlYEnFEI3I5Co4EUT&#10;O8FDxV8KE2XdrgzIfv7z83wwHimjdBpn1HkXAqbB+3Ro7l28sjTjkLHSS0aZoWg+tYyCFsL0HHBZ&#10;y3PDQ2rEtpUKMBj9nSBCGUWgQAR8gvau0N9re6/tfZ3xTS2QCTOvsoxCGw+R+Ny4BttglGyZgjKM&#10;8uLF1dWLF1/8YgaQ3313YRQK5tmzRAUNvunTG2ZGIwhlGMVDm7PYkmsEAnJBW3nFFQ7FrZU8TzDh&#10;CwYtbWjCywTCoy/0oCMPpGDqXXwkywge54FHNj6KIK95hwxeMopf/Mjd/KTfQnBkamUUPqj3NzpG&#10;h8hWT54UdzEnPU1Jv8xTlVE0IRHlzHIpoRGUNG8pF7zSRYOzmIoVnjzPvbb3627vquJ5fPhVnzmK&#10;GPBmHTz4z3DNU5OSv/CFBK6C9CdPnj//QuZwfqEIN6dTmozp6F/qTDIN+I72NlvZkZPThe2ThcBO&#10;9YP2LGLNH3IwvHgmfgGhDYqDpT4nZfpTUReEay63VBMfHd26dWwuBEhDHmBPd9MATHuQp6c3bkxY&#10;vQj3czQQGiDT5zqt0BkwW9JT4coSWo9UPzm5ccNADvS6/LnP5SQb2gvYlZijmpfTTuj3Zoz73r2b&#10;N40Xdww+xq991vZe2xvArhm+EUCooAhHH1T4jBw74NCwAN5JrIrHxCji4KEJL07xmVtGES6XXI7+&#10;opFhFH/rSLFFwlai240gROaS2oy5Ru1X8C5MJe1MS2wR7dwRsv7az8zEjJwOo8y1bQf++PguUsE8&#10;ngu2Cn6smmtl3/WGmXjVgToXLi5u3hztjDgWRhlOMD9LpMqF7lPavXuV22T37m4W8K3u7qqH20ej&#10;GkpQXWt7Jh833d3yydrea3tfV3wbMYPvmX1pfqVoHb8Z5YBJxDJQC+UcsYwyyiji4OnbP41kobsX&#10;FR7PizY8L4WAMMp2Dgr53gdMklNVt6E1Itj87wgRNt5ANyEQSzdinh8xSGS6iiFXiQNzH2kUNIJQ&#10;snXIi2oORRDHeYh6xAFbv9upbWxcDJC66L1RHYjDL3uOkC6jECJijiRKpIXI4CeMgr08SdL4weHh&#10;vXu5TpCHR0Iet29nlN46BRVSCjdsn9z39+/coU/W9n697Q2G8xgCV7bAT0w6c0MEk2z9JWPRpgG6&#10;8R0bFGe2pqDUxQWwU9lxvOadcIt7ezyifmZSyL4xcMXEgvpEFjtox9J46gyqQLYAcnzU4r08jjog&#10;IlQARrDIxYSqRhbnViPGM/vEeLGHiVkBbxmpfP8+B1qfefv2+XkW6GQUxS3NLPuR0YrWnRxNzyDk&#10;tbMjpS1XGyiz+oFCUu4CZ5a3t2cx3zyGUTEug6mujuj+Pn+5tvfa3kB2XfG9zFmbuBJvyNxRSMiD&#10;p+QlO9PywYMwivCV0JWolR79pZkn3CICosDjE6lveh77GCCeziuKkTlWSmox785WwygGpifEzUPV&#10;YPWwx7KZdP1m/FyXMIHIiun8nhMz99ZCJzroCWaLPunHz5ojFhHn3biyMkp+jPw8nXEuGKco0UML&#10;4SRPOmMljBJnzJfao5zvbj1m1f5CawqZtT6XBe8xym2uc3d3Z6fDbBPC0tsPo4RP1vZe2xsMryu+&#10;iV+CgoIIGZRR2PjhYbhE+G4JipPSGSczIc3yBRglA2kPHmAUeTx6dHZGlCc+SFc7gYysqTJCvOEC&#10;vBKawTU0ODawnkpmhqCVymkD29TKMAlp2wthAcugYAH9dB4/ht8ONxumGaQNqZDjhMFEBw/DI34B&#10;g9EDs7QR9l1xaWGvRAJl25NqFa0j7LgwCo0S9lF4nUtD7JFKXY+8PzCAT7LeCV4i3FWBxE8U/l42&#10;42lre9eaXld7gxkPtvWXEA6/VsrIQgJgyBPqXdLYmWoF4aAK4YmDe5jBALJ0XTMvThHCjcu2h5mf&#10;e5SHk4srzYPGE7IKqIkReWa8WKzKYE5j18RtXJq+pQFdDisDOf2FFxe4trkA4UJLEMyNBsL8JTEO&#10;b+NLu/h8+5moakLmrk2HNPwVa1GToyO/ILUNT7EfCFea0NSYTt0s3KpC6sYaLT6U386L005QXFwc&#10;wv0ViE8R/jT+vba35l3bm8S7nvjm1EIh9Za8JvIgqCN7+cH6yxJJ9LkDTw6bwJZ4FU1ttYLnz7vU&#10;WFJXfftVDackeFIlj03wUgS5NcVMxTC7hAfKJE1vhcM5TxQSkwQ7QSnOE2ckPI1RGOvCKDnvR1Vd&#10;FSUS8p6ZIJ6TKqNM6AiIqfBSSGaGUN7NqRPYkp9Mnezi+cmRz33JKJ78HGmPYkpnXsM2GMUzEjdu&#10;qPWwiVf0orx8vqLnzsSr1vYWmlnb+3riW8d6+MRM7Q6h0+C0RTr1RERFBs54/Pi4YT63kOwRJtYI&#10;Q0Di4MfHgoET+VvEiN58Uub3esNN2Il/DpkIFlilsKJkGIUUMUMWxVSHz0SSymwAjADWtR/FgW1i&#10;qNEn7q0cIRMIkgjsJtcLHw3uLZ1w/z4VMwpD3JA2sSkieVWbc550RQinAceFUfBGZrCJCpAbOGWk&#10;pIMO2FfcbBmlv6eBYJQc4ROOHP29tvfrbO+ijluLX4NwnpCCTmCFO6t/A9IsZv9OHniqDVheA8Jn&#10;XgmEc6HPnuksBvu+9wruT8Z3PCvFWsw+CYpFq3jJw0N9THDOIj8Gc3Rs6zMDimphzcEfBszcnlW8&#10;uDadtwB3/GjSSlOEB3z1p348UeBp0FqE86lbdN66BXVSFuH5o94NiU3msp7A1ThsGcR61KNzp6TO&#10;VqjLVH3SBWggXCU7ESYIT/1Slt+XWtt7be/rjG/+cDrwo5PDKLylLWt408MGxDxI6XLGhalvadAD&#10;3skhEuI+UcyzZ8mPW6SKu6SP9cdmZRRO2BwTrjJDYUIF0hg+nDA07yw0fX5+5w6PKQgdEV0r56Xi&#10;p6qV6WJuiHOMQS+MMpMuI4Rnjmb9oF86DyMs/XimL2qFRHJ49678MAGKmNtwhMHjGQCWNadocA2b&#10;JB33W+/bFfel3G7jepNxdPeErXjumXmeio7LPBGvWtt7be/rjG/B6WGL8kkD4SOjr/JYGOHwSdwv&#10;XflIEDK8OmYYpSuZdlIssW2N78S1zSA3Fa4qJqpcoMBwvVkmDx/OQLwRerNP7I0AhlGMu1O8fYoj&#10;pFJGqcmP+K2gNWRFEczygFhg+Eb0+yhdaFfwDX2R6WT9/dvKETQS01/UBFEux2gL1IJYPEa5JQ/3&#10;l1FknLuk8YPzOEUFUnL1iRM68Emjg9DYoMULJ0aIWlLB8Mna3q+3vcWdZ/7JMvsEwvm4KGQ+yzcP&#10;pJ8s/QXbdZKW1cwYMISbQsVKzK6IRyW1+UMIH68qUrVkKwD1kCviILsWgTBVvn+nLmaSJheY+SWU&#10;+dmZceBtVxAaiV9O9ODgzp0g6qXfgvIZT6lDdKEIz8yUgwMTQxaEB78Q3jgTCA7CfdQZAR6Ejw0o&#10;p8bTUFZOLrpa59YPzabQwr1uNGUrVjpeuk9MBfWMgf5e23ttb9x9XfGtB83o+bM4NKxSqR2v1weV&#10;vOKCeZ6kTOLhp/JKdDdGMasEo9DqcY30t857n60k0zOIrBSy3o/zZHZL543xlhxSVDdHhVHOz62/&#10;6FgvP913T1eWUeaBRmNXzJ75J1TdpzbKN/giFEIJc3jMXQc88XH9/UyYnCcm3ZowOdbJL1qGTTBU&#10;3lXS6/EjiPhp/XOOXM2wRbLnL9HZrVtu02Mf11lNqczkq/gyCsKj5pPhuNnxl2t7r+19ffHNX+qA&#10;L/wQghC7Np6WvjdDF8rzyzvDHFiHIKHDZ6u2KaNIkcCizv0S2xZe9H4Y5Tw/N21gPvNaZgQt6kO4&#10;u459GIV2wSh++NLxdKMxigBz7HcePzu+dQtP1GQT0a71YgxyJGRDjtS2iff5necGqM0yq0aZVQcF&#10;AQ3AbcfoDK7LOEuhRFkE9E6QPK8wisS0tZ46YotIQj69FUNtNTrekdfnPjdTdJux34te2/v1tndX&#10;1MmYQz3gMlZsUCf62xzrjgNfXVmVID+aAeh5iDhRq+3WIWGAnyj640yzMmIM2SJSM4VlRHiiWicn&#10;DCeyXMamb3GTZpgEKfqVkEmbnJ3duJGoVOdNdqlBMIqD0jqHhzducFuglhcjsw2Ge+4gnpOu5vwY&#10;jovxlm7lGvf2PBzlXW7pidpJPJpT8tndhd1k4k3zKsJTS3cad+bB9/b0Qw9uZ4KmN3yuDFJFt81h&#10;jEtv9rb65Matv6QZ1vZe2/s64rsPcyRARV4jBZFtYjk9+s4HsfIQSe5BqfCCpUsxil+i/58Yhb9M&#10;cAqjyMOGUZKZ+6n0vT2hgsS9yyjC3SgrltpI1cIoFiDIHDXkQsMS5qx5GIWa7WPVyCQcwS0ujBK9&#10;y1ER4oiDpYchMIr7dd0p57ypN6xz5N5mnK2k4GRSNgKFUUxwaW7hFPUxG1MRYYuDYRQnsVvqUzGO&#10;dZCIBy+j86eTHz5Z25sYeX3tTXXNjE0qsHh9/Njvn0W26SICoFGZhrEAfBDuEUCgnVV8eUq6kCqM&#10;P1wQDudmR6SATqCQ5uHD+/fjQq3bxVfCuQ5snr8Ti6rP1KcTvRqHBlieXRA44lcDr3rNGzeAcR7c&#10;hTagruOKWOOwQH76hEfBmbjR3B0HqnGZyvjD46hLLR7zaNhqHOz927fzjqRrXoK4g3AnnPKrxBCe&#10;I9n5RRgn6ct5QFA179xhe/NXXzeWFnyv7b2293XGt47UzLEaVzeMIm5lWCcdRb2hjhp7WiqB73ff&#10;5fj4TKv1prtYFjFijC2mF4o8RmTHWx4cDKPoUxon6lhRfqIOlxgBOjrqc5gJTok1e5SYCscD8ZAq&#10;17W9uaLv8JdmSA6jeBKKXl4YJbyCR9ALCTyBLoevMsowkuywgKU5kUwOqe5K9nv3kjnmUgXsZP52&#10;GAWDOM1TmhKeQywiFK4Qg9HJrJL88PDmzTJKmE+H1Pyqtb3X9r7O+GYcxMLQgdi30TIR7ASqrP5v&#10;nQYSQx80Av3pK4wiiJXFeUmVamtsMc9fdgky/XniJkrcOJkcPHFCmGepb+5ef/7wsM9hJngl3CRS&#10;hVHohzAKPVAmQA6x7Rr0hLmjZ8boPUS9s3PjBplBY8T6a/RmbDuKgtfd/g5GwThlFC1AO8s/EkMs&#10;ivnv7LzlT3V89U6CXW6TJUFz504fGU8wvEJbISmROv/85xEV4aISiT8QKvrza3u/3vZuKCcTnSqh&#10;IRy+TZcKIiHcUE2ldBDuEeKuVKAvenoaxW6SFAXuFgiPt+Uj+7CVaGv6mp1nLHRlBCjXuv5Xl+hh&#10;QjR4NgMwy/oXBfggHOa2DhDCF6HtIambgLO3d/funTt9otf4TLqQI7JjGsJFMRtpRLMA1pYoFvhB&#10;eOEa4+DwCOj2HOPg3nyzCDfQzGEHoXKSNY/JU2cGtDdvxRZEfiE8xuVASK090Lzbrg8SfK/tvbY3&#10;pA+DOwDEa4TvjtEmxCzCJCxFX/c1yluI2jxLCw/Mc05dSvMlo0zQCluYVyVNstFpRx0c7fIEcZ5r&#10;QCEd7kn3HaNYhcC0Do0bka/Dvswvob7DJ662F09Ix2lxaksIuiM3+13IR8zKGO4YPeqghN009EDD&#10;Sy4KhU1SLunsQFjcUQT61ttO/Btr5Gt++23lIbMySphCQE015EdpZ0V7bwQAMF02rKQKN2/K3njR&#10;VCsKPXyytvfa3jOH4Zri21PKQnTpSBMXNoxiyyMlRIZRXmPGM8O7P5vh9wT6ExrR3/r55pQ8fbpV&#10;M/LBJqZ70ykhEh38l4xi8kkYxLCZ7i3qiED3h14QnnY6RFJGqUGP0ddcXUcOwyh61tUorJs1j07Y&#10;2RllEjaIOTdTI2G0MUYJ05DrjSEW4eGaaiCZiw6EZQy/lVHEBSJJMIXpE6PzwzwZLzNRrsJG1mEa&#10;dfBaFU7cJwQ+RBc+Wdvbd6xtX097GzYxgpMl4SActjv5Mt7TNCma+uJCCMuMzXnumM+0vn0fawj2&#10;lw6pXzzPXOMuiUVT25nIgVN85eIz4zwtYM8tclh84oxNw1vBCITxcUW4N5ok6FkQDj6kbgQ7X8ll&#10;uShsFHnskDjm9hK71nGtoxXXArX4QuXUtWnxFKATyIU6+QnC9/eLcMXHVcKuVNxw08UUhKdAmgNN&#10;BsxOKjGyt96i1uNLIby/L7W299re8HY98c3CRYji3fw6hW65uSNDIGZtHx2JXGMURJMwtyC2h4kv&#10;L1+8SFyLY+0y9lKJR8UPzmpjQx9bRrFiPVHeweGksTSvcWLqG5+kgWcSeGiDap4hXcvZowPXmXPY&#10;hbnXHZlQOb12XMGQyyhmjyCUbPtZaIcLzG1+9kkeiPrWLYySb1P4ajH7+X4FsRWuCvIR3E6x+/tv&#10;v60a3iWPIbHcL35QOgqziYFXvidrvQpRBXVCNmEaL+G/0d9re28Dh2t7X0t80yBZxZ9SNjkCoxAa&#10;YRRd/Ksr4+ke7xY0THhbrx+j+KmdMAplbSsNuT0hAAFskv3iwg8DTOh7f1/3XiSd7A57WULUoR67&#10;LRrB4yMsuN3g0AgzpiswCivN25o7NWCEK3zBkA2uOUWOTD8bJXhT3ZvOOINvZMBkuGgL/sHkTfxk&#10;YCw5KwtDKESuCxuF1HTNJzQoj7KIgbRhlL6tRBrNXxpygsS/Z24cbktJ2/782t6vr71poZlzXB8n&#10;2E1/W5Inmlvk2yxLo8Hn50aDM8kEwnlU48WZw0lZ28w1NlSTt7LsTM2Li4ODgJnPFeYGdmCO4BfJ&#10;8lsSHcwJygGLq21/jr8jeHNSj86lnOg18IMqTisRbXgipgvqvIFYMHeJd03C/vjq+OWczPwp9mH9&#10;DKjl1uJ2NUXDWNIBeMR8M3fLILyj19Dv0qjwGhUwV5iPebZGHUCO9fDsyTr4Xtt7be8S6PXEt89m&#10;mZ04RiNfAt4C2RjFeoMZ/aq3bBBqRtoWRpnpJkjF8BnOENcKTcilI2W68DNrrYxiyonf1wmhCJLR&#10;4A0FMuqc9UakGYGMW/IGo6AGjBLZO9I5b6CSc0wEquEP3s5NIRF/EIPhs0mHhqj0+l4UEcEuYwRS&#10;Fxh6cNBni6VOVTi7+l1FcH5JgQO9LaUlAiZFdXoH7FKWExhF8EEgPnyCfowXr+29tvd1xrdl+BlA&#10;OOTRo4ODhVGmXy/mPRNREhakVCK8O3ZvNlsXLw3tWMBAdBvzOBmWqJanw8soWStJmJDSwSdbyW1S&#10;CvvHLuENL6xba7N1rBBTRTHMfhjFH0LEG9wyOoGY6ykp5ZhtYZTJh5oYPop9OxEiEl8so2CxkSNq&#10;4lZLAk+dquCxlpTTlZcUo6gVqko3favxh8WGUdR5yhg2nNnp+CQfJnyytvfrbW9xFCGjdCIhfH+f&#10;nO7zCfGW9YF1oWZG5RRPSoUX4TMYxK92FfxZDcjzwDqTYlGkfQI0+rBFuFNBciHuTX1ZknZWLLBW&#10;BA9IoRW0tifNv3qJcCdBLLHmBeEwWoBvES7ylUPBJO6xsA/8gRPCAVbIaxAuBYQzsyAciN0IyluL&#10;6w1UeBHOcqL2q9NZVd6xtQXh6pUy1bn4Xtt7be/rjO/2jWPeZmoLOvU3V/XGJzDVRykRjPHiiWXh&#10;E4sUDKMYXm4IC6Ngnsz0tPBfZ2tuGQW10OY4xanwCUZZQlRjvUb2HDB8JMEUY8Y15Fr5GOqNG/WU&#10;TqWbLiktjBDqRnX8t/7UNxey6Q31ucaXt93xl4wyNMExqhM+wChTRe0jF7QQNa80aZA+zkgN+UIB&#10;eGkUtJX2vYoJQzN6DWGU6c+r7NreacS1va8lvsduD2PdnkrDFBYl9XM4GZkX8asQ8VR3GMWLNEjE&#10;tJPocqekpK8xSjr2hs12dzEKuR1h7oSQuFMYJSubkOFsDa/MIiOi33hgAoEM9SBSnMWyydrlzBg5&#10;Obl1ixIAxxCAGPQIcfHxMkpzkHntfDR3Q3RIyPBW1AKWWBjFrdEmRbhsJziO9ORiWrjXMIpbyiif&#10;xAbEEeWzMEoO1McHVnslhmWwkfh35VY+sOtre7d/9YfY3v2a8t36MvtbL0Z3DP7u0Mz6l8W5OZv5&#10;KRcK3ODxFuFi5IP8pNwi3KwqPrMIN5KTnqew1Un6meBuICk+p6sROA2/4y2N7/jIgBZw8LuDD6qa&#10;AwVS0Omjj47zRpjaBbfokeaOlwif2HP1OQm8uL48dkA3u6EqPPgFveZY47kxLnOLcF46Yrswbxep&#10;bjn1PTh4+21VkHlMzCyuxQqmNjJWivXC1vZe2/s64xulo+5s+GRZmtcEtNg2RjEHxcMmuCWecmGU&#10;7bix6LhYFnXe1Bkn60w2S1tykLzmMAo77wqbmc9mwyj1PvFDpYz+xoXePeeXG3TgGSRRHtrRc3YL&#10;78T4py9vRskEhGLc4QI3lFF8usxCqT5fJpuMXufj0AtGERUIWdXbllHkl+EyZFe317TTuZ9Oe8IO&#10;ahS+QGRccBkltwuV14tzthhl3H3YZvzl2t5re19ffNdiiJNsnRoiTjgBbwSjD25sHaOEO6iSMgrR&#10;PQHxqpL2+5HHrMJrcpr4dxklpypayAmMEt4qSyjVNJAhB3PUMAEtOy1eYliG0NKLJmQYsQBdRXcs&#10;vCFFDFC9PkPnBDsBwaDzTOWI5wnSIQYBvRnoatiQUgmjYBLWX22RsfXSEEahmpxOZmaGq6AoubTD&#10;Jq7KditNZGscrbpIVZJ5JtWGT9b2Fgx5fe0tdgKIg0YdvAa7wTW45kD1CIWxIDxu0UzOBeG50Aj5&#10;/2DvbGA0u8r7fl/ba5tg48Fednc+1p79nF3jj/Ha2OYj9opQQmISNokpRZB6SQABNcbGgENJwioh&#10;FFEUu6EpSihy0zSURmlMEkKaptXSoKgCpXUbRRFqVblRSZO2Io6alNIWefv7Pf/3zL6e+M7uzusZ&#10;W6N7ds/ce8/3Ped5/s9znnPueVXXlZzq2TWrDK9YsD9dDo/keGof/bQBqnZ/lYOunHbTfxFnZmL1&#10;TQIUzoSupE3N+2qGqS1LVlAKSr+UkJMDnEoqMWsDdixMzhjHFJ4DCSLJzLF3b+nfcpPEOu7xotYS&#10;tpIyJHkVG8cjRDP1pDnFLti7FnG7OQasyD42cuWl28uR3eZ3EI3wlSRwKbz076G/h/52J/HWpG8p&#10;3a0guEg4ESVKdWncqtLRr4MoSExPM3DhzFk9c3y3q7jMrER0Tg885YwkhaP3Bw+OlXClrz8ux6qx&#10;m1D88TmFniIEldppuQyq+ipecFiYfClDZxYNohgnS4spdfgf4IDzlAFVczmZBAJV+/4yiFJHnIhO&#10;TYHnO28ZP8q99SLgjLc91mdZ1COuC2l6Sx0LYD+Rmp3dvXt2lqhqAdWmAbt3s4tTbAu6BdrArUKU&#10;kpdDf29uf4vfJdK0LIUya3XnxjrsS7p1a7FbkDn+S6GpvSrGKbTDa6/Nl8fOLaVf0jbbVwynUji/&#10;xqDc9RAOPwPk/eQl55eekuProltphXLmqFLn17pIK+leJ3Ep2JA7iirpLWKvqC5UHfVQmxQiSrYI&#10;hZf+KMX61aDEann8jfY2SeErX0DJcSV/m3KY+qqusQDmLLADBxYWdu7ENGxLLNodnRZ+FSReb2Vb&#10;bBUNiZ6rvMyS1tDf6v4MtxrF0N9biL4VW/I6Ai94otwUT44cYbOV4Q1PPJGAGeUknvCkFFXA5mgC&#10;MWNZ4aBWHaOveHIoEjmHhIkJIEl0fT8DFk/I45KQIlaVVas1R+SoQMuTooCztZJa4omyS5GkAESo&#10;RTrlnvRJrgQbZxMYVKbNEIkInqggNzwRxzgjyORjYwrzyFpNsibxJHVRQkS6wvaqq+bmWPixiQpI&#10;l6GtYu/8fIRxwxPKVcozSwVPhv4W3If+3qr0vWdP5uwoINmSVqo4igSIsnev83CRQoXbowpI0xDF&#10;LWwstB0hlRs9TTU+VNC1ZhFFrUNWA1FURcQU5/MCCfytWuQ68b59fh0JRGgXUo2OhiLb8zm2pOdE&#10;OdCAYuFNrNbZnY3eUibums2bnl/FiBpSABREMY3fYGd+LWxRrGgiDmRWD8bNztqSfFwiapQibdYg&#10;ivBAcSKKIKOdbHGRrzBjg7A0lRYTcJaSiNIsDLyINYEo4MnQ35vb36KXhwrUduFG4U4pEYJHjvhd&#10;cJthqmHzrZRLOXotsxC4gtWF/QMHlLoKSYjYozdKQNTSL0Mq5cdOM/6FRKuV6D3OXtUV+su6h9q3&#10;ard0XEJKiot1U2kGOUdS1n4ljqQj1rJyDoGEiPIeVdwyTM+T/KG9q1mQoHRlbinrYwontYfy+uGf&#10;7Skq9rQxmaJROFQqMWv/lZA9EY9vAh2v6N/jA0EsdnbWFkViUqsHXMOV0LcNHPpb2Br6eyvSd5aJ&#10;S//WSpUtUgpJRKVYsWdPtkgpL5GJHqUpmmj2VnKCKLW0zNxfEegJJ8zVFY1KHLdgugCMyGx7pzSM&#10;w6zhfGMjf2qunrUPoxRJ8GvmOTKrUrVYOPIrdiSngnX0iEyq/JJ/QTJvxCMRRYfoVRkXUYxQdKFq&#10;W4dFq7wrgQl1kjk3J3wIALyAUlXF3cw2BqQRPAIhwhZWqzrAHtLQbObxBNwIQp6LYJSVMNOvh9K/&#10;xdWhv4f+3pr0LUvL/ugnOhEiv7gKoEj1fpY53nTJPXqLH3W7gc01tbGG4vfefjiiws1CcKzebtHM&#10;TzOhhRzgp0ZcdW2KOewpjsjS/iZ0sapmItHGdImC0aNiCB+e5werhrdj/RMa6kcwVWoUeYKDQIH6&#10;EHu0ugXavpzfEMUCSO+E3HSiidoxIGM71GG0bte32pm6Cx8il5iCgmQqjZf+de14cXZW3Tv4pXmC&#10;X8WLsTAnhJdO5OGmqOulnwz9vZn9rdarhl36d6Nw1eVSEkPhmRm6bxMy9nDe7Ej21zDQv3V79mR9&#10;R7WbE6YVwlq4VaQlWYL8kShJUComlQGNwq++OmdkYiKSNSQyPdRnR4SwtJViEpKSJFAneAolAt0s&#10;HBmoWanIzPyKvNK9VcmtywxmlKiRedrEmiLtRBACz+KRdJsZb2nWYRzTFmf5R3m7b5+bop1hcrt7&#10;t7G2Sb5acLUpcwoFd80dPPwTCoe+h/4Wqob+3qr0rXhRbx7P57N05jaSgweBDndXqXk7wRdVgA8/&#10;Uwii3HRTbeg0i78bJaLUtikhIccaxgQFoniMfabuYxV5rM7C2crMklIGeR6JVcvF9LiiTAiJ/IJl&#10;9+wJs8q7SiBUexlZ6KgTMUsgw9XZYynLK8kozJKSzsLxiljFnpXEdlUpxIpEkEaB56NNFBgoS8go&#10;eQuWqKmjYYuSUbTTKg75zUzeFlkv+rfwwnobeDL099DfW5m+5ZfapqmqrRMWnLqjNbtOlqm9wWUp&#10;dBu431PlOEK2uZXuXrhz4EB+nKvU6MzU3XTp5jRVFFDC1TJnx/CU8BI1I+wKU4oO8qZpc4+aIfyE&#10;O0shUYXw53YyEy8tW1tedI92fCmFu2vONxv/Tpy3rttNIEqQ5jSioABJ6GpB6jk1jfe3vsQjZYmI&#10;ArilzUGVIArVC1CaExKMLjQ/H9tCDPUAipVjIij9e+hvO3qz+js2ItTlqNoSsmRa5CyRSuGlYtfs&#10;EhHqbk1V8di/b1I4an/R+u2Zdyw2R6/Wuu1WKol2oZTwonDVX4hEGiqF1ulfTdygEUWftCK/+Rsr&#10;CCp1XKnXLoE6jZfC3eshvRXFhXKdP2bJFikt9YbCi8SswVjLiBauyKQkOSHGJ3pc6o5yaCOgcGXb&#10;jh1plXNNGhEesqm2vtRqGcwMllQU7m3O2re0ilJeoohD30N/D/291enbjwxY8lLRjsR001kJP6lf&#10;ZXwFUbLNW/CorxuOYODyiEERRasAWzOvQzj6oVFgIcJmaXbWlbbITAHE/8WC8rl3MKK3sqmPzgng&#10;XmWpq8Ere0wEDI3UOdtbQYqYMjYWLdfV4GGXqhW1sZBRYpArs/qo7SWsTS4CyPRAU+BAKBcgEMZZ&#10;VnNyL/rYFPAomBWBbVm7/aNUtfUVqUz12HDhTtjjhSIh/D10e3To76G/typ9h+1r67eqdvDEbSec&#10;Bj5eH+NYQhUSMWWsm3i4qZN47N8q655R6i4WPdqKs/hdu1y70kqo8ooa7u/RqsnImwUyMmA4LkoJ&#10;inYYMcxcy/thYzlc/i0XRFkoI1wZqbN276cc0Z1BFg8viWoTWzpgIMPL5bE2kibqf5QWEQU0CDbZ&#10;QLVn8ghTfm0SlcZWAxluPE9JsTSgLWntEjpElNoxkLrYCYMre2JATP1k6G9lxub1t/qwZFgucrAW&#10;hhF/+7NfSkrLpBMal5g91cBNmmXKuuGGpSWVdVdBXdIhTw7q8YMmidrdn6jikpjTTSkcSo5ByWH3&#10;dRWSCL1QSMjUHqhzDBRUdoipIJfaF45erC2pVGDlkoLN7U3+RVA671S6qWGXOSy8JOUa71MV14hd&#10;aaahndYofZOOBkjwGsw0pyWYvGaKJm97aITmcttiE6Xw0uMtQ13fVlObOgAMWPJy6O+hv9XmtiZ9&#10;ixbqz/W9lKCSrRE1MY/cUXRquVLlLucpAyJKHYyv2PSgX2Gmtnof4jsRmdnNl241MbA+HZGz3Z5Z&#10;iKLYiN6tLCzTsipvGH8MC/sAOrEpiCJIlNDcw4Hx8nhlUhrFGKTWPEYUhVqQRNUcOLI90Zhle0uk&#10;ygCUEbFtl509m0mCBoy4MYprEcXminuFKE7PLRF9XFjxqPu8BmlsmE3Q5Y5W+HZz4MnQ30N/b3X6&#10;Vm9gsUwMyTbt2AhRpNU81cL9aR4D3b+GEwtElMOH63ykHBoeRGGHt8qvvJSzTQQjnOZCs3k8AVvc&#10;5ESVY5lRzkSSl34LoKjJhO1JFYgysDRfM2ia1kao2oKCrhYv0y8u+vMZ9e2jnC8WWFIhS7QSAST1&#10;CSigiJqSmoeBwFE2w0ZHsWhQIIiinh9rIpmEvKg+2ReAucH8qkhpyhiqGqJYZ6k0xI7xZOjvzexv&#10;bUPox9nmrSyUHJ1hGopFJ9/DesqAE8w69k4RubTkzk3WdKRck5eIRcBdPTenxAxrSMUmqB3gUrj2&#10;GjTQkn6YniQxCaRs29qiyppVdAl9SjCK8lAULCPNOoczy/y82Z30IcFSjrSJa0p2KA4KV7iWuKOe&#10;CEfqSROy5CNHIQEt2BS2nTb5SYQUXko9hM1TyxQ2vPJKouUi8yv4vUcVj94dWSmr+f8g338VfQ/9&#10;7bAO/b016VtWdRaOXUlIcGKuvUkhicVaOedeyxxmwAQ+iJIJ/NVXgyh+KeXaVRBFxCCbjNwQxeKx&#10;ZsV0pUJd6rmauaAQyVoWIEWRAUEUdXHm3rK9xnW5snAj9vHs96iDgWKYNlY+ttSahRsg3RqMRpw2&#10;RfGpzNYjaptKSwIolI8+oldrc1cal4XcbJHOJFQ4+jdto9HR9BWLatmksxVuX2saP223+ZwpBp5Y&#10;39DfQ39vVfqW7KVw5vP+EVFiPK6Nrmxqw+Yn1OQk0vrA2xV6V9tUOlBX1FyUN+on6uBlH5SXZNjs&#10;bAOeRCY+7Eb/FlFgRj/frkX4UpZhfDlS+FD0R+EmSPDJcl2xpJCSVLJ1rZnFRm4WWVY0wGAY03SC&#10;zFGIYgVqDv7iBZq1io3ajKlsP7ta/abMVDp0j9Ql2hhv+tL0fbB6X4MksUJaeen6Ao+zgGhdwR5w&#10;yea7njb09+b2d40aUgX5GAr36shBEy98oVMuaVbTVFGy9m93YqmtKwL5/UU3XLlmPD9vSszdErHD&#10;OUHhWSP1y0MjmViGKufnPehW0oAArNLg/FUXL/NVKNz1JFKNrUZjPpDm/M+jTqaQJJfGv6aKWAs/&#10;QFOhRwkQNZiiOS9M2ab2LUtUxvn5PZjCfLTtfIqV3FYQR19J/yrklqgUplZz51baxcZnsU6BnfWa&#10;Dp/38ryCob+H/g69bU36dn+kc1bMUm5KU2Yq9grU/L5DU5IR2YPCAb7+KL2IIpoAEFrF/fjbLAcO&#10;uHgG+OQcAgMsmgmsvCuOKPpKIc/UXPXWz41MiTSKVPFv5u2lx5tVkClEcYYtcBgvXAENooO3TcwC&#10;As68lXEKNnm8/hggp3vaEU1wBUyo8liksTRUd2+/Al2IshtEqaaRTUTBOKFwrKUx3kzpS9tM0xBF&#10;BOIsxYYoYo4NKHjiJcCTob+H/t7K9C2aaJeGP7LNVURRzShOkPrlOZfi3WlyxN+i86+bUZy8c/Ka&#10;iFKr+8CLhdR2La3f+Y5RbRQskXf96yo9fOmNmol8u3NnzedlQqV3cEWQgf/VBEQUIYRJgKpDTNB+&#10;WC2qoEYb721gf6yoRIWIqlzahVmFEHUHQEmDgvUJEPUT8Tlc3C/OBCMbQby7XWyi6UrV8MZ2J40I&#10;REDAzCboUFGCKLE2ij9VBn/Bk6G/N7u/Y5Mu2G8U7qTymmtmHRfnYY6JBF0rxqrifnQckmc8s8Ss&#10;+HQOyR6qbEnU8i0pSnvzBoXCJQ8WfqKGNv10dpZzR0oJL4qLtgoZKY8izEKXzHIVP2ZbWpqfLyll&#10;DaE6pWqovIRnCpeNcLEymcKS2FiSdVsbqdB2Qwky18a5WiRz0QhLaFbtMYWHBaMHmAaTl68ySeHA&#10;wWkKl3MRzfYjgFH0PfT30N8S4tak7zA/f+WmyMxsS0OH1jqsMHI2nh+Trv2cLp/5I1HaturgJBHF&#10;39TJelnZqzKnF4hk3Pq8X861LHsSYWWXCg7y7xLng7KQJRxkch5EgQ2vvFJEUYcXBxZUwoMnCi1n&#10;96yVBfKSVU5HwDbhqYgUIijBvxar8KsAs4lLThfcP4KubMaIWO+rNarQtikyE9GZRprRJhhN48SL&#10;FM6N5YsoNuKqq9QaqN4Mp/d/D/29Wf2txqe1tEjYgXKqKKFecw2iRcEhgYZ2mVb6vZTbk5WWJV1d&#10;L3afsabcrAdBidJ1CMdIFEGVwuidRiJAVMei2ilPJNQyFEkFEpCUh6CVA/KRsPxAWZ4mJ4VLL5ZI&#10;sAvaaWRIjCKi51mOzYDCJdFsvWwUXgGSYhrqVBFLlG0KhVfRMp66pKxhY2mAl0jLNJV0WU9eedxP&#10;m9UR3JxmixQOcG5pluP55dDfQ39vVfp2fiV9u9BbZiVNSpqdeJZHsgbqlhQDsVOpfbu6o7AURtCJ&#10;ZRxt4H7dwOxR2SYgqNzKskCIVqrdfFkk/4ooCEcRRTmmnHNORzsUaI0vC1E0KmlhMk3BjBq3e0cz&#10;wVtYgN+XlnbubIhiZnkY/hXIBCExBUCIlcmdJWMbWiBGeDGD+0hBNaVhEKeakf0nVh2oYWXY5K4H&#10;HzzokT3CDQATiWrbzc5bWb0/DaOBzrer10DHB0+G/h76WxLcqvQtm/4lRCkBqlYiO7i7pJnFYeUg&#10;ShaH0WS0VKmjCBDeo824IUN2TrcFQECUQ4fm52U0PfJbdUV7j4ptIYrtkB+bAyQMkjs1RNuUAie3&#10;uAVRIvXh6ugoKbHwRK5W3x/bkHwJEcVVLqfuaBmijaqRf0PhLLGpapg2kTUXKFMaQZbI7D4KjR9+&#10;unmlEEXMjX4dPCnwUZnxyBPfjbcTOklX+snQ35vZ3w6RE6EiVNXsKL/KS+SadCs5uIuhziRwmScU&#10;LjFjoipZi07spMrsFHD4cHZsqqtGYFFSfUmFEAnxkEbGksKllJqROZttFK4ggkTMLWm4CFOiqGnW&#10;NiP8gPyTIazcbivOSZCfV0jhvl/JW2+VYvVrUxHUUrjSziJYHLcua1NJgJzNdnqHlW3CfGVnJVvk&#10;Jv2jVSsUXml8icyJPY7IFiEyi22g76G/h/4uWNyi9K3Cqnhja6aLwkJCAEZmhOFlHwWRSOH5YSwd&#10;N0QRSoCd2AOWl8sajbEKLd4f0FHNdjYrUyJLdRav4AIJxgoIacLBcJ0xir5wt5zJGZY6WTE/oKop&#10;uWbp7vsSw6DNBghZiDWaub4Z5HLbX8BwGlH8uOnKK2sbSTUN24BOQMFAZ0a9uIF8NIVauOimxEP2&#10;2XwLbxKTWyVpvm+wN3lw8u7r2EB7gPwVBJ4M/T30twJpq9J35KXqCJChZdBlXVUSZL0c1MS+83m0&#10;goIUjN05dJC0wo/QobFQRvMeTUFgEEI8IRt+UnEIaGn/RnFVG87kPhoqGZuBztXbaEVouNGWotjC&#10;shrEayWZuyAK3Bst3kHSlA2/y9+yu2qElYAPwSWDHUj2oKjwqKO0tCCVUwgBK25cjikyDSjdKjih&#10;9dA7i1BroVjfyv5iwp+KjVcLt3WYAOokgxX9ZOjvzetvKbw+aVL+SeEanRyjkhZSrOQae1QdHaal&#10;Svu3Dsv3NdcoQixBCidX1PaIKzc/YMF2UueUU/O6hUN8koRBkn3JKM8gCCHv3BmagVIkGeNDUWjv&#10;Mo5EOD8/pnDjJB5FnkcBkCCJIwVV7ilHpnAy4ZxATuA8D9skhRtgRTXVLBEMwRYdnzZ2m6q+YfMF&#10;W8FjKhcKmpC1MbCSlJ92RbpC3TW9Lfoe+nvo761L375Z4UXNzmF2EUX4kIHgXsdeHgleYOJ2I0qT&#10;mlwNdzNWsEILODAkTshkrinJ4RiwhQ/TyPL8QLTMKc+VFCU1aaPpysoeoVNCR44Ni0a0AQa2Jrwt&#10;hzInCEqo80aGof9rGciIWSvl2hZ3aTZEIXJ+3q3e4oDlmR6ESyODTAQLQtYlNI5rVXh6m4Jtn/8L&#10;UazJNtGbQRRvDSJaWUo54MnQ33bf0N9bl74dW1ig1sbAkoYozLTbqdamUC1H43UZ/jSioKf44xoi&#10;SphHUIJ7VdtFFOfahSg5N9c+VLyjfaocuCIVxby0Yz+lVtM1MNpsaemyqRyqpIc15Uvbo9pjVJkm&#10;rVGmtwK2y4leBvgg41esWre1WZq8DaI0ZTs9ALSox1i00aRz40CzILobAGyxDhHFgsUdkEPwsDb/&#10;GkxYEMUAI8lq42hJ4cnQ35vZ3w6kkyBkXNaA3Url1kuki3JrdlYKUTdWMiItQ+Hq3urhkHt90wCF&#10;O6zakdDfLVQKd+OSlmlEZgzHrsoquph5aphShkkDpeJr85FQJyhcaSMRS5OS11gSSoI6CWyvZjRr&#10;svLYrqi6EtOMRuHkt00q+FIc3oI9VFeaLGIOiZaSDZ0XlavrS9AazbOJE+FpHdZn2yR6eKlRuHfw&#10;gG+UTjXASKqVwl3fGfp76G+poRB8C9K3zK94qyl5QxQ3qJUdO/YhBY3n8gA06t9BFOf0AIpZTKzM&#10;zMwfI7f8lAXbLJGVEq7Ak+VdgZ0VQwSqbAn1qYRaFnODKLC2ym9WjCOSil9l5UCMowKbiijiiRFK&#10;MVAmiLISpCQ0SyBLpofJY0MSXKJnFxyaLuDBmIs2nqYvlmgnoxEWH0SxcoEG8IhZSiopoR456d51&#10;U/tuHF8gF3m+5tDfQ39vZfoOlwMgStTTJxY47S4FQxktZ6l/w3tuWvPzKHGl9JN8rukcXUwRUcAi&#10;L6qiIovYAn+PTdNO3DXE+bu1pdDC1s6z4TrZsJ2f69YOIMkJgPwrlxtNXkGjcAR9V940GR+o1Nfe&#10;IIK1ovCqaMvdlliqcmzkxdQUjUVeFIiu5Iu76MUKYHSUFUSxrUtLc3P+dqVL7aQXH4Mp9V5UAU4E&#10;URpglSFfHcUDn8aIsm/f3By5wZOhvze3vzNxQ11WgT5N4S6S1hdOIUMJUPqFmhSRofA60kf61knB&#10;eohEVgilNAqHykLhErNCDbqMxVqJOKZwZwHSo+c7S47qzlz8ek+aqmzSpHJJso6OXbNBtf3lZWVT&#10;Kdxu8cxUUgW52EIiV5m2asvi9Xxzb8MNrAQ5xYieHgonaQS6Pxjlx31kb1zp1FPNGiYyVSjcOzZy&#10;erJRmzH4UrRLQucnpEtemnHo76G/tyZ9i/ZKBRRsTyuQ7aOFHzx4SZa7wr3KQ+bqih8V7iNHtG85&#10;oQdP2reXoglO9TefRQkMNa9XbAZm/HwIESffZmHMNDYAxJLPFDRzc2F/AEUUyGH2CrcCg9KDSweX&#10;i+FpxZp8fv31ij3xAr1ZC7rGKY8IJLG5LS3LzcCI+9QETasPopBctaAhiuZx6rNxLnr7Y1JITBHE&#10;PhBoAkllzY1dwFcHUcQl6xPKhDVq8O337p0HT4b+Hvp7K9O3rCxfghoiSpQM9evrrsOcJnu2ubEz&#10;dnQTk3uEkl9gkk51xZm8JkV1GExncpAoItfpWK83k64W19A/4G2LjsVaTodPhSIDTbtrlxCAphxE&#10;8fPIUpflbVVaWdlM/JW7w/Qe1OJuF1L4VsKVTdF+AJuPFZ79DiblqlP4flmlLxUpNr2AgooGps3U&#10;Jzjs2LFv344d9Uu5NtF493dTQPQkTZ0WQFU20S6NuuXsghesXi79u+6G/l4C7B2eDe5vycMeZ8Dz&#10;dXG+vZSYWQV2fJ1qqlKWgdwvpSR5N0sWhbvrxD0o7gapkzauhiYd3XwcIS0oMxh3qTccgB4rTRtj&#10;BV4hUQnBdIoZ7e2IJGMlMklVXihlPeywsKB4o3sU56ZRlfZwM2jOAClWkWYXZrJahC4v1AYumS8U&#10;fuWVEX50gj1usFVAwc4EVKVV2/fvf8ELODpEe760rXOuSW1Stjp1NAHYy3hLsS5fhu41gAzQ99Df&#10;Q39vZfpWeJTWqxjS7i08ZLs3KOFUWmbVwi2u8LFlEMV0HtXLHN/zNVXb9/N7PfUjGcomhYh7u6NQ&#10;F1LIrDKXohRGV5KKJDK+rgBGRJEV7XGklBhiOo1FxdqZ/ifQVTkSWKj8b4ly8HXXFVBFQI4RRaxR&#10;8rpCbRrW1ZLYlkRmLiwACQ1RZHqqd01ZbVEvtrJCPTeXT0PGnQZmkM1XUDbbBPTroI14Y52+GwX7&#10;qtqrhv4e+nsr07fsWqqC03r1ySCKi/HM4P1955jn1K8JzO6Ta6/1PMDrr9+7l0NN1V48G8LN0yIK&#10;+75FAO15BtVkVlaNsiV7gSgWGzlvWju4lILoKEp770ABVV9Z0J+8BCIMkEnN7D21CVPRBdSwjUaB&#10;suhAjIa8UmRM7qZYI7ASyOx5cxsoZmAAsNqYAdShq4GuhGnK3L1b0wJKkwtsZtT7WhSnJqS+r8YE&#10;gMQsIZ6kLu8I5BE8Gfp7c/tbPVd6gLwcZjdCZYcV5iXNTgmUxJxHIh5D4ZyOUhS+Xa3bWaM7NZVx&#10;yE8HWqkkHbnPBHKVBB1jDUKKE2TcwsL4+1zopAhasijDFWmzMYVSDJLWFEhIO+3aIXnFliSGyLTl&#10;MWb7HfKePYtOgiPWFLiQfOxHEvwVV6S82joSe1REHzq2JSl7bY1Fo/LbVilbdnQnTv2M1FXMMlsz&#10;eDGzWJ9rUzJayX9bHAqX5CVwaRz6Hvp76O+tTN9KAxEF8STwj0+zrTM2AZbMsDlAkOXdQy4Wl9GK&#10;AzU9XVNdl+lzCVa0c0/sFTGQs9l7IWeKKFiblKbynbqqGnaJj9q9AZspWdH9Zb8givCg3bpErPJU&#10;uWPR2M79PXgFo5lKaKny2zgRx0UrNH9nAgKLgKa8RO4Ki2YBbRCN3GUzmuAiLlm3CTUjgV45cQXl&#10;XXxTRJrazzYBFrNYdP4iXW1tcEeQBFEChorQvBIvl6mG8/mhvze3vxUNUi9aVc7DzAiWgTVzQQkr&#10;QoTtEjG/etCmNlnPdL1OElZmSlUOKLsT+IABmSMlxCjKSqvFR/C5/IGAcfRDzpIQFGNLmgIluaK6&#10;STrKXQlaGoYXXbnJ1mKDpHGkodRmiRqWkJlSkxRu8QZB0cZG2ErFdLGUr4yTgi2HAgwypQwkobKf&#10;U2YwwK8hPPfUwphqRlr6dpQldevdYF2nfsKHC9an7mEjaYYsxbtB30N/D/0dON6a9C3h+7FR2Zfy&#10;A4yyoBIGwafVWlaNXAETXCN2qqkW7kFh6Lr8sDRY4FzUn4KCtfNJVHRmiwZMZFVlr9qwQWWUEjxk&#10;ZcEDHrYUuU6MSI8j4YxT7OVsa+LFAMWV4CBuwKotowG2vQSV5wj7bu4cAY8isJS8hQEHapKpLM27&#10;KfwoTA1dANm/n80iizRq1y6/otD4tn27UrPOALKOQJCvwvvY7jTU1oFEWsbsVo8UtlWlOIAp4MnQ&#10;31LA0N/Sy1ak76iJCFw1AbeIqAvI0gx7MMIIOUoGGe9OUQ/Pjs3D8/PCizigWuIXkcyKXSNWYQnX&#10;1bKqGoEzflm7apMFZTRRpWzY7hgJojhjN7p4P2iTKQBqu5QoBqgoyKoo9LZWRJJM69ejo0arYgVR&#10;gIQ2VxcpXSarpAKVWW0EyOMr2iKrrp0qln/VVRrNY9Xg+xPt8NFj8m5oIZn1iyT2EnWrvbPZZN4O&#10;M5g3DKJ4Xu/Q35vb386JHIKiMsVjKFyFkdPrPHpAqnMMHf7adqm0dOeEB2JAQZ546eqP1lF1bM7d&#10;0tqjwi2ZSkvILOuQwt09pUCCrCJoLFqbKn8kPMlZKSc/kMLZQGSO1lSo0Ico9xHr0KJKttQdCoey&#10;bLxOmWklKNqhcN9Sh2037bF5JXUhaiptyrhZKTV84hqR9bICtLdWmU5TuBGo2XJaJLjvyPtquFpc&#10;zCl+VaZsBemXvBz6Wwof+ntr0rccLLeXtMmCrohSjKaqmsUTDwCTZ4ADQUMLuUs5IAt7wnFBEg+j&#10;xy6lzTviUXgp4ecGKXEiDAsbOnM2owJSnRf8kbNFFNOJYETI9JztxfqPaAGHJ0takkVk2m0Z7RhM&#10;c+yZmwu0iBTKcgpTJAbnrAthK2RYTkMUGmHzhLwEKzNxlhSpKsSUJu8bKTONouu0kIsoMYQRZbgr&#10;ZbH9WVq9OTHgydDfQfChv7cmfasr1E87Z5hVIDxQoJhDVojGIJt52q6AghItbIw3aLppXJYWd2Qj&#10;otRi5N8o3C41UYrfC5ku6gjFiTlyXhAF8rJi9V3Zz2pAlNpqSaFRWmuFy0yChu3SJl36T6EI6COf&#10;Azn5xjO6jIhCUjHLbdwaBIQQrH0pxybk1QHPKEbR+IkWR3SBBNtEYoHODBoDzFwTd40WAlawh1gb&#10;sbS0a5dAQ3YxkuSlnwz9vZn9LRFWj2doHFupwVUZSQUXyWI65FDIXWJ25wTCUqEpZWcdWOEHqVuG&#10;lNYoHOKS5nyv7EJCEGVJ11ShcExB0oAEJEXV6rOzytBSabpLiD1jTSkxu+5W1GojZdSUVPY1Ccs9&#10;Fb4QRrQSdlQvGWr7wkyeXvYNaz6wHz6SJk0xfhnDpXFbZW24EKqPliWt10qxD6oAvrCfDeJ8+6Wl&#10;HTssLyKzzqMe+nvo761M3/KwiFL7ONQq5ckIUTYShdtCAVqwdyk+hA+9ajdGKcWnDKaQVOLV5Ncs&#10;EUVGAy4igYxmevR6YcGqswnKBrCByvqCKpYDKJnN3R7WaiQ/jeFHBQbL2DZlvNsp2BUkAGKEhSzb&#10;apHAOC8bnxZ/oJMGKfk8UGQDqNLCFXsCEa+XFzBbeoKSRMrAnplLYMeWJ+rk/Q9pOxdREuGvUNMZ&#10;hYElL4f+thOH/t6a9K3QdcLMF07qybKZgy1aHF5YiAKseitHoF1ffrm8XVtICIA1RBHBRQZSqUEL&#10;0TwQFdnAfDtFkTKfBWsjgG9VV3xwQ0bpDwZ5K+eNZ9K2RC1ApwoAi5pGbXcFUXLsl2U5hy5EceLu&#10;+n4aIqIwX4hiYJt9N+qwRdZkVnuBR1/RV7YPeMe8lUhRW8bJxva+KD2WYhG7d9d6W17FVqODHz68&#10;G+ebm6J27pkYqAJPhv7e3P6Wmur7fsnUr2/37t25U3GDyHJCtn27BJ2RZu11aemii0wTWTc/v6s0&#10;TuZVc3OOrkM7s3fv9u1Sdn5qXIKFKCTlBVxEJDWRd5cPllaTT+lxYUHxIjErX4v0VNzdR+zhXhCg&#10;xDc/v3u3VmeroCXKJytfWUTW7qVs3r17dtaWlxIuG9tqF5ChPSWgwrhpzlDgvn1XXJGa9u+vDWVK&#10;bQt2p4pfN9ARYWVfJ+apffteMDOjJh+patufJ3MtLOzY4bv5IqwkJPF26Hvo78xUhv7emvTtnuRL&#10;8BeK5eP7bVzvwt+K996rrl2780bdeQn6S3+1yVie+dr9Bdy/Dr9AprdyfSH+DaOuey/+BPdv664e&#10;vaO7cXR3d/vond31o3d1v9/d1/12d3/3te693RPdA93c6P3d17sPdF/sfqT7Z90Hu0+Q7w3dj3XX&#10;dR/q3tl9uPv73UfI89Huv3cf654/+snultFD3StHP9W9fvTx7q7RT3c/OPpE96bRz3SvHX2yu3b0&#10;qe6y0cPdhaOf6z7X/Xx3R/ePumu7T3c/232m+0b3i8T9EmX8crdv9FnK+NXuO0ef646OPt+9YvQb&#10;3WtGv0l5v9W9ZfQvu7eOTnZvG/2r7h2jL3b3jH6ne9foX3d3j77E85e7d45+t7t39G+7+0b/Dv97&#10;+N/v3j36A/xX8P+hu3/0H7n+J8Ifw/8h9/+FsD/i+sf4/8b9/+D6Na5/iv8z/P/E/wX+6/hv4P8v&#10;/pv4J0jXje4fjfDn47fhLxq9e/Qc/HO5vxR/Gf75+Mvx2wnfgd/F/Rx+AX8lfhG/F78ffwC/hD+M&#10;fyH+Wvz1+BvwN47uG71odO/oFq63Us5LCHsZ/jb8UZ5fjn8F/pX4V+G/A38H/rtI/xr893D/faR9&#10;Lf513L8eL218Ff866OFe/K/j34c/QpjxbyDtG/F/HX8c/wOEvRn/Vvzb8O8g7G6u9+Dfhb+P5/u5&#10;vhf/AHfvx39g9J7Rj3D9IP4E/sfwHyL+w1w/gv8o/mM8/yT+Ie5/Cv9x/E/jP0Hen8F/Ev8p/MP4&#10;n8P/PP4XiP80/jP4X+T5l/C/zP1n8b+K/xz+8/jGCxdB8u2e11u5l5/uwB/FL+Pln0U83VB+hmtz&#10;pz7Ydfrm2nMr17La/cUTdVDmCc/MmMH/Hv5nKbylW6tdu0grT+POm+WP96dOnTpvx/ieS3cn/u/i&#10;LfdvU+4h/Kfw/O++uHzpyx/980te3uLM/2r8pKO8cm8m8BXd2+H993Rv6u7pfrB7S7cIr7+z+/4V&#10;XKGt1T9eeb8Vf8E4/NLxtb3bZH9M3vf1jfkuoOEt/3r6puWlLSe+l/LupTwx9nHekkv3ofP923UP&#10;2UFxl9/Je7+T972fN/5urg9w/d7uXYTZE2fnvnD0nh825f9b/PM3ev3Pf9rZLTUOk9djb/qTN/jc&#10;4h/90l9U+of+8cOVf2b5B2wububGg5/+O/+iO5703eMp7xf+6dcrfdJ03aPjelv9X3h92rG6vD+7&#10;POWOHvjjA776fV/559+4/6Guu/0DO6q+h8b13HPFjz/xBB1vP+q++7V73uPV/vR6a/fR6rkW/zuv&#10;+vATb35fkcLKuFngDvwlZsDdif8M3rCP4Q/jHWcLajRqnGGXcX01ftKFQk+dupvAV3bvZoTuQz69&#10;paj0/Z1U+je6V3V/E0rtuufgrV/69F7f7tvVgTGNcbbRcJ8b7Uirh/DGTYbb3pZm8p78J1r4Nu4b&#10;r3876X+YhC2uj54taxfe+nBr8rp9abnvItN3cv1RruZv/djiDHs1ftK1fjxG4CLefmhtM/1T3fe9&#10;2+fIYPqW5+l6N8u1L36D6xJX29XercUZdjbvdoh09uk2fGtn3/t8B2kWJ9Ktfp+7iLsVb1lede3q&#10;vW16KtfqnWyD/X4zfgavzF3kKt1vn3jm9ryWd3VbWvha76Icb+n68q/VJvNPtsnnadrUdItp2rRI&#10;Aybb5DPuGeunRjOtTe35mWxT6+fWpvb8TLap9UtrU3s+mzZJdo1m+uj9g6SZht7Njza/Qlvt+Wza&#10;t1abFimgtf1cedA2uG/nMry40J65XTe9v4/MH+Y9+9q0i/izkUHHSWdZ76esv8X1I1z5v4LTLU5V&#10;qw+n7yRumXnki7jSNyWLvLa29fXr50kzzVibf3Ks2zPB6+5Xy1jEt7af61ibf3Ks2zPB627Tr5H5&#10;6Rhrx8myHOvf5Lp6rFuc49831seIuwF/NuP7NdJNM77mnxzf9kzwuvvSMhbx6x1f80+Ob3smeN1t&#10;+iqZn47xPU45luX4/i+uq8e3xZ1PXN/4SiM3rIOXD1DnNGNt/smxbs80Z939ahmLFLDesTb/5Fi3&#10;52natJcyn46xdpwsy7HWTrB6rFscUb1jfYy4I/iz4eU3UtA042v+yfFtz1S/7vG1jEUKWO/4mn9y&#10;fNvzNG36Psp8Osb3OI2wLMf3zfjV49vizsTLR9bByx+nvmnG2vyTY92ep+lXy1ikgPWOtfknx7o9&#10;T9Omhyjz6RhredmyHOu/h1891i2OqDV5+UbiJ3nZ9K2/+nQw9ff3kLClO1d9Rzli/qbbtmeC183X&#10;v05507TpV8b5W5va8zRtuo3Mjk9fP52tvu1YW9bdlPUKrh/gyv8VfbvFGdYno48Rt4yfHOu1xvc2&#10;CutrdwvfRnnt/gLub8bP4G2D+VtftmeCpxrfadrkeE62qT1P06ZbyPxta/TT2Y7vX6Mcy7qZshzf&#10;v8KV/yvj2+K0S641vkcYYcdX38ZlrTG+eI22t/xrjbH5J8fYZ9xUYzxNmxzTyTa152naZN9fukY/&#10;nesYO7CO8WVc+f+kMTbgTGN80zmO8b+njjaW0MWJdk/wyv1aY2z+yTH2GTfVGE/TJsd0sk3teZo2&#10;OcZ/gG99s7qfznWMv0RZjvFX8DT3SWNs3JnG+OZzHONPUmZf21v4WmNs/skx9hk31RhP0ybHdLJN&#10;7XmaNjnG/wDf+mPaMf44ZTnG/xC/eoyNO9MY33qOY/wWyuxrewvfNpHmAu4n5bH5J8fYZ9xUY2wZ&#10;B/CX4Ff3ZwvfNpFmsk2Oqflbm9ozQetu0zKZ34Fvda9u09ny8XHKWMZ/P94xvhs/OcbLPBt3Pr5P&#10;Ht9J3A2UssyVdqz41raLn4y/K2uG6tbX4Vu61e/QwrdNpJnsV9tj/tav7ZmgdferuvU0bXJsJ9vU&#10;nqdp0zKZnbu0/ljdT+c61gcpy7F+EX71WBt35rFW+zo9zo55a9taY704kW71O7T82ybSTI6142L+&#10;NtbtmaB1j7X0N8083jaYf7JNPk/TplZm64+t0E/28yK+9VN7Ppt+sjsP4S/BT9KGdLZEmLRvuI41&#10;f0XRCi0a/lfx1+C/TEGLXP+I6wN4aevL7Nz68miRMP0DowOEWc/qPr+LsFvxF46vXJ5yPXy87cbo&#10;cq0887V7630dfhm/uk3bKuzJbbKNLe/qdt1B+qP4Zbx5F/G8WvkZrq38/0rgD+FXP38Pab55+HT4&#10;V0kj/bZ0RJeb56/75o5xPcQL/BD+QzYKt9j9btfiHad2P8o2mZV0lXj850GuD+MfwZ/EP4p/DP84&#10;/pR+Br+IX8YfxR/DH8ffiz+BfxD/MP4R/En8o/jH8I/jT7n/aaZ7jAIepYCTFPAIBTxMAQ9SwAkK&#10;uJcCjlPAMQo4SgHLFLBIATOnC6BBFPQo/iT+EfzD+AfxJ/D34o/jj+GP4pfxi/gZfKd/HP8Y/lH8&#10;Sfwj+IfxD+JP4G3nqUqZx1PdSZKdNC03R48erTTPlj9s/OxzXV8E4Zsed16/6/qjztuQuPP7Xdcf&#10;df6GxF3Q77r+qAs2LO7ZQte249lEv2u1ZbPpd636Npt+16rvmaDfnjrX5Jdt/a7rj9q2IXEX9ruu&#10;P+rCTY+7qN91/VEXbUjcxf2u64+6eEPintPvuv6o52x63Lf0u64/6ls2JO65/a7rj3ruhsRd0u+6&#10;/qhLNj3u0n7X9UdduiFxz+t3XX/U8zYk7rJ+1/VHXbbpcTP9ruuPmtmQuOf3u64/6vkbEnd5v+v6&#10;oy7f9Lgr+l3XH3XFhsRt73ddf9T2TY97Qb/r+qNesCFxO/pd1x+1Y0Pidva7rj9q56bH7ep3XX/U&#10;rg2Jm+13XX/U7IbEzfW7rj9qbtPj5vtd1x81vyFxni3R47qecIM3JM7jTXpc1xNu8KbHeVZMj+t6&#10;wg3ekDgP3uhx/MZZr9uQuMV+1/VHLW563J5+xznyvW5D4jzGpcd1PeEGb3qc57n0OM5m6XUbEufJ&#10;Oj2Oc4173YbEeZZOj+t6wg3e9DgPp+pxXU+4wRsS5zFePa7rCTd4Q+I8N6vH1Zlaz5Y4j0/scV1P&#10;uMEbEucp6z2u6wk3eEPi/HWUHtf1hBu86XEeutvjup5wgzckzt+q6nFdT7jBmx7Hj/T1ua4vgvAN&#10;ibu+33X9UddvSNxyv+v6o9h71u82JO6Gftf1R92wIXFH+l3XH3VkQ+Ju7Hddf9SNmx53U7/r+qNu&#10;2pC4F/W7rj/qRRsSd3O/6/qjbt70uFv6XdcfdcuGxN3a77r+qFs3JO7F/a7rj3rxpse9pN91/VEv&#10;2ZC4l/a7rj/qpZse97J+1/VHvWxD4r6133X9Ud+6IXG39buuP+q2TY+7vd91/VG3b0jcHex9Oopf&#10;xj/V3lGCy7Vz/1Y/u9fTvbLubW33luO2UMMvZqNjuyd8Zc9/21va4lbvab2LvLfiybOyx9bn5tiG&#10;+pSulWe+ds821ZXvQtz3u8jzZfjt+PbM7br3j/su7iVu9a1+lxa+VpvMP9kmn6dpU9vf3OpeT5sW&#10;acBkm3zGPWP91Gimtak9P5Ntav3c2tSep2lTK+OZGDvJrtXbx7u27z58S3eutPWH4/ytz9rzNH0m&#10;LUzTpn+zqk3teZo2/Qlluo++r592UbgYiVvz/MM3k8Cy3o73Izv38HvbzghsceLcq/GTrp1/eCeB&#10;1/J1lt/Smo4xW/GtfWuN901U2NKtZ7zNPznePuOmwpJp2uT4TrapPU/TJsfhxfi+fjrX8b7GPmK8&#10;X8rV28nxNu5sxtsvtNYz3v+b+vreo4Vvm0hjHTfjZ/Dys/knx9tn3FTjPU2bHN/JNrXnadrkeH+T&#10;Alp/XIR+0+4JPnGu4/04mRzvJ7hQ9JPG27izGW8sYOsa79+i/Nb21e/RwrdNpFk93uafHG+fcVON&#10;9zRtcnwn29Sep2mT4/0FCmj9sbqfzna8j1OGZf0a1//D9be5cnnSeBt3pu8vr0UzXibdJH+3tq2F&#10;5T9KnpZu9Tu08G0TaVaPtfknx9pn3FRjPU2bHNvJNrXnadrk+Pw4BbT+WN1P5zrW76Msx/onuK4e&#10;a+POPNaekHDuY/1y8vS9QwvfNpFm9Vibf3KsfcZNNdbTtMmxnWxTe56mTY71t1NA649px/ollOVY&#10;+33r6rE27sxjrZZ2bmPd5kJ979DC+8ZanX6ROttYt2eCphrrYV58Wifow2THbpp+amPfxq49n83Y&#10;SZ+H8M5DJmnDti4RJs4Zrlvru+p5CjL9Z7nexlUcmR/dhl8iTH9bL3/dRdpb8ReOr1xWbD7e20bd&#10;uX5XvbpNvsfqNvl8gHDffzXft36xXe1+dR+1vISv2LZavS1udbntfS3L99a1q/ftfb2fdK0887X7&#10;Sby27x2DRgftmaB187Dv4ni2+la/Swtfq03mn2yTz7h1t8n3mrZNz7Z+ajTT+qk9T9NPz8axm7ZN&#10;rV+e7n6SHhotr4fGn2301Hik9VN7noaeWhlbqZ+moSdxuvXF5P3FyIIWvm1CLryGROJ8i+ujM8va&#10;hVcm4da0DX6GBJb7Qq7/hKv6pfmbrajFSQevxk+6Zhu8m8Bv47d/3l2/M3N39yZ+D+ntPN/TLfL7&#10;QO/lN4HyuzG0t+S6Msd79dgW1u7bs1f9c/F34I/il/H0B6WmjbZzBt/G4FcIuP0png8RZl+Y9y68&#10;fei9V127rve34vZTxh7qXub6XVxv4noeft/oSHcH/kzjdXHPeN9CWUcopy//IeLae52pj0harm8d&#10;7nnEas98FdeZStn0pVO0jnvDOFOk/p1kPI4eJeBB/MP4R/AETpzAMjLHDH4Rv4w/ij+GP46/F38C&#10;7zkonofyCP4k/lH8Y/jH8adO1TkqnqfiuSqer+I5K5634rkrnr/iOSyex+K5LJ7P4jktntfiuS1k&#10;zzkuj3F9FH8S/wj+YfyD+BP4e/HH8cfwR/HL+EX8zJlPXrGv/r8AAAAA//8DAFBLAQItABQABgAI&#10;AAAAIQCm5lH7DAEAABUCAAATAAAAAAAAAAAAAAAAAAAAAABbQ29udGVudF9UeXBlc10ueG1sUEsB&#10;Ai0AFAAGAAgAAAAhADj9If/WAAAAlAEAAAsAAAAAAAAAAAAAAAAAPQEAAF9yZWxzLy5yZWxzUEsB&#10;Ai0AFAAGAAgAAAAhABFM3aXwAwAACwkAAA4AAAAAAAAAAAAAAAAAPAIAAGRycy9lMm9Eb2MueG1s&#10;UEsBAi0AFAAGAAgAAAAhAI4iCUK6AAAAIQEAABkAAAAAAAAAAAAAAAAAWAYAAGRycy9fcmVscy9l&#10;Mm9Eb2MueG1sLnJlbHNQSwECLQAUAAYACAAAACEAC1/q/+IAAAAKAQAADwAAAAAAAAAAAAAAAABJ&#10;BwAAZHJzL2Rvd25yZXYueG1sUEsBAi0AFAAGAAgAAAAhAErAWi7gbwAA8HwCABQAAAAAAAAAAAAA&#10;AAAAWAgAAGRycy9tZWRpYS9pbWFnZTEuZW1mUEsFBgAAAAAGAAYAfAEAAGp4AAAAAA==&#10;">
                      <v:shape id="Text Box 96859" o:spid="_x0000_s1292" type="#_x0000_t202" style="position:absolute;left:4693;top:38060;width:45357;height:5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IlKyQAAAN4AAAAPAAAAZHJzL2Rvd25yZXYueG1sRI9BSwMx&#10;FITvQv9DeIIXsVm1Xdpt01KKgnopXXvp7bF53azdvCxJtl3/vREEj8PMfMMs14NtxYV8aBwreBxn&#10;IIgrpxuuFRw+Xx9mIEJE1tg6JgXfFGC9Gt0ssdDuynu6lLEWCcKhQAUmxq6QMlSGLIax64iTd3Le&#10;YkzS11J7vCa4beVTluXSYsNpwWBHW0PVueytgt3kuDP3/enlYzN59u+Hfpt/1aVSd7fDZgEi0hD/&#10;w3/tN61gns+mc/i9k66AXP0AAAD//wMAUEsBAi0AFAAGAAgAAAAhANvh9svuAAAAhQEAABMAAAAA&#10;AAAAAAAAAAAAAAAAAFtDb250ZW50X1R5cGVzXS54bWxQSwECLQAUAAYACAAAACEAWvQsW78AAAAV&#10;AQAACwAAAAAAAAAAAAAAAAAfAQAAX3JlbHMvLnJlbHNQSwECLQAUAAYACAAAACEAXSSJSskAAADe&#10;AAAADwAAAAAAAAAAAAAAAAAHAgAAZHJzL2Rvd25yZXYueG1sUEsFBgAAAAADAAMAtwAAAP0CAAAA&#10;AA==&#10;" stroked="f">
                        <v:textbox style="mso-fit-shape-to-text:t" inset="0,0,0,0">
                          <w:txbxContent>
                            <w:p w:rsidR="00675B45" w:rsidRPr="008C368D" w:rsidRDefault="00675B45" w:rsidP="006E7A3E">
                              <w:pPr>
                                <w:pStyle w:val="FIGCAPTIOIN"/>
                                <w:ind w:left="1134" w:hanging="1134"/>
                              </w:pPr>
                              <w:bookmarkStart w:id="136" w:name="_Toc457062728"/>
                              <w:bookmarkStart w:id="137" w:name="_Toc470387477"/>
                              <w:r w:rsidRPr="006E7A3E">
                                <w:rPr>
                                  <w:b/>
                                  <w:bCs/>
                                </w:rPr>
                                <w:t>Figure</w:t>
                              </w:r>
                              <w:r>
                                <w:rPr>
                                  <w:b/>
                                  <w:bCs/>
                                </w:rPr>
                                <w:t xml:space="preserve"> </w:t>
                              </w:r>
                              <w:r w:rsidRPr="006E7A3E">
                                <w:rPr>
                                  <w:b/>
                                  <w:bCs/>
                                </w:rPr>
                                <w:fldChar w:fldCharType="begin"/>
                              </w:r>
                              <w:r w:rsidRPr="006E7A3E">
                                <w:rPr>
                                  <w:b/>
                                  <w:bCs/>
                                </w:rPr>
                                <w:instrText xml:space="preserve"> SEQ Figure \* ARABIC </w:instrText>
                              </w:r>
                              <w:r w:rsidRPr="006E7A3E">
                                <w:rPr>
                                  <w:b/>
                                  <w:bCs/>
                                </w:rPr>
                                <w:fldChar w:fldCharType="separate"/>
                              </w:r>
                              <w:r>
                                <w:rPr>
                                  <w:b/>
                                  <w:bCs/>
                                  <w:noProof/>
                                </w:rPr>
                                <w:t>21</w:t>
                              </w:r>
                              <w:r w:rsidRPr="006E7A3E">
                                <w:rPr>
                                  <w:b/>
                                  <w:bCs/>
                                </w:rPr>
                                <w:fldChar w:fldCharType="end"/>
                              </w:r>
                              <w:r>
                                <w:rPr>
                                  <w:noProof/>
                                </w:rPr>
                                <w:t xml:space="preserve">: </w:t>
                              </w:r>
                              <w:r w:rsidRPr="00A01FC4">
                                <w:rPr>
                                  <w:noProof/>
                                </w:rPr>
                                <w:t>The sensing appartus’s correlation sum over spectrogram</w:t>
                              </w:r>
                              <w:r w:rsidRPr="00A01FC4" w:rsidDel="00A01FC4">
                                <w:rPr>
                                  <w:noProof/>
                                </w:rPr>
                                <w:t xml:space="preserve"> </w:t>
                              </w:r>
                              <w:r w:rsidRPr="002D2B1C">
                                <w:rPr>
                                  <w:noProof/>
                                </w:rPr>
                                <w:t>when</w:t>
                              </w:r>
                              <w:r>
                                <w:rPr>
                                  <w:noProof/>
                                </w:rPr>
                                <w:t xml:space="preserve"> it is</w:t>
                              </w:r>
                              <w:r w:rsidRPr="002D2B1C">
                                <w:rPr>
                                  <w:noProof/>
                                </w:rPr>
                                <w:t xml:space="preserve"> orthogonal to the plants wall</w:t>
                              </w:r>
                              <w:r>
                                <w:t>.</w:t>
                              </w:r>
                              <w:bookmarkEnd w:id="136"/>
                              <w:bookmarkEnd w:id="137"/>
                            </w:p>
                          </w:txbxContent>
                        </v:textbox>
                      </v:shape>
                      <v:shape id="Picture 96860" o:spid="_x0000_s1293" type="#_x0000_t75" style="position:absolute;width:52730;height:37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CBZxQAAAN4AAAAPAAAAZHJzL2Rvd25yZXYueG1sRI/LbsIw&#10;EEX3lfgHa5C6Kw59RBAwqEVqxQJRnvtRPCRp43EUO8H8PV5U6vLqvnTmy2Bq0VPrKssKxqMEBHFu&#10;dcWFgtPx82kCwnlkjbVlUnAjB8vF4GGOmbZX3lN/8IWII+wyVFB632RSurwkg25kG+LoXWxr0EfZ&#10;FlK3eI3jppbPSZJKgxXHhxIbWpWU/x46o2Dz9tr5lf5++dnZr/6Du3HYhrNSj8PwPgPhKfj/8F97&#10;rRVM00kaASJORAG5uAMAAP//AwBQSwECLQAUAAYACAAAACEA2+H2y+4AAACFAQAAEwAAAAAAAAAA&#10;AAAAAAAAAAAAW0NvbnRlbnRfVHlwZXNdLnhtbFBLAQItABQABgAIAAAAIQBa9CxbvwAAABUBAAAL&#10;AAAAAAAAAAAAAAAAAB8BAABfcmVscy8ucmVsc1BLAQItABQABgAIAAAAIQBxhCBZxQAAAN4AAAAP&#10;AAAAAAAAAAAAAAAAAAcCAABkcnMvZG93bnJldi54bWxQSwUGAAAAAAMAAwC3AAAA+QIAAAAA&#10;">
                        <v:imagedata r:id="rId152" o:title="" croptop="4124f"/>
                        <v:path arrowok="t"/>
                      </v:shape>
                      <w10:wrap type="topAndBottom"/>
                    </v:group>
                  </w:pict>
                </mc:Fallback>
              </mc:AlternateContent>
            </w:r>
          </w:p>
        </w:tc>
      </w:tr>
    </w:tbl>
    <w:p w:rsidR="000D2AD4" w:rsidRDefault="007941DE" w:rsidP="006E7A3E">
      <w:r>
        <w:t xml:space="preserve">The compensated energy return show two sharp peaks, one corresponds to the plant row distance and the other at </w:t>
      </w:r>
      <w:r>
        <w:rPr>
          <w:rFonts w:ascii="Cambria Math" w:eastAsia="Cambria Math" w:hAnsi="Cambria Math" w:cs="Cambria Math"/>
        </w:rPr>
        <w:t>0.</w:t>
      </w:r>
      <w:r w:rsidR="00D0105D">
        <w:rPr>
          <w:rFonts w:ascii="Cambria Math" w:eastAsia="Cambria Math" w:hAnsi="Cambria Math" w:cs="Cambria Math"/>
        </w:rPr>
        <w:t>85[m</w:t>
      </w:r>
      <w:r>
        <w:rPr>
          <w:rFonts w:ascii="Cambria Math" w:eastAsia="Cambria Math" w:hAnsi="Cambria Math" w:cs="Cambria Math"/>
        </w:rPr>
        <w:t xml:space="preserve">] </w:t>
      </w:r>
      <w:r>
        <w:t xml:space="preserve">is in correlation with the </w:t>
      </w:r>
      <w:r w:rsidR="00E77245">
        <w:t>Styrofoam</w:t>
      </w:r>
      <w:r>
        <w:t xml:space="preserve">. The correlation sum is plot with arbitrary units to match the scale of the spectrogram. </w:t>
      </w:r>
    </w:p>
    <w:p w:rsidR="0058513F" w:rsidRPr="00BB3A23" w:rsidRDefault="005B7AF0" w:rsidP="006E7A3E">
      <w:pPr>
        <w:pStyle w:val="Heading2"/>
      </w:pPr>
      <w:bookmarkStart w:id="138" w:name="_Toc469494680"/>
      <w:bookmarkStart w:id="139" w:name="_Toc469575409"/>
      <w:r w:rsidRPr="006E7A3E">
        <w:lastRenderedPageBreak/>
        <w:t xml:space="preserve">4.3 </w:t>
      </w:r>
      <w:r w:rsidR="007941DE" w:rsidRPr="009C3E59">
        <w:t>Fruit and leaves statistical</w:t>
      </w:r>
      <w:r w:rsidR="007941DE" w:rsidRPr="00604EFF">
        <w:t xml:space="preserve"> analysisand classification</w:t>
      </w:r>
      <w:bookmarkEnd w:id="138"/>
      <w:bookmarkEnd w:id="139"/>
      <w:r w:rsidR="007941DE" w:rsidRPr="00604EFF">
        <w:t xml:space="preserve"> </w:t>
      </w:r>
    </w:p>
    <w:p w:rsidR="0058513F" w:rsidRPr="00604EFF" w:rsidRDefault="007941DE" w:rsidP="006E7A3E">
      <w:pPr>
        <w:pStyle w:val="Heading3"/>
      </w:pPr>
      <w:bookmarkStart w:id="140" w:name="_Toc469575410"/>
      <w:r w:rsidRPr="00BB3A23">
        <w:t>4.3.1</w:t>
      </w:r>
      <w:r w:rsidRPr="006E7A3E">
        <w:rPr>
          <w:rFonts w:eastAsia="Arial"/>
        </w:rPr>
        <w:t xml:space="preserve"> </w:t>
      </w:r>
      <w:r w:rsidRPr="009C3E59">
        <w:t>Single object experiment</w:t>
      </w:r>
      <w:bookmarkEnd w:id="140"/>
      <w:r w:rsidRPr="009C3E59">
        <w:t xml:space="preserve"> </w:t>
      </w:r>
    </w:p>
    <w:p w:rsidR="0058513F" w:rsidRDefault="007941DE" w:rsidP="006E7A3E">
      <w:r>
        <w:t xml:space="preserve">The mean frequency spectrum of 3 single leaves and fruit at random orientations is presented in </w:t>
      </w:r>
      <w:r w:rsidR="009B5557">
        <w:t>Fig.(</w:t>
      </w:r>
      <w:r>
        <w:rPr>
          <w:rFonts w:ascii="Cambria Math" w:eastAsia="Cambria Math" w:hAnsi="Cambria Math" w:cs="Cambria Math"/>
        </w:rPr>
        <w:t>22)</w:t>
      </w:r>
      <w:r>
        <w:t xml:space="preserve">.  </w:t>
      </w:r>
    </w:p>
    <w:tbl>
      <w:tblPr>
        <w:tblStyle w:val="TableGrid0"/>
        <w:tblW w:w="0" w:type="auto"/>
        <w:tblInd w:w="570" w:type="dxa"/>
        <w:tblLook w:val="04A0" w:firstRow="1" w:lastRow="0" w:firstColumn="1" w:lastColumn="0" w:noHBand="0" w:noVBand="1"/>
      </w:tblPr>
      <w:tblGrid>
        <w:gridCol w:w="9687"/>
      </w:tblGrid>
      <w:tr w:rsidR="009B5557" w:rsidTr="006E7A3E">
        <w:trPr>
          <w:trHeight w:val="7093"/>
        </w:trPr>
        <w:tc>
          <w:tcPr>
            <w:tcW w:w="9687" w:type="dxa"/>
            <w:tcBorders>
              <w:top w:val="nil"/>
              <w:left w:val="nil"/>
              <w:bottom w:val="nil"/>
              <w:right w:val="nil"/>
            </w:tcBorders>
          </w:tcPr>
          <w:p w:rsidR="009B5557" w:rsidRDefault="009B5557" w:rsidP="009B5557">
            <w:pPr>
              <w:ind w:left="0" w:firstLine="0"/>
            </w:pPr>
            <w:r w:rsidRPr="003921E3">
              <w:rPr>
                <w:noProof/>
                <w:szCs w:val="24"/>
              </w:rPr>
              <mc:AlternateContent>
                <mc:Choice Requires="wpg">
                  <w:drawing>
                    <wp:anchor distT="0" distB="0" distL="114300" distR="114300" simplePos="0" relativeHeight="251900928" behindDoc="0" locked="0" layoutInCell="1" allowOverlap="1" wp14:anchorId="3D5C69ED" wp14:editId="0633CB9D">
                      <wp:simplePos x="0" y="0"/>
                      <wp:positionH relativeFrom="column">
                        <wp:posOffset>111760</wp:posOffset>
                      </wp:positionH>
                      <wp:positionV relativeFrom="paragraph">
                        <wp:posOffset>159385</wp:posOffset>
                      </wp:positionV>
                      <wp:extent cx="5495925" cy="4069080"/>
                      <wp:effectExtent l="0" t="0" r="9525" b="7620"/>
                      <wp:wrapTopAndBottom/>
                      <wp:docPr id="96862" name="Group 96862"/>
                      <wp:cNvGraphicFramePr/>
                      <a:graphic xmlns:a="http://schemas.openxmlformats.org/drawingml/2006/main">
                        <a:graphicData uri="http://schemas.microsoft.com/office/word/2010/wordprocessingGroup">
                          <wpg:wgp>
                            <wpg:cNvGrpSpPr/>
                            <wpg:grpSpPr>
                              <a:xfrm>
                                <a:off x="0" y="0"/>
                                <a:ext cx="5495925" cy="4069080"/>
                                <a:chOff x="0" y="0"/>
                                <a:chExt cx="5715000" cy="4278552"/>
                              </a:xfrm>
                            </wpg:grpSpPr>
                            <wps:wsp>
                              <wps:cNvPr id="96863" name="Text Box 96863"/>
                              <wps:cNvSpPr txBox="1"/>
                              <wps:spPr>
                                <a:xfrm>
                                  <a:off x="1095201" y="3990976"/>
                                  <a:ext cx="3565005" cy="287576"/>
                                </a:xfrm>
                                <a:prstGeom prst="rect">
                                  <a:avLst/>
                                </a:prstGeom>
                                <a:solidFill>
                                  <a:prstClr val="white"/>
                                </a:solidFill>
                                <a:ln>
                                  <a:noFill/>
                                </a:ln>
                                <a:effectLst/>
                              </wps:spPr>
                              <wps:txbx>
                                <w:txbxContent>
                                  <w:p w:rsidR="00675B45" w:rsidRPr="00CF204D" w:rsidRDefault="00675B45" w:rsidP="006E7A3E">
                                    <w:pPr>
                                      <w:pStyle w:val="FIGCAPTIOIN"/>
                                      <w:rPr>
                                        <w:noProof/>
                                        <w:sz w:val="16"/>
                                        <w:szCs w:val="16"/>
                                      </w:rPr>
                                    </w:pPr>
                                    <w:bookmarkStart w:id="141" w:name="_Ref436535328"/>
                                    <w:bookmarkStart w:id="142" w:name="_Toc457062729"/>
                                    <w:bookmarkStart w:id="143" w:name="_Toc470387478"/>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22</w:t>
                                    </w:r>
                                    <w:r w:rsidRPr="006E7A3E">
                                      <w:rPr>
                                        <w:b/>
                                        <w:bCs/>
                                      </w:rPr>
                                      <w:fldChar w:fldCharType="end"/>
                                    </w:r>
                                    <w:bookmarkEnd w:id="141"/>
                                    <w:r>
                                      <w:rPr>
                                        <w:noProof/>
                                      </w:rPr>
                                      <w:t>: Frequency spectrum of leaves and fruit</w:t>
                                    </w:r>
                                    <w:r>
                                      <w:rPr>
                                        <w:noProof/>
                                        <w:sz w:val="16"/>
                                        <w:szCs w:val="16"/>
                                      </w:rPr>
                                      <w:t>.</w:t>
                                    </w:r>
                                    <w:bookmarkEnd w:id="142"/>
                                    <w:bookmarkEnd w:id="14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288" name="Picture 288"/>
                                <pic:cNvPicPr>
                                  <a:picLocks noChangeAspect="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15000" cy="38100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D5C69ED" id="Group 96862" o:spid="_x0000_s1294" style="position:absolute;left:0;text-align:left;margin-left:8.8pt;margin-top:12.55pt;width:432.75pt;height:320.4pt;z-index:251900928;mso-position-horizontal-relative:text;mso-position-vertical-relative:text;mso-width-relative:margin;mso-height-relative:margin" coordsize="57150,4278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uOXZvxAwAABgkAAA4AAABkcnMvZTJvRG9jLnhtbKRW227jNhB9L9B/&#10;IPTu6GLLtoTIC69zwQLpbtCk2GeaoixiJZEl6chp0X/vDCnZuRhosH2IMhwOyZkzM2d8+enQNuSJ&#10;ayNkVwTxRRQQ3jFZim5XBH883kyWATGWdiVtZMeL4Jmb4NPq118ue5XzRNayKbkmcEln8l4VQW2t&#10;ysPQsJq31FxIxTvYrKRuqYWl3oWlpj3c3jZhEkXzsJe6VFoybgxor/xmsHL3VxVn9ltVGW5JUwTg&#10;m3Vf7b5b/IarS5rvNFW1YIMb9Ce8aKno4NHjVVfUUrLX4t1VrWBaGlnZCybbUFaVYNzFANHE0Zto&#10;brXcKxfLLu936ggTQPsGp5++ln19utdElEWQzZfzJCAdbSFN7mXiVQBRr3Y5WN5q9aDu9aDY+RVG&#10;fah0i/8hHnJw4D4fweUHSxgo01mWZkkaEAZ7s2ieRcsBflZDjt6dY/X1eHIRp1EE2XMnk8UyTRNM&#10;XDg+HKJ/R3d6BaVkTmiZ/4fWQ00Vd0kwiMELtKYjWo8Y42d5cIBN0TX0AYwRLWIPsAW9MeoNKM+A&#10;FkdZCjUQEIBnmmVRtpjjCZqPAE7TOcAwAJgsF6k3OKJAc6WNveWyJSgUgYbqd0VJn+6M9YCNJnix&#10;kY0ob0TT4AI3No0mTxQ6pa+F5QPEr6yaDm07iaf8hV7DXasNr2DwPkiU7GF7cAUWxy7fqNvK8hmQ&#10;0dL3o1HsRsD7d9TYe6qhASHZQCr2G3yqRvZFIAcpILXUf53Toz1kGnYD0kNDF4H5c081D0jzpYMa&#10;wO4fBT0K21Ho9u1GQuSAP3jjRDigbTNqKy3b78A1a3wFtmjH4K0isKO4sZ5WgKsYX6+dEfS4ovau&#10;e1AMrx5xfjx8p1oNWbKQ369yrDKav0mWt/Wor/dWVsJl8oQi9AEuoOJXl0qwHP4GogDpXen/N6HC&#10;KbtH2Dwptx+6o6X6x15NfLxiKxphnx0/Q8zoVPd0LxiWPS5OXZQsYTx4xoF9fJagCiprtPOnoDwF&#10;u5PshyGd3NS02/G1UVDeQ1uFr83d8tWT20aosdJRHoKDjL0h0jP4eJK+kmzf8s76qaN5Qy2MPFML&#10;ZaBOct5ueQkt96X0aYakQjdg2rB93ST4O1muoyhLPk82abSZzKLF9WSdzRaTRXS9mEWzZbyJN/9g&#10;kcSzfG84xEubKyUGX0H7ztuztD8MSD9Q3GDyTe26D9gCHHLcOboIKoQEfTWa/Q6oOtoxVnPLalRX&#10;0O2DHoyPGw7mE7KYA2x7su1/kyUMEQrl6mr+Q+PhJclPlzEQ/ujweHzkrg/S25GlaH6etpz/nqic&#10;CAG4ZnLD1kE0/DDAaf5y7axOP19W/wIAAP//AwBQSwMEFAAGAAgAAAAhAI4iCUK6AAAAIQEAABkA&#10;AABkcnMvX3JlbHMvZTJvRG9jLnhtbC5yZWxzhI/LCsIwEEX3gv8QZm/TuhCRpt2I0K3UDxiSaRts&#10;HiRR7N8bcGNBcDn3cs9h6vZlZvakELWzAqqiBEZWOqXtKODWX3ZHYDGhVTg7SwIWitA22019pRlT&#10;HsVJ+8gyxUYBU0r+xHmUExmMhfNkczO4YDDlM4zco7zjSHxflgcevhnQrJisUwJCpypg/eKz+T/b&#10;DYOWdHbyYcimHwquTXZnIIaRkgBDSuMnrAoyA/Cm5qvHmjcAAAD//wMAUEsDBBQABgAIAAAAIQAr&#10;8pt54AAAAAkBAAAPAAAAZHJzL2Rvd25yZXYueG1sTI9BS8NAEIXvgv9hGcGb3aQlMcZsSinqqQi2&#10;gnjbZqdJaHY2ZLdJ+u8dT3qbx3u8+V6xnm0nRhx860hBvIhAIFXOtFQr+Dy8PmQgfNBkdOcIFVzR&#10;w7q8vSl0btxEHzjuQy24hHyuFTQh9LmUvmrQar9wPRJ7JzdYHVgOtTSDnrjcdnIZRam0uiX+0Oge&#10;tw1W5/3FKnib9LRZxS/j7nzaXr8PyfvXLkal7u/mzTOIgHP4C8MvPqNDyUxHdyHjRcf6MeWkgmUS&#10;g2A/y1Z8HBWkafIEsizk/wXlDwAAAP//AwBQSwMEFAAGAAgAAAAhAMScXLeGEgAAeGwAABQAAABk&#10;cnMvbWVkaWEvaW1hZ2UxLmVtZuydDZCdVXnHz9mwJDGJLBAkgIYNxGaVCEu+WIevzSYh30vYZD+S&#10;u9m9lyQFGpAElojg0K3DIKJNAqJDqWPQFgSdTNCWOgxt0444gh+kw1SbSRnIOI6DHWtoZbDW4vb3&#10;v/d9Nievee/Hng3guCf87znPOed53uc5z/89733vvfvinXOfAVZ66pzb7U1y7pkO5xouca5xyeqr&#10;nPPu9hud++5Jzo1nyikA0a0Cu0927mz6r0H/lkCfIXf2pInutcfq3Wq30K1j9kLX5hrdVe4Gd527&#10;zd3itmgS5VQwGUwAE0EDyCeYRN2QtPPU6fHT6JOuDo3LbhsNtd8YGhqiGi671Vkq5y3jyDe6HbwO&#10;4MsmV7CRiPqhvxwaF6rvvvPyJskHnynVJvd9ctebv9UiugmsGr4enl+cp7aKzduW9Jvbjz9csm/j&#10;Vh9qHDcgvdYH9z6nOq8XiumVJOfelTTyn3Jb1TT74x+4v+jPGe/1C9VvtY3bfItPQW7eUUyVez9t&#10;W3trT3FuUAFZf5iTX47lhJU5WsZycpTvf2jnic5PO2dGs70Su62gGdSDRiD7QgOwMvSnzglWTL6Y&#10;jsVMrtPAuNXF4dJpy3Y6iI569u93xX/7OVZrq+v51JNu+/6PuJ8tW+6G/mIuE3aBPWCfJoMD4BVw&#10;BD+GcAQ0gmbQCtaAPNgGBsEusAfsA/vBAfAKOAKGhlA/gvorqB9AfT/q+1Dfg/ou1AdR34Z6HvU1&#10;qLei3ox6I+oNUneoO9Qd6g51h7pD3aHuUHeoO9Qd6g51h7pD3aHuhpyiKEVzgHo/2Af2gF1gEDQD&#10;7X9aw3lgArBc0x6chTwN2AWD9S0ut81R/wXJHKpiWc+M+8mLzeESMmhtJgy3lWfrD491UskM8R97&#10;LPV3gdmgHUwH53KszRjSWDutdnrPrRM2e7OdPn4/c1tAfVJTFWXVKvJLJXUJGPZVemZb8XeDZpD2&#10;SfPSPkk23bRfTcxXLqRnbcVl87VG1mbO4DmMNYCdQGtgY2m7Fq9sKW4Vq5VMi7c4ELyYvdAHxbsA&#10;NAAdVzk4BUwNZJp1ppv2xfrTNkdiI2s9XsaBcuuR5YPFJf0wLpNj4qrFRlZcF5KomLikH8Zlckxc&#10;tdjIiuuuyLikH8ZlckxctdjIiuuFyLikH8ZlckxctdjIimt6sufaeVTtOW7nl/TDuEyOiasWG1lx&#10;teNAK2s+0rh0LZK+7WUmx8RVi41ycb03Mi7ph3FJjo2rWhvl4vo1TsTkS/phXJIpI75+KV/V2igX&#10;1w9xIiYu6YdxSaZExVWtjXJxfQMnYuKSfhiXZEpUXNXaKBfXTpyIiUv6YVySKVFxVWujXFx/ghMx&#10;cUk/jEsyJSquam2Ui2spTsTEJf0wLsmUqLiqtVEurvNxIiYu6YdxSaZExVXJRhMH0H1PeE9QLsbp&#10;zM2KsZ+xlsSWahWr1S5dttQ6tpi90IdxTLH3LNrXddxwbSRTKq5NuVhi3s/LJ+mHPkmO8cls2nqM&#10;D+45sTto/b9P69SO42HuTI5ZJ9l4p+Uu1idbF+OTydWsk2hn3Mji+87INZN+f8B3k6vxr5xP0wPf&#10;a+W7fDgP2JqZHOPTJ1EeIE5bz7RP0xjXfkmpO4sXtfVZ2XuSNhXfYTnXA2TrOmw9SL2Dmv/ct5qn&#10;tB345eQ2G2MbKX4/RjVcsFcsa+iZw6db+FCE+ZS1ni8zL+a8kH6YY5PpHvE+KxvTgfmeXk/rz9rT&#10;pB/m2OQYn/4N5dHKsWwpxz+hTufYxirleF4NOb6QY8XkWPphjk2OWU/ZiMmx9MMcmxzj0yxsjlaO&#10;ZUs5ngfSObaxSjleUEOO7+I4MTmWfphjk2PWUzZiciz9MMcmx/j0UWyOVo5lSzm+G6RzbGOVctxS&#10;Q45f4DgxOZZ+mGOTY9ZTNmJyLP0wxybH+PQsNkcjx3mckC3l+CBI59jGdN+xCoTFrse6rl9Mjpup&#10;uY4Nw65hWdfl0fjMNsy17EmmjPi6bJ/Zmu/EM3x/gd3hdtZ1Wfphrk2O8WkqNkcr17KlXDdRp3Nt&#10;Y5VzrXdfR/OsnNt6afmtnZX3dubEfKbdkejb+1uT6R5x3nWPGePT2Ym++WRyjE+LUF7Cgtp6prk4&#10;jfFq3nPr/JStFmwtp15KrTzZe24bU1/WOb6GsTkgzHW5/MZ8tq98hp/tm0x3VH5jfFI+Q59MjvFJ&#10;6z6DRR+t/E7FlvJ7PrVyGeZXY+orl995jFebX32fkOW39Wftkcqn9O1cMZmuqPzG+KR8hj6ZHOOT&#10;8vtbYOsRe/7+F7aWAyVSuQzzqzH1lcuvPjesNr8/ZG6W39ZfLr/SD/MrmRKVX9mwY6fX0vqzfFI+&#10;pW8+mRzjk/J7qIxPte7PP8CW8vsSSOdXY5Xy28KcavP7DebamtW6ljpfpW9raTJdUfmN8Un5DH0y&#10;Ocany1D+Jshap2rz24MN2foqUH6fBmF+bYwQyp6/eo+t/Fab453MzfLd+rPOlw50pR/mWDIlKscx&#10;PimnoU8mx/iktf8ssPVInwu15vgebCnHnwPpHGusco7n1JRjfe+Y5bv1l8ux9MMcS6ZE5TjGJ+U0&#10;9MnkGJ+U45uBrUdsjq/FlnK8HaRzrLHKOZ5XU46XYjPLd+svl2PphzmWTInKcYxPymnok8kxPinH&#10;q4Ctx/jgXp3uwVrP4ytRUo7bQTrHGquc4wU15fh8bGb5bv3lciz9MMeSKVE5jvFJOQ19MjnGJ+W4&#10;Cdh6xOZYv1VWjj8I0jnWWOUct9SU4+nYzPLd+rNyPPZdP4sXnNO/T+ukPUS5t/PTZLoyz8+VDLaC&#10;ZlAPGoE4KjQA2XgfaISkm+lMyzpPJgOtUz9oSdqqVax2dX747yh67n2yOGYvWZzsZsL/Jcf8Km1x&#10;cxPy7bTb3bX+GtBJz3qwERTAFsDfCvqbwHZwG7gdfBwMgrvBveAzYDd4EBsPgS+4vH/E9fm/cuv9&#10;V9w1/muuze9zH/R/4yb6b7qX3TPuW/wNyV5e97nvuH9033MH3QvuV+5Fd5r/kZvlD7n5/mV3uf+x&#10;W+R/yqdp/8GnX79wy/x/uxX+DXe1/7Vb5990Pd77nK/3G/1E3+en+H5/KjjD5/1Z4H1gBvJM0MSc&#10;2cxt9j1+nl/nW/zV/jK/3Lf6xfy70i9DWuk/TO98v9bP8d3+YmbPRfNSv8kv9Nf5JX4r82/2q/2t&#10;fo3f4Tv8Hcy8C1ufoH0P7fvATuQHwOd9l38YK1/keF/y6/2j4AmwF3ydvqcYf9p3+n9g7j9Tfxv5&#10;efB9dP6F8X9l3kG/wb+EF4fBT3yvf5UYfk6cr1G/Dn5F32/AEBhXl/PjwaS6Xn8KOB2ciXxO3Xp/&#10;bl1Xxb8TqYVv2/ibp7BUwzdx/nf5tmkU+LYp4VsBvvXDtxx864BvC+HbDPh2hHvBx+DbH8O3D8G3&#10;6fCtGb5tgW9fhm+H3I84PQ+5s+DbB+BbM3ybB9/mwre58G0+fLsUvi2Gb6vgWwd864Jv6+FbDr71&#10;wreN8K0PvvXBtz74thG+9SZ8Ww/fuuBbBwxrh28r4dty+LaU1lXwbTGsaSPrC7HWBt+Wwrfl8G0F&#10;fFsF39qPw7dr4FtHim+d8K0TvnXBt2741g3fuuFbN3zrgm+d8G0tfOuAb2vh2zr4tg6+dcK3LvjW&#10;Dd964Nt6+LYBvuUSvm1M+NYL33LwLQffcvBtQ8K3XMK3HHzbAN964FvnqPLtZ0t1tT9aquHbd5h+&#10;LN82sb+dKL6tg2/L4Ns8+HYW+9sb8O0wfPs+fPsufHsRvv0Uvjn/opvG/jYbvn0YvrXBt6XwbQV8&#10;WwnfVsG3dvjWAd+64NsG+NYL3/rgW3+yv+VT+1s+2d/64Ftvsr+thW+r4Nti+HY5r5fAt7nw7UL4&#10;dgHZn0W2Z5HFC7C6AL5dAd8WJfub+NbB/tbJ/tbF/tbD/tYN33rgWw/723r2tw3sbxvgWw6+5eBb&#10;Dr7l4FsOvuXgWw6+5eBbDr71wrde+LYRvm2Eb33wrQ++9cG3fvjWD9/y8C0P3wrsbwX4VmB/K8C3&#10;AnwrwLcCfMvDtwL7WwG+FdjfCvCtAN/y8K1/VPk29NCco2SjVQ3fPlSRb5tHeD093v6m62krfGtM&#10;9revwbft8O0K+NYM39rg2w749rcw7wj72xnw7UL4dhl8WwjfFsG3RfBtEXxbAt9WwLc18K3Te/Jb&#10;T94mkqvjX0/Ftzz7Wz9864NvvexvG+BbN3xbB9864Nsa+HY1fFtdfF3LftZNT466n75N9F7HnK3M&#10;vRmdW+HZDmbcwbHvwtYnqO+hvg+Nndh/AHwePAy+CL4EHgVP4ONe8HXwFPLToDLf8vCtAN8KCd+u&#10;TfEtD9/yCd/yGXzry+RbBzzYxnuqeurX+aKdarjspj8pp63jCQw3cQ261TXy3muL+yh1B5923OQK&#10;7tirq6lUrqf9Z/Ft4/DERy69oknCq3eWapN/51kM++cV55mizXsk6Te3m35esj88nti3ZzEc/nT5&#10;ZzE0JAewZyuY/axnMdi4zbf4xmEn/SwGrbedp1Pc0WcxqD/MyWtjOUmyUKoaEsnW2Nb8rczJkbGc&#10;vONyMnaeHJOS4WdIvJ3nyVhOxnJi10BbCbsWj13jj77vGjtPjB2luiERx/ausffCY++Fs58VN3ae&#10;ODd2PSndu4fnyVt9f/LqL07sffz/JJ8TWK6tfqvu4y2+rPv4St+hJZez4nPcjvcsN/scQPf++mDD&#10;vk+z/gl8PmBt5gw/++pN5t7Lhx02lv6e2vrRKT7HTHYpZf9u8nEmyO7HsHsj+DTgv+HfgNqYvmNc&#10;BcLCbXGx3EjnVcXnhm7n+aFb+Hxok/uYa3Q5Hmm5zN3hNjI+EZwMiC0T+o5HvmuOfCe+ohzGdbx2&#10;1npdjP4kgjGdkayX6U4hD3bOyc8jRE7l7hZJKKP72dnQ0D997u+ek93fJM8RPZycc8qNitWPPFF6&#10;TqmNH3j+pAGNP/nXzxX1G5rzWnZKw9w/euz+v3ePJ881PVI6hx/de3JxfmkOj/RLjmvHb/1KyY+0&#10;vddOK9n1f/aDJ+XL6z/+9//9wFbnrrzz3cXjHU6O85HTdxefY6p1VHnqzBnPijRaT8kt7r5iKDb+&#10;7WWffTP92ZnW+z0g4XPx732fRT4PbAfzgfIsQ/bbZY2pbyp1Fm8HGGvnM81bYGyBJ8/eAFe3uM2u&#10;Eekmt63YMwCjN9OrYxuHVYuj9QnUFtQvX9UmvqJsc1Rr3HTfT1s21d+UtKVr/YrleG1sD1o/usN7&#10;g2K8ASUby+K67E4DOjal7N6wjgmy24vS1dRbqaVva2xj6lM7LMqxyho6G0FMbPa3TqMdm+yegW8z&#10;qGdSh7HZWExsytUs7Gq9Fb8KS8LRjuZJ/V1gNtjAweSHftM0QK2xDX4AzKRPGMjMbz9zW4BOPtUq&#10;VqutOFQ4fqmRvNqaSs/a2tK6QTNI+1Rf7DvWJ/loumneNTF/MpB9aysumz+BNbI2tof5bMe1sbRd&#10;i1e2LE6r6RqOV+2wmL3QB8W7ADQArf1M6lPA1ECmWWe6aV+sv1wsAxiweVn65XySfuiTZMqIfTKO&#10;xfg0EwdCnyRTRuyTcq64RuqTccZ8Mvnt9MnW2Xwy+e30ydbFfDI51iflf6S5GzvvWLxgLzwpWMt3&#10;+v5k/BkJn3RdMs6E7ay9dCeT5gc6WXupbE0DuvZQyr7PuZcJsttE/T3qS6ilb+9zbOxd9GW9z8kz&#10;pnug23gXOeAai9+d65ty4nDKJX4Wfw+ptjAp6VO/UOme0tb4HK5PtzE/Lct3xSrb/aAlaatWsXqk&#10;v8uciQ39Dfxs6j+nnkONK/yS8iLewV80nENiGbR8MjzcnhC062mfw2AD0N+KX0RtOln6TKu4Rkwp&#10;Fntmelq2Y8hWE7D1sv4sH5X/Zcy3eeV8nJbYpSrLubuZILuXUj9PvYJafoWc05juF8pxbhX3JgV+&#10;O3iUcSU+iVOC9o4TwbdqOVbLbzGNY1fiszi2hLrEsTY41lZx/bPyJ461Yaua/FU6DzFTLCeCYzks&#10;V+NjtRx7CXvimH7DfToLqc9hEI/hmMZkL4tjH2cs3NduZXfTvraZ11uK98q6O97Brldg5AbuprP3&#10;PPFRXDRuWm19Vqu/Hoi7pmNtyZVylN4b03K13K3ld53G3Q78E3d7qEvc7YS7nRXzWo67ndiqhheV&#10;1gUzxXIiuKvfhFXjY7XcPYg9cbdAfSoLuY06zV2NnQnKcffo/lgNc4/lpu2dxkHVIYyvVmvsncDb&#10;Wn4farzdgu/i7VbqEm+vh7fXV8xpOd5ej60sTjQxNhlo7WJ5+25sLMZ38aABqJQ+5xjinQZtdfwB&#10;/79RjhD+K+CAlgHsA3vALjAItHb/LwAAAAD//wMAUEsBAi0AFAAGAAgAAAAhAKbmUfsMAQAAFQIA&#10;ABMAAAAAAAAAAAAAAAAAAAAAAFtDb250ZW50X1R5cGVzXS54bWxQSwECLQAUAAYACAAAACEAOP0h&#10;/9YAAACUAQAACwAAAAAAAAAAAAAAAAA9AQAAX3JlbHMvLnJlbHNQSwECLQAUAAYACAAAACEA245d&#10;m/EDAAAGCQAADgAAAAAAAAAAAAAAAAA8AgAAZHJzL2Uyb0RvYy54bWxQSwECLQAUAAYACAAAACEA&#10;jiIJQroAAAAhAQAAGQAAAAAAAAAAAAAAAABZBgAAZHJzL19yZWxzL2Uyb0RvYy54bWwucmVsc1BL&#10;AQItABQABgAIAAAAIQAr8pt54AAAAAkBAAAPAAAAAAAAAAAAAAAAAEoHAABkcnMvZG93bnJldi54&#10;bWxQSwECLQAUAAYACAAAACEAxJxct4YSAAB4bAAAFAAAAAAAAAAAAAAAAABXCAAAZHJzL21lZGlh&#10;L2ltYWdlMS5lbWZQSwUGAAAAAAYABgB8AQAADxsAAAAA&#10;">
                      <v:shape id="Text Box 96863" o:spid="_x0000_s1295" type="#_x0000_t202" style="position:absolute;left:10952;top:39909;width:35650;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uiAxwAAAN4AAAAPAAAAZHJzL2Rvd25yZXYueG1sRI9Pa8JA&#10;FMTvQr/D8gpepG5UCDZ1Ff9CD/YQK54f2dckNPs27K4mfnu3IPQ4zMxvmMWqN424kfO1ZQWTcQKC&#10;uLC65lLB+fvwNgfhA7LGxjIpuJOH1fJlsMBM245zup1CKSKEfYYKqhDaTEpfVGTQj21LHL0f6wyG&#10;KF0ptcMuwk0jp0mSSoM1x4UKW9pWVPyerkZBunPXLuftaHfeH/GrLaeXzf2i1PC1X3+ACNSH//Cz&#10;/akVvKfzdAZ/d+IVkMsHAAAA//8DAFBLAQItABQABgAIAAAAIQDb4fbL7gAAAIUBAAATAAAAAAAA&#10;AAAAAAAAAAAAAABbQ29udGVudF9UeXBlc10ueG1sUEsBAi0AFAAGAAgAAAAhAFr0LFu/AAAAFQEA&#10;AAsAAAAAAAAAAAAAAAAAHwEAAF9yZWxzLy5yZWxzUEsBAi0AFAAGAAgAAAAhAEGu6IDHAAAA3gAA&#10;AA8AAAAAAAAAAAAAAAAABwIAAGRycy9kb3ducmV2LnhtbFBLBQYAAAAAAwADALcAAAD7AgAAAAA=&#10;" stroked="f">
                        <v:textbox inset="0,0,0,0">
                          <w:txbxContent>
                            <w:p w:rsidR="00675B45" w:rsidRPr="00CF204D" w:rsidRDefault="00675B45" w:rsidP="006E7A3E">
                              <w:pPr>
                                <w:pStyle w:val="FIGCAPTIOIN"/>
                                <w:rPr>
                                  <w:noProof/>
                                  <w:sz w:val="16"/>
                                  <w:szCs w:val="16"/>
                                </w:rPr>
                              </w:pPr>
                              <w:bookmarkStart w:id="144" w:name="_Ref436535328"/>
                              <w:bookmarkStart w:id="145" w:name="_Toc457062729"/>
                              <w:bookmarkStart w:id="146" w:name="_Toc470387478"/>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22</w:t>
                              </w:r>
                              <w:r w:rsidRPr="006E7A3E">
                                <w:rPr>
                                  <w:b/>
                                  <w:bCs/>
                                </w:rPr>
                                <w:fldChar w:fldCharType="end"/>
                              </w:r>
                              <w:bookmarkEnd w:id="144"/>
                              <w:r>
                                <w:rPr>
                                  <w:noProof/>
                                </w:rPr>
                                <w:t>: Frequency spectrum of leaves and fruit</w:t>
                              </w:r>
                              <w:r>
                                <w:rPr>
                                  <w:noProof/>
                                  <w:sz w:val="16"/>
                                  <w:szCs w:val="16"/>
                                </w:rPr>
                                <w:t>.</w:t>
                              </w:r>
                              <w:bookmarkEnd w:id="145"/>
                              <w:bookmarkEnd w:id="146"/>
                            </w:p>
                          </w:txbxContent>
                        </v:textbox>
                      </v:shape>
                      <v:shape id="Picture 288" o:spid="_x0000_s1296" type="#_x0000_t75" style="position:absolute;width:57150;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WmQwwAAANwAAAAPAAAAZHJzL2Rvd25yZXYueG1sRE/NasJA&#10;EL4XfIdlhF5K3RisxJg1iFbwUktTH2CSnSah2dmQXTW+vXso9Pjx/Wf5aDpxpcG1lhXMZxEI4srq&#10;lmsF5+/DawLCeWSNnWVScCcH+WbylGGq7Y2/6Fr4WoQQdikqaLzvUyld1ZBBN7M9ceB+7GDQBzjU&#10;Ug94C+Gmk3EULaXBlkNDgz3tGqp+i4tRUB7ul9K/vZ+Ozr7Ipf5Yfe4XK6Wep+N2DcLT6P/Ff+6j&#10;VhAnYW04E46A3DwAAAD//wMAUEsBAi0AFAAGAAgAAAAhANvh9svuAAAAhQEAABMAAAAAAAAAAAAA&#10;AAAAAAAAAFtDb250ZW50X1R5cGVzXS54bWxQSwECLQAUAAYACAAAACEAWvQsW78AAAAVAQAACwAA&#10;AAAAAAAAAAAAAAAfAQAAX3JlbHMvLnJlbHNQSwECLQAUAAYACAAAACEAKVlpkMMAAADcAAAADwAA&#10;AAAAAAAAAAAAAAAHAgAAZHJzL2Rvd25yZXYueG1sUEsFBgAAAAADAAMAtwAAAPcCAAAAAA==&#10;">
                        <v:imagedata r:id="rId154" o:title=""/>
                        <v:path arrowok="t"/>
                      </v:shape>
                      <w10:wrap type="topAndBottom"/>
                    </v:group>
                  </w:pict>
                </mc:Fallback>
              </mc:AlternateContent>
            </w:r>
          </w:p>
        </w:tc>
      </w:tr>
    </w:tbl>
    <w:p w:rsidR="0058513F" w:rsidRPr="009B5557" w:rsidRDefault="007941DE" w:rsidP="006E7A3E">
      <w:r>
        <w:t xml:space="preserve">The results indicate that the spectrum of a single leaf and fruit were similar at all frequencies except for two peaks and their neighborhood at </w:t>
      </w:r>
      <w:r w:rsidR="002E4D66">
        <w:rPr>
          <w:rFonts w:ascii="Cambria Math" w:eastAsia="Cambria Math" w:hAnsi="Cambria Math" w:cs="Cambria Math"/>
        </w:rPr>
        <w:t>33[</w:t>
      </w:r>
      <w:r>
        <w:rPr>
          <w:rFonts w:ascii="Cambria Math" w:eastAsia="Cambria Math" w:hAnsi="Cambria Math" w:cs="Cambria Math"/>
        </w:rPr>
        <w:t>kHz</w:t>
      </w:r>
      <w:r w:rsidR="002E4D66">
        <w:rPr>
          <w:rFonts w:ascii="Cambria Math" w:eastAsia="Cambria Math" w:hAnsi="Cambria Math" w:cs="Cambria Math"/>
        </w:rPr>
        <w:t>]</w:t>
      </w:r>
      <w:r>
        <w:t xml:space="preserve"> in which the single leaves had higher intensities and </w:t>
      </w:r>
      <w:r w:rsidR="002E4D66">
        <w:rPr>
          <w:rFonts w:ascii="Cambria Math" w:eastAsia="Cambria Math" w:hAnsi="Cambria Math" w:cs="Cambria Math"/>
        </w:rPr>
        <w:t>70[</w:t>
      </w:r>
      <w:r>
        <w:rPr>
          <w:rFonts w:ascii="Cambria Math" w:eastAsia="Cambria Math" w:hAnsi="Cambria Math" w:cs="Cambria Math"/>
        </w:rPr>
        <w:t>kHz</w:t>
      </w:r>
      <w:r w:rsidR="002E4D66">
        <w:rPr>
          <w:rFonts w:ascii="Cambria Math" w:eastAsia="Cambria Math" w:hAnsi="Cambria Math" w:cs="Cambria Math"/>
        </w:rPr>
        <w:t>]</w:t>
      </w:r>
      <w:r>
        <w:t xml:space="preserve"> where the opposite is true.</w:t>
      </w:r>
    </w:p>
    <w:p w:rsidR="0058513F" w:rsidRDefault="007941DE" w:rsidP="006E7A3E">
      <w:r>
        <w:lastRenderedPageBreak/>
        <w:t xml:space="preserve"> McKerrow and Kristiansen (2006) developed a theoretical model explaining the echo returns from rough surfaces based on the assumption that the energy returns to the transmitting origin only from surfaces nearly perpendicular to the sensor system. This explains the behavior of the single leaves spectrum as their shape is approximately flat and return more energy as apparent from </w:t>
      </w:r>
      <w:r w:rsidR="00E77245">
        <w:t>Fig</w:t>
      </w:r>
      <w:r w:rsidR="00D5075D">
        <w:t>.(</w:t>
      </w:r>
      <w:r>
        <w:t>22</w:t>
      </w:r>
      <w:r w:rsidR="00D5075D">
        <w:t>)</w:t>
      </w:r>
      <w:r>
        <w:t xml:space="preserve"> at </w:t>
      </w:r>
      <w:r>
        <w:rPr>
          <w:rFonts w:ascii="Cambria Math" w:eastAsia="Cambria Math" w:hAnsi="Cambria Math" w:cs="Cambria Math"/>
        </w:rPr>
        <w:t>33</w:t>
      </w:r>
      <w:r>
        <w:t>-</w:t>
      </w:r>
      <w:r w:rsidR="00D5075D">
        <w:rPr>
          <w:rFonts w:ascii="Cambria Math" w:eastAsia="Cambria Math" w:hAnsi="Cambria Math" w:cs="Cambria Math"/>
        </w:rPr>
        <w:t>55</w:t>
      </w:r>
      <w:r w:rsidR="0054474F">
        <w:rPr>
          <w:rFonts w:ascii="Cambria Math" w:eastAsia="Cambria Math" w:hAnsi="Cambria Math" w:cs="Cambria Math"/>
        </w:rPr>
        <w:t>[</w:t>
      </w:r>
      <w:r w:rsidR="00D5075D">
        <w:rPr>
          <w:rFonts w:ascii="Cambria Math" w:eastAsia="Cambria Math" w:hAnsi="Cambria Math" w:cs="Cambria Math"/>
        </w:rPr>
        <w:t>k</w:t>
      </w:r>
      <w:r>
        <w:rPr>
          <w:rFonts w:ascii="Cambria Math" w:eastAsia="Cambria Math" w:hAnsi="Cambria Math" w:cs="Cambria Math"/>
        </w:rPr>
        <w:t>Hz</w:t>
      </w:r>
      <w:r w:rsidR="0054474F">
        <w:rPr>
          <w:rFonts w:ascii="Cambria Math" w:eastAsia="Cambria Math" w:hAnsi="Cambria Math" w:cs="Cambria Math"/>
        </w:rPr>
        <w:t>]</w:t>
      </w:r>
      <w:r>
        <w:t>. The single fruit second harmonic at</w:t>
      </w:r>
      <w:r>
        <w:rPr>
          <w:rFonts w:ascii="Cambria Math" w:eastAsia="Cambria Math" w:hAnsi="Cambria Math" w:cs="Cambria Math"/>
        </w:rPr>
        <w:t xml:space="preserve"> </w:t>
      </w:r>
      <w:r w:rsidR="00D5075D">
        <w:rPr>
          <w:rFonts w:ascii="Cambria Math" w:eastAsia="Cambria Math" w:hAnsi="Cambria Math" w:cs="Cambria Math"/>
        </w:rPr>
        <w:t>70</w:t>
      </w:r>
      <w:r w:rsidR="0054474F">
        <w:rPr>
          <w:rFonts w:ascii="Cambria Math" w:eastAsia="Cambria Math" w:hAnsi="Cambria Math" w:cs="Cambria Math"/>
        </w:rPr>
        <w:t>[</w:t>
      </w:r>
      <w:r w:rsidR="00D5075D">
        <w:rPr>
          <w:rFonts w:ascii="Cambria Math" w:eastAsia="Cambria Math" w:hAnsi="Cambria Math" w:cs="Cambria Math"/>
        </w:rPr>
        <w:t>k</w:t>
      </w:r>
      <w:r>
        <w:rPr>
          <w:rFonts w:ascii="Cambria Math" w:eastAsia="Cambria Math" w:hAnsi="Cambria Math" w:cs="Cambria Math"/>
        </w:rPr>
        <w:t>Hz</w:t>
      </w:r>
      <w:r w:rsidR="0054474F">
        <w:rPr>
          <w:rFonts w:ascii="Cambria Math" w:eastAsia="Cambria Math" w:hAnsi="Cambria Math" w:cs="Cambria Math"/>
        </w:rPr>
        <w:t>]</w:t>
      </w:r>
      <w:r>
        <w:t xml:space="preserve"> is higher than the leave’s. This could be explained by the increasing directivity of acoustic speakers with frequency. The increasing directivity could be the reason that the effects of area orthogonal to the ultrasonic sensor is turning place to other acoustic phenomenon.  While the absolute standard deviation at </w:t>
      </w:r>
      <w:r w:rsidR="00D5075D">
        <w:rPr>
          <w:rFonts w:ascii="Cambria Math" w:eastAsia="Cambria Math" w:hAnsi="Cambria Math" w:cs="Cambria Math"/>
        </w:rPr>
        <w:t>33</w:t>
      </w:r>
      <w:r w:rsidR="00F54C66">
        <w:rPr>
          <w:rFonts w:ascii="Cambria Math" w:eastAsia="Cambria Math" w:hAnsi="Cambria Math" w:cs="Cambria Math"/>
        </w:rPr>
        <w:t>[</w:t>
      </w:r>
      <w:r w:rsidR="00D5075D">
        <w:rPr>
          <w:rFonts w:ascii="Cambria Math" w:eastAsia="Cambria Math" w:hAnsi="Cambria Math" w:cs="Cambria Math"/>
        </w:rPr>
        <w:t>k</w:t>
      </w:r>
      <w:r>
        <w:rPr>
          <w:rFonts w:ascii="Cambria Math" w:eastAsia="Cambria Math" w:hAnsi="Cambria Math" w:cs="Cambria Math"/>
        </w:rPr>
        <w:t>Hz</w:t>
      </w:r>
      <w:r w:rsidR="00F54C66">
        <w:rPr>
          <w:rFonts w:ascii="Cambria Math" w:eastAsia="Cambria Math" w:hAnsi="Cambria Math" w:cs="Cambria Math"/>
        </w:rPr>
        <w:t>]</w:t>
      </w:r>
      <w:r>
        <w:t xml:space="preserve"> and </w:t>
      </w:r>
      <w:r w:rsidR="00D5075D">
        <w:rPr>
          <w:rFonts w:ascii="Cambria Math" w:eastAsia="Cambria Math" w:hAnsi="Cambria Math" w:cs="Cambria Math"/>
        </w:rPr>
        <w:t>70</w:t>
      </w:r>
      <w:r w:rsidR="00F54C66">
        <w:rPr>
          <w:rFonts w:ascii="Cambria Math" w:eastAsia="Cambria Math" w:hAnsi="Cambria Math" w:cs="Cambria Math"/>
        </w:rPr>
        <w:t>[</w:t>
      </w:r>
      <w:r w:rsidR="00D5075D">
        <w:rPr>
          <w:rFonts w:ascii="Cambria Math" w:eastAsia="Cambria Math" w:hAnsi="Cambria Math" w:cs="Cambria Math"/>
        </w:rPr>
        <w:t>k</w:t>
      </w:r>
      <w:r>
        <w:rPr>
          <w:rFonts w:ascii="Cambria Math" w:eastAsia="Cambria Math" w:hAnsi="Cambria Math" w:cs="Cambria Math"/>
        </w:rPr>
        <w:t>Hz</w:t>
      </w:r>
      <w:r w:rsidR="00F54C66">
        <w:rPr>
          <w:rFonts w:ascii="Cambria Math" w:eastAsia="Cambria Math" w:hAnsi="Cambria Math" w:cs="Cambria Math"/>
        </w:rPr>
        <w:t>]</w:t>
      </w:r>
      <w:r>
        <w:t xml:space="preserve"> for a single fruit was 8.6 and 3.4 respectively, for leaves the standard deviation was 17 and 1.5, this difference in variance in the lower frequencies can be explained by the spherical axisymmetric shape of the fruit which cancels the influence of orientation in relation to leaves that return almost nothing when they are not perpendicular. </w:t>
      </w:r>
    </w:p>
    <w:p w:rsidR="0058513F" w:rsidRDefault="007941DE" w:rsidP="006E7A3E">
      <w:r>
        <w:t xml:space="preserve">For this reason a solid criteria for differentiating the returns for single leaves and fruit may be the ration between the frequency response at </w:t>
      </w:r>
      <w:r w:rsidR="00F54C66">
        <w:rPr>
          <w:rFonts w:ascii="Cambria Math" w:eastAsia="Cambria Math" w:hAnsi="Cambria Math" w:cs="Cambria Math"/>
        </w:rPr>
        <w:t>70[</w:t>
      </w:r>
      <w:r>
        <w:rPr>
          <w:rFonts w:ascii="Cambria Math" w:eastAsia="Cambria Math" w:hAnsi="Cambria Math" w:cs="Cambria Math"/>
        </w:rPr>
        <w:t>kHz</w:t>
      </w:r>
      <w:r w:rsidR="00F54C66">
        <w:rPr>
          <w:rFonts w:ascii="Cambria Math" w:eastAsia="Cambria Math" w:hAnsi="Cambria Math" w:cs="Cambria Math"/>
        </w:rPr>
        <w:t>]</w:t>
      </w:r>
      <w:r>
        <w:t xml:space="preserve"> and </w:t>
      </w:r>
      <w:r w:rsidR="00F54C66">
        <w:rPr>
          <w:rFonts w:ascii="Cambria Math" w:eastAsia="Cambria Math" w:hAnsi="Cambria Math" w:cs="Cambria Math"/>
        </w:rPr>
        <w:t>33[</w:t>
      </w:r>
      <w:r>
        <w:rPr>
          <w:rFonts w:ascii="Cambria Math" w:eastAsia="Cambria Math" w:hAnsi="Cambria Math" w:cs="Cambria Math"/>
        </w:rPr>
        <w:t>kHz</w:t>
      </w:r>
      <w:r w:rsidR="00F54C66">
        <w:rPr>
          <w:rFonts w:ascii="Cambria Math" w:eastAsia="Cambria Math" w:hAnsi="Cambria Math" w:cs="Cambria Math"/>
        </w:rPr>
        <w:t>]</w:t>
      </w:r>
      <w:r>
        <w:t xml:space="preserve">. This criterion for single leaves gives a ratio of 9 and 4 for fruit. </w:t>
      </w:r>
    </w:p>
    <w:p w:rsidR="0058513F" w:rsidRPr="00604EFF" w:rsidRDefault="007941DE" w:rsidP="006E7A3E">
      <w:pPr>
        <w:pStyle w:val="Heading3"/>
      </w:pPr>
      <w:bookmarkStart w:id="147" w:name="_Toc469575411"/>
      <w:r w:rsidRPr="009C3E59">
        <w:t>4.3.2</w:t>
      </w:r>
      <w:r w:rsidRPr="006E7A3E">
        <w:rPr>
          <w:rFonts w:eastAsia="Arial"/>
        </w:rPr>
        <w:t xml:space="preserve"> </w:t>
      </w:r>
      <w:r w:rsidRPr="009C3E59">
        <w:t>Prediction features extraction experiment</w:t>
      </w:r>
      <w:bookmarkEnd w:id="147"/>
      <w:r w:rsidRPr="009C3E59">
        <w:t xml:space="preserve"> </w:t>
      </w:r>
    </w:p>
    <w:p w:rsidR="001D7720" w:rsidRDefault="007941DE" w:rsidP="006E7A3E">
      <w:r>
        <w:t xml:space="preserve">Five plants at three orientations (total of 15 </w:t>
      </w:r>
      <w:r>
        <w:rPr>
          <w:rFonts w:ascii="Cambria Math" w:eastAsia="Cambria Math" w:hAnsi="Cambria Math" w:cs="Cambria Math"/>
        </w:rPr>
        <w:t>𝑃</w:t>
      </w:r>
      <w:r>
        <w:rPr>
          <w:rFonts w:ascii="Cambria Math" w:eastAsia="Cambria Math" w:hAnsi="Cambria Math" w:cs="Cambria Math"/>
          <w:vertAlign w:val="subscript"/>
        </w:rPr>
        <w:t>𝑖</w:t>
      </w:r>
      <w:r>
        <w:rPr>
          <w:rFonts w:ascii="Cambria Math" w:eastAsia="Cambria Math" w:hAnsi="Cambria Math" w:cs="Cambria Math"/>
        </w:rPr>
        <w:t>𝑂</w:t>
      </w:r>
      <w:r>
        <w:rPr>
          <w:rFonts w:ascii="Cambria Math" w:eastAsia="Cambria Math" w:hAnsi="Cambria Math" w:cs="Cambria Math"/>
          <w:vertAlign w:val="subscript"/>
        </w:rPr>
        <w:t>𝑗</w:t>
      </w:r>
      <w:r>
        <w:rPr>
          <w:rFonts w:ascii="Cambria Math" w:eastAsia="Cambria Math" w:hAnsi="Cambria Math" w:cs="Cambria Math"/>
        </w:rPr>
        <w:t>)</w:t>
      </w:r>
      <w:r>
        <w:t xml:space="preserve"> were ensonified 30 times each from a distance of </w:t>
      </w:r>
      <w:r>
        <w:rPr>
          <w:rFonts w:ascii="Cambria Math" w:eastAsia="Cambria Math" w:hAnsi="Cambria Math" w:cs="Cambria Math"/>
        </w:rPr>
        <w:t>1.</w:t>
      </w:r>
      <w:r w:rsidR="009B5557">
        <w:rPr>
          <w:rFonts w:ascii="Cambria Math" w:eastAsia="Cambria Math" w:hAnsi="Cambria Math" w:cs="Cambria Math"/>
        </w:rPr>
        <w:t>25[</w:t>
      </w:r>
      <w:r>
        <w:rPr>
          <w:rFonts w:ascii="Cambria Math" w:eastAsia="Cambria Math" w:hAnsi="Cambria Math" w:cs="Cambria Math"/>
        </w:rPr>
        <w:t>𝑚]</w:t>
      </w:r>
      <w:r>
        <w:t xml:space="preserve"> and </w:t>
      </w:r>
      <w:r>
        <w:rPr>
          <w:rFonts w:ascii="Cambria Math" w:eastAsia="Cambria Math" w:hAnsi="Cambria Math" w:cs="Cambria Math"/>
        </w:rPr>
        <w:t>0.</w:t>
      </w:r>
      <w:r w:rsidR="009B5557">
        <w:rPr>
          <w:rFonts w:ascii="Cambria Math" w:eastAsia="Cambria Math" w:hAnsi="Cambria Math" w:cs="Cambria Math"/>
        </w:rPr>
        <w:t>625[</w:t>
      </w:r>
      <w:r>
        <w:rPr>
          <w:rFonts w:ascii="Cambria Math" w:eastAsia="Cambria Math" w:hAnsi="Cambria Math" w:cs="Cambria Math"/>
        </w:rPr>
        <w:t>𝑚]</w:t>
      </w:r>
      <w:r>
        <w:t xml:space="preserve">, with different amounts of fruit. The mean spectrogram of the echoes of the </w:t>
      </w:r>
      <w:r w:rsidRPr="001D7720">
        <w:rPr>
          <w:color w:val="auto"/>
        </w:rPr>
        <w:t>30 enson</w:t>
      </w:r>
      <w:r w:rsidR="00D248DF" w:rsidRPr="001D7720">
        <w:rPr>
          <w:color w:val="auto"/>
        </w:rPr>
        <w:t>i</w:t>
      </w:r>
      <w:r w:rsidRPr="001D7720">
        <w:rPr>
          <w:color w:val="auto"/>
        </w:rPr>
        <w:t xml:space="preserve">fications </w:t>
      </w:r>
      <w:r>
        <w:t xml:space="preserve">for each </w:t>
      </w:r>
      <w:r>
        <w:rPr>
          <w:rFonts w:ascii="Cambria Math" w:eastAsia="Cambria Math" w:hAnsi="Cambria Math" w:cs="Cambria Math"/>
        </w:rPr>
        <w:t>𝑃</w:t>
      </w:r>
      <w:r>
        <w:rPr>
          <w:rFonts w:ascii="Cambria Math" w:eastAsia="Cambria Math" w:hAnsi="Cambria Math" w:cs="Cambria Math"/>
          <w:vertAlign w:val="subscript"/>
        </w:rPr>
        <w:t>𝑖</w:t>
      </w:r>
      <w:r>
        <w:rPr>
          <w:rFonts w:ascii="Cambria Math" w:eastAsia="Cambria Math" w:hAnsi="Cambria Math" w:cs="Cambria Math"/>
        </w:rPr>
        <w:t>𝑂</w:t>
      </w:r>
      <w:r>
        <w:rPr>
          <w:rFonts w:ascii="Cambria Math" w:eastAsia="Cambria Math" w:hAnsi="Cambria Math" w:cs="Cambria Math"/>
          <w:vertAlign w:val="subscript"/>
        </w:rPr>
        <w:t>𝑗</w:t>
      </w:r>
      <w:r>
        <w:t xml:space="preserve"> at each distance was normalized by the CHIRP's intensity of each frequency as described </w:t>
      </w:r>
      <w:r w:rsidR="00816992">
        <w:t>Sec.(</w:t>
      </w:r>
      <w:r>
        <w:rPr>
          <w:rFonts w:ascii="Cambria Math" w:eastAsia="Cambria Math" w:hAnsi="Cambria Math" w:cs="Cambria Math"/>
        </w:rPr>
        <w:t>3.1.5)</w:t>
      </w:r>
      <w:r>
        <w:t xml:space="preserve"> forming a normalized echo spectrogram. The mean echo spectrogram of the plants with no fruit </w:t>
      </w:r>
      <w:r>
        <w:rPr>
          <w:rFonts w:ascii="Cambria Math" w:eastAsia="Cambria Math" w:hAnsi="Cambria Math" w:cs="Cambria Math"/>
        </w:rPr>
        <w:t>𝑃</w:t>
      </w:r>
      <w:r>
        <w:rPr>
          <w:rFonts w:ascii="Cambria Math" w:eastAsia="Cambria Math" w:hAnsi="Cambria Math" w:cs="Cambria Math"/>
          <w:vertAlign w:val="subscript"/>
        </w:rPr>
        <w:t>𝑖</w:t>
      </w:r>
      <w:r>
        <w:rPr>
          <w:rFonts w:ascii="Cambria Math" w:eastAsia="Cambria Math" w:hAnsi="Cambria Math" w:cs="Cambria Math"/>
        </w:rPr>
        <w:t>𝑂</w:t>
      </w:r>
      <w:r>
        <w:rPr>
          <w:rFonts w:ascii="Cambria Math" w:eastAsia="Cambria Math" w:hAnsi="Cambria Math" w:cs="Cambria Math"/>
          <w:vertAlign w:val="subscript"/>
        </w:rPr>
        <w:t>𝑗</w:t>
      </w:r>
      <w:r>
        <w:t xml:space="preserve"> are subtracted from the spectrogram of a fruit filled plant </w:t>
      </w:r>
      <w:r>
        <w:rPr>
          <w:rFonts w:ascii="Cambria Math" w:eastAsia="Cambria Math" w:hAnsi="Cambria Math" w:cs="Cambria Math"/>
        </w:rPr>
        <w:t>𝑃</w:t>
      </w:r>
      <w:r>
        <w:rPr>
          <w:rFonts w:ascii="Cambria Math" w:eastAsia="Cambria Math" w:hAnsi="Cambria Math" w:cs="Cambria Math"/>
          <w:vertAlign w:val="subscript"/>
        </w:rPr>
        <w:t>𝑖</w:t>
      </w:r>
      <w:r>
        <w:rPr>
          <w:rFonts w:ascii="Cambria Math" w:eastAsia="Cambria Math" w:hAnsi="Cambria Math" w:cs="Cambria Math"/>
        </w:rPr>
        <w:t>𝑂</w:t>
      </w:r>
      <w:r>
        <w:rPr>
          <w:rFonts w:ascii="Cambria Math" w:eastAsia="Cambria Math" w:hAnsi="Cambria Math" w:cs="Cambria Math"/>
          <w:vertAlign w:val="subscript"/>
        </w:rPr>
        <w:t>𝑗</w:t>
      </w:r>
      <w:r>
        <w:t xml:space="preserve"> to highlight the differences in the echoes of the specific plant and specific orientation </w:t>
      </w:r>
      <w:r>
        <w:rPr>
          <w:rFonts w:ascii="Cambria Math" w:eastAsia="Cambria Math" w:hAnsi="Cambria Math" w:cs="Cambria Math"/>
        </w:rPr>
        <w:t>(𝑃</w:t>
      </w:r>
      <w:r>
        <w:rPr>
          <w:rFonts w:ascii="Cambria Math" w:eastAsia="Cambria Math" w:hAnsi="Cambria Math" w:cs="Cambria Math"/>
          <w:vertAlign w:val="subscript"/>
        </w:rPr>
        <w:t>𝑖</w:t>
      </w:r>
      <w:r>
        <w:rPr>
          <w:rFonts w:ascii="Cambria Math" w:eastAsia="Cambria Math" w:hAnsi="Cambria Math" w:cs="Cambria Math"/>
        </w:rPr>
        <w:t>𝑂</w:t>
      </w:r>
      <w:r>
        <w:rPr>
          <w:rFonts w:ascii="Cambria Math" w:eastAsia="Cambria Math" w:hAnsi="Cambria Math" w:cs="Cambria Math"/>
          <w:vertAlign w:val="subscript"/>
        </w:rPr>
        <w:t>𝑗</w:t>
      </w:r>
      <w:r>
        <w:rPr>
          <w:rFonts w:ascii="Cambria Math" w:eastAsia="Cambria Math" w:hAnsi="Cambria Math" w:cs="Cambria Math"/>
        </w:rPr>
        <w:t>)</w:t>
      </w:r>
      <w:r>
        <w:t xml:space="preserve"> with different amount of fruits</w:t>
      </w:r>
      <w:r w:rsidR="00122950">
        <w:t xml:space="preserve">, </w:t>
      </w:r>
      <w:r>
        <w:t xml:space="preserve">e.g. </w:t>
      </w:r>
      <w:r w:rsidR="009B5557">
        <w:rPr>
          <w:rFonts w:ascii="Cambria Math" w:eastAsia="Cambria Math" w:hAnsi="Cambria Math" w:cs="Cambria Math"/>
        </w:rPr>
        <w:t>Fig.(23c)=Fig.(23a)-</w:t>
      </w:r>
      <w:r>
        <w:rPr>
          <w:rFonts w:ascii="Cambria Math" w:eastAsia="Cambria Math" w:hAnsi="Cambria Math" w:cs="Cambria Math"/>
        </w:rPr>
        <w:t xml:space="preserve"> </w:t>
      </w:r>
      <w:r w:rsidR="009B5557">
        <w:rPr>
          <w:rFonts w:ascii="Cambria Math" w:eastAsia="Cambria Math" w:hAnsi="Cambria Math" w:cs="Cambria Math"/>
        </w:rPr>
        <w:t xml:space="preserve">Fig.(23b). </w:t>
      </w:r>
      <w:r>
        <w:t xml:space="preserve"> Fig</w:t>
      </w:r>
      <w:r w:rsidR="009B5557">
        <w:t>.(23)</w:t>
      </w:r>
      <w:r>
        <w:t xml:space="preserve"> demonstrates this relationship for </w:t>
      </w:r>
      <w:r>
        <w:rPr>
          <w:rFonts w:ascii="Cambria Math" w:eastAsia="Cambria Math" w:hAnsi="Cambria Math" w:cs="Cambria Math"/>
        </w:rPr>
        <w:t>𝑃</w:t>
      </w:r>
      <w:r>
        <w:rPr>
          <w:rFonts w:ascii="Cambria Math" w:eastAsia="Cambria Math" w:hAnsi="Cambria Math" w:cs="Cambria Math"/>
          <w:vertAlign w:val="subscript"/>
        </w:rPr>
        <w:t>1</w:t>
      </w:r>
      <w:r>
        <w:rPr>
          <w:rFonts w:ascii="Cambria Math" w:eastAsia="Cambria Math" w:hAnsi="Cambria Math" w:cs="Cambria Math"/>
        </w:rPr>
        <w:t>𝑂</w:t>
      </w:r>
      <w:r>
        <w:rPr>
          <w:rFonts w:ascii="Cambria Math" w:eastAsia="Cambria Math" w:hAnsi="Cambria Math" w:cs="Cambria Math"/>
          <w:vertAlign w:val="subscript"/>
        </w:rPr>
        <w:t>1</w:t>
      </w:r>
      <w:r>
        <w:t xml:space="preserve">. </w:t>
      </w:r>
    </w:p>
    <w:tbl>
      <w:tblPr>
        <w:tblStyle w:val="TableGrid0"/>
        <w:tblW w:w="0" w:type="auto"/>
        <w:tblInd w:w="8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6"/>
      </w:tblGrid>
      <w:tr w:rsidR="00180CD0" w:rsidTr="006E7A3E">
        <w:trPr>
          <w:trHeight w:val="8041"/>
        </w:trPr>
        <w:tc>
          <w:tcPr>
            <w:tcW w:w="10416" w:type="dxa"/>
          </w:tcPr>
          <w:p w:rsidR="00180CD0" w:rsidRDefault="0017109F">
            <w:pPr>
              <w:ind w:left="0" w:firstLine="0"/>
            </w:pPr>
            <w:r w:rsidRPr="003921E3">
              <w:rPr>
                <w:noProof/>
              </w:rPr>
              <w:lastRenderedPageBreak/>
              <mc:AlternateContent>
                <mc:Choice Requires="wpg">
                  <w:drawing>
                    <wp:anchor distT="0" distB="0" distL="114300" distR="114300" simplePos="0" relativeHeight="251909120" behindDoc="0" locked="0" layoutInCell="1" allowOverlap="1" wp14:anchorId="212CF653" wp14:editId="4286638C">
                      <wp:simplePos x="0" y="0"/>
                      <wp:positionH relativeFrom="column">
                        <wp:posOffset>23307</wp:posOffset>
                      </wp:positionH>
                      <wp:positionV relativeFrom="paragraph">
                        <wp:posOffset>211650</wp:posOffset>
                      </wp:positionV>
                      <wp:extent cx="6438900" cy="4608830"/>
                      <wp:effectExtent l="0" t="0" r="0" b="1270"/>
                      <wp:wrapNone/>
                      <wp:docPr id="290" name="Group 290"/>
                      <wp:cNvGraphicFramePr/>
                      <a:graphic xmlns:a="http://schemas.openxmlformats.org/drawingml/2006/main">
                        <a:graphicData uri="http://schemas.microsoft.com/office/word/2010/wordprocessingGroup">
                          <wpg:wgp>
                            <wpg:cNvGrpSpPr/>
                            <wpg:grpSpPr>
                              <a:xfrm>
                                <a:off x="0" y="0"/>
                                <a:ext cx="6438900" cy="4608830"/>
                                <a:chOff x="0" y="0"/>
                                <a:chExt cx="6438900" cy="4608830"/>
                              </a:xfrm>
                            </wpg:grpSpPr>
                            <wpg:grpSp>
                              <wpg:cNvPr id="291" name="Group 291"/>
                              <wpg:cNvGrpSpPr/>
                              <wpg:grpSpPr>
                                <a:xfrm>
                                  <a:off x="0" y="0"/>
                                  <a:ext cx="6438900" cy="3825243"/>
                                  <a:chOff x="0" y="0"/>
                                  <a:chExt cx="6438900" cy="3825243"/>
                                </a:xfrm>
                              </wpg:grpSpPr>
                              <wpg:grpSp>
                                <wpg:cNvPr id="292" name="Group 292"/>
                                <wpg:cNvGrpSpPr/>
                                <wpg:grpSpPr>
                                  <a:xfrm>
                                    <a:off x="425381" y="0"/>
                                    <a:ext cx="6013519" cy="3825243"/>
                                    <a:chOff x="320606" y="0"/>
                                    <a:chExt cx="6013519" cy="3825243"/>
                                  </a:xfrm>
                                </wpg:grpSpPr>
                                <wpg:grpSp>
                                  <wpg:cNvPr id="293" name="Group 293"/>
                                  <wpg:cNvGrpSpPr/>
                                  <wpg:grpSpPr>
                                    <a:xfrm>
                                      <a:off x="320606" y="2932717"/>
                                      <a:ext cx="5593254" cy="892526"/>
                                      <a:chOff x="320606" y="2827942"/>
                                      <a:chExt cx="5593254" cy="892526"/>
                                    </a:xfrm>
                                  </wpg:grpSpPr>
                                  <wps:wsp>
                                    <wps:cNvPr id="295" name="Text Box 295"/>
                                    <wps:cNvSpPr txBox="1"/>
                                    <wps:spPr>
                                      <a:xfrm>
                                        <a:off x="320606" y="2827959"/>
                                        <a:ext cx="1513950" cy="892509"/>
                                      </a:xfrm>
                                      <a:prstGeom prst="rect">
                                        <a:avLst/>
                                      </a:prstGeom>
                                      <a:solidFill>
                                        <a:prstClr val="white"/>
                                      </a:solidFill>
                                      <a:ln>
                                        <a:noFill/>
                                      </a:ln>
                                      <a:effectLst/>
                                    </wps:spPr>
                                    <wps:txbx>
                                      <w:txbxContent>
                                        <w:p w:rsidR="00675B45" w:rsidRPr="006E7A3E" w:rsidRDefault="00675B45" w:rsidP="006E7A3E">
                                          <w:pPr>
                                            <w:ind w:left="284" w:right="106" w:hanging="284"/>
                                            <w:jc w:val="left"/>
                                            <w:rPr>
                                              <w:rStyle w:val="FIGCAPTIOINChar"/>
                                            </w:rPr>
                                          </w:pPr>
                                          <w:r w:rsidRPr="006E7A3E">
                                            <w:rPr>
                                              <w:b/>
                                              <w:bCs/>
                                            </w:rPr>
                                            <w:t>(a)</w:t>
                                          </w:r>
                                          <w:r w:rsidRPr="006E7A3E">
                                            <w:rPr>
                                              <w:rFonts w:eastAsiaTheme="minorHAnsi"/>
                                            </w:rPr>
                                            <w:t xml:space="preserve"> Mean normalized echo for unpicked </w:t>
                                          </w:r>
                                          <m:oMath>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1</m:t>
                                                </m:r>
                                              </m:sub>
                                            </m:sSub>
                                            <m:sSub>
                                              <m:sSubPr>
                                                <m:ctrlPr>
                                                  <w:rPr>
                                                    <w:rFonts w:ascii="Cambria Math" w:eastAsiaTheme="minorHAnsi" w:hAnsi="Cambria Math"/>
                                                  </w:rPr>
                                                </m:ctrlPr>
                                              </m:sSubPr>
                                              <m:e>
                                                <m:r>
                                                  <w:rPr>
                                                    <w:rFonts w:ascii="Cambria Math" w:eastAsiaTheme="minorHAnsi" w:hAnsi="Cambria Math"/>
                                                  </w:rPr>
                                                  <m:t>O</m:t>
                                                </m:r>
                                              </m:e>
                                              <m:sub>
                                                <m:r>
                                                  <m:rPr>
                                                    <m:sty m:val="p"/>
                                                  </m:rPr>
                                                  <w:rPr>
                                                    <w:rFonts w:ascii="Cambria Math" w:eastAsiaTheme="minorHAnsi" w:hAnsi="Cambria Math"/>
                                                  </w:rPr>
                                                  <m:t>1</m:t>
                                                </m:r>
                                              </m:sub>
                                            </m:sSub>
                                          </m:oMath>
                                          <w:r w:rsidRPr="006E7A3E">
                                            <w:rPr>
                                              <w:rStyle w:val="FIGCAPTIOINChar"/>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s:wsp>
                                    <wps:cNvPr id="296" name="Text Box 296"/>
                                    <wps:cNvSpPr txBox="1"/>
                                    <wps:spPr>
                                      <a:xfrm>
                                        <a:off x="2183765" y="2827942"/>
                                        <a:ext cx="1511935" cy="723265"/>
                                      </a:xfrm>
                                      <a:prstGeom prst="rect">
                                        <a:avLst/>
                                      </a:prstGeom>
                                      <a:solidFill>
                                        <a:prstClr val="white"/>
                                      </a:solidFill>
                                      <a:ln>
                                        <a:noFill/>
                                      </a:ln>
                                      <a:effectLst/>
                                    </wps:spPr>
                                    <wps:txbx>
                                      <w:txbxContent>
                                        <w:p w:rsidR="00675B45" w:rsidRPr="003D40F7" w:rsidRDefault="00675B45" w:rsidP="006E7A3E">
                                          <w:pPr>
                                            <w:pStyle w:val="FIGCAPTIOIN"/>
                                            <w:ind w:left="426" w:hanging="284"/>
                                            <w:rPr>
                                              <w:noProof/>
                                            </w:rPr>
                                          </w:pPr>
                                          <w:r>
                                            <w:t xml:space="preserve">(b) </w:t>
                                          </w:r>
                                          <w:r w:rsidRPr="0017109F">
                                            <w:t xml:space="preserve">Mean normalized echo for empty </w:t>
                                          </w:r>
                                          <m:oMath>
                                            <m:sSub>
                                              <m:sSubPr>
                                                <m:ctrlPr>
                                                  <w:rPr>
                                                    <w:rFonts w:ascii="Cambria Math" w:hAnsi="Cambria Math"/>
                                                    <w:i/>
                                                    <w:iCs/>
                                                  </w:rPr>
                                                </m:ctrlPr>
                                              </m:sSubPr>
                                              <m:e>
                                                <m:r>
                                                  <w:rPr>
                                                    <w:rFonts w:ascii="Cambria Math" w:hAnsi="Cambria Math"/>
                                                  </w:rPr>
                                                  <m:t>P</m:t>
                                                </m:r>
                                              </m:e>
                                              <m:sub>
                                                <m:r>
                                                  <w:rPr>
                                                    <w:rFonts w:ascii="Cambria Math" w:hAnsi="Cambria Math"/>
                                                  </w:rPr>
                                                  <m:t>1</m:t>
                                                </m:r>
                                              </m:sub>
                                            </m:sSub>
                                            <m:sSub>
                                              <m:sSubPr>
                                                <m:ctrlPr>
                                                  <w:rPr>
                                                    <w:rFonts w:ascii="Cambria Math" w:hAnsi="Cambria Math"/>
                                                    <w:i/>
                                                    <w:iCs/>
                                                  </w:rPr>
                                                </m:ctrlPr>
                                              </m:sSubPr>
                                              <m:e>
                                                <m:r>
                                                  <w:rPr>
                                                    <w:rFonts w:ascii="Cambria Math" w:hAnsi="Cambria Math"/>
                                                  </w:rPr>
                                                  <m:t>O</m:t>
                                                </m:r>
                                              </m:e>
                                              <m:sub>
                                                <m:r>
                                                  <w:rPr>
                                                    <w:rFonts w:ascii="Cambria Math" w:hAnsi="Cambria Math"/>
                                                  </w:rPr>
                                                  <m:t>1</m:t>
                                                </m:r>
                                              </m:sub>
                                            </m:sSub>
                                          </m:oMath>
                                          <w:r w:rsidRPr="0017109F" w:rsidDel="0017109F">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s:wsp>
                                    <wps:cNvPr id="297" name="Text Box 297"/>
                                    <wps:cNvSpPr txBox="1"/>
                                    <wps:spPr>
                                      <a:xfrm>
                                        <a:off x="4295880" y="2827945"/>
                                        <a:ext cx="1617980" cy="749785"/>
                                      </a:xfrm>
                                      <a:prstGeom prst="rect">
                                        <a:avLst/>
                                      </a:prstGeom>
                                      <a:solidFill>
                                        <a:prstClr val="white"/>
                                      </a:solidFill>
                                      <a:ln>
                                        <a:noFill/>
                                      </a:ln>
                                      <a:effectLst/>
                                    </wps:spPr>
                                    <wps:txbx>
                                      <w:txbxContent>
                                        <w:p w:rsidR="00675B45" w:rsidRPr="00AF101C" w:rsidRDefault="00675B45" w:rsidP="006E7A3E">
                                          <w:pPr>
                                            <w:pStyle w:val="FIGCAPTIOIN"/>
                                            <w:ind w:left="426" w:hanging="426"/>
                                            <w:rPr>
                                              <w:noProof/>
                                            </w:rPr>
                                          </w:pPr>
                                          <w:r>
                                            <w:t>(c)</w:t>
                                          </w:r>
                                          <w:r w:rsidRPr="00AF101C">
                                            <w:t xml:space="preserve"> Difference between </w:t>
                                          </w:r>
                                          <m:oMath>
                                            <m:sSub>
                                              <m:sSubPr>
                                                <m:ctrlPr>
                                                  <w:rPr>
                                                    <w:rFonts w:ascii="Cambria Math" w:hAnsi="Cambria Math" w:cs="Cambria Math"/>
                                                    <w:i/>
                                                    <w:iCs/>
                                                  </w:rPr>
                                                </m:ctrlPr>
                                              </m:sSubPr>
                                              <m:e>
                                                <m:r>
                                                  <w:rPr>
                                                    <w:rFonts w:ascii="Cambria Math" w:hAnsi="Cambria Math" w:cs="Cambria Math"/>
                                                  </w:rPr>
                                                  <m:t>P</m:t>
                                                </m:r>
                                              </m:e>
                                              <m:sub>
                                                <m:r>
                                                  <w:rPr>
                                                    <w:rFonts w:ascii="Cambria Math" w:hAnsi="Cambria Math" w:cs="Cambria Math"/>
                                                  </w:rPr>
                                                  <m:t>1</m:t>
                                                </m:r>
                                              </m:sub>
                                            </m:sSub>
                                            <m:sSub>
                                              <m:sSubPr>
                                                <m:ctrlPr>
                                                  <w:rPr>
                                                    <w:rFonts w:ascii="Cambria Math" w:hAnsi="Cambria Math" w:cs="Cambria Math"/>
                                                    <w:i/>
                                                    <w:iCs/>
                                                  </w:rPr>
                                                </m:ctrlPr>
                                              </m:sSubPr>
                                              <m:e>
                                                <m:r>
                                                  <w:rPr>
                                                    <w:rFonts w:ascii="Cambria Math" w:hAnsi="Cambria Math" w:cs="Cambria Math"/>
                                                  </w:rPr>
                                                  <m:t>O</m:t>
                                                </m:r>
                                              </m:e>
                                              <m:sub>
                                                <m:r>
                                                  <w:rPr>
                                                    <w:rFonts w:ascii="Cambria Math" w:hAnsi="Cambria Math" w:cs="Cambria Math"/>
                                                  </w:rPr>
                                                  <m:t>1</m:t>
                                                </m:r>
                                              </m:sub>
                                            </m:sSub>
                                          </m:oMath>
                                          <w:r w:rsidRPr="00AF101C">
                                            <w:rPr>
                                              <w:noProof/>
                                            </w:rPr>
                                            <w:t xml:space="preserve"> </w:t>
                                          </w:r>
                                          <w:r w:rsidRPr="00AF101C">
                                            <w:t>normalized mean echo</w:t>
                                          </w:r>
                                          <w:r w:rsidRPr="00AF101C">
                                            <w:rPr>
                                              <w:noProof/>
                                            </w:rPr>
                                            <w:t>es.</w:t>
                                          </w:r>
                                        </w:p>
                                        <w:p w:rsidR="00675B45" w:rsidRPr="000507BA" w:rsidRDefault="00675B45">
                                          <w:pPr>
                                            <w:pStyle w:val="Caption"/>
                                            <w:rPr>
                                              <w:noProof/>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pic:pic xmlns:pic="http://schemas.openxmlformats.org/drawingml/2006/picture">
                                  <pic:nvPicPr>
                                    <pic:cNvPr id="298" name="Picture 298"/>
                                    <pic:cNvPicPr>
                                      <a:picLocks noChangeAspect="1"/>
                                    </pic:cNvPicPr>
                                  </pic:nvPicPr>
                                  <pic:blipFill>
                                    <a:blip r:embed="rId155">
                                      <a:extLst>
                                        <a:ext uri="{28A0092B-C50C-407E-A947-70E740481C1C}">
                                          <a14:useLocalDpi xmlns:a14="http://schemas.microsoft.com/office/drawing/2010/main"/>
                                        </a:ext>
                                      </a:extLst>
                                    </a:blip>
                                    <a:srcRect/>
                                    <a:stretch>
                                      <a:fillRect/>
                                    </a:stretch>
                                  </pic:blipFill>
                                  <pic:spPr bwMode="auto">
                                    <a:xfrm>
                                      <a:off x="3800475" y="0"/>
                                      <a:ext cx="2533650" cy="2609850"/>
                                    </a:xfrm>
                                    <a:prstGeom prst="rect">
                                      <a:avLst/>
                                    </a:prstGeom>
                                    <a:noFill/>
                                    <a:ln>
                                      <a:noFill/>
                                    </a:ln>
                                  </pic:spPr>
                                </pic:pic>
                              </wpg:grpSp>
                              <pic:pic xmlns:pic="http://schemas.openxmlformats.org/drawingml/2006/picture">
                                <pic:nvPicPr>
                                  <pic:cNvPr id="299" name="Picture 299"/>
                                  <pic:cNvPicPr>
                                    <a:picLocks noChangeAspect="1"/>
                                  </pic:cNvPicPr>
                                </pic:nvPicPr>
                                <pic:blipFill>
                                  <a:blip r:embed="rId156">
                                    <a:extLst>
                                      <a:ext uri="{28A0092B-C50C-407E-A947-70E740481C1C}">
                                        <a14:useLocalDpi xmlns:a14="http://schemas.microsoft.com/office/drawing/2010/main"/>
                                      </a:ext>
                                    </a:extLst>
                                  </a:blip>
                                  <a:srcRect/>
                                  <a:stretch>
                                    <a:fillRect/>
                                  </a:stretch>
                                </pic:blipFill>
                                <pic:spPr bwMode="auto">
                                  <a:xfrm>
                                    <a:off x="1990725" y="0"/>
                                    <a:ext cx="1809750" cy="2619375"/>
                                  </a:xfrm>
                                  <a:prstGeom prst="rect">
                                    <a:avLst/>
                                  </a:prstGeom>
                                  <a:noFill/>
                                  <a:ln>
                                    <a:noFill/>
                                  </a:ln>
                                </pic:spPr>
                              </pic:pic>
                              <pic:pic xmlns:pic="http://schemas.openxmlformats.org/drawingml/2006/picture">
                                <pic:nvPicPr>
                                  <pic:cNvPr id="300" name="Picture 300"/>
                                  <pic:cNvPicPr>
                                    <a:picLocks noChangeAspect="1"/>
                                  </pic:cNvPicPr>
                                </pic:nvPicPr>
                                <pic:blipFill>
                                  <a:blip r:embed="rId157">
                                    <a:extLst>
                                      <a:ext uri="{28A0092B-C50C-407E-A947-70E740481C1C}">
                                        <a14:useLocalDpi xmlns:a14="http://schemas.microsoft.com/office/drawing/2010/main"/>
                                      </a:ext>
                                    </a:extLst>
                                  </a:blip>
                                  <a:srcRect/>
                                  <a:stretch>
                                    <a:fillRect/>
                                  </a:stretch>
                                </pic:blipFill>
                                <pic:spPr bwMode="auto">
                                  <a:xfrm>
                                    <a:off x="0" y="0"/>
                                    <a:ext cx="1790700" cy="2609850"/>
                                  </a:xfrm>
                                  <a:prstGeom prst="rect">
                                    <a:avLst/>
                                  </a:prstGeom>
                                  <a:noFill/>
                                  <a:ln>
                                    <a:noFill/>
                                  </a:ln>
                                </pic:spPr>
                              </pic:pic>
                            </wpg:grpSp>
                            <wps:wsp>
                              <wps:cNvPr id="301" name="Text Box 301"/>
                              <wps:cNvSpPr txBox="1"/>
                              <wps:spPr>
                                <a:xfrm>
                                  <a:off x="1518230" y="4267200"/>
                                  <a:ext cx="4420235" cy="341630"/>
                                </a:xfrm>
                                <a:prstGeom prst="rect">
                                  <a:avLst/>
                                </a:prstGeom>
                                <a:solidFill>
                                  <a:prstClr val="white"/>
                                </a:solidFill>
                                <a:ln>
                                  <a:noFill/>
                                </a:ln>
                                <a:effectLst/>
                              </wps:spPr>
                              <wps:txbx>
                                <w:txbxContent>
                                  <w:p w:rsidR="00675B45" w:rsidRPr="00AF101C" w:rsidRDefault="00675B45" w:rsidP="006E7A3E">
                                    <w:pPr>
                                      <w:pStyle w:val="FIGCAPTIOIN"/>
                                      <w:rPr>
                                        <w:noProof/>
                                      </w:rPr>
                                    </w:pPr>
                                    <w:bookmarkStart w:id="148" w:name="_Ref436953770"/>
                                    <w:bookmarkStart w:id="149" w:name="_Toc470387479"/>
                                    <w:bookmarkStart w:id="150" w:name="_Toc457062730"/>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23</w:t>
                                    </w:r>
                                    <w:r w:rsidRPr="006E7A3E">
                                      <w:rPr>
                                        <w:b/>
                                        <w:bCs/>
                                      </w:rPr>
                                      <w:fldChar w:fldCharType="end"/>
                                    </w:r>
                                    <w:bookmarkEnd w:id="148"/>
                                    <w:r w:rsidRPr="00AF101C">
                                      <w:t xml:space="preserve">: </w:t>
                                    </w:r>
                                    <w:r>
                                      <w:t>F</w:t>
                                    </w:r>
                                    <w:r w:rsidRPr="009C3E59">
                                      <w:t xml:space="preserve">eatures </w:t>
                                    </w:r>
                                    <w:r>
                                      <w:t>E</w:t>
                                    </w:r>
                                    <w:r w:rsidRPr="009C3E59">
                                      <w:t xml:space="preserve">xtraction </w:t>
                                    </w:r>
                                    <w:r>
                                      <w:t>E</w:t>
                                    </w:r>
                                    <w:r w:rsidRPr="009C3E59">
                                      <w:t>xperiment</w:t>
                                    </w:r>
                                    <w:bookmarkEnd w:id="149"/>
                                    <w:r w:rsidRPr="009C3E59">
                                      <w:t xml:space="preserve"> </w:t>
                                    </w:r>
                                    <w:r w:rsidRPr="00AF101C">
                                      <w:t xml:space="preserve"> </w:t>
                                    </w:r>
                                    <w:bookmarkEnd w:id="150"/>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2CF653" id="Group 290" o:spid="_x0000_s1297" style="position:absolute;left:0;text-align:left;margin-left:1.85pt;margin-top:16.65pt;width:507pt;height:362.9pt;z-index:251909120;mso-position-horizontal-relative:text;mso-position-vertical-relative:text;mso-width-relative:margin;mso-height-relative:margin" coordsize="64389,4608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O9l+yQBQAAOBsAAA4AAABkcnMvZTJvRG9jLnhtbOxZW2/bNhh9H7D/&#10;IOg9tW62LohTuE5TFMjaYOnQZ1qWbaGSqJF07HTYf9/5SFFxHAdtUrRLgDxY5p38Dr/bkY5fb+vK&#10;uSqELHkzdv1XnusUTc7nZbMcu399OjtKXEcq1sxZxZti7F4X0n198vtvx5s2KwK+4tW8EA4WaWS2&#10;acfuSqk2GwxkvipqJl/xtmjQueCiZgpVsRzMBdtg9boaBJ43Gmy4mLeC54WUaD01ne6JXn+xKHL1&#10;cbGQhXKqsYuzKf0U+jmj5+DkmGVLwdpVmXfHYI84Rc3KBpv2S50yxZy1KO8sVZe54JIv1Kuc1wO+&#10;WJR5oWWANL63J807wdetlmWZbZZtDxOg3cPp0cvmH64uhFPOx26QAp+G1bgkva9DDYBn0y4zjHon&#10;2sv2QnQNS1MjibcLUdM/ZHG2GtjrHthiq5wcjaMoTFIP6+foi0ZekoQd9PkK93NnXr56+42ZA7vx&#10;gM7XH6ev9OfupfP3pfN/inRhEgyDKDSK9SDpdmY+XLpgX7rgEdJFwTBMgNOBC/T8cOin5gJ3Dsqy&#10;XsQw8EbeaHfyzi3eM/3hcob7cmqkH6ijO0cN0jCI/dhcl1XX4RCtw8hIm6S40NHefe6ukARxGmm4&#10;CQ2ruPesca/EcH/yxsLlj1n45Yq1hXYckmy3t4GhRe8TifqGb2HkQ6MoeiBZuKO26IAvt+0SjQcM&#10;fR+CYXobRH/oh+mws3kC0dMDegBY1gqp3hW8dqgwdgWctfah7OpcKjgaDLVDaH/Jq3J+VlYVVahj&#10;WgnnisGxb1alKmh3zLg1qmpobMNpluk2LYWODN0um1ZmRkYqqe1sq/2h7/cIzPj8GsAIbsKHbPOz&#10;EvufM6kumEC8gJSIgeojHouKb8Yu70qus+Li66F2Go9LRq/rbBB/xq78e81E4TrV+wbXjyWVLQhb&#10;mNlCs66nHJLDWHEaXcQEoSrbuhC8/ozQOKFd0MWaHHuNXWWLU2WiIEJrXkwmehBCUsvUeXPZ5rS0&#10;xfnT9jMTbXdLCprzgVsFY9neZZmxBvXJWvFFqW+SkDUo4pKoAmUnF/1LtB5OycS1Ha3XBk37wzwe&#10;ovWBn4TxCHYEHxnsWr71HVB7Pw0xgEJdHIQBBhvVs4HS6vRTVfsuctgLe1F7ck7frfayJbU/ewJq&#10;Hx9Qex3oHqH2EeJEksCP9GqvtZplvdqP/DilAVrtozROnpvad4nEi9r/LG9/k6mfHLdlnuHXMRqU&#10;7uQ732Z+mKXWFDANe6y/a42aiS/r9shEunJWVqW61kQS0Y4O1VxdlDnlO1TZTZ3AY00QQT9ti8wp&#10;Icdux5lZSEzK/JznX6TT8OmKNctiIlskNl0+Nbg9XFdvbTmrytbmOFTuhEOs3mN8B/AxbPKU5+u6&#10;aJShx6KomAI3l6uylcgQsqKeFXMkW+/nJsDDgJEHUcAmU9aU9Z8gmXheGrw5mg696VHkxW+PJmkU&#10;H8Xe2zjyosSf+tN/KT3wo2wtC8jLqtO27M6K1junPchPOyZvmK9m0CZQ4iA6lbNHQ1ZHUNAZpcj/&#10;BJoYh7IShcpXVFwgv+vaKQW0HRreG0QJe0r0nNnmDz4Hz2Xw1DrLsaG547Bh4nlRbIJ8x1MJHGKy&#10;YEjhyGa1wchLE1R+KL732SnLDqerWgqToOoixNBJVEd7n6MxgUjuG5MmB7et4zkZU6D1yGrsizHB&#10;KDtj8tPUi4ODxuQnXhrfGBPyZhjd/2BMpHb4PZtoFNKrtNsGRE1A7vkaUPhiQPdEI5N178UhZNte&#10;bN+oPpE49EvofOj1L3J7Ok9tUP5H8Bqw9STAu2jiNVEwivFJgVa64TVRFHiBpfNh5I/Mi2tkGTZn&#10;eOp0PrLQvLzFesRbrO+g85rX4POMzlm7T0n0/We3rhO2mw9eJ/8BAAD//wMAUEsDBBQABgAIAAAA&#10;IQC76gP/yQAAACkCAAAZAAAAZHJzL19yZWxzL2Uyb0RvYy54bWwucmVsc7yRywrCMBBF94L/EGZv&#10;01YQEdNuRHAr+gFDMm2DzYMkiv69AREURHcuZ4Z77oFZt1czsguFqJ0VUBUlMLLSKW17AcfDdrYE&#10;FhNahaOzJOBGEdpmOlnvacSUQ3HQPrJMsVHAkJJfcR7lQAZj4TzZfOlcMJjyGHruUZ6wJ16X5YKH&#10;VwY0b0y2UwLCTs2BHW4+N/9mu67TkjZOng3Z9KGCa5O7MxBDT0mAIaXxsZwXZDrgnx3q/zjU3xyq&#10;/zhUTwf+9uDmDgAA//8DAFBLAwQUAAYACAAAACEAzelKovEQAACgoQAAFAAAAGRycy9tZWRpYS9p&#10;bWFnZTMuZW1m7J1djF1Xdcf32JnESez4xjDECaBeWiCuBNJAjGN4yRARyy0BDLL4EB+ZKFCKSKkb&#10;IG3hgStA0ALSGJDaqC8DD3yFRiNVauEBdBEfD0hIgwRICFUaeEByVWAsgVoEgtv/Onf9rk8W3vd8&#10;3YwpOTv6zzpr7b3Wf+21zse915HOUkrpI8J+4ZDwiHB4SX98/OTmlL74jJSGd73kVEpL6ROfTOnZ&#10;+1K6RvOHhfuF08L5q1O65aqUXq65B0r+mkq3XH9tuvjp5fSS9MJ0Nt2tv3emYTqV3pLenN6ZHkhv&#10;skUaNwoHhQPCtcJAWHdcLznw43XJOH9ENvM16hcLa8KqsCwMBbMbBgJj8p6UDAz058hwXIttfdr/&#10;Z8X0ZDKRFEbF35TG41T8NxbX2prmNoRNYUuQMW0LO8Ku4kxELAyFVWFNOCOsC+eEkbAhbApbwljY&#10;FnaEXWEykfuu3Hfkvi33sdy35L4p9w25j+R+Tu7rcj8j9zW5r8p9KPeBuSe5J7knuSe5J7knuSe5&#10;J7knuSe5J7knuSe5J7knuadJsl1Md7MtORa2hE1hQxgJqwL1P65j6+ErhHMq4j7J/5kWUEfTcb4o&#10;bnH8x6d1BtyfHtTfd+icuC/dy6IO8h92k87GS+PM6Js3mvbQV6YS/Q0fvG3yWzuZ00qxfukvtot1&#10;ZrHBum+7nbQf+tk0PvPIHwzven3h98G7/sPWrpuigd9US+k6P1j/x/RWOyT+NR97XpHPC/50ycqY&#10;kMyznv3ZdfvGB4tyJ12mRQ+s3hwfUnuOlezlnvy874kqc2n0Pbl0vj/erpPyNaN71+hWnRZHBbu+&#10;bOhSsSWz68rsrxSeJZwQVoSHhQuC3UhO6OiErA8XuDDz061mxLWpZaN79Oek+5i0gbRj7hvhUp3F&#10;My5yXTYHjZir2V8lrAoxV5uLuZpOjjHfqmcr8T+vuP9V4kN/uWzff/Pv5oGfpovxTv39rnBGOKZN&#10;/p2wfp8UjWH6lj43TOePSXK8NL0NztbZWoY9p+x5tSWMhW1hR9gVJoaBMBRWhTXhjLAunBNGwoaw&#10;KWwJY2Fb2BF2hYk9pgfF89aeu/b8teewPY/tuWzPZ3tO2/Pantv2/LbnuD3P7bnuAZSQAm0LY2FL&#10;2BQ2BPt8cE5YF84Ia8KqMBQGQjLsCjvCtjAWtoRNYUMYCUYzKVZO1Yl9hNFK+zP2zzDFsv5PX4G+&#10;An0F+gr0Fegr0Fegr0BfgcdDBZamY3Fb9YBL+6YDNcqK6fb5ONF+H84zE/WmybZBGu5ylQ/4kZ5A&#10;UGNaLXg9BLxIiIKcEfoBhC5r7BcPD7zs42ofgS+nEmW+LKfDSue5Ngz4PR3KgCSPuP/qMuBxaDoG&#10;Plw9dL2PA9MRy4HukjRIi02V0/BNs/TIdDzJh6tHbvRx3XTA42kcuMaH6/BRJTZVls7L0sPTAe+K&#10;jyf48G0T0NO4LnSFYCwr83FcbrKO3YWA8N3sw/d/0Af7ZPmju3EAfqQXtaB2XlrgKbIB9n2rD9cp&#10;O/w3+PCzgvKzX3hdFvTOy/Y9cy/34af5uMPHn0zHk33c5OOoD1fJOvJ7HgV94PWlbOiPfNzu4+nT&#10;keG7ydvCPmkDp6HLMi919ikaBj/99dOMy4r6crn5Rrk4kBRzTn+9BWQMP410AqYpKNKzhgfJplwv&#10;1HBeOS+CDhHYdQrHNAUtb0gk8AXplIVgCkKXBL7SvBTYJWlhbr5f9u775oyIBXUiqgIf0u2xrxSz&#10;LCF06VN4wksDXZIWfCzL7DdwzFHhZWMEdh1eptHdjX3NIchMwUtAJPaMhNBlJvgccyYuV0ac7sxH&#10;KhWBmQ58/EMGUZpLAiMjQUZvThQ8Ylymoz3oLFuYJH4mYMV0xquG+TELXMF9pXgr0uqnF1QB+puR&#10;C2LRP6HOH7nbSXv+wAcB0qfjYwI+n0ZtLqGHDyLsLpnG3JwoeBCIwEjsfzC8YSPUt9l+qUoo4jzV&#10;XeDj8w06/EEGoqDO42Muwxs+SAXamepR2vMSiX0isbuEAEn2zSURXAaeqIbV3T/nxIDN9ObbxQMe&#10;NoheIXFvLYlfk7c1T84R/ozMuXW2Z/gwd45fNwCELuu6dV73h8ob9pVTO9cvFyBHmLHnwjS2Z+Jj&#10;jpd34/g5hwwBfEiW5cLUthMICUGQTCNrx88tJBCygo9luXC17QRqKGvHr7sw8Nd1W9g6519YvKpA&#10;7NfXBbXKu/58DIxeIesTZFbG+OF8Ro3LXM8EnWd2TwLzORIZfieMy1zPpDPvY597Bh4+Pl/lP4Si&#10;Z5aRDhsMeWAuywwvBP794THjJWP40DO8LHMZ9jdTyxv0Y+YgCPvGHPob9+3LCIa8DB8mloTMUTPT&#10;fG0jLZYFCckc6R4Eghfp06gsY9+Z/ZLGHF6fImCURMik52bisxq9WuJRk5flgbeaJ7ciBERledSx&#10;d5YERoaAGXNY1UIlMLJFiHouTsBi+JBuD+rs5z3cmksi1pPEZzV6a0mgbrI1/ayAzfjb8+HZjI/V&#10;eDeXRGgo/TbTnC9XWO5bnkdQ+b/FMMNL1uhzpLty48cTnchBVjwX5vBBQASX8FWYw/MQL7Ij+GX4&#10;maogyKTTnpfUMoFJxwnYEGakZ880m0FeZr+YgifpEMn1oO4LeggG7bzPsYEXlxAYlWnScz3yos+R&#10;9XgDz+w6CrxzeOJUKCQbYoMQBsmyhfPCEwgy5riZGrpvjIBRLpyXgM14KT/eLmvsjyV4+pXIPgmM&#10;9GVMc92iE6U1fwwIr0viYw7LmUaGzaGWpS8lIBtBdxnNC+MlcIUM6exngy7LG6o4do/IR8BoD3pz&#10;PtJpxst+oV84L4GDXBxvCIwaCdwezif+dyW6gqSYcyRELuFDZqYxQ9S83u5BIPiQ2IOEb86G6k0R&#10;CAkPekbWC15jFfEreGtEarYkw0sQptEXJgkc5MLi5wIFvnmfzHIhGtkjH3qjIE0WQ5CRTUI1Wut8&#10;ufPXY5FVo9B1FhM4I2MIlkV7Y51AGdk4Xu/QV+DxXAGuo72qAXwVknRYht5aEoj7ZZBMZ2Rr2tnP&#10;Z4EPNcOHeXG8RKyQ7QndsyJ+nO7MR4AYuELHrb0MBJmGZsw4t6B3VwJnPq9HM4RBNueHFwmRy2hG&#10;D7yo9fnxQF4pXjbkknSirL+xzMoYsKaeiVbfXJMnLqtPkFlJQOqLXiEz0WqYQ2DOJ/iDDKs7fI3x&#10;SMRvyOvecX+kF+0lPfDCn5EERJYCdTskYIXsRnIZ773mI4XIi/2xlhlezAunJ3CUToR5z3idkNMb&#10;/iBbpBMCQ1AhAy8q/FHHLsmUS+4XSHjRXWJGhijEx4xeLQmIJILLjLk6bm5FiF9XzYWrba9LFNbV&#10;jp9bSDwKiXQ7bixDYm8tCYSENwRkGhmmm6sEijJEqpgOq2uoMSB6cM2Yw6oGKgGjDCGYDub2KgGR&#10;mUgV0xmvGmYCI2u49Ev+H1SAfmbkY7aDDB9meNGR2FtLAnF/RK+QrflwJP5e80Z+8nAZp9EXJgNf&#10;hy9eC0upD9RXoK9AX4G+AqrAlbo/w7vXTbhSvHu9z56vr0Bfgb4CfQX6CjxuKsB7xa7Wjn8RXlZ0&#10;/tJXzyNn9Ya3v9Kb3t6ehumlkn8r+Yr017Ldm97WslpHf5r0dqBLg3exVb7D6ivfu/GS16V3X110&#10;O2kf+8k0PnGRvOvtYsW73gZOwrvbiJ971xvzrGd/l3vXm9WbdzWV3/Vm9nJPLvY98S5MxcA1akzN&#10;97Inu31Pfu960l8nj2rJ7H2pV/I66XvS94RnIJXgGdw/46fv2LXnfX+dcHZM5cDV/t5V473H/Wdh&#10;O1v67ycqwpX4LNzfu/xm5WLg8kreu/b6+8kFf6c6lVj0M/6X/jsBcZF79T2e/eW+x79YG18TVoVl&#10;YSjYbxCGgcCYvEfv8hUY6PwOYJ8F7L3IBwX7YYRj42XNAb0UmGNxjZ6suYFwt3BQhMzF9z9jN46j&#10;tlbQ2Hez/tixvtLue5IfS6SzwvsFi/sb4bxwWPFtT19bPXTn9s8P3snctbLZcXkoXjHWZeS3o2F6&#10;rX4vent6vWzmo/yTfvso3v5s+0VX7sVxOefLHedqcUT+XxDwaVMLfO23GX6PsT7salcS6f2maJy3&#10;gkzHQp5Bax/583+zkL8e3mVlSj/0awsa5MX/vPVR89vfPFXow3/6yxXzG66+wVqtMbjtmZ/+6JeS&#10;r9frpq3U6VOPnC7W27GNl4nXJPxr7/3Fh40rxrt4ZBp3aeN4wfPPN/zof7/zrJTuePeRgm/Ved72&#10;hOOT36rwVkcb3xg+7XkmD6meJk+mDxVbmc2fvn3yxgenLwI320HBShzPyc+6/Q6fsz5bIM5J8zHb&#10;YSF3Tt6vuVPpAf2K+Td6B/mb9Pvlfenvk52db02n07tm56dtSOdYca7a+cox0gppa2zO8jW76eRv&#10;x8cE9oJ9X2lN+Vj+I9Ys65hr+7jW/6zkkzufLdZRwfg05l7bZ7XA4v5IuF24KJTryJzZ7hbKY3pl&#10;T+xV66ra9F5F3uX9lI9ze/uc/G8R8F/U3iyuzrX0r8JThPLemGu6t9weTij+ipDbwz2aOynYuWnS&#10;BtKOLY/LDeKZH8fLOja+gfCwsCLYuf7Ekq7DfazP1XPeXi4oQJX/vJzMv5yT6Rqtc7J9ds3p961O&#10;nDPUCb1LnSxG1zotunddc6IubepU5/6ziPx+rLqX8zNdo/X5zp7bXoPmf5NQzsl0jdY53SbnXwq5&#10;nI5qru5zx2L9t/B84VdC+d7MXNW9eVV+urfN8jmQeXa+TmvsnM7ljT13PzP/HwvUEl2m1rW0GCsC&#10;3Ll79Lycyv21eF37+xrFWFR/LZb19x4h9pe5qv4+R751+vs+revSX/Mv9xdd5tb9tRhd+mv+5f6i&#10;d8lpJOdF9ddiWX8/IMT+MlfV3+emQ3fW6e8inv3l/lo80zVa99didOmv+Zf7i94lp8/IeVH9tVjW&#10;30eEXwnWS75fMVfV39tCf/fiWXxSedq9gHs1ukydem0xnyEcFK4pPWekjrDvL61Z1rE9gweC1auc&#10;E7rMrXN6upx/KsAdczqqOctVY+53wFdrgcX6oWD3212h3GvmrHd3C+VR/g74XP3ypRxq3a+tLl8W&#10;crljz9XzpPuXe2zxNFrX066/LjlZT82fnNC75GS1/6pAPVTf2bkm86hpj/9dTtbjrwuxxzZX1ePj&#10;DXv8ccXM5Y59Xo/Nn3paz03X6NTjLjlZT8s5oXfJyXr8kEA9uvb4w4plPf4XIfbY5qp6fKJhj9+i&#10;mLncse8vrVnWMfdF66n5l3tsukanHnfJyXpazgm9S07WY/v/I6lH1x7fq1jW43NC7LHNVfX4ZMMe&#10;36GYudyxz+ux+Zd7bLpGpx53ycl6Ws4JvUtOT5XziwTq0bbH64phsW4XrMenhHKPmbN6557HZwvf&#10;VXV5+jxWLrWfyytam9sD9nm9Nv9yr03X6NRriwF3rCv2XE6fka/5kxN6l5ysB7cIcMec6j6X1xXD&#10;Yh0SrNdPEWKvba661/bpa297bZ+XynVFl7l1r+25cEHI1RV7rteWg/nTa3SZWudEDLhjr7HPy2kl&#10;5GS6RuucutbJ/Ms5oc/L6QZNHtfJeVpyINiY/jPoRJ9EdWyG8TgV/431b4hrazJsCJvCliBj2hZ2&#10;hF2d5xMFEobCqrAmnBHWhXPCSNgQNoUtYSxsCzvCrjCZyH1X7jty35b7WO5bct+U+4bcR3I/J/d1&#10;uZ+R+5rcV+U+lPvA3JPck9yT3JPck9yT3JPck9yT3JPck/0jl9yT3JPck9yL70k7abqjseSWsCls&#10;CCPBavV/AgAAAP//AwBQSwMEFAAGAAgAAAAhAJvnhB8VEQAAGKIAABQAAABkcnMvbWVkaWEvaW1h&#10;Z2UyLmVtZuydXYhkV7XHd0/SycTMJDUTR9tEpRU18xClY8bJ+GQbzDBek2srg4qidkj8whjHqPEL&#10;tYSAX4GOIui996FFUJQ72uCD+nCvJYgPgtCCCKJCqw/qSLRHFD8QUv7XqfXrOrNqdp+qOlXVozk7&#10;rFpnrb3X/7/2WuejqnpIzaWUHpJcJjko2ZC05vTi45brU/rZM1NavP3OkynNpYUvpPTsfSldqflr&#10;JfdKTkkeviKl6y9P6WWau78Ur6l0/dVXpfNfmk93phem0+kOvd6WFtPJ9Jb0pvTudH96gy3SOCQ5&#10;INkvuUrSkqy6XC3d8uNV6Th/WD6LNeqXSJYlS5J5yaLE/CYtCaP74ZRMGNg3y3FMi219uuzFxXS3&#10;25WWtIvXlDqdVPzXEdfysubWJOuSDYmcaVOyJdkWTlfEkkXJkmRZsiJZlZyRtCVrknXJhqQj2ZRs&#10;SbYl3a7CtxW+pfBNhXcUvqHwdYWvKbyt8DMKX1X4isKXFb6k8EWFtyw8KTwpPCk8KTwpPCk8KTwp&#10;PCk8KTwpPCk8KTwpPCk8dZPtorebTemOZEOyLlmTtCVLEup/TMfWw5dLzqiI+6T/0iugjnrj4aK4&#10;xfHTT+kMuDc9oNd36Zy4O93Fohr6Y9tJZ2N/rLS/f8isz32np7Ff99Fbuo/ayZyOFOvn3rhZrDOP&#10;Ddb90P2k/bk/9PCZR/908fbXWtzSB2//hq1dNUODuJ6V0uP8YPXj6a12CP6Vn35ekc83nzL3G5Ws&#10;i2ae9ezPrtt7HijKnXSZFj2wenOsa7p9tOQv9+RPTU9Umf5oetI/3x9r10n5mtG9q32jTosFiV1f&#10;NnSp2JKd68r8r5DcJDkuOSI5KzknsRvJcR0dl/dsIed24nSraXNtaln79Xo54TGmbaDtmPtGuFR3&#10;8IyLXOctQCPmav5XSpYkMVebi7maTY4x36pnK/hfFe7vSnzYL5Nv5c2DeRCn6WK8R68/lqxIjmqT&#10;75X85G4ZGovpB4n5o7I5nuvdBnfWFYv9xZ5T9rzakHQkm5Itybaka9KSLEqWJMuSFcmq5IykLVmT&#10;rEs2JB3JpmRLsi3p2mO6VTxv7blrz197Dtvz2J7L9ny257Q9r+25bc9ve47b89ye6w6ghAS0KelI&#10;NiTrkjWJvT84I1mVrEiWJUuSRUlLkky2JVuSTUlHsiFZl6xJ2hKj6RYre2bX3sJopb10/D1Msax5&#10;aSrQVKCpQFOBpgJNBZoKNBVoKvBvVYE5H7Pe1D4f8FfoiaUHTwV9VXoj5zMib45/ZN7LfAy538gb&#10;+Xwb0d232ecVPgAMmrSiZhkwQfd5OGIBgY/zMd8bl/uAx93z2MwTHrXDw9bX8ALU8nF1b+z3QRmu&#10;8gH/lT7gj9rzgKXQyV7hA/jxPq7rjQM+KAM2fORBOH5shx/kZQEBh30s9MY1Pg768DJcDR+auqCB&#10;uyivVZtMCEAf6g2nX4AXzf7RkR9e3xZVLdiKJsMLABu6oTee6uNaH+yfemMTDn+Gt2j3nvJSAfbp&#10;9T10c2/c5OMJPjjd/bS77ogP6hH37fvnNC/Yiv1ywdFXzqvn9MZRH+DTX/hJEz8waK83u+vz0l8y&#10;AoANusZN/6Kmn8BwfTshLIPnFQEUyjXnDfmjwUUTfsHGZIT7RlHiC84rAtmIA5JGvMwjH+G0De0b&#10;7fNxRAUACryYkRebsMgLLDRZzUKAHDiYV4AfeVlHnSv3SyLwAuxA4OMGFw0fGj60w8IyqCOvA4MH&#10;D3ho/Ghg0INEwcNCAIJmGr5o4weVeeysZiEAzosZp3M2+MxjZzULIfKG4kYzjR11Fj83EQF8vyyP&#10;0zmb9UPrCOQbIz5OYzM/MQ2w64nhVgHtMW9VehOfn3V92cCsefeqr5kbA2WYuGaf3Jfhd810TpMP&#10;89iVGp4xeeFDV/LFBQQOuU+W53SEz9oAjMgLHuHYQ2sCqfuQ/OATjj20JpA+uw5p7GMZGvxo46/U&#10;BPrzt+p9DvkQFvXQfAQGXt7XVfEQjr7kedmQ69BmPncM9Hfo/eUKEHjBw42NzsGM7Xci8HN6bPxc&#10;4F7x5jbo/ly6tf0Z3tq4QwJE+iHDmmVVFaCwVeumNQ+/62nRDOCG63dgflqOwMv2p0W3g7tXvL5B&#10;p995/uzkNa2DDO/U6x14p7W9AVw25npgflqOwIs5LbqdvzdAVKEnlgc8Fe+b43lO2Nh5AOhvnHn/&#10;yvs7pvFjw4uu5GchGkD/Ap337bjhwR/zASbwDrrxoAH0L9Yx4UPDFzUwgTdvEsAfCpw37hOeHD8w&#10;eaIwA1DgzfGwPOYFLzqwDJoABV7caPJAxz7Ahx4kyngI8C/a+fsJPMPyg+5wmHm917xeQMoe9xv3&#10;TZ9Jm42NvF8Hquof+aDhG1mTsPOChztq9o1/ZD4CAHDCiMs0y+M8/pE1wM6LCU7Ojn7WD60BCLy4&#10;0eBFG//IGiAvIGbU4Ob8zA+tAaJxFfwsj3poPhbCx4lccX7l+PADW6nh8wuX+wHpgJfT4DOPndUs&#10;hCj8HTbHG/3gA4ed1QDwh1d/IGBSBvBYHjXz6CwfE+yTB5D/uwruz0xHHvLBD1/QsPQ1C9gYf9D3&#10;f5CCGw0/fFFn+Pt8HMHLxtiv/2Gf5wK88ICf08C6hi2vIWJjruFDwxfwB8w8UZiBDwLX8KAHCDKO&#10;gJ43J8RHGnmiMMOGfN+Y4AyrA2q1CZGfSJiRL+dnXTVRWAGgn9+YaHCjjR8dUPMmAfTXryfwqzTh&#10;UecJfQZgLtTASzosQ0f/yLwkBpDzkgZuNLzo6Iff50Ef1CwEwO9Xmct55+8bVbzAuq7mDecz6YAD&#10;X9TMBz3IFz0AORHxuKMd/RFuaDsAB3Pne7ucHx7msbOahWjfSDAreVmPzvIxwUL0rHhpFHrE/hJG&#10;2kGzu0HNCRsuHOIjbrRZl9GDfHjg5bkf9gsey3O8zMf1+LMaQOfFBAdNfLTxj6wBqtgvuCzHHlsD&#10;5BvFHBtv2ECIgh42vPa6xwov+9yr/g7JS5q1+wqAA8brl+mo4UfH+aFtAILOxbMsN9/4L7EKeMNm&#10;ntWQ19HE8uLEDM+jHD7Lc/Mj+x2Qtx/go8HDRuMfW/t+efsBbk5zfxmbD2Dnze2XZVFPipd9gA8u&#10;dtTMj6wB8v3meMFlORr/yBoALzC8EYdlUcd1Q9sQ+QmFGfGx4/zQPACgvb6X+fcbmEzDg+a8w468&#10;HhfdfTsCOyCf98GNy/DH/PrAFUcRcFa8pMUGKKBr3DG9nA3c0BqCDB848EXN/MgaXm9YDjf6sUfm&#10;I2BMXsLH1vBm6sy+0CzHHpmXQICmfd8gQXi5EMP3V0xHTZrRD2ylBoDrJ3wfG3GxCcOu5MktAIB9&#10;u84tn5g/8LKfieHngAIvZm75xPwQhfvGxPBzQBle3Lmw2n4aGvYLb06PzBuBwnlMGui4POdnXTYf&#10;FqC5fp0fXNLBjprwjIa+mMa4qM4ARDex+LEnpaeFW5Xfvy0vG3NNHXBjT1xDEHgnzhMB4Y3+adt7&#10;xcu+Zl3nxzjvzNsN4az7PGvewIfJ6ZbTw67LxQ/779uJhy9q5ofWESDYESdM839+jsuGtyOg28MD&#10;NCubCjQV4P4x80o01+vMSz5Twln3l+eBf9DEnPqeIXqs8bJv11OvcyCAPrinbu4V79Q31hA0FWgq&#10;0FSgqcClUwF+z+wKpfTn8CNJD/c/Qh8+rV+We5t+Ye6d+vWg/5R+j/TL09vluyvdN+Z2Fn6f9KtE&#10;/cFvwFX+dtb///hQP6r/m1vn3U/aRx/p4YOL5jfmWh/a/TfmWk7Cb8aBn/uNOeZZz/4u9htzVm9+&#10;I+qgfmDIfofpgMT85Z6cb3qiivRHyw+pMTWfZU+2m570G6KjS6EnzXVyQUuanqgc3O+b50nvd2Tt&#10;2dJcJ811wvsSKtFcJ837rua9MFdDXzfXSe8zSfP5JKV/pc+Ms/588lv/LXeunEk/T/7m3xOAi55V&#10;T9hf7nN81W86U5fuh/UbwhIGNt8D2PszvgewL0Y4Nl7W7Nd3BRzP6/gGzbUkd0oO6osP5uLvTuM3&#10;jgWJfdegse9JerFjfaTd9wQ/lkqnJQ9KDPdRyackLeHbdyvfXTp42+afDtzG3FXy3SEpD+EVY1VO&#10;vjtaTK/R90XvTK+Vz2KUfzoo0Z6KL2qwlXsxV875Yse5WhxW/LckxIxTC2KVX5vvY6wP29qVVHrQ&#10;DI3JfkfW7S4/9B9ftxr/Y/F2K1P6hV9b5rOBPv/zGy+Y3/z+ycL+/CfefMTWLS69zlqt0brlWV/6&#10;1P8lX6+fuS6+c/viV08V63trUnqpeO0Y/s9/spdHxDt/uIc79+un32PrP3vNL//6o5tSesEHDhd8&#10;S85z33XHuo+q8FZHG/9949N+ZifEQdXT7BPpE8VWmP/eqVu79zzQ+wFyam8ljufkl+Uz/7LPWZ8N&#10;iHPS5sx3rSR3Tt6ruZPpfn2L+Y70br3el+5O70t2dr41nUrv3zk/bUP7JXaumnCMtkLaGps74PNm&#10;k78dH/U5ywv/vsyxcNusmdcx1/Yxrd8uxeTOZ8NdkFguGrte26e1wHB/JblV8kdJuY7MmS9XxxXN&#10;LUoul5D3qHv7X8VeX4qf1N4MV+da+prkyZLy3pgbdW+5/hwX/hEJNYh7eL3mTkjsHDBtA23HlsfF&#10;Bnjlc2deC42vJTkrMV471x9fsnW4j9iYC/7d9nJOAKzLxe+Wk8WXczJbY+ycbJ91c7rU6sQ5Q52w&#10;69TJMOrWadK9q5sTdRmnTuV70bTOd8vv15JyfmZrjH2+s+dxr0GLf6KknJPZGmPndIuC/y7J5bSg&#10;uQMSjcrnjmE9Inm+5B+S8r2Zuap785LidG/aySfXX3uTU+easPhyf7HlHruWhmH3o1wt8efusRZf&#10;7i92nZxereBJ9dewrL+rkthf5qr6e7Nih+nvg1pXp78WX+4vttxj99cw6vTX4sv9xa6T00cUPKn+&#10;Gpb196OS2F/m5jR3h6Q87P2/jRU5nysZpr9nta5Ofy2+3F9sucfur2HU6a/Fl/uLXSenryh4Uv01&#10;rEckG5LYX+aq+mv38XJ/Z/EsPiHOcxKee9hy1eq1YXJP1p7aHMu9c5y7V1u9yjlh18npGQr+g4Q8&#10;Yk7DPotfJQzD+qXkZsl5ifWVz9LMWe/ukJRH70rmWl4qel3u9/5SbeZ1fIOCWxJ7b/JtSS53/Ll6&#10;Wk8tvtxjszVq9bhOTtbTck7YdXKy2n9XQj3q9vgbwrIef08Se2xzVT0+lkbr8WeEmcsd/249tvhy&#10;j83WqNXjOjlZT8s5YdfJ6RkK/i8J9ajb44eEZT3+H0nssc1V9fj4iD1+izBzuePfrccWX+6x2Rq1&#10;elwnp6+IvJwTdp2crMf3SahH3R7fJSzr8RlJ7LHNVfX4xIg9foEwc7nj363HFl/usdkatXpcJyfr&#10;aTkn7Do5PUXBL5JQj3F7vCoMw7pVYj0+KSn3mDmrd+55fLqIXVKXe++/lMsF78N2ey4f0drcHvDv&#10;1muLL/fabI1avTYMuGNd8edyst5aPDlh18nJerDb99ULmj8g0dj1e5BVLTCsgxLr9ZMlsdc2V93r&#10;586812eVV7mu2HKP3Wt7X3hOQk9H7bXlYPH0GluusXMCo05Ol1qdrM7lnLB3q9M1mjymk/OUdEti&#10;Q+//7VXv7IvXlDqdVPzX0d/mlpc1tyZZl2xI5Eybki3Jts7zroAki5IlybJkRbIqOSNpS9Yk65IN&#10;SUeyKdmSbEu6XYVvK3xL4ZsK7yh8Q+HrCl9TeFvhZxS+qvAVhS8rfEnhiwpvWXhSeFJ4UnhSeFJ4&#10;UnhSeFJ4UnhSeLIvKxSeFJ4UnhRe/C1uK/V21JHekKxL1iRtidXqnwIAAAD//wMAUEsDBBQABgAI&#10;AAAAIQB6nePk8REAACDPAAAUAAAAZHJzL21lZGlhL2ltYWdlMS5lbWbsXX2MXNdVP+vYzqa24/HH&#10;Jhvna+LG8TZxm/H3pl9eImIZ6pZNZBoLlGaiNLRR07Ck1ASqikGKKB+VNnxIVAVpQYgqIrQrVaqK&#10;KtCsCghFqjRFBFxVSJv+geJQ0bVURBGIDr/fm/cb31zunZk3b3Y2Tu+JfnPf+d17zj33nPve7O57&#10;zpsws88C1wA7gFeBnRP4yOVLd5r95QGz6gPvP202YdWW2RIGX4v+ncBTwBng+a1m+zabPbjJ7BnH&#10;Hl22b9t1dvkLW+z99mN2zs7i836r2ml70j5in7Rn7AkOguwCtgOTwHVABajn2Ia2kh/X0fr9u8HR&#10;llM/BCzggMf/2W630XTleZId2X8GMz9lF/D5i4jlcXtMPSXa87cZsnBF5hsv7aL2uZVOK/1Dnzna&#10;/iGTaFPZ+Imfa2XjyFA07ps5r7A/emvHv/rVfrv6wCO0u/z8P3yNY+tUILLraGZvyQ/qv2kf46H8&#10;X/u7x7N4Lt0z8QOkrK1W/Rqv9XG/fPhCVirD9ujmXsfYS40Zh3dr8v1UE2TmiqSaXNnvP2rnCc9P&#10;nTNX67HO7U1Yy3/Ez+3d53CV/Tiutp+wqn0A7S+hfch+Htxj9vSV06HQ0bPVIa+3K/+0y51I19HL&#10;Oc9aUH7j9t7X22/+Ye/rbSXzgutxfr2V/9j1Vv0ar/WFrrfMt/aOe70l79bkcqpJXoVOU8k15Vg5&#10;H2dN1lJN3nA1SefJ60qS/bxNZiPPk1STVBN9ByoT+q7u+7Ni+o5nytLPXUjCRnzHp2uXzthOW8nV&#10;9H0ywN+D0rWLuyVdu5CEjbh2jfv3kzP71/f3+PN3bOzv8Vpfv9/j3d/pY8f824R+77/aj2NrjPFX&#10;+3rd+GNrjPGu7dV+HFujz78Pe30OqAFbgCrAtRMVQNL+VTNCIv0wiGMYzPPOrvmJrLvzpxfcFmrA&#10;hkyzadl/Tcw1NwdiEVgClgGQ1gJWgTXM28bEQBWoAXPAPFAHFoAGsAgsActAE2gBq8Aa0G7DfA3m&#10;qzBvwbwJ82WYL8F8EeYNmC/AvA7zeZjPwbwG8yrMKzQ3mBvMDeYGc4O5wdxgbjA3mBvMDeYGc4O5&#10;wdxgbm3jKjqraaFtAsvAErAINIAawHtpzNkxgPfjQtcb8I2D6JsGsptYaJFblrA7nvwHgUPACWAK&#10;eBG4BLDvBI5OgH0xw6WuHW6NNTQnhjUexccswD3AlqKWx9wPFO/Pal1/tFOsuFWZiR8r+YeBGuDH&#10;Sns/VuqK0Y+3376V/7+A39ec+aQ/CO5bH/n/ccgO3ZlcwOfLwDwwg4Q+C9QfhwKp2jdwd7PTP4NW&#10;xxOd23bdcRwr4R7gXlgGmkALWAXWgDZRAapADZgD5oE6sAA0gEVgCVgGmkALWAXWgDZPgUq2l7mn&#10;ube5x7nXuee593kO8FzgOcFzg+cIzxWeM7kDBARHLaAJLANLwCLAc28BqAPzwBxQA6pABTBiDVgF&#10;WkATWAaWgEWgAXCadjayo7Z5ecBIfjTz60M2LH2kDKQMpAykDKQMpAykDKQMpAykDJTIwEQuJVwM&#10;Zap5N3VEPkTHdPFDt5ogn9dTs1+j6Tvv7upDzydDTZS38u/RXVVmpVtNlDu6JpfuRPlB6Xl8B5tz&#10;iczrheVbF9e1oOtyyT1oHr8tPkFmEc/W9ly8EV4autN6wxR9t9878IY7vZO55HVVz5ZcpEfa4eeV&#10;Q3nwIoytOzdTOeSldKs0bM1F+9xzXCQtnmlY3ZOLyv+WXPL1a50KL+wEf0lzJDbmdfzOXK7PRdv+&#10;2o5onUrH62wdJY8vm92h44f+gqTnE6rsWk7MUd4f647zmkAjVGdv+6vbbweeV+uSA39B6s9bDSvd&#10;yq8cjWte5VHz+u2o1xnxv8lfrz9u1Lrm8/O+3uvVOjS/9HHNq/nU5nFITW3KQMpAykDKwAZnwP9+&#10;GFc4mne9vxc0j7+uN+u8/jqlj3y9I3eoSPu0GzxvPr2eTOgTbOpOGUgZSBlIGVAGNvr6ucFfH0rD&#10;urfK87jXu9Hzrnti0wQpA2/iDOj8HdcS9XfRyLwRunx0+nu05vc8rtu8mk8T5K03/ehVzSvP45pX&#10;69S8eRxSx9364Yx7/jRfykDKQMpAysAbKwNj/17IJ4x8La/fnxdLzztkprTQ0t//w80/nJW7Rwf0&#10;4A3zVNfhgMcDehhw2ICTYtiADgccNvJ5B3c44Eht0AGHj2zYVTJvXueRLVv7a0CHY8+S9vXI1z3g&#10;gsc1TOsc13yaR/OOO7+at/T3kBYSaTWPuqVv1LzrnWetz1+v9HG3673eca8nzZcykDKQMpAykDKQ&#10;MpAykDKQMrAeGfB/jl+POXr5HNfP7Ru9zl45SH0pA0UzoP2stqj9sOPHPd+wcSa7lIGrIQMbdT5t&#10;1LzrXZONWpfmVbve65R/zadW/LjaH7V5x5XXNE/KQMpAykDKQMpAykDKQMpAykDKQMpAykDKQMpA&#10;ykDKQMpAysAGZUDvC+L/zbnfO4IUot5l5euuL77fZzvA9xTpGK8C6r6faBIvt9F4jGncjL4KcBbY&#10;jn9DpD7/PUbiGe80xwKQTTfhg8d8h9IN+TEaOwc8B9Dv/wLPAzvhn/9M6W9qO+5vfX/7/eq7DhyP&#10;XYG/TOogz9mT9nF7wqr2s2g/YY+Aow3itx0A1mRco3TEnh27MYeOY7nYDfuvArIZJheyRXyNh+Br&#10;AQtnjGtYFRp7LnsRGfLChHRkJO+4nPvsT36ZLv+n+gDTZK98L5s2yzt1TXf5Xw6+rr/10ulMX/j8&#10;R6c4rlr70Fa22B1H7/rC7/yV5ePx2iQuw/7si2ey8Tym/BTmZav5//jXO3H4/i7v7viduPjiExz/&#10;B9d/5wf/eMjs1Kd2Z/PV8nme3nOs/UMknnmkTG2749NsdyCfbGftt7KlqP/vzpxsf/hC54VW5LYD&#10;DNTfky+AY+pP5X2sMx1pT7KP3E4gtiefQt9pewY78hfsk/h82h63Xzbuzo/ZGfuV7v7kgrg3uVcJ&#10;HatlfBzDPsZLnrri57k2A2gt4hlv6Bj2DfFbcKxz+xjGf8+xie1n+p0GOB+k57l9DgPo9zvASeAy&#10;QHvlUX3kzgKudM7sNl8ZZlVgM6C4OT50HFvbn2P8PsdmVGujX+w1+yJwC+CuTX1F1xZbwwn4nwK0&#10;bn8Nj6JvFmCe2FLU8phxhET+3Pxyf3G+CvAiwHm51/c6Og43ydaPRXyvtVyCA42L2feKifZuTNQh&#10;Q8fEdZaN6Y2WJ+0Z5Ul6mTzRR9k8jbp2ZWNSXobJk3stmoxcW0cR378i72581CFD73etedhzkPY3&#10;Am5M1CFDx3QUxv8FxGKaRt+g3zv09V3gPuC/AffarL5+1+Ya7HBt6sYTq+8jGHPJGVf0ekZ7t77S&#10;QQ+dS/qYKhmTW1/6K1vfn4GPUdWXvljfOuDXV3396nsYtoPU9zmMK1Nf2rv1lQ566PrSR5n60t6t&#10;r/QyMf0ajEdVX/pifT8D+PVV3wT6ev3ceAT9g9R3FN/9bn3pjzpk6PrSR5n60t6tr/QyMb0A41HV&#10;l76+C3wJ8Ourvn715XXcrS/HHwD4HTG5Tt/Fs/B9CdD3nnRQpWpNn4oda2roGHT3eLMzZiuO+R1c&#10;AV4A3Jikgx46pjth/O+A4vBjmkbfIN/F5zGOvl4BDgNrAOuk3wHVx99je5/LtazWbr0nndxswfHN&#10;8FEBmJe/BmKxi4/lcza3d2tMf5Ch88nzr0xML+T2ikl6mZiY+68DykfZGn8FvljjvwX8GrOvX42P&#10;4W3qrO+gNf49jI3FLr5XjWmvfLLm1CGlalwmJtbUjUl6mZhY488BykfZGv82fLHGnwf8GrOvX41P&#10;FKzxk/AZi118rxrT3q0xdUipGpeJiTV1Y5JeJibW+GlA+Shb48fgizVeAPwas69fjWcL1vgUfMZi&#10;F9+rxrR3a0wdUqrGZWJiTd2YpJeJ6VYY/zigfAxb4zp80NdJgDU+Dbg1Vt814GPfx+cy2xqq3LlW&#10;I5aBr9lTGBtbg/hetaa9W2vqkFK1pg/N7edVfCwm1pb2ikl6mZhYg32A5vZjmkbfID971TGOvnYA&#10;rPUtgF9r9vWv9ZGx15o/L7l5lQ566Frz58JLQCyv4mO1Zgy0V62lgxo6JvnQ3H6txfeKacqLiTpk&#10;6JjK5on2bkzSB4mJ+3MG4P521zyJn+8PgpvOeTTZ/WS2bo4+CP0QsALsBS4CrwH0tYKjFbAXM7zW&#10;tfNz/ijGzgJb8hZN8F5KfpuW3ZkoDtrpeCuOHwZqwArgxsRxfkzUZevH9T6MnwNqAG2rAPNFVIAV&#10;YAr4FvBvwArg6g9CP48Eiv9n6JcA6TjM5EZ8vgzMAzNI3LPAK3ugQKr2jezvCuyfATR2IrszeWUc&#10;x0oWcbAELANNoAWsAmtAm6gAVaAGzAHzQB1YABrAIrAELANNoAWsAmtAm/fLK7YKBy04aMLBMhws&#10;wcEiHDTgYAEO6nAwDwdzcFCDgyocVK44QEBw1AKawDKwBCwCDWABqAPzwBxQA6pABTBiDVgFWkAT&#10;WAaWgEWgATDOdjayo7atiWFNjsXB3NxcNmYUH/qHcl6r/y+iR08U5vV/TPTa7ovHB+X1P8r3WvN0&#10;qVFeL9b1WvN0qYV5vZHYa83TpUZ5vdHYa83TpUb5/EXJfmM+ketRXm929lrzdKmFeb3Yme0o9jV9&#10;+Js310fGe3tXatrbnd2d9nbnbDB3bzvHhXm9dN1rzdOlRvltYbEwva0wr5fEe615utQovyMsFqZ3&#10;RHm9PN5rzdOlFub1knqvNU+XGuUrYbEwXYnyu8JiYXpXYX53WCxM747ye8JiYXpPlN8bFgvTewvz&#10;U2GxMD0V5W8Ii4XpG6L8jWGxMH1jlJ8Oi4Xp6cL8TWGxMH1TlN8XFgvT+6L8zWGxMH1zYf6WsFiY&#10;viXK3xoWC9O3RvnbwmJh+rbC/O1hsTB9e5SvhsXCdDXK3xEWC9N3FOb3h8XC9P4o/9awWJh+a5S/&#10;MywWpu8szB8Ii4XpA1H+rrBYmL4ryh8Mi4Xpg1F+JiwWpmcK828Li4Xpt0X5u8NiYfruKH9PWCxM&#10;31OYPxQWC9OHovzbw2Jh+u1R/h1hsTD9jsL8vWGxMH1vlK+FxcI07p+ExQ6HZWT8kbBYmD4S5Y+G&#10;xcL00Sh/LCwWpo8V5o+HxcL08Sh/IiwWpk9E+ZNhsTB9MsrPhsXC9Gxh/r6wWJi+L8q/MywWpt8Z&#10;5d8VFgvT7yrMvzssFqbfHeXfExYL0++J8u8Ni4Xp9xbmT4XFwvSpKN/vvoT+/hf7t4m8j8D7Pbyn&#10;oWPccujeB5nEH9EPXBnTfc5rBdxeZ5x/v+RR9M0C9MWWopbHvG8SEs3lxrAVA08AFeAiwHl35q10&#10;qEPfc1uBMe9TaW5/LeJ7xUR7NybqkKFj4rrKxvRGy9MK1uTGJB300Hmij7J5ejPVjueV9mvs3OXe&#10;+rozruh+fzm3136XDrpUHcvERFtCMUkvE9O3Yfz3gPLp52kafbx2Qvr+W0z6+hrwCvASwDrpOVz1&#10;kTsLuOL+W8zj6EAM3Xh61fePnHF+3FrPZmeMe41lPWmvXEoHVaq+ZWJiPd2YpJeJiXn/E0D58PM0&#10;aH3Pwwd9/T7wKvCngF9f9m0CzgKuuPU9jKcLWF9CMfWq8QVnnB+77Dc7Y/wa096tMXVIqRqXiYk1&#10;dWOSXiYm1uVTgPLh56lojfms56vApwG/xuzrX+PjhWo8D5+x2MX3qjHt3RpTh5Sq8TwcaG4/n+Jj&#10;MbGmtFdM0kENHRNr/NOA5vZjKlrjM/DFGj8M+DVmX78a84k9xDDweXw3xsZiFx/L58uwpb3yKR3U&#10;0PlcyX1qbj+f4mMxsaZuTNLLxMQa3wtobj+mojXeD1+vAocBv8bs2wT0ulYfscHP4xX42gvEYhcf&#10;y+fF3F41lg66VI3Tz81Xfred7PF7bpk8rXi1k96rdtej8xg2Ja81FYDSed6xnT3Shs/s2TU+w8Zn&#10;2TrPsC2CXAKW2Qm0gFVgDfu73Xleroq2BswB80AdWAAaAJ+343N3y0ATaAGrwBrQbmfP6/G5PT6/&#10;x+f4+Dwfn+vj8318zo/P+/G5Pz7/x+cA+Twgnwvk84Ew7zwvuIq2BTSBZWAJWAQawAJQB+aBOaAG&#10;VIFK/yf8mKv/EwAAAP//AwBQSwMEFAAGAAgAAAAhAJ7kK6PgAAAACQEAAA8AAABkcnMvZG93bnJl&#10;di54bWxMj0FLw0AQhe+C/2EZwZvdrKHGxmxKKeqpCLaC9LZNpklodjZkt0n6752e7GmYeY8338uW&#10;k23FgL1vHGlQswgEUuHKhioNP7uPp1cQPhgqTesINVzQwzK/v8tMWrqRvnHYhkpwCPnUaKhD6FIp&#10;fVGjNX7mOiTWjq63JvDaV7LszcjhtpXPUfQirWmIP9Smw3WNxWl7tho+RzOuYvU+bE7H9WW/m3/9&#10;bhRq/fgwrd5ABJzCvxmu+IwOOTMd3JlKL1oNccJGHnEM4ipHKuHLQUMyXyiQeSZvG+R/AAAA//8D&#10;AFBLAQItABQABgAIAAAAIQCm5lH7DAEAABUCAAATAAAAAAAAAAAAAAAAAAAAAABbQ29udGVudF9U&#10;eXBlc10ueG1sUEsBAi0AFAAGAAgAAAAhADj9If/WAAAAlAEAAAsAAAAAAAAAAAAAAAAAPQEAAF9y&#10;ZWxzLy5yZWxzUEsBAi0AFAAGAAgAAAAhAGO9l+yQBQAAOBsAAA4AAAAAAAAAAAAAAAAAPAIAAGRy&#10;cy9lMm9Eb2MueG1sUEsBAi0AFAAGAAgAAAAhALvqA//JAAAAKQIAABkAAAAAAAAAAAAAAAAA+AcA&#10;AGRycy9fcmVscy9lMm9Eb2MueG1sLnJlbHNQSwECLQAUAAYACAAAACEAzelKovEQAACgoQAAFAAA&#10;AAAAAAAAAAAAAAD4CAAAZHJzL21lZGlhL2ltYWdlMy5lbWZQSwECLQAUAAYACAAAACEAm+eEHxUR&#10;AAAYogAAFAAAAAAAAAAAAAAAAAAbGgAAZHJzL21lZGlhL2ltYWdlMi5lbWZQSwECLQAUAAYACAAA&#10;ACEAep3j5PERAAAgzwAAFAAAAAAAAAAAAAAAAABiKwAAZHJzL21lZGlhL2ltYWdlMS5lbWZQSwEC&#10;LQAUAAYACAAAACEAnuQro+AAAAAJAQAADwAAAAAAAAAAAAAAAACFPQAAZHJzL2Rvd25yZXYueG1s&#10;UEsFBgAAAAAIAAgAAAIAAJI+AAAAAA==&#10;">
                      <v:group id="Group 291" o:spid="_x0000_s1298" style="position:absolute;width:64389;height:38252" coordsize="64389,38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group id="Group 292" o:spid="_x0000_s1299" style="position:absolute;left:4253;width:60136;height:38252" coordorigin="3206" coordsize="60135,38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group id="Group 293" o:spid="_x0000_s1300" style="position:absolute;left:3206;top:29327;width:55932;height:8925" coordorigin="3206,28279" coordsize="55932,8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Text Box 295" o:spid="_x0000_s1301" type="#_x0000_t202" style="position:absolute;left:3206;top:28279;width:15139;height:8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FoxQAAANwAAAAPAAAAZHJzL2Rvd25yZXYueG1sRI9Pi8Iw&#10;FMTvC36H8IS9LJpuQdFqFFdX2MN68A+eH82zLTYvJYm2fvuNIOxxmJnfMPNlZ2pxJ+crywo+hwkI&#10;4tzqigsFp+N2MAHhA7LG2jIpeJCH5aL3NsdM25b3dD+EQkQI+wwVlCE0mZQ+L8mgH9qGOHoX6wyG&#10;KF0htcM2wk0t0yQZS4MVx4USG1qXlF8PN6NgvHG3ds/rj83p+xd3TZGevx5npd773WoGIlAX/sOv&#10;9o9WkE5H8DwTj4Bc/AEAAP//AwBQSwECLQAUAAYACAAAACEA2+H2y+4AAACFAQAAEwAAAAAAAAAA&#10;AAAAAAAAAAAAW0NvbnRlbnRfVHlwZXNdLnhtbFBLAQItABQABgAIAAAAIQBa9CxbvwAAABUBAAAL&#10;AAAAAAAAAAAAAAAAAB8BAABfcmVscy8ucmVsc1BLAQItABQABgAIAAAAIQBSP+FoxQAAANwAAAAP&#10;AAAAAAAAAAAAAAAAAAcCAABkcnMvZG93bnJldi54bWxQSwUGAAAAAAMAAwC3AAAA+QIAAAAA&#10;" stroked="f">
                              <v:textbox inset="0,0,0,0">
                                <w:txbxContent>
                                  <w:p w:rsidR="00675B45" w:rsidRPr="006E7A3E" w:rsidRDefault="00675B45" w:rsidP="006E7A3E">
                                    <w:pPr>
                                      <w:ind w:left="284" w:right="106" w:hanging="284"/>
                                      <w:jc w:val="left"/>
                                      <w:rPr>
                                        <w:rStyle w:val="FIGCAPTIOINChar"/>
                                      </w:rPr>
                                    </w:pPr>
                                    <w:r w:rsidRPr="006E7A3E">
                                      <w:rPr>
                                        <w:b/>
                                        <w:bCs/>
                                      </w:rPr>
                                      <w:t>(a)</w:t>
                                    </w:r>
                                    <w:r w:rsidRPr="006E7A3E">
                                      <w:rPr>
                                        <w:rFonts w:eastAsiaTheme="minorHAnsi"/>
                                      </w:rPr>
                                      <w:t xml:space="preserve"> Mean normalized echo for unpicked </w:t>
                                    </w:r>
                                    <m:oMath>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1</m:t>
                                          </m:r>
                                        </m:sub>
                                      </m:sSub>
                                      <m:sSub>
                                        <m:sSubPr>
                                          <m:ctrlPr>
                                            <w:rPr>
                                              <w:rFonts w:ascii="Cambria Math" w:eastAsiaTheme="minorHAnsi" w:hAnsi="Cambria Math"/>
                                            </w:rPr>
                                          </m:ctrlPr>
                                        </m:sSubPr>
                                        <m:e>
                                          <m:r>
                                            <w:rPr>
                                              <w:rFonts w:ascii="Cambria Math" w:eastAsiaTheme="minorHAnsi" w:hAnsi="Cambria Math"/>
                                            </w:rPr>
                                            <m:t>O</m:t>
                                          </m:r>
                                        </m:e>
                                        <m:sub>
                                          <m:r>
                                            <m:rPr>
                                              <m:sty m:val="p"/>
                                            </m:rPr>
                                            <w:rPr>
                                              <w:rFonts w:ascii="Cambria Math" w:eastAsiaTheme="minorHAnsi" w:hAnsi="Cambria Math"/>
                                            </w:rPr>
                                            <m:t>1</m:t>
                                          </m:r>
                                        </m:sub>
                                      </m:sSub>
                                    </m:oMath>
                                    <w:r w:rsidRPr="006E7A3E">
                                      <w:rPr>
                                        <w:rStyle w:val="FIGCAPTIOINChar"/>
                                      </w:rPr>
                                      <w:t xml:space="preserve"> </w:t>
                                    </w:r>
                                  </w:p>
                                </w:txbxContent>
                              </v:textbox>
                            </v:shape>
                            <v:shape id="Text Box 296" o:spid="_x0000_s1302" type="#_x0000_t202" style="position:absolute;left:21837;top:28279;width:15120;height:7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675B45" w:rsidRPr="003D40F7" w:rsidRDefault="00675B45" w:rsidP="006E7A3E">
                                    <w:pPr>
                                      <w:pStyle w:val="FIGCAPTIOIN"/>
                                      <w:ind w:left="426" w:hanging="284"/>
                                      <w:rPr>
                                        <w:noProof/>
                                      </w:rPr>
                                    </w:pPr>
                                    <w:r>
                                      <w:t xml:space="preserve">(b) </w:t>
                                    </w:r>
                                    <w:r w:rsidRPr="0017109F">
                                      <w:t xml:space="preserve">Mean normalized echo for empty </w:t>
                                    </w:r>
                                    <m:oMath>
                                      <m:sSub>
                                        <m:sSubPr>
                                          <m:ctrlPr>
                                            <w:rPr>
                                              <w:rFonts w:ascii="Cambria Math" w:hAnsi="Cambria Math"/>
                                              <w:i/>
                                              <w:iCs/>
                                            </w:rPr>
                                          </m:ctrlPr>
                                        </m:sSubPr>
                                        <m:e>
                                          <m:r>
                                            <w:rPr>
                                              <w:rFonts w:ascii="Cambria Math" w:hAnsi="Cambria Math"/>
                                            </w:rPr>
                                            <m:t>P</m:t>
                                          </m:r>
                                        </m:e>
                                        <m:sub>
                                          <m:r>
                                            <w:rPr>
                                              <w:rFonts w:ascii="Cambria Math" w:hAnsi="Cambria Math"/>
                                            </w:rPr>
                                            <m:t>1</m:t>
                                          </m:r>
                                        </m:sub>
                                      </m:sSub>
                                      <m:sSub>
                                        <m:sSubPr>
                                          <m:ctrlPr>
                                            <w:rPr>
                                              <w:rFonts w:ascii="Cambria Math" w:hAnsi="Cambria Math"/>
                                              <w:i/>
                                              <w:iCs/>
                                            </w:rPr>
                                          </m:ctrlPr>
                                        </m:sSubPr>
                                        <m:e>
                                          <m:r>
                                            <w:rPr>
                                              <w:rFonts w:ascii="Cambria Math" w:hAnsi="Cambria Math"/>
                                            </w:rPr>
                                            <m:t>O</m:t>
                                          </m:r>
                                        </m:e>
                                        <m:sub>
                                          <m:r>
                                            <w:rPr>
                                              <w:rFonts w:ascii="Cambria Math" w:hAnsi="Cambria Math"/>
                                            </w:rPr>
                                            <m:t>1</m:t>
                                          </m:r>
                                        </m:sub>
                                      </m:sSub>
                                    </m:oMath>
                                    <w:r w:rsidRPr="0017109F" w:rsidDel="0017109F">
                                      <w:t xml:space="preserve"> </w:t>
                                    </w:r>
                                  </w:p>
                                </w:txbxContent>
                              </v:textbox>
                            </v:shape>
                            <v:shape id="Text Box 297" o:spid="_x0000_s1303" type="#_x0000_t202" style="position:absolute;left:42958;top:28279;width:16180;height:7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qExgAAANwAAAAPAAAAZHJzL2Rvd25yZXYueG1sRI9Lb8Iw&#10;EITvlfgP1iJxqcBpDhQCBlEeUg/lwEOcV/GSRMTryDYk/HtcqVKPo5n5RjNfdqYWD3K+sqzgY5SA&#10;IM6trrhQcD7thhMQPiBrrC2Tgid5WC56b3PMtG35QI9jKESEsM9QQRlCk0np85IM+pFtiKN3tc5g&#10;iNIVUjtsI9zUMk2SsTRYcVwosaF1SfnteDcKxht3bw+8ft+ctz+4b4r08vW8KDXod6sZiEBd+A//&#10;tb+1gnT6Cb9n4hGQixcAAAD//wMAUEsBAi0AFAAGAAgAAAAhANvh9svuAAAAhQEAABMAAAAAAAAA&#10;AAAAAAAAAAAAAFtDb250ZW50X1R5cGVzXS54bWxQSwECLQAUAAYACAAAACEAWvQsW78AAAAVAQAA&#10;CwAAAAAAAAAAAAAAAAAfAQAAX3JlbHMvLnJlbHNQSwECLQAUAAYACAAAACEAzaHahMYAAADcAAAA&#10;DwAAAAAAAAAAAAAAAAAHAgAAZHJzL2Rvd25yZXYueG1sUEsFBgAAAAADAAMAtwAAAPoCAAAAAA==&#10;" stroked="f">
                              <v:textbox inset="0,0,0,0">
                                <w:txbxContent>
                                  <w:p w:rsidR="00675B45" w:rsidRPr="00AF101C" w:rsidRDefault="00675B45" w:rsidP="006E7A3E">
                                    <w:pPr>
                                      <w:pStyle w:val="FIGCAPTIOIN"/>
                                      <w:ind w:left="426" w:hanging="426"/>
                                      <w:rPr>
                                        <w:noProof/>
                                      </w:rPr>
                                    </w:pPr>
                                    <w:r>
                                      <w:t>(c)</w:t>
                                    </w:r>
                                    <w:r w:rsidRPr="00AF101C">
                                      <w:t xml:space="preserve"> Difference between </w:t>
                                    </w:r>
                                    <m:oMath>
                                      <m:sSub>
                                        <m:sSubPr>
                                          <m:ctrlPr>
                                            <w:rPr>
                                              <w:rFonts w:ascii="Cambria Math" w:hAnsi="Cambria Math" w:cs="Cambria Math"/>
                                              <w:i/>
                                              <w:iCs/>
                                            </w:rPr>
                                          </m:ctrlPr>
                                        </m:sSubPr>
                                        <m:e>
                                          <m:r>
                                            <w:rPr>
                                              <w:rFonts w:ascii="Cambria Math" w:hAnsi="Cambria Math" w:cs="Cambria Math"/>
                                            </w:rPr>
                                            <m:t>P</m:t>
                                          </m:r>
                                        </m:e>
                                        <m:sub>
                                          <m:r>
                                            <w:rPr>
                                              <w:rFonts w:ascii="Cambria Math" w:hAnsi="Cambria Math" w:cs="Cambria Math"/>
                                            </w:rPr>
                                            <m:t>1</m:t>
                                          </m:r>
                                        </m:sub>
                                      </m:sSub>
                                      <m:sSub>
                                        <m:sSubPr>
                                          <m:ctrlPr>
                                            <w:rPr>
                                              <w:rFonts w:ascii="Cambria Math" w:hAnsi="Cambria Math" w:cs="Cambria Math"/>
                                              <w:i/>
                                              <w:iCs/>
                                            </w:rPr>
                                          </m:ctrlPr>
                                        </m:sSubPr>
                                        <m:e>
                                          <m:r>
                                            <w:rPr>
                                              <w:rFonts w:ascii="Cambria Math" w:hAnsi="Cambria Math" w:cs="Cambria Math"/>
                                            </w:rPr>
                                            <m:t>O</m:t>
                                          </m:r>
                                        </m:e>
                                        <m:sub>
                                          <m:r>
                                            <w:rPr>
                                              <w:rFonts w:ascii="Cambria Math" w:hAnsi="Cambria Math" w:cs="Cambria Math"/>
                                            </w:rPr>
                                            <m:t>1</m:t>
                                          </m:r>
                                        </m:sub>
                                      </m:sSub>
                                    </m:oMath>
                                    <w:r w:rsidRPr="00AF101C">
                                      <w:rPr>
                                        <w:noProof/>
                                      </w:rPr>
                                      <w:t xml:space="preserve"> </w:t>
                                    </w:r>
                                    <w:r w:rsidRPr="00AF101C">
                                      <w:t>normalized mean echo</w:t>
                                    </w:r>
                                    <w:r w:rsidRPr="00AF101C">
                                      <w:rPr>
                                        <w:noProof/>
                                      </w:rPr>
                                      <w:t>es.</w:t>
                                    </w:r>
                                  </w:p>
                                  <w:p w:rsidR="00675B45" w:rsidRPr="000507BA" w:rsidRDefault="00675B45">
                                    <w:pPr>
                                      <w:pStyle w:val="Caption"/>
                                      <w:rPr>
                                        <w:noProof/>
                                      </w:rPr>
                                    </w:pPr>
                                  </w:p>
                                </w:txbxContent>
                              </v:textbox>
                            </v:shape>
                          </v:group>
                          <v:shape id="Picture 298" o:spid="_x0000_s1304" type="#_x0000_t75" style="position:absolute;left:38004;width:25337;height:2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OINwgAAANwAAAAPAAAAZHJzL2Rvd25yZXYueG1sRE/LisIw&#10;FN0L/kO4wmxE05FBajXKdGbUghtfH3Bprm2xuSlNRuvfm4Xg8nDei1VnanGj1lWWFXyOIxDEudUV&#10;FwrOp/UoBuE8ssbaMil4kIPVst9bYKLtnQ90O/pChBB2CSoovW8SKV1ekkE3tg1x4C62NegDbAup&#10;W7yHcFPLSRRNpcGKQ0OJDf2UlF+P/0bBOh7u7KY+pfEs/fv92u0P20uWKvUx6L7nIDx1/i1+uTOt&#10;YDILa8OZcATk8gkAAP//AwBQSwECLQAUAAYACAAAACEA2+H2y+4AAACFAQAAEwAAAAAAAAAAAAAA&#10;AAAAAAAAW0NvbnRlbnRfVHlwZXNdLnhtbFBLAQItABQABgAIAAAAIQBa9CxbvwAAABUBAAALAAAA&#10;AAAAAAAAAAAAAB8BAABfcmVscy8ucmVsc1BLAQItABQABgAIAAAAIQBBKOINwgAAANwAAAAPAAAA&#10;AAAAAAAAAAAAAAcCAABkcnMvZG93bnJldi54bWxQSwUGAAAAAAMAAwC3AAAA9gIAAAAA&#10;">
                            <v:imagedata r:id="rId158" o:title=""/>
                            <v:path arrowok="t"/>
                          </v:shape>
                        </v:group>
                        <v:shape id="Picture 299" o:spid="_x0000_s1305" type="#_x0000_t75" style="position:absolute;left:19907;width:18097;height:26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NPwwAAANwAAAAPAAAAZHJzL2Rvd25yZXYueG1sRI9Li8JA&#10;EITvwv6HoRe86URZRLMZRRaEZT0ZPXhsM50Hm+kJmcnDf+8Igseiqr6ikt1oatFT6yrLChbzCARx&#10;ZnXFhYLL+TBbg3AeWWNtmRTcycFu+zFJMNZ24BP1qS9EgLCLUUHpfRNL6bKSDLq5bYiDl9vWoA+y&#10;LaRucQhwU8tlFK2kwYrDQokN/ZSU/aedUXD1gz3qS5b33fXgbunfV90drVLTz3H/DcLT6N/hV/tX&#10;K1huNvA8E46A3D4AAAD//wMAUEsBAi0AFAAGAAgAAAAhANvh9svuAAAAhQEAABMAAAAAAAAAAAAA&#10;AAAAAAAAAFtDb250ZW50X1R5cGVzXS54bWxQSwECLQAUAAYACAAAACEAWvQsW78AAAAVAQAACwAA&#10;AAAAAAAAAAAAAAAfAQAAX3JlbHMvLnJlbHNQSwECLQAUAAYACAAAACEA/sOzT8MAAADcAAAADwAA&#10;AAAAAAAAAAAAAAAHAgAAZHJzL2Rvd25yZXYueG1sUEsFBgAAAAADAAMAtwAAAPcCAAAAAA==&#10;">
                          <v:imagedata r:id="rId159" o:title=""/>
                          <v:path arrowok="t"/>
                        </v:shape>
                        <v:shape id="Picture 300" o:spid="_x0000_s1306" type="#_x0000_t75" style="position:absolute;width:17907;height:2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8+jwAAAANwAAAAPAAAAZHJzL2Rvd25yZXYueG1sRE/LagIx&#10;FN0X/IdwhW6KJiqIjEZRoViQttTH/jK5TgYnN0OS6vj3ZlHo8nDei1XnGnGjEGvPGkZDBYK49Kbm&#10;SsPp+D6YgYgJ2WDjmTQ8KMJq2XtZYGH8nX/odkiVyCEcC9RgU2oLKWNpyWEc+pY4cxcfHKYMQyVN&#10;wHsOd40cKzWVDmvODRZb2loqr4dfp+F7X/k4bc15xp+7r7dAdq3sRuvXfreeg0jUpX/xn/vDaJio&#10;PD+fyUdALp8AAAD//wMAUEsBAi0AFAAGAAgAAAAhANvh9svuAAAAhQEAABMAAAAAAAAAAAAAAAAA&#10;AAAAAFtDb250ZW50X1R5cGVzXS54bWxQSwECLQAUAAYACAAAACEAWvQsW78AAAAVAQAACwAAAAAA&#10;AAAAAAAAAAAfAQAAX3JlbHMvLnJlbHNQSwECLQAUAAYACAAAACEAixPPo8AAAADcAAAADwAAAAAA&#10;AAAAAAAAAAAHAgAAZHJzL2Rvd25yZXYueG1sUEsFBgAAAAADAAMAtwAAAPQCAAAAAA==&#10;">
                          <v:imagedata r:id="rId160" o:title=""/>
                          <v:path arrowok="t"/>
                        </v:shape>
                      </v:group>
                      <v:shape id="Text Box 301" o:spid="_x0000_s1307" type="#_x0000_t202" style="position:absolute;left:15182;top:42672;width:44202;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uIMxgAAANwAAAAPAAAAZHJzL2Rvd25yZXYueG1sRI9BawIx&#10;FITvQv9DeAUvolmrSNkaRaQF7UW69eLtsXlutt28LElW13/fCEKPw8x8wyzXvW3EhXyoHSuYTjIQ&#10;xKXTNVcKjt8f41cQISJrbByTghsFWK+eBkvMtbvyF12KWIkE4ZCjAhNjm0sZSkMWw8S1xMk7O28x&#10;JukrqT1eE9w28iXLFtJizWnBYEtbQ+Vv0VkFh/npYEbd+f1zM5/5/bHbLn6qQqnhc795AxGpj//h&#10;R3unFcyyKdzPpCMgV38AAAD//wMAUEsBAi0AFAAGAAgAAAAhANvh9svuAAAAhQEAABMAAAAAAAAA&#10;AAAAAAAAAAAAAFtDb250ZW50X1R5cGVzXS54bWxQSwECLQAUAAYACAAAACEAWvQsW78AAAAVAQAA&#10;CwAAAAAAAAAAAAAAAAAfAQAAX3JlbHMvLnJlbHNQSwECLQAUAAYACAAAACEAUT7iDMYAAADcAAAA&#10;DwAAAAAAAAAAAAAAAAAHAgAAZHJzL2Rvd25yZXYueG1sUEsFBgAAAAADAAMAtwAAAPoCAAAAAA==&#10;" stroked="f">
                        <v:textbox style="mso-fit-shape-to-text:t" inset="0,0,0,0">
                          <w:txbxContent>
                            <w:p w:rsidR="00675B45" w:rsidRPr="00AF101C" w:rsidRDefault="00675B45" w:rsidP="006E7A3E">
                              <w:pPr>
                                <w:pStyle w:val="FIGCAPTIOIN"/>
                                <w:rPr>
                                  <w:noProof/>
                                </w:rPr>
                              </w:pPr>
                              <w:bookmarkStart w:id="151" w:name="_Ref436953770"/>
                              <w:bookmarkStart w:id="152" w:name="_Toc470387479"/>
                              <w:bookmarkStart w:id="153" w:name="_Toc457062730"/>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23</w:t>
                              </w:r>
                              <w:r w:rsidRPr="006E7A3E">
                                <w:rPr>
                                  <w:b/>
                                  <w:bCs/>
                                </w:rPr>
                                <w:fldChar w:fldCharType="end"/>
                              </w:r>
                              <w:bookmarkEnd w:id="151"/>
                              <w:r w:rsidRPr="00AF101C">
                                <w:t xml:space="preserve">: </w:t>
                              </w:r>
                              <w:r>
                                <w:t>F</w:t>
                              </w:r>
                              <w:r w:rsidRPr="009C3E59">
                                <w:t xml:space="preserve">eatures </w:t>
                              </w:r>
                              <w:r>
                                <w:t>E</w:t>
                              </w:r>
                              <w:r w:rsidRPr="009C3E59">
                                <w:t xml:space="preserve">xtraction </w:t>
                              </w:r>
                              <w:r>
                                <w:t>E</w:t>
                              </w:r>
                              <w:r w:rsidRPr="009C3E59">
                                <w:t>xperiment</w:t>
                              </w:r>
                              <w:bookmarkEnd w:id="152"/>
                              <w:r w:rsidRPr="009C3E59">
                                <w:t xml:space="preserve"> </w:t>
                              </w:r>
                              <w:r w:rsidRPr="00AF101C">
                                <w:t xml:space="preserve"> </w:t>
                              </w:r>
                              <w:bookmarkEnd w:id="153"/>
                            </w:p>
                          </w:txbxContent>
                        </v:textbox>
                      </v:shape>
                    </v:group>
                  </w:pict>
                </mc:Fallback>
              </mc:AlternateContent>
            </w:r>
          </w:p>
        </w:tc>
      </w:tr>
    </w:tbl>
    <w:p w:rsidR="00076A72" w:rsidRDefault="007941DE">
      <w:r>
        <w:t xml:space="preserve">Positive differences between the spectrograms represent frequency-distance areas in which the unpicked plant returns higher amplitudes than the plant with no fruits and vice versa. To avoid a situation in which these differences are balancing each other, the positive and negative differences are summed separately for each frequency. The sum of the positive differences for each </w:t>
      </w:r>
      <w:r>
        <w:rPr>
          <w:rFonts w:ascii="Cambria Math" w:eastAsia="Cambria Math" w:hAnsi="Cambria Math" w:cs="Cambria Math"/>
        </w:rPr>
        <w:t>𝑃</w:t>
      </w:r>
      <w:r>
        <w:rPr>
          <w:rFonts w:ascii="Cambria Math" w:eastAsia="Cambria Math" w:hAnsi="Cambria Math" w:cs="Cambria Math"/>
          <w:vertAlign w:val="subscript"/>
        </w:rPr>
        <w:t>𝑖</w:t>
      </w:r>
      <w:r>
        <w:rPr>
          <w:rFonts w:ascii="Cambria Math" w:eastAsia="Cambria Math" w:hAnsi="Cambria Math" w:cs="Cambria Math"/>
        </w:rPr>
        <w:t>𝑂</w:t>
      </w:r>
      <w:r>
        <w:rPr>
          <w:rFonts w:ascii="Cambria Math" w:eastAsia="Cambria Math" w:hAnsi="Cambria Math" w:cs="Cambria Math"/>
          <w:vertAlign w:val="subscript"/>
        </w:rPr>
        <w:t>𝑗</w:t>
      </w:r>
      <w:r>
        <w:t xml:space="preserve"> </w:t>
      </w:r>
      <w:r w:rsidR="00E77245">
        <w:t xml:space="preserve">is </w:t>
      </w:r>
      <w:r>
        <w:t xml:space="preserve">displayed in </w:t>
      </w:r>
      <w:r w:rsidR="00E77245">
        <w:t>Fig</w:t>
      </w:r>
      <w:r w:rsidR="00180CD0">
        <w:t>.(24).</w:t>
      </w:r>
    </w:p>
    <w:p w:rsidR="005E7C05" w:rsidRDefault="007941DE" w:rsidP="006E7A3E">
      <w:r>
        <w:t xml:space="preserve">The local maximum values of each plant and orientation in </w:t>
      </w:r>
      <w:r w:rsidR="008D588D">
        <w:t>Fig(</w:t>
      </w:r>
      <w:r w:rsidR="008D588D">
        <w:rPr>
          <w:rFonts w:ascii="Cambria Math" w:eastAsia="Cambria Math" w:hAnsi="Cambria Math" w:cs="Cambria Math"/>
        </w:rPr>
        <w:t>22</w:t>
      </w:r>
      <w:r>
        <w:rPr>
          <w:rFonts w:ascii="Cambria Math" w:eastAsia="Cambria Math" w:hAnsi="Cambria Math" w:cs="Cambria Math"/>
        </w:rPr>
        <w:t>)</w:t>
      </w:r>
      <w:r>
        <w:t xml:space="preserve"> express special frequencies of interest that conceal more information about the difference between empty and unpicked plants. </w:t>
      </w:r>
      <w:r w:rsidR="008D588D">
        <w:t>Fig.(25)</w:t>
      </w:r>
      <w:r>
        <w:t xml:space="preserve"> illustrates the superposition of number of local maximums in the difference between full and empty plant at a resolution of</w:t>
      </w:r>
      <w:r w:rsidR="00076A72">
        <w:rPr>
          <w:rFonts w:ascii="Cambria Math" w:eastAsia="Cambria Math" w:hAnsi="Cambria Math" w:cs="Cambria Math"/>
        </w:rPr>
        <w:t xml:space="preserve"> </w:t>
      </w:r>
      <w:r w:rsidR="008D588D">
        <w:rPr>
          <w:rFonts w:ascii="Cambria Math" w:eastAsia="Cambria Math" w:hAnsi="Cambria Math" w:cs="Cambria Math"/>
        </w:rPr>
        <w:t>0.</w:t>
      </w:r>
      <w:r>
        <w:rPr>
          <w:rFonts w:ascii="Cambria Math" w:eastAsia="Cambria Math" w:hAnsi="Cambria Math" w:cs="Cambria Math"/>
        </w:rPr>
        <w:t>488 [𝑘𝐻𝑧]</w:t>
      </w:r>
      <w:r>
        <w:t xml:space="preserve"> for all</w:t>
      </w:r>
      <w:r w:rsidR="00961F2B">
        <w:t xml:space="preserv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j</m:t>
            </m:r>
          </m:sub>
        </m:sSub>
      </m:oMath>
      <w:r w:rsidR="00961F2B">
        <w:t>.</w:t>
      </w:r>
    </w:p>
    <w:tbl>
      <w:tblPr>
        <w:tblStyle w:val="TableGrid0"/>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1"/>
        <w:gridCol w:w="1345"/>
      </w:tblGrid>
      <w:tr w:rsidR="00B167E4" w:rsidTr="006E7A3E">
        <w:trPr>
          <w:trHeight w:val="6816"/>
        </w:trPr>
        <w:tc>
          <w:tcPr>
            <w:tcW w:w="10336" w:type="dxa"/>
            <w:gridSpan w:val="2"/>
          </w:tcPr>
          <w:p w:rsidR="00B167E4" w:rsidRDefault="00A868B3" w:rsidP="00076A72">
            <w:pPr>
              <w:ind w:left="0" w:firstLine="0"/>
            </w:pPr>
            <w:r w:rsidRPr="003921E3">
              <w:rPr>
                <w:noProof/>
                <w:szCs w:val="24"/>
              </w:rPr>
              <w:lastRenderedPageBreak/>
              <mc:AlternateContent>
                <mc:Choice Requires="wpg">
                  <w:drawing>
                    <wp:anchor distT="0" distB="0" distL="114300" distR="114300" simplePos="0" relativeHeight="251728896" behindDoc="0" locked="0" layoutInCell="1" allowOverlap="1" wp14:anchorId="15C8E63A" wp14:editId="10620AC6">
                      <wp:simplePos x="0" y="0"/>
                      <wp:positionH relativeFrom="column">
                        <wp:posOffset>394573</wp:posOffset>
                      </wp:positionH>
                      <wp:positionV relativeFrom="paragraph">
                        <wp:posOffset>-314325</wp:posOffset>
                      </wp:positionV>
                      <wp:extent cx="6459855" cy="4310380"/>
                      <wp:effectExtent l="0" t="0" r="0" b="0"/>
                      <wp:wrapNone/>
                      <wp:docPr id="216" name="Group 216"/>
                      <wp:cNvGraphicFramePr/>
                      <a:graphic xmlns:a="http://schemas.openxmlformats.org/drawingml/2006/main">
                        <a:graphicData uri="http://schemas.microsoft.com/office/word/2010/wordprocessingGroup">
                          <wpg:wgp>
                            <wpg:cNvGrpSpPr/>
                            <wpg:grpSpPr>
                              <a:xfrm>
                                <a:off x="0" y="0"/>
                                <a:ext cx="6459855" cy="4310380"/>
                                <a:chOff x="0" y="1"/>
                                <a:chExt cx="6391210" cy="4732492"/>
                              </a:xfrm>
                            </wpg:grpSpPr>
                            <pic:pic xmlns:pic="http://schemas.openxmlformats.org/drawingml/2006/picture">
                              <pic:nvPicPr>
                                <pic:cNvPr id="258" name="Picture 258"/>
                                <pic:cNvPicPr>
                                  <a:picLocks noChangeAspect="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1"/>
                                  <a:ext cx="6300773" cy="4455754"/>
                                </a:xfrm>
                                <a:prstGeom prst="rect">
                                  <a:avLst/>
                                </a:prstGeom>
                                <a:noFill/>
                                <a:ln>
                                  <a:noFill/>
                                </a:ln>
                              </pic:spPr>
                            </pic:pic>
                            <wps:wsp>
                              <wps:cNvPr id="215" name="Text Box 215"/>
                              <wps:cNvSpPr txBox="1"/>
                              <wps:spPr>
                                <a:xfrm>
                                  <a:off x="1213168" y="4390792"/>
                                  <a:ext cx="5178042" cy="341701"/>
                                </a:xfrm>
                                <a:prstGeom prst="rect">
                                  <a:avLst/>
                                </a:prstGeom>
                                <a:solidFill>
                                  <a:prstClr val="white"/>
                                </a:solidFill>
                                <a:ln>
                                  <a:noFill/>
                                </a:ln>
                                <a:effectLst/>
                              </wps:spPr>
                              <wps:txbx>
                                <w:txbxContent>
                                  <w:p w:rsidR="00675B45" w:rsidRPr="00A36F3B" w:rsidRDefault="00675B45" w:rsidP="006E7A3E">
                                    <w:pPr>
                                      <w:pStyle w:val="FIGCAPTIOIN"/>
                                      <w:rPr>
                                        <w:rFonts w:asciiTheme="minorBidi" w:hAnsiTheme="minorBidi"/>
                                        <w:noProof/>
                                      </w:rPr>
                                    </w:pPr>
                                    <w:bookmarkStart w:id="154" w:name="_Toc457062731"/>
                                    <w:bookmarkStart w:id="155" w:name="_Toc470387480"/>
                                    <w:r w:rsidRPr="006E7A3E">
                                      <w:rPr>
                                        <w:b/>
                                        <w:bCs/>
                                      </w:rPr>
                                      <w:t>Figure</w:t>
                                    </w:r>
                                    <w:r>
                                      <w:rPr>
                                        <w:b/>
                                        <w:bCs/>
                                      </w:rPr>
                                      <w:t xml:space="preserve"> </w:t>
                                    </w:r>
                                    <w:r w:rsidRPr="00B167E4">
                                      <w:rPr>
                                        <w:b/>
                                        <w:bCs/>
                                      </w:rPr>
                                      <w:fldChar w:fldCharType="begin"/>
                                    </w:r>
                                    <w:r w:rsidRPr="00B167E4">
                                      <w:rPr>
                                        <w:b/>
                                        <w:bCs/>
                                      </w:rPr>
                                      <w:instrText xml:space="preserve"> SEQ Figure \* ARABIC </w:instrText>
                                    </w:r>
                                    <w:r w:rsidRPr="00B167E4">
                                      <w:rPr>
                                        <w:b/>
                                        <w:bCs/>
                                      </w:rPr>
                                      <w:fldChar w:fldCharType="separate"/>
                                    </w:r>
                                    <w:r>
                                      <w:rPr>
                                        <w:b/>
                                        <w:bCs/>
                                        <w:noProof/>
                                      </w:rPr>
                                      <w:t>24</w:t>
                                    </w:r>
                                    <w:r w:rsidRPr="00B167E4">
                                      <w:rPr>
                                        <w:b/>
                                        <w:bCs/>
                                      </w:rPr>
                                      <w:fldChar w:fldCharType="end"/>
                                    </w:r>
                                    <w:r>
                                      <w:rPr>
                                        <w:noProof/>
                                      </w:rPr>
                                      <w:t xml:space="preserve">: </w:t>
                                    </w:r>
                                    <w:r w:rsidRPr="002E5EB0">
                                      <w:rPr>
                                        <w:noProof/>
                                      </w:rPr>
                                      <w:t>Sum of positive changes between spectrograms</w:t>
                                    </w:r>
                                    <w:bookmarkEnd w:id="154"/>
                                    <w:bookmarkEnd w:id="15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C8E63A" id="Group 216" o:spid="_x0000_s1308" style="position:absolute;left:0;text-align:left;margin-left:31.05pt;margin-top:-24.75pt;width:508.65pt;height:339.4pt;z-index:251728896;mso-position-horizontal-relative:text;mso-position-vertical-relative:text;mso-width-relative:margin;mso-height-relative:margin" coordorigin="" coordsize="63912,4732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8aqX6AwAA/ggAAA4AAABkcnMvZTJvRG9jLnhtbJxW32/iOBB+P+n+&#10;ByvvlARCA6h0xdIfWqm3i6497bMxDok2iX22KXRP97/fN3YCpUW6ah+ajsfj8cw334y5+rSvK/Ys&#10;jS1VM4uSizhishFqXTabWfTX011vHDHreLPmlWrkLHqRNvp0/ftvVzs9lQNVqGotDYOTxk53ehYV&#10;zulpv29FIWtuL5SWDTZzZWrusDSb/trwHbzXVX8Qx5f9nTJrbZSQ1kJ7Ezaja+8/z6Vw3/LcSseq&#10;WYTYnP8a/13Rt399xacbw3VRijYM/gtR1LxscOnB1Q13nG1N+c5VXQqjrMrdhVB1X+V5KaTPAdkk&#10;8Zts7o3aap/LZrrb6ANMgPYNTr/sVnx9XhpWrmfRILmMWMNrFMnfy0gBeHZ6M4XVvdGPemlaxSas&#10;KON9bmr6j1zY3gP7cgBW7h0TUF6mo8l4NIqYwF46TOLhuIVeFKjP8VwSCiKK2+7kcJIMElTOn8yG&#10;g3QyIJt+d3Gf4juEo0sxxV+LFKR3SP0/o3DKbY2MWif1h3zU3PzY6h6KqrkrV2VVuhdPUJSPgmqe&#10;l6VYmrB4BfoI/RFAxz5dywZQIUE6RHbhFKesHpT4YVmjFgVvNnJuNdiNnvNwnJr3aXly5aoq9V1Z&#10;VVQpktvk0AlvmHQGn8DSGyW2tWxcaDsjK+SpGluU2kbMTGW9kmCR+bJOfCOg9A/W0XVEAt8K/wzG&#10;8zieDD73FqN40Uvj7LY3n6RZL4tvszROx8kiWfxLp5N0urUS+fLqRpdtrNC+i/Ys79sJETrKdyZ7&#10;5r7/A3EQkCdQFyK4RJBQrNaIP4Eq7CA7I50oSMyBXKuH8WHDw3xElkC36BG22v2h1ugjvnXKg3G2&#10;R1quEzy+R4ZxnGXDlunpaJSN0hOmgwPGunupakYCsEak3j1/BtQht86Eom4UVdznUjUnCiRBGh8/&#10;RdyKSID6HZPYdgTB6mOg0xw+N8MeC64loiS3r3ifYBgE3j8RAJ/VHvNmRPm2hjRsmNtjo6U46UOs&#10;XesfZg4mxDC5RCf56TKJszAjAvUI21GSjeN0ELAdpkkWh645eupw+yC0VlXluusnOruoTCDZriid&#10;bOt2YnW+BIjRv1JtAY9JkuT2q72fzckRmpVavwAZo0AAjEWrxV2J+x+4dUtu8HZBiffYfcMnr9Ru&#10;FqlWilihzM9zerJHlbEbsR3ewllk/95yGoHVlwb1p4ezE0wnrDqh2dYLhfZKfDRexAHjqk6bG1V/&#10;Bz3mdAu2eCNw1yxynbhw4UXGMy/kfO6NwiR9aB415m8YKYTz0/47N7qtkgN1vqqOYXz6pg+CbSD+&#10;HK2Yl75JCNmAImhPC7DdS/6RhXTyir9ee6vjz5br/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DokpQQ4QAAAAsBAAAPAAAAZHJzL2Rvd25yZXYueG1sTI9Na4NAEIbvhf6HZQq9Jav5&#10;arSuIYS2p1BoUii5TXSiEndW3I2af9/11B6H9+F9n0k2g65FR62tDCsIpwEI4szkFRcKvo/vkzUI&#10;65BzrA2TgjtZ2KSPDwnGuen5i7qDK4QvYRujgtK5JpbSZiVptFPTEPvsYlqNzp9tIfMWe1+uazkL&#10;gpXUWLFfKLGhXUnZ9XDTCj567Lfz8K3bXy+7++m4/PzZh6TU89OwfQXhaHB/MIz6Xh1S73Q2N86t&#10;qBWsZqEnFUwW0RLECAQv0QLEeYyiOcg0kf9/SH8BAAD//wMAUEsDBBQABgAIAAAAIQC3itYUCTAA&#10;AIjxAAAUAAAAZHJzL21lZGlhL2ltYWdlMS5lbWbsnQuYHVWV7+s0BCOCNup4owgT7ygy3zjcJDyM&#10;Ix8GRx0VlchF8JkEwVGESARBVGZoFUFHmcCoiIBJSCBAEvJO+nUe9Qw6V43PuePMncHPTy98vmBU&#10;HO9VyP39+9Tq3qnuOnWq63QUbg6s7KratXftvVf91tqvc7rmed5nEPt8s8/zHqvZmee993zPO+lV&#10;njf3la/n35r3yf/wvAef7HmzueVpyMXIucgNh3necw71vDeS/lInPVHec57yZO/h9bO813une2d7&#10;r+Pfl3tzvVd5F3rv9i73LvXepZv4HIUcgShvHuH1I8tSeQphf3q8jDAb/3SuKa0efRayggMd/3rf&#10;vn0E458bdLH9+a+v5skXe1fw7wcoy/neeRZTIbz51n2HuMkffu7VS3W+8B3t0M6XXLfy0ceepJi5&#10;tBplfVY71LE+dt+89LoV++5b2vlbvIX/MveQD4wl/OVRVyhcNnbSboP0cCw4PD1Z9invIh1a/k/6&#10;hxvHyvOS59Zer+sWWrzdb/VTJS+4YkxV3gs4tra34yM9b+B457qrk18e1AktM/E5qJOJ9/3/N07E&#10;tTGTPTZm+rjnNweYmdlfmFk7Nuemznbs+4/NrB2z+k1lx9TephPXjum6q5NHDuqEFpn4VLVj3erE&#10;1Y/LTK+uu3m6x73KPy8f91nucd79vbruPss97lX+efm4z3KP8+7v1XX3We5xr/LPy8d9lnucd3+v&#10;rrvPco97lX9ePu6z3OO8+3t13X2We9yr/PPycZ/lHufd36vr7rPc417ln5eP+yz3OO/+Xl13n+Ue&#10;9yr/vHzcZ7nHefdP5/oZuNNFyDxkFjIX0bMk/Yh99l3teRL72Pl8Lqzg5rFB6CFvHotWN2XJmWu9&#10;x/Ze6f3kkVXeyVeOeovW7fR+98At3o/Oeq23qvZy78snvMH79s+/5K393h3eL36xy7vkvju9X1/+&#10;Cu/RO99OHgyhB8b+9bxWyxv7r0U5Fy0ibiWyGtmCcNHbi9yPPESZ91FoZC4yD1mELEaWISuQAWQl&#10;shrZgrSQvcj9yEPIvn0kf4jk95N8L8lbJN9C8tUkX0nyAZKvIPkyki8m+SKSzyP5XJL3K7lHco/k&#10;Hsk9knsk90jukdwjuUdyj+QeyT2SeyT3SO6R3NvnqRbt2uwlbCFbkNXISmQAmYdo7Kv2PgnR3IX1&#10;HTkeeCHnc5BDEX3QhV6L8Xt0/c8Q3WOfb3HHPnRo+TBNMGDH3DN+rHfCrrvPmpVmlH2Wrp+DvAhZ&#10;ghyHXM+z9pCRyrGEoyVcvb5PsqdmeWefv5R7FyJM+YyFBOOhjlUufTLd4/GyKp3lreeei8xDsmVS&#10;ebNl0rmlzZbreO6XLpS/HSsPu19tZMdcHziauH5kGaI2sLhsvlZf0ozXU/XXR8q0+o5dcP6x/JTO&#10;jlXfU5B+ZBlyHPI05JnIMkTnfPrs/mxZ7Ho2z+nkkdceN1OATu2RVwarl9K79bLzKvUqk8fsHD3v&#10;rVgvpXfrZedV6lUmj7x6PYkXsIq+lN6tl51XqVeZPPLqdVrFeim9Wy87r1KvMnnk1euKivVSerde&#10;dl6lXmXyyKvX5or1Unq3XnZepV5l8sir148q1kvp3XrZeZV6lckjr17HpL7f7Hm3vuYUCt6PKL1b&#10;LzuvUq8yeeTV6+yK9VJ6t152XqVeZfLIq9dnKtZL6d162XmVepXJI69e6vftgZHpvofXp+3yNPJR&#10;P8rOq9SrTB6d6jVQsV5K79ZL51Xr1W0ener1FxXrpfRuvXRetV7d5tGpXr+iEFXeQ6V366VzPtPu&#10;z+s97DaPTvXaTCGq1Evp3XrpnE+lenWbR6d6vYdCVKmX0rv10jmfSvUqyuN4HqBx6izEyj47Z8yy&#10;hHtks+2+rI9eStxCRHkp1MdCHbex0tH+H8tP6ez4UI5PQfoRvXeur7BzogrbplNdfl92Pq9MZuet&#10;DbLta9cfT+1k74y913b+RNOd6lXlfbJ2mU47iSt7N/LerWUVy6f0vuMn7ZzL02ZQeXSyJ1anvPdd&#10;6TVfaW1m51yadpneQuJ/op727CyDc4iXveTT92z+0bHmNp+VHhOwr8zz3owor6+Q118T/jMh/3vR&#10;vCNfvveXR7zc4jBt7ELb/0N+Y5/FXF7AbCRlGBMrU56Ob+a+Ku+g0rs6tnMuT7s9lUcVHSu9q2M7&#10;r1KmG0ncKx0rL+l4FWFWxxZXpOMTS+h4L8+pomOld3Vs51yeto6VRxUdK72rYzuvUqYvk7hXOlZe&#10;0vF3CbM6trgiHZ9UQse9mEN1daz8dM5n2jq2OVSzQVm7aNdn8RA7dvtwSu/q2M6rlMkjz17pWHlJ&#10;x0ciWR1bXJGOTy6h49N4ThWOlV46fRoN+EzEzqu0p/KowrHSuzq28yplejF59krHyks6fgWS1bHF&#10;Fen4lBI6voLnVNGx0rs6tvMq7ak8quhY6V0d23mVMl1Cnv+EmN3I2pY5ZN5tn0t5ScdXIVkdW1yR&#10;jl9cQsebec4eJK/sdn0WdbBj1y4qvatjO6/Snsqjio6V3tWxnVcp013k2SsdKy/peCeS1bHFFel4&#10;YQkd92LNxdWx8tN5lfa0NRd7p7LM2PW8907pXR3beZUy/Tt59krHyks6/gmS1bHFFen4JSV0fAyZ&#10;VeFY6V0d23mV9lQeVThWelfHdl6lTM8gz17oeBmFUF7S8QsJszq2OO1lyhsfa5w9Hx3PI7QxskJ7&#10;92fnzGP2Yk3O1bXyq8qzrclZ2cvyrPSuru2c5ph2n/+15NkrXSsv6XoJYVbXFlesa2m7nK57sU7p&#10;6lr5VdW1rVNOV9dK7+razqvo+mPk2StdKy/p+ibCrK4trljXmvmaWtdkXch41fnY83mG/IGNr+yc&#10;y9Pm6XraQ3lOV+/XpemtTHZepUz/ncT/o0OZuu17yxYrryZ5aW7za4T8Pz7faXG6lmfPFxM3D+nG&#10;hku/A2Q23baUPpXe2tLOuVxJv1XKJH26ZbLzKmVSW3+iQzt1q983k4/yupK8pN/rCPl/XL8WRxU6&#10;6rfMHIl0XGVtXzp11/btnMuVdFylTNKpWyY7r1KmV5L4ZT3Q8TLyUV4LUh2fntGxxR3CPXkMT7dP&#10;Jl3/CqnCs9K7POucTyVdVymTdOuWyc6rlEk6+D9IXjt1y/My8lBeP0XE828Rl2eLK9a1iJ7aT8/O&#10;6X9L15uRvDrY9VnOPYdyfArSj4hjpXd1rXM+lXRdpUzSrVsmO69SJulgB2LtkR0TlNX1evKSrnch&#10;WV0rrkjX6pHN4z75ZxMrWyddv4f77b5sHez6LOeerK6V3tW1zvlU0nWVMkm3bpnsvEqZXkni5Yi1&#10;R7ad5hB3BMKn79n8o2MWiSetOy/juvJSKF1fgmR1rbhiXU+P6yrzFeofK73p2s65NG1dLyFxlT63&#10;9dndMim/KmWyPPN0bddn8RA7dpmwdnHLpHbj83trJ7Wzqzs771Sms4hcQVseRvgrXmaC8c8N7TbW&#10;+dPP5hdxlnvv8i7z5npvIPwg4Vm82cv5lZz3jacodzDnZ56adOLzb+3fxHn1MQNLxy6m55N+G+es&#10;Nz95IhFH6X0Pp9et2Mf/NM0/jbf77Ldx1sSdf1OiP32I/daN5Z/32zgWb/db/cR59rdx1N72Xrm/&#10;KaHrrk4ePqiTVAvtoD89sza2Nj+QOnnooE7+4HRykJP9VDLWR9eV3ycnB3VyUCfmA8db4qCPH+tr&#10;HfTx7fGR3gvrr9k70p8eHLRdnnewLzwxPjnoT4yQdniQE9rhoD+Z5E8O9PjkwZ/P7Dj+NzZP8Hsa&#10;x1v9isbx7ph+ds68+6k4ux8jNvbPzjHadeXV7Xzj3dyrfP8V2Yj8DOH/8XVBi9NcVd6a0cXEvWrs&#10;t5ffz28wv4s5nfO9D3lzvbfxs8Cv9j7svcNr1TTponJRt1zRhM6sNF7zo5qj1rlbr6mO89rrL0h7&#10;NJWxNNNpL0ureRbrd6lcxsk1UiyfXs93zbvspZcr39+mv8X8/ZSTl33kKDWjZ/H+xvlSjWfxe79y&#10;6Ad0PvDc7zxDYf+8pWP3c3TicetvrHvMP+jDj1GNzZ/dee9hY/frXn1elj53PP9bj070PmTze/jp&#10;7Xxrf9suZ3jhNX/53ItIn5bv4UfeOjbP9r5n3DD2W9BqR30uetbzTlSo9lS40Ps7ZT+mI4XJqz/7&#10;aHa+S+39LETvhD5nI9cg2kPzDeQ0RHpWRvb9LMXpmgqR994uI+50ZiFX8MvdF/K73Zd7F/D2JjU9&#10;h/KNpZ1FaKK8JHqHVR/dp8Y9Pj1WOc9AFiHzEKWbi6hckn7E5lX/vs/z7uNi9tzyUlpNZC5EdKxQ&#10;Hwu9vtrYGoCu6ffY3I+VTens+FCOz0Wey3P1zL/h2cOI5sIHOF9CvZch5yN/jbwHuQh5H7ICuQy5&#10;AvkQ8hHkb5GPIh9HrkU+5cW1z3hR7e+9sHajF9Q+xy6rm+D+i8htyGrOb+f6HV6jdpe3u3aPt6a2&#10;id0SW7xratu9tbWdWJ9B747aiPeFWt27qdZCQm91LeH6fd6O2j96Q7WvefXaXnaofIu8vstz/pnn&#10;/QvP/Tfk+8gPkB9x/UGe9xPu+xnPehj5JfIIaX+D/Jbjx7TLpebXDqmFtcNqUW12La49BXkqchTX&#10;nkHcs2rN2rNr9drRyLHI82qt2vOJO457/rSW1F5EeALhfOQk8ngx8S+pNWqn1kZqL6vtrJ1eu7f2&#10;itpdtb8ifC3XXlcLamdy31nI2ci5yFvJ7x3IUuSdyLuQd3Pfe3n2cvJaQXgp+V7OtSuJ+zDh31C2&#10;Aa5/nPhPUK5Pcvxprl9P/A3k+VnkJuRmyncrsoryrUHWIeuRe5CNXN/MPduQHaTbTah34+28CzuQ&#10;rYitcSzmuuKHSVMnbRMJkBjZw79fIe6r5LGXcn0T+Q6x/xP5HuX+X6S6nyf8gPb4YW209gDxP+b+&#10;nyIPIb/gvke49p8c/1/kUWQfefX1BbVZfa3a7L5m7XCOj+yLa/3I0/uS2h8RzumLakf3hbVjkLnE&#10;/wnnL+D68cifISdwfV6fXzsROYXjhVx7KXIacjryl8irkNcgZyBvQN5I3mcTnkNebyHd25ElHJ/H&#10;tQuQdyMXcn4xcgnH7+f+DyAfRD6MXIVcjXwMuQa5Dvk75HruNQaxDwN2TLOO/6a9OO2W9Ue/fiV3&#10;T3wsP+Vhx1nWV6DP/VmPYT2G9bgHrIewHsJ6kLJeh/XdsL4F1jfA+npYvxnWL4P1j8D6OljfAevD&#10;sD4K6w1Yb8F6COsRrEewHsF6DOsxrMewHsN6nLKewHoC6wmsJ7CewHoC6wmsR7Duw/oIrA/C+jCs&#10;12G9CesNWK/Deh3Wm7Dup6xHsB7BegjrAawHsB6krEewHsN6BOsBrDdhfQTWh2F9BNbrsN6AdR/W&#10;Q1iPYD2C9RjWY1iPYT2G9RjWY1iPYD1KWQ9gvQnro7A+6rDegvVWynoI6xGsR7AewnoI6zGsJ7Ce&#10;wHoC6/EUrMewHsN6BOsRrIewHkJiAOvBfqwPTWI9oHYhNYsoXczd8dh/+7MewHoI6xGsR7AewXoE&#10;6yGsR7UfIg8gE6zHsJ7AegLrCazHsB7DegzrMayHKeujsN6CdR/WfVj3YT1IWY9gPYJ1eELarKOX&#10;MdZDWA9hPcqwnsB6kmE9SVlPYD2B9RjWo5T1CNajlPUY1uOU9ThlPYb1GNZjWI9hPXZYRy+kNQZ7&#10;wfqPf/WlCdAdvjuxLhu+P+sRrEewHsF63MGvx/j1OOPX49Svx/h1H78+Aus7YH0LrG/Ar38R1j8I&#10;60th/UpYvwnW18L6BljfAOv3pqzvhvXdsD4I63gcuE/I7z6Y78y6+fUQ1n1YH4T1EVgPYD2AdfwH&#10;13+DP/8t8hi2pM16AOs+rPuwHsB6mLIeOn69Ces+rPuwHuDXQ1iPUtYjWA9gvQnrDVhvwXoI6xGs&#10;h7AewHoI6yGsR1P49chhPcKvi3Uf1luwvhvWR/DrTfx6E9absN5K/XoI6wGstxzWY1iPYT2A9QDW&#10;A/x6E7/eqK2B0nWE68n7HsqyEdlM2m3Ykx3E7ea669fl2/f36z6sT+XXE/x6gl/HBlO/byJt1uOU&#10;9VFY3w3rI7AepKyH+PUAv96C9Tqs12Hdh/Uw9esRrDdhHRvc18CvD8J6HdbrsD4K6w1Y92E9cvx6&#10;COsRrCf49QTWY/y6y3rk+PWpWDe/bqxHsN6CdR+/LtbNrycZ1iP8Ov0t5Cruuxppsx7PmF8/+YMj&#10;pVl/aS7r3fr1mD58TB8+rl2LtPvwIaw3YX0I1nfC+g5Y3w7rG2D9Rlj/MKy/D9YvhvW3wfppsH4O&#10;rH8C1j+LX78J1m+G9TthfXvKeitlPcSvRzl+3ViPYL0F63VYb6Wsh7AewXoI6yGsh7AewHqY9uHx&#10;H7yjE334iD68/HqIX+edQo7lvWz34f0pWI9S1kfTPnwD1kdgfRTW67Beh/UWrIcO6yF+3cevt2C9&#10;iV9v4ddbsN6A9SFY3wLrG2B9M6xvhfUdsD4E63VYb+HXW7A+Cuu7YX047cNHsB6mrDdhvQ7rdVhv&#10;wbpfWwdf66nXPXA50YeXX5/ch982iXX14eXXQ0objP0n774H+QryVfLfy3Mm+vA+rDfx64OwvjNl&#10;3U9Zj50+PHohz/9E2qyHaR8+hPUA1uuwPuT49RasN2G9CestWPfTPrxYD2E9hHX59QjWo9Sv+/j1&#10;ANZD+vDYYLht9+Ej+vAhffiQPnw0hV8PM334hD58lvUY1l2/PvN9+EXrdpRm/c8nsa7xepU+fMJ4&#10;PYH1BNbjtA/vw/owrG+H9XtgfQ2s352O1zfD+jthfR6sXwDrn4b122F9A6xvSf36IH59FNab+PUg&#10;w3ri9OHFekQfXn49SMfrAayHaR9erEewHsN6BOthynqEX4+d8XqU+vUgZZ1xIXwcyz3PI3w+chzH&#10;7T68xuvy6z6st/DrfurXA1hvwXod1huwHjh9+IQ+PONCZKIPH8N6DOsxrNNX5P73IsvJbwXhpcjl&#10;5Nfuw/uwHsB6AOt+6tc1Xm/Sh2/AegPW6/j1Oqy3YL3TeD3GryewnmAxGFPwBtl4/e5JrMepX495&#10;Una8HsJ6E9aHYH0Ev96gD9+A9Tqst2B9ENaHaj/k+AGY/jHyU+Qh6vALpM26+vAJfj2B9QS/nsA6&#10;8yh9I7C+EdZ34dcH8evDsD4C68yjjLEewHqY6cPbeL0J66P04euw7sN6kGE9ScfrEayHsM7YCjkH&#10;affhY1iP0/F64vThE/rwSWa87vbh3fG6+vC9Ha//7oEvlmb9lEmshw7r6sPHOXNz1oePnbm5rF/f&#10;Bev34tfvhvW1sP4FWP84rH8A1i+F9cvw60th/SWw/kZYXwnr98L6CKyPwPowrA/h1xuwHsB6DOtJ&#10;ZrwepawnzM0l6dyc/Lr68I10bq4F6038On1F8vwN8luOH8Pne7xnE3NzCX49Sefm5NfVh5df13g9&#10;hvUE1hNYTzKsa24uTv36CKw36cOLdR/WW7A+AutDsF5P/brG68a65uaCdG5O43WxTl+RZ7bH69aH&#10;r8P6KKyP4tdHYb0O65qba8J6E7/ecubm5NeZJyHfmynDrcgq7McaZB0y4dc1XtfcnPl1+hkO67sn&#10;sR7CesSTxbo8usbrEX49xK/7qV8P0/F6COvy6w1Y19zcCKw3YF1+Xazb3FwI6yGsR+l4Pcs6Nhje&#10;D4fDIwnbc3MxrGtuLob1GL8ew3oC68kU4/VWZm4ugfUEv259eGPd5ubEuvrwLuuJw7r59TzWp5qb&#10;6z3r+vsn7sfmAjqN19dMYr3beXixPtU8vPy6xutx6tdjWI9hPYR1H9ZHYX0XrO+E9VFY3wHr62D9&#10;bljfCeuDsL4L1rfA+gZYZ1TJPQl8Tvh15nvJsz03J7+eMDeXZV3z8BGsh2kf3of1Fqw3YL0F6wGs&#10;R7Aew3qCX0/w68Z6gl9PYD2B9QTWE1hPUr8ep6wnzjy8/HoI6346Xtc8fBPWNTenPvworDfT8brm&#10;5uTXs3Nz5tcTWMd/IO/lnuXkuwK5FLkcHtrz8CGs29xcDOsJrCewznwv0h6vax7eWI9gPYb1GNY1&#10;N2fz8AmsJ6lfjyf5dWYuM+N18+vZeXgbryf49RjWY/x6DOsJrCewnsA6/S3sUduvax7ex6+30vG6&#10;+XXNw7tzc/Lr6AU5HM6PhPd+wqcjf4S05+GzrCfOeD1x+vB5c3NiPUnn4dWHN7+uubmE8XqCXxfr&#10;CeN1169rbi7r16eah4+Zh+896/o7R+6nG9Z7v+Ym1rXmFsB6E7/egvUQ1gNYH4X1HbC+AdbvgvV1&#10;sH4TrGvN7VOwvh3W67DegHXNw4/AegPWWd0hz4l5eI3XI1iP0nl4l/XsPHyc9uFHYX0zrG9I/brm&#10;5uTXW7DeSufmAvx66MzNqQ/fgvURWN8F6zvx68Ow3sSv+7DuMzfXpA/fgPUGrDcc1jVeD2A9gvUE&#10;1hNYT/DrNg+vNTfmvcn7reT5Drxle7zuw7rm5tSH92HdXXPzU9ZjWI/x6zY3F2dY1zy8sd6o3Uq5&#10;V1H+NfSj1/Gs9YT31LYzXt8F64HTh2dMwQtkffiRSawnpE4oqViXXw/5t4lfb6RrbmI9gfUE1hNY&#10;19ycWN8D63tgPYH1BL+ewHoC6wmsax5e43X5dY3XA/rwGq9rbk7z8Mb6HljfA+sJrGvNLYF1bDD3&#10;HEO/fC7S9utifQ/j9T2M1/fAeoJfj+nDa7zeog8fpWturl8X6wl9eJuHd/vwWdY7+fU81v2ez8N/&#10;+YTXu6iPr7N18uvHkWL/eXj14cN0zS1vHj5mfd3tw2tuLmJuLmJuLoT1BqxvgfU1sL4K1tfD+jZY&#10;19zcTbC+HNZPhfUjYf12bxPf6Nrifdzb7s2B9fNgfQDWb4R1zc3tTvvwI7Cu9fV76cNvhfXdsF6H&#10;9SZ+3cev+/Thm/ThG4zXm/ThR/Hrw/j1XbC+iz78UNqHt/V19eGz6+thynqAXw/SPnwA65qb0zx8&#10;M52b0/q61tw0Dx/Cug/rQ7C+DdbvoA+/Cb8+BOuamxuE9UFY19ycD+taXw/w6y1Yb8F6COtac0vS&#10;8brm4VuwPgLrG2H9Lvz6Vvz6Jvz6eli/nT78Wli/A9bvpg+/Gb++E9YH8euj+PVR/PoQrGu8PkIf&#10;fjusD9fac3MBrDfJpQHrLXJvkVrz8E3G6038OuVxWN8wifUWOWluzvrwtr4uv671dfY9kNs3Kc93&#10;KEe7D681twDWm7CuefgRWG/AegvWNQ/vw/oIrO+E9WFYH4H1Bqz7sB7Buq257YL1nbC+A9a3w/oW&#10;WL8X1rfB+m5YH4H1Vjo3F8E6euF8HmP7E7nnFO5fyPzeS7k29dycD+s+fj2kDx+l6+tac3NZ1zx8&#10;xNxcwDx8gF8PGa9rzc3m5qJ0zc2dh4/w6xGsBz1dc/vWz28rzbpG+PuzbuvrZffSaB7eWPdhvQHr&#10;WnMbgvXdsL4V1u+C9dWwfgusr4T1q2B9AX79Nli/B9bPhPW1sD4E63VY92HdT/16COu25padhze/&#10;bnNzPqzXU9YbaR9e8/BacxPr2+nD74B1VpB5Pw/hPTyM92427/FTeGefyrt8FGF7vG6sax4+b80t&#10;hPUWrI/C+iCs74D1bbC+Fda3wfpOWB+BdXceXn147aUJMuP1ANZHYH0jrN8E62thvZ724WNYj2Bd&#10;fXjtpdE8vI3XR2B9CNYHYX03rLPWyfNvxne319w0Xrc+vNbXNQ9v6+sBd/uTWJ+85ibWfUoT8NSQ&#10;fyNyifHY2ksTwzp64fo3CdtrbiF+3Yf17JqbxusBrDdhvQ7rWnNrpn7d3UvTgnWtuQ3Rh9eam9bX&#10;W7DegPU6rGse3of1MJ2b014arbnZXhpbcwtgXXtpElifai+N+fXsmpv68Jqb014ad31d8/A2XjfW&#10;0Qs8T15zsz58b9fXb+fvk7qfbvrwN2K7J7Ou9fVu1ty0vh5Psebm9uGbsD4M61pzE+sbYH0Q1kdh&#10;nXVexuiwTh/+c/ThN8H6EKw3YT2A9RDWo5R1ra+38Os+fj3Arwf4de2b81O/HuDXQ/y65uE1Nxel&#10;43X14aN0bm4I1rfB+m5Y1745rbmpDy/Wtb6uPrytr4v1mD58jF9nDgg5lnf4ebzL7X1zrl+3vTTD&#10;sL4d1jfD+mZY3wnrI7Duw7qtr8uvh/j1ANabsF6H9VH8egO/7jM3J9Y1D9+Cda2vax7eh/UGfn0E&#10;1kfSublRWB+G9a349TX49Vtg/W5Y356yjo2F+5spw62Eq8ijPTdne2nEutbXfayRWI9gff8+vN6L&#10;/dfXrQ8vvx6RSqyHsN6C9Xrq17VvTntpNF639XW/1t5LE+PX1YePYV1zc7a+zn7GSayrDy+/rnn4&#10;7Nyc24dPYD2B9TidhxfrWnOTX9e+OVtfD2DdXV/XmlvEXpowXXOzuTnbN+fOzYn1kPE6+xl5zoXI&#10;1KybX7e9NBHr6/Lr7GfERhmPT+rBvjn9HWL3Y3nP4qIdZ/fNfWES693OzeXtkbXxuvbStPDrYr0O&#10;66Owrn1zmptrwHod1hk3wv4m7xZY/xKsb4T1nbA+COuDsK7xOh4EVhPm3u5D/hHb0l5fD9Pxuubh&#10;tUc2gvUoZT2A9Sasax7ez/h120ujuTmxrnl4jdfZi8l7/xTkqchRSHuPrMbr+A/e5WNh8nkw93zu&#10;PY73ef8+vMbrQ7C+Ne3Db4X13bDehHXtpdGam/rwPqz7sO6n43X14bW+rvH6KKyPwnod1tWHH4Z1&#10;zc0lsJ7AegLrrOPCSXt9Xaxvg/WNsH4nrN8F6xthfRN+fROsb4f1UVjXPHwI62FtYh5e++bEusbr&#10;Pqy3KG03++bceXixrnl4ra9rHl5rbsa69s2J9Ri/LtZH6cNrHj5MWXfX120ePs6subn75poFc3PG&#10;uvbNqQ+v9XX5dY3XE/x6nLLezXjd9tKYXw9T1rVvrux4fWb2yL5vT3m/rm8hTPbrWl8v24fXfnhb&#10;c9M8fATr2iOr/fBNWB+B9Z2wvh7Wb4T162F9Nayvg/W1sL4O1rVvbhes2x7ZZsq69s1pvD4C66Ow&#10;3sCvt2A9xK/bmpv2wyewbvvhza9rL80wfn0bffg78Our8Oub8eujsO7DuvbSTLW+rvF6C79eT+fm&#10;hmB9GNZHM6xrj6zm4bWXJoR17ZsbSsfrmocPYD2G9RjWbY+sra9bH76Z+vUmrGsvjcbrDVgfgfXB&#10;tA+vfXOam/NhXevr6sNrfV375gJY92G9Bes+rAewrjW3ENa1vt5KWdeam+vX1Yc31tWH33/NbXSS&#10;X3fX3BJSarxufXitr9PfQib68NojG8B6E9ZbsB6krGuPrNbX/XQenr3LnO+/H978usbrAX14P2U9&#10;dObh3TU3sZ7dDy/WbS+N+vBhOjeXZNbcbB4+24fXeF19eJuHt31zv//98I9c/grXrY/78k5+fe0k&#10;1nvh1929NMwHw+MX4eo2mFtNP/12705Y35z6da25aY/sNlhvwnoT1jUP38Svt2C9hV/3YV3r6wGs&#10;ay8N+7OQb3H8XXjP/+5LiF+3/fAJrOM/yK+95qZ9czGsa80txq+7e2ny1twSWLf1dVtzYy8maSdY&#10;D2Ddh/UWfl3r69ojG6Wsx848vI3X5df9lPURWB+G9SFYH079eh3WteYWwbrW3OTXbR5e++FbsD4M&#10;6ztgfRes74b1XbC+FdY3wfo2WNfcnPrwmpvTvrmA8XqAXw9S1rW+rj78/ntpJs/Da83N5uGNdX33&#10;xV1z0zy81tzk12283oD1ANatD695ePPrtpcmSFl319zUh9e+ObGuNbckMw8v1rVHVvvhp9pLo31z&#10;1oe3777kra9rHn4Pc3N70vV1rblpj6w7N6c1tzy/vofx+h7G6+76+h768ObXezte/92dbyvN+ken&#10;ZL3bfXNTjdcj5uE1NzeMX9+GX9dems2wvhnWN8G69s3dAeu3wfqN+PXrYP0aWF8D69tgfTusb4X1&#10;jbDOTDHHIXklMNpmXXtkbbwuvy7WQ/rwIX49wK/zTvH89h5Zfc9Nfl17aVqw3oT1Jqz7+HWxrvX1&#10;KGVd33OzeXjbNye/PopfH6IPvxu/vhvWh/DrdfrwDfrwDebh67A+Cuu78eub8OtrYf02WL8d1jfD&#10;utbXNV637764++Htuy+2H17fc9M8vMbr2kvTwK+L9Rasa99cCOuam1MfXmtuYt32w2svDWs7nN9A&#10;+FnStufh1YfXfvgg04e3PbLaN6fvucmv778ffvJ4Xfvhp5qHd7/nZt990V4asR7i10NY92s/QH5I&#10;OR5A2nNzNl7X3FwD1gP68Jqb03dftG9OfXixru+51WHdh3X59ZC5uYC5Ofe7L9aH15qb5ubc777Y&#10;3Fx2vJ797ovr1zVeF+uuX7f1ddev29ycvuemfXMu6/Y9N62v57Nu42tQLPx+rAG+72p+HxOxj527&#10;eR1PpL6D6/r62c5cAdcHjia+H3k78lUKYOmzcwp2XWWcgyhfPh1/q/NsblC+rGyPfX/v64RKb99B&#10;tjhdex3iftrfwt63bzEX5yKae3DLMNVxXt3s7wdYml7VTfkeS7lWEv45oVs3i6tSN9XnheSr9p6F&#10;6EO78LSJttD1c5AXIScQcwLhdYR38GC12Ql9dzCWPYFrkjty54zs+5W0zfh3qBdybB/VQx99Nd79&#10;OG06rh8991xkHpItk8qbLZPOnXwG7Jhbx78DqnIdjxyBKA+7R21kx1wff5/tuRZH+vH7SD72I5iq&#10;H2k61pfo/T6Wn9LZsep7CtKPqO2lg6chz3TOOeyz+7Nlseud6iJ92n156WfxELsnWyald8uk8ypl&#10;snfMnjedMv2htZO9M9ZOdl6lnZTHH5ruqpbJ2qXX7aT34Yn0Phkj1k52XuV9sjyeSO1U5X2SGbO2&#10;cI/Bbkavz/Sz8nzB+VTsZU7d8uyuyjcHkb/kU9hPU74LuPEiwtMJld76aRana536aYuJ1++/mD7y&#10;6nAxz3ilc19eHbitVB2Ur37T6P2Ef0Xo1sHiiuown3SHIUV1uJRnzIQelO8Cnv8RwtMzdbC4ojqc&#10;SbrDu6jDVTxjJvSgfKWHjxJm9WBxRXUwPRT9XpDZjk/yrDvJNHt+POWwPuNSjhcis9KQYLzvN93f&#10;C3o+eZzIs19CeB6h3gkC75S+U/lbcKeOv0d573geI/qbcaeSj72HeenVjnaPe6wy9Op6kQ541NjH&#10;xqDZc7ccrj7c63bcy3JbnnltLLt2LoW1+zq18RzuK2NL9U0X2dK3EEovri1VnK71ypa+g7yK6qB2&#10;LVMH2cuzSCNbKm7cOlhcUR3mk65bWzoTepC9VFvLlmb1YHFFdShjS2dCD7KXZ1EH2dKsHiyuqA4L&#10;Uj0UcZy1ndlzPX8hMisNCaa0n2V+g8nsp+oo+/lmQgLs55uwn28qfK9nO+N6yjU+/pf9fBP5FHGh&#10;trN73GOVoVfXi9qdR419Ho/2cwUlt3bqpf08n3xlPy8llF5c+6m4ond+Mfd02xe9gnuL6qD3oaz9&#10;vIg0sp9XErp1kP1UXFEd5nNPt/ZzBfcW1UHPK1MH2Ui1teznpYRuHSyuqA5l7OdM6EE2Um0t+5nV&#10;g8UV1eFE0ksPRRxn7WX2vFv7WeZ3rcx+vpfyyX6uICTAfi7Hfi4vfCdmd7Cfy8mnm3fK7lE72rHK&#10;YMdVrxe1O48a+zwe7eenKLm1Uy/t51XkK/v5aUK1v2s/FVf0zi/mnm7t50ruLaqD3ocytkc28hrS&#10;yH7eSOjWweKK6rCAdN3az5nQg2yk2lr2M6sHiyuqQxn7ORN6kI2UHmQ/s3qwuKI6zE/1UMRx1l5m&#10;z7u1n2V+K8zs58cpo+yn3gMC7Oe12M9rC9/rTvbzWvIp4kJtZ/e4xypDr64XtTuPGvs8Hu3n7ZTc&#10;2qmX9vNz5Cv7uY5QenHtp+J0rVfj97vIq6gOeh/K2s/bSCP7eQ+hWwfZT8UV1WEB93RrP2/n3qI6&#10;6Hll6iAbqbaW/czqweKK6lDGfs6EHmQj1dayn1k9WFxRHRaQ/kD2P8v8/prZT9VR9nMtIQH2czX2&#10;c3XhO9HJfq4mn27eKbtH7WjHKoMdV73+RLafI0479dJ+3ku+sp91QrW/az8VV/TOL+aeJyOmw7z3&#10;RLbMd+7Lq4PehzK2R/nuIo3sZ0jo1sHiiuqwgHTd2s+Z0INspNpa9jOrB4srqkMZ++nzLNNXr/Qg&#10;Gyk9yH6GhK4eLK6oDgd6/F7mN+3Mfu6kbrKfeg8IsJ+D2M/BwvbM40Lzn4PkU6QPtZ3d4x6rDL26&#10;/kS2n9922invnVe7lrE9WpfaQxrZz+8SKr1rPxWna69D3I+7Z3KxN7dr+/k9MjFd59VB70OZOshG&#10;fp00sp//SujWweKK6mDcWtny3nXZspnQg/JVW8t+ZvVgcUV1KGM/Z0IPspHSg+xnVg8WV1SH+aSX&#10;HyviODtez54vJY+FyKw0JJhy/ajM7wSa/fwaecl+6j0gwH5+A/v5jcL3Ou+dkv38BvnYu5fHhdrO&#10;7nGPVYZeXS9qdx419nk8jt9/QsmtnTq1cRnbI/v57+Qr+/kzQunFtZ+K07XO9rP7/ud/kFdRHfQ+&#10;lKmDbOT/Jo3s5y8J3TpYXFEdytjPmdCDbKTaWvYzqweLK6pDGfs5E3qQjZQeZD+zerC4ojos4K+m&#10;HUj7Wea3F81+/og6yn7qPSDAfj6I/Xyw8L3uZD8fJJ8iLtR2do97rDL06voT2X4eSqNZO/XSfv4n&#10;7S/7eRj5Sy+u/VScrvXKfh7eRR30PpS1n/tII/t5RKYOsp+KK6pDGfs5E3qQjVRby35m9WBxRXU4&#10;k780ejh52DuSx6ts2UzoQfmqrWU/s3qwuKI6mB6KOM72N7PnSynHQmRWGhJM2f8s83uWZj8fIy/Z&#10;T70HBNjPGr8HUKtZu+exmacP9T9r5FWUXm1n97jHKkOvrhe1O48a+zwe+5/HdNnGZWyP+p/95Cv7&#10;+ceE0otrPxWna53t5+y3dTv/+SdkZrrOe8/0PpSpg2zkHPKV/XxBWl6rg8UV1eEk/hSs+j1Wtrx3&#10;XbZsJvSgfNXWsp9ZPVhcUR3OpPzd2s+Z0INspPQg+5nVg8UV1WE+dTiQ/c8yvxFq9vO/UAnZT70H&#10;BNjP52A/n1PJfj6HvOzdy+OCW8bvcY9VBktb9foT2X7qb7FYO3Vq4zK2R/bzT8lX9nMhodrfbI/F&#10;6Vpn+/muruc/TyWzojrofShTB9nI+eQr+3kaocprdbA4XetUB+xn1+tHM6EH2UjpQfYzqweLK6rD&#10;md7cru3nTOhBNlJ6kP3M6sHiiuqwwLt67I+5F3Gc7W9mz7vtf5b53VWzn/+NSsh+nkxIgP1cgP1c&#10;UMl+LiCvIi7UdnaPe6wy9Op6UbvzqLHP47H/+YYu27iM7ZGNPJ18ZT8XE0ovZnssTtc62Z7F3nld&#10;28+zycx0necD9D6UqYNs5GvIV/bzHEKV1+pgcbrWqQ4npdxa2Wbn7HWWLZsJPShf6UH2M6sHiyuq&#10;Q5n+50zoQTZSepD9zOrB4orqcKI394D2P8v8lq3Zz1dTCdlPvQcE2M8zsJ9nVLKfZ5CXvXt5XHDL&#10;+D3uscpgaatefyLbz3d32cZlbI9s5FvJV/bzQkK1v9kei9O1TrZnMfHdjt+Xk5npOu890ftQpg6y&#10;ke8kX9nPSwhVXquDxelapzqc7F3Ydf9zJvQgGyk9yH5m9WBxRXUoYz9nQg+ykdKD7GdWDxZXVIf5&#10;3iUH1H6W+X1gs5/nUQnZT70HBNjPC7CfF1SynxeQVxEXaju7xz1WGXp1/YlsPwe6bOMytkc28jLy&#10;lf38GKH0YrbH4nStk+1ZTHy39vNaMjNd99J+foR8ZT8/SajyWh1kPxWna53qcHK67mtl69T/nAk9&#10;yEZKD7KfWT1YXFEdzvRe0/X4fSb0IBuptpb9zOrB4orqsMB7/gG1n2V+c9ns54eohOzn1YQE2M+r&#10;sJ9XVbKfV5GXvXt5XKjt7B73WGXo1fUnsv28ucs2Lms/P02+sp+3EEovZntkPxWna51sz2Liu7Wf&#10;q8jMdJ33nuh9KFMH2cjPkq/s55q0vFYHiyuqw8ne7/Z1u340E3qQjVRby35m9WBxRXU40+t+/nMm&#10;9CAbKT3Ifmb1YHFFdTjQ6+9lfsfa7Oc/UAnZT70HBNjPz2M/P1/Jfn6evPK4OJ5nHIHMQqrat6eS&#10;xwqedS5hP6KPfmd1yZlrvcf2Xun95JFV3slXjnqL1u30fvfALZ72x2qP15dPeIP37Z9/yVvL3+nS&#10;nMcl993p/Zrf+3/0zrcrB2a72nsvvBa/mK//Wp63aNEi4lYiq5EtCBe9vcj9yEPYlX0UApmLzEMW&#10;IYuRZcgKZABZiaxGtiAtZC9yP/IQsm8fyR8i+f0k30vyFsm3kHw1yVeSfIDkK0i+jOSLSb6I5PNI&#10;Ppfk/UrukdwjuUdyj+QeyT2SeyT3SO6R3CO5px8HJrlHco/kHsmpQbsmewlbyBZkNbISGUDUzv9P&#10;AAAAAP//AgAAAP//AwBQSwECLQAUAAYACAAAACEApuZR+wwBAAAVAgAAEwAAAAAAAAAAAAAAAAAA&#10;AAAAW0NvbnRlbnRfVHlwZXNdLnhtbFBLAQItABQABgAIAAAAIQA4/SH/1gAAAJQBAAALAAAAAAAA&#10;AAAAAAAAAD0BAABfcmVscy8ucmVsc1BLAQItABQABgAIAAAAIQCCvGql+gMAAP4IAAAOAAAAAAAA&#10;AAAAAAAAADwCAABkcnMvZTJvRG9jLnhtbFBLAQItABQABgAIAAAAIQCOIglCugAAACEBAAAZAAAA&#10;AAAAAAAAAAAAAGIGAABkcnMvX3JlbHMvZTJvRG9jLnhtbC5yZWxzUEsBAi0AFAAGAAgAAAAhAOiS&#10;lBDhAAAACwEAAA8AAAAAAAAAAAAAAAAAUwcAAGRycy9kb3ducmV2LnhtbFBLAQItABQABgAIAAAA&#10;IQC3itYUCTAAAIjxAAAUAAAAAAAAAAAAAAAAAGEIAABkcnMvbWVkaWEvaW1hZ2UxLmVtZlBLBQYA&#10;AAAABgAGAHwBAACcOAAAAAA=&#10;">
                      <v:shape id="Picture 258" o:spid="_x0000_s1309" type="#_x0000_t75" style="position:absolute;width:63007;height:44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s9wwAAANwAAAAPAAAAZHJzL2Rvd25yZXYueG1sRE9Na8JA&#10;EL0X/A/LCL0Us2lKikZXkUrRQz2YCl6H7JgEs7Mhuyaxv757KPT4eN+rzWga0VPnassKXqMYBHFh&#10;dc2lgvP352wOwnlkjY1lUvAgB5v15GmFmbYDn6jPfSlCCLsMFVTet5mUrqjIoItsSxy4q+0M+gC7&#10;UuoOhxBuGpnE8bs0WHNoqLClj4qKW343Cnbb9AtT15TJMW1/Xvant8V4uCj1PB23SxCeRv8v/nMf&#10;tIIkDWvDmXAE5PoXAAD//wMAUEsBAi0AFAAGAAgAAAAhANvh9svuAAAAhQEAABMAAAAAAAAAAAAA&#10;AAAAAAAAAFtDb250ZW50X1R5cGVzXS54bWxQSwECLQAUAAYACAAAACEAWvQsW78AAAAVAQAACwAA&#10;AAAAAAAAAAAAAAAfAQAAX3JlbHMvLnJlbHNQSwECLQAUAAYACAAAACEAo6pLPcMAAADcAAAADwAA&#10;AAAAAAAAAAAAAAAHAgAAZHJzL2Rvd25yZXYueG1sUEsFBgAAAAADAAMAtwAAAPcCAAAAAA==&#10;">
                        <v:imagedata r:id="rId162" o:title=""/>
                        <v:path arrowok="t"/>
                      </v:shape>
                      <v:shape id="Text Box 215" o:spid="_x0000_s1310" type="#_x0000_t202" style="position:absolute;left:12131;top:43907;width:51781;height:3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IyxAAAANwAAAAPAAAAZHJzL2Rvd25yZXYueG1sRI/Ni8Iw&#10;FMTvC/4P4Ql7WTS1s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D/s4jLEAAAA3AAAAA8A&#10;AAAAAAAAAAAAAAAABwIAAGRycy9kb3ducmV2LnhtbFBLBQYAAAAAAwADALcAAAD4AgAAAAA=&#10;" stroked="f">
                        <v:textbox inset="0,0,0,0">
                          <w:txbxContent>
                            <w:p w:rsidR="00675B45" w:rsidRPr="00A36F3B" w:rsidRDefault="00675B45" w:rsidP="006E7A3E">
                              <w:pPr>
                                <w:pStyle w:val="FIGCAPTIOIN"/>
                                <w:rPr>
                                  <w:rFonts w:asciiTheme="minorBidi" w:hAnsiTheme="minorBidi"/>
                                  <w:noProof/>
                                </w:rPr>
                              </w:pPr>
                              <w:bookmarkStart w:id="156" w:name="_Toc457062731"/>
                              <w:bookmarkStart w:id="157" w:name="_Toc470387480"/>
                              <w:r w:rsidRPr="006E7A3E">
                                <w:rPr>
                                  <w:b/>
                                  <w:bCs/>
                                </w:rPr>
                                <w:t>Figure</w:t>
                              </w:r>
                              <w:r>
                                <w:rPr>
                                  <w:b/>
                                  <w:bCs/>
                                </w:rPr>
                                <w:t xml:space="preserve"> </w:t>
                              </w:r>
                              <w:r w:rsidRPr="00B167E4">
                                <w:rPr>
                                  <w:b/>
                                  <w:bCs/>
                                </w:rPr>
                                <w:fldChar w:fldCharType="begin"/>
                              </w:r>
                              <w:r w:rsidRPr="00B167E4">
                                <w:rPr>
                                  <w:b/>
                                  <w:bCs/>
                                </w:rPr>
                                <w:instrText xml:space="preserve"> SEQ Figure \* ARABIC </w:instrText>
                              </w:r>
                              <w:r w:rsidRPr="00B167E4">
                                <w:rPr>
                                  <w:b/>
                                  <w:bCs/>
                                </w:rPr>
                                <w:fldChar w:fldCharType="separate"/>
                              </w:r>
                              <w:r>
                                <w:rPr>
                                  <w:b/>
                                  <w:bCs/>
                                  <w:noProof/>
                                </w:rPr>
                                <w:t>24</w:t>
                              </w:r>
                              <w:r w:rsidRPr="00B167E4">
                                <w:rPr>
                                  <w:b/>
                                  <w:bCs/>
                                </w:rPr>
                                <w:fldChar w:fldCharType="end"/>
                              </w:r>
                              <w:r>
                                <w:rPr>
                                  <w:noProof/>
                                </w:rPr>
                                <w:t xml:space="preserve">: </w:t>
                              </w:r>
                              <w:r w:rsidRPr="002E5EB0">
                                <w:rPr>
                                  <w:noProof/>
                                </w:rPr>
                                <w:t>Sum of positive changes between spectrograms</w:t>
                              </w:r>
                              <w:bookmarkEnd w:id="156"/>
                              <w:bookmarkEnd w:id="157"/>
                            </w:p>
                          </w:txbxContent>
                        </v:textbox>
                      </v:shape>
                    </v:group>
                  </w:pict>
                </mc:Fallback>
              </mc:AlternateContent>
            </w:r>
            <w:r w:rsidR="003E6BB6">
              <w:rPr>
                <w:noProof/>
                <w:szCs w:val="24"/>
              </w:rPr>
              <mc:AlternateContent>
                <mc:Choice Requires="wpg">
                  <w:drawing>
                    <wp:anchor distT="0" distB="0" distL="114300" distR="114300" simplePos="0" relativeHeight="251745280" behindDoc="0" locked="0" layoutInCell="1" allowOverlap="1" wp14:anchorId="3D31D6A6" wp14:editId="1C4411E4">
                      <wp:simplePos x="0" y="0"/>
                      <wp:positionH relativeFrom="column">
                        <wp:posOffset>837202</wp:posOffset>
                      </wp:positionH>
                      <wp:positionV relativeFrom="paragraph">
                        <wp:posOffset>4327776</wp:posOffset>
                      </wp:positionV>
                      <wp:extent cx="5544482" cy="4180114"/>
                      <wp:effectExtent l="0" t="0" r="0" b="0"/>
                      <wp:wrapNone/>
                      <wp:docPr id="305" name="Group 305"/>
                      <wp:cNvGraphicFramePr/>
                      <a:graphic xmlns:a="http://schemas.openxmlformats.org/drawingml/2006/main">
                        <a:graphicData uri="http://schemas.microsoft.com/office/word/2010/wordprocessingGroup">
                          <wpg:wgp>
                            <wpg:cNvGrpSpPr/>
                            <wpg:grpSpPr>
                              <a:xfrm>
                                <a:off x="0" y="0"/>
                                <a:ext cx="5544482" cy="4180114"/>
                                <a:chOff x="0" y="0"/>
                                <a:chExt cx="5544482" cy="4180114"/>
                              </a:xfrm>
                            </wpg:grpSpPr>
                            <pic:pic xmlns:pic="http://schemas.openxmlformats.org/drawingml/2006/picture">
                              <pic:nvPicPr>
                                <pic:cNvPr id="233" name="Picture 233"/>
                                <pic:cNvPicPr>
                                  <a:picLocks noChangeAspect="1"/>
                                </pic:cNvPicPr>
                              </pic:nvPicPr>
                              <pic:blipFill>
                                <a:blip r:embed="rId163">
                                  <a:extLst>
                                    <a:ext uri="{28A0092B-C50C-407E-A947-70E740481C1C}">
                                      <a14:useLocalDpi xmlns:a14="http://schemas.microsoft.com/office/drawing/2010/main" val="0"/>
                                    </a:ext>
                                  </a:extLst>
                                </a:blip>
                                <a:srcRect/>
                                <a:stretch>
                                  <a:fillRect/>
                                </a:stretch>
                              </pic:blipFill>
                              <pic:spPr bwMode="auto">
                                <a:xfrm>
                                  <a:off x="221064" y="0"/>
                                  <a:ext cx="5245100" cy="3933825"/>
                                </a:xfrm>
                                <a:prstGeom prst="rect">
                                  <a:avLst/>
                                </a:prstGeom>
                                <a:noFill/>
                                <a:ln>
                                  <a:noFill/>
                                </a:ln>
                              </pic:spPr>
                            </pic:pic>
                            <wps:wsp>
                              <wps:cNvPr id="304" name="Text Box 304"/>
                              <wps:cNvSpPr txBox="1"/>
                              <wps:spPr>
                                <a:xfrm>
                                  <a:off x="0" y="3949002"/>
                                  <a:ext cx="5544482" cy="231112"/>
                                </a:xfrm>
                                <a:prstGeom prst="rect">
                                  <a:avLst/>
                                </a:prstGeom>
                                <a:solidFill>
                                  <a:prstClr val="white"/>
                                </a:solidFill>
                                <a:ln>
                                  <a:noFill/>
                                </a:ln>
                                <a:effectLst/>
                              </wps:spPr>
                              <wps:txbx>
                                <w:txbxContent>
                                  <w:p w:rsidR="00675B45" w:rsidRPr="00893CE9" w:rsidRDefault="00675B45" w:rsidP="006E7A3E">
                                    <w:pPr>
                                      <w:pStyle w:val="FIGCAPTIOIN"/>
                                      <w:rPr>
                                        <w:noProof/>
                                      </w:rPr>
                                    </w:pPr>
                                    <w:bookmarkStart w:id="158" w:name="_Toc470387481"/>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25</w:t>
                                    </w:r>
                                    <w:r w:rsidRPr="006E7A3E">
                                      <w:rPr>
                                        <w:b/>
                                        <w:bCs/>
                                      </w:rPr>
                                      <w:fldChar w:fldCharType="end"/>
                                    </w:r>
                                    <w:r>
                                      <w:t xml:space="preserve">: </w:t>
                                    </w:r>
                                    <w:r w:rsidRPr="003921E3">
                                      <w:rPr>
                                        <w:noProof/>
                                      </w:rPr>
                                      <w:t>The number of peaks per frequency for the 15 plant-orientation combinations</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D31D6A6" id="Group 305" o:spid="_x0000_s1311" style="position:absolute;left:0;text-align:left;margin-left:65.9pt;margin-top:340.75pt;width:436.55pt;height:329.15pt;z-index:251745280;mso-position-horizontal-relative:text;mso-position-vertical-relative:text" coordsize="55444,418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oONDfAwAA/QgAAA4AAABkcnMvZTJvRG9jLnhtbJxWbW/bOAz+fsD+&#10;g6DvqV/itInRdMjSFwzobcG1wz4rshwLsyWdpNTpHe6/HynbyZoE2NAPdSiKosiHD6lef9w1NXkR&#10;1kmt5jS5iCkRiutCqs2cfnu+H00pcZ6pgtVaiTl9FY5+vPnwx3VrcpHqSteFsAScKJe3Zk4r700e&#10;RY5XomHuQhuhYLPUtmEelnYTFZa14L2pozSOL6NW28JYzYVzoL3tNulN8F+WgvuvZemEJ/WcQmw+&#10;fG34rvEb3VyzfGOZqSTvw2DviKJhUsGle1e3zDOytfLEVSO51U6X/oLrJtJlKbkIOUA2SXyUzYPV&#10;WxNy2eTtxuxhAmiPcHq3W/7lZWWJLOZ0HE8oUayBIoV7CSoAntZscrB6sObJrGyv2HQrzHhX2gZ/&#10;IReyC8C+7oEVO084KCeTLMumKSUc9rJkGidJ1kHPK6jPyTle3f3iZDRcHGF8+3CM5Dn89UiBdILU&#10;rxkFp/zWCto7aX7LR8Psj60ZQVEN83Ita+lfA0GhfBiUellJvrLd4gB6Oh4PoMM+XktQBSjjIbTr&#10;TjHM6lHzH44ovayY2oiFM8Bu6Dm0jt6ah+WbK9e1NPeyrrFSKPfJQSccMekMPh1LbzXfNkL5ru2s&#10;qCFPrVwljaPE5qJZC2CR/VwkoRGg9I/O43VIgtAK/6bTRRzP0k+j5SRejrL46m60mGVXo6v47iqL&#10;s2myTJb/4ekky7dOQL6svjWyjxW0J9Ge5X0/IbqOCp1JXljof0QqBDT8hhBBhZBgrM7yvwBVsAPZ&#10;W+F5hWIJyPV6MN5vBJgPyGINHPQIWbd/6gL6iG29DmAc9UiaJvFlRsmZRkmzSRLDoMJGGc/G42ka&#10;mnBPdyCCdf5B6IagAIBDuOEO9gLJdAkOJhi60lj2kFCt3ijAJ2pCEhh2L0IW2PQwjt3AElj9HvI4&#10;jM8NsqeKGQFRotsD+ccxYNBNnGckySe9g6ETBkNviBOH+B1s9DxHfRfr0P9Hg2c8y2ZxnHbDBZ2e&#10;jJ90nCRJMHg/qE7XshjaCdFe1rbjWFtJL0JHAk9+tjoPPpAxPFJ96Q7poeR3610YzUlyiS5Rt9bF&#10;K2BiNZQeaOIMv5dw/yNzfsUsPF2ghOfYf4VPWet2TnUvUVJp+885PdpDfWGXkhaewjl1f28ZTsD6&#10;s4LK47s5CHYQ1oOgts1SQ3clIZogwgHr60EsrW6+AzEWeAtsMcXhrjn1g7j03YMMrzwXi0Uw6gbp&#10;o3oyMH67iYI4P+++M2t66nuo7xc9cIvlRx3Q2XaUX0AnljK0xwFFIDwugOdBCm8sSG8e8Z/Xwerw&#10;X8vN/w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DBBQABgAIAAAAIQAHHMbw4QAAAA0BAAAPAAAAZHJz&#10;L2Rvd25yZXYueG1sTI9Ba8JAFITvhf6H5Qm91d1tqsSYjYi0PUmhWii9rckzCWbfhuyaxH/fzake&#10;hxlmvkk3o2lYj52rLSmQcwEMKbdFTaWC7+P7cwzMeU2Fbiyhghs62GSPD6lOCjvQF/YHX7JQQi7R&#10;Cirv24Rzl1dotJvbFil4Z9sZ7YPsSl50egjlpuEvQiy50TWFhUq3uKswvxyuRsHHoIdtJN/6/eW8&#10;u/0eF58/e4lKPc3G7RqYx9H/h2HCD+iQBaaTvVLhWBN0JAO6V7CM5QLYlBDidQXsNHnRKgaepfz+&#10;RfYHAAD//wMAUEsDBBQABgAIAAAAIQBdvViSCA4AAJxbAAAUAAAAZHJzL21lZGlhL2ltYWdlMS5l&#10;bWbsnA10HFUVx9+26QclwAKCpZXTFZDmIMeTlkJbFEgQapEW0xJptUJToCCUtmkpQb7sigoF0RRQ&#10;wQIW5KuiUPwWBVOFqiga5Kh8CBa/jlSBRKiAfMXff3dv8jIwuzvzIuAhr/nnvXvvu3fuff+Z2ZnZ&#10;dDLOuYuAtfohzl2XMcm5yTOdu3eqc7lDZ05zLuOunOdcY41zI5iyHTgFTAerhzs3Bv0s/Jd7/pjc&#10;mK23ct03DHMzXaNrdjP4fbDLuWnuJHeiO80tdws1ibY9qAUjwVYgC1pK2Jo+Wxq30EftO6CTrzZ9&#10;OGgA9WAYyAHphSyw1rPSOcGayRNQTGKy5ruhhxXMPT099CBf+O1cR4cr/OtgWw0N2NrBWrAeoHSd&#10;YBPoIk4PGwY5UA8aQBNoAa0gD9rBWrAedIBOsAl0gZ4e3Ltw34R7J+4duK/HfS3u7bjncW/FvQX3&#10;JtwbcK/HPYd7Vu4Od4e7w93h7nB3uDvcHe4Od4e7w93h7nB3uDvcXY9TFcVqOuk7wHqwFrSDPKgH&#10;tv6TGIvDd5R0jPPjGY8G7B6FxnoWhjZHwjuB5libgPJ6SLA57HN5GzMnP5tfrdiH0j9TJMhc3eoC&#10;eQVxt+nsYae4Nn6vYJ87zi3onZV+sKrLsbf3tYamdQ9rk6tWF3uTjzm//aWXdbC44YX5mS23bexL&#10;jV2h5Hd1SW+2y58sxpdd3jbvodwBKyTXL9v9Fs1tkUAzv6Lk3KjSoOUCt0hDiz/ikosL+Ywak7mf&#10;Jeux3uw23+rT2h7fVqCzlwfpjIdt4KEOWdxL73Py9CAnrEhfG+Skbz9+sx0n/jHjnw/tJMKholNg&#10;73El/VFgb6BPoHHgeQ7yNiDbYYwOQ/t8RmjL2PEYPUfOZ+4UMKzU0xVk9Wp23ogcqr15yM9iK8E5&#10;oB5Ec9K8aE6SzTeal50z5Gdj1WXztUY2Zk5+LLYsOBxoDcwWjWv1KpbqVrNe+Vu9BYP3y+L5OWj+&#10;fiALtN0c2A68BZjMcIj5RnMxfTRmmhhx69FGAuXWIy4Hq0v+OWA5mYwqdV1JYsTVdQ0JhNQl/xyw&#10;ukxGlbquJDHi6rqHBELqkn8OWF0mo0pdV5IYcXU9SwIhdck/B6wuk1GlritJjLi6dsuE1SV/vy6T&#10;Q+pKEiOurpmBdcnfr8vkkLqSxIir64zAuuTv12VySF1JYsTVpXvykONL/n5dJofUlSRGXF2dgXXJ&#10;36/L5JC6ksSIq8uu1ezzd4R3PUNuvdc20WsD+1yWv1+XySF1JYkRV5eu+0L2wxeoS/52njc5pK4k&#10;McrV1UheaflSDvL365IcWle1McrVVRtYl/z9uiSH1lVtjHJ1PUASIXzJ369LMi319Yb2gWpjjPTO&#10;AcO8+xsdX9eCkLrk79clmRZUV7UxytW1hCRC6pK/X5dkWlBd1cYoV9f+JBFSl/z9uiTTguqqFKOO&#10;DdQC//OnXI3jmBtX43xsU0qx1KtZr3HxdKFR/2bx/Bz8e259Xmm7tjYmo6q4NuVqCfn8Ug7+55fJ&#10;ITlZDFuPNNcKb7R1sudDxp3JIesUeu1h62w5mfx65mTrYjmZXE1OQ5lk+0zc/l7peZn5xx2D8l/G&#10;Pm/5mVxNfuVyynm5J93flcMewM9JMi31eeEQnM+jTluPaE6jset8SRuyC7801jPbnUtjOr7bdG4u&#10;UCzd882iX0XPj7uzfpuDO5+uPdhsOs/NAH4jXqE1oZzIU1ZyKMByiltPPW8LOafJ3+fYZNSp11Mx&#10;csByj66n6Wu8Of65X/57AOPYZFSpc1qK80BxrFji+Gz6KMdmq8TxPgk4vobthHAsf59jk1GnXk/F&#10;yAHjMinH8vc5Nhl16pzW4DxQHCuWOL6RPsqx2SpxPCkBx/ewnRCO5e9zbDLq1OupGDmQlmP5+xyb&#10;jDp1ThtxHiiOFUsc30cf5dhslTjeNwHHz7KdEI7l73NsMurU66kYOZCWY/n7HJuMOnVO3TgPFMeK&#10;JY5foo9ybLZKHO+XgOOB+M7A51jxJNNSr6d9Z5CWY/n7HJscktNYYg4Ux4oljutAlGOzVeJ4cgKO&#10;B+L7E59jxQvl2L4/Scux/H2OTQ7heBoxB4pjxRLHR4Iox2arxPGUBBxrW20g7XrK3+fY5JD1VIwc&#10;AUJy8jlWPMm01OeW5cQYKI4VSzmtBFGOzVaJ46kJOB6I79V8jhUv9Di279XScix/n2OTQzheQ8yB&#10;4LiFJBRLHOsPGKMcm03PNmYAv9n9cTPKCXBcTz/Cg61X3H2yvtcLOZ7l73NtMimkPnYUI0cAy516&#10;8jZG3Tuu8eZo/98PZIH8fa5NxpQ6J/2B6kBxrVji+kEQ5dpslbkW28m4tmd7tpZJ11X+Ptcmh6yr&#10;YuQIEJKTz7XiSaal5rqbGAPFtWKJ6xp20CjXZqvMtZ58vTrX1TzvDH1GPJNt6xxhz51MDlljfS8Y&#10;ct55puRvOZkcktOBOJ9F3Lh9sdrnnc3EUawlxDqE/hx6fnqfd5pNurjzeRO2eqBzueUTdw4Xv40E&#10;s3lJj2vxKX9bS5NRpz6GxG9ITuLTz8nkkJy07tPKrFNSfqcSS/xOp+enH7+ySVeO34nYq+U35O8V&#10;xKf/9womow7iNyQn8ennZHJITuJ3e+LGHQdJ+a0hlvjdkZ6ffvzKJl05fidhr5bfB5gbl7fpa7w5&#10;/vWO+JS/f/xKpgXxG5KT+PRzMjkkJ/H7CLD1iJ7nRmOrBbSy30c1M0Gx7gXidxOI8itbJX51vVkt&#10;v9cyNy5v05fjV/4+v5JpQfyG5CQ+/ZxMDslJnKwDth6h/F5BLPF7E4jyK1slfqcwp1p+lzA3Lm/T&#10;l+NX/j6/kmlB/IbkJD79nEwOyWkyzqcCW4+0/M4lhmKdAMTvacDn12w6R5Y7P+sOihyq5nh/5sbl&#10;bvpyHMvf51gyLYjjkJzEqZ+TySE5ae0PArYerG/exqjz1Z6jjWNdI4njRhDlWLbKHE9MxPE4Ylq+&#10;0dxNH8ex7j3lbxybrDTNNy7mSG+dhjEei1MWhN67KYc24OckmZY6J4tZqab/p3XSOvvcmVxunfQ3&#10;Nw2gHsCZywEtrZAFipEDL6I4HUTlOmy6XtE6zQdTSmP1ata7IZnCnKK2/2/jILrWc5j2Ng4ObXMy&#10;mMP2xXuesf4P4uGc3We6eZkPgFngSHQfpJ9D/yEwj/Ex7inXwlX6scjHI58APgpORub/jmeWMF7G&#10;Xdqp4DTk0+nPQHcWOMeNz6wEn0D/SXAeZ5pV2C9kfBH4HHNWI1/CnM+DL6L7ErgC3VVgLeNr2Pa1&#10;9Ncj30j/VfB1cAvyrfTfxP5trjK/S6zvI/8A3A5+5O5wP0Z/J+ONxP4Z/d34/JLxr+g7kX+Dz2/p&#10;f0//ALqH6B/G/kf8HqX/M/Jfwd/BZuz/pH8CdIF/Ef9ptv1v9M+C/4AX8XkZm8vUZoZkGjM1/P/T&#10;4Zl5mZFgFKhlK9tlxme2x7Yjtp3QvZV+F3RjM81uV8bj0O2GfQ9m78m4Dt1eYG/G70JXn3nKTWQ8&#10;Cd1k+qnMfTf6A4h9EONG9O9Ffyh4H3g/mhnojqBvYjuz8W9mvvaNBvaFWSDHuIte+4b2FdmPwmcu&#10;+DD4CL7zwQLiHUe/kDgnwspJyIuwL0a3lPFy/FZk7iDO+MzHkM/Edjb9x0GeOefi82ls56O/APkz&#10;4LOM28HFzLkU+QvsUZcxXoPuSvovk+/V6L+CfB24AXkd+psY34x+Pf03wLfY9newfY/+NvQ/RHcH&#10;8zbQ/4T+LvBT7D/H/gv6e9D/GtyL/j50vwP34/cg+AN4BNsm5v2JfP/CnL8hPwb+AR7P5BJ/Pmi9&#10;3wM2l9bbnn2NRKd4T7KNbnJ4in4L23gGPMf4eXo7vkdw6NoYt973POi8s4UvAeh622q2U2o7NPN2&#10;h8VuIdddOXcE/en0s91SdAsK13c2MUk/+on+p6OmRbMWa5OXf63Ym/yK9zzcvNMjfanxuo+SX2tJ&#10;b7a6x4vxZVdeNq/3PQ9Hl3/PQ1ZONHtvg8WPe8+D2W2+1TeUGNH3PGi9jYdt4KEOWedw6WeDVorQ&#10;uHuQE1ahr2VLQ1tjW/PXkpOuQU76CGH0RuBk8DjpR8kgJyyHne8HP08GP09aSoeHXRvY0ZItDV7P&#10;z5PBc5exUewHORk8dw1eC/M8aPD+pP+JAcnuqcww+Bn/ynvG1/r+5LHS+xT/V5w8V3pO8Hrdx1t9&#10;cffxlZ7f2rrYO1Cjsj0H0P2+jXmm0/ucBn3vc/zNzFnDRYzNiz7PMT0+hfd96jxKK/s99jomKO5n&#10;iDsXXAX46f07BbPp2f8M4DduhQvtFJTTCu+bXcb3aAt5JnScO8Pl3DxekTndnemOxr4VGA70vCoO&#10;ev6s3GVX7tRXkP26Xm3M/Fddr73x34tizCfNepmvntPYsxnV0UXldO5T2jFoA/u8rKen9a5zF4mH&#10;F0rvJX20dJxJp2b9hg0rC8/NzN5594ErZN8w6sl2zcnWL1K6Gu2z5w0X3+5K83nxrJbbXX9zQ2G+&#10;xmor2a562/6tG4t5RON171CMm6npvkzb6diy++YDTuZ7u7O2LW6vtJ0lO64uvBdV66i2fOe365Wy&#10;PVpPyVPchYVSzL5x+qUvRZ+XKeDOQPuEWjN4DOwKTgL1QDwrkP1/YNmkG0M/A/hN21fLozyCPXax&#10;O5a9drnL8UzzBH63Ii1g39XzzqXYV/RaJrh9GSsP7c/UUOi1vypHLajt5zaWTZBe+7PpJQ/zZN9f&#10;Ns2zfU/z6oC2q3k21pxtwaRM8V3RWcZqlKbfhRUu7KRvoncqd1H5JtAJOsB6sBa0gzzQWv0XAAD/&#10;/wMAUEsBAi0AFAAGAAgAAAAhAKbmUfsMAQAAFQIAABMAAAAAAAAAAAAAAAAAAAAAAFtDb250ZW50&#10;X1R5cGVzXS54bWxQSwECLQAUAAYACAAAACEAOP0h/9YAAACUAQAACwAAAAAAAAAAAAAAAAA9AQAA&#10;X3JlbHMvLnJlbHNQSwECLQAUAAYACAAAACEAcmg40N8DAAD9CAAADgAAAAAAAAAAAAAAAAA8AgAA&#10;ZHJzL2Uyb0RvYy54bWxQSwECLQAUAAYACAAAACEAjiIJQroAAAAhAQAAGQAAAAAAAAAAAAAAAABH&#10;BgAAZHJzL19yZWxzL2Uyb0RvYy54bWwucmVsc1BLAQItABQABgAIAAAAIQAHHMbw4QAAAA0BAAAP&#10;AAAAAAAAAAAAAAAAADgHAABkcnMvZG93bnJldi54bWxQSwECLQAUAAYACAAAACEAXb1YkggOAACc&#10;WwAAFAAAAAAAAAAAAAAAAABGCAAAZHJzL21lZGlhL2ltYWdlMS5lbWZQSwUGAAAAAAYABgB8AQAA&#10;gBYAAAAA&#10;">
                      <v:shape id="Picture 233" o:spid="_x0000_s1312" type="#_x0000_t75" style="position:absolute;left:2210;width:52451;height:39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z8ExgAAANwAAAAPAAAAZHJzL2Rvd25yZXYueG1sRI9Ba8JA&#10;FITvhf6H5RW81U0VS0ldpSiKoBSbtNDeHtlnEpp9G7KrWf+9Kwgeh5n5hpnOg2nEiTpXW1bwMkxA&#10;EBdW11wq+M5Xz28gnEfW2FgmBWdyMJ89Pkwx1bbnLzplvhQRwi5FBZX3bSqlKyoy6Ia2JY7ewXYG&#10;fZRdKXWHfYSbRo6S5FUarDkuVNjSoqLiPzsaBVv9GyZ5/7fch/UuO9Dnzz5sGqUGT+HjHYSn4O/h&#10;W3ujFYzGY7ieiUdAzi4AAAD//wMAUEsBAi0AFAAGAAgAAAAhANvh9svuAAAAhQEAABMAAAAAAAAA&#10;AAAAAAAAAAAAAFtDb250ZW50X1R5cGVzXS54bWxQSwECLQAUAAYACAAAACEAWvQsW78AAAAVAQAA&#10;CwAAAAAAAAAAAAAAAAAfAQAAX3JlbHMvLnJlbHNQSwECLQAUAAYACAAAACEA4js/BMYAAADcAAAA&#10;DwAAAAAAAAAAAAAAAAAHAgAAZHJzL2Rvd25yZXYueG1sUEsFBgAAAAADAAMAtwAAAPoCAAAAAA==&#10;">
                        <v:imagedata r:id="rId164" o:title=""/>
                        <v:path arrowok="t"/>
                      </v:shape>
                      <v:shape id="Text Box 304" o:spid="_x0000_s1313" type="#_x0000_t202" style="position:absolute;top:39490;width:55444;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N7pxgAAANwAAAAPAAAAZHJzL2Rvd25yZXYueG1sRI9Pa8JA&#10;FMTvBb/D8oReim6aFpHoKta00EN70IrnR/aZBLNvw+6aP9++Wyh4HGbmN8x6O5hGdOR8bVnB8zwB&#10;QVxYXXOp4PTzMVuC8AFZY2OZFIzkYbuZPKwx07bnA3XHUIoIYZ+hgiqENpPSFxUZ9HPbEkfvYp3B&#10;EKUrpXbYR7hpZJokC2mw5rhQYUv7iorr8WYULHJ36w+8f8pP71/43Zbp+W08K/U4HXYrEIGGcA//&#10;tz+1gpfkFf7OxCMgN78AAAD//wMAUEsBAi0AFAAGAAgAAAAhANvh9svuAAAAhQEAABMAAAAAAAAA&#10;AAAAAAAAAAAAAFtDb250ZW50X1R5cGVzXS54bWxQSwECLQAUAAYACAAAACEAWvQsW78AAAAVAQAA&#10;CwAAAAAAAAAAAAAAAAAfAQAAX3JlbHMvLnJlbHNQSwECLQAUAAYACAAAACEAo5je6cYAAADcAAAA&#10;DwAAAAAAAAAAAAAAAAAHAgAAZHJzL2Rvd25yZXYueG1sUEsFBgAAAAADAAMAtwAAAPoCAAAAAA==&#10;" stroked="f">
                        <v:textbox inset="0,0,0,0">
                          <w:txbxContent>
                            <w:p w:rsidR="00675B45" w:rsidRPr="00893CE9" w:rsidRDefault="00675B45" w:rsidP="006E7A3E">
                              <w:pPr>
                                <w:pStyle w:val="FIGCAPTIOIN"/>
                                <w:rPr>
                                  <w:noProof/>
                                </w:rPr>
                              </w:pPr>
                              <w:bookmarkStart w:id="159" w:name="_Toc470387481"/>
                              <w:r w:rsidRPr="006E7A3E">
                                <w:rPr>
                                  <w:b/>
                                  <w:bCs/>
                                </w:rPr>
                                <w:t xml:space="preserve">Figure </w:t>
                              </w:r>
                              <w:r w:rsidRPr="006E7A3E">
                                <w:rPr>
                                  <w:b/>
                                  <w:bCs/>
                                </w:rPr>
                                <w:fldChar w:fldCharType="begin"/>
                              </w:r>
                              <w:r w:rsidRPr="006E7A3E">
                                <w:rPr>
                                  <w:b/>
                                  <w:bCs/>
                                </w:rPr>
                                <w:instrText xml:space="preserve"> SEQ Figure \* ARABIC </w:instrText>
                              </w:r>
                              <w:r w:rsidRPr="006E7A3E">
                                <w:rPr>
                                  <w:b/>
                                  <w:bCs/>
                                </w:rPr>
                                <w:fldChar w:fldCharType="separate"/>
                              </w:r>
                              <w:r>
                                <w:rPr>
                                  <w:b/>
                                  <w:bCs/>
                                  <w:noProof/>
                                </w:rPr>
                                <w:t>25</w:t>
                              </w:r>
                              <w:r w:rsidRPr="006E7A3E">
                                <w:rPr>
                                  <w:b/>
                                  <w:bCs/>
                                </w:rPr>
                                <w:fldChar w:fldCharType="end"/>
                              </w:r>
                              <w:r>
                                <w:t xml:space="preserve">: </w:t>
                              </w:r>
                              <w:r w:rsidRPr="003921E3">
                                <w:rPr>
                                  <w:noProof/>
                                </w:rPr>
                                <w:t>The number of peaks per frequency for the 15 plant-orientation combinations</w:t>
                              </w:r>
                              <w:bookmarkEnd w:id="159"/>
                            </w:p>
                          </w:txbxContent>
                        </v:textbox>
                      </v:shape>
                    </v:group>
                  </w:pict>
                </mc:Fallback>
              </mc:AlternateContent>
            </w:r>
          </w:p>
        </w:tc>
      </w:tr>
      <w:tr w:rsidR="008D588D" w:rsidTr="006E7A3E">
        <w:trPr>
          <w:gridAfter w:val="1"/>
          <w:wAfter w:w="92" w:type="dxa"/>
          <w:trHeight w:val="6789"/>
        </w:trPr>
        <w:tc>
          <w:tcPr>
            <w:tcW w:w="8991" w:type="dxa"/>
          </w:tcPr>
          <w:p w:rsidR="0077240E" w:rsidRDefault="0077240E" w:rsidP="00076A72">
            <w:pPr>
              <w:ind w:left="0" w:firstLine="0"/>
            </w:pPr>
          </w:p>
          <w:p w:rsidR="0077240E" w:rsidRPr="0077240E" w:rsidRDefault="0077240E" w:rsidP="006E7A3E"/>
          <w:p w:rsidR="0077240E" w:rsidRPr="0077240E" w:rsidRDefault="0077240E" w:rsidP="006E7A3E"/>
          <w:p w:rsidR="0077240E" w:rsidRPr="0077240E" w:rsidRDefault="0077240E" w:rsidP="006E7A3E"/>
          <w:p w:rsidR="0077240E" w:rsidRDefault="0077240E" w:rsidP="0077240E"/>
          <w:p w:rsidR="008D588D" w:rsidRPr="0077240E" w:rsidRDefault="008D588D" w:rsidP="006E7A3E"/>
        </w:tc>
      </w:tr>
    </w:tbl>
    <w:tbl>
      <w:tblPr>
        <w:tblStyle w:val="TableGrid0"/>
        <w:tblpPr w:leftFromText="180" w:rightFromText="180" w:vertAnchor="text" w:horzAnchor="margin" w:tblpXSpec="center" w:tblpY="2228"/>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1"/>
      </w:tblGrid>
      <w:tr w:rsidR="00823A6E" w:rsidTr="00823A6E">
        <w:trPr>
          <w:trHeight w:val="4248"/>
        </w:trPr>
        <w:tc>
          <w:tcPr>
            <w:tcW w:w="8971" w:type="dxa"/>
          </w:tcPr>
          <w:p w:rsidR="00823A6E" w:rsidRDefault="00823A6E" w:rsidP="00823A6E">
            <w:pPr>
              <w:ind w:left="1701" w:right="958" w:hanging="992"/>
            </w:pPr>
            <w:r w:rsidRPr="00945BAB">
              <w:rPr>
                <w:b/>
                <w:bCs/>
              </w:rPr>
              <w:lastRenderedPageBreak/>
              <w:t>Table 2:</w:t>
            </w:r>
            <w:r w:rsidRPr="00F65EE2">
              <w:t xml:space="preserve"> Summary of the regression parameters when estimating the model in Eq. (3)</w:t>
            </w:r>
            <w:r>
              <w:t xml:space="preserve"> </w:t>
            </w:r>
            <w:r w:rsidRPr="00F65EE2">
              <w:t>at the range of 28 [kHz] to 32 [kHz].</w:t>
            </w:r>
          </w:p>
          <w:tbl>
            <w:tblPr>
              <w:tblStyle w:val="TableGrid"/>
              <w:tblpPr w:vertAnchor="page" w:horzAnchor="margin" w:tblpY="982"/>
              <w:tblOverlap w:val="never"/>
              <w:tblW w:w="8755" w:type="dxa"/>
              <w:tblInd w:w="0" w:type="dxa"/>
              <w:tblCellMar>
                <w:right w:w="115" w:type="dxa"/>
              </w:tblCellMar>
              <w:tblLook w:val="04A0" w:firstRow="1" w:lastRow="0" w:firstColumn="1" w:lastColumn="0" w:noHBand="0" w:noVBand="1"/>
            </w:tblPr>
            <w:tblGrid>
              <w:gridCol w:w="1981"/>
              <w:gridCol w:w="1504"/>
              <w:gridCol w:w="1883"/>
              <w:gridCol w:w="1935"/>
              <w:gridCol w:w="1452"/>
            </w:tblGrid>
            <w:tr w:rsidR="00823A6E" w:rsidRPr="003657FD" w:rsidTr="00CB1B30">
              <w:trPr>
                <w:trHeight w:val="677"/>
              </w:trPr>
              <w:tc>
                <w:tcPr>
                  <w:tcW w:w="1981" w:type="dxa"/>
                  <w:tcBorders>
                    <w:top w:val="single" w:sz="4" w:space="0" w:color="auto"/>
                    <w:left w:val="nil"/>
                    <w:bottom w:val="single" w:sz="4" w:space="0" w:color="000000"/>
                    <w:right w:val="nil"/>
                  </w:tcBorders>
                </w:tcPr>
                <w:p w:rsidR="00823A6E" w:rsidRPr="003657FD" w:rsidRDefault="00823A6E" w:rsidP="00823A6E">
                  <w:pPr>
                    <w:keepLines w:val="0"/>
                    <w:spacing w:after="0" w:line="259" w:lineRule="auto"/>
                    <w:ind w:left="117" w:right="0" w:firstLine="0"/>
                  </w:pPr>
                  <w:r w:rsidRPr="003657FD">
                    <w:t>Variable</w:t>
                  </w:r>
                </w:p>
              </w:tc>
              <w:tc>
                <w:tcPr>
                  <w:tcW w:w="1504" w:type="dxa"/>
                  <w:tcBorders>
                    <w:top w:val="single" w:sz="4" w:space="0" w:color="auto"/>
                    <w:left w:val="nil"/>
                    <w:bottom w:val="single" w:sz="4" w:space="0" w:color="000000"/>
                    <w:right w:val="nil"/>
                  </w:tcBorders>
                </w:tcPr>
                <w:p w:rsidR="00823A6E" w:rsidRPr="003657FD" w:rsidRDefault="00823A6E" w:rsidP="00823A6E">
                  <w:pPr>
                    <w:keepLines w:val="0"/>
                    <w:spacing w:after="0" w:line="259" w:lineRule="auto"/>
                    <w:ind w:left="0" w:right="0" w:firstLine="0"/>
                  </w:pPr>
                  <w:r w:rsidRPr="003657FD">
                    <w:t>Estimate</w:t>
                  </w:r>
                </w:p>
              </w:tc>
              <w:tc>
                <w:tcPr>
                  <w:tcW w:w="1883" w:type="dxa"/>
                  <w:tcBorders>
                    <w:top w:val="single" w:sz="4" w:space="0" w:color="auto"/>
                    <w:left w:val="nil"/>
                    <w:bottom w:val="single" w:sz="4" w:space="0" w:color="000000"/>
                    <w:right w:val="nil"/>
                  </w:tcBorders>
                </w:tcPr>
                <w:p w:rsidR="00823A6E" w:rsidRPr="003657FD" w:rsidRDefault="00823A6E" w:rsidP="00823A6E">
                  <w:pPr>
                    <w:keepLines w:val="0"/>
                    <w:spacing w:after="0" w:line="259" w:lineRule="auto"/>
                    <w:ind w:left="0" w:right="0" w:firstLine="0"/>
                  </w:pPr>
                  <w:r w:rsidRPr="003657FD">
                    <w:t>Standard Error</w:t>
                  </w:r>
                </w:p>
              </w:tc>
              <w:tc>
                <w:tcPr>
                  <w:tcW w:w="1935" w:type="dxa"/>
                  <w:tcBorders>
                    <w:top w:val="single" w:sz="4" w:space="0" w:color="auto"/>
                    <w:left w:val="nil"/>
                    <w:bottom w:val="single" w:sz="4" w:space="0" w:color="000000"/>
                    <w:right w:val="nil"/>
                  </w:tcBorders>
                </w:tcPr>
                <w:p w:rsidR="00823A6E" w:rsidRPr="003657FD" w:rsidRDefault="00823A6E" w:rsidP="00823A6E">
                  <w:pPr>
                    <w:keepLines w:val="0"/>
                    <w:spacing w:after="0" w:line="259" w:lineRule="auto"/>
                    <w:ind w:left="0" w:right="0" w:firstLine="0"/>
                  </w:pPr>
                  <w:r w:rsidRPr="003657FD">
                    <w:t>T-Statistics</w:t>
                  </w:r>
                </w:p>
              </w:tc>
              <w:tc>
                <w:tcPr>
                  <w:tcW w:w="1452" w:type="dxa"/>
                  <w:tcBorders>
                    <w:top w:val="single" w:sz="4" w:space="0" w:color="auto"/>
                    <w:left w:val="nil"/>
                    <w:bottom w:val="single" w:sz="4" w:space="0" w:color="000000"/>
                    <w:right w:val="nil"/>
                  </w:tcBorders>
                </w:tcPr>
                <w:p w:rsidR="00823A6E" w:rsidRPr="003657FD" w:rsidRDefault="00823A6E" w:rsidP="00823A6E">
                  <w:pPr>
                    <w:keepLines w:val="0"/>
                    <w:spacing w:after="0" w:line="259" w:lineRule="auto"/>
                    <w:ind w:left="0" w:right="0" w:firstLine="0"/>
                  </w:pPr>
                  <w:r w:rsidRPr="003657FD">
                    <w:t>P</w:t>
                  </w:r>
                </w:p>
              </w:tc>
            </w:tr>
            <w:tr w:rsidR="00823A6E" w:rsidRPr="003657FD" w:rsidTr="00CB1B30">
              <w:trPr>
                <w:trHeight w:val="385"/>
              </w:trPr>
              <w:tc>
                <w:tcPr>
                  <w:tcW w:w="1981" w:type="dxa"/>
                  <w:tcBorders>
                    <w:top w:val="single" w:sz="4" w:space="0" w:color="000000"/>
                    <w:left w:val="nil"/>
                    <w:bottom w:val="nil"/>
                    <w:right w:val="nil"/>
                  </w:tcBorders>
                </w:tcPr>
                <w:p w:rsidR="00823A6E" w:rsidRPr="003657FD" w:rsidRDefault="00823A6E" w:rsidP="00823A6E">
                  <w:pPr>
                    <w:keepLines w:val="0"/>
                    <w:spacing w:after="0" w:line="259" w:lineRule="auto"/>
                    <w:ind w:left="734" w:right="0" w:firstLine="0"/>
                  </w:pPr>
                  <w:r w:rsidRPr="003657FD">
                    <w:rPr>
                      <w:rFonts w:ascii="Cambria Math" w:eastAsia="Cambria Math" w:hAnsi="Cambria Math" w:cs="Cambria Math"/>
                    </w:rPr>
                    <w:t>𝑓</w:t>
                  </w:r>
                  <w:r w:rsidRPr="003657FD">
                    <w:rPr>
                      <w:rFonts w:ascii="Cambria Math" w:eastAsia="Cambria Math" w:hAnsi="Cambria Math" w:cs="Cambria Math"/>
                      <w:sz w:val="17"/>
                    </w:rPr>
                    <w:t>𝑖𝑗</w:t>
                  </w:r>
                </w:p>
              </w:tc>
              <w:tc>
                <w:tcPr>
                  <w:tcW w:w="1504" w:type="dxa"/>
                  <w:tcBorders>
                    <w:top w:val="single" w:sz="4" w:space="0" w:color="000000"/>
                    <w:left w:val="nil"/>
                    <w:bottom w:val="nil"/>
                    <w:right w:val="nil"/>
                  </w:tcBorders>
                </w:tcPr>
                <w:p w:rsidR="00823A6E" w:rsidRPr="003657FD" w:rsidRDefault="00823A6E" w:rsidP="00823A6E">
                  <w:pPr>
                    <w:keepLines w:val="0"/>
                    <w:spacing w:after="0" w:line="259" w:lineRule="auto"/>
                    <w:ind w:left="0" w:right="0" w:firstLine="0"/>
                  </w:pPr>
                  <w:r w:rsidRPr="003657FD">
                    <w:t>3.32E-12</w:t>
                  </w:r>
                </w:p>
              </w:tc>
              <w:tc>
                <w:tcPr>
                  <w:tcW w:w="1883" w:type="dxa"/>
                  <w:tcBorders>
                    <w:top w:val="single" w:sz="4" w:space="0" w:color="000000"/>
                    <w:left w:val="nil"/>
                    <w:bottom w:val="nil"/>
                    <w:right w:val="nil"/>
                  </w:tcBorders>
                </w:tcPr>
                <w:p w:rsidR="00823A6E" w:rsidRPr="003657FD" w:rsidRDefault="00823A6E" w:rsidP="00823A6E">
                  <w:pPr>
                    <w:keepLines w:val="0"/>
                    <w:spacing w:after="0" w:line="259" w:lineRule="auto"/>
                    <w:ind w:left="283" w:right="0" w:firstLine="0"/>
                  </w:pPr>
                  <w:r w:rsidRPr="003657FD">
                    <w:t>1.68E-13</w:t>
                  </w:r>
                </w:p>
              </w:tc>
              <w:tc>
                <w:tcPr>
                  <w:tcW w:w="1935" w:type="dxa"/>
                  <w:tcBorders>
                    <w:top w:val="single" w:sz="4" w:space="0" w:color="000000"/>
                    <w:left w:val="nil"/>
                    <w:bottom w:val="nil"/>
                    <w:right w:val="nil"/>
                  </w:tcBorders>
                </w:tcPr>
                <w:p w:rsidR="00823A6E" w:rsidRPr="003657FD" w:rsidRDefault="00823A6E" w:rsidP="00823A6E">
                  <w:pPr>
                    <w:keepLines w:val="0"/>
                    <w:spacing w:after="0" w:line="259" w:lineRule="auto"/>
                    <w:ind w:left="0" w:right="0" w:firstLine="0"/>
                  </w:pPr>
                  <w:r w:rsidRPr="003657FD">
                    <w:t>19.752</w:t>
                  </w:r>
                </w:p>
              </w:tc>
              <w:tc>
                <w:tcPr>
                  <w:tcW w:w="1452" w:type="dxa"/>
                  <w:tcBorders>
                    <w:top w:val="single" w:sz="4" w:space="0" w:color="000000"/>
                    <w:left w:val="nil"/>
                    <w:bottom w:val="nil"/>
                    <w:right w:val="nil"/>
                  </w:tcBorders>
                </w:tcPr>
                <w:p w:rsidR="00823A6E" w:rsidRPr="003657FD" w:rsidRDefault="00823A6E" w:rsidP="00823A6E">
                  <w:pPr>
                    <w:keepLines w:val="0"/>
                    <w:spacing w:after="0" w:line="259" w:lineRule="auto"/>
                    <w:ind w:left="0" w:right="0" w:firstLine="0"/>
                  </w:pPr>
                  <w:r w:rsidRPr="003657FD">
                    <w:t>2.46E-85</w:t>
                  </w:r>
                </w:p>
              </w:tc>
            </w:tr>
            <w:tr w:rsidR="00823A6E" w:rsidRPr="003657FD" w:rsidTr="00CB1B30">
              <w:trPr>
                <w:trHeight w:val="450"/>
              </w:trPr>
              <w:tc>
                <w:tcPr>
                  <w:tcW w:w="1981" w:type="dxa"/>
                  <w:tcBorders>
                    <w:top w:val="nil"/>
                    <w:left w:val="nil"/>
                    <w:bottom w:val="nil"/>
                    <w:right w:val="nil"/>
                  </w:tcBorders>
                  <w:vAlign w:val="center"/>
                </w:tcPr>
                <w:p w:rsidR="00823A6E" w:rsidRPr="003657FD" w:rsidRDefault="00823A6E" w:rsidP="00823A6E">
                  <w:pPr>
                    <w:keepLines w:val="0"/>
                    <w:spacing w:after="0" w:line="259" w:lineRule="auto"/>
                    <w:ind w:left="734" w:right="0" w:firstLine="0"/>
                  </w:pPr>
                  <w:r w:rsidRPr="003657FD">
                    <w:rPr>
                      <w:rFonts w:ascii="Cambria Math" w:eastAsia="Cambria Math" w:hAnsi="Cambria Math" w:cs="Cambria Math"/>
                    </w:rPr>
                    <w:t>𝑚</w:t>
                  </w:r>
                  <w:r w:rsidRPr="003657FD">
                    <w:rPr>
                      <w:rFonts w:ascii="Cambria Math" w:eastAsia="Cambria Math" w:hAnsi="Cambria Math" w:cs="Cambria Math"/>
                      <w:sz w:val="17"/>
                    </w:rPr>
                    <w:t>𝑖𝑗</w:t>
                  </w:r>
                </w:p>
              </w:tc>
              <w:tc>
                <w:tcPr>
                  <w:tcW w:w="1504" w:type="dxa"/>
                  <w:tcBorders>
                    <w:top w:val="nil"/>
                    <w:left w:val="nil"/>
                    <w:bottom w:val="nil"/>
                    <w:right w:val="nil"/>
                  </w:tcBorders>
                </w:tcPr>
                <w:p w:rsidR="00823A6E" w:rsidRPr="003657FD" w:rsidRDefault="00823A6E" w:rsidP="00823A6E">
                  <w:pPr>
                    <w:keepLines w:val="0"/>
                    <w:spacing w:after="0" w:line="259" w:lineRule="auto"/>
                    <w:ind w:left="0" w:right="0" w:firstLine="0"/>
                  </w:pPr>
                  <w:r w:rsidRPr="003657FD">
                    <w:t>-7.79E-11</w:t>
                  </w:r>
                </w:p>
              </w:tc>
              <w:tc>
                <w:tcPr>
                  <w:tcW w:w="1883" w:type="dxa"/>
                  <w:tcBorders>
                    <w:top w:val="nil"/>
                    <w:left w:val="nil"/>
                    <w:bottom w:val="nil"/>
                    <w:right w:val="nil"/>
                  </w:tcBorders>
                </w:tcPr>
                <w:p w:rsidR="00823A6E" w:rsidRPr="003657FD" w:rsidRDefault="00823A6E" w:rsidP="00823A6E">
                  <w:pPr>
                    <w:keepLines w:val="0"/>
                    <w:spacing w:after="0" w:line="259" w:lineRule="auto"/>
                    <w:ind w:left="283" w:right="0" w:firstLine="0"/>
                  </w:pPr>
                  <w:r w:rsidRPr="003657FD">
                    <w:t>9.39E-12</w:t>
                  </w:r>
                </w:p>
              </w:tc>
              <w:tc>
                <w:tcPr>
                  <w:tcW w:w="1935" w:type="dxa"/>
                  <w:tcBorders>
                    <w:top w:val="nil"/>
                    <w:left w:val="nil"/>
                    <w:bottom w:val="nil"/>
                    <w:right w:val="nil"/>
                  </w:tcBorders>
                </w:tcPr>
                <w:p w:rsidR="00823A6E" w:rsidRPr="003657FD" w:rsidRDefault="00823A6E" w:rsidP="00823A6E">
                  <w:pPr>
                    <w:keepLines w:val="0"/>
                    <w:spacing w:after="0" w:line="259" w:lineRule="auto"/>
                    <w:ind w:left="0" w:right="0" w:firstLine="0"/>
                  </w:pPr>
                  <w:r w:rsidRPr="003657FD">
                    <w:t>-8.2996</w:t>
                  </w:r>
                </w:p>
              </w:tc>
              <w:tc>
                <w:tcPr>
                  <w:tcW w:w="1452" w:type="dxa"/>
                  <w:tcBorders>
                    <w:top w:val="nil"/>
                    <w:left w:val="nil"/>
                    <w:bottom w:val="nil"/>
                    <w:right w:val="nil"/>
                  </w:tcBorders>
                </w:tcPr>
                <w:p w:rsidR="00823A6E" w:rsidRPr="003657FD" w:rsidRDefault="00823A6E" w:rsidP="00823A6E">
                  <w:pPr>
                    <w:keepLines w:val="0"/>
                    <w:spacing w:after="0" w:line="259" w:lineRule="auto"/>
                    <w:ind w:left="0" w:right="0" w:firstLine="0"/>
                  </w:pPr>
                  <w:r w:rsidRPr="003657FD">
                    <w:t>1.17E-16</w:t>
                  </w:r>
                </w:p>
              </w:tc>
            </w:tr>
            <w:tr w:rsidR="00823A6E" w:rsidRPr="003657FD" w:rsidTr="00CB1B30">
              <w:trPr>
                <w:trHeight w:val="451"/>
              </w:trPr>
              <w:tc>
                <w:tcPr>
                  <w:tcW w:w="1981" w:type="dxa"/>
                  <w:tcBorders>
                    <w:top w:val="nil"/>
                    <w:left w:val="nil"/>
                    <w:bottom w:val="nil"/>
                    <w:right w:val="nil"/>
                  </w:tcBorders>
                  <w:vAlign w:val="center"/>
                </w:tcPr>
                <w:p w:rsidR="00823A6E" w:rsidRPr="003657FD" w:rsidRDefault="00823A6E" w:rsidP="00823A6E">
                  <w:pPr>
                    <w:keepLines w:val="0"/>
                    <w:spacing w:after="0" w:line="259" w:lineRule="auto"/>
                    <w:ind w:left="734" w:right="0" w:firstLine="0"/>
                  </w:pPr>
                  <w:r w:rsidRPr="003657FD">
                    <w:rPr>
                      <w:rFonts w:ascii="Cambria Math" w:eastAsia="Cambria Math" w:hAnsi="Cambria Math" w:cs="Cambria Math"/>
                    </w:rPr>
                    <w:t>𝑚</w:t>
                  </w:r>
                  <w:r w:rsidRPr="00A00384">
                    <w:rPr>
                      <w:rFonts w:ascii="Cambria Math" w:eastAsia="Cambria Math" w:hAnsi="Cambria Math" w:cs="Cambria Math"/>
                    </w:rPr>
                    <w:t>𝑖𝑗</w:t>
                  </w:r>
                  <w:r w:rsidRPr="003657FD">
                    <w:rPr>
                      <w:rFonts w:ascii="Cambria Math" w:eastAsia="Cambria Math" w:hAnsi="Cambria Math" w:cs="Cambria Math"/>
                    </w:rPr>
                    <w:t>𝑓</w:t>
                  </w:r>
                  <w:r w:rsidRPr="00A00384">
                    <w:rPr>
                      <w:rFonts w:ascii="Cambria Math" w:eastAsia="Cambria Math" w:hAnsi="Cambria Math" w:cs="Cambria Math"/>
                    </w:rPr>
                    <w:t>𝑖𝑗</w:t>
                  </w:r>
                </w:p>
              </w:tc>
              <w:tc>
                <w:tcPr>
                  <w:tcW w:w="1504" w:type="dxa"/>
                  <w:tcBorders>
                    <w:top w:val="nil"/>
                    <w:left w:val="nil"/>
                    <w:bottom w:val="nil"/>
                    <w:right w:val="nil"/>
                  </w:tcBorders>
                </w:tcPr>
                <w:p w:rsidR="00823A6E" w:rsidRPr="003657FD" w:rsidRDefault="00823A6E" w:rsidP="00823A6E">
                  <w:pPr>
                    <w:keepLines w:val="0"/>
                    <w:spacing w:after="0" w:line="259" w:lineRule="auto"/>
                    <w:ind w:left="0" w:right="0" w:firstLine="0"/>
                  </w:pPr>
                  <w:r w:rsidRPr="003657FD">
                    <w:t>1.55E-15</w:t>
                  </w:r>
                </w:p>
              </w:tc>
              <w:tc>
                <w:tcPr>
                  <w:tcW w:w="1883" w:type="dxa"/>
                  <w:tcBorders>
                    <w:top w:val="nil"/>
                    <w:left w:val="nil"/>
                    <w:bottom w:val="nil"/>
                    <w:right w:val="nil"/>
                  </w:tcBorders>
                </w:tcPr>
                <w:p w:rsidR="00823A6E" w:rsidRPr="003657FD" w:rsidRDefault="00823A6E" w:rsidP="00823A6E">
                  <w:pPr>
                    <w:keepLines w:val="0"/>
                    <w:spacing w:after="0" w:line="259" w:lineRule="auto"/>
                    <w:ind w:left="283" w:right="0" w:firstLine="0"/>
                  </w:pPr>
                  <w:r w:rsidRPr="003657FD">
                    <w:t>3.11E-16</w:t>
                  </w:r>
                </w:p>
              </w:tc>
              <w:tc>
                <w:tcPr>
                  <w:tcW w:w="1935" w:type="dxa"/>
                  <w:tcBorders>
                    <w:top w:val="nil"/>
                    <w:left w:val="nil"/>
                    <w:bottom w:val="nil"/>
                    <w:right w:val="nil"/>
                  </w:tcBorders>
                </w:tcPr>
                <w:p w:rsidR="00823A6E" w:rsidRPr="003657FD" w:rsidRDefault="00823A6E" w:rsidP="00823A6E">
                  <w:pPr>
                    <w:keepLines w:val="0"/>
                    <w:spacing w:after="0" w:line="259" w:lineRule="auto"/>
                    <w:ind w:left="0" w:right="0" w:firstLine="0"/>
                  </w:pPr>
                  <w:r w:rsidRPr="003657FD">
                    <w:t>4.9827</w:t>
                  </w:r>
                </w:p>
              </w:tc>
              <w:tc>
                <w:tcPr>
                  <w:tcW w:w="1452" w:type="dxa"/>
                  <w:tcBorders>
                    <w:top w:val="nil"/>
                    <w:left w:val="nil"/>
                    <w:bottom w:val="nil"/>
                    <w:right w:val="nil"/>
                  </w:tcBorders>
                </w:tcPr>
                <w:p w:rsidR="00823A6E" w:rsidRPr="003657FD" w:rsidRDefault="00823A6E" w:rsidP="00823A6E">
                  <w:pPr>
                    <w:keepLines w:val="0"/>
                    <w:spacing w:after="0" w:line="259" w:lineRule="auto"/>
                    <w:ind w:left="0" w:right="0" w:firstLine="0"/>
                  </w:pPr>
                  <w:r w:rsidRPr="003657FD">
                    <w:t>6.37E-07</w:t>
                  </w:r>
                </w:p>
              </w:tc>
            </w:tr>
            <w:tr w:rsidR="00823A6E" w:rsidRPr="003657FD" w:rsidTr="00CB1B30">
              <w:trPr>
                <w:trHeight w:val="479"/>
              </w:trPr>
              <w:tc>
                <w:tcPr>
                  <w:tcW w:w="1981" w:type="dxa"/>
                  <w:tcBorders>
                    <w:top w:val="nil"/>
                    <w:left w:val="nil"/>
                    <w:bottom w:val="nil"/>
                    <w:right w:val="nil"/>
                  </w:tcBorders>
                  <w:vAlign w:val="center"/>
                </w:tcPr>
                <w:p w:rsidR="00823A6E" w:rsidRPr="003657FD" w:rsidRDefault="00823A6E" w:rsidP="00823A6E">
                  <w:pPr>
                    <w:keepLines w:val="0"/>
                    <w:spacing w:after="0" w:line="259" w:lineRule="auto"/>
                    <w:ind w:left="734" w:right="0" w:firstLine="0"/>
                  </w:pPr>
                  <w:r w:rsidRPr="003657FD">
                    <w:rPr>
                      <w:rFonts w:ascii="Cambria Math" w:eastAsia="Cambria Math" w:hAnsi="Cambria Math" w:cs="Cambria Math"/>
                    </w:rPr>
                    <w:t>𝑚</w:t>
                  </w:r>
                  <w:r w:rsidRPr="003657FD">
                    <w:rPr>
                      <w:rFonts w:ascii="Cambria Math" w:eastAsia="Cambria Math" w:hAnsi="Cambria Math" w:cs="Cambria Math"/>
                      <w:sz w:val="17"/>
                    </w:rPr>
                    <w:t>𝑖𝑗</w:t>
                  </w:r>
                  <w:r w:rsidRPr="003657FD">
                    <w:rPr>
                      <w:rFonts w:ascii="Cambria Math" w:eastAsia="Cambria Math" w:hAnsi="Cambria Math" w:cs="Cambria Math"/>
                      <w:sz w:val="26"/>
                      <w:vertAlign w:val="superscript"/>
                    </w:rPr>
                    <w:t>2</w:t>
                  </w:r>
                </w:p>
              </w:tc>
              <w:tc>
                <w:tcPr>
                  <w:tcW w:w="1504" w:type="dxa"/>
                  <w:tcBorders>
                    <w:top w:val="nil"/>
                    <w:left w:val="nil"/>
                    <w:bottom w:val="nil"/>
                    <w:right w:val="nil"/>
                  </w:tcBorders>
                </w:tcPr>
                <w:p w:rsidR="00823A6E" w:rsidRPr="003657FD" w:rsidRDefault="00823A6E" w:rsidP="00823A6E">
                  <w:pPr>
                    <w:keepLines w:val="0"/>
                    <w:spacing w:after="0" w:line="259" w:lineRule="auto"/>
                    <w:ind w:left="0" w:right="0" w:firstLine="0"/>
                  </w:pPr>
                  <w:r w:rsidRPr="003657FD">
                    <w:t>-1.57E-16</w:t>
                  </w:r>
                </w:p>
              </w:tc>
              <w:tc>
                <w:tcPr>
                  <w:tcW w:w="1883" w:type="dxa"/>
                  <w:tcBorders>
                    <w:top w:val="nil"/>
                    <w:left w:val="nil"/>
                    <w:bottom w:val="nil"/>
                    <w:right w:val="nil"/>
                  </w:tcBorders>
                </w:tcPr>
                <w:p w:rsidR="00823A6E" w:rsidRPr="003657FD" w:rsidRDefault="00823A6E" w:rsidP="00823A6E">
                  <w:pPr>
                    <w:keepLines w:val="0"/>
                    <w:spacing w:after="0" w:line="259" w:lineRule="auto"/>
                    <w:ind w:left="283" w:right="0" w:firstLine="0"/>
                  </w:pPr>
                  <w:r w:rsidRPr="003657FD">
                    <w:t>5.48E-18</w:t>
                  </w:r>
                </w:p>
              </w:tc>
              <w:tc>
                <w:tcPr>
                  <w:tcW w:w="1935" w:type="dxa"/>
                  <w:tcBorders>
                    <w:top w:val="nil"/>
                    <w:left w:val="nil"/>
                    <w:bottom w:val="nil"/>
                    <w:right w:val="nil"/>
                  </w:tcBorders>
                </w:tcPr>
                <w:p w:rsidR="00823A6E" w:rsidRPr="003657FD" w:rsidRDefault="00823A6E" w:rsidP="00823A6E">
                  <w:pPr>
                    <w:keepLines w:val="0"/>
                    <w:spacing w:after="0" w:line="259" w:lineRule="auto"/>
                    <w:ind w:left="0" w:right="0" w:firstLine="0"/>
                  </w:pPr>
                  <w:r w:rsidRPr="003657FD">
                    <w:t>-28.684</w:t>
                  </w:r>
                </w:p>
              </w:tc>
              <w:tc>
                <w:tcPr>
                  <w:tcW w:w="1452" w:type="dxa"/>
                  <w:tcBorders>
                    <w:top w:val="nil"/>
                    <w:left w:val="nil"/>
                    <w:bottom w:val="nil"/>
                    <w:right w:val="nil"/>
                  </w:tcBorders>
                </w:tcPr>
                <w:p w:rsidR="00823A6E" w:rsidRPr="003657FD" w:rsidRDefault="00823A6E" w:rsidP="00823A6E">
                  <w:pPr>
                    <w:keepLines w:val="0"/>
                    <w:spacing w:after="0" w:line="259" w:lineRule="auto"/>
                    <w:ind w:left="0" w:right="0" w:firstLine="0"/>
                  </w:pPr>
                  <w:r w:rsidRPr="003657FD">
                    <w:t>1.96E-174</w:t>
                  </w:r>
                </w:p>
              </w:tc>
            </w:tr>
            <w:tr w:rsidR="00823A6E" w:rsidRPr="003657FD" w:rsidTr="00CB1B30">
              <w:trPr>
                <w:trHeight w:val="83"/>
              </w:trPr>
              <w:tc>
                <w:tcPr>
                  <w:tcW w:w="1981" w:type="dxa"/>
                  <w:tcBorders>
                    <w:top w:val="nil"/>
                    <w:left w:val="nil"/>
                    <w:bottom w:val="single" w:sz="4" w:space="0" w:color="000000"/>
                    <w:right w:val="nil"/>
                  </w:tcBorders>
                  <w:vAlign w:val="center"/>
                </w:tcPr>
                <w:p w:rsidR="00823A6E" w:rsidRPr="003657FD" w:rsidRDefault="00823A6E" w:rsidP="00823A6E">
                  <w:pPr>
                    <w:keepLines w:val="0"/>
                    <w:spacing w:after="0" w:line="259" w:lineRule="auto"/>
                    <w:ind w:left="734" w:right="0" w:firstLine="0"/>
                  </w:pPr>
                  <w:r w:rsidRPr="003657FD">
                    <w:rPr>
                      <w:rFonts w:ascii="Cambria Math" w:eastAsia="Cambria Math" w:hAnsi="Cambria Math" w:cs="Cambria Math"/>
                    </w:rPr>
                    <w:t>𝑓</w:t>
                  </w:r>
                  <w:r w:rsidRPr="003657FD">
                    <w:rPr>
                      <w:rFonts w:ascii="Cambria Math" w:eastAsia="Cambria Math" w:hAnsi="Cambria Math" w:cs="Cambria Math"/>
                      <w:sz w:val="17"/>
                    </w:rPr>
                    <w:t>𝑖𝑗</w:t>
                  </w:r>
                  <w:r w:rsidRPr="003657FD">
                    <w:rPr>
                      <w:rFonts w:ascii="Cambria Math" w:eastAsia="Cambria Math" w:hAnsi="Cambria Math" w:cs="Cambria Math"/>
                      <w:sz w:val="26"/>
                      <w:vertAlign w:val="superscript"/>
                    </w:rPr>
                    <w:t>2</w:t>
                  </w:r>
                </w:p>
              </w:tc>
              <w:tc>
                <w:tcPr>
                  <w:tcW w:w="1504" w:type="dxa"/>
                  <w:tcBorders>
                    <w:top w:val="nil"/>
                    <w:left w:val="nil"/>
                    <w:bottom w:val="single" w:sz="4" w:space="0" w:color="000000"/>
                    <w:right w:val="nil"/>
                  </w:tcBorders>
                </w:tcPr>
                <w:p w:rsidR="00823A6E" w:rsidRPr="003657FD" w:rsidRDefault="00823A6E" w:rsidP="00823A6E">
                  <w:pPr>
                    <w:keepLines w:val="0"/>
                    <w:spacing w:after="0" w:line="259" w:lineRule="auto"/>
                    <w:ind w:left="0" w:right="0" w:firstLine="0"/>
                  </w:pPr>
                  <w:r w:rsidRPr="003657FD">
                    <w:t>2.71E-14</w:t>
                  </w:r>
                </w:p>
              </w:tc>
              <w:tc>
                <w:tcPr>
                  <w:tcW w:w="1883" w:type="dxa"/>
                  <w:tcBorders>
                    <w:top w:val="nil"/>
                    <w:left w:val="nil"/>
                    <w:bottom w:val="single" w:sz="4" w:space="0" w:color="000000"/>
                    <w:right w:val="nil"/>
                  </w:tcBorders>
                </w:tcPr>
                <w:p w:rsidR="00823A6E" w:rsidRPr="003657FD" w:rsidRDefault="00823A6E" w:rsidP="00823A6E">
                  <w:pPr>
                    <w:keepLines w:val="0"/>
                    <w:spacing w:after="0" w:line="259" w:lineRule="auto"/>
                    <w:ind w:left="283" w:right="0" w:firstLine="0"/>
                  </w:pPr>
                  <w:r w:rsidRPr="003657FD">
                    <w:t>8.90E-16</w:t>
                  </w:r>
                </w:p>
              </w:tc>
              <w:tc>
                <w:tcPr>
                  <w:tcW w:w="1935" w:type="dxa"/>
                  <w:tcBorders>
                    <w:top w:val="nil"/>
                    <w:left w:val="nil"/>
                    <w:bottom w:val="single" w:sz="4" w:space="0" w:color="000000"/>
                    <w:right w:val="nil"/>
                  </w:tcBorders>
                </w:tcPr>
                <w:p w:rsidR="00823A6E" w:rsidRPr="003657FD" w:rsidRDefault="00823A6E" w:rsidP="00823A6E">
                  <w:pPr>
                    <w:keepLines w:val="0"/>
                    <w:spacing w:after="0" w:line="259" w:lineRule="auto"/>
                    <w:ind w:left="0" w:right="0" w:firstLine="0"/>
                  </w:pPr>
                  <w:r w:rsidRPr="003657FD">
                    <w:t>30.444</w:t>
                  </w:r>
                </w:p>
              </w:tc>
              <w:tc>
                <w:tcPr>
                  <w:tcW w:w="1452" w:type="dxa"/>
                  <w:tcBorders>
                    <w:top w:val="nil"/>
                    <w:left w:val="nil"/>
                    <w:bottom w:val="single" w:sz="4" w:space="0" w:color="000000"/>
                    <w:right w:val="nil"/>
                  </w:tcBorders>
                </w:tcPr>
                <w:p w:rsidR="00823A6E" w:rsidRPr="003657FD" w:rsidRDefault="00823A6E" w:rsidP="00823A6E">
                  <w:pPr>
                    <w:keepLines w:val="0"/>
                    <w:spacing w:after="0" w:line="259" w:lineRule="auto"/>
                    <w:ind w:left="0" w:right="0" w:firstLine="0"/>
                  </w:pPr>
                  <w:r w:rsidRPr="003657FD">
                    <w:t>2.30E-195</w:t>
                  </w:r>
                </w:p>
              </w:tc>
            </w:tr>
          </w:tbl>
          <w:p w:rsidR="00823A6E" w:rsidRDefault="00823A6E" w:rsidP="00823A6E">
            <w:pPr>
              <w:ind w:left="0" w:firstLine="0"/>
            </w:pPr>
          </w:p>
        </w:tc>
      </w:tr>
    </w:tbl>
    <w:p w:rsidR="00F65EE2" w:rsidRDefault="00792279">
      <w:r>
        <w:t>The number</w:t>
      </w:r>
      <w:r w:rsidR="007941DE">
        <w:t xml:space="preserve"> of peaks for frequencies</w:t>
      </w:r>
      <w:r w:rsidR="007941DE">
        <w:rPr>
          <w:rFonts w:ascii="Cambria Math" w:eastAsia="Cambria Math" w:hAnsi="Cambria Math" w:cs="Cambria Math"/>
        </w:rPr>
        <w:t xml:space="preserve"> </w:t>
      </w:r>
      <w:r w:rsidR="00E6387E">
        <w:rPr>
          <w:rFonts w:ascii="Cambria Math" w:eastAsia="Cambria Math" w:hAnsi="Cambria Math" w:cs="Cambria Math"/>
        </w:rPr>
        <w:t>20[</w:t>
      </w:r>
      <w:r w:rsidR="007941DE">
        <w:rPr>
          <w:rFonts w:ascii="Cambria Math" w:eastAsia="Cambria Math" w:hAnsi="Cambria Math" w:cs="Cambria Math"/>
        </w:rPr>
        <w:t>𝑘𝐻𝑧]</w:t>
      </w:r>
      <w:r w:rsidR="007941DE">
        <w:t xml:space="preserve">, </w:t>
      </w:r>
      <w:r w:rsidR="00E6387E">
        <w:rPr>
          <w:rFonts w:ascii="Cambria Math" w:eastAsia="Cambria Math" w:hAnsi="Cambria Math" w:cs="Cambria Math"/>
        </w:rPr>
        <w:t>32[</w:t>
      </w:r>
      <w:r w:rsidR="007941DE">
        <w:rPr>
          <w:rFonts w:ascii="Cambria Math" w:eastAsia="Cambria Math" w:hAnsi="Cambria Math" w:cs="Cambria Math"/>
        </w:rPr>
        <w:t>𝑘𝐻𝑧]</w:t>
      </w:r>
      <w:r w:rsidR="007941DE">
        <w:t xml:space="preserve">, </w:t>
      </w:r>
      <w:r w:rsidR="00E6387E">
        <w:rPr>
          <w:rFonts w:ascii="Cambria Math" w:eastAsia="Cambria Math" w:hAnsi="Cambria Math" w:cs="Cambria Math"/>
        </w:rPr>
        <w:t>68[</w:t>
      </w:r>
      <w:r w:rsidR="007941DE">
        <w:rPr>
          <w:rFonts w:ascii="Cambria Math" w:eastAsia="Cambria Math" w:hAnsi="Cambria Math" w:cs="Cambria Math"/>
        </w:rPr>
        <w:t>𝑘𝐻𝑧]</w:t>
      </w:r>
      <w:r w:rsidR="007941DE">
        <w:t xml:space="preserve">, </w:t>
      </w:r>
      <w:r w:rsidR="00E6387E">
        <w:rPr>
          <w:rFonts w:ascii="Cambria Math" w:eastAsia="Cambria Math" w:hAnsi="Cambria Math" w:cs="Cambria Math"/>
        </w:rPr>
        <w:t>96[</w:t>
      </w:r>
      <w:r w:rsidR="007941DE">
        <w:rPr>
          <w:rFonts w:ascii="Cambria Math" w:eastAsia="Cambria Math" w:hAnsi="Cambria Math" w:cs="Cambria Math"/>
        </w:rPr>
        <w:t>𝑘𝐻𝑧]</w:t>
      </w:r>
      <w:r w:rsidR="007941DE">
        <w:t xml:space="preserve"> and </w:t>
      </w:r>
      <w:r w:rsidR="00E6387E">
        <w:rPr>
          <w:rFonts w:ascii="Cambria Math" w:eastAsia="Cambria Math" w:hAnsi="Cambria Math" w:cs="Cambria Math"/>
        </w:rPr>
        <w:t>116[</w:t>
      </w:r>
      <w:r w:rsidR="007941DE">
        <w:rPr>
          <w:rFonts w:ascii="Cambria Math" w:eastAsia="Cambria Math" w:hAnsi="Cambria Math" w:cs="Cambria Math"/>
        </w:rPr>
        <w:t>𝑘𝐻𝑧</w:t>
      </w:r>
      <w:r>
        <w:rPr>
          <w:rFonts w:ascii="Cambria Math" w:eastAsia="Cambria Math" w:hAnsi="Cambria Math" w:cs="Cambria Math"/>
        </w:rPr>
        <w:t xml:space="preserve">] </w:t>
      </w:r>
      <w:r>
        <w:t>is</w:t>
      </w:r>
      <w:r w:rsidR="007941DE">
        <w:t xml:space="preserve"> over 10 (out of 15) which stands out in their frequency neighborhood (</w:t>
      </w:r>
      <w:r w:rsidR="007941DE">
        <w:rPr>
          <w:rFonts w:ascii="Cambria Math" w:eastAsia="Cambria Math" w:hAnsi="Cambria Math" w:cs="Cambria Math"/>
        </w:rPr>
        <w:t>±</w:t>
      </w:r>
      <w:r w:rsidR="00E6387E">
        <w:rPr>
          <w:rFonts w:ascii="Cambria Math" w:eastAsia="Cambria Math" w:hAnsi="Cambria Math" w:cs="Cambria Math"/>
        </w:rPr>
        <w:t>10[</w:t>
      </w:r>
      <w:r w:rsidR="007941DE">
        <w:rPr>
          <w:rFonts w:ascii="Cambria Math" w:eastAsia="Cambria Math" w:hAnsi="Cambria Math" w:cs="Cambria Math"/>
        </w:rPr>
        <w:t>𝑘𝐻𝑧])</w:t>
      </w:r>
      <w:r w:rsidR="007941DE">
        <w:t xml:space="preserve">. For this reason, these frequencies are considered more carefully when specifying frequency bands for the statistical analysis. </w:t>
      </w:r>
    </w:p>
    <w:p w:rsidR="00CB1B30" w:rsidRDefault="007941DE">
      <w:r>
        <w:t xml:space="preserve">A multi linear regression estimating the energy level </w:t>
      </w:r>
      <w:r>
        <w:rPr>
          <w:rFonts w:ascii="Cambria Math" w:eastAsia="Cambria Math" w:hAnsi="Cambria Math" w:cs="Cambria Math"/>
        </w:rPr>
        <w:t>𝐸</w:t>
      </w:r>
      <w:r>
        <w:rPr>
          <w:rFonts w:ascii="Cambria Math" w:eastAsia="Cambria Math" w:hAnsi="Cambria Math" w:cs="Cambria Math"/>
          <w:vertAlign w:val="superscript"/>
        </w:rPr>
        <w:t>𝑖𝑗</w:t>
      </w:r>
      <w:r>
        <w:t xml:space="preserve"> was computed as described in the methods section over frequencies </w:t>
      </w:r>
      <w:r w:rsidR="00CB1B30">
        <w:rPr>
          <w:rFonts w:ascii="Cambria Math" w:eastAsia="Cambria Math" w:hAnsi="Cambria Math" w:cs="Cambria Math"/>
        </w:rPr>
        <w:t>28[</w:t>
      </w:r>
      <w:r>
        <w:rPr>
          <w:rFonts w:ascii="Cambria Math" w:eastAsia="Cambria Math" w:hAnsi="Cambria Math" w:cs="Cambria Math"/>
        </w:rPr>
        <w:t>𝑘𝐻𝑧]</w:t>
      </w:r>
      <w:r>
        <w:t xml:space="preserve"> to </w:t>
      </w:r>
      <w:r w:rsidR="00CB1B30">
        <w:rPr>
          <w:rFonts w:ascii="Cambria Math" w:eastAsia="Cambria Math" w:hAnsi="Cambria Math" w:cs="Cambria Math"/>
        </w:rPr>
        <w:t>32[</w:t>
      </w:r>
      <w:r>
        <w:rPr>
          <w:rFonts w:ascii="Cambria Math" w:eastAsia="Cambria Math" w:hAnsi="Cambria Math" w:cs="Cambria Math"/>
        </w:rPr>
        <w:t xml:space="preserve">kHz] </w:t>
      </w:r>
      <w:r>
        <w:t xml:space="preserve">on 10800 observations. The results are displayed in </w:t>
      </w:r>
      <w:r w:rsidR="00823A6E">
        <w:t>Table.(</w:t>
      </w:r>
      <w:r>
        <w:rPr>
          <w:rFonts w:ascii="Cambria Math" w:eastAsia="Cambria Math" w:hAnsi="Cambria Math" w:cs="Cambria Math"/>
        </w:rPr>
        <w:t>2)</w:t>
      </w:r>
      <w:r>
        <w:t xml:space="preserve">. It reveals a high level of significance as the null hypothesis is rejected for all variables at high probability (P &lt;&lt; </w:t>
      </w:r>
      <w:r>
        <w:rPr>
          <w:rFonts w:ascii="Cambria Math" w:eastAsia="Cambria Math" w:hAnsi="Cambria Math" w:cs="Cambria Math"/>
        </w:rPr>
        <w:t xml:space="preserve">0.001) </w:t>
      </w:r>
      <w:r>
        <w:t xml:space="preserve">and the adjusted </w:t>
      </w:r>
      <w:r>
        <w:rPr>
          <w:rFonts w:ascii="Cambria Math" w:eastAsia="Cambria Math" w:hAnsi="Cambria Math" w:cs="Cambria Math"/>
        </w:rPr>
        <w:t>𝑅</w:t>
      </w:r>
      <w:r>
        <w:rPr>
          <w:rFonts w:ascii="Cambria Math" w:eastAsia="Cambria Math" w:hAnsi="Cambria Math" w:cs="Cambria Math"/>
          <w:vertAlign w:val="superscript"/>
        </w:rPr>
        <w:t xml:space="preserve">2 </w:t>
      </w:r>
      <w:r>
        <w:rPr>
          <w:rFonts w:ascii="Cambria Math" w:eastAsia="Cambria Math" w:hAnsi="Cambria Math" w:cs="Cambria Math"/>
        </w:rPr>
        <w:t xml:space="preserve">= </w:t>
      </w:r>
      <w:r w:rsidR="00792279">
        <w:rPr>
          <w:rFonts w:ascii="Cambria Math" w:eastAsia="Cambria Math" w:hAnsi="Cambria Math" w:cs="Cambria Math"/>
        </w:rPr>
        <w:t>0.64</w:t>
      </w:r>
      <w:r w:rsidR="001B227D">
        <w:rPr>
          <w:rFonts w:ascii="Cambria Math" w:eastAsia="Cambria Math" w:hAnsi="Cambria Math" w:cs="Cambria Math"/>
        </w:rPr>
        <w:t>, which suggests a reasonable goodness of fit</w:t>
      </w:r>
      <w:r>
        <w:t>. The fit parameters concerning energy-mass relation is monotonic and descending</w:t>
      </w:r>
      <w:r w:rsidR="001B227D">
        <w:t>. This means</w:t>
      </w:r>
      <w:r>
        <w:t xml:space="preserve"> that the existence of fruit attenuates the echoes from the plants in accordance to the single fruit and leaves experiment that showed that fruit return</w:t>
      </w:r>
      <w:r w:rsidR="00792279">
        <w:t>s</w:t>
      </w:r>
      <w:r>
        <w:t xml:space="preserve"> lower amplitudes.</w:t>
      </w:r>
      <w:r w:rsidR="00CB1B30">
        <w:t xml:space="preserve"> The indicator variables, </w:t>
      </w:r>
      <w:r w:rsidR="00CB1B30">
        <w:rPr>
          <w:rFonts w:ascii="Cambria Math" w:eastAsia="Cambria Math" w:hAnsi="Cambria Math" w:cs="Cambria Math"/>
        </w:rPr>
        <w:t>𝛿</w:t>
      </w:r>
      <w:r w:rsidR="00CB1B30">
        <w:rPr>
          <w:rFonts w:ascii="Cambria Math" w:eastAsia="Cambria Math" w:hAnsi="Cambria Math" w:cs="Cambria Math"/>
          <w:vertAlign w:val="superscript"/>
        </w:rPr>
        <w:t>𝑖𝑗</w:t>
      </w:r>
      <w:r w:rsidR="00CB1B30">
        <w:t xml:space="preserve">, vary between </w:t>
      </w:r>
      <w:r w:rsidR="00CB1B30">
        <w:rPr>
          <w:rFonts w:ascii="Cambria Math" w:eastAsia="Cambria Math" w:hAnsi="Cambria Math" w:cs="Cambria Math"/>
        </w:rPr>
        <w:t>−2.61 × 10</w:t>
      </w:r>
      <w:r w:rsidR="00CB1B30">
        <w:rPr>
          <w:rFonts w:ascii="Cambria Math" w:eastAsia="Cambria Math" w:hAnsi="Cambria Math" w:cs="Cambria Math"/>
          <w:vertAlign w:val="superscript"/>
        </w:rPr>
        <w:t>−8</w:t>
      </w:r>
      <w:r w:rsidR="00CB1B30">
        <w:rPr>
          <w:rFonts w:ascii="Cambria Math" w:eastAsia="Cambria Math" w:hAnsi="Cambria Math" w:cs="Cambria Math"/>
        </w:rPr>
        <w:t xml:space="preserve"> [𝑊/𝐻𝑧]</w:t>
      </w:r>
      <w:r w:rsidR="00CB1B30">
        <w:t xml:space="preserve"> to </w:t>
      </w:r>
      <w:r w:rsidR="00CB1B30">
        <w:rPr>
          <w:rFonts w:ascii="Cambria Math" w:eastAsia="Cambria Math" w:hAnsi="Cambria Math" w:cs="Cambria Math"/>
        </w:rPr>
        <w:t>2.99 × 10</w:t>
      </w:r>
      <w:r w:rsidR="00CB1B30">
        <w:rPr>
          <w:rFonts w:ascii="Cambria Math" w:eastAsia="Cambria Math" w:hAnsi="Cambria Math" w:cs="Cambria Math"/>
          <w:vertAlign w:val="superscript"/>
        </w:rPr>
        <w:t>−8</w:t>
      </w:r>
      <w:r w:rsidR="00CB1B30">
        <w:rPr>
          <w:rFonts w:ascii="Cambria Math" w:eastAsia="Cambria Math" w:hAnsi="Cambria Math" w:cs="Cambria Math"/>
        </w:rPr>
        <w:t xml:space="preserve"> [𝑊/𝐻𝑧]</w:t>
      </w:r>
      <w:r w:rsidR="00CB1B30">
        <w:t xml:space="preserve"> with high levels of significance (</w:t>
      </w:r>
      <w:r w:rsidR="00CB1B30">
        <w:rPr>
          <w:rFonts w:ascii="Cambria Math" w:eastAsia="Cambria Math" w:hAnsi="Cambria Math" w:cs="Cambria Math"/>
        </w:rPr>
        <w:t>𝑃 ≪ 0.001</w:t>
      </w:r>
      <w:r w:rsidR="00CB1B30">
        <w:t xml:space="preserve">). This suggests that the influence of the geometry of the single plant cannot be ignored and therefore an estimation of the mass is not possible in these frequencies without sidestepping the indicator variables problem as showed in Eq.(12). </w:t>
      </w:r>
      <w:r w:rsidR="00CB1B30">
        <w:rPr>
          <w:rFonts w:ascii="Cambria Math" w:eastAsia="Cambria Math" w:hAnsi="Cambria Math" w:cs="Cambria Math"/>
        </w:rPr>
        <w:t>Fig.(26)</w:t>
      </w:r>
      <w:r w:rsidR="00CB1B30">
        <w:t xml:space="preserve"> compares the energy levels predicted by the model with the energy measured in the lab experiment, for each plant and orientation. Where each point in the figure represents the amplitude measured in the lab for a certain frequency and mass against the predicted amplitude. The colors of the points indicates to which </w:t>
      </w:r>
      <w:r w:rsidR="00CB1B30">
        <w:rPr>
          <w:rFonts w:ascii="Cambria Math" w:eastAsia="Cambria Math" w:hAnsi="Cambria Math" w:cs="Cambria Math"/>
        </w:rPr>
        <w:t>𝑃</w:t>
      </w:r>
      <w:r w:rsidR="00CB1B30">
        <w:rPr>
          <w:rFonts w:ascii="Cambria Math" w:eastAsia="Cambria Math" w:hAnsi="Cambria Math" w:cs="Cambria Math"/>
          <w:vertAlign w:val="subscript"/>
        </w:rPr>
        <w:t>𝑖</w:t>
      </w:r>
      <w:r w:rsidR="00CB1B30">
        <w:rPr>
          <w:rFonts w:ascii="Cambria Math" w:eastAsia="Cambria Math" w:hAnsi="Cambria Math" w:cs="Cambria Math"/>
        </w:rPr>
        <w:t>𝑂</w:t>
      </w:r>
      <w:r w:rsidR="00CB1B30">
        <w:rPr>
          <w:rFonts w:ascii="Cambria Math" w:eastAsia="Cambria Math" w:hAnsi="Cambria Math" w:cs="Cambria Math"/>
          <w:vertAlign w:val="subscript"/>
        </w:rPr>
        <w:t>𝑗</w:t>
      </w:r>
      <w:r w:rsidR="00CB1B30">
        <w:t xml:space="preserve"> it belongs to. </w:t>
      </w:r>
    </w:p>
    <w:tbl>
      <w:tblPr>
        <w:tblStyle w:val="TableGrid0"/>
        <w:tblpPr w:leftFromText="180" w:rightFromText="180" w:vertAnchor="text" w:horzAnchor="margin" w:tblpXSpec="center" w:tblpY="362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2"/>
      </w:tblGrid>
      <w:tr w:rsidR="00972405" w:rsidTr="006E7A3E">
        <w:trPr>
          <w:trHeight w:val="9331"/>
        </w:trPr>
        <w:tc>
          <w:tcPr>
            <w:tcW w:w="10432" w:type="dxa"/>
          </w:tcPr>
          <w:p w:rsidR="00400C91" w:rsidRDefault="00BE5672">
            <w:pPr>
              <w:ind w:left="0" w:firstLine="0"/>
            </w:pPr>
            <w:r>
              <w:lastRenderedPageBreak/>
              <w:t xml:space="preserve"> </w:t>
            </w:r>
          </w:p>
          <w:p w:rsidR="00400C91" w:rsidRPr="00400C91" w:rsidRDefault="00400C91" w:rsidP="006E7A3E"/>
          <w:p w:rsidR="00400C91" w:rsidRPr="00400C91" w:rsidRDefault="00400C91" w:rsidP="006E7A3E"/>
          <w:p w:rsidR="00400C91" w:rsidRPr="00400C91" w:rsidRDefault="00400C91" w:rsidP="006E7A3E"/>
          <w:p w:rsidR="00400C91" w:rsidRPr="00400C91" w:rsidRDefault="00400C91" w:rsidP="006E7A3E"/>
          <w:p w:rsidR="00400C91" w:rsidRPr="00400C91" w:rsidRDefault="00400C91" w:rsidP="006E7A3E"/>
          <w:p w:rsidR="00400C91" w:rsidRPr="00400C91" w:rsidRDefault="00400C91" w:rsidP="006E7A3E"/>
          <w:p w:rsidR="00400C91" w:rsidRPr="00400C91" w:rsidRDefault="00400C91" w:rsidP="006E7A3E"/>
          <w:p w:rsidR="00400C91" w:rsidRPr="00400C91" w:rsidRDefault="00400C91" w:rsidP="006E7A3E"/>
          <w:p w:rsidR="00400C91" w:rsidRPr="00400C91" w:rsidRDefault="00400C91" w:rsidP="006E7A3E"/>
          <w:p w:rsidR="00400C91" w:rsidRPr="00400C91" w:rsidRDefault="00400C91" w:rsidP="006E7A3E"/>
          <w:p w:rsidR="00400C91" w:rsidRPr="00400C91" w:rsidRDefault="00400C91" w:rsidP="006E7A3E"/>
          <w:p w:rsidR="00400C91" w:rsidRPr="00400C91" w:rsidRDefault="00400C91" w:rsidP="006E7A3E"/>
          <w:p w:rsidR="00400C91" w:rsidRPr="00400C91" w:rsidRDefault="00400C91" w:rsidP="006E7A3E"/>
          <w:p w:rsidR="00400C91" w:rsidRDefault="00400C91" w:rsidP="00400C91"/>
          <w:p w:rsidR="00BE5672" w:rsidRPr="00400C91" w:rsidRDefault="00BE5672" w:rsidP="006E7A3E"/>
        </w:tc>
      </w:tr>
    </w:tbl>
    <w:p w:rsidR="00CB1B30" w:rsidRDefault="00B4740D">
      <w:r>
        <w:rPr>
          <w:noProof/>
        </w:rPr>
        <mc:AlternateContent>
          <mc:Choice Requires="wpg">
            <w:drawing>
              <wp:anchor distT="0" distB="0" distL="114300" distR="114300" simplePos="0" relativeHeight="251417600" behindDoc="0" locked="0" layoutInCell="1" allowOverlap="1" wp14:anchorId="7BAFE772" wp14:editId="155E6F7B">
                <wp:simplePos x="0" y="0"/>
                <wp:positionH relativeFrom="column">
                  <wp:posOffset>294590</wp:posOffset>
                </wp:positionH>
                <wp:positionV relativeFrom="paragraph">
                  <wp:posOffset>2579363</wp:posOffset>
                </wp:positionV>
                <wp:extent cx="6430945" cy="5124450"/>
                <wp:effectExtent l="0" t="0" r="8255" b="0"/>
                <wp:wrapNone/>
                <wp:docPr id="218" name="Group 2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30945" cy="5124450"/>
                          <a:chOff x="263321" y="-95239"/>
                          <a:chExt cx="5306182" cy="4562545"/>
                        </a:xfrm>
                      </wpg:grpSpPr>
                      <wps:wsp>
                        <wps:cNvPr id="219" name="Text Box 218"/>
                        <wps:cNvSpPr txBox="1"/>
                        <wps:spPr>
                          <a:xfrm>
                            <a:off x="263321" y="3837386"/>
                            <a:ext cx="5306182" cy="629920"/>
                          </a:xfrm>
                          <a:prstGeom prst="rect">
                            <a:avLst/>
                          </a:prstGeom>
                          <a:solidFill>
                            <a:prstClr val="white"/>
                          </a:solidFill>
                          <a:ln>
                            <a:noFill/>
                          </a:ln>
                          <a:effectLst/>
                        </wps:spPr>
                        <wps:txbx>
                          <w:txbxContent>
                            <w:p w:rsidR="00675B45" w:rsidRPr="00776E75" w:rsidRDefault="00675B45" w:rsidP="006E7A3E">
                              <w:pPr>
                                <w:pStyle w:val="Caption"/>
                                <w:rPr>
                                  <w:rFonts w:asciiTheme="minorBidi" w:hAnsiTheme="minorBidi"/>
                                  <w:noProof/>
                                </w:rPr>
                              </w:pPr>
                              <w:bookmarkStart w:id="160" w:name="_Toc470387482"/>
                              <w:r>
                                <w:t xml:space="preserve">Figure </w:t>
                              </w:r>
                              <w:r w:rsidR="00116EA5">
                                <w:rPr>
                                  <w:noProof/>
                                </w:rPr>
                                <w:fldChar w:fldCharType="begin"/>
                              </w:r>
                              <w:r w:rsidR="00116EA5">
                                <w:rPr>
                                  <w:noProof/>
                                </w:rPr>
                                <w:instrText xml:space="preserve"> SEQ Figure \* ARABIC </w:instrText>
                              </w:r>
                              <w:r w:rsidR="00116EA5">
                                <w:rPr>
                                  <w:noProof/>
                                </w:rPr>
                                <w:fldChar w:fldCharType="separate"/>
                              </w:r>
                              <w:r>
                                <w:rPr>
                                  <w:noProof/>
                                </w:rPr>
                                <w:t>26</w:t>
                              </w:r>
                              <w:r w:rsidR="00116EA5">
                                <w:rPr>
                                  <w:noProof/>
                                </w:rPr>
                                <w:fldChar w:fldCharType="end"/>
                              </w:r>
                              <w:r w:rsidRPr="00776E75">
                                <w:rPr>
                                  <w:noProof/>
                                </w:rPr>
                                <w:t>: Predicted against experimental results in frequencies  28[kHz] - 32[kHz]</w:t>
                              </w:r>
                              <w:bookmarkEnd w:id="160"/>
                            </w:p>
                          </w:txbxContent>
                        </wps:txbx>
                        <wps:bodyPr rot="0" spcFirstLastPara="0"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220" name="Picture 220"/>
                          <pic:cNvPicPr>
                            <a:picLocks noChangeAspect="1"/>
                          </pic:cNvPicPr>
                        </pic:nvPicPr>
                        <pic:blipFill>
                          <a:blip r:embed="rId165">
                            <a:extLst>
                              <a:ext uri="{28A0092B-C50C-407E-A947-70E740481C1C}">
                                <a14:useLocalDpi xmlns:a14="http://schemas.microsoft.com/office/drawing/2010/main" val="0"/>
                              </a:ext>
                            </a:extLst>
                          </a:blip>
                          <a:stretch>
                            <a:fillRect/>
                          </a:stretch>
                        </pic:blipFill>
                        <pic:spPr>
                          <a:xfrm>
                            <a:off x="346229" y="-95239"/>
                            <a:ext cx="4802819" cy="39328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AFE772" id="Group 218" o:spid="_x0000_s1314" style="position:absolute;left:0;text-align:left;margin-left:23.2pt;margin-top:203.1pt;width:506.35pt;height:403.5pt;z-index:251417600;mso-position-horizontal-relative:text;mso-position-vertical-relative:text;mso-width-relative:margin;mso-height-relative:margin" coordorigin="2633,-952" coordsize="53061,45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je9Q1gMAANYIAAAOAAAAZHJzL2Uyb0RvYy54bWykVltv2zoMfh+w/yD4&#10;PY1vuRlNhiy9YECxU6wd9qzIcizMljRJuXQH578fUrKTNt25oHuIQUkURX4kP+byw6FtyI4bK5Sc&#10;R8lFHBEumSqF3Myjr483g2lErKOypI2SfB49cRt9WLx/d7nXBU9VrZqSGwJGpC32eh7VzuliOLSs&#10;5i21F0pzCYeVMi11sDSbYWnoHqy3zTCN4/Fwr0ypjWLcWti9CofRwtuvKs7cH1VluSPNPALfnP8a&#10;/13jd7i4pMXGUF0L1rlB3+BFS4WER4+mrqijZGvEK1OtYEZZVbkLptqhqirBuI8Boknis2hujdpq&#10;H8um2G/0ESaA9gynN5tln3f3hohyHqUJpErSFpLk3yW4AfDs9aYArVujH/S9CTGCeKfYd0ukWtVU&#10;bvjSaoAaCgBvDM+v4Hpzun+oTIt2IHpy8Kl4OqaCHxxhsDnOs3iWjyLC4GyUpHk+6pLFasgo3kvH&#10;WZYmEQGFwWyUZrOQTFZfdzZGWTxOpmmwkY/G6QgMon+0CC54R4+O7TWUoD2hbH8P5Yeaau6TZxG/&#10;I8qzHuVHjPWjOpyA9oqIMnEHOOjgRL9sB/0ZdM8gyKbZJJuOAwY9ii8QGKezWepBPAJAC22su+Wq&#10;JSjMIwNZ9HVMd3fWBax6FUyZVY0ob0TT4AIPVo0hOwrNta+F4x26L7QaibpS4a1gMOxw353dK6cY&#10;UXKH9cHXZJJM0CTurVX5BMAYFVrYanYj4P07at09NdCz0N3AQ3BaK/MzInvo6Xlkf2yp4RFpPklI&#10;JxJAL5heWPeC3LYrBZFASYF1L8IF45p+tzKq/QZ0s8RX4IhKBm/NI9eLKxeYBeiK8eXSK0Gba+ru&#10;5INmaLrH7fHwjRrdoe4gX59VXzC0OAM/6AYUl1unKuEzc0LFt5wv3sWlFqyAX8cVIL2q4v/mVLjl&#10;tghb4OX2f9loqfm+1YMQr1iLRrgnT9EQMzold/eCIYHg4llDQEl2tAPn+CxJYQuy3uuFW1Bugv0b&#10;6bxUH+LyxZPrRui+clHugoOMnXHpL/AJPH2l2Lbl0oXBY3hDHUw9WwttoU4K3q55CS30qQxphqRC&#10;dWPasB39MPgznS7jeJZ+HKxG8WqQx5PrwXKWTwaT+HqSx/k0WSWrv7BIkrzYWg7x0uZKi85X2H3l&#10;7S+Zv5uRYab42RSatO9+cMjTYO8iEAJCgr5aZ7hjNYoVdOwXIITQtccDD+0JTQT6H+gpy8dpCnx3&#10;xtAIB3J8Po3TaQLnyPHZLEunsZ84b6Un71hwxYvgWTeMYHj6eLtBj9P5+dprnf6OLP4G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j/Pnv4gAAAAwBAAAPAAAAZHJzL2Rvd25yZXYu&#10;eG1sTI/BasMwDIbvg72D0WC31Xbahi2LU0rZdiqDtYOxmxurSWhsh9hN0refelpPktDHr0/5arIt&#10;G7APjXcK5EwAQ1d607hKwff+/ekZWIjaGd16hwouGGBV3N/lOjN+dF847GLFKMSFTCuoY+wyzkNZ&#10;o9Vh5jt0tDv63upIY19x0+uRwm3LEyFSbnXj6EKtO9zUWJ52Z6vgY9Tjei7fhu3puLn87pefP1uJ&#10;Sj0+TOtXYBGn+A/DVZ/UoSCngz87E1irYJEuiKQq0gTYFRDLFwnsQF0i5wnwIue3TxR/AAAA//8D&#10;AFBLAwQKAAAAAAAAACEAmG1vdqxlAACsZQAAFAAAAGRycy9tZWRpYS9pbWFnZTEucG5niVBORw0K&#10;GgoAAAANSUhEUgAAAfgAAAGdCAIAAABxc/bBAAAAAXNSR0IArs4c6QAAZWZJREFUeF7tvX9sbM91&#10;H3af5FqKFBmVncSKUzRFzGVRhnEcNHVcftO0lpUay9dYrNO+wrJVVkJNon8YZBw8uypowEAeKtgP&#10;cZZwgZZMYJWR/Q3KNimVlmTdyHJ/+K0d10WcmGHht3TStImrpK5dWJEiuZbYM3t2z547v+7MvTO7&#10;9949F8Ty7t0zvz4z+5mzZ86cefL4+FjIJQgIAoKAINBfBN7S36ZJywQBQUAQEAQUAkL0Mg4EAUFA&#10;EOg5AkL0Pe9gaZ4gIAgIAkL0MgYEAUFAEOg5AmtK9A+nbzyZX2+cPvS8k6V5goAgsN4IPFlzr5vb&#10;w8Pi7Gy43oNAWi8ICAL9RmBNNfpZp94evth6Lizf7yEurRMEBIG1Jvrbq+LkaEMGgSAgCAgC/UZg&#10;vYj+9nBqmEer/MPpi2JP1Pl+j29pnSAgCAAC60X0wzNYknh8fDVV4yf3xdZABoEgIAgIAr1HoF9E&#10;r5xpDm8XnUbONfzh7OOH13fbm2K36f0IlwYKAoJA0SevGzDM7J4XBzePMy8a9b5Q7+hGOlwQEAQE&#10;gTVEoCca/VR13707ONhZ9OHt1fnOaOpTM3w+2jm/Ypr+Gna0NFkQEATWF4EOEP2UxOe7mkpvWLdt&#10;nkzA9v58i5ltXt8Vc9vMxuZ2cfda9kWt7ziXlgsCa41AB4h+4+jVzcH4+KXSyG9fHhejCS6m8mtj&#10;OBRz+1oPZGm8ICAIuBHoANEr28vZZHS3e3h4uHs3uhDPdxnQgoAg4EaAopvIDSCAOHWD6Iti4+jk&#10;4Pz8/EA2OMk3XBAQBKoQmLpRy7U4VKorRH+rlPkbpdaHrqlyuzy4UpK9vmqIyOeCgCAgCPQMgU4Q&#10;PazATm02w6MLoPrQaJPDPWbZHx/IJtieDV1pjiAgCIQi0AGivz0cwAosmuaVBWd8PAhT64dnNwfn&#10;u2Cl2j0/uJEIlaFDQuQEAUGgbwj0acNU3/pG2iMICAI1EADdbs2jrxNoBMUSNXo9PgHrQTkHpMZw&#10;liSCgCAgCIQhsDSiVwaYsatOk/sxRC7Ay3SSD2uJSAkCgoAg0AEEuF478wCtWngsJQmzXJeBWAbR&#10;2+ITlGqhghVIIMkOjFCpoiAgCCRBgBTbqXZ7s308cHM9xOoaHG/PNeHHm2KXIgUE12UZRF+Y8QlK&#10;9QPnx51nT2Vna3CniaAgIAj0CQEVjWt8P7E2Cc7NAGeSeaRGEFHbR4vj/bijrpdB9FXxCcBwU1zu&#10;42+Yqp8wfepdaYsgIAh0BIH9vY+vpqYP15eGb/jG02c748vrmOBdyyD6CoDUbqbi2QVa6E/uDd9J&#10;vo8Zs6InlLM8ob3Ogg8OBhkbfRoJqyHZogB+xz+oAN2krwzE8HLt9AE12LRrq92grl8A9tq1gOgh&#10;aFlpBdYSZpL2MmMjtLfyBAGhHhZ8BI2efVPSc2vdHBOp9tMNPnTBftBJ3p0+LSD6uohLOkFAEBAE&#10;uolAeTHW42s42HJY7+P8V1pA9OrE7rnDkKzLdnPYSq0Fgf4h4FLeEyn1YYApe7x+apJan430X1kZ&#10;0QO9zxZeMQYx/ooZ3J+IH33YAGgoxa3YDbOS5Hw9QNBIjsCqxurF1QetbXE9T9dwYEdylp8G7t1l&#10;Z2HzmDCzIrn8ym30yha/sEMNzxY/V9QnsyuvoSpdT0hOgoAgIAjkQADPvmYXcOXUeX52qYOwuTps&#10;yNsqtTKNPgdCkqcgIAgIAlkRSKDOl1Xecm1hd+nV3uPNgd4GRfY2bdglr6fvQPQfCVGUdeBK5oJA&#10;zxDIwRhgl09A8aFAg5IOdB9u3nDKryKoWWgjRU4QEAQEgXYhsESWz9JwMd1kgVUyFQQEAUGgPQgI&#10;0benL5Zak1V5Miy1kUsvTFDNAbmg2hxVIfrmGEoOgoAgIAi0GgFZjG119+SrXI4Fq3y17UrOgmqO&#10;nopFNVY+R51bkqcsxrakI1ZWDTlrLQf0gqqgmgOB5nmK6aY5hpKDICAICAKtRkCIvtXdI5UTBAQB&#10;QaA5AkL0zTHsZA7iyZCj2wRVQTUHAs3zFKJvjqHkIAgIAoJAqxEQom9190jlBAFBQBBojoAQfXMM&#10;O5mD+Ifk6DZBVVDNgUDzPIXom2MoOQgCgoAgEIwARJzk5wiq+9nZHM4sSkkoVH1wiUUhRB8BlogK&#10;AoKAIJACgfJRgjfbxwM310NsysHx9s08SrEKTV81MRhVFKJP0WsdzEP8Q3J0mqAqqNZBYPh85DgZ&#10;tijUuYEwLfAzmyaj4nj/9CGmJCH6GLREVhAQBASBZSLwcH05PtgblopU58iOL69jmF6IfpmdJmUJ&#10;AoJAJxH4ho98MmO9b18eG2w+K25yP97ZGmhlb2xuF+P7SUSNhOgjwOqTqPiH5OhNQbVnqAK/4x+0&#10;i25StBGO+2bX7t1oEn6eVJ3yhejroCZpBAFBYD0RSKTalxdjS4d9l3EdbDms96ae7+sQIfr1HK7S&#10;akFAEOgCAsoef351W6qqWp/defZ0I6L+QvQRYPVJVPxDcvSmoNonVF3KeyKl3gMVOFSSs/zG0ckB&#10;GHoWzvO3h4PjYnRxNOV55mDvda8Xos8xMiVPQUAQ6DwCP/fR91nb4HqeqMHA8rvnPK/h2eOjcp6f&#10;XbvFzdzU83C6P3ewn4zudj1UL0SfqHckG0FAEBAEQhDYOHrF3OLLKUBDv9p7vDnQ81FkP78Wy7Ys&#10;J2XiuXvt9LgUog/pmR7KiH9Ijk4VVHuPamZ1Hqi7nvsNeGhun6A5x3bJmbE5RqbkKQgIAitDIMeZ&#10;sWCXz0zxHC6w3oBeH874IP9ia/LK5Hk5M3Zlo1AKFgQEgc4hsESWj8RGLcfaWZ5nJKabSFj7Ii7+&#10;ITl6UlAVVHMg4MwTWH5wf+Jxw5+nFKJfar9IYYKAICAIpEJAhU4oFptsPTEtxUafCvOO5ZPDjtkx&#10;CDJUV1DNAGoRi2qsfI46tyRPsdG3pCNWVg3xD8kBvaAqqOZAoHmeYrppjqHkIAgIAoJAqxEQom91&#10;90jlBAFBQBBojoAQfXMMO5mD+Ifk6DZBVVDNgUDzPIXom2MoOQgCgoAg0GoEhOhb3T1SOUFAEBAE&#10;miMgRN8cw07mIP4hObpNUBVUcyDQPE8h+uYYSg6CgCAgCLQaASH6VnePVE4QEAT6hgA7LGQeY96z&#10;p3Xa+lIS7wkjDrCE6Ps2igLbI/4hgUBFiQmqUXAFCvcR1fKZsTfbxwM310NsysH8fBEwDqozSKom&#10;BgNZIfrAwSZigoAgIAjkQWD4fOQ4Alwp8y/OYVpYxCwenk1GxfH+qfOQEVsdhejz9JzkKggIAoJA&#10;cwQeri/HB3vDUkbqNKnx5XUM0wvRN++KTuYg/iE5uk1Q7Suq3/Rj1zmaNstTRaHU2Xz20eR+vLM1&#10;0Mre2NwuxveTiBoJ0UeAJaKCgCCwVggAv+MftJpuUiCwiC2s1mN370aT8POk6pQvRF8HNUkjCAgC&#10;64lAItW+vBjrOTlksOWw3pt6vq9DhOjXc7iqGN9r2vKczRZUc6C71qgqe/z51W0JV7U+u/PsqfMk&#10;cEsnCNHnGJmSpyAgCHQeAZfynkip9+ADDpXkLL9xdHIAhp6F8/zt4eC4GF3MTgIHUbz83vVC9J0f&#10;jtIAQUAQyIHAT33nU2u2rueJ6gDUvXvO8xqeofP87NotbsjUc3uo3qkLBHxUL0SfqHe6lo34h+To&#10;MUFVUK1GYOPoFXOLL8vDFtirvcebAz0XRfbziy3bwuOwRVwh+up+EQlBQBAQBBCBzOo8TAJhzM36&#10;YxofATR7X0I5HFwGsCAgCPQKgRyHg4NdPjPF8y4A6w3o9XGMb00jh4P3amTXaMxaezLUwCssiaAa&#10;hlOcVBtQXSLLx4FD0uCHeffauVlWTDc1YZVkgoAgIAisGAHmngNbaLc3nR6XQvQr7ikpXhAQBASB&#10;mggMz8gd58WWb3Ot2OhrIizJBAFBoJ0I5LDRt7OllbUSG30lRCIgCAgCgkBPEBDTTU86UpohCAgC&#10;goALASH6NR0bbfBk6B/0gmqOPhVUm6MqRN8cQ8lBEBAEBIFWIyBE3+rukcoJAoKAINAcASH65hh2&#10;MgeJypKj2wRVQTUHAs3zFKJvjqHkIAgIAoJAqxEQom9190jlBAFBQBBojoAQfXMMO5mDeDLk6DZB&#10;VVCtRmAabbJ8vXHqjFIzza+UxH/EiL18IfrqfhEJQUAQEASSIlA+M/Zm+3jg5noIaDM43sbzRfCI&#10;kSdVE4NRVyH6pN0nmQkCgoAgEIvA8PnIcQS4UuZfnMO0sIhZPDybjIrj/YrfAFoVhOhj+6Qn8uIf&#10;kqMjBdW+onr8s2/maFp1ng/Xl+ODvWFJUB0YPr689lt7ylkL0VdDLRKCgCCwnggAv+MfNJ9u0kNx&#10;+/LYYPNZKRB9eGdroBW5sbldjO8nERURoo8AS0QFAUFgzRFIpNqf01nfalV2927kizGcAHIh+gQg&#10;djEL8Q/J0WuCqqAahkB5Mfbx1ZHryBA4OMquu5t6vq9kIfqwfhEpQUAQWDMEXMp7IqU+DE1ljz+/&#10;ui0Jq/XZnWdPncdJWXIWog+DW6QEAUFgzRAYfeMHrC12PU8BD3OYn7nLbxydHIChZ+E8f3s4OC5G&#10;F/w3ADtR0FEJIfoUvdPBPMQ/JEenCaqCahMEHk735w7zk9Hd7ozch2foPD+7doubkqkHWH73vKpU&#10;OUqwCiH5XBAQBDqFQMKjBE0rTU51XrPPvLFfXLiN9ygMvwBebr7au3pytcdc7SkjgkKIvlNDWCor&#10;CAgCVQgkJHoqChh/aRQ/LRT0dDt321rvFJYzY6sGS98/F/+QHD0sqPYV1aWz/IutpA6XYqPPMTIl&#10;T0FAEBAEaiGglmOB5atsNpF5+4kefhGEX3ViqkXWVsQFAUFAEOgvAsDyg/sTj1t93aZXaPRbo8k8&#10;ZlrF/8loq24dJN0KEBD/kBygC6qCahMEVCiEYrFpNjpGpbtsMd006RdJKwgIAoJAMgSUIyW7gs03&#10;kG4R3dJaG/G6SdZJkpEgIAi0AYEcXjdtaFeNOojXTQ3QepVE/ENydKegKqjmQKB5nuGmG2OX7Wyl&#10;VtZgm/eC5CAICAKCQEYEwokeKqFWCRa8PrUn3RxkrJxkLQgIAoKAINAcgQiiBw+cyWhHkT1bDB5s&#10;ibNN815YQQ7iH5IDdEFVUM2BQPM8I4geCts4evUIZD8+HsSfTtu8rpKDICAICAKCQA0EIoj+Ho+u&#10;ErKvAbMkEQQEAUFgdQhEED0z0SuyB/M8aPaD4/vVVV5Kro+A+IfUx86dUlAVVHMg0DzPcKJHX37m&#10;lj+Nkixrsc37QHIQBASBNUKAHS4yjzBTtQe2lKSOo2Ml0d+enj64+2D4XCIfrNEIlaYKAoJAEgTK&#10;Z8bebB8P3FwPjuyD+XkkytMRziCpmhiMOlYSfTEzzTtaN7kX002Sjl92JuIfkgNxQVVQrYMAKMyO&#10;I8DV0SIvzmFaWNhShmeTUXG871PAzTpUEz2LsWOJZFl9hlWddksaQUAQEARahMDHX//4amrzcH05&#10;PtgblgpXB4aPL689ppYaGn1R+pExGY1ueNgdMdKvpvulVEFAEMiPAPA7/kFRdJO+WBW1UmfzWSmT&#10;+/HO1kArcmNzuxijF2TgVa3Rbxml8Kxlw1Qg0G0TE/+QHD0iqPYe1USq/SIWsbKT7N6Nkp4nVcN0&#10;Mzw62vB03sbRUflXRY6OljwFAUFAEOgTAuXFWM9JI4Mth/Xe1PN9+FRr9H1CV9oiCAgCgkAgAi7l&#10;PZFSH1YLZY8/v7otCav12Z1nT30auJ55JdH73SthSfi0XIew2ovUqhEQ/5AcPSCo9gnVD25+h7U5&#10;rucp2s4c5mfu8htHJwdg6Fk4z98eDo6L0QVaWkx5ey0qiV7cK1N0n+QhCAgCgkAVAg+n+3OH+cno&#10;bndG7tOtqeA8P7t2i5u5qccubyul8oQpcNb3u1CWXDyrGlLnczkvpg5qkkYQWFcEEjKGaaXJqc5r&#10;9pk39ouL4NMElW5vyhMUAUR/WJy5zyO8PfR+nGKoJey2FNXpSR6Cao6OFFTbgGqOXgDGXxrFTzEE&#10;Dftqr+okWIa2XT7iKEFxr8wxdiVPQUAQ6BACS2f5F1sRDpfA8hXyfo0eVmIHfvfKJXRVjvl5CdVu&#10;eRGCao4OElTbgGq3ewFMMIPLZ5Ngm41XPlCjHz4t9nEFIDqITo0OVwvIdQKz1ShKkoh/SI4xIKgK&#10;qo0QUKx9f+Jxq9dyD5av8LqZBp5X10V2xldOQ+NGIEliQUAQEAQ6jIAKhcCCi1Wq1+HylYuxOmpq&#10;CpkS8s4o/NdFBfSY587BQXFenBjrD93+IdbhUSdVFwQ6iYAwBnVboOnG0s2Gjp/C2LJ5Mnl8fPVc&#10;zhlf3vdKorLkwFpQFVRzINA8z+oNU64y5ozvdr0Mrt3GcBizmzc4XxEUBAQBQUAQKIpwoq+IhZAV&#10;TAqEj6Vob+UJAsJ/r1U+IdCiUgnyfpwF1dhxGDKisnLLmmQeTvTF/fFgKc43FuQpAj5+pr2VJwgI&#10;ASf4CBo9+6asCR3na2YE0W+NJgvnm1VRfj4kJGdBQBAQBHqKQATRKwRoKXZB+SkWY3sKrjRLEBAE&#10;BIE2IBBB9PfHLw8PyaQ2c3o/uEmwGNsGINatDuIfkqPHBVVBNQcCzfOMIPqiOD8/hxLBgX5xamxK&#10;mlc/F1Lm1xwdyUEQEAQEgcQIsBjyc8W5amtUKUkdI0oM0c9Ov5ptkq1TWmLAJDtBQBAQBLqIQPko&#10;wZvt44Gb6yFk2WAeph50bBWavmpiMCAJJ/rhPFjxzE6/d4WzkRB+F8eZ8lzqZL3bXWlBNUf/9B/V&#10;4fOR42RYdYbUi/PSoR/Ds8moON4/fYjBOpzo0Y8eJpfZhceR7Iyey+HgMYCLrCAgCAgCwQg8XF+O&#10;D/bKJKvOkR1fXscwfTjRT/3op6dNcSN9cDDN4IaJoCAgCAgCLUPg7td/NGONVHAync1nxU3uxztb&#10;A63sjc3tYnw/iahRBNETwQu5RwDcVlHxD8nRM4Jqz1AFfsc/aBfdpGgjHPfNrt27UcQxI3XKDyf6&#10;4ZkQfB2EJY0gIAj0B4FEqn15MdYTgH6w5bDem3q+D+Rwou9PV0lLBAFBQBDoBgLKHn9+dVuqrFqf&#10;3Xn2NCYSpJ/oIwKZPZyelivTDRjXtpb992RYRdcKqjlQXxWqLuU9kVJvhYo5zM/8GTeOTg7A0LPw&#10;blRHNBWjiyPkeXKP8bs/ikafY2RKnoKAINB5BLbf/WFrG1zPmzf44XR/7jA/Gd3tzrh7eIbO83N/&#10;x+KGTD23h7vwTl0g4KP6isPBD6duNmFXydczLEmQlJwXEwSTCAkCgsAUgYSMYVXe8xE970DQ7feL&#10;i+CFUdDsr/bcx/NFHyW4/LGUsNuWX/nWliio5ugaQbUNqCbsBZPol8PyU5OMhbhd5h4IPWZVtAkK&#10;IfocI7MDeSb8MnSgtcuqoqCaA+lYVGPlQ+oMjL8siofqAMu/2Io8k9s6MxAUYqMP6WWREQQEgbVG&#10;YHksr5Zjo1ke+gb8MO9eOzfLCtGv6fBdlSdDv+EWVHP07xqhCiw/uD/xuNVr+IIaP1+ChS2025tO&#10;j0sh+hwjU/IUBAQBQSAaARUKoVhsmq2OUTk8I3cc+BXgCfIuNvrozpAEgoAg0GYEctjo29xeT91q&#10;2OgjNk91FJS1qrZEZcnR3YKqoJoDgeZ5RphuptErJfp8c8wlB0FAEBAElopABNFvqSMEZ8eNCN8v&#10;tZekMEFAEBAEGiBQ00YPi72zyPTBO7dqV1IsbrWhk4SCwBoiIIxBnV7DRl8aMOroK3gwVtacJ/EH&#10;GK7h4JMmCwKCgCCwKgTCTTfzxVgMrwZbbhcHTeFx4dW+QKtqpJQrCAgCgsA6IxBuuplZaxRYQPGm&#10;xabOrt0g5OWHWBBMkUKCaiRgQeKCahBMkUKxqMbKR1anS+J1TTeoxdvs8rdXwWEuuwSU1FUQEAQE&#10;gc4jEG66KQoIj+ZeelUxk/MvzHYeb2mAICAIrDkC7HCReYz5Krt3KUkdn8dwoh8+37o6NWLmUAXq&#10;FL7m/b3S5q9R/JAl4iyo5gC7j6iWz4y92T4euLkerOKD+XkkeMRI/IJoONFDD96hkw1bd1WxGbDK&#10;4GAvXJ9jlK9znr/yJ59i8+GG7jVAuIxHEnNAYX6DbynPkFJcMuvcU9L2RggoL8bx/cSahzogthRr&#10;fng2GRXH+6bW7atCBNFDdLT5NARuNlNWf3h9V8wOI4eq3r2IK7sRNJK4Xwho7GmSMmdkF7lrz630&#10;baalnGkasM4lfLIRru/X6Ktuza9+7mPVQjkkHq4vxwd7w1LW6sDw8eW1MyaxpR7hRH97VdzMo6Nt&#10;HF1svdbOAt/Y3HbNSTnaL3k2Q6BVUVk0hvXQqHUCsCLhIn0XbC69vlLH5xm2CtVmA6RFqVeIKvA7&#10;/gEcdJMemqllRGPzWSmgX890aVYskG0Rx7bhRF9sbQ18LVTavVyCgB0BP3dz1TuVsvw1f/kas6Wb&#10;qL6prEa9bKPqIMItRCCRar+IRaxs4bt3I1+M4QQwhBP9cPP+5VyJV4eVX85OM5kFu7f9wkhQP8mi&#10;WwiYFhioP1fYTQL1Myb/FO41YXzrek7QaZnwCYBy0HD2zxPC8t0alu2rbXkx1uOwCAdH2XV3U8/3&#10;tTJ8wxTkQnum1I6pp9dvwPbYYmdnZzweqyKs26gSICzbHxKAmDQLIGuT6SpVYJNJeT6uCYCeY4mV&#10;84S1boGtx7Su1uFHtX8iBNZBxJojkIoxPMr773jHh+rXc3aMlOeYEJ63RVo9unwWcqYsQRFF9PWb&#10;1iRlqm5rUgdJSwhw5iVmbIIPEah1JgjJWfTrEJTWRyYhY1i5vhHLQzd4iZ606YWnzfRR+S2Yeviu&#10;JevB4KrDa+yMnXrMiwfl+nxdbC01VyxjFXkz16jVzvWGX1rfdwRuD3eLqbu68pafs63ajEonBoJB&#10;HyQ0llehhP1XuI0eVn/nrpRVmcrn7UegnidDDt25eZ7NJ5tU/VUP1VSl9zWfVqHaVJ2HTto4evXo&#10;sNsAp9s/UWQ/v7gE6N9Xe483B1V9H070w72DnWdPnaeMVxUkn/cEAdfqZe3maVZ4Tz6uKSFqqvDP&#10;Cu2ZM2rjKQkTIgC0jn+QJ90kzN+a1dR4Anp7iBEfJo0QsSKc6Ivh2UXxUt8S9XB6qvnT50ZB8l85&#10;Apzro0jWX/NKkqVlUs2LhpzrK5Hh/j8uI1JlNShhuGRlxUSg5QgkUOSDW6g0/tSxBsKJXq0gHJ/P&#10;gyDMg/EMju+D6y+CLUIgSfyQSu0eHR+TTwac8YltzfUDzsjaZGBytCe51m18ttDySYJqi0ZJO6qy&#10;nqiCX+XdzIU9QTeEEz1suz2YBikuXZPRVoJaSBYdR8Dqz256r6dlfNNdx0rBVr3bdNbU6uZfIg6f&#10;FTresVL95SIA7jPzJVhYFJ3tUUpRBXGvTIGi5FFGwO/MnsTiYXWrd3lqmv2jSfpdPGkO8MwZMgTa&#10;g0BC98rlN6q0WekocE202r0yiuin1ht1hOCro2JxG1iX2pB1uttqtzp3whWimoToXfhwynbtsaqB&#10;rcn11q1Vy0HVP4/WaF3Lk8SiGivf8uY3qV4NP3rYF7tfXDxORtuqYLVeoIJlDsSzvkk/tDKt337t&#10;r7KWtklW1oL8xh/rKrGZpIYFSXMNqlyciOrYKEcg/3pyVLkfe8s3R8mLcHcRCLfRQ/TKk/IvCRUs&#10;szi/Eq+b7nY/r7lrjdF8rq1/0jqnJulJWBuxQE7UqDztakGNecLaXg0fK+3iQ5CkG3j7E//15/Gh&#10;lq2LuD05C9fXHordShhuugFHysnR0fDh9PD66RkyvrY1N1PL5YdYJmBNltcKCjd5L6GGLgWf810s&#10;BaMNxGRMq6GGVwD48UNf+kntCbzFh+anyMtA0N/yb74daRouvIdX4m7MgSwzJgtryUGeqkrCvGJY&#10;KBYHz6liWs5aW1bVm6nKFcYgJOvEugEL/cvNV89fz4geFw1yRTJjfS7dluoL4Mon0C8ldzUC8ydq&#10;5rTe0GztmS3MnE1KterFLsKtbKZG/X55EAYcTOLmFK/lQLMRTQCVVeqWgDBGI6KHxLQijBmVDrjK&#10;Nhak27JBu8iY26A1asu6dhrbtFidPTz/wKnCpFSP9QMp1cO5ZvX8LM81ek/TKsU8vzzCEWutpDCG&#10;SfThNnqVlgdcAHf6oL23rR0OOSuGX36TAuAJ/vHC6a35EWXiSlK7EVr8EOsyJmbusXfXLj0qIdUt&#10;H8ubzXTVkOvpeO+yeyBlR02TmAQuuuHVwIfWj7TakrmGnpvV9tQ8qneWINyqWDdLaG+OIsJt9DlK&#10;D8qz5fMz2j0r1TqT97Vf0CYWZrYJf3THokoKL9m1uX9hFJ0F9XpZyOrLiDSqsb/5cyTH9OCy0X/4&#10;8VP/4Nt20fKuGfqt5Iv5kPke5xsCk1vzOR6YMw0580cA1+g5xVsXD2p0x5KTxI7VWPklN2eZxdWx&#10;0VvrN1uizVn3NndboNOCfyZoAl7tZbR6qFrXLXOzvMlx+ISbm/hbpEurQA7S59VDVF3TD4wWPgH4&#10;+x1bB1zPZwKt/pghTQ9krKck5oqxdcC4JoBAc1aTARySNnasxsqH1KGjMrWIHvdL6S3ObqhvbbeF&#10;szxiFijvGVIJNXqzFCs9oZjf/WbJzjkaicd+A/NxPadLq8rvIlneBN7FNCtYl39pAQD53fTe4dOh&#10;dcFWG5Za9bR5NBbnFcq3ljFmmFiItMqppZQkgnJrbJhS58RuY0x8dq1zrJsQbdpqGzW/AyBmzY1b&#10;gUnAbxqu9wXDbzXXzV33nhnCz6GuT/lzuK8kYqxYZVkugUy/P/iqjLlCE/KEaJdoHU03XD8wSyEG&#10;B2FuHUJJaqx1uciaOaYye5+e+AHMBG+9Ud3iVOUzY2+2jwdv6JGBqfbgAzNg3KvOIHELO9ocbqN3&#10;hlPIjWbL52fTRu93aSB5l5ipvuVGWPty1tPQNZO0WWdrtlw9p3uS9NTEFOYl8spomeBbzzxRw17h&#10;X6HRPo2148XKcxwqPTV55mjwCRxs1o6zdkFghgnFWs4YtqMEPacLLv3M2NvDN14/50dYJewaX1Zt&#10;77YUMLiMpOEWgNhaaKh67N3hOWv0qv1EsFI/l+GMHDLZ+G04lTmYXM9prvKHBW+Oi+jpRxifvKMs&#10;eP4V+0pfTKikuQhMNefVi2L5wCERhaEnz1gGiJUPac5nPnPzrnfthkhWyzio+/7E5sdonQKCTwev&#10;YbqZHjxyrcc7kINHtH6lr7H5ixslNQF4a/4e55L0KZfUyMJaaPWAYxL4nfRTZ2WGplXX81U3ywo3&#10;FmFN/DacSuVUw5AWPylzfBJi9ODIkBWOOJrP1q4Z3SRfLU/+VvOzpLd4g+VaPTXhIT3XjIqVcFX2&#10;vimQI88a1WiSBPgd/yATummSoT3t7cvj8cHe0PYhRCve2Rpon2xsbhfj+0lERcJNN/al2CXsmsox&#10;P0cgFCNqkoL20zhKm6ss2aXuhSweuFBtYsYJN4vXmFFMDb1GJgQpDwyAbG5GF4DnXB22om3aVfCJ&#10;XxN39azVSkOLrlgZcrOhqQ5uKo1dFGsBha0VMLseizB/aVX+WsL8e6DRI8VrV1PVPmoxFkzmL7Yg&#10;XnA5SLDaugpnhFfuZKrjdcOj3FDL19y9ko+AtCReyfJ+gRCud+VgKuZWCuBEU/mtJsO3ZgEPVPo8&#10;LB9r8NHo2wVC5ebShh0UlZy43iRQP57mWoWffInWrXYt7aFp7jNtd1HNTCWcUDXMRvR2O40FAbv1&#10;3k7/ZvI6RJ+qG2LzSdhtsUXHyi+Z65to9P6mmVYRk/0xhxpLlyY3abq59S2fV0wBnqc5eWjzhMds&#10;jY0ig3WlZOwI4fKBWj+fsz1ETDm7eqpJVT06QSq1PWH1UjGGleWxno2Ues/KaxjTB5voizo2+kKt&#10;FkPCqWcPu03YQ13PihwfTQ9IzSTKBegjUw0ngy8RkEtV10zDIUgCI/gVanNx0vxWx37PMU+tXK0m&#10;8JamTKBafMupHN9iG1GA8uQJSQAfogOixt1mRAFEGNvlQRs/1QTCf0i5Op0GBje4U2/SjOXpO77c&#10;UjkMKseAP4fY3q+sT6sEXGzeiOWrWgi6Ol7zkz42jk4OznfprYo4NjguRhdozEEiLiWwlhAR60YO&#10;HqnqI/W59QvM7bZkh6Ubv0mXO2xA/toar3XJ1/xhwYlVo1r8qpsC2Fj+UfNvtacaHFvkYiJleovJ&#10;6a12T+DwhETrLt3c+hwBJK63zt9aRyPpwxcuZLJ3TQ9A7tBG+j1hTkLmBGkdk5X2Gepc7cb/PGT8&#10;55ABVHNk28Y8bw+V6V1d4C0/p3oVYkw5z88uJTGz2bPNTZPRHSWwtCx8Mfb28LA4OyvFo58uKsAm&#10;qsolgUaQpvoh1qgStRIv2ZKj1ZHYhP+W96vwnlY2Z3mNRFwLelmtJVHdGK6eU7auscqdbUxjFy4F&#10;u+qmGb5NYQyT4PLn0Z7jmLQWBwVR5ubirVltfFLpRxSFuVU4lgFi5T01NK03WdV5VpPofUvAxnAE&#10;oLZqW8N0M9ja0gEBz5/mvdjXHFbL8qTeulT1WNhrzxBaQdywYDUEeSjP/1ENXvaDkLAHtUmXg0lm&#10;Jb9ujkk0Yfrtgs/NCvPncM/tWtyQxbfgWn9I8dKxIP4kIVCxwzK3PNA6/kFBdJO70Kk5BvT2KAUa&#10;PDS3tSMAeT3DNXplDZKDR6L6OPcXAOkDVSqzrHZq9CaASBka6WOj4CNULfEVfwSYKj+neJ6QlxXo&#10;ReOK+xjV7ySsacHaZInqsFZJ/pbr8vA88LcOoZFw+IWgl3yirYc5pEqo0deuQ/OEMSq90wmnhkav&#10;zgPfu4KgC+fHA2UsguOlIF7DCnbKNodwWTlo5lperPVbEfhVoWxJiTN/PvOsSImurZXH2m08FKN9&#10;BG81tRRRIm9x2g1krjFalyux4SDMtxFpW4pAgOMD97iTiG9EwvvaiFFanoPpnsirwX+vgCQXjsU/&#10;+QCvnGMCh27yivU4w8HWzt1r8HupupT+b/G015JFaPRVBeb6vB/zc0L1KgRo1xfPyjt+OgtkGfOH&#10;haZoa1qh9VcIUjBhRfdkg6aPUME3oSAl2tMoSkgTZBIEuP5uKu+einGDOM5S1i62/prRJLV+jxp1&#10;9MsJfz1YO4IXh12wBBt9yIDnMh1mDKbGB2n0VZ6a4kcfO3gayUd93xqVNE3sV6+QcbQvg4vpwlne&#10;Wm0XmzdvIzXTQ6+eUlxLwa4klTh4Vrx5WZiPibZWH09xOJa4XQuFXYRL8nSDbdRmUxwz1oVibgsi&#10;a6Frok3Ss1omscQdK5+jzrXzpONaqyIXqxK0s13NJEL0tTuiZsIorqevU1RhpPaGpDK/DNxWbn7h&#10;PXlGNS2kbiEyyHQkGUvcHkK3srC/SlEWnsCqVk4tVl4OgU6TqVTJKwVqFBqVJJa4Y+WjKtMt4To2&#10;+m61sG215YZ1V900mUC7J09VmYQoCU6806qBdmHr0qgfTI8zTPKEZEbXuNU1M5Gx28Obmoz5FlsR&#10;YgsCMc28biJgzcdMFTJ5uBoVPvWiJLyaf1hzEuBveaOoLE2S0lqF2/b17H19xEa/gi7mKhLd+396&#10;Qy01OzW3X3vaoOnpJrlbTR8h6qRGf+Qeg8/NHyWaCVibHiqX+yDPQGdzaqPZCvNHQGBLuWXGhbY2&#10;2YQwNWbF6xBSkH/IcpuMVZIPuXqjnxtzrDlo9n1tkqhUR+rVilKJRm9CIUTfcFDVTG4uXbr4kQrw&#10;2HNCll79FTXtCYEMCNlq3KTxHbSUPCMrwSI3Sr7oqq1VujKhClfanSoFtCLMldXKhpCAuQZLZnrP&#10;oms4+FpNNF3eHBjhyr6/jVGrL6ZwVq4Xok9N9NaAluFfgjDJ/nVbqi8bx8/85oRrlJXUabIJzTqu&#10;RTyP2ktqrKZf45xBHIczhCbsMnDXZsawMahPZoGpzAkjdz2hRI9GX2PgWQm9UqPXGq7pKFlZHoru&#10;H2PUG28cCn+sGxYxZx5oofQfnOovrwNcPWvXs4cJa3zZKlFI+80hKwoRMRpwkUTMG3jOt1ZyMao5&#10;tRqZjr/SW34D99QoEtbShtjfK6ELFNAq7Erlj8qSluVdA8mzGsTHCdxXDpvKhaVKAd6PIcJWYNco&#10;1k3gcIwXqzDdcJXdVN9xr2zURt34GvZwfk7O9c1NN9gv3FBO/nNNartkVa7G6EqbJJ8uib2grdMQ&#10;jdKnOMt6GJxLojDnYkpuZhJl+td+8DUEORbVWPmG1Wtz8hrulbOgZuVWBTn1NwSil93mstGbWLns&#10;m64vnnVxtbILrGuhUXbYyiJQoFKLDMynnWJpx2qTVVMNZ6vtvpK7NZD9U0i+HolFNVY+X81XnnMN&#10;oredJVW1LytJO9ek24j6SWvj6Jmal1V34+uiLhu9aeb2eLyEBDmJ6uV+E30UFH7hJj+ktDk1JKs+&#10;9cuaMEbIYKtB9NNtWFd7i5jE0yDFxcg4zjCk/BgZ6bZAtOqtvjZnec9ksG6mm8CeqhQLoebKTPD3&#10;U2BWQvQheKaRiTozFossJYEYY6H28lobpiD+PUQ1o2spLJ8G2dbnQoucphZPTyq/sfXW+jTndGts&#10;L6oD/5T2LrmmCuKO2qtwafvNCnLaIlLlpq2a1ss2HPY+sXw9rJaeCsiaXTfbx4PpyX3WCzTs6bkf&#10;s0udQeIWduQhfvRL7+JygZX0rell/u9kPaUeiiBfdav/YqUnu8b1FHtyxeCy4jnO/rXKJqyX9tcn&#10;t4lry604KuDVHD+Vpj/N9N+kvcvp31hUY+WX04pFKRaLt8cI7pC+fBZiS6ml0S8bj/6XF8Ly2pfZ&#10;n0RT6q06vkbK+Jb0elrL5ZvyK4McmAF+Ic/as06qjicVXgMN3/KHKMmfmzKYJLDLkjTB5Q3JPSM1&#10;mnZp8dYk/GGSCvc4ky9++s+vpnUP15fjg71hqfCNp892xnGO7VEaPRqKpiHSisXt9IzajFfb5+e6&#10;Ta9NGZUqGDIsRprF2tETXlmXbZ2rhJCwUp3nefIfBPVMSXXh1NPVhtdaAc3Y7eqCVY3VVfnDpOos&#10;fz6xqMbKe0o3+f2t7/mupq02dXQVhRJOgrVZ3u1ningSlGpXR6OXw8GbdnA5fSVfu4qrpDBgWL6D&#10;CeTpCc/TZVvnyizKaJIuBrduhkoLWmBulRAF5kNi1t8EZiZgRY3NOYl87bGUpPTcmawKVWu7Eqn2&#10;53TWt1r03L0bTULXV+uh7d8Zy/O8vSq0IwnVD4ji/Oq2XsmSqoFTOfEONyZYLRVWE0Qg9pzdiOut&#10;e0S5nQcyX60uDxXITXy58w/sIBHrLALlxVjPSX1w0NT4fmJp587WIKL14UQvh4NHwBouyo2qsfTh&#10;ovvw0qMkges5g2uRCaKyWoJwLJhmlazm7yXMIksAR4oIQcClvCdS6kOqUBRKnda16YfTF+c7z57G&#10;GM3DiX7jafHikGnveLjJzuh5eZ0grPYixRDQuJ57Jfr9Q1aO4so1dz8CuNhI8JrEbYXa2h2uTLQK&#10;SFSWHGNyVai6zPEJzPRumIBX8ZqT7cbRyQEYehbce3uoPNsvjpDnDXl71uFEL4eD5xjDvjyT+HhY&#10;T9CGUskj3lUDTpEko1XJY7lOUvlUiHNCR5XcRfFWr5XmPw5SNUTy6TkCt4dqUVZd4C0/53bYwKTe&#10;zncwKYlXRPMWeRtGUV43qwE54Rr6ahrgLpU7S2jezQmrSuHgrf4zoJVj0cTanNdcq5qaPBcLdFBJ&#10;2MD2ZNXjsbpCkGNRjZX3NC2L100QlLFhxOzytUIgGPVbSjj6HkavRCA5sSb3EtH6CrnbE/2GqhTC&#10;8kEDlQlpGvE3fOSTP/fR98VmIvKCQCACCYmeSgTGz2qx4U1DN/bwQAce+RpEf3t6Ojia/WCY1wpK&#10;2C8u5j8jArshVixHt8XWIbl8VmbXHOT9251cdvZUNfxPv+8jgB4xO7A8gilcn3xQSYaIQD8YI4lK&#10;X8eP3jKMNja37a4/MuR8CDTnUNSR0c6u7Uqlt/y5Vhsid89qahLDNLI8XMjvxPLavQwXQUAQ0BAA&#10;v8q71xGnOvnlq230llBrrEbTbbIxbj7x/dmP+Vlrd22u56frQZ71os9Dwt/zV9SaT2VvhNQT2Pw/&#10;+MGPUlb4lijeU0T/lPpejtXKQZJbIBbVWPnc9Y/In6nxQRp9lXy86WY59ngbJB3uNkcPh7CnZ3CY&#10;XA/CqJsHhpcB4ShUscK4ymrSOlYVud7D70jr/TbdRKEa8f1fb9FYVGPlW4Uuuq3DFahD++XjiX51&#10;YHS620zYcrA8lkJ2GFTz6ZV/Sr8AmqAKZB2os1PzufJebzG2XqolD9smqC65qh0qLhbVWPkOQRFb&#10;1Vo2+ulR4bNAyOimzzdQxVZhXeWb2L7pHFcEj/R37WxuM+aMaZQPsdu4ughYG1qB3A2v+IfC2r01&#10;B5AB1tbs9fQWP+Kf0u8A7WELR1ATVFvYnJZUSVBt3hHVNvp5GaYPz/QJxMPPG42nJ2voWlfV8Jo3&#10;nWdQbdcijpn+kWhyodd6g+av/8H3/5G/+QlICzfwCvfak+/e/W4keuLlegXxVNbc+mfZbw6U5MAR&#10;EI2e0KhhurEcDr4cpu99t4UYc1wukp7TnTx7ncJ5AWk99kLSh+tHbn6E7s1M/J+ifA3LfieMPLGQ&#10;inw4Ar1njBpQhIdAsAQ1Cy9PJD0I0LZ7/6l+Zg6e4149kwd+BF8GLUPidPMmtvuAwZHl6dXK8p5P&#10;NZYnM1FlTUw/zsokCQVMVBNmvrZZCarNuz7cdKPC5xwWZ2SnYaeQiHtl845QOdDxIJUnOoGwh+Ur&#10;awNTi6b11NPcKwsiAU2vxznA9anG8vwtJSG1nevvmhF/+UYe0SXDh0S4ZCyqsfLhNemcZA3TjWoj&#10;ufJgg8M36TYBaK26jdZXyV3SPMSVVlZDbD4u5D/8+Cla4wpn+a/7ls/9rZ94R0hvcklgeVyA5QmJ&#10;6122HTMJJHetAbRk5+1ajdWQYZBEJhbVWPkklWxnJjWJfiWNWbdu43ugKgGvx/Wg0WtLqZUFkUAI&#10;14MMysOsAPf/6lu/z5p/iI0+vGKc63GSWL5GH15bkcyHwLoxhgfJWu6V+XpGcmYIRAV5D4yTDtlv&#10;/YHfDn9wgywPN/AarstTBa0aPTE7iPF75HrTWI8UDLq8ZsNJMhDop0D73TGTtFcyEQQqEQhfjLVn&#10;9XB6KkcJVqJcQ8AkKfIu19zMgbhRmHalcvbHe6R4vKlB7pX15+wP9/iWP+RcD0QMdYBX/2qtq1Cu&#10;p2v7sDCJRNSp7C8RWCUC0w1J5Wu2PclZq1KSOtuX/IuxyiYPx9ZOo9m4Yt5kN9Sv1Q+x5kooch+P&#10;dI+jJwe/J/y2eLwwo0qp4Y4Zlb9feK3GakLc0qLa9l5QVHp/wvcfcaI1sZgujS541i9cTh5oulFH&#10;m8xjlsHZhQejyfTwE3ZNRltL6+/eFxTF8hhbBl7pBt9CJmi41854wu1O7bxqszzfiAtN4xt0+dt2&#10;tlpq1SEEHn9hFoc1S52Hz0eOI8CVhv2CsTwUPzybjIrj/dOIyJbgTt3+7cVtn58T9XwNlg8sme+V&#10;xTVYU7s3d73yzNHsHuhvY61V5RJu4B4rnnnz+DmBAIaLrclYDQckiWQsqrHynkqa/P7k6xeBWmu2&#10;ztTop/aSspI/z9v6iXp4+SwgcHCgRl+zIUYysjA5rEvcAlVlrUpVp7blE+4iwmMCh7SCq/ak18MN&#10;/mk5mE+I5eHGXHTFJ9oCrFmrykkiZI+Vi+Xbo7y3X20KGTBtk2kVqllU+9uXcKLU3tAG/OR+vLM1&#10;0D6Bg0CKuJNAmmn0YbGLlU0JzrM9G9KN3iBv6OWE83PbRrBZH9TrrS7kJBxL9FoptDCbFo1KnT22&#10;OJhy+K8cE5PwqTG2aJHvNAIJGcNK602VestypzsmMXDjiy1Dd3dSqdZxgX70/kNHpnlWR01mNXX8&#10;QLG3ZV7lhN3WreHr8QSv5z5Pzc/E9cnh1Wz3nOuF5ZOj3ZsMUzGGR3lvxPVuO42lC+zCfspcZBNo&#10;uiktwE5G+mLsZLRzcFJ1vtTD67tiexOjJKhfHObxWCCx8+xp3jgKLR/EFKGF31A4Xx7CFxsScn6T&#10;p8n3v/iP4a/lmED1wJ5DjvY83A3e830ALfEpkqgsOQbVqlB1sXkjlo8FCDh45/yq7MOu1mcjKTPc&#10;dGOJXjmNiXC1549TXJqRrBOReni3Mx6P7T8QUs3PsQgvQT5qAdasD/DdElR710os2mo8FpuExhxa&#10;OfBv6F25Z1GPx+oSvg6uImJRjZX3NC2b6ca+8ko1AdbcLy5mHo/V7pVOHg7U6DkCtuiVSltvfE0z&#10;eXaBPpsn9wPLgi1tLsDCtLcdfdKQ5aHVkAN41EDUGrjH19grRK+nDVB83ZVI3LPKWrkAG15b2sqr&#10;KfJaDiC22rFBQ5Eqttr69KP08HGyBMllqPMPp/vHSu2dXcrL/abYnXemWvDkB3VrEcjsGITvjN04&#10;2rwqHSk1NeAXo+fWteIIxDeOXpXqbTn6nBz3MVvtbRefBLI8GS64EYOwvfn+/xPuf/brvhXoHjAB&#10;y3uN46tCuB5L5PtdKwMhRAyAAFGrS6iZDsR6MDa6OJ5z1zlgjGQRAVrHPzWFz2+alqQYz3NaE9D8&#10;5fbBTrkURfbzi6cFFgabys1BVZ3CiV456j/uXS127iqWD/Dk5HZ5bq+vqlm/P/evJWq+hpzuARZM&#10;iyyvRa2Bt7ELrbHyZr9omr7V1bLS/xKydRle8Dn/lDuG0v3K7Tb9HrFr3rplKPJTiBXNP7t4HroP&#10;FSaNoBP+YogeasHnlcWmWf8YGO4djI9fqtUEu7eoOn52bq6Rddmw8zqQ5X/5X76yQk/xyzwdg/ze&#10;hOU1fofczBA3WAGS5F78+BGnab6gSuSu8TtnfI3uW7Ieu+aEKM1vhADSfJWDS40iIom+Rglqdrg5&#10;OFcWJhWwYT79AL3PtkapHb13MwMU7A7j1qdaxbU2ET/8yGW6CYnmCIz2O97xIWjm1/7Mnp/KifE1&#10;6vewvLkryqOMo6Xeb9Ihaz4EKzZbjZ4zpmWGG+WhjUTiLrVdk1/VGFiVf8iq2rucctcH1Yfry/H4&#10;ePDkyeBY/U+4eTTc6wb6lB0qVSgD/bjaiT7BSEi4hp6gNnWzCDTKQ/bE9S7DNJHdr37uY+/8gTf9&#10;ri+x9eU+NjysfGw+prw/KHGIFd7P8lTiCm04/Rirzfs6bQ6xqMbKp61tktxKXjfVOab0ugFXSnD4&#10;eZyMtlW5aj1Bhdax+chU12vdJMJZHpDBXULa6x/+iX8D/uA5vH7x038eKB5eQa//8u95FmL+Dgec&#10;NHRKksp5xv9jJcTwYpUJSRjefJEUBHqJQLhGP/Oj51EPphr+tgpukBObHszPAE8U1yOcP3P0d9/6&#10;nu+ChHDDAf75b/lv8S1SP1y/+cOX8JqKkXlZmhM9j3sTW6JfZ+dR1SBnFDYfWgeaadzPOR4l77Yj&#10;0A/GSIJyGj96iLeTpDZ9yuRLb37Q2hzuZsN1W/KbxBv6CMkd1HZ8guQOr8Ty/C3o9bUx1IzyJsvD&#10;Ey1y2b/0fV+BYtYfE3/p7N8xKwMPj3/2Tb9fDfK79mq+NTM313hroyEJBYFeIhCu0SsL/cvNV89f&#10;H14/PYNlYXTTX4KVvlXzM/D4Wz7wcRgKLkLnowQl8cLANfDKD8V2WTNIVee0HjX+IAdQ8/06vknT&#10;aO6HgjChyyj0tq9/D3z6hV/49Gd/4AOwSIAVo7Rw/5FvU2vF3374XwC/4ytVfvSNH8B7VMNXaE+P&#10;wlOEO4RAqxhjtbgFBjXTK6ntwcp+uNS0/PZ0Wwi5a5B94y/u8ychTjUoD0xdm+U9Y0uzvbgkaYao&#10;5HprDkj0yPXQkD/9v78T7v/sP/dZeAVjFPxMgVcU4Per/UokKb09YzVJc1qSSSyqsfItaWaOatQk&#10;+hxVqcyzJd1Wg+WxaS6u93ihgJ77T773j0Pa5GZ3jbhNzd0s0ZwbUKPHC/R6rCfl/Nt+6K/BEzDU&#10;AMuTGP1GMbsb5jNoLzI+vOLbylHRToGWjNV2glO7VrGoxsrXrlj7E9aw0U8PB6lzLG370QiqIbfD&#10;BCWwsTw84+401nyI5cNLCZfUTvHGhPTQZHkwxwOtc095ePu//OBvQCp4hT/tU1ot4CwPwrTGoFUV&#10;n6MZB1me3oY3SiQFAUHAj0C4jT7mSNqkqLdqfvbr9UB8wIwwJSBz8ePx6C1Yb/we5SCZ1oHd7I2E&#10;cSXNzCuNToErEN3V65MOf8ksGoFWMUZ07ZMmqGO6uT184/XzFexbbVu3ca6nhVkid62bKjnd1a0m&#10;F6di51T5eAYkbNl1hWfAVJVcLyyf9Pu+Xpm1jTFWiH4N0w1EMrgoXupHjz+cnpZj4q+wUcsoWmN5&#10;euvathO++qrVXrOiaA6OnqZqVnh8C8xrhqaJxQsy8QddoAyB5VGS9nnxhNxej/fwKX8oLB/bNSLf&#10;JQT4EdmzIJFVwQ5KSeoY0MNj3Ux3R52rOAz8GhzfdwniunUFQsc/ngG+xVdyLddKSMJZnLtd91iu&#10;xub0Fp0geVp0eYRXzY/eNaMQU5tcj8HFeEtRBp78+ld8GfzhW/4K667keAPP3/0bv0ViSRCr289N&#10;061PVJamSMWk7yOq4LHIrpttX2AbsJpPN6bOLhWavmpiMOANJ/rSsYJUx8koNJ5mTM+2S9a0y+Nq&#10;JF783lpvYi7SiDnlVQYwMO31pm6OZO1xgYclU+4qg+6PyPX8HnKAt/AKDvL4KVYeKwwRF8xgamZ0&#10;SdDNSZJugMrhDz6CV8gK1l3hD+HCJ/AKwhjggT7CG3rbrmEhtREEUiEwfD7aGd9PrNmpcwNLjuwq&#10;CmRxvK8bV/x1CVqMXZwRvhzP+XKVV2tx4yyvcTpo8ZUsT01BszVyKOjX8Oq3YmNCzt2UFZ8bNId3&#10;/pa2NWnekEDl2iYmyNl8Ag9hcxN4SWK5tNGJqkEhCnh3ESmTwp6KqXmGqb5fyfNZ7VhN3pyWZBiL&#10;aqx8SDNpp2SIcIWM5bxv93nh1k/Uw8tnAaeBxCzGsshoUceXJ0BkmkWObouqG3J9OKf7M7dytyuJ&#10;Z+E0ZE0VDUpQc1DPf/jv3P7a3nv57EIbVskV0tzIqs0BJt1bWR4fIjUn1Mc7wfVRQ0uEcyCQkDHM&#10;X/P13KxLzTRpVLk0wgGBtqBh1mO2p3EJHAlKRYUTPQY+WNTAekZ4jt6iPBN2W+16pg2RGMLRtasa&#10;ldDlHoNzAPeFp1khkOvXU6OPAl+EMyGQkDGs7tRNuX5hISEA3KFkEhF9pY1+cr+9x4NTDraK1w+Z&#10;Oqi92SZcIaw0yi8NBY8TJFC8tuMJ30IYAzTmaNZzq8UGG6IFOQjXylGSvy4NGSlIEMiMQHkxtnRo&#10;drnkwZbDer+zNYioYyXRF1ve/NbHvZK4ntZCNQcYP4Pj5imSWTnd8wXhkPECGj0Gq4FXzvK0doo3&#10;fB2Vf0RFIO8T3XPex+cmv4fPDSENySrTR/+QrIAFZb4qVF27I2tHQwlqrSYETjA751dlH3a1Prvz&#10;7OlGRH7VRH+vLwZvbbICJvdr4V5JphvgR762yd1diMfpIXnCwM3/+MUfXDm583Hx4m+9Dd9yd0ny&#10;udRCDRPLR4wst6g2H3B+x0QdYvYkgEgm7UTAZaJparoJaC1Yd+YelBtHJ+ok1oXz/O3h4LgYzQ6W&#10;ZQ72Xvf6aqIvpse90jU4PubvIVJx7y9+HiksZuKqrCs+jMnmLn5PxftavDAgbmtEeN5NKPCVV5/C&#10;V1yzhVdYsMVXvIGHIIkLuRiBMseVcLU2R/UkT0Fg2QjAEeHH7KiP4dnjo3Ken11qFXYWoUAJzhzs&#10;1cHbHqqvdK+sWHxdwtpswqWV2A4LX4Pl3u641hrI47VPfKUtWo/v/WNPPvU/4fQDD7/n9w3Hn/hd&#10;O+//R9pSKr117e2qBAdyBrsNjzlcmSREQPT3EJREJhyBhIyRxeumoiXqvNj77eJu6yIq4Iz1mNmI&#10;EAh+G/1gq7cbpsJZnhR8HuVRU/npLFYzfmR4LGLgaNK+abQAyyPF40egfQPLA9fDqgCuK4DKDwSN&#10;WnxtlsecSa+HG35PlbEa381PPU/Cv88iKQjkRgCsNPgHBdFN1kJBSb98dvE8mlZvXx5vn8CBUI6r&#10;UqPP2qigzBPOz0HlTYWiWB7JNMc5IVqFQ2ga9G5MBX6QplUEZ4V6F8+ZNlLxsoDl4Tn3vySXG833&#10;pmfnjdTDU1JlQmAljJGmLXO1vACtvgjX6O0+mFClcD/6NPVvksuqui2c6ytjMTZpPk9bSfTExZAK&#10;nWTMC7gerD1qEExv/NTPJT1meiR3zzbaVAi0PJ9VjdWWw9KwerGoxso3rF7C5JqHfdBBrd5dshGm&#10;m4TN6EpWv/q5j0FVzVBc1nheZizGVTUTWB6sK1A6rqZqtm8idORuuJDl4ZU/wbf4hD/nM4e5Zwoo&#10;nuv4mr6/KkCkXEGgWwhsHL3CMGKT0U4wy9+feNzw5+0X040+EpDl4cKQim/74leTxBfe+g/x7f0f&#10;Pdv66cN3vWv3M5+5+eb/+Mt/8j/6TXj9maO/+7l3/h64AU9Kl9m9yZ7YSnXeHNNgVQQjCdfZkdxx&#10;WdWkfi0Hbd0V3xLLczYXjR6h664u2WZCjEU1Vr6FbbeurJr11A7xNucGMd3YO5ezPEoAd7/js/8A&#10;XkNGA04A8GoVXjLLh1SYZEh5hydA6DAN4A8CtLnDbAEPrcEPNKO89jaqDiIsCCRBoAdEnwQHrnmI&#10;Rl+CFIkeA+fCBeurtMrKb0zeh8kg+WIsTQw1dPmogXI//KZ/4Qtf/N/e9lZ8pbTb7/7w3a//KLzV&#10;buCtK3+Q93waVSsRFgTqISBET7iJRm8ZQsjyYJwBEw1wvYe4yS6PjJ+D5bF+3Bmf78it9wWwpgKW&#10;r5Gblc1xVsCJoUaekkQQSIKAEL1J9AE7Y5Ng3/pMiOWhpn6WR00fGwQUD3+pGkchE0yWhydf+IVP&#10;xxYEJO7n8XosD9UgTqcq8Sfmp7E176j8qqKydBSuwGoLqoFAecSE6GfgwPFGfN1ViyvgQpAYn8uH&#10;n61qzZaCppmfuriee1Xy+7/wS2+HTJDN6Tmxf22Wt+rsXIsXjb75N1NyEAQSIiA2+hmY4D/DYXUt&#10;qFqh5370eA/uOp/+wiPcfPZfU3tTTQ2dYiRoR0Tx/L/8e57h29/84Uu8sVpviMHBpRLcbNAZBv0s&#10;kd///X/+88D49ASpH57Ac89IQrLWdHM01ouN3oWbGA0SchNlFYtqrHyOOrckT7HR6x2hEb1iQ4fz&#10;jJ/rF6NzvgcVo9CAmo8ndJuXJzAO53q8R59ICjsDnjBgdMJQlHCPB55pATrIv95aOs4NQPpA35AQ&#10;5gC8AWHMCp5s3f7UEiL2teS7IdXoOgJC9OYcue4aPQYJAFdCuDF9aQK53rTzuLabRtnZgdnhlwG5&#10;AEE90fERPR2B38HcRP6gwPWks5tc7//qog0H2NwvJlzfdQZck/oL0QvRl4a6GQqGuJ77zuNyK5rj&#10;kdPR7ZLf8HzB0uLxkAGuh0/plSeEE8PhLSr+eK9deKq49euKMYfpiuX6QAqAbMWBMhArEVsVAkL0&#10;JtGv72KsNQw6etEgs5M7DbI/7ITirvQIpanLoz2da+5wT285v9NDPitoVM6tPXjvsv9wdRvpOPnX&#10;jLLNkXny2q4kQ/EPyQF731Blh4XMY8zPTxlxwVdK4j1hxJHDOppuok66wJ2xiB73sbH629CqKcqj&#10;5p5j6JNej9YbeMVS0EYPRFxph/HUCo3yJEA2enNhNkfTOp2n6JI5ui8W1Vj5HHX25anCkEGAmrPF&#10;WdwqlMHdaOKIPz8NdACHzM4S+IXLBa/vYmwUy3PQQvZPgbzG9fnGEHA9svyf/sCXXVyptVO4iPQ5&#10;15MbJdA3d6kkNufMbgpzHxvZEuXv0LZTTL7hmDPnWFRj5XPW3Za3SfSF5dE8pUP68plrXuBFrlf0&#10;yo+//nFoPD+q1Nq1b/n038E//FR76xkNNAdAkrd/4A8vZ9yADQdXYv/sm7+1v/fxf/K9fxzf0vIs&#10;UjYo+EDo8Ad8zQkd3vJDFUgYaR0/xRveHPp0OW3sXCkQd7BzdW5/hduAKny/VgPUw/Xl+GBvofyr&#10;WqgDw8eX1w8RNeqt6QbI/YOb3wFIIMt/4Cs+50eF+J2LPd7//Sdb/ww8+bn96jPQv+FicSrM59/8&#10;+YhOqCtKBhwy3NMT8OJH/d1qw/nQ5b8OZdLvAK188tHEFV1xtqnbP5JuNQgk1OhNfv9tP/TXmrbK&#10;brqBk2CZMYfKsJ8posw3jgSl2vVco0dyh9eGLA+ZANeHsDxOBigJr3RwIKIOjpLNI9Vo/jYmy0NB&#10;yPjI8nDjstR/7Nl/D39YN6By7neP9+Zr08Et6QWBXiCQSLU/p7O+1XqsMtDbWD4dYj30ukFyj7q+&#10;9J7fp8kDv9OTqOCRfFbAXa+40Qm2TQHXI90DR+Mf3IeYekjY6lvJH+J94Eosp3jO7CZ05hHJUfCu&#10;j3Df/EPa0XN9RBXWVvnlPgZ8sLUzvp9YOmJnaxDRPT003cA+z3/xKxem0kqjDaGlWW841yNTR+DK&#10;RHkYepgzfm3vvfAhxdWBSJlf9fo1mXqAqVErhwkAH3Ie13wryR8fxNBxs14NK1OJ9aYSIhRIaDQI&#10;LHEdxGJRjZV3YehR3hsZcDwrr5aqyGKso39g1+j/+mtP4EN8ffM3lFodcoFe/4+/9l8hSWRktNHD&#10;BRyNfyFZcRl+2pTS67/41Tx6GtxDob/1/X8KksArUDm8IssTxYOM1X0efTfxlVgeq53kQn4Xlk8C&#10;pmTSOQRcbN6I5cNQAHafu9ZvHJ0cgKFn4Tx/ezg4LkYXRxvTrMBaj5ffu76HphtovIvrXQdFgS4P&#10;H8Hfb//l/5l3BLI8cT0xPqy71mB8SA7a/Zf9mT+H+dANvgV+xyfwiro87ZDC566tUsT1mI+2RbZ2&#10;iEph+bCvZEmqDf4hNard8iRrh+rD6f7xeNEpw7PHx5uCjPpqFXZu6rk9VO/UBQI+qu+h6YYAokNN&#10;gffh/s/8/n8aP8LwBhTkQCN3PujJ6wYeoiUHj9yDUDaoR7vOhrV+c/gpIiSAujzye8PvGyn1fjMO&#10;MrhpdqfnosI37AhJvloEUpluoBVZvG4q0FHnxd5vF3dbF27LvZkFaPZXe4bfzrpsmKIjTHGFdu93&#10;vxsR+nu/9enf+2XKoo0sbxI6BxI0ei6AH8ET2vXqPwocbfRWlsesSJdv/vXge3FdJnuTx8WHsjny&#10;kkN7EEhI9NQoYPwlWGygODwW/KLYh9dAoldW/OPxYuss64meEz3X5aHVmh/OH/qdXwCWB66Hj+Dm&#10;nf/NX0JkkND94xXJHW3onFVD4ssTrcMN6e+ZWB7L8nB9ji9De77qq6qJoJoD+VhUY+Vz1Llmnkjz&#10;r46K2X+0wwddVpW+t0RPFE/YgN1G43rS6+E5sXwIlmbgGvKNoeTArbDiivq79im8xcVe8LSB9VXg&#10;elhuxYXZKLsN0je3z2j3lSyvZrUnHbDahXRKq2QE1RzdEYtqrHyOOtfLE3VzSrvjDH9jyX4+R5Tm&#10;hn5umDJZHvCAh/CHu2TBD4ezPDz57J/49sAusYYnM3fAgtg7/4f3//JHvh1o/W//3gFQ+e7XHUMR&#10;8Pr/bG4CxcMfcj33m0RLvSsEMa8hKemzJH/i28n3Bm0yKBButwlsvogJAoJAbgQ2jl6hd/1ktBPE&#10;8qDGz5dgJ/fj7U3nL4D+eN1YWZ46Bj5Fb8vv/9v/r9ZbVteaJj36tR9VtiCg9fe8TZX4X37bPwKW&#10;h9d/+6/8LjxFBF7xoEHuZ6lxPZI+PMQ/rA/RN85P8Mp/CoAZEZ+bLG+60KydJ0OTHg1OK6gGQxUh&#10;KKg6wRqekTvOiy3f5toO/H4P+SHmZ3kNJjg27/f/vQlaUTSXG7+NPjzmMFAzau7I7NpBUVgfeMi5&#10;HuVnhD6151gvsDVpv0K4uZ+SgJh40URwiYj2CIEQxuhRc31N6aGNvpLrwVgPUXaB4gmYTFwPLE8e&#10;nCHjCXw9keVBwUfzfUgqLgNcT1o/Pn/Xu3ZjMxF5QaAfCAjRUz/2kOihbR6uN1neP6Y9qj3X6/ly&#10;K8S0gWD0dJx31HcGtPsa/O4qIoTl5csQ1UGBwoJqIFBRYrGoxspHVaZbwv1cjEUHG7joht5qunxl&#10;b4HhXtsQS0mA3DESmfnqZ3lrJGTMlp8AXlk3v4DG8o+/8BH4a5inJBcEBIFOI9ATG72rD2jDFAj4&#10;+c7cEqWSGG71LvbHCmAUTCB0MxwmsbxVhmv0sGwANqVv/cTjP/tf/Rrk9p98/KuAu6Hy8BA+evL1&#10;H4WHcNIIPccnvHXmExDAh3TBVP+lv/Efag87PZTbUHnRJXP0QiyqsfI56tySPPtpukFwkdyJ4uHm&#10;z739F63cR51BhE57pqybpzSWt5r4KU/O9S5dHmWA5cEhB27+6vuf0OIwVBi4+9/7gS04HkSbooid&#10;Y1V1TuuUVri+Jd9JqUYqBITouT6HPkt90+g1Mz1QfOXoqdwNW1KE58Es8WFzrgcvTDj0FbL6P/6t&#10;r/zU9k9X1hYFcBoIFKYki4mtnFa4PgpJEW45AkL0JtH3x48edXk+BENYXpFmmbv9g1ibFVABR7qH&#10;Vx7lGBgcHmK8THjFt/BqysChr/ARGGpAfw/5CmEOUeys222YGScqn5DqiYwgIAi0DYFeafSc6ANZ&#10;fqHkVkW54T1nteGQABrZyS8enSZ5cngCMkj9cKFG/6P/2edxVsDkZMOhHw34kM8TJIw3pRpOVX4P&#10;iYuNPsdXUXTJNqAqvUC90E8bPRE9bomqMeZCzDjWXwDI2vzcKHCkwS1R2qVtoXrfJ7/mk+/7FZLh&#10;EfNNWg9pEaXyO1nKlyEEzFgZQTUWsRD5WFRj5UPqkFJGi2ijsq6Kd1BKYo1Taa9gn90ra7M8QFVp&#10;xiEBrlnTPWruQLUU6gDemvf0EG44y8Nb2GlFPcaL8ATNJ3mQ4XPDZz5zAx/FmvJTDmjJSxAQBOwI&#10;lM+Mvdk+HsxPlDLlIaDN4HibDplVQQ/cwg7Ae2WjhzaCv81f+KW3QzQx3l54qz3xDD/yoMcbTv1W&#10;iw3SMR4QiDYZeItuNvBqsjz3wCExsz6Yj+vVJU9JUABZ3sr1Ej8kBwUJqn1F9Vf+5NMcTZvlOXw+&#10;chwBrgLUvzgv6fDDs8moON4/fYipUK9s9LAravvdH4ZXRACsNxq/17PnKK68//seZZ9Ub6veHeJn&#10;CUUEimHTTEu91uncyo8fyaJrzPdCZDuMQELTjcnvX/OXr5tC4zju+/7EOCAKSrKeJK4eXj6bVB9M&#10;0kPTDfI7sTzcA8sjszfh9xlLGp453JpP/G7uk4LkpMJ7dsaGi2F9qEQ0xFudavhDYfmmX05JLwhM&#10;Ecii2t++hBOi9oY2iCH68M5WyUABUhub28X4PmYVsiemG87vhBZnebiPpfvZIbHMGwee8IfE9ahf&#10;o3kduZ4zvpX9zS5Fsbe+57s0bd31/QKKR5bXuB45nT+0sjxM9fLNTY6AoJocUqXH9HCsntNZ39C6&#10;J7t3I1+M4QSg9oTowWJDYOB9LK1rWHKFHfmdnmgfES+TwwxQNtxrjO9S5zE5sTxyNPeUJ5qu1NBB&#10;wOR00eUTfEski7VEwKW8p1Dqy4uxj24jzGDLYb039XxfJ/WE6KGJyO+c8ZsMzkr3G8ocIr+jIeXq&#10;//r1N3/jHficO8/AWw/LU/gamBvQT4b0cVpKxa1YErSgSYdKWkEgFgGXOT6BmT68KhtPn+2cX92W&#10;Eqj12Z1nTyMOlC36Q/TE8mjGCXezCcfcJQk6PnL9B75CHRWLF3nUeEzzmAoYnH4NWH0i0W+Sck7i&#10;MSn+Ic373cxBUBVUGyIAvpTzCw8J3Dg6OQBDz/zEwKK4PRwcF6OLI8bz7ERBR/G9InpsYxLTDeQT&#10;rtRjud/5uTuN5cO73M/jWnAFsMaQ7h9ehEgKAoJAcwQyq/MPr+9g8xQeHHs2W50dnj0+0omBYNAv&#10;bkqmHmD53fOqhvWQ6JHruUYP9xhG5k99/g/AK8UeQHC0txyx++E3VQGoPqdQl1osYi2tZ1XWuv0K&#10;k9NHZLhHlheuD+kakREEmiAAtI5/kAndNMlQpVVHgM9JXMvr4frSfsS3Ivv5xdOCo+XV3uPNQVWd&#10;euVHbzYWI/3y5//5D9y/9+6PwlHdX/X6NTwnF0wXUCCwdftT+KkrdrEZOOHxvX8M5LnRBlge49Tz&#10;h9bwNVhWYPyDkMOkrE1L6GtcNcbW6HNBNUdnx6IaK5+jzjXzBO38xd3OeDyG9BGRDiAZ0L1l8uhn&#10;rBsTXDiggx4CxddEf54sJBIOFQFHeMOSrGmgp61M6A9jKubA3YHaem2WV5PWkw7M8Q37a/nJBdUc&#10;mMeiGiufo87183x4eNjYAPs76OovN185NH8t+2qi76fpxkR5ySwPFQBvHOsyLKrq8AdsbiV0eEg+&#10;8tgQTuia+3z98SQpBQFBoIUITFker7vXUWEOfI3pM9GTOt+c5ZUKHBO23iNfuR8KaZ3PAUj9nPGb&#10;6PI4HMQ/JMd3XFAVVBshUHaf2d6M8aD0FtxnoodD+LDtgQd6WIHii7rhXA92G43Q8a2L5U3i1rR4&#10;Ta9vNJgksSAgCLQTgeEZudfsFxdhdpuglnTAUFvb4gYaPXA96vXPP/b/1d4ryxdsf+wd29/x8/9d&#10;CLTA9SAWsqZqGuWJ5UmXDylRZAQBQUD9mJb1p/k46PliLF+DBa7HLVRNiB6To3b/N/7vt4HLPC7M&#10;go4PSjqY47UvGLI8quFI1lZzPFfbtW2xub+x8mXIgbCg2gZUpReoF3pL9Jzi+ZgDjb4e15PpBoke&#10;WR5zBoqHsAd4z9V8zvLmuEdCtxrZl6m/y5ehDZSUow79yzN2rMbK9w+xnhO9i+Wx2U2sN66hAJYc&#10;/OiDm9/xpTc/SBTvovL2DCn5MuToC0G1DahKL5hE35/FWD/LQ8tffuifSj4Kgd/hb+93vxty5iyP&#10;BWmeM9qO1kBn+eR1xgzFPyQHsIKqoJoDgeZ59moxtpLrk/hZEuiww/anvvNpJV9XboBq7ivZfBxI&#10;DoJAbxAQjb63Gj1SPPlTuoZsEz9La56VLK/p9bUz6c2XUBoiCAgCy0egDxp9pSKvwZpEr0eP+G/9&#10;xONffX+ao5qWrNeL1pPjyyaotgFV6QVTo+880ceyPGr9EOwM11F5bOHwMVq5uzU8K5RcMstDifJl&#10;iO2jEHlBNQSlWJlYVGPlY+vTIXmCovOLsZXmGt4r6GT58dc/jiz/h37nF2qcT5Kc5Ts0bqSqgoAg&#10;0BQBCFc2P1tk/v+NU39Um1KSxRkk4TXpPNFDU/1cD5+iALI8bJ4CPxnU5WucGB7I8jwqmaat40dm&#10;hIPwPksiKf4hSWDUMhFUBdUwBMpnxt5sHw/cXA8BcAbH2zfzcPQqSELVxGBUog9E70eWQiCQGHB9&#10;VosNkTiPNKlFJSNzzfKNNmEDUaQEAUFggcBf/4PvzwjH8PnIcQS4Clf84rwUmn54NhkVx/sVvwG0&#10;2vaE6F1K/ft+SDUQuB52tFLL68VCCNTloRSXK44/clnGYSRZCwKCQC0EgN/xD1LTTa2c6iZSZ04d&#10;7M0OFZxlog4MH19ex8Qw7gnRW1FElodXvEGuh1MGaTtrOPZgyqdoByGpQtwuQ/LJJwPGwXyZr23O&#10;gmqOrm8VqllU+9uXxwabz5Cc3I93tlSMLX5tbG4X4/tJBNj9IXpNqUdy1y7geliJjYCHiYJlH7ie&#10;LDAhgYXrFSSpBAFBoO8InO/y9djdu9EkYUxiC3j9IfpwP8tKA73mioNvaRUXKf6bfuwanOgRUe3U&#10;JzG79/1bKu1bCwRcynsKpb68GPv46sh1xMhgy2G9N/V8X6f0h+gDhx64VGqmG5PWrUb8777+aiB3&#10;LIVugOvhj94i6QfWZLVi4h+SA39BtU+o/pG/+Qlrc1zPc7S9UPb486vbUt5qfXbn2dOY46f6Q/Qh&#10;DvXA8gAYcT0cz40sD690g28JV20aAE7ntE5i1odZOl4yFQQEgf4iAL6U8wv95TeOTg7A0LNwnr89&#10;HBwXowv8DcAc7L3u9f0hemg05/pPfu+XtMGALI8X3APLawI89Dx+xFn+R57+Q//ocs0B/R2T0jJB&#10;YO0QyKzOP7y+2xlN0GV+brUfnj0+0gmDT57sFjdzU8/D6f7cwX4yutv1UH3nQyBYBxoeIggfaUuv&#10;xPXge0MJwfhOthp+aiAJIN2D6SZwUENIy0DJFYrJNvEc4AuqbUA1Ry+AXT4zxU+RAwV9cH9CFB+D&#10;JiSFY2Y1Y39vT5jiyFBIS6B73A0LF9A6Z3l4AnFvKvGEiMSVMlyg/Vyf48sQBVEvhQXVHN0ai2qs&#10;fI4618wTDDcv7nbG4zGkL+2SqswPUl7tGTNEf2LdmAAgvwO5024pYHnyyanB8pDbp7Z/2o80Z/b2&#10;s3zlqBEBQUAQWAECYKW5uLiYGm4mWy+Cg9qo+WHL66DZKxs9dAyxPHYScj0acEz/yxBdHvPxaPRA&#10;68js/HUFQySySPEPiQQsSFxQDYIpUmi9UN3YIG+au9cBm1/VciywvNtBc4p2r4geqVzbKkX7Y61c&#10;HznkSuJE8fRUdPkmeEpaQWDdEQDVnKnx25tVHpQzm34Fy/eN6E2W5+MGGD/EBdM61CpNN+s+QKX9&#10;goAg0ByB4Rm518DKauVmWRU6oVhssvXEtOyV101leAPwueRcH266sRpwOq2/d3jBqvnXKVsOgmoO&#10;aGNRjZXPUeeW5NnDxdhKljf1fdOV3tM9ppleNkm1ZDRLNQQBQcCPQH9s9ORA6W8wnw9CNHrkd+ti&#10;bKc1evliCAKCwPog0BKip428wQ5Fti6qwfX+nkZ+1xT/bnnXuBq4Xp4My/pCC6o5kBZUm6PaChs9&#10;LDWrbb1nQ7rhDYuyuFkdbzSY+HzgUeqR5bnaDraa3mjxUag2H2drkoOgmqOjY1GNlc9R55bk2aqd&#10;sejtP/UQsu0ADu828pS3BqNH6E2tH7gedXYkfbinJy3prRzVCEc1R+l9zVNQzdGzsajGyueoc0vy&#10;bNNiLITxKeYOo+rklKBdAlYcyaPGjGjmwZ0sM3CD91GLtC3pUamGICAICAIuBFpio0/WQX6uDzTi&#10;J6uNZCQICAKCQBsQwICYq7wmox0Vvwevm4OConTOHtVD6d99/1+EhH/xl34MX/FGLkFAEOgiAlEE&#10;BQ2Mkl+2sGI87dJJT69SKYl2OpWv+gRFBzT6et0Aqj0kBBUeX/FGLkFAEOgiAl2cnLx1LpP1zfbx&#10;wL2tFRYxB/Ow80oZLnafePbA2ottAdFzuzy31/eub6VBgoAgIAhYEBg+HzlOhlUOKi/OSxGLh2eT&#10;UXG8fxoQ8GxRVAuIvhjuHYyPX6pjs1TohoO9oYwFQUAQEATahMDH3vLNq6nOw/WlwYnqHNnx5XUM&#10;07eB6AuI5KNORYRDsmDqqgzksxq8pVRBQBBYOwSA3/EPWk436VHwaLiT+/HO1uIMayxbWUHG95OI&#10;irSC6Aug+pnhUGg+ovNEVBAQBJaMQCLVfhFyUh0Fvns38h4b0ryNLSF6V0PShEZoDlOXc6jCkJ0j&#10;H7/G02VgctRdgdkojEeOSnUsTw+G/RmrmueMO6D8YMthvTf1fF8/t5robw9ni83KsiNfn1rf12oM&#10;4bchjbrqAwxqVWJdEimw1WmfctVHwIvhcseqS3lPpNSHYaTs8edXagVzcan12Z1nT6tOJeFJ2kz0&#10;t1fnO6PnamlWLUrrjQ2Dad2lqjFUEoYNcN1hi2//VNfcvTs4MFyk4/Na1xSVGC55rH7oSz9p7QrX&#10;8yT9Br6U8wt1242jE7WCuVB01VRYjC5UyBi4SN6vCbeY6NOFRkjSAZ3MpBpDkIjUDToJRP5Kb55M&#10;Hh9fPd/KX1J/S6jAcB3GqmrjCEaSuuYLlmoFkw6eAnUCAkDOf3rfHqp3062mhdfo0WKi7+94blPL&#10;4MdwcbmPOkT0Low2NWTFddkYDmN+Sa+4tu0svgrDVozVBOr8xtErInGtJ5QzpfWkWHJXYROAsnWc&#10;uXLSMhaib+eYX1atlMpfPLtADeLkfiArIctCXsqJRWAVYxVoHf+gsnQTW/EIeeVMefcC9a7g7yKa&#10;vAqvZ7oQfUQv9FBUKRd8BbZ+6NAegiNNahUCKx2rCRT5EDBBQ7+4QL1rsvUikOoVMI+Pe1e+qaHF&#10;RC+hEUJGhl9GMGyOoeQgCCwTgY0NsgFGqV3gh+mRbzHRS2iEBMOrKryEWrOf6w3rsNaVAFLJYkUI&#10;rMNYhTYyNd5qrS+hz+TB6uOTb3coO4hajFdEZM52t2j5tbNgyINBswCoAnLj3inF3G6c23pmUMaw&#10;xlgFvugucvR1rYpcPGuiX56gaMWZsSvSEKRYQUAQ6CECcpQgdWqbjhLs4UiTJgkCgoAg0CIE2myj&#10;bxFMUhVBQBAQBLqLgBB9d/tOai4ICAKCQBACQvRBMImQICAICALdRUCIvrt9JzUXBAQBQSAIAfG6&#10;CYJJhAQBQaArCICrSVequoR6ghsmlCJEvwSopQhBQBAQBFaJgJhuVon++pQ9jbsUGLpj5aiwc4zi&#10;Ano+nB6expzYXGrpotS4QlcOV/oK9OcgqfTY1MxRiL4mcMtNxka+gy0X5xW0jyagbp07eWm2LzHq&#10;yK2H6/utzWuY0eia9QUnLud8h6Gp2Ebl5Q6xNpWGUKgg6wcHJ7MDNtpUvw7WRYi+E502Hfm42fn8&#10;hUVpVGeLqQ9VEIMoblpK6yEk3zrwl+L5p8N5T01nillfUPdNH87Pk1gK9l0u5Pbwxdb0hDm5GiMg&#10;RN8YwqVlMNg6UCfVjY9flk+QLAo4rqBQH7X3TEAVRrPn15Tn5fCRdL18e1WIOp8KTiH6VEguJZ+t&#10;5yeg1utK/e3L4+0T4xA7u7nHOJJS1ZudO3l7Cj8Y5u+nZqLZm7lFSL2Fe3xKgS+VCd5yXAJl/MYL&#10;OODEftnqOTfpzz/j9ipru2y1IkEyZhlm8Fn9PIsHlARkFq1RP6pmn8zT3r683wu2MpRtOXK6F46M&#10;0kiDH6nFnqjzyWilu2He1q7mk9EB/PJHIwgLNAkPlEVAPV8EvGMx/6YJZp8o6w8mVXf0kNItkk1T&#10;zUuZ5z03wOzs7BzcUIGOsspFzA1LWq/Z0s7j8UEp04qxqqr7eWWpXc5asaZOvy+qOdPMGXo3B2aU&#10;wDKU0yTzFPweIFcdQtZkPLtTA3fRXt6MyWhE0qUstW5cuzHO4QoM37jGGEU0vcPxPCNa2Q/ROa9M&#10;uYpz85SFODtpwXKJ3JjMgshLlP54M0LushK98cFMsEScMyIts2W5kHl/uOpZJvdFTm55I39On6Wq&#10;aM218LxBtg6md/L8bDXFoozRJHVzM5shyjRf7sZ+DNtFK/QYzrRwY4mPDZ9J1OyEA0BMN8l+Gy0t&#10;o+Fz0LbHl9dTR77bq/MD4xeuOkX5fJd8P3bVQq06fWZ+GFvJDWbjCMxBKA02juFRgP2BrwW4ylLP&#10;Fwch2G30rrQIpXmMgl/eWKHgB+6M7yeYKzb3Cpc5wszAcHrLPMXt6+JgB1M/XBdkq4F89E4w9FEK&#10;HK4qgUeJgwVn9/zAe9bn0kZV9oJuD8uuV+r9tlJRbg7Odw3jGQxVWbRO2CdC9AnBXFZWU66arsmC&#10;IfNuZHVMMHgGHUDQDHq1V3KDmZ4wr9Sr8fGgjre7razpSc4Bl6OezpSh8mo2nE+Gan5gs4D6aLrM&#10;EWwGnqYAdn84vSqeP382vQeb/ObchGzh+YCmP5zuHxejyRrwGZ5efaf8BegCDWUHh+4c3QDIRKQu&#10;AkL0dZFbabqpUn/+4o19WIW1aOBwfOSc5ErVvD1UCqTu4Hd7qxTUqQugYnvUV4PdZBxlTdPPFWcX&#10;Vq56ppBXs+F04gKKgUZzp1P86OXp9eV24HLfxlNg9xeHL5UOj/dvsKXCWjyPNH8x6z3sgy5eUxKf&#10;L3eX3rDWbJ4oX1PuL6AUgflPNn6ycRch6EKdhei70EtYx8n9+dz+gAaI8bhYqPNKbZ3bJ2Ykt/g9&#10;DF9AeDPVsmf2DCU+v652519URWIMEJRVlAR5A2navFMcZakTf4Hp57/Jp0WDfai8m8uV1tUnEfLQ&#10;4hdb85VSw3V9aow5vnwW7KWtgBmfF1Mdfno/pjkC1Px4b2+0W9Ds8/D6dXfGYbmmoCDcqGlz6qD1&#10;Uv1EMTdyzCxVXW1iL+qd0N4vWWVDgO83Yl4ns+Wq8m6k+efcJmw+A5f86fiFT27gmp/NyxxSKNed&#10;0c3cBYflWVoqs5U1c+3Bbwk40LAF5BJOZlpem0Xb3O2y1aqMiapCeW0PPnd6dWheN1hbvvTqup8v&#10;YhMzzIooV+aAwT2XpLpYy842rlJlPF1mhRHld5Thi7GlhVnmS5WqRpJPGQHxupER0U8EYPf8wt9R&#10;I2rzbQmDVZLtKstuMhB0t1VbXkL0TRBullZMN734XSaN0BCo2j3PXWYEvMYIwOLPHfzuuzO9Z5xW&#10;OFjDmXtFcXt946pIBlYEhOhlYPQQAaCO8fE+Cwr0cPqyeL5YtuYuM/bmz9ZxlxghDnfLdi76GzqJ&#10;3sGy8vDoAqg+FDFYJllY9semi3APR+VKm9TsB4GkFgRaioB14WL+UPbiJOs1vuHX3HhsmMQ48rS2&#10;It2RrDtcGcnBIyudZqVwQUAQEATyIyCmm/wYSwmCgCAgCKwUASH6lcIvhQsCgoAgkB8BIfr8GEsJ&#10;goAgIAisFIH/H/v0RGJ5/K67AAAAAElFTkSuQmCCUEsBAi0AFAAGAAgAAAAhALGCZ7YKAQAAEwIA&#10;ABMAAAAAAAAAAAAAAAAAAAAAAFtDb250ZW50X1R5cGVzXS54bWxQSwECLQAUAAYACAAAACEAOP0h&#10;/9YAAACUAQAACwAAAAAAAAAAAAAAAAA7AQAAX3JlbHMvLnJlbHNQSwECLQAUAAYACAAAACEA3I3v&#10;UNYDAADWCAAADgAAAAAAAAAAAAAAAAA6AgAAZHJzL2Uyb0RvYy54bWxQSwECLQAUAAYACAAAACEA&#10;qiYOvrwAAAAhAQAAGQAAAAAAAAAAAAAAAAA8BgAAZHJzL19yZWxzL2Uyb0RvYy54bWwucmVsc1BL&#10;AQItABQABgAIAAAAIQAj/Pnv4gAAAAwBAAAPAAAAAAAAAAAAAAAAAC8HAABkcnMvZG93bnJldi54&#10;bWxQSwECLQAKAAAAAAAAACEAmG1vdqxlAACsZQAAFAAAAAAAAAAAAAAAAAA+CAAAZHJzL21lZGlh&#10;L2ltYWdlMS5wbmdQSwUGAAAAAAYABgB8AQAAHG4AAAAA&#10;">
                <o:lock v:ext="edit" aspectratio="t"/>
                <v:shape id="Text Box 218" o:spid="_x0000_s1315" type="#_x0000_t202" style="position:absolute;left:2633;top:38373;width:53062;height:6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g3xQAAANwAAAAPAAAAZHJzL2Rvd25yZXYueG1sRI/Ni8Iw&#10;FMTvC/4P4Ql7WTS1B1mrUfxa8OAe/MDzo3m2xealJNHW/94IC3scZuY3zGzRmVo8yPnKsoLRMAFB&#10;nFtdcaHgfPoZfIPwAVljbZkUPMnDYt77mGGmbcsHehxDISKEfYYKyhCaTEqfl2TQD21DHL2rdQZD&#10;lK6Q2mEb4aaWaZKMpcGK40KJDa1Lym/Hu1Ew3rh7e+D11+a83eNvU6SX1fOi1Ge/W05BBOrCf/iv&#10;vdMK0tEE3mfiEZDzFwAAAP//AwBQSwECLQAUAAYACAAAACEA2+H2y+4AAACFAQAAEwAAAAAAAAAA&#10;AAAAAAAAAAAAW0NvbnRlbnRfVHlwZXNdLnhtbFBLAQItABQABgAIAAAAIQBa9CxbvwAAABUBAAAL&#10;AAAAAAAAAAAAAAAAAB8BAABfcmVscy8ucmVsc1BLAQItABQABgAIAAAAIQC+oeg3xQAAANwAAAAP&#10;AAAAAAAAAAAAAAAAAAcCAABkcnMvZG93bnJldi54bWxQSwUGAAAAAAMAAwC3AAAA+QIAAAAA&#10;" stroked="f">
                  <v:textbox inset="0,0,0,0">
                    <w:txbxContent>
                      <w:p w:rsidR="00675B45" w:rsidRPr="00776E75" w:rsidRDefault="00675B45" w:rsidP="006E7A3E">
                        <w:pPr>
                          <w:pStyle w:val="Caption"/>
                          <w:rPr>
                            <w:rFonts w:asciiTheme="minorBidi" w:hAnsiTheme="minorBidi"/>
                            <w:noProof/>
                          </w:rPr>
                        </w:pPr>
                        <w:bookmarkStart w:id="161" w:name="_Toc470387482"/>
                        <w:r>
                          <w:t xml:space="preserve">Figure </w:t>
                        </w:r>
                        <w:r w:rsidR="00116EA5">
                          <w:rPr>
                            <w:noProof/>
                          </w:rPr>
                          <w:fldChar w:fldCharType="begin"/>
                        </w:r>
                        <w:r w:rsidR="00116EA5">
                          <w:rPr>
                            <w:noProof/>
                          </w:rPr>
                          <w:instrText xml:space="preserve"> SEQ Figure \* ARABIC </w:instrText>
                        </w:r>
                        <w:r w:rsidR="00116EA5">
                          <w:rPr>
                            <w:noProof/>
                          </w:rPr>
                          <w:fldChar w:fldCharType="separate"/>
                        </w:r>
                        <w:r>
                          <w:rPr>
                            <w:noProof/>
                          </w:rPr>
                          <w:t>26</w:t>
                        </w:r>
                        <w:r w:rsidR="00116EA5">
                          <w:rPr>
                            <w:noProof/>
                          </w:rPr>
                          <w:fldChar w:fldCharType="end"/>
                        </w:r>
                        <w:r w:rsidRPr="00776E75">
                          <w:rPr>
                            <w:noProof/>
                          </w:rPr>
                          <w:t>: Predicted against experimental results in frequencies  28[kHz] - 32[kHz]</w:t>
                        </w:r>
                        <w:bookmarkEnd w:id="161"/>
                      </w:p>
                    </w:txbxContent>
                  </v:textbox>
                </v:shape>
                <v:shape id="Picture 220" o:spid="_x0000_s1316" type="#_x0000_t75" style="position:absolute;left:3462;top:-952;width:48028;height:39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lQxgAAANwAAAAPAAAAZHJzL2Rvd25yZXYueG1sRI9NT8Mw&#10;DIbvSPyHyEjcWEo1AeqWTRP70IALdNN2tRrTVDRO1YSt49fjAxJH6/X72M90PvhWnaiPTWAD96MM&#10;FHEVbMO1gf1uffcEKiZki21gMnChCPPZ9dUUCxvO/EGnMtVKIBwLNOBS6gqtY+XIYxyFjliyz9B7&#10;TDL2tbY9ngXuW51n2YP22LBccNjRs6Pqq/z2QrkcytX74+Zl4d52Sxr/HF/HKzbm9mZYTEAlGtL/&#10;8l97aw3kubwvMiICevYLAAD//wMAUEsBAi0AFAAGAAgAAAAhANvh9svuAAAAhQEAABMAAAAAAAAA&#10;AAAAAAAAAAAAAFtDb250ZW50X1R5cGVzXS54bWxQSwECLQAUAAYACAAAACEAWvQsW78AAAAVAQAA&#10;CwAAAAAAAAAAAAAAAAAfAQAAX3JlbHMvLnJlbHNQSwECLQAUAAYACAAAACEAP8W5UMYAAADcAAAA&#10;DwAAAAAAAAAAAAAAAAAHAgAAZHJzL2Rvd25yZXYueG1sUEsFBgAAAAADAAMAtwAAAPoCAAAAAA==&#10;">
                  <v:imagedata r:id="rId166" o:title=""/>
                  <v:path arrowok="t"/>
                </v:shape>
              </v:group>
            </w:pict>
          </mc:Fallback>
        </mc:AlternateContent>
      </w:r>
      <w:r w:rsidR="00CB1B30">
        <w:t>Fig.(</w:t>
      </w:r>
      <w:r w:rsidR="00CB1B30">
        <w:rPr>
          <w:rFonts w:ascii="Cambria Math" w:eastAsia="Cambria Math" w:hAnsi="Cambria Math" w:cs="Cambria Math"/>
        </w:rPr>
        <w:t xml:space="preserve">26) </w:t>
      </w:r>
      <w:r w:rsidR="00CB1B30">
        <w:t xml:space="preserve">shows that most of the plant-orientation combinations lies around the </w:t>
      </w:r>
      <w:r w:rsidR="00CB1B30">
        <w:rPr>
          <w:rFonts w:ascii="Cambria Math" w:eastAsia="Cambria Math" w:hAnsi="Cambria Math" w:cs="Cambria Math"/>
        </w:rPr>
        <w:t>45°</w:t>
      </w:r>
      <w:r w:rsidR="00CB1B30">
        <w:t xml:space="preserve"> line representing complete fitness between the predicted and the measured energy. A similar analysis on 22950 observations at </w:t>
      </w:r>
      <w:r w:rsidR="00CB1B30">
        <w:rPr>
          <w:rFonts w:ascii="Cambria Math" w:eastAsia="Cambria Math" w:hAnsi="Cambria Math" w:cs="Cambria Math"/>
        </w:rPr>
        <w:t>20</w:t>
      </w:r>
      <w:r w:rsidR="00776E75">
        <w:rPr>
          <w:rFonts w:ascii="Cambria Math" w:eastAsia="Cambria Math" w:hAnsi="Cambria Math" w:cs="Cambria Math"/>
        </w:rPr>
        <w:t>[</w:t>
      </w:r>
      <w:r w:rsidR="00CB1B30">
        <w:rPr>
          <w:rFonts w:ascii="Cambria Math" w:eastAsia="Cambria Math" w:hAnsi="Cambria Math" w:cs="Cambria Math"/>
        </w:rPr>
        <w:t>kHz]</w:t>
      </w:r>
      <w:r w:rsidR="00CB1B30">
        <w:t xml:space="preserve"> to </w:t>
      </w:r>
      <w:r w:rsidR="00CB1B30">
        <w:rPr>
          <w:rFonts w:ascii="Cambria Math" w:eastAsia="Cambria Math" w:hAnsi="Cambria Math" w:cs="Cambria Math"/>
        </w:rPr>
        <w:t>28</w:t>
      </w:r>
      <w:r w:rsidR="00776E75">
        <w:rPr>
          <w:rFonts w:ascii="Cambria Math" w:eastAsia="Cambria Math" w:hAnsi="Cambria Math" w:cs="Cambria Math"/>
        </w:rPr>
        <w:t>[</w:t>
      </w:r>
      <w:r w:rsidR="00CB1B30">
        <w:rPr>
          <w:rFonts w:ascii="Cambria Math" w:eastAsia="Cambria Math" w:hAnsi="Cambria Math" w:cs="Cambria Math"/>
        </w:rPr>
        <w:t>kHz]</w:t>
      </w:r>
      <w:r w:rsidR="00CB1B30">
        <w:t xml:space="preserve"> using a quadratic model without indicator variables and using the robust regression, revealed that the calculated multi linear regression values </w:t>
      </w:r>
      <w:r w:rsidR="00776E75">
        <w:t>T</w:t>
      </w:r>
      <w:r w:rsidR="00CB1B30">
        <w:t>able</w:t>
      </w:r>
      <w:r w:rsidR="00776E75">
        <w:rPr>
          <w:rFonts w:ascii="Cambria Math" w:eastAsia="Cambria Math" w:hAnsi="Cambria Math" w:cs="Cambria Math"/>
        </w:rPr>
        <w:t>.(</w:t>
      </w:r>
      <w:r w:rsidR="00CB1B30">
        <w:rPr>
          <w:rFonts w:ascii="Cambria Math" w:eastAsia="Cambria Math" w:hAnsi="Cambria Math" w:cs="Cambria Math"/>
        </w:rPr>
        <w:t>3)</w:t>
      </w:r>
      <w:r w:rsidR="00CB1B30">
        <w:t xml:space="preserve"> maintain their high level of significance in rejecting the null hypothesis, adjusted </w:t>
      </w:r>
      <w:r w:rsidR="00CB1B30">
        <w:rPr>
          <w:rFonts w:ascii="Cambria Math" w:eastAsia="Cambria Math" w:hAnsi="Cambria Math" w:cs="Cambria Math"/>
        </w:rPr>
        <w:t>𝑅</w:t>
      </w:r>
      <w:r w:rsidR="00CB1B30">
        <w:rPr>
          <w:rFonts w:ascii="Cambria Math" w:eastAsia="Cambria Math" w:hAnsi="Cambria Math" w:cs="Cambria Math"/>
          <w:vertAlign w:val="superscript"/>
        </w:rPr>
        <w:t>2</w:t>
      </w:r>
      <w:r w:rsidR="00CB1B30">
        <w:t xml:space="preserve"> of 0.839 and a P  &lt;&lt; 0.001. The energy-mass relation is also monotonic and descending </w:t>
      </w:r>
      <w:r w:rsidR="00BE5672">
        <w:t xml:space="preserve">with a highly linear influence. </w:t>
      </w:r>
    </w:p>
    <w:p w:rsidR="0058513F" w:rsidRDefault="007941DE">
      <w:r>
        <w:t xml:space="preserve"> </w:t>
      </w:r>
    </w:p>
    <w:p w:rsidR="00400C91" w:rsidRDefault="007941DE" w:rsidP="006E7A3E">
      <w:r>
        <w:lastRenderedPageBreak/>
        <w:t xml:space="preserve">These high levels of significance without using the indicator variables in the model allows the extraction of the mass to frequencies and energy returns relation in </w:t>
      </w:r>
      <w:r w:rsidR="00F94568">
        <w:t>Eq.(</w:t>
      </w:r>
      <w:r>
        <w:t xml:space="preserve">12) without the noisy outcome of numerical differentiation necessary in </w:t>
      </w:r>
      <w:r w:rsidR="00F94568">
        <w:t>Eq.(</w:t>
      </w:r>
      <w:r>
        <w:t xml:space="preserve">13). </w:t>
      </w:r>
    </w:p>
    <w:tbl>
      <w:tblPr>
        <w:tblStyle w:val="TableGrid0"/>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4"/>
      </w:tblGrid>
      <w:tr w:rsidR="00400C91" w:rsidTr="006E7A3E">
        <w:trPr>
          <w:trHeight w:val="4571"/>
        </w:trPr>
        <w:tc>
          <w:tcPr>
            <w:tcW w:w="10064" w:type="dxa"/>
          </w:tcPr>
          <w:p w:rsidR="00400C91" w:rsidRDefault="00400C91">
            <w:pPr>
              <w:ind w:left="0" w:firstLine="0"/>
            </w:pPr>
            <w:r>
              <w:rPr>
                <w:noProof/>
              </w:rPr>
              <mc:AlternateContent>
                <mc:Choice Requires="wps">
                  <w:drawing>
                    <wp:anchor distT="0" distB="0" distL="114300" distR="114300" simplePos="0" relativeHeight="251425792" behindDoc="0" locked="0" layoutInCell="1" allowOverlap="1" wp14:anchorId="2A046042" wp14:editId="63A641A7">
                      <wp:simplePos x="0" y="0"/>
                      <wp:positionH relativeFrom="column">
                        <wp:posOffset>137160</wp:posOffset>
                      </wp:positionH>
                      <wp:positionV relativeFrom="paragraph">
                        <wp:posOffset>149860</wp:posOffset>
                      </wp:positionV>
                      <wp:extent cx="5756910" cy="602615"/>
                      <wp:effectExtent l="0" t="0" r="0" b="6985"/>
                      <wp:wrapTopAndBottom/>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6910" cy="602615"/>
                              </a:xfrm>
                              <a:prstGeom prst="rect">
                                <a:avLst/>
                              </a:prstGeom>
                              <a:solidFill>
                                <a:srgbClr val="FFFFFF"/>
                              </a:solidFill>
                              <a:ln w="9525">
                                <a:noFill/>
                                <a:miter lim="800000"/>
                                <a:headEnd/>
                                <a:tailEnd/>
                              </a:ln>
                            </wps:spPr>
                            <wps:txbx>
                              <w:txbxContent>
                                <w:p w:rsidR="00675B45" w:rsidRDefault="00675B45" w:rsidP="006E7A3E">
                                  <w:pPr>
                                    <w:ind w:left="1701" w:right="687" w:hanging="992"/>
                                  </w:pPr>
                                  <w:r w:rsidRPr="00BB5F99">
                                    <w:rPr>
                                      <w:b/>
                                      <w:bCs/>
                                    </w:rPr>
                                    <w:t>Table 3:</w:t>
                                  </w:r>
                                  <w:r>
                                    <w:t xml:space="preserve"> Summary of the regression parameters when estimating a quadratic model at the range of 20[kHz] to 28[kHz].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2A046042" id="_x0000_s1317" type="#_x0000_t202" style="position:absolute;left:0;text-align:left;margin-left:10.8pt;margin-top:11.8pt;width:453.3pt;height:47.45pt;z-index:251425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nkGJgIAACYEAAAOAAAAZHJzL2Uyb0RvYy54bWysU9uO2yAQfa/Uf0C8N74oziZWnNU221SV&#10;tttKu/0AjHGMCowLJHb69R1wNpu2b1V5QAwzczhzZljfjlqRo7BOgqloNkspEYZDI82+ot+ed++W&#10;lDjPTMMUGFHRk3D0dvP2zXroS5FDB6oRliCIceXQV7Tzvi+TxPFOaOZm0AuDzhasZh5Nu08aywZE&#10;1yrJ03SRDGCb3gIXzuHt/eSkm4jftoL7L23rhCeqosjNx93GvQ57slmzcm9Z30l+psH+gYVm0uCj&#10;F6h75hk5WPkXlJbcgoPWzzjoBNpWchFrwGqy9I9qnjrWi1gLiuP6i0zu/8Hyx+NXS2RT0TybU2KY&#10;xiY9i9GT9zCSPOgz9K7EsKceA/2I19jnWKvrH4B/d8TAtmNmL+6shaETrEF+WchMrlInHBdA6uEz&#10;NPgMO3iIQGNrdRAP5SCIjn06XXoTqHC8LG6KxSpDF0ffIs0XWRGfYOVLdm+d/yhAk3CoqMXeR3R2&#10;fHA+sGHlS0h4zIGSzU4qFQ27r7fKkiPDOdnFdUb/LUwZMlR0VeRFRDYQ8uMIaelxjpXUFV2mYYV0&#10;VgY1Ppgmnj2TajojE2XO8gRFJm38WI+xE1m2DNlBvBqaEypmYRpc/Gh46MD+pGTAoa2o+3FgVlCi&#10;PhlUfZXN52HKozEvbnI07LWnvvYwwxGqop6S6bj18WcE4gbusDutjMK9MjmTxmGMep4/Tpj2aztG&#10;vX7vzS8AAAD//wMAUEsDBBQABgAIAAAAIQCcTtE13QAAAAkBAAAPAAAAZHJzL2Rvd25yZXYueG1s&#10;TI/BTsMwEETvSPyDtZW4IOok0DQNcSpAAnFt6QdsYjeJGq+j2G3Sv2c50dNoNU+zM8V2tr24mNF3&#10;jhTEywiEodrpjhoFh5/PpwyED0gae0dGwdV42Jb3dwXm2k20M5d9aASHkM9RQRvCkEvp69ZY9Es3&#10;GGLv6EaLgc+xkXrEicNtL5MoSqXFjvhDi4P5aE192p+tguP39LjaTNVXOKx3L+k7duvKXZV6WMxv&#10;ryCCmcM/DH/1uTqU3KlyZ9Je9AqSOGWS9ZmV/U2SJSAqBuNsBbIs5O2C8hcAAP//AwBQSwECLQAU&#10;AAYACAAAACEAtoM4kv4AAADhAQAAEwAAAAAAAAAAAAAAAAAAAAAAW0NvbnRlbnRfVHlwZXNdLnht&#10;bFBLAQItABQABgAIAAAAIQA4/SH/1gAAAJQBAAALAAAAAAAAAAAAAAAAAC8BAABfcmVscy8ucmVs&#10;c1BLAQItABQABgAIAAAAIQA0DnkGJgIAACYEAAAOAAAAAAAAAAAAAAAAAC4CAABkcnMvZTJvRG9j&#10;LnhtbFBLAQItABQABgAIAAAAIQCcTtE13QAAAAkBAAAPAAAAAAAAAAAAAAAAAIAEAABkcnMvZG93&#10;bnJldi54bWxQSwUGAAAAAAQABADzAAAAigUAAAAA&#10;" stroked="f">
                      <v:textbox>
                        <w:txbxContent>
                          <w:p w:rsidR="00675B45" w:rsidRDefault="00675B45" w:rsidP="006E7A3E">
                            <w:pPr>
                              <w:ind w:left="1701" w:right="687" w:hanging="992"/>
                            </w:pPr>
                            <w:r w:rsidRPr="00BB5F99">
                              <w:rPr>
                                <w:b/>
                                <w:bCs/>
                              </w:rPr>
                              <w:t>Table 3:</w:t>
                            </w:r>
                            <w:r>
                              <w:t xml:space="preserve"> Summary of the regression parameters when estimating a quadratic model at the range of 20[kHz] to 28[kHz]. </w:t>
                            </w:r>
                          </w:p>
                        </w:txbxContent>
                      </v:textbox>
                      <w10:wrap type="topAndBottom"/>
                    </v:shape>
                  </w:pict>
                </mc:Fallback>
              </mc:AlternateContent>
            </w:r>
          </w:p>
          <w:tbl>
            <w:tblPr>
              <w:tblStyle w:val="TableGrid2"/>
              <w:tblpPr w:leftFromText="180" w:rightFromText="180" w:vertAnchor="page" w:horzAnchor="margin" w:tblpY="1393"/>
              <w:tblOverlap w:val="never"/>
              <w:tblW w:w="9823" w:type="dxa"/>
              <w:tblInd w:w="0" w:type="dxa"/>
              <w:tblCellMar>
                <w:right w:w="115" w:type="dxa"/>
              </w:tblCellMar>
              <w:tblLook w:val="04A0" w:firstRow="1" w:lastRow="0" w:firstColumn="1" w:lastColumn="0" w:noHBand="0" w:noVBand="1"/>
            </w:tblPr>
            <w:tblGrid>
              <w:gridCol w:w="2334"/>
              <w:gridCol w:w="1814"/>
              <w:gridCol w:w="2509"/>
              <w:gridCol w:w="1865"/>
              <w:gridCol w:w="1301"/>
            </w:tblGrid>
            <w:tr w:rsidR="00400C91" w:rsidRPr="003657FD" w:rsidTr="006E7A3E">
              <w:trPr>
                <w:trHeight w:val="420"/>
              </w:trPr>
              <w:tc>
                <w:tcPr>
                  <w:tcW w:w="2334" w:type="dxa"/>
                  <w:tcBorders>
                    <w:top w:val="single" w:sz="4" w:space="0" w:color="auto"/>
                    <w:bottom w:val="single" w:sz="4" w:space="0" w:color="auto"/>
                  </w:tcBorders>
                </w:tcPr>
                <w:p w:rsidR="00400C91" w:rsidRPr="003657FD" w:rsidRDefault="00400C91" w:rsidP="00400C91">
                  <w:pPr>
                    <w:keepLines w:val="0"/>
                    <w:spacing w:after="0" w:line="259" w:lineRule="auto"/>
                    <w:ind w:left="571" w:right="0" w:firstLine="0"/>
                    <w:jc w:val="left"/>
                  </w:pPr>
                  <w:r w:rsidRPr="003657FD">
                    <w:t xml:space="preserve">Variable  </w:t>
                  </w:r>
                </w:p>
              </w:tc>
              <w:tc>
                <w:tcPr>
                  <w:tcW w:w="1814" w:type="dxa"/>
                  <w:tcBorders>
                    <w:top w:val="single" w:sz="4" w:space="0" w:color="auto"/>
                    <w:bottom w:val="single" w:sz="4" w:space="0" w:color="auto"/>
                  </w:tcBorders>
                </w:tcPr>
                <w:p w:rsidR="00400C91" w:rsidRPr="003657FD" w:rsidRDefault="00400C91" w:rsidP="00400C91">
                  <w:pPr>
                    <w:keepLines w:val="0"/>
                    <w:spacing w:after="0" w:line="259" w:lineRule="auto"/>
                    <w:ind w:left="0" w:right="0" w:firstLine="0"/>
                    <w:jc w:val="left"/>
                  </w:pPr>
                  <w:r w:rsidRPr="003657FD">
                    <w:t xml:space="preserve">Estimate  </w:t>
                  </w:r>
                </w:p>
              </w:tc>
              <w:tc>
                <w:tcPr>
                  <w:tcW w:w="2509" w:type="dxa"/>
                  <w:tcBorders>
                    <w:top w:val="single" w:sz="4" w:space="0" w:color="auto"/>
                    <w:bottom w:val="single" w:sz="4" w:space="0" w:color="auto"/>
                  </w:tcBorders>
                </w:tcPr>
                <w:p w:rsidR="00400C91" w:rsidRPr="003657FD" w:rsidRDefault="00400C91" w:rsidP="00400C91">
                  <w:pPr>
                    <w:keepLines w:val="0"/>
                    <w:spacing w:after="0" w:line="259" w:lineRule="auto"/>
                    <w:ind w:left="0" w:right="0" w:firstLine="0"/>
                    <w:jc w:val="left"/>
                  </w:pPr>
                  <w:r w:rsidRPr="003657FD">
                    <w:t xml:space="preserve">Standard Error  </w:t>
                  </w:r>
                </w:p>
              </w:tc>
              <w:tc>
                <w:tcPr>
                  <w:tcW w:w="1865" w:type="dxa"/>
                  <w:tcBorders>
                    <w:top w:val="single" w:sz="4" w:space="0" w:color="auto"/>
                    <w:bottom w:val="single" w:sz="4" w:space="0" w:color="auto"/>
                  </w:tcBorders>
                </w:tcPr>
                <w:p w:rsidR="00400C91" w:rsidRPr="003657FD" w:rsidRDefault="00400C91" w:rsidP="00400C91">
                  <w:pPr>
                    <w:keepLines w:val="0"/>
                    <w:spacing w:after="0" w:line="259" w:lineRule="auto"/>
                    <w:ind w:left="0" w:right="0" w:firstLine="0"/>
                    <w:jc w:val="left"/>
                  </w:pPr>
                  <w:r w:rsidRPr="003657FD">
                    <w:t xml:space="preserve">T-Statistic  </w:t>
                  </w:r>
                </w:p>
              </w:tc>
              <w:tc>
                <w:tcPr>
                  <w:tcW w:w="1301" w:type="dxa"/>
                  <w:tcBorders>
                    <w:top w:val="single" w:sz="4" w:space="0" w:color="auto"/>
                    <w:bottom w:val="single" w:sz="4" w:space="0" w:color="auto"/>
                  </w:tcBorders>
                </w:tcPr>
                <w:p w:rsidR="00400C91" w:rsidRPr="003657FD" w:rsidRDefault="00400C91" w:rsidP="00400C91">
                  <w:pPr>
                    <w:keepLines w:val="0"/>
                    <w:spacing w:after="0" w:line="259" w:lineRule="auto"/>
                    <w:ind w:left="0" w:right="0" w:firstLine="0"/>
                    <w:jc w:val="left"/>
                  </w:pPr>
                  <w:r w:rsidRPr="003657FD">
                    <w:t xml:space="preserve">P   </w:t>
                  </w:r>
                </w:p>
              </w:tc>
            </w:tr>
            <w:tr w:rsidR="00400C91" w:rsidRPr="003657FD" w:rsidTr="006E7A3E">
              <w:trPr>
                <w:trHeight w:val="357"/>
              </w:trPr>
              <w:tc>
                <w:tcPr>
                  <w:tcW w:w="2334" w:type="dxa"/>
                  <w:tcBorders>
                    <w:top w:val="single" w:sz="4" w:space="0" w:color="auto"/>
                  </w:tcBorders>
                  <w:vAlign w:val="center"/>
                </w:tcPr>
                <w:p w:rsidR="00400C91" w:rsidRPr="003657FD" w:rsidRDefault="00400C91" w:rsidP="00400C91">
                  <w:pPr>
                    <w:keepLines w:val="0"/>
                    <w:spacing w:after="0" w:line="259" w:lineRule="auto"/>
                    <w:ind w:left="734" w:right="0" w:firstLine="0"/>
                    <w:jc w:val="left"/>
                  </w:pPr>
                  <w:r w:rsidRPr="003657FD">
                    <w:rPr>
                      <w:rFonts w:ascii="Cambria Math" w:eastAsia="Cambria Math" w:hAnsi="Cambria Math" w:cs="Cambria Math"/>
                    </w:rPr>
                    <w:t>1</w:t>
                  </w:r>
                  <w:r w:rsidRPr="003657FD">
                    <w:t xml:space="preserve">  </w:t>
                  </w:r>
                </w:p>
              </w:tc>
              <w:tc>
                <w:tcPr>
                  <w:tcW w:w="1814" w:type="dxa"/>
                  <w:tcBorders>
                    <w:top w:val="single" w:sz="4" w:space="0" w:color="auto"/>
                  </w:tcBorders>
                  <w:vAlign w:val="center"/>
                </w:tcPr>
                <w:p w:rsidR="00400C91" w:rsidRPr="003657FD" w:rsidRDefault="00400C91" w:rsidP="00400C91">
                  <w:pPr>
                    <w:keepLines w:val="0"/>
                    <w:spacing w:after="0" w:line="259" w:lineRule="auto"/>
                    <w:ind w:left="0" w:right="0" w:firstLine="0"/>
                    <w:jc w:val="left"/>
                  </w:pPr>
                  <w:r w:rsidRPr="003657FD">
                    <w:t xml:space="preserve">8.32E-08  </w:t>
                  </w:r>
                </w:p>
              </w:tc>
              <w:tc>
                <w:tcPr>
                  <w:tcW w:w="2509" w:type="dxa"/>
                  <w:tcBorders>
                    <w:top w:val="single" w:sz="4" w:space="0" w:color="auto"/>
                  </w:tcBorders>
                  <w:vAlign w:val="center"/>
                </w:tcPr>
                <w:p w:rsidR="00400C91" w:rsidRPr="003657FD" w:rsidRDefault="00400C91" w:rsidP="00400C91">
                  <w:pPr>
                    <w:keepLines w:val="0"/>
                    <w:spacing w:after="0" w:line="259" w:lineRule="auto"/>
                    <w:ind w:left="0" w:right="0" w:firstLine="0"/>
                    <w:jc w:val="left"/>
                  </w:pPr>
                  <w:r w:rsidRPr="003657FD">
                    <w:t xml:space="preserve">1.61E-09  </w:t>
                  </w:r>
                </w:p>
              </w:tc>
              <w:tc>
                <w:tcPr>
                  <w:tcW w:w="1865" w:type="dxa"/>
                  <w:tcBorders>
                    <w:top w:val="single" w:sz="4" w:space="0" w:color="auto"/>
                  </w:tcBorders>
                  <w:vAlign w:val="center"/>
                </w:tcPr>
                <w:p w:rsidR="00400C91" w:rsidRPr="003657FD" w:rsidRDefault="00400C91" w:rsidP="00400C91">
                  <w:pPr>
                    <w:keepLines w:val="0"/>
                    <w:spacing w:after="0" w:line="259" w:lineRule="auto"/>
                    <w:ind w:left="0" w:right="0" w:firstLine="0"/>
                    <w:jc w:val="left"/>
                  </w:pPr>
                  <w:r w:rsidRPr="003657FD">
                    <w:t xml:space="preserve">51.526  </w:t>
                  </w:r>
                </w:p>
              </w:tc>
              <w:tc>
                <w:tcPr>
                  <w:tcW w:w="1301" w:type="dxa"/>
                  <w:tcBorders>
                    <w:top w:val="single" w:sz="4" w:space="0" w:color="auto"/>
                  </w:tcBorders>
                  <w:vAlign w:val="center"/>
                </w:tcPr>
                <w:p w:rsidR="00400C91" w:rsidRPr="003657FD" w:rsidRDefault="00400C91" w:rsidP="00400C91">
                  <w:pPr>
                    <w:keepLines w:val="0"/>
                    <w:spacing w:after="0" w:line="259" w:lineRule="auto"/>
                    <w:ind w:left="0" w:right="0" w:firstLine="0"/>
                    <w:jc w:val="left"/>
                  </w:pPr>
                  <w:r w:rsidRPr="003657FD">
                    <w:t xml:space="preserve">0   </w:t>
                  </w:r>
                </w:p>
              </w:tc>
            </w:tr>
            <w:tr w:rsidR="00400C91" w:rsidRPr="003657FD" w:rsidTr="006E7A3E">
              <w:trPr>
                <w:trHeight w:val="425"/>
              </w:trPr>
              <w:tc>
                <w:tcPr>
                  <w:tcW w:w="2334" w:type="dxa"/>
                  <w:vAlign w:val="center"/>
                </w:tcPr>
                <w:p w:rsidR="00400C91" w:rsidRPr="003657FD" w:rsidRDefault="00400C91" w:rsidP="00400C91">
                  <w:pPr>
                    <w:keepLines w:val="0"/>
                    <w:spacing w:after="0" w:line="259" w:lineRule="auto"/>
                    <w:ind w:left="734" w:right="0" w:firstLine="0"/>
                    <w:jc w:val="left"/>
                  </w:pPr>
                  <w:r w:rsidRPr="003657FD">
                    <w:rPr>
                      <w:rFonts w:ascii="Cambria Math" w:eastAsia="Cambria Math" w:hAnsi="Cambria Math" w:cs="Cambria Math"/>
                    </w:rPr>
                    <w:t>𝑓</w:t>
                  </w:r>
                  <w:r w:rsidRPr="003657FD">
                    <w:rPr>
                      <w:rFonts w:ascii="Cambria Math" w:eastAsia="Cambria Math" w:hAnsi="Cambria Math" w:cs="Cambria Math"/>
                      <w:sz w:val="17"/>
                    </w:rPr>
                    <w:t>𝑖𝑗</w:t>
                  </w:r>
                  <w:r w:rsidRPr="003657FD">
                    <w:t xml:space="preserve">  </w:t>
                  </w:r>
                </w:p>
              </w:tc>
              <w:tc>
                <w:tcPr>
                  <w:tcW w:w="1814" w:type="dxa"/>
                  <w:vAlign w:val="center"/>
                </w:tcPr>
                <w:p w:rsidR="00400C91" w:rsidRPr="003657FD" w:rsidRDefault="00400C91" w:rsidP="00400C91">
                  <w:pPr>
                    <w:keepLines w:val="0"/>
                    <w:spacing w:after="0" w:line="259" w:lineRule="auto"/>
                    <w:ind w:left="0" w:right="0" w:firstLine="0"/>
                    <w:jc w:val="left"/>
                  </w:pPr>
                  <w:r w:rsidRPr="003657FD">
                    <w:t xml:space="preserve">-8.14E-12  </w:t>
                  </w:r>
                </w:p>
              </w:tc>
              <w:tc>
                <w:tcPr>
                  <w:tcW w:w="2509" w:type="dxa"/>
                  <w:vAlign w:val="center"/>
                </w:tcPr>
                <w:p w:rsidR="00400C91" w:rsidRPr="003657FD" w:rsidRDefault="00400C91" w:rsidP="00400C91">
                  <w:pPr>
                    <w:keepLines w:val="0"/>
                    <w:spacing w:after="0" w:line="259" w:lineRule="auto"/>
                    <w:ind w:left="0" w:right="0" w:firstLine="0"/>
                    <w:jc w:val="left"/>
                  </w:pPr>
                  <w:r w:rsidRPr="003657FD">
                    <w:t xml:space="preserve">1.35E-13  </w:t>
                  </w:r>
                </w:p>
              </w:tc>
              <w:tc>
                <w:tcPr>
                  <w:tcW w:w="1865" w:type="dxa"/>
                  <w:vAlign w:val="center"/>
                </w:tcPr>
                <w:p w:rsidR="00400C91" w:rsidRPr="003657FD" w:rsidRDefault="00400C91" w:rsidP="00400C91">
                  <w:pPr>
                    <w:keepLines w:val="0"/>
                    <w:spacing w:after="0" w:line="259" w:lineRule="auto"/>
                    <w:ind w:left="0" w:right="0" w:firstLine="0"/>
                    <w:jc w:val="left"/>
                  </w:pPr>
                  <w:r w:rsidRPr="003657FD">
                    <w:t xml:space="preserve">-60.108  </w:t>
                  </w:r>
                </w:p>
              </w:tc>
              <w:tc>
                <w:tcPr>
                  <w:tcW w:w="1301" w:type="dxa"/>
                  <w:vAlign w:val="center"/>
                </w:tcPr>
                <w:p w:rsidR="00400C91" w:rsidRPr="003657FD" w:rsidRDefault="00400C91" w:rsidP="00400C91">
                  <w:pPr>
                    <w:keepLines w:val="0"/>
                    <w:spacing w:after="0" w:line="259" w:lineRule="auto"/>
                    <w:ind w:left="0" w:right="0" w:firstLine="0"/>
                    <w:jc w:val="left"/>
                  </w:pPr>
                  <w:r w:rsidRPr="003657FD">
                    <w:t xml:space="preserve">0   </w:t>
                  </w:r>
                </w:p>
              </w:tc>
            </w:tr>
            <w:tr w:rsidR="00400C91" w:rsidRPr="003657FD" w:rsidTr="006E7A3E">
              <w:trPr>
                <w:trHeight w:val="419"/>
              </w:trPr>
              <w:tc>
                <w:tcPr>
                  <w:tcW w:w="2334" w:type="dxa"/>
                  <w:vAlign w:val="center"/>
                </w:tcPr>
                <w:p w:rsidR="00400C91" w:rsidRPr="003657FD" w:rsidRDefault="00400C91" w:rsidP="00400C91">
                  <w:pPr>
                    <w:keepLines w:val="0"/>
                    <w:spacing w:after="0" w:line="259" w:lineRule="auto"/>
                    <w:ind w:left="734" w:right="0" w:firstLine="0"/>
                    <w:jc w:val="left"/>
                  </w:pPr>
                  <w:r w:rsidRPr="003657FD">
                    <w:rPr>
                      <w:rFonts w:ascii="Cambria Math" w:eastAsia="Cambria Math" w:hAnsi="Cambria Math" w:cs="Cambria Math"/>
                    </w:rPr>
                    <w:t>𝑚</w:t>
                  </w:r>
                  <w:r w:rsidRPr="003657FD">
                    <w:rPr>
                      <w:rFonts w:ascii="Cambria Math" w:eastAsia="Cambria Math" w:hAnsi="Cambria Math" w:cs="Cambria Math"/>
                      <w:sz w:val="17"/>
                    </w:rPr>
                    <w:t>𝑖𝑗</w:t>
                  </w:r>
                  <w:r w:rsidRPr="003657FD">
                    <w:t xml:space="preserve">  </w:t>
                  </w:r>
                </w:p>
              </w:tc>
              <w:tc>
                <w:tcPr>
                  <w:tcW w:w="1814" w:type="dxa"/>
                  <w:vAlign w:val="center"/>
                </w:tcPr>
                <w:p w:rsidR="00400C91" w:rsidRPr="003657FD" w:rsidRDefault="00400C91" w:rsidP="00400C91">
                  <w:pPr>
                    <w:keepLines w:val="0"/>
                    <w:spacing w:after="0" w:line="259" w:lineRule="auto"/>
                    <w:ind w:left="0" w:right="0" w:firstLine="0"/>
                    <w:jc w:val="left"/>
                  </w:pPr>
                  <w:r w:rsidRPr="003657FD">
                    <w:t xml:space="preserve">-1.24E-11  </w:t>
                  </w:r>
                </w:p>
              </w:tc>
              <w:tc>
                <w:tcPr>
                  <w:tcW w:w="2509" w:type="dxa"/>
                  <w:vAlign w:val="center"/>
                </w:tcPr>
                <w:p w:rsidR="00400C91" w:rsidRPr="003657FD" w:rsidRDefault="00400C91" w:rsidP="00400C91">
                  <w:pPr>
                    <w:keepLines w:val="0"/>
                    <w:spacing w:after="0" w:line="259" w:lineRule="auto"/>
                    <w:ind w:left="0" w:right="0" w:firstLine="0"/>
                    <w:jc w:val="left"/>
                  </w:pPr>
                  <w:r w:rsidRPr="003657FD">
                    <w:t xml:space="preserve">4.06E-13  </w:t>
                  </w:r>
                </w:p>
              </w:tc>
              <w:tc>
                <w:tcPr>
                  <w:tcW w:w="1865" w:type="dxa"/>
                  <w:vAlign w:val="center"/>
                </w:tcPr>
                <w:p w:rsidR="00400C91" w:rsidRPr="003657FD" w:rsidRDefault="00400C91" w:rsidP="00400C91">
                  <w:pPr>
                    <w:keepLines w:val="0"/>
                    <w:spacing w:after="0" w:line="259" w:lineRule="auto"/>
                    <w:ind w:left="0" w:right="0" w:firstLine="0"/>
                    <w:jc w:val="left"/>
                  </w:pPr>
                  <w:r w:rsidRPr="003657FD">
                    <w:t xml:space="preserve">-30.553  </w:t>
                  </w:r>
                </w:p>
              </w:tc>
              <w:tc>
                <w:tcPr>
                  <w:tcW w:w="1301" w:type="dxa"/>
                  <w:vAlign w:val="center"/>
                </w:tcPr>
                <w:p w:rsidR="00400C91" w:rsidRPr="003657FD" w:rsidRDefault="00400C91" w:rsidP="00400C91">
                  <w:pPr>
                    <w:keepLines w:val="0"/>
                    <w:spacing w:after="0" w:line="259" w:lineRule="auto"/>
                    <w:ind w:left="0" w:right="0" w:firstLine="0"/>
                    <w:jc w:val="left"/>
                  </w:pPr>
                  <w:r w:rsidRPr="003657FD">
                    <w:t xml:space="preserve">5.49E-201   </w:t>
                  </w:r>
                </w:p>
              </w:tc>
            </w:tr>
            <w:tr w:rsidR="00400C91" w:rsidRPr="003657FD" w:rsidTr="006E7A3E">
              <w:trPr>
                <w:trHeight w:val="420"/>
              </w:trPr>
              <w:tc>
                <w:tcPr>
                  <w:tcW w:w="2334" w:type="dxa"/>
                  <w:vAlign w:val="center"/>
                </w:tcPr>
                <w:p w:rsidR="00400C91" w:rsidRPr="003657FD" w:rsidRDefault="00400C91" w:rsidP="00400C91">
                  <w:pPr>
                    <w:keepLines w:val="0"/>
                    <w:spacing w:after="0" w:line="259" w:lineRule="auto"/>
                    <w:ind w:left="0" w:right="103" w:firstLine="0"/>
                    <w:jc w:val="center"/>
                  </w:pPr>
                  <w:r w:rsidRPr="003657FD">
                    <w:rPr>
                      <w:rFonts w:ascii="Cambria Math" w:eastAsia="Cambria Math" w:hAnsi="Cambria Math" w:cs="Cambria Math"/>
                    </w:rPr>
                    <w:t>𝑚</w:t>
                  </w:r>
                  <w:r w:rsidRPr="003657FD">
                    <w:rPr>
                      <w:rFonts w:ascii="Cambria Math" w:eastAsia="Cambria Math" w:hAnsi="Cambria Math" w:cs="Cambria Math"/>
                      <w:sz w:val="17"/>
                    </w:rPr>
                    <w:t>𝑖𝑗</w:t>
                  </w:r>
                  <w:r w:rsidRPr="003657FD">
                    <w:rPr>
                      <w:rFonts w:ascii="Cambria Math" w:eastAsia="Cambria Math" w:hAnsi="Cambria Math" w:cs="Cambria Math"/>
                    </w:rPr>
                    <w:t>𝑓</w:t>
                  </w:r>
                  <w:r w:rsidRPr="003657FD">
                    <w:rPr>
                      <w:rFonts w:ascii="Cambria Math" w:eastAsia="Cambria Math" w:hAnsi="Cambria Math" w:cs="Cambria Math"/>
                      <w:sz w:val="17"/>
                    </w:rPr>
                    <w:t>𝑖𝑗</w:t>
                  </w:r>
                  <w:r w:rsidRPr="003657FD">
                    <w:t xml:space="preserve">  </w:t>
                  </w:r>
                </w:p>
              </w:tc>
              <w:tc>
                <w:tcPr>
                  <w:tcW w:w="1814" w:type="dxa"/>
                  <w:vAlign w:val="center"/>
                </w:tcPr>
                <w:p w:rsidR="00400C91" w:rsidRPr="003657FD" w:rsidRDefault="00400C91" w:rsidP="00400C91">
                  <w:pPr>
                    <w:keepLines w:val="0"/>
                    <w:spacing w:after="0" w:line="259" w:lineRule="auto"/>
                    <w:ind w:left="0" w:right="0" w:firstLine="0"/>
                    <w:jc w:val="left"/>
                  </w:pPr>
                  <w:r w:rsidRPr="003657FD">
                    <w:t xml:space="preserve">5.90E-16  </w:t>
                  </w:r>
                </w:p>
              </w:tc>
              <w:tc>
                <w:tcPr>
                  <w:tcW w:w="2509" w:type="dxa"/>
                  <w:vAlign w:val="center"/>
                </w:tcPr>
                <w:p w:rsidR="00400C91" w:rsidRPr="003657FD" w:rsidRDefault="00400C91" w:rsidP="00400C91">
                  <w:pPr>
                    <w:keepLines w:val="0"/>
                    <w:spacing w:after="0" w:line="259" w:lineRule="auto"/>
                    <w:ind w:left="0" w:right="0" w:firstLine="0"/>
                    <w:jc w:val="left"/>
                  </w:pPr>
                  <w:r w:rsidRPr="003657FD">
                    <w:t xml:space="preserve">1.64E-17  </w:t>
                  </w:r>
                </w:p>
              </w:tc>
              <w:tc>
                <w:tcPr>
                  <w:tcW w:w="1865" w:type="dxa"/>
                  <w:vAlign w:val="center"/>
                </w:tcPr>
                <w:p w:rsidR="00400C91" w:rsidRPr="003657FD" w:rsidRDefault="00400C91" w:rsidP="00400C91">
                  <w:pPr>
                    <w:keepLines w:val="0"/>
                    <w:spacing w:after="0" w:line="259" w:lineRule="auto"/>
                    <w:ind w:left="0" w:right="0" w:firstLine="0"/>
                    <w:jc w:val="left"/>
                  </w:pPr>
                  <w:r w:rsidRPr="003657FD">
                    <w:t xml:space="preserve">35.961  </w:t>
                  </w:r>
                </w:p>
              </w:tc>
              <w:tc>
                <w:tcPr>
                  <w:tcW w:w="1301" w:type="dxa"/>
                  <w:vAlign w:val="center"/>
                </w:tcPr>
                <w:p w:rsidR="00400C91" w:rsidRPr="003657FD" w:rsidRDefault="00400C91" w:rsidP="00400C91">
                  <w:pPr>
                    <w:keepLines w:val="0"/>
                    <w:spacing w:after="0" w:line="259" w:lineRule="auto"/>
                    <w:ind w:left="0" w:right="0" w:firstLine="0"/>
                    <w:jc w:val="left"/>
                  </w:pPr>
                  <w:r w:rsidRPr="003657FD">
                    <w:t xml:space="preserve">1.49E-275   </w:t>
                  </w:r>
                </w:p>
              </w:tc>
            </w:tr>
            <w:tr w:rsidR="00400C91" w:rsidRPr="003657FD" w:rsidTr="006E7A3E">
              <w:trPr>
                <w:trHeight w:val="449"/>
              </w:trPr>
              <w:tc>
                <w:tcPr>
                  <w:tcW w:w="2334" w:type="dxa"/>
                  <w:vAlign w:val="center"/>
                </w:tcPr>
                <w:p w:rsidR="00400C91" w:rsidRPr="003657FD" w:rsidRDefault="00400C91" w:rsidP="00400C91">
                  <w:pPr>
                    <w:keepLines w:val="0"/>
                    <w:spacing w:after="0" w:line="259" w:lineRule="auto"/>
                    <w:ind w:left="734" w:right="0" w:firstLine="0"/>
                    <w:jc w:val="left"/>
                  </w:pPr>
                  <w:r w:rsidRPr="003657FD">
                    <w:rPr>
                      <w:rFonts w:ascii="Cambria Math" w:eastAsia="Cambria Math" w:hAnsi="Cambria Math" w:cs="Cambria Math"/>
                    </w:rPr>
                    <w:t>𝑚</w:t>
                  </w:r>
                  <w:r w:rsidRPr="003657FD">
                    <w:rPr>
                      <w:rFonts w:ascii="Cambria Math" w:eastAsia="Cambria Math" w:hAnsi="Cambria Math" w:cs="Cambria Math"/>
                      <w:sz w:val="17"/>
                    </w:rPr>
                    <w:t>𝑖𝑗</w:t>
                  </w:r>
                  <w:r w:rsidRPr="003657FD">
                    <w:rPr>
                      <w:rFonts w:ascii="Cambria Math" w:eastAsia="Cambria Math" w:hAnsi="Cambria Math" w:cs="Cambria Math"/>
                      <w:sz w:val="26"/>
                      <w:vertAlign w:val="superscript"/>
                    </w:rPr>
                    <w:t>2</w:t>
                  </w:r>
                  <w:r w:rsidRPr="003657FD">
                    <w:t xml:space="preserve">  </w:t>
                  </w:r>
                </w:p>
              </w:tc>
              <w:tc>
                <w:tcPr>
                  <w:tcW w:w="1814" w:type="dxa"/>
                  <w:vAlign w:val="center"/>
                </w:tcPr>
                <w:p w:rsidR="00400C91" w:rsidRPr="003657FD" w:rsidRDefault="00400C91" w:rsidP="00400C91">
                  <w:pPr>
                    <w:keepLines w:val="0"/>
                    <w:spacing w:after="0" w:line="259" w:lineRule="auto"/>
                    <w:ind w:left="0" w:right="0" w:firstLine="0"/>
                    <w:jc w:val="left"/>
                  </w:pPr>
                  <w:r w:rsidRPr="003657FD">
                    <w:t xml:space="preserve">2.03E-16  </w:t>
                  </w:r>
                </w:p>
              </w:tc>
              <w:tc>
                <w:tcPr>
                  <w:tcW w:w="2509" w:type="dxa"/>
                  <w:vAlign w:val="center"/>
                </w:tcPr>
                <w:p w:rsidR="00400C91" w:rsidRPr="003657FD" w:rsidRDefault="00400C91" w:rsidP="00400C91">
                  <w:pPr>
                    <w:keepLines w:val="0"/>
                    <w:spacing w:after="0" w:line="259" w:lineRule="auto"/>
                    <w:ind w:left="0" w:right="0" w:firstLine="0"/>
                    <w:jc w:val="left"/>
                  </w:pPr>
                  <w:r w:rsidRPr="003657FD">
                    <w:t xml:space="preserve">2.82E-18  </w:t>
                  </w:r>
                </w:p>
              </w:tc>
              <w:tc>
                <w:tcPr>
                  <w:tcW w:w="1865" w:type="dxa"/>
                  <w:vAlign w:val="center"/>
                </w:tcPr>
                <w:p w:rsidR="00400C91" w:rsidRPr="003657FD" w:rsidRDefault="00400C91" w:rsidP="00400C91">
                  <w:pPr>
                    <w:keepLines w:val="0"/>
                    <w:spacing w:after="0" w:line="259" w:lineRule="auto"/>
                    <w:ind w:left="0" w:right="0" w:firstLine="0"/>
                    <w:jc w:val="left"/>
                  </w:pPr>
                  <w:r w:rsidRPr="003657FD">
                    <w:t xml:space="preserve">72.034  </w:t>
                  </w:r>
                </w:p>
              </w:tc>
              <w:tc>
                <w:tcPr>
                  <w:tcW w:w="1301" w:type="dxa"/>
                  <w:vAlign w:val="center"/>
                </w:tcPr>
                <w:p w:rsidR="00400C91" w:rsidRPr="003657FD" w:rsidRDefault="00400C91" w:rsidP="00400C91">
                  <w:pPr>
                    <w:keepLines w:val="0"/>
                    <w:spacing w:after="0" w:line="259" w:lineRule="auto"/>
                    <w:ind w:left="0" w:right="0" w:firstLine="0"/>
                    <w:jc w:val="left"/>
                  </w:pPr>
                  <w:r w:rsidRPr="003657FD">
                    <w:t xml:space="preserve">0   </w:t>
                  </w:r>
                </w:p>
              </w:tc>
            </w:tr>
            <w:tr w:rsidR="00400C91" w:rsidRPr="003657FD" w:rsidTr="006E7A3E">
              <w:trPr>
                <w:trHeight w:val="471"/>
              </w:trPr>
              <w:tc>
                <w:tcPr>
                  <w:tcW w:w="2334" w:type="dxa"/>
                  <w:tcBorders>
                    <w:bottom w:val="single" w:sz="4" w:space="0" w:color="auto"/>
                  </w:tcBorders>
                  <w:vAlign w:val="center"/>
                </w:tcPr>
                <w:p w:rsidR="00400C91" w:rsidRPr="003657FD" w:rsidRDefault="00400C91">
                  <w:pPr>
                    <w:keepLines w:val="0"/>
                    <w:spacing w:after="0" w:line="259" w:lineRule="auto"/>
                    <w:ind w:left="734" w:right="0" w:firstLine="0"/>
                    <w:jc w:val="left"/>
                  </w:pPr>
                  <w:r w:rsidRPr="003657FD">
                    <w:rPr>
                      <w:rFonts w:ascii="Cambria Math" w:eastAsia="Cambria Math" w:hAnsi="Cambria Math" w:cs="Cambria Math"/>
                    </w:rPr>
                    <w:t>𝑓</w:t>
                  </w:r>
                  <w:r w:rsidRPr="003657FD">
                    <w:rPr>
                      <w:rFonts w:ascii="Cambria Math" w:eastAsia="Cambria Math" w:hAnsi="Cambria Math" w:cs="Cambria Math"/>
                      <w:sz w:val="17"/>
                    </w:rPr>
                    <w:t>𝑖𝑗</w:t>
                  </w:r>
                  <w:r w:rsidRPr="003657FD">
                    <w:rPr>
                      <w:rFonts w:ascii="Cambria Math" w:eastAsia="Cambria Math" w:hAnsi="Cambria Math" w:cs="Cambria Math"/>
                      <w:sz w:val="26"/>
                      <w:vertAlign w:val="superscript"/>
                    </w:rPr>
                    <w:t>2</w:t>
                  </w:r>
                  <w:r w:rsidRPr="003657FD">
                    <w:t xml:space="preserve"> </w:t>
                  </w:r>
                </w:p>
              </w:tc>
              <w:tc>
                <w:tcPr>
                  <w:tcW w:w="1814" w:type="dxa"/>
                  <w:tcBorders>
                    <w:bottom w:val="single" w:sz="4" w:space="0" w:color="auto"/>
                  </w:tcBorders>
                  <w:vAlign w:val="center"/>
                </w:tcPr>
                <w:p w:rsidR="00400C91" w:rsidRPr="003657FD" w:rsidRDefault="00400C91" w:rsidP="00400C91">
                  <w:pPr>
                    <w:keepLines w:val="0"/>
                    <w:spacing w:after="0" w:line="259" w:lineRule="auto"/>
                    <w:ind w:left="0" w:right="0" w:firstLine="0"/>
                    <w:jc w:val="left"/>
                  </w:pPr>
                  <w:r w:rsidRPr="003657FD">
                    <w:t xml:space="preserve">-4.47E-16  </w:t>
                  </w:r>
                </w:p>
              </w:tc>
              <w:tc>
                <w:tcPr>
                  <w:tcW w:w="2509" w:type="dxa"/>
                  <w:tcBorders>
                    <w:bottom w:val="single" w:sz="4" w:space="0" w:color="auto"/>
                  </w:tcBorders>
                  <w:vAlign w:val="center"/>
                </w:tcPr>
                <w:p w:rsidR="00400C91" w:rsidRPr="003657FD" w:rsidRDefault="00400C91" w:rsidP="00400C91">
                  <w:pPr>
                    <w:keepLines w:val="0"/>
                    <w:spacing w:after="0" w:line="259" w:lineRule="auto"/>
                    <w:ind w:left="0" w:right="0" w:firstLine="0"/>
                    <w:jc w:val="left"/>
                  </w:pPr>
                  <w:r w:rsidRPr="003657FD">
                    <w:t xml:space="preserve">8.71E-17  </w:t>
                  </w:r>
                </w:p>
              </w:tc>
              <w:tc>
                <w:tcPr>
                  <w:tcW w:w="1865" w:type="dxa"/>
                  <w:tcBorders>
                    <w:bottom w:val="single" w:sz="4" w:space="0" w:color="auto"/>
                  </w:tcBorders>
                  <w:vAlign w:val="center"/>
                </w:tcPr>
                <w:p w:rsidR="00400C91" w:rsidRPr="003657FD" w:rsidRDefault="00400C91" w:rsidP="00400C91">
                  <w:pPr>
                    <w:keepLines w:val="0"/>
                    <w:spacing w:after="0" w:line="259" w:lineRule="auto"/>
                    <w:ind w:left="0" w:right="0" w:firstLine="0"/>
                    <w:jc w:val="left"/>
                  </w:pPr>
                  <w:r w:rsidRPr="003657FD">
                    <w:t xml:space="preserve">-5.1254  </w:t>
                  </w:r>
                </w:p>
              </w:tc>
              <w:tc>
                <w:tcPr>
                  <w:tcW w:w="1301" w:type="dxa"/>
                  <w:tcBorders>
                    <w:bottom w:val="single" w:sz="4" w:space="0" w:color="auto"/>
                  </w:tcBorders>
                  <w:vAlign w:val="center"/>
                </w:tcPr>
                <w:p w:rsidR="00400C91" w:rsidRPr="003657FD" w:rsidRDefault="00400C91" w:rsidP="00400C91">
                  <w:pPr>
                    <w:keepLines w:val="0"/>
                    <w:spacing w:after="0" w:line="259" w:lineRule="auto"/>
                    <w:ind w:left="0" w:right="0" w:firstLine="0"/>
                    <w:jc w:val="left"/>
                  </w:pPr>
                  <w:r w:rsidRPr="003657FD">
                    <w:t xml:space="preserve">2.99E-07   </w:t>
                  </w:r>
                </w:p>
              </w:tc>
            </w:tr>
          </w:tbl>
          <w:p w:rsidR="00400C91" w:rsidRDefault="00400C91">
            <w:pPr>
              <w:ind w:left="0" w:firstLine="0"/>
            </w:pPr>
          </w:p>
        </w:tc>
      </w:tr>
    </w:tbl>
    <w:p w:rsidR="00E33489" w:rsidRDefault="00BC1E96" w:rsidP="006E7A3E">
      <w:r w:rsidRPr="00E33489">
        <w:rPr>
          <w:rFonts w:eastAsia="Calibri"/>
          <w:noProof/>
          <w:color w:val="auto"/>
          <w:sz w:val="22"/>
        </w:rPr>
        <mc:AlternateContent>
          <mc:Choice Requires="wpg">
            <w:drawing>
              <wp:anchor distT="0" distB="0" distL="114300" distR="114300" simplePos="0" relativeHeight="251433984" behindDoc="0" locked="0" layoutInCell="1" allowOverlap="1" wp14:anchorId="70DB47F7" wp14:editId="7C318B97">
                <wp:simplePos x="0" y="0"/>
                <wp:positionH relativeFrom="column">
                  <wp:posOffset>947734</wp:posOffset>
                </wp:positionH>
                <wp:positionV relativeFrom="paragraph">
                  <wp:posOffset>617408</wp:posOffset>
                </wp:positionV>
                <wp:extent cx="4561951" cy="3999229"/>
                <wp:effectExtent l="0" t="0" r="0" b="1905"/>
                <wp:wrapNone/>
                <wp:docPr id="92027" name="Group 920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61951" cy="3999229"/>
                          <a:chOff x="0" y="0"/>
                          <a:chExt cx="5187129" cy="4547526"/>
                        </a:xfrm>
                      </wpg:grpSpPr>
                      <pic:pic xmlns:pic="http://schemas.openxmlformats.org/drawingml/2006/picture">
                        <pic:nvPicPr>
                          <pic:cNvPr id="92028" name="Picture 92028"/>
                          <pic:cNvPicPr>
                            <a:picLocks noChangeAspect="1"/>
                          </pic:cNvPicPr>
                        </pic:nvPicPr>
                        <pic:blipFill>
                          <a:blip r:embed="rId167">
                            <a:extLst>
                              <a:ext uri="{28A0092B-C50C-407E-A947-70E740481C1C}">
                                <a14:useLocalDpi xmlns:a14="http://schemas.microsoft.com/office/drawing/2010/main" val="0"/>
                              </a:ext>
                            </a:extLst>
                          </a:blip>
                          <a:stretch>
                            <a:fillRect/>
                          </a:stretch>
                        </pic:blipFill>
                        <pic:spPr bwMode="auto">
                          <a:xfrm>
                            <a:off x="0" y="0"/>
                            <a:ext cx="5064981" cy="3792772"/>
                          </a:xfrm>
                          <a:prstGeom prst="rect">
                            <a:avLst/>
                          </a:prstGeom>
                          <a:noFill/>
                          <a:ln>
                            <a:noFill/>
                          </a:ln>
                        </pic:spPr>
                      </pic:pic>
                      <wps:wsp>
                        <wps:cNvPr id="92029" name="Text Box 92029"/>
                        <wps:cNvSpPr txBox="1"/>
                        <wps:spPr>
                          <a:xfrm>
                            <a:off x="342761" y="3787685"/>
                            <a:ext cx="4844368" cy="759841"/>
                          </a:xfrm>
                          <a:prstGeom prst="rect">
                            <a:avLst/>
                          </a:prstGeom>
                          <a:solidFill>
                            <a:prstClr val="white"/>
                          </a:solidFill>
                          <a:ln>
                            <a:noFill/>
                          </a:ln>
                          <a:effectLst/>
                        </wps:spPr>
                        <wps:txbx>
                          <w:txbxContent>
                            <w:p w:rsidR="00675B45" w:rsidRPr="006E7A3E" w:rsidRDefault="00675B45" w:rsidP="006E7A3E">
                              <w:pPr>
                                <w:pStyle w:val="Caption"/>
                                <w:rPr>
                                  <w:rFonts w:ascii="Arial" w:hAnsi="Arial"/>
                                  <w:b w:val="0"/>
                                  <w:bCs/>
                                  <w:noProof/>
                                </w:rPr>
                              </w:pPr>
                              <w:bookmarkStart w:id="162" w:name="_Toc457062734"/>
                              <w:r>
                                <w:t>Figure 27</w:t>
                              </w:r>
                              <w:r>
                                <w:rPr>
                                  <w:noProof/>
                                </w:rPr>
                                <w:t xml:space="preserve">: </w:t>
                              </w:r>
                              <w:r w:rsidRPr="006E7A3E">
                                <w:rPr>
                                  <w:b w:val="0"/>
                                  <w:bCs/>
                                  <w:noProof/>
                                </w:rPr>
                                <w:t>Predicted against experimental results in frequencies of 20[kHz] to 28[kHz]</w:t>
                              </w:r>
                              <w:bookmarkEnd w:id="16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70DB47F7" id="Group 92027" o:spid="_x0000_s1318" style="position:absolute;left:0;text-align:left;margin-left:74.6pt;margin-top:48.6pt;width:359.2pt;height:314.9pt;z-index:251433984;mso-position-horizontal-relative:text;mso-position-vertical-relative:text" coordsize="51871,4547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iU439wMAAC8JAAAOAAAAZHJzL2Uyb0RvYy54bWycVm1v2zgM/n7A/QfB&#10;39PYrhO/oOmQpS8Y0NuKtYd9VmQ5FmZbOkmp0x3uvx8p2cmSBnfFPtSlKIoiHz6kcvVh1zbkhWsj&#10;ZLcIooswILxjshTdZhH8+Xw3yQJiLO1K2siOL4JXboIP17//dtWrgseylk3JNQEnnSl6tQhqa1Ux&#10;nRpW85aaC6l4B5uV1C21sNSbaalpD97bZhqH4XzaS10qLRk3BrQ3fjO4dv6rijP7paoMt6RZBBCb&#10;dV/tvmv8Tq+vaLHRVNWCDWHQX4iipaKDS/eubqilZKvFG1etYFoaWdkLJtuprCrBuMsBsonCk2zu&#10;tdwql8um6DdqDxNAe4LTL7tln18eNRHlIsjjME4D0tEWyuRuJl4FEPVqU4DlvVZP6lH7PEF8kOy7&#10;IZ1c1bTb8KVRADeQAEGdnh7B9eZwflfpFv0AAmTnyvG6LwffWcJAmczmUT6LAsJg7zLP8zjOfcFY&#10;DVV9c47Vt8PJWZSlERi7k8ksSWfx3EVFC3+xC28fjhKsgL8BX5De4Pv/PIRTdqt5MDhp3+Wjpfr7&#10;Vk2ACopasRaNsK+O1lB0DKp7eRQMAcfFcamgr3ypwAIvdsXKMMnR1p+kmNl/FerYfIrLo2vXjVB3&#10;ommwWigPCUIPnXDwDEae3zeSbVveWd+wmjeQq+xMLZQJiC54u+bAP/2pjCBtWkD5H4wdJN9Ef8fZ&#10;Mgzz+ONkNQtXkyRMbyfLPEknaXibJmGSRato9Q+ejpJiazjkS5sbJYZYQfsm2rMdM8wW34uup8kL&#10;dZMDKe1CG/+7EEGFkGCsxmpuWY1iBWh9hVbwZ/YbDtoDmgi0gW4i6/4PWULP0a2VDoD39MYsnCd5&#10;NvZGmsdpGh8xHOqujb3nsiUoAL4QkXNPXyB2H9toglF3EqsMelo03ZECskSNix8jHkRIACcDzG0z&#10;kgJW7wMap/a5ifdUU8UhSnR7zHdoZs/3ZxwPH+XOEd7Ng8EYRxOxO9gaZhDqfbxj2+/nzWUSp3NA&#10;DwdLmqXzbOYHy370ZElyOYcew9GTzvIs8VPt4GiE7p3oGtmIcmwjPLtqtOdWXwvLh9IdWZ2vApDQ&#10;PWtDDQ85omR3650b5lG0R2Yty1cARkvgALyARrE7Afc/UGMfqYbHDpTwgNsv8Kka2S8COUgBqaX+&#10;cU6P9lBo2A1ID4/nIjB/bSlOv+ZTBxTAl3YU9CisR6HbtisJXQX4QzROhAPaNqO20rL9BgxZ4i2w&#10;RTsGdy0CO4or659w+F3A+HLpjPwQfeieFIxeP0kQ5+fdN6rVUCUL9f0sR5LR4qQVvK3n/hK6sRKu&#10;TxBZjyIwHxdAeCe5Vxmko2f/57WzOvzOuf4X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e2IJeOEAAAAKAQAADwAAAGRycy9kb3ducmV2LnhtbEyPwWqDQBCG74W+wzKF3ppV22piXEMI&#10;bU8h0KRQctvoRCXurLgbNW/f6ak9DT/z8c832WoyrRiwd40lBeEsAIFU2LKhSsHX4f1pDsJ5TaVu&#10;LaGCGzpY5fd3mU5LO9InDntfCS4hl2oFtfddKqUrajTazWyHxLuz7Y32HPtKlr0eudy0MgqCWBrd&#10;EF+odYebGovL/moUfIx6XD+Hb8P2ct7cjofX3fc2RKUeH6b1EoTHyf/B8KvP6pCz08leqXSi5fyy&#10;iBhVsEh4MjCPkxjESUESJQHIPJP/X8h/AAAA//8DAFBLAwQKAAAAAAAAACEAJ3jZxnmoAAB5qAAA&#10;FAAAAGRycy9tZWRpYS9pbWFnZTEuanBn/9j/4AAQSkZJRgABAQAAAQABAAD/2wBDAAgGBgcGBQgH&#10;BwcJCQgKDBQNDAsLDBkSEw8UHRofHh0aHBwgJC4nICIsIxwcKDcpLDAxNDQ0Hyc5PTgyPC4zNDL/&#10;2wBDAQkJCQwLDBgNDRgyIRwhMjIyMjIyMjIyMjIyMjIyMjIyMjIyMjIyMjIyMjIyMjIyMjIyMjIy&#10;MjIyMjIyMjIyMjL/wAARCAGkAjE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iiigAooooAKKKKACiiigAooooAKKKKACiiigAooooAKKjkn&#10;hheFJZY0eZ9kSswBdtpbC+p2qxwOwJ7VT/t3R/7Y/sj+1bH+0/8Any+0J533d33M7vu89OnNAGhR&#10;Xn+ravqMnivSgVvtOaT7P5dnLMok5nZZtkcbslzmMKXy37hCsi5YkD0CgAooooAKKKKACiiigAoo&#10;ooAKKKKACiiigAooooAKKKKACiiigAooooAKKKKACiiigAooooAKKKKACiiigAooooAKKKKACiii&#10;gAooooAKKKKACiiigAooooAKKKKACiiigAooooAKKKKACiiigAooooAKKKKACiiigAooooAKKKKA&#10;CiiuT8YaxNZ3+j6bb3upWRuXlnnm0+xN1J5MabSoURSYJklhOSuMBuQcAgHWVyfhbV77UtXv7S6v&#10;45o9ORoRsj2tcHz5o/Nf5QMgQbMLtG8THaUMTVsaXe20fh9byTVpLq3jR3lvbwJEyhSd3mAKgQpg&#10;qQVUrtIbkGo9Ov8Aw3cWcF5pd3pUlra4sYZrWSMpFuKAQqy8Lk+UNo6/Jx0oAz/ENjb/APCWeE78&#10;x5uhqEkKuzE7U+yXRIUHhcnGcY3bVznauMf/AJkj/ua//c1XcP8AY7i8WJ/IkurXE6ocF4twdA4H&#10;VcjzFB7/ADD1rPSw8Nyana65HaaU9/d4+zX6xxmWbMZxsk6t+7B6H7oPagDYoqu9/ZxxXUsl3Akd&#10;pn7S7SACHChzvP8AD8pDc9iD0qQzwrcJbtLGJ3RnSMsNzKpAYgdSAWUE9tw9aAJKKr/b7PyPP+1w&#10;eT5vkeZ5g2+Zv8vZn+9v+XHXdx1qQTwtcPbrLGZ0RXeMMNyqxIUkdQCVYA99p9KAJKKrpf2ckVrL&#10;HdwPHd4+zOsgImypcbD/ABfKC3HYE9KHv7OOK6lku4EjtM/aXaQAQ4UOd5/h+UhuexB6UAWKKjM8&#10;K3CW7Sxid0Z0jLDcyqQGIHUgFlBPbcPWo/t9n5Hn/a4PJ83yPM8wbfM3+Xsz/e3/AC467uOtAFii&#10;oxPC1w9ussZnRFd4ww3KrEhSR1AJVgD32n0qNL+zkitZY7uB47vH2Z1kBE2VLjYf4vlBbjsCelAF&#10;iiq739nHFdSyXcCR2mftLtIAIcKHO8/w/KQ3PYg9KkM8K3CW7Sxid0Z0jLDcyqQGIHUgFlBPbcPW&#10;gCSiq/2+z8jz/tcHk+b5HmeYNvmb/L2Z/vb/AJcdd3HWpBPC1w9ussZnRFd4ww3KrEhSR1AJVgD3&#10;2n0oAkoqul/ZyRWssd3A8d3j7M6yAibKlxsP8Xygtx2BPSh7+zjiupZLuBI7TP2l2kAEOFDnef4f&#10;lIbnsQelAFiiozPCtwlu0sYndGdIyw3MqkBiB1IBZQT23D1qP7fZ+R5/2uDyfN8jzPMG3zN/l7M/&#10;3t/y467uOtAFiioxPC1w9ussZnRFd4ww3KrEhSR1AJVgD32n0qNL+zkitZY7uB47vH2Z1kBE2VLj&#10;Yf4vlBbjsCelAFiiq739nHFdSyXcCR2mftLtIAIcKHO8/wAPykNz2IPSpDPCtwlu0sYndGdIyw3M&#10;qkBiB1IBZQT23D1oAkoqv9vs/I8/7XB5Pm+R5nmDb5m/y9mf72/5cdd3HWpBPC1w9ussZnRFd4ww&#10;3KrEhSR1AJVgD32n0oAkoqul/ZyRWssd3A8d3j7M6yAibKlxsP8AF8oLcdgT0oe/s44rqWS7gSO0&#10;z9pdpABDhQ53n+H5SG57EHpQBYoqMzwrcJbtLGJ3RnSMsNzKpAYgdSAWUE9tw9aj+32fkef9rg8n&#10;zfI8zzBt8zf5ezP97f8ALjru460AWKKjE8LXD26yxmdEV3jDDcqsSFJHUAlWAPfafSo0v7OSK1lj&#10;u4Hju8fZnWQETZUuNh/i+UFuOwJ6UAWKKrvf2ccV1LJdwJHaZ+0u0gAhwoc7z/D8pDc9iD0oiv7O&#10;eVYoruCSRvM2okgJPlsEkwP9liFPoTg80AWKKr/b7PyPP+1weT5vkeZ5g2+Zv8vZn+9v+XHXdx1q&#10;QTwtcPbrLGZ0RXeMMNyqxIUkdQCVYA99p9KAJKKrpf2ckVrLHdwPHd4+zOsgImypcbD/ABfKC3HY&#10;E9KHv7OOK6lku4EjtM/aXaQAQ4UOd5/h+UhuexB6UAWKKjM8K3CW7Sxid0Z0jLDcyqQGIHUgFlBP&#10;bcPWo/t9n5Hn/a4PJ83yPM8wbfM3+Xsz/e3/AC467uOtAFiioxPC1w9ussZnRFd4ww3KrEhSR1AJ&#10;VgD32n0qNL+zkitZY7uB47vH2Z1kBE2VLjYf4vlBbjsCelAGHrZ1C68VaVpdpq93p0Etld3ErWsc&#10;LM7RvbqoPmxuAMSv0A7VJ/wj2qf9Dnrn/fmy/wDkei8/5KHo3/YKv/8A0baV0FAHP/8ACPap/wBD&#10;nrn/AH5sv/kej/hHtU/6HPXP+/Nl/wDI9dBWH4o8UWnhfT0uLhGlklYpFCjAFiATk5PC9ASAcZHF&#10;OMXJ2QEf/CPap/0Oeuf9+bL/AOR6P+Ee1T/oc9c/782X/wAj1D4T8aWnipZY0ga2uoVDPCzhgQSR&#10;lTwSBxngYLCumpzhKD5Zbgc//wAI9qn/AEOeuf8Afmy/+R6P+Ee1T/oc9c/782X/AMj10FedzT6Z&#10;N4p8Rpqsvid3hvY0hXTm1ExJH9lgbH+j/IDuZyR15yeoqQOk/wCEe1T/AKHPXP8AvzZf/I9H/CPa&#10;p/0Oeuf9+bL/AOR60NC/tH/hHtM/tf8A5Cf2SL7Z93/XbBv+78v3s9OPSsPTdPPiSK51S6v9Sguk&#10;vbq3g+yXkkUcKwzyRIREDsc/JuPmK+SxB+XCgAuf8I9qn/Q565/35sv/AJHqnPBquja7oCt4k1K+&#10;gvb17eaC6itgpUW08gIMcKsCGjXv61seGtSm1nwrpGqXCxrPe2UNxIsYIUM6BiBkk4yfU1T8Q/8A&#10;Ic8J/wDYVk/9IrqgDoKKKKACiiigAooooAKKKKACiiigAooooAKKKKACs/U7bVJvKfStRgtJFyHW&#10;5tfPjcHHOA6MGGOCGxgtkE4K6FFAHH+IdM/sj4VeJLUzedI2n39xLIF2hpJRJI+1cnC7nbAJJAwC&#10;SeT2Fc/47/5J54l/7BV1/wCimroKACiiigAooooAKKKKACq6Ig1GaQWeyRoow11hf3gBfCZB3fLk&#10;nkY/ecEndixVdHQ6jNGLzfIsUZa1yv7sEvh8AbvmwRycfu+ADuyAWKKKKACiiigAooooAKKKKAI4&#10;BMtvEtxJHJOEAkeNCis2OSFJJAz2ycepqSq9giR6dbRxWf2KNYkC2uFHkgAYTCEqMdPlJHHBxVig&#10;AooooAKKKKACiiigCu/lf2jDnz/O8qTbt3+Xtymd2Pk3Z24z82N23jdVioyJvtCMskYgCMHQoSxb&#10;I2kNnAAG7Iwc5HIxzJQAUUUUAFFFFABRRRQAVHCZmQmeONH3sAEcsNu47TkgclcEjsSRk4yZKr2f&#10;leQ3k+ft82TPn7927e27G/nbnO3Hy7cbflxQBYooooAKKKKACiiigAqvcOiT2ge88hnlISPKj7Qd&#10;jHZyMnABf5cH5OuMg2KjkMweERRxshfEpZypVdp5UYO47towccEnPGCAYd5/yUPRv+wVf/8Ao20r&#10;oK5+8/5KHo3/AGCr/wD9G2ldBQAVzPjTwmvirT4UjmWC6t2ZoncEggjlTg8AkLzgkY6V01FVCbhL&#10;mjuBxngfwO3hd57u7uIpryZPLxEDtjXOSAT97OFPIGMV2dFFOc5TlzSAKp2Wmw2N1qNxE0he/uBc&#10;ShiMBhFHFheOm2NTznkn6C5RUAc3K19H8RrJJL+RrOfTLtktFXaiFJLUBm7s+Xfk4ABAAB3FrE/h&#10;oPcSta6tqVhazuXns7Ro1jkZjlyGKF4y3cxsnJLDDEsdgwQtcJcNFGZ0RkSQqNyqxBYA9QCVUkd9&#10;o9KkoA5dIbiw8fabaRXWzTDpV0ILCGMRwwiN7VVOB95vncA8ALgAD5i1jxD/AMhzwn/2FZP/AEiu&#10;q3DBC1wlw0UZnRGRJCo3KrEFgD1AJVSR32j0rD8Q/wDIc8J/9hWT/wBIrqgDoKKKKACiiigAoooo&#10;AKKKKACiiigAooooAKKKKACisu/1+x03W9I0edpPtmqvKtsirkYjQu7MegAGB65YcYyQa1rQ0YWS&#10;rYXd9Pe3H2eGC1MYYt5byEkyOqgBY27+lAFPx3/yTzxL/wBgq6/9FNXQVy/i24lu/hj4inmsp7KR&#10;tKu8wTlC6YjcclGZeevBPX14rqKACiiigAooooAKKKKACowZvtDq0cYgCKUcOSxbJ3ArjAAG3Byc&#10;5PAxzJVdPK/tGbHn+d5Ue7dv8vbl8bc/Juzuzj5sbd3G2gCxRRRQAUUUUAFFFFABRRRQBXsHSTTr&#10;aSK8+2xtEhW6yp84EDD5QBTnr8oA54GKsVHAZmt4muI445ygMiRuXVWxyAxAJGe+Bn0FSUAFFFFA&#10;BRRRQAUUUUAV3RDqMMhs98ixSBbrC/uwSmUyTu+bAPAx+75IO3Niq7ug1GGM3myRopCtrlf3gBTL&#10;4I3fLkDg4/ecgnbixQAUUUUAFFFFABRRRQAVHCJlQieSN33sQUQqNu47Rgk8hcAnuQTgZwJKr2aJ&#10;HAwjs/simWQmPCjcS7Ev8pI+ckv6/NyAcigCxRRRQAUUUUAFFFFABVe48rz7TzPP3eafL8rft3bG&#10;+/t424z9/wCXdt/i21YqOQTF4TFJGqB8yhkLFl2nhTkbTu2nJzwCMc5ABh3n/JQ9G/7BV/8A+jbS&#10;ugrn7z/koejf9gq//wDRtpXQUAFZ+s61ZaDYfbL52WMtsUKpYu2CQo9zg9cD3rQrk/HXhi48RWFu&#10;9kV+1WrMVR22h1I5A4+9lVxkgdc1pSjGU0puyIqOSg3FXZq6D4k07xHBJJYtIGix5kcibWTJOM9j&#10;nB6E1r1wvgLwhe6HcT3+ohY5pIvKSJXDFRuyd2BjPyrjBPU5ruqdeMIzag7omjKcoJzVmFedzT6Z&#10;N4p8Rpqsvid3hvY0hXTm1ExJH9lgbH+j/IDuZyR15yeor0SqdlpsNjdajcRNIXv7gXEoYjAYRRxY&#10;XjptjU855J+gyNSPQv7R/wCEe0z+1/8AkJ/ZIvtn3f8AXbBv+78v3s9OPSsPTdPPiSK51S6v9Sgu&#10;kvbq3g+yXkkUcKwzyRIREDsc/JuPmK+SxB+XCixK19H8RrJJL+RrOfTLtktFXaiFJLUBm7s+Xfk4&#10;ABAAB3FrE/hoPcSta6tqVhazuXns7Ro1jkZjlyGKF4y3cxsnJLDDEsQCx4a1KbWfCukapcLGs97Z&#10;Q3EixghQzoGIGSTjJ9TVPxD/AMhzwn/2FZP/AEiuqp6hpywazY22j3N2l9E8DLbxzslrZ2SsA6tE&#10;uI8MqyKm5Wcs3ykLHmO54h/5DnhP/sKyf+kV1QB0FFFFABRRRQAUUUUAFFFFABRRRQAUUUUAFFFF&#10;AHn99pniQePdP1OTTrGa3k1VQk8V3IXhtUtbhFDr5O0fNLK+cnLSKmcYYaniODSru9sNSv4vEGyB&#10;Lm2R9NW5Qgs8eQ6wYlIPlZVseWQCSeUz1lFAHD6n9s/4U94h+2+fu/s/UPJ+0Z8z7P8AvfI37vm3&#10;eV5ed/z5+982a6jTNOurDzftOs32pb8bftaQL5eM5x5Uadc989BjHOc/x3/yTzxL/wBgq6/9FNXQ&#10;UAV0t5UitUN7O7Q48x2CZuPlK/PhcDJIb5QvIHbII9vK8V0gvZ0abPluoTNv8oX5Mrg4ILfMG5J7&#10;YAsUUARmNjcJKJpAioymIBdrEkYY8ZyMEDBA+Y5B4xH9nl8jy/ts+7zfM8zCbtu/ds+7jbj5Om7b&#10;33fNViigCMRsLh5TNIUZFURELtUgnLDjOTkA5JHyjAHOY0t5UitUN7O7Q48x2CZuPlK/PhcDJIb5&#10;QvIHbINiigCu9vK8V0gvZ0abPluoTNv8oX5Mrg4ILfMG5J7YAPJuDqPnG6xaiLYtusY5cnJdmPJw&#10;AAAMYy2d2V22KroiDUZpBZ7JGijDXWF/eAF8JkHd8uSeRj95wSd2AA+zy+R5f22fd5vmeZhN23fu&#10;2fdxtx8nTdt77vmqQRsLh5TNIUZFURELtUgnLDjOTkA5JHyjAHOZKKAK6W8qRWqG9ndoceY7BM3H&#10;ylfnwuBkkN8oXkDtkEe3leK6QXs6NNny3UJm3+UL8mVwcEFvmDck9sAWKKAIzGxuElE0gRUZTEAu&#10;1iSMMeM5GCBggfMcg8Yj+zy+R5f22fd5vmeZhN23fu2fdxtx8nTdt77vmqxRQBGI2Fw8pmkKMiqI&#10;iF2qQTlhxnJyAckj5RgDnMaW8qRWqG9ndoceY7BM3HylfnwuBkkN8oXkDtkGxRQBn2dvv0kpb3t8&#10;kc0S+Q8w/fW6+WFH+sXcWGNx80M24nPHAuGNjcJKJpAioymIBdrEkYY8ZyMEDBA+Y5B4wQCZbeJb&#10;iSOScIBI8aFFZsckKSSBntk49TUlAFf7PL5Hl/bZ93m+Z5mE3bd+7Z93G3HydN23vu+apBGwuHlM&#10;0hRkVREQu1SCcsOM5OQDkkfKMAc5kooArpbypFaob2d2hx5jsEzcfKV+fC4GSQ3yheQO2QR7eV4r&#10;pBezo02fLdQmbf5QvyZXBwQW+YNyT2wBYooAjMbG4SUTSBFRlMQC7WJIwx4zkYIGCB8xyDxiP7PL&#10;5Hl/bZ93m+Z5mE3bd+7Z93G3HydN23vu+arFFAFfZcLqO8PutXiwyswHluDwVAXJ3BjkluNi4HLG&#10;hLeVIrVDezu0OPMdgmbj5Svz4XAySG+ULyB2yCP5X9ow58/zvKk27d/l7cpndj5N2duM/Njdt43V&#10;YoArvbyvFdIL2dGmz5bqEzb/AChfkyuDggt8wbkntgCQxsbhJRNIEVGUxALtYkjDHjORggYIHzHI&#10;PGJKKAK/2eXyPL+2z7vN8zzMJu2792z7uNuPk6btvfd81SCNhcPKZpCjIqiIhdqkE5YcZycgHJI+&#10;UYA5zJRQBXS3lSK1Q3s7tDjzHYJm4+Ur8+FwMkhvlC8gdsgj28rxXSC9nRps+W6hM2/yhfkyuDgg&#10;t8wbkntgCxRQBGY2NwkomkCKjKYgF2sSRhjxnIwQMED5jkHjFeEC5tT5GpSS4uGzMhjYjbKd0XC4&#10;wMGM8bgAed3zVcqOEzMhM8caPvYAI5Ybdx2nJA5K4JHYkjJxkgAI2Fw8pmkKMiqIiF2qQTlhxnJy&#10;Ackj5RgDnMaW8qRWqG9ndoceY7BM3HylfnwuBkkN8oXkDtkGxRQBXe3leK6QXs6NNny3UJm3+UL8&#10;mVwcEFvmDck9sASGNjcJKJpAioymIBdrEkYY8ZyMEDBA+Y5B4xJRQBX+zy+R5f22fd5vmeZhN23f&#10;u2fdxtx8nTdt77vmqQRsLh5TNIUZFURELtUgnLDjOTkA5JHyjAHOZKKAK6W8qRWqG9ndoceY7BM3&#10;HylfnwuBkkN8oXkDtkGOSAC6heWKS7zcb4mZY8Wf7orlehwfmGRubMpH3fu3Kr3Dok9oHvPIZ5SE&#10;jyo+0HYx2cjJwAX+XB+TrjIIBj3n/JQ9G/7BV/8A+jbSugrn7z/koejf9gq//wDRtpXQUAFFFQXl&#10;7a6fbme7nSGIfxOcZOM4HqeDwOaNxNpK7J6KqWGqWOqQmWyuUmUdQOCvXqDyOh61bptNaME1JXQU&#10;UV5/d69bf8JLrtrqXj7+w/st3HFb2nm2Uf7s28L7v30bMcu785xxjtSGd4YIWuEuGijM6IyJIVG5&#10;VYgsAeoBKqSO+0elSVn6FdXl94e0y81G3+z309pFLcQ7CnlyMgLLtPIwSRg8ise0/tbxAtxqNvrc&#10;+nLFd3FtBaRwRSQnyZXi3S7l3tuZCSEZMKQowQXIBqTeGtBudUGqT6JpsuoB1cXb2qNKGXG07yM5&#10;GBg54wKp+If+Q54T/wCwrJ/6RXVaGhan/bfh7TNW8nyft1pFc+Vu3bN6BtucDOM4zgVn+If+Q54T&#10;/wCwrJ/6RXVAHQUUUUAFFFFABRRRQAUUUUAFFFFABRRRQAUUUUAFFFFAHP8Ajv8A5J54l/7BV1/6&#10;Kaugrm/Gk8N18NPENxbyxzQS6PcvHJGwZXUwsQQRwQRzmukoAKKKKACiiigAooooAKro6HUZoxeb&#10;5FijLWuV/dgl8PgDd82COTj93wAd2bFRgzfaHVo4xAEUo4cli2TuBXGAANuDk5yeBjkAkooooAKK&#10;KKACiiigAooooAr2CJHp1tHFZ/Yo1iQLa4UeSABhMISox0+UkccHFWKr2DpJp1tJFefbY2iQrdZU&#10;+cCBh8oApz1+UAc8DFWKACiiigAooooAKKKKAIyJvtCMskYgCMHQoSxbI2kNnAAG7Iwc5HIxzJVd&#10;0Q6jDIbPfIsUgW6wv7sEplMk7vmwDwMfu+SDtzYoAKKKKACiiigAooooAKr2fleQ3k+ft82TPn79&#10;27e27G/nbnO3Hy7cbflxVio4RMqETyRu+9iCiFRt3HaMEnkLgE9yCcDOAASUUUUAFFFFABRRRQAV&#10;HIZg8IijjZC+JSzlSq7Tyowdx3bRg44JOeMGSq9x5Xn2nmefu80+X5W/bu2N9/bxtxn7/wAu7b/F&#10;toAx7z/koejf9gq//wDRtpXQVz95/wAlD0b/ALBV/wD+jbSugoAK5bxxpN9qen27WYeXyHZnhX+I&#10;Y+9jPJGMAAE/NXU0VUZOLujOrTVWDg+pxPgTRtQsZri7u45beKSMIsTjG856kZyMY7j+Liu2oopz&#10;m5yuxUaKowUEFZ+naZ9gvtWufO8z+0Ltbnbtx5eIYotuc8/6rOePvY7ZOhRUGpz732qJ4+tbGSSB&#10;dMm0+5ljiRcu7xvbjezHp/rXUKPTJJ3AIHQ9UtJZodI1eCz0+eV5njks/OmjeRi0hikLhRlmZhvR&#10;8Mx6rhBsPY28mow37R5uoYpIY33H5UcoWGOnJjT8vc1YoA4/UIb3w1LpMen3U8Wkxy21jFbiOM20&#10;MRaOICVmzO0jbiEZDtBCbwAGZtDxD/yHPCf/AGFZP/SK6q5N4e0y41QajJBIZ96yMgnkEUjrja7x&#10;BtjuNq4ZlJGxMH5VxT8Q/wDIc8J/9hWT/wBIrqgDoKKKKACiiigAooooAKKKKACiiigAooooAKKK&#10;KACuX8b3YXTrbS5La+ltdSl8m8e0sprjy7YAmQERqSN4Ai6gjzCw+4a6iigDzuGZZ/2di6CQAeF2&#10;T542Q5W2KnhgDjI4PQjBGQQa7Sxm1iSKM39jYwSGUh1gvHlCx7SQwJiXLbsDbgDHO4n5ay/GkENr&#10;8NPENvbxRwwRaPcpHHGoVUUQsAABwABxiukoAru94IroxwQNIufsytMQJPlBG87Ts+bI4DcAHqdo&#10;kJm+0IqxxmAoxdy5DBsjaAuMEEbsnIxgcHPElFAFffeeRnyIPO83G3zjt8vfjdnb97Z823GN3y7s&#10;fNUgM32h1aOMQBFKOHJYtk7gVxgADbg5OcngY5kooAro94YrUyQQLI2PtKrMSI/lJOw7Rv8AmwOQ&#10;vBJ6jaR3vBFdGOCBpFz9mVpiBJ8oI3nadnzZHAbgA9TtFiigCMmb7QirHGYCjF3LkMGyNoC4wQRu&#10;ycjGBwc8U0ef7VMRB/pf7sMrTS+T5PmuAykrt8zZuYqBnO1WbbtatCowJvtDs0kZgKKEQIQwbJ3E&#10;tnBBG3AwMYPJzwAAM32h1aOMQBFKOHJYtk7gVxgADbg5OcngY5jR7wxWpkggWRsfaVWYkR/KSdh2&#10;jf8ANgcheCT1G02KKAK7veCK6McEDSLn7MrTECT5QRvO07PmyOA3AB6naJCZvtCKscZgKMXcuQwb&#10;I2gLjBBG7JyMYHBzxJRQBX33nkZ8iDzvNxt847fL343Z2/e2fNtxjd8u7HzVIDN9odWjjEARSjhy&#10;WLZO4FcYAA24OTnJ4GOZKKAK6PeGK1MkECyNj7SqzEiP5STsO0b/AJsDkLwSeo2kd7wRXRjggaRc&#10;/ZlaYgSfKCN52nZ82RwG4APU7RYooArwveN9n8+CBN0RM+yYtsk+XCrlRuXlvmO08D5eTg33nkZ8&#10;iDzvNxt847fL343Z2/e2fNtxjd8u7HzUWHlf2dbeR5/k+Umz7Rv8zbgY3+Z8+7HXd82evNWKAIwZ&#10;vtDq0cYgCKUcOSxbJ3ArjAAG3Byc5PAxzGj3hitTJBAsjY+0qsxIj+Uk7DtG/wCbA5C8EnqNpsUU&#10;AV3e8EV0Y4IGkXP2ZWmIEnygjedp2fNkcBuAD1O0SEzfaEVY4zAUYu5chg2RtAXGCCN2TkYwODni&#10;SigCvvvPIz5EHnebjb5x2+Xvxuzt+9s+bbjG75d2PmqQGb7Q6tHGIAilHDksWydwK4wABtwcnOTw&#10;McyUUAZ/nXH2zT0llgjuJInM9otwCMALudMpufa5Rf4BiQkjO0VYd7wRXRjggaRc/ZlaYgSfKCN5&#10;2nZ82RwG4APU7RITN9oRVjjMBRi7lyGDZG0BcYII3ZORjA4OeJKAIyZvtCKscZgKMXcuQwbI2gLj&#10;BBG7JyMYHBzxHvvPIz5EHnebjb5x2+Xvxuzt+9s+bbjG75d2PmqxRQBGDN9odWjjEARSjhyWLZO4&#10;FcYAA24OTnJ4GOY0e8MVqZIIFkbH2lVmJEfyknYdo3/NgcheCT1G02KKAK7veCK6McEDSLn7MrTE&#10;CT5QRvO07PmyOA3AB6naJCZvtCKscZgKMXcuQwbI2gLjBBG7JyMYHBzxJRQBX33nkZ8iDzvNxt84&#10;7fL343Z2/e2fNtxjd8u7HzVHYqyGVFsI7S33uygMu53Mjl2KrwA3Dg7iTvO4KRzcqvZukkDGO8+1&#10;qJZAZMqdpDsCnygD5CCnr8vJJyaABHvDFamSCBZGx9pVZiRH8pJ2HaN/zYHIXgk9RtI73giujHBA&#10;0i5+zK0xAk+UEbztOz5sjgNwAep2ixRQBGTN9oRVjjMBRi7lyGDZG0BcYII3ZORjA4OeI9955GfI&#10;g87zcbfOO3y9+N2dv3tnzbcY3fLux81WKKAIwZvtDq0cYgCKUcOSxbJ3ArjAAG3Byc5PAxzGj3hi&#10;tTJBAsjY+0qsxIj+Uk7DtG/5sDkLwSeo2mxRQBXd7wRXRjggaRc/ZlaYgSfKCN52nZ82RwG4APU7&#10;QTfbDeWwh8gWo3G4Z8lzxhVUDgZJyWJONuNp3blsVXuER57QvZ+eySkpJhT9nOxhv5ORkEp8uT8/&#10;TGSADHvP+Sh6N/2Cr/8A9G2ldBXP3n/JQ9G/7BV//wCjbSugoAKiubqC0hMtxKsaDux698D1PtUt&#10;YPijT7q+tIWtgz+UxLRL3GOvXkjGMdeaDOrKUYOUVdmtaX1rfxl7WZZAOoHUfUdR0qxXMeFNNvLW&#10;Wa4uEkhjdAqxtxuOepHbGO47109AqM5TgpSVmFcul14k1PWtagsNQ0q0tbC7S2RZ9PkndswRSliw&#10;nQdZSMY7V1FcungjR7vWta1HWdG0q/kvbtJYJJ7VJXSNYIo9pLLx8yOcDI59SaDU2NC1P+2/D2ma&#10;t5Pk/brSK58rdu2b0Dbc4GcZxnArLiv9e1cz3uky6bDZwXE1utvdwO0k7QyNG5MiuBECyMB8kmAA&#10;xyTsEmr6hrGnajbSqbF7Ga7htY7MRu1xPvIDOH3ALsBdyux/kiY7hk7I4rDXtIM9lpMWmzWc9xNc&#10;LcXc7rJA00jSODGqESgM7EfPHkEKcEbyAbGk6lDrOjWOqW6yLBe28dxGsgAYK6hgDgkZwfU1l+If&#10;+Q54T/7Csn/pFdVX0ua40XXNK8KQ2u3SbfSnENzNIGmmMH2dAcLwFxLgk4JYHhQAXseIf+Q54T/7&#10;Csn/AKRXVAHQUUUUAFFFFABRRRQAUUUUAFFFFABWPq3/AAkEmo2kOjyWNvatFK9xcXds0+1wYxGg&#10;VZUPIMhzz9wdM1sVHJPDC8KSyxo8z7IlZgC7bS2F9TtVjgdgT2oAw/sfjD/oO6H/AOCab/5Kq5op&#10;1rF7HrZtHeO42201rCYlmi8tDuKF3IIcuvJ/hBxzXnd/o2s6T8FLmyvbT7RaxaI8dxp92UkmtZUi&#10;P72OXeVaNXUOEPzKCSrDasVesUAFFFFAHP8Ajv8A5J54l/7BV1/6Kaugrn/Hf/JPPEv/AGCrr/0U&#10;1dBQAUUUUAFFFFABRRRQAVXREGozSCz2SNFGGusL+8AL4TIO75ck8jH7zgk7sWKro6HUZoxeb5Fi&#10;jLWuV/dgl8PgDd82COTj93wAd2QCxRRRQAUUUUAFFFFABRRRQBHAJlt4luJI5JwgEjxoUVmxyQpJ&#10;IGe2Tj1NSVXsESPTraOKz+xRrEgW1wo8kADCYQlRjp8pI44OKsUAFFFFABRRRQAUUUUAV38r+0Yc&#10;+f53lSbdu/y9uUzux8m7O3Gfmxu28bqsVGRN9oRlkjEARg6FCWLZG0hs4AA3ZGDnI5GOZKACiiig&#10;AooooAKKKKACo4TMyEzxxo+9gAjlht3HackDkrgkdiSMnGTJVez8ryG8nz9vmyZ8/fu3b23Y387c&#10;524+Xbjb8uKALFFFFABRRRQAUUUUAFV7h0Se0D3nkM8pCR5UfaDsY7ORk4AL/Lg/J1xkGxUchmDw&#10;iKONkL4lLOVKrtPKjB3HdtGDjgk54wQDDvP+Sh6N/wBgq/8A/RtpXQVz95/yUPRv+wVf/wDo20ro&#10;KACiikZgqlmICgZJJ4AoAWimpIkqB43V1PRlOQadQAUUVzZ1vXrrVtUtNL0fTZoNPuFt2lutSeFn&#10;Ywxy5CrA4AxKB17GgCxN4dkl8SjW11vUo3CLGLZVgaJYwQWQboi6hyAWIYE4Xn5V27lU9J1KHWdG&#10;sdUt1kWC9t47iNZAAwV1DAHBIzg+prLOuapdyzTaRpEF5p8ErwvJJeeTNI8bFZBFGUKnDKyje6ZZ&#10;T0XDkA1JNNhl1m21Rmk8+3t5rdFBG0rI0bMTxnOYlxz3PXtl+If+Q54T/wCwrJ/6RXVbFhfW+p6d&#10;bX9nJ5lrdRJNC+0jcjAFTg8jII61j+If+Q54T/7Csn/pFdUAdBRRRQAUUUUAFFFFABRRRQAUUUUA&#10;Fc/4n02y1S50GC9vJ7bGoM8KwSSRvM/2acbBJGysnylmznnbt/iroK5vxboM2uDTdun6bqUFpcNO&#10;9lqDlI5GMbIpLeXICAHY7dnJ2ncNuGAOXvPDenXWleOYb/V9ZgtLN5IUmk1S8mWCI2UMjEx+b+8A&#10;Z3bac5zjpxXpleb3+keA5dOubPWfCEHhzz4nj+1T6bAiwqwKhxcxh4Y2zwu5w27HHK59IoA4vXYJ&#10;tM1e1u4X1nzZr23D38t8TaRrJOqGE24fGSh8tSIjgsrMwIZxY8Yfbri/0eyt9P1m6tN8tzdNpd19&#10;nYhE2LGz+bHgFpd/3snysbSMldCbw0Lm9Ek+ralLZC4W5Gnu0bRCRXEincU83AkAYLvwMBcbPlqx&#10;e6RPdpH5Wt6laTo8hE0BiyUZs7CjIyEDCgMV3AL975m3AHP6zLaTfCHXzZfaxEmmX0bLdzvNKkir&#10;IsiM7MxYq4Zc7iOPlJGK6S11m1vNOnvoor5YYd25ZrCeKQ4GTtjdA7cHjaDk8DJ4rD8T6bDpPwt8&#10;R2kLSOBpl7I8khBaSR0kd3OABlmZmwAAM4AAwK6ygCMzKtwkBEm90ZwRGxXCkA5bGAfmGATk84zg&#10;4j+2xeR52yfb5vk48h927fsztxnbnndjbt+bO3mrFFAEYmVrh4AJN6IrkmNguGJAw2ME/KcgHI4z&#10;jIzGl7FJFayBJwt1jyw0DgrlS3zgjMfAP3sc4HUgVYooArvexRxXUhScra58wLA5LYUN8gAzJwR9&#10;3POR1BFSGZVuEgIk3ujOCI2K4UgHLYwD8wwCcnnGcHElFAFf7bF5HnbJ9vm+TjyH3bt+zO3Gdued&#10;2Nu35s7eaEuHbUZrYxYjjijkWTDfMWLgjldvG0dGJ+bkKNpaxVdPK/tGbHn+d5Ue7dv8vbl8bc/J&#10;uzuzj5sbd3G2gAS9ikitZAk4W6x5YaBwVypb5wRmPgH72OcDqQKHvYo4rqQpOVtc+YFgclsKG+QA&#10;Zk4I+7nnI6girFFAEZmVbhICJN7ozgiNiuFIBy2MA/MMAnJ5xnBxH9ti8jztk+3zfJx5D7t2/Znb&#10;jO3PO7G3b82dvNWKKAIxMrXDwASb0RXJMbBcMSBhsYJ+U5AORxnGRmNL2KSK1kCThbrHlhoHBXKl&#10;vnBGY+AfvY5wOpAqxRQBXe9ijiupCk5W1z5gWByWwob5ABmTgj7uecjqCKkMyrcJARJvdGcERsVw&#10;pAOWxgH5hgE5POM4OJKKAM+w1C3k0e2uYrme9hbZGtz5JLTEsEEmEUAqT829QE2ncPl5q4Jla4eA&#10;CTeiK5JjYLhiQMNjBPynIByOM4yMkBma3ia4jjjnKAyJG5dVbHIDEAkZ74GfQVJQBXS9ikitZAk4&#10;W6x5YaBwVypb5wRmPgH72OcDqQKHvYo4rqQpOVtc+YFgclsKG+QAZk4I+7nnI6girFFAEZmVbhIC&#10;JN7ozgiNiuFIBy2MA/MMAnJ5xnBxH9ti8jztk+3zfJx5D7t2/ZnbjO3PO7G3b82dvNWKKAIxMrXD&#10;wASb0RXJMbBcMSBhsYJ+U5AORxnGRmNL2KSK1kCThbrHlhoHBXKlvnBGY+AfvY5wOpAqxRQBnzXN&#10;ul5JcNYzu1pFKGuVtixQYjconG99w2n5AwJjIJ3ACrhmVbhICJN7ozgiNiuFIBy2MA/MMAnJ5xnB&#10;xG7oNRhjN5skaKQra5X94AUy+CN3y5A4OP3nIJ24sUAV/tsXkedsn2+b5OPIfdu37M7cZ2553Y27&#10;fmzt5qQTK1w8AEm9EVyTGwXDEgYbGCflOQDkcZxkZkooArpexSRWsgScLdY8sNA4K5Ut84IzHwD9&#10;7HOB1IFD3sUcV1IUnK2ufMCwOS2FDfIAMycEfdzzkdQRViigCMzKtwkBEm90ZwRGxXCkA5bGAfmG&#10;ATk84zg4j+2xeR52yfb5vk48h927fsztxnbnndjbt+bO3mrFFAEYmVrh4AJN6IrkmNguGJAw2ME/&#10;KcgHI4zjIzXtrstb2zzGRzdOTEVtZI9qkM6h1OShCgAltuW4wCwWrlV7NEjgYR2f2RTLITHhRuJd&#10;iX+UkfOSX9fm5AORQAPexRxXUhScra58wLA5LYUN8gAzJwR93POR1BFSGZVuEgIk3ujOCI2K4UgH&#10;LYwD8wwCcnnGcHElFAFf7bF5HnbJ9vm+TjyH3bt+zO3Gdued2Nu35s7eakEytcPABJvRFckxsFwx&#10;IGGxgn5TkA5HGcZGZKKAK6XsUkVrIEnC3WPLDQOCuVLfOCMx8A/exzgdSBQ97FHFdSFJytrnzAsD&#10;kthQ3yADMnBH3c85HUEVYooAjMyrcJARJvdGcERsVwpAOWxgH5hgE5POM4OK7TQTvauRdgi4dI8R&#10;yoN6q6neAANmA2C3yk7CMkoauVHIJi8JikjVA+ZQyFiy7TwpyNp3bTk54BGOcgAw7z/koejf9gq/&#10;/wDRtpXQVz95/wAlD0b/ALBV/wD+jbSugoAKx/EMU0lrGYwWjViXAGT04P0HP51sUUpLmViZx5o2&#10;MDw7FMryyEEQso6j7xz2+nP51v0UUox5VYUIckbBXJweEo7rXdfvb9tShF1eo9v9l1SeBXjFtAmS&#10;sUijO5HGSM8Dtiusoqizn7vU7jQpbeGPRoItEilt7JZEnCODIyRp5cKqV8sM6KcspGGwpAXdXtP7&#10;W8Prcadb6JPqKy3dxcwXcc8UcI86V5dsu5t67WcglFfKgMMklBYutG1i48UQamNUsTYwbRDZzWDu&#10;0WRiR1cTAeYwJUMVO1eAPmff0FAHJ2k994R0vSdMkso59Lsks9Na9M+yWV28uFXSEBhs3OoO51Iw&#10;+AcLuueIf+Q54T/7Csn/AKRXVF1o2sXHiiDUxqlibGDaIbOawd2iyMSOriYDzGBKhip2rwB8z7zx&#10;D/yHPCf/AGFZP/SK6oA6CiiigAooooAKKKKACiiigAooooAKKKrvfW8eow2DSYupopJo02n5kQoG&#10;OenBkT8/Y0AeZ+GPFepkaHpunapJq73VlHKF12KOznkPlkna2/zCmFyGWGcE7h5p5ZPVK5ew8E24&#10;062t9e1G+8QSRRJE/wBvlJhkCgfegGI35ywMgd84yxIBHQW99b3c93DBJvktJRDONpGxyiyAc9fl&#10;dTx6+uaALFFFFAHP+O/+SeeJf+wVdf8Aopq6Cuf8d/8AJPPEv/YKuv8A0U1dBQAUUUUAFFFFABRR&#10;RQAVGBN9odmkjMBRQiBCGDZO4ls4II24GBjB5OeJKroiDUZpBZ7JGijDXWF/eAF8JkHd8uSeRj95&#10;wSd2ACxRRRQAUUUUAFFFFABRRRQBXsPK/s628jz/ACfKTZ9o3+ZtwMb/ADPn3Y67vmz15qxUcAmW&#10;3iW4kjknCASPGhRWbHJCkkgZ7ZOPU1JQAUUUUAFFFFABRRRQBGTN9oRVjjMBRi7lyGDZG0BcYII3&#10;ZORjA4OeJKrv5X9ow58/zvKk27d/l7cpndj5N2duM/Njdt43VYoAKKKKACiiigAooooAKr2bpJAx&#10;jvPtaiWQGTKnaQ7Ap8oA+Qgp6/LyScmrFRwmZkJnjjR97ABHLDbuO05IHJXBI7EkZOMkAkooooAK&#10;KKKACiiigAqvcIjz2hez89klJSTCn7OdjDfycjIJT5cn5+mMkWKr3Dok9oHvPIZ5SEjyo+0HYx2c&#10;jJwAX+XB+TrjIIBj3n/JQ9G/7BV//wCjbSugrn7z/koejf8AYKv/AP0baV0FABRRVHU3kWFApwpO&#10;GIP6fzqKk+SLkJuxeorN0t5CzrnMYHc9D/nNaVKlU9pBSBO4VzZ1vXrrVtUtNL0fTZoNPuFt2lut&#10;SeFnYwxy5CrA4AxKB17Gukrk4PCUd1ruv3t+2pQi6vUe3+y6pPArxi2gTJWKRRncjjJGeB2xWgzo&#10;NJ1KHWdGsdUt1kWC9t47iNZAAwV1DAHBIzg+prLOuapdyzTaRpEF5p8ErwvJJeeTNI8bFZBFGUKn&#10;DKyje6ZZT0XDku9TuNClt4Y9Ggi0SKW3slkScI4MjJGnlwqpXywzopyykYbCkBd1e0/tbw+txp1v&#10;ok+orLd3FzBdxzxRwjzpXl2y7m3rtZyCUV8qAwySUAB0FhfW+p6dbX9nJ5lrdRJNC+0jcjAFTg8j&#10;II61j+If+Q54T/7Csn/pFdVn2l9ceEotB8OyW8E9vFFBYRSm5CXNyVVEaSK3AbdGu4FyXBUBzggA&#10;toeIf+Q54T/7Csn/AKRXVAHQUUUUAFFFFABRRRQAUUUUAFFFFABWfqehaPrflf2tpVjf+Tny/tdu&#10;kuzOM43A4zgdPQVoUUAc3B4L8E3VvFcW/hrw/NBKgeOSOwhZXUjIIIXBBHOa2NN0nTdGt2t9L0+0&#10;sYGcu0drCsSlsAZIUAZwAM+wrg9C8OXl1p2mS6LpM/gqFYomkX7SXkY4G8fZwTEzFTt86YNJleY8&#10;hSOw0m61g6jd6fq1vA/2eKKWO/tkeOO43mQFdjbtjJsGQHfIZT8ucAA2Kx/EN5eWNmLiHUtK0y1j&#10;5uLzUlLonICrtDoOSfvF+MAbTuyuxWfqb6xF5T6TBY3PUSQ3czw56YYSKr9MEbSvO4HcNuGAOb1n&#10;UptW+EOv3k6xh20y+QSRAhJlVZFWVASfkkVQ68nhx8zdT2lcXremzaV8JvEsFw0ZnkstSupBGSVR&#10;pvNlKAkAsFL7d2BnGcDOB0mn6Fo+kY/s3SrGyxux9mt0jxu27vugddiZ9dq+goA0KKr/AGCz8jyP&#10;skHk+b5/l+WNvmb/ADN+P72/5s9d3PWpBBCtw9wsUYndFR5Ao3MqklQT1IBZiB23H1oAkoqulhZx&#10;xWsUdpAkdpj7MixgCHClBsH8Pykrx2JHSh7CzkiuopLSB47vP2lGjBE2VCHeP4vlAXnsAOlAFiio&#10;zBC1wlw0UZnRGRJCo3KrEFgD1AJVSR32j0qP7BZ+R5H2SDyfN8/y/LG3zN/mb8f3t/zZ67uetAFi&#10;q6Oh1GaMXm+RYoy1rlf3YJfD4A3fNgjk4/d8AHdmQQQrcPcLFGJ3RUeQKNzKpJUE9SAWYgdtx9ar&#10;xWUMbwQrY2iWlmiGz2AZibayEKu3CAIQAQeQzDAA5ALlFV3sLOSK6iktIHju8/aUaMETZUId4/i+&#10;UBeewA6VIYIWuEuGijM6IyJIVG5VYgsAeoBKqSO+0elAElFV/sFn5HkfZIPJ83z/AC/LG3zN/mb8&#10;f3t/zZ67uetSCCFbh7hYoxO6KjyBRuZVJKgnqQCzEDtuPrQBJRVdLCzjitYo7SBI7TH2ZFjAEOFK&#10;DYP4flJXjsSOlD2FnJFdRSWkDx3eftKNGCJsqEO8fxfKAvPYAdKALFFRmCFrhLhoozOiMiSFRuVW&#10;ILAHqASqkjvtHpUf2Cz8jyPskHk+b5/l+WNvmb/M34/vb/mz13c9aACwRI9Oto4rP7FGsSBbXCjy&#10;QAMJhCVGOnykjjg4qxVPT47ZreG8hmju3mt41+3AIWuEAJViyAAj5mYYAHzHAGakSws44rWKO0gS&#10;O0x9mRYwBDhSg2D+H5SV47EjpQBYoqu9hZyRXUUlpA8d3n7SjRgibKhDvH8XygLz2AHSpDBC1wlw&#10;0UZnRGRJCo3KrEFgD1AJVSR32j0oAkoqv9gs/I8j7JB5Pm+f5fljb5m/zN+P72/5s9d3PWpBBCtw&#10;9wsUYndFR5Ao3MqklQT1IBZiB23H1oAkoqulhZxxWsUdpAkdpj7MixgCHClBsH8Pykrx2JHSh7Cz&#10;kiuopLSB47vP2lGjBE2VCHeP4vlAXnsAOlAEhE32hGWSMQBGDoUJYtkbSGzgADdkYOcjkY5kqu6I&#10;dRhkNnvkWKQLdYX92CUymSd3zYB4GP3fJB25PsFn5HkfZIPJ83z/AC/LG3zN/mb8f3t/zZ67uetA&#10;FiioxBCtw9wsUYndFR5Ao3MqklQT1IBZiB23H1qNLCzjitYo7SBI7TH2ZFjAEOFKDYP4flJXjsSO&#10;lAFiiq72FnJFdRSWkDx3eftKNGCJsqEO8fxfKAvPYAdKkMELXCXDRRmdEZEkKjcqsQWAPUAlVJHf&#10;aPSgCSiq/wBgs/I8j7JB5Pm+f5fljb5m/wAzfj+9v+bPXdz1qQQQrcPcLFGJ3RUeQKNzKpJUE9SA&#10;WYgdtx9aAJKr2fleQ3k+ft82TPn7927e27G/nbnO3Hy7cbflxQlhZxxWsUdpAkdpj7MixgCHClBs&#10;H8Pykrx2JHSo00+F7e7hu4LSYXjubgLAFWZSNoDgk7j5YRCT129AMAAFyiozBC1wlw0UZnRGRJCo&#10;3KrEFgD1AJVSR32j0qP7BZ+R5H2SDyfN8/y/LG3zN/mb8f3t/wA2eu7nrQBYoqMQQrcPcLFGJ3RU&#10;eQKNzKpJUE9SAWYgdtx9ajSws44rWKO0gSO0x9mRYwBDhSg2D+H5SV47EjpQBYoqu9hZyRXUUlpA&#10;8d3n7SjRgibKhDvH8XygLz2AHSpDBC1wlw0UZnRGRJCo3KrEFgD1AJVSR32j0oAkqOQzB4RFHGyF&#10;8SlnKlV2nlRg7ju2jBxwSc8YMf2Cz8jyPskHk+b5/l+WNvmb/M34/vb/AJs9d3PWo54LRb+3uGik&#10;Fy7hBJEr/NtSQgSFeCgDSEB/lDMMfMRQBl3n/JQ9G/7BV/8A+jbSugrn7z/koejf9gq//wDRtpXQ&#10;UAFIQCCCMg9QaWigBFVUXaoAA7AUtFFABRRXPy+J5v7Tv7Ky8O6rf/YZVhmmge2VN5jSTA8yZWPy&#10;yL2oALrRtYuPFEGpjVLE2MG0Q2c1g7tFkYkdXEwHmMCVDFTtXgD5n39BVewvrfU9Otr+zk8y1uok&#10;mhfaRuRgCpweRkEday5/EoS4lW10nUr+1gcpPeWixtHGynDgKXDyFe4jV+QVGWBUABqei32p3qLJ&#10;qcf9li4guWtjbZlDxOrqElDABC0akhkY8uAwyu2PxD/yHPCf/YVk/wDSK6rcgnhureK4t5Y5oJUD&#10;xyRsGV1IyCCOCCOc1h+If+Q54T/7Csn/AKRXVAHQUUUUAFFFFABRRRQAUUUUAFFFFABRRRQB5Pfp&#10;reieHtRi0yz1w6pPFeHVPJEskEc8qSvG9qM55nZdvlA7UYmYBwCvYeFo/J1HUI7HTZ9M0ZYoRFZy&#10;weSsNzmTzwi9NuPJ5TMbNuKkkuTy+gav4g0jwre6Zptt4cub7TpZ4mEviFppjO8ziPzR5fMkjnoz&#10;puZiMR/dX1CgAooooA5/x3/yTzxL/wBgq6/9FNXQVz/jv/knniX/ALBV1/6KaugoAKKKKACiiigA&#10;ooooAKrp5X9ozY8/zvKj3bt/l7cvjbn5N2d2cfNjbu421YqMCb7Q7NJGYCihECEMGydxLZwQRtwM&#10;DGDyc8AElFFFABRRRQAUUUUAFFFFAEcBma3ia4jjjnKAyJG5dVbHIDEAkZ74GfQVJVew8r+zrbyP&#10;P8nyk2faN/mbcDG/zPn3Y67vmz15qxQAUUUUAFFFFABRRRQBXd0Gowxm82SNFIVtcr+8AKZfBG75&#10;cgcHH7zkE7cWKjJm+0IqxxmAoxdy5DBsjaAuMEEbsnIxgcHPElABRRRQAUUUUAFFFFABVezRI4GE&#10;dn9kUyyEx4UbiXYl/lJHzkl/X5uQDkVYqvZukkDGO8+1qJZAZMqdpDsCnygD5CCnr8vJJyaALFFF&#10;FABRRRQAUUUUAFRyCYvCYpI1QPmUMhYsu08Kcjad205OeARjnIkqvcIjz2hez89klJSTCn7OdjDf&#10;ycjIJT5cn5+mMkAGPef8lD0b/sFX/wD6NtK6CufvP+Sh6N/2Cr//ANG2ldBQAVWvWYRrjhSeas0E&#10;AjBGRWdWHPBxTtcCnYsxLL1UD8quUgAUYAAHoKWlRpunBRbuAVx9poepXHiDxLcR61qulwy6hGY0&#10;ghtykoFpbguDLE5PIK8HHy9Mg12FFagc+up2fh77HpEOl30WmW3kWKXeB5MTNtSKP5m8x8lo13Kr&#10;KC3LDa22npuoHw3Fc6XdWGpT3T3t1cQfZLOSWOZZp5JUAlA2Ifn2nzGTBUk/LhjY1jR9S1TWbNxB&#10;pogtriOeDUNzLdWyhkaSJV2kMJAhRmDp8smCrbfn6SgDl/DN9b6TFo/g2WTztTstKQTvCpMKGJYk&#10;Zd5x8x8xGC4ztIJA3Lmx4h/5DnhP/sKyf+kV1VyfTZpfFWn6orR+Rb2VzbupJ3FpHgZSOMYxE2ee&#10;469qfiH/AJDnhP8A7Csn/pFdUAdBRRRQAUUUUAFFFFABRRRQAUUUUAFFFFAHnbeEtS0+31HT7i40&#10;2Lw7Jo8OlSX0lwyzxWsImyxQps37Jdu7eFBXftwfLHoleRxaVaHwdP8A2n8KrvUdQht5op7mSG0W&#10;e8dNymUuJDLvk27tyhjlsqX4ZvXKAMObxKLa9Ec+k6lFZG4W2GoOsaxGRnEajaX83BkIUNswchs7&#10;PmqxrWtDRhZKthd3097cfZ4YLUxhi3lvISTI6qAFjbv6Vh3usQ6v4hXS7qz1WGxtLuMg/wBlXJW6&#10;nR1ZG8wR7VhRwp3bhuZeSEH7yTxHBpV3e2GpX8XiDZAlzbI+mrcoQWePIdYMSkHysq2PLIBJPKZA&#10;JPFtxLd/DHxFPNZT2UjaVd5gnKF0xG45KMy89eCevrxXUVw+p/bP+FPeIftvn7v7P1DyftGfM+z/&#10;AL3yN+75t3leXnf8+fvfNmuos9OurazMEus313IZVk8+ZIA4UEEphI1XacEHjd8xwQcEAGhRUYjY&#10;XDymaQoyKoiIXapBOWHGcnIBySPlGAOcxpbypFaob2d2hx5jsEzcfKV+fC4GSQ3yheQO2QQCxRVd&#10;7eV4rpBezo02fLdQmbf5QvyZXBwQW+YNyT2wBIY2NwkomkCKjKYgF2sSRhjxnIwQMED5jkHjABJR&#10;Vf7PL5Hl/bZ93m+Z5mE3bd+7Z93G3HydN23vu+apBGwuHlM0hRkVREQu1SCcsOM5OQDkkfKMAc5A&#10;JKroiDUZpBZ7JGijDXWF/eAF8JkHd8uSeRj95wSd2BLeVIrVDezu0OPMdgmbj5Svz4XAySG+ULyB&#10;2yDX8oveahCusT+dLEhWBfJJswQyh0GzPzFWPz7hlTgYBFAGhRUZjY3CSiaQIqMpiAXaxJGGPGcj&#10;BAwQPmOQeMR/Z5fI8v7bPu83zPMwm7bv3bPu424+Tpu2993zUAWKKjEbC4eUzSFGRVERC7VIJyw4&#10;zk5AOSR8owBzmNLeVIrVDezu0OPMdgmbj5Svz4XAySG+ULyB2yCAWKKrvbyvFdIL2dGmz5bqEzb/&#10;AChfkyuDggt8wbkntgCQxsbhJRNIEVGUxALtYkjDHjORggYIHzHIPGACSiq/2eXyPL+2z7vN8zzM&#10;Ju2792z7uNuPk6btvfd81SCNhcPKZpCjIqiIhdqkE5YcZycgHJI+UYA5yAEAmW3iW4kjknCASPGh&#10;RWbHJCkkgZ7ZOPU1JWfptmYNJ0uFDParbRIDAyQqSBHt2OEGwYJB/d4GVGDt4Nh7eV4rpBezo02f&#10;LdQmbf5QvyZXBwQW+YNyT2wAAWKKjMbG4SUTSBFRlMQC7WJIwx4zkYIGCB8xyDxiP7PL5Hl/bZ93&#10;m+Z5mE3bd+7Z93G3HydN23vu+agCxRUYjYXDymaQoyKoiIXapBOWHGcnIBySPlGAOcxpbypFaob2&#10;d2hx5jsEzcfKV+fC4GSQ3yheQO2QQCxRVd7eV4rpBezo02fLdQmbf5QvyZXBwQW+YNyT2wBIY2Nw&#10;komkCKjKYgF2sSRhjxnIwQMED5jkHjABG/lf2jDnz/O8qTbt3+Xtymd2Pk3Z24z82N23jdViqZtb&#10;vKKuoSCMOzuTEhkP7wMqg42hAu5D8pYgg7gwybAjYXDymaQoyKoiIXapBOWHGcnIBySPlGAOcgEl&#10;FV0t5UitUN7O7Q48x2CZuPlK/PhcDJIb5QvIHbII9vK8V0gvZ0abPluoTNv8oX5Mrg4ILfMG5J7Y&#10;AALFFRmNjcJKJpAioymIBdrEkYY8ZyMEDBA+Y5B4xH9nl8jy/ts+7zfM8zCbtu/ds+7jbj5Om7b3&#10;3fNQBYoqMRsLh5TNIUZFURELtUgnLDjOTkA5JHyjAHOY0t5UitUN7O7Q48x2CZuPlK/PhcDJIb5Q&#10;vIHbIIBYqOEzMhM8caPvYAI5Ybdx2nJA5K4JHYkjJxkxvbyvFdIL2dGmz5bqEzb/AChfkyuDggt8&#10;wbkntgCO0jUkSwzXYiV5laKYN8zmTlvnG/AIYLghdrcAjbgAuUVX+zy+R5f22fd5vmeZhN23fu2f&#10;dxtx8nTdt77vmqQRsLh5TNIUZFURELtUgnLDjOTkA5JHyjAHOQCSiq6W8qRWqG9ndoceY7BM3Hyl&#10;fnwuBkkN8oXkDtkEe3leK6QXs6NNny3UJm3+UL8mVwcEFvmDck9sAAFiiozGxuElE0gRUZTEAu1i&#10;SMMeM5GCBggfMcg8Yj+zy+R5f22fd5vmeZhN23fu2fdxtx8nTdt77vmoAsVXuHRJ7QPeeQzykJHl&#10;R9oOxjs5GTgAv8uD8nXGQZBGwuHlM0hRkVREQu1SCcsOM5OQDkkfKMAc5rmC7jGnolzJKInxcySM&#10;itKojYZICYJLbThdnrnA2sAZd5/yUPRv+wVf/wDo20roK5+8/wCSh6N/2Cr/AP8ARtpXQUAFFFQX&#10;MjIg25GepqZzUIuTAnoqtayOxKsSQB1NWaVOanHmQNWCsO58W6Va39zZMupTT2rhJvsul3M6oxRX&#10;ALRxsudrqcZ7ityuL0+DXpfEniptL1LTbaD+04wyXWnvOxb7HbchlmQAYxxjseeeLA7CCeG6t4ri&#10;3ljmglQPHJGwZXUjIII4II5zWXfeKNJ068ktriacNFjz5Y7SWSGDIB/eyqpSPCkMd7DCkMcAg1X0&#10;/UNG8PxWHhqO5nb7HFDZrI8LsikKqokkqr5ayMNmFJBO9cD5lzn6Prml+Hba60zV7+C01D+0LyZL&#10;SR/30yS3MkkZiQfNLuV1xsDfNlfvAgAHYVz/AIh/5DnhP/sKyf8ApFdVT8M6paaJoOheH9QeSLUL&#10;aytbW4Aid4oZvLQCN5lBjVySuFLAncmM7lzc8Q/8hzwn/wBhWT/0iuqAOgooooAKKKKACiiigAoo&#10;ooAKKKKACiisvV9Xn0t7RINE1LUzcOyf6EIsRELu+cyOgUEA4PTIxwSoIBwdn4T1a0l1XSU0fY1/&#10;p9ratraPEFe4iaZjesN3mmb543Hyk+YuN4AEleoVxc3j65XRBq8HhHWXst65nea0VPK3hWlyJj8g&#10;XLBsbCAG3BDvHaUAFFFFAHP+O/8AknniX/sFXX/opq6Cuf8AHf8AyTzxL/2Crr/0U1dBQAUUUUAF&#10;FFFABRRRQAVGDN9odWjjEARSjhyWLZO4FcYAA24OTnJ4GOZKrp5X9ozY8/zvKj3bt/l7cvjbn5N2&#10;d2cfNjbu420AWKKKKACiiigAooooAKKKKAK9g6SadbSRXn22NokK3WVPnAgYfKAKc9flAHPAxVio&#10;4DM1vE1xHHHOUBkSNy6q2OQGIBIz3wM+gqSgAooooAKKKKACiiigCu6IdRhkNnvkWKQLdYX92CUy&#10;mSd3zYB4GP3fJB25sVXd0Gowxm82SNFIVtcr+8AKZfBG75cgcHH7zkE7cWKACiiigAooooAKKKKA&#10;Co4RMqETyRu+9iCiFRt3HaMEnkLgE9yCcDOBJVezRI4GEdn9kUyyEx4UbiXYl/lJHzkl/X5uQDkU&#10;AWKKKKACiiigAooooAKr3HlefaeZ5+7zT5flb9u7Y339vG3Gfv8Ay7tv8W2rFRyCYvCYpI1QPmUM&#10;hYsu08Kcjad205OeARjnIAMO8/5KHo3/AGCr/wD9G2ldBXP3n/JQ9G/7BV//AOjbSugoAKRlVxhg&#10;CKWihq+4DURUGFAFOoopJJKyAKKKx77xZ4b0y8ks7/xBpVpdR43wz3scbrkAjKk5GQQfxpgZ+v2u&#10;o6lq1lBFpk+23u4J4r0XSm28tZEeQSxFgTJhHCfI4UlGDKclOoorPutd0ex1GDTrzVbG3vp9vk20&#10;1wiSSbjtXapOTkggY6mgDH1d9Sv/ABDbafLoV9JosMsMxuYZbfbLKrh1LbpQ6xxsFY4UszDH3VIk&#10;seIf+Q54T/7Csn/pFdV0Fc/4h/5DnhP/ALCsn/pFdUAdBRRRQAUUUUAFFFFABRRRQAUUUUAFFFU9&#10;S1bTdGt1uNU1C0sYGcIsl1MsSlsE4BYgZwCcexoA4O2vtJuLO/fzNcj8OWdpDfHT3W3+yy2Upfa6&#10;gZm8kCN3MTMDtGwIVPl16RXkb6x4Gi0uXXrbxLG1pPZQtL4efULZQYE3SfZ9mC+V8yTEO8KSRGcR&#10;8D1ygAoorH8Q2GhXNmLnX7SC6tbf7sVxGZkLMQBiLkPIThVwpb5iq/eIIBX8d/8AJPPEv/YKuv8A&#10;0U1dBXD6nY3GnfB7xDb3MfksNP1B44NwPkRN5rRRcZA2IyJhSVG3CkgA11GmajdX/m/adGvtN2Y2&#10;/a3gbzM5zjypH6Y746jGecAGhRVdLiV4rVzZTo02PMRimbf5S3z4bBwQF+UtyR2yQPcSpFdOLKd2&#10;hz5aKUzcfKG+TLYGSSvzFeQe2CQCxRUZkYXCRCGQoyMxlBXapBGFPOcnJIwCPlOSOMx/aJfI8z7F&#10;Pu83y/Lym7bv27/vY24+fru29t3y0AWKKjEjG4eIwyBFRWEpK7WJJyo5zkYBOQB8wwTziNLiV4rV&#10;zZTo02PMRimbf5S3z4bBwQF+UtyR2yQAWKjAm+0OzSRmAooRAhDBsncS2cEEbcDAxg8nPEb3EqRX&#10;Tiyndoc+WilM3Hyhvky2Bkkr8xXkHtgmMELrLhdNkBe3XffgR7W2sdsR+beSNzMPl2jcecnFAFyi&#10;q/2iXyPM+xT7vN8vy8pu279u/wC9jbj5+u7b23fLUgkY3DxGGQIqKwlJXaxJOVHOcjAJyAPmGCec&#10;AElFV0uJXitXNlOjTY8xGKZt/lLfPhsHBAX5S3JHbJA9xKkV04sp3aHPlopTNx8ob5MtgZJK/MV5&#10;B7YJALFFRmRhcJEIZCjIzGUFdqkEYU85yckjAI+U5I4zH9ol8jzPsU+7zfL8vKbtu/bv+9jbj5+u&#10;7b23fLQBYoqMSMbh4jDIEVFYSkrtYknKjnORgE5AHzDBPOI0uJXitXNlOjTY8xGKZt/lLfPhsHBA&#10;X5S3JHbJAAWHlf2dbeR5/k+Umz7Rv8zbgY3+Z8+7HXd82evNWKpxz3cVlMZ7aSe4gTH7lUQXTBAS&#10;Y1ZztBYlQHYYIOTjDGwZGFwkQhkKMjMZQV2qQRhTznJySMAj5TkjjIBJRVf7RL5HmfYp93m+X5eU&#10;3bd+3f8Aextx8/Xdt7bvlqQSMbh4jDIEVFYSkrtYknKjnORgE5AHzDBPOACSiq6XErxWrmynRpse&#10;YjFM2/ylvnw2DggL8pbkjtkge4lSK6cWU7tDny0Upm4+UN8mWwMklfmK8g9sEgFiiozIwuEiEMhR&#10;kZjKCu1SCMKec5OSRgEfKckcZj+0S+R5n2Kfd5vl+XlN23ft3/extx8/Xdt7bvloAkJm+0IqxxmA&#10;oxdy5DBsjaAuMEEbsnIxgcHPElUzIp1lImhuw627MkoLeQwLDcpwcbxhCNwBwx2k/PiRLiV4rVzZ&#10;To02PMRimbf5S3z4bBwQF+UtyR2yQAWKKrvcSpFdOLKd2hz5aKUzcfKG+TLYGSSvzFeQe2CZDIwu&#10;EiEMhRkZjKCu1SCMKec5OSRgEfKckcZAJKKr/aJfI8z7FPu83y/Lym7bv27/AL2NuPn67tvbd8tS&#10;CRjcPEYZAiorCUldrEk5Uc5yMAnIA+YYJ5wASUVXS4leK1c2U6NNjzEYpm3+Ut8+GwcEBflLckds&#10;kD3EqRXTiyndoc+WilM3Hyhvky2Bkkr8xXkHtgkAsVXs3SSBjHefa1EsgMmVO0h2BT5QB8hBT1+X&#10;kk5NSGRhcJEIZCjIzGUFdqkEYU85yckjAI+U5I4zXhurtrUyz6fIkv2hohCkqMfL80osmSQMFMSE&#10;dQCRgkYIBcoqMSMbh4jDIEVFYSkrtYknKjnORgE5AHzDBPOI0uJXitXNlOjTY8xGKZt/lLfPhsHB&#10;AX5S3JHbJABYoqu9xKkV04sp3aHPlopTNx8ob5MtgZJK/MV5B7YJkMjC4SIQyFGRmMoK7VIIwp5z&#10;k5JGAR8pyRxkAkoqv9ol8jzPsU+7zfL8vKbtu/bv+9jbj5+u7b23fLUgkY3DxGGQIqKwlJXaxJOV&#10;HOcjAJyAPmGCecAElV7hEee0L2fnskpKSYU/ZzsYb+TkZBKfLk/P0xkgS4leK1c2U6NNjzEYpm3+&#10;Ut8+GwcEBflLckdskRyTg3UKSyyWmLjZErNHi8/dFsL1OB8xwNrZiJ+794Ay7z/koejf9gq//wDR&#10;tpXQVz95/wAlD0b/ALBV/wD+jbSugoAKr3c7QooX7zdz2qxTJYllTa44rOqpSg1B2ZUWk9SvaXLS&#10;ko/JAyDirdRwwJCCEzz1JPWpKVCM4wSm7sJtN6BXF6fPr0XiTxUul6bptzB/acZZ7rUHgYN9jtuA&#10;qwuCMY5z3PHHPaVHHBDC8zxRRo8z75WVQC7bQuW9TtVRk9gB2rUkx9GfTfD1lo/haXVrR9Qgsooo&#10;oWkVJZ1jTbvWPJOPkY8Zxg88VT0D7H/YOt/2r5G3+0L/APtD7VjHl+a+zzd38P2fysbuPL2fw4qv&#10;4hX7Rq1tZWtlfLOdQtrmWNbP/RrxVkiJmkmVflaNYyVBdGJjAKupUN0F1oWj32owajeaVY3F9Bt8&#10;m5mt0eSPady7WIyMEkjHQ0AZfhfVoYdB8O6XquoRpr02mQO9pdTAXTt5fzkox3k5V8nHUHPQ1J4h&#10;/wCQ54T/AOwrJ/6RXVZ/iFftGrW1la2V8s51C2uZY1s/9GvFWSImaSZV+Vo1jJUF0YmMAq6lQ2h4&#10;h/5DnhP/ALCsn/pFdUAdBRRRQAUUUUAFFFFABRRRQAUUUUAFFFRkTfaEZZIxAEYOhQli2RtIbOAA&#10;N2Rg5yORjkA4Oz142PhI6bDqkC+LFiXydFVYVaCcKMWyQqoIt8jG85/dkv5m3Dj0CuPv4fHCaPcl&#10;vEPhy0un3xW7/wBnShd7MUh+dpyAzEpxsbDHGH79hQAVl6v4f0/XHtHvvte+0dnga3vZrcozLtJ/&#10;duuTtJGT0DMB1OdSigDl/FtlFp/wx8RWsLzvGmlXeDPO8znMbnl3JY9e546dK6iuf8d/8k88S/8A&#10;YKuv/RTV0FABRRRQAUUUUAFFRSXMMThHkAY9vT6+lMa9tlYgyjPsCah1ILdoV0WKro6HUZoxeb5F&#10;ijLWuV/dgl8PgDd82COTj93wAd2U+323/PX/AMdNQjVIvtjRNtERjDJIN5JbJ3AjbgYG3HzEnLcD&#10;bkr2tP8AmX3hdF+q93I8aLtyMnk1S1DxHpelQia8nkji7usEjqOg5KqcdR161lN8Q/CTrhtTBHvb&#10;y/8AxNVKlOtTfsvvQ0a3ny7QvmNj680nnSf89H/76NY//Ce+D9oX+0Rj/r3lz/6DWzb3umXdnDdw&#10;l2hmxsPluCQTgHBGQO+SMY56c151TA4iFnOVvW4xPOk/56P/AN9GmTXc8EEkqb5HRCwQHO4gdKrf&#10;8JJ4bZ7hI7+GVoNu/wAtiw+bptI4b3xnHelXxJ4eGD9q59DE5/pWUqFSEuWU0n6m1OjUn70YNr0Z&#10;w02u6tPKZH1G5DHqEkKD8hgCmf2xqn/QSvP+/wC3+NdVNN4KmnLsigt1KJKij8Bj+VV5JfBccRdb&#10;eWRh/ApkyfzIH61k6cr/AMRfez6KOIhovYS/8BOZg1G+tbeK3t7y4hgiQJHHHKyqigYAABwABxip&#10;P7Y1T/oJXn/f9v8AGtaC68JQ28UT2N/O6IFaWRgGcgfeO1gMnrwAPQCpPt3hD/oFXn/fR/8Ai6nk&#10;f/Pxfe/8jT2sf+fL+5f5nOar4o1yLT0t49VmRCcHBG885zv+9+vfHSqs3jPxDJosNsby4Rd7L9pX&#10;AZwAmF3AZyOpOcnfzXZTX/g6ewW3k0h3TJGPLHmLyDnfuzz7HtjpSSal4Pl05bB9Ef7On3QsShge&#10;MncG3ZO0ZOcnHOa+gwWPw1CjGnVfM11Pmsfl2KxGIlUowcYvp/X6Hnx8Ta6Ylj/ti+2qxYH7Q2cn&#10;HU5yRx07c+pok8Ta7LK8jaxfBnYsQtwyjJ9ADgD2Fej6fo3gjVIBHDYBXTL+U8kgk5wOu7kcDuQM&#10;9iaTVtJ8B6bIkuo2ot2uGZlCmbBIxnAQ4A5HFelTzDC1JKMFdvskeNVwVek2qkrW7tnm3/CRa5/0&#10;GdQ/8Cn/AMani8W+IIZYpE1e6LRKVUO+8EHP3gchjyeTnt6CvTbDwh4M1O1W5sbWOeE/xJcyHBwD&#10;gjdwcEcHmtCLwX4chlikTSoS0SlVDlnBBz94EkMeTyc9vQVcsZQ2cPwRMcLW3UvxZp2ktzdQ2ly6&#10;C3SSDfLbuhLq52kDdkYx8wIK5JI6YINuuUvPG/hu014QT7zcQCSFroQZEPPzpn73JRc4BBwvpxT/&#10;AOFp6H/z66h/37T/AOLrgWHqy1UWdvt6a0cjt6K5YeO7F7VLmPTtTkRlyQsK5HPoW54wcjIwevXE&#10;8fjKwbzBLaX8LqoKK0IbzDzwCpKg8fxEdRXO3FOza+9G6jJq6T+5nRUVgweK7OWKZ3trqFo1yqSB&#10;CZDzwu1iM8dyOtIfFtl9kWZba7aTdtaAIodffJYKR06Mev1xHtqX86+9F+xq/wAr+5m/RWb/AG/p&#10;n/Pz/wCQ2/wqreeKrG1MQihubveSP3CD5ceu4r1/z2pKvSbspL70N0Kq1cX9zNyq9n5XkN5Pn7fN&#10;kz5+/du3tuxv525ztx8u3G35cVQs/Emn3cKOzSW7sxXy5kwVIOOSMjHfOelaVuZDDullilLMzK0S&#10;bV2EkqOpyQuATnkgnAzgXGcZNqLTsRKEoq8lYloooqiQooooAKKKKACo5DMHhEUcbIXxKWcqVXae&#10;VGDuO7aMHHBJzxgyVXuPK8+08zz93mny/K37d2xvv7eNuM/f+Xdt/i20AY95/wAlD0b/ALBV/wD+&#10;jbSugrn7z/koejf9gq//APRtpXQUAFFFUtSvHtY0EeN755I6D/JFRUqRpxc5bIqEXJ8qLtFZumX0&#10;lyzRS4LAZDAYzz3/ADFaVKlVjVhzxHODhLlYUUV5u2n6dd+LPFEl54F/t6QahEBdeRZvsH2S3+TM&#10;0itxyeBj5uuc1oQekUVn6Fa3lj4e0yz1G4+0X0FpFFcTby/mSKgDNuPJyQTk8muf0fQ9L8RW11qe&#10;r2EF3qH9oXkKXcifvoUiuZI4xE4+aLaqLjYV+bLfeJJAOwrn/EP/ACHPCf8A2FZP/SK6qx4TvrjU&#10;/Buh395J5l1dafbzTPtA3O0aljgcDJJ6VX8Q/wDIc8J/9hWT/wBIrqgDoKKKKACiiigAooooAKKK&#10;KACiiigArL1fw3oviB7R9Y0u0vjaOzw/aIg4Usu08HggjseMhT1UEalFAHl//CAWP9j/ANg/8IVY&#10;/b+n9vfZ7byd+7f5+3d5nXnydmzP7vPl/NXqFeV6b4a1BTq2mWumRsL2yt7F9dhmhKNdQST77t8N&#10;5pnBZG+6WEqFS4AEleqUAFFc+99qiePrWxkkgXTJtPuZY4kXLu8b243sx6f611Cj0ySdwCU/GGsT&#10;Wd/o+m297qVkbl5Z55tPsTdSeTGm0qFEUmCZJYTkrjAbkHAIBc8d/wDJPPEv/YKuv/RTV0Fcf4gl&#10;Sf4S69JHqM+oKdKvAbi4RUkJCOCrqqIFZTlSu0EFcEZBroLHXdH1OKOWw1Wxu45JTAjwXCSBpApc&#10;oCDywUFsdcDPSgDQoqu9/ZxxXUsl3Akdpn7S7SACHChzvP8AD8pDc9iD0qQzwrcJbtLGJ3RnSMsN&#10;zKpAYgdSAWUE9tw9aAJKZLLHBE8srrHGilndzgKByST2FRfb7PyPP+1weT5vkeZ5g2+Zv8vZn+9v&#10;+XHXdx1rhPirFd3mm28Vm4ljtm8+7t4xukRSGCSMAMqnySjJwM+uONKUOeai3YDavdX0tJw7arYl&#10;Jvnjc3KYYZIyOegIIz7H0qs2uaQrEHVrDPtcof614k8Ukaxs6MqyLuQkYDDJGR6jII+oNdH4N8PQ&#10;a7eTtdlvs9uFJRWwWYngdOmA2eQelTiMpoUoSqzm7EuK3PTBrOlmJpRqVmY1YKzidcAnJAJz1OD+&#10;RrTELJzIjLnpuGK5n/hCfDv/AED/APyNJ/8AFVuWMEWm6fFYWiCO2izsT72Mkk8nJ6k968WqsPy/&#10;u3K/ml/mEJRjK7J57a3uYWhuII5YmxuSRQynHPQ1nz6Ho6R5XSLDOev2ZOP0rSlile2YCcxHruVR&#10;kfmD/KqEQnWIRzX7TMOr+QoB59M1zpyjHSdvvOyE7v3YN/d/mUG0fSEX5tNsAM9Tbp/hV1Jo4I1i&#10;jlWNEAVUVsBQOMAdqy9W8yAO6kyAKNrbcf571zxuZzn96/Jz1rmlOctJSue1QwaqwUtjT1XT4owh&#10;sY4lhGS0UICgNxzgdSeO38IrMFtOxwsEhPoENDXM7Nkyvn2OKT7RN/z2k/76NDcnqz0qVOVOCguh&#10;ILC8Y4W0nJ9BGf8ACpF0nUWOBY3HQnmMjoM96bFqV9DIHS7m3Dplyf0NRXXjqS6ZY/tUkKKPvRgq&#10;GP1HzdD39KuEHLZXFL6xf3UrfMVrS5QZe3lUZ25ZSBn05+lJ9nl/u/qKvWXxE0sWRXUorkyKrl5P&#10;LUqwwTjAPU9On1PpBD8QfB97HKn2S5jdGyiGEBpck52lW6DrhiO2K6oYZW96L+R5latmilanCNvm&#10;/wAmQfZ5cfd/Wq9+lza6dLcrExwCFYevGfyyDV++8d+ELY7pLC8dnG4eWmBk4JAG8AYzj09M1zmr&#10;fEmO9kFtZW8UGmxkbY5rZS8oIXcGIJP8OMggkHkmuiGDpt3Sl+AqFTN5ytOMEvn/AJmbb6xqVpci&#10;4gvZ45Ac5Vzg85wR0I9ulVtc17Vbm2Zp765m3SbsM5KqeeQvQenA71mtrMDOWKPknPCgD8s1LDdw&#10;Xu5AuT1Kuvb+VdsafI1K2x7jpQk7yiipZ+Jdd0+3aCz1e+t4mYsVinZQSRjPB68CpR4v8TAH/iod&#10;W5/6fZP8anWxtlQqIVwfXk/nVNpNMt5tptzJtOGGTjg9OoPbtW6qqT2D2NNfZX3FIX92EKfaJMH/&#10;AGufz60C/uwT/pEnIx97/P51aW403bs+zsFJ5JHT8c5rPdgzkhQo7AdhWyqSfcj6vR/kX3Iurrer&#10;IoVdUvVVRgAXDgAfnTjr+sEknVb7n0uHH9azqKz9nB9Ea8sV0NiXxVrs1wk7anOHTGAhCrwc8qMA&#10;/iKhj8Q6zHIsi6reEqQQGnZhx6gnB+hrNopKjTWiivuDlj2Oo1zxPr8sdlHL9r08NbpIDzGZ+v70&#10;EAHa3oOOK9C8Fy6trvhxby4tZ3ZXZRN5eBKAeq4AHBO3jP3T7143cXlzd+V9puJpvJjEUXmOW2IO&#10;ijPQDsBxXc/Drx5qmgXI05hJeaaUcrblwoiYkHcG2kgcEbeBls9evNXwdGVPltaxy4inU9l+6Scj&#10;0z+y7/eqfZJstjHyHHPv0H9K6vQbU2WjxQG1NsyvIWjIUcl2Jb5SR8xJbOcnPIByByE/xM3WDfZ9&#10;P8u834USPvjC+pIwSe2Pxz2rBHjrxCI2X7cpJIIfyUyMZ46Y5z6dh755KEaOHk5RbdzyamCxmJja&#10;SUbef/Dnr9FeRf8ACeeIPtPm/ao9m/d5Xkrtxn7vTOO3XPvUkvxA12S5SVZIIkXGYkiG1+e+cnnp&#10;wRXV9agc/wDYuJ7r7/8AgHrNFeSJ4+19LozGeJ0yT5LRDZz2yPm4+vbvUP8AwnHiL/oI/wDkCP8A&#10;+Jo+tw8xrJMR3X3v/I9horyA+OvEJjVftyggkl/JTJzjjpjjHp3Pth0HjzxBFMrvdRzKOsckKhT9&#10;doB/Wj63DzD+xMRbdfe/8j12o5BMXhMUkaoHzKGQsWXaeFORtO7acnPAIxzkeUP4+197oTCeJEyD&#10;5KxDZx2yfm5+vftV7RPGV7feILSPU44LiJ7geT+5G63dgyAoe338EnJ2k+py1iYN2Ink+IhFydtF&#10;f+tDrbz/AJKHo3/YKv8A/wBG2ldBXP3n/JQ9G/7BV/8A+jbSugroPKCori3juY/LkBI6jBxg1LRS&#10;lFSVnsNNp3RBbWkVopEYOT1JPJqeiilGMYLlirIG23dhVe3sbe0nu5oI9kl3KJpzuJ3uEWMHnp8q&#10;KOPT1zViiqEef69Nq3/CydAefTb5rCPUBDaNHNF5LbrS4MkhHmBt3zAYZTtWFipJkKnqL7wvpOo3&#10;klzcQzlpcefFHdyxwz4AH72JWCSZUBTvU5UBTkACtiigDl5rXyvidp9ybieRptKvQEd/kiVZLTAV&#10;RwMksSTljnBOFULY8Q/8hzwn/wBhWT/0iuq6Cuf8Q/8AIc8J/wDYVk/9IrqgDoKKKKACiiigAooo&#10;oAKKKKACiiigAqnqWpQ6ZbrJIskskjiOC3iAMk8hBIRASBnAJJJAABZiFBIuVz/ifTtUvrnQZNJe&#10;CKa01BppJp4vNSNDbTpkoHQtkuo4bjdnoDQByfhnT/F9t4TuND03UNG0m9s0lWGym0pg8CuzmFi6&#10;zshBGDvxJyGDGR1fPplcHrPh3xk1vrl/Za7pr6heaYLVI4NOkhbMYlKeW5ufkctMfmOQMKccHPeU&#10;AZ82meb4hstW87H2a0ntvK2/e814W3ZzxjycYxzu7Y5jvbXWpEjax1W0gnV5AwmsjLE6FsrlRIrb&#10;1AA3B8HLEryu3UooA4/xDpn9kfCrxJambzpG0+/uJZAu0NJKJJH2rk4Xc7YBJIGASTyewrn/AB3/&#10;AMk88S/9gq6/9FNXQUAFFFRXNzFZ2k11O+yGFGkkbBOFAyTgc9BQBLXjnjTx7q0mr3umafcNaWtv&#10;KYi0Q2yuVIBy2SQNynGMZB5p9z8XNXadja6fYxQnG1Jd7sOOcsCoPPsK5jUdSn8Wa3HNLa20F1Mw&#10;EkkG/wCYAAZIZiOAvbGfevRoYd03zVFoDaSuyDw/Dbz6qiXADDaxRWGQxx0P4ZP4V6FaC8gdJreG&#10;Q7/lBEZIbuR+nb0rm7Xwvp0c8LXLzyorKZFDABxnkeoz9fxr1I6nYA4N9bf9/V/xrzsyxUHJNap9&#10;zjjSWLnzU5PTyMWK71aSVUNiQCeSY2HH1JqveeIGtLtrfy0cocOVPA+n+RXQ/wBqaf8A8/1t/wB/&#10;l/xrk9UsLS41OSa3v7VY5H3MDJ0PcjnnnJ7V4NaqrXikj2Muy+Dm1iLtW9PyLkni9JAYzZtsJxv8&#10;wZxnrjH6Z/Gqf/CSf9On/kT/AOtUCaBNIQ0dxA8RPDqScjP+e9H/AAj13/z0g/76P+Fckpczuz34&#10;UcHBWX5sVtekkyGiGxuCOCMfiKzrhoHl3RBlDHLDAwPoKfc6fcWsvlsm/wB05FQ/Z5v+eMn/AHya&#10;SsdlOFOOsCQRW5AP2nHsYzVmx02K/ulgjuxubp8n49yPSqX2eb/njJ/3ya5XUprqLVXLNJFJC4Me&#10;GIKdCCPQ9DW9Cj7WVrlOMpJqMtfkemy+DI5EeNrxwjIVICDOSMZzn15x+HvXGr8PNca6eEi2WNRk&#10;TmX5G6cAAbu/cDpXMT3E11M01xNJNK2NzyMWY4GOSahkLCNigBfB2g9zXo0sPKndRlv5f8EinRxE&#10;VrUv8v8Agm5eeBNfe0lEtkI1253GZMZ7DgnqcD8axrPwLrYlMssEaCJgQvmrmT6Y4/PFc3FLN9pV&#10;0ZmkJA5P3vY1EzM7FmYsx6knJrtVKstFJfd/wTdKp1a+7/gnX6n4L1qZ1khtlchQCBKo9+57ZOfp&#10;WBJol7BPJDMqRyIcMC4bn6rms/c2zZuO3OcZ4zT5J5ppjLLK7yk53sxJz161pCFWOjkn8v8AglLm&#10;6k39m3f/ADy/8eH+NW7CwlinEsoC7c4GcnP+c1mPI8hy7sx6ZY5q1YTSxSPsI2hCSGbAz2/XAqpK&#10;XKUbtc1cRCG4eMMGCnAOc0JcSpMJQ7F+5JPPsauXVtC7/aEuYxG5yQc5HTOB360ox5HqBn0VJLHG&#10;h/dzLIP90g1HWoBT4mVJVZl3KDkrnrTKKALYuLQEH7Fn2801ZjvNJLgSaWyp3KzsT+XFZiqXdVUZ&#10;ZjgCp7yzlsphHKVO5QylTwQazlGLdr/iwOti0TSWKP8AZg8Z54kbke3NWbfT7SyJ+zQhc/xH735n&#10;PHFZOi38q2MaTAFASqtnnGf6cj8K6L7PN9m+0eVJ5G/Z5u07d2M4z0zjnFeXV9pFuMm2gukNAXaP&#10;mwc4xjoPWjA3Y3DHqBXO3/iJ7e9aGGJHSNtrlict6gencd6qt4ouvm2wQjn5c5OB6Hnk9OaccLVa&#10;uB1m0bgN649ecfyrt2+Gd4PI2ahAd2POyhGzpnb/AHu/Xb0Hrx41/wAJPe/88rf/AL5b/GuvsfjP&#10;rVhocFilhZSXEJCrPJu2+UBgKUBHI/vZ6DpnmtqWEevOjjxixVovDv1N/wCIfg8eH/Bxv9OnuJJo&#10;5Y1uZC6qFQ8FlAwfv7BjJ4J+teMbmKhcnaCSBngH/IFdhrvxJ1rxBJC13DZKIQQiRRsAM9TyxPYd&#10;+1V7Dxs+n2gtV0HRLqAMZAl5aCUI5ADFeRjIVcjn7orrpx5HZR0DDxxFOj+996Ry1Few2HjHwjL4&#10;MutXuvCGjDULWaK3NolsoWVnGQwbyztBCynBzjZjPIo8AeJdB8TayNI1XwloEFxKrvBLb2ShWKgH&#10;ZtKnBwHO7cBxjGeutzOWMqRjKTpO0d9UePV7B8G7MTh9QvZzGIboQ2LGVczP5MnmRbTkkBSr8AH5&#10;euAwr0//AIRHw1/0Luk/+AUf/wATWksZtktoLS3hW3QhGUHYIowpxsUAg8hRjgYJOeMGJWlujycX&#10;m6rUnThFq5jXn/JQ9G/7BV//AOjbSugrn7z/AJKHo3/YKv8A/wBG2ldBSPECs7V9UGmQIVQPLISF&#10;BOAMDr/Lj3rRqnqWmxalAI5CVZTlXAGQcfy9vasqym6b9nua0XBTXtNiro2snUi8UqKkqLu+XOGG&#10;f0xx371rVnaXpEWmBmDmSVxgsQBge3p+fatGlh1UVNe13HiHTdR+y2CvN20/TrvxZ4okvPAv9vSD&#10;UIgLryLN9g+yW/yZmkVuOTwMfN1zmvSKr29jb2k93NBHsku5RNOdxO9wixg89PlRRx6eua2MSvoV&#10;reWPh7TLPUbj7RfQWkUVxNvL+ZIqAM248nJBOTya5/R9D0vxFbXWp6vYQXeof2heQpdyJ++hSK5k&#10;jjETj5otqouNhX5st94knP16bVv+Fk6A8+m3zWEeoCG0aOaLyW3WlwZJCPMDbvmAwynasLFSTIVP&#10;UX3hfSdRvJLm4hnLS48+KO7ljhnwAP3sSsEkyoCnepyoCnIAFAB4TvrjU/Buh395J5l1dafbzTPt&#10;A3O0aljgcDJJ6VX8Q/8AIc8J/wDYVk/9IrqsPXbnwzN41tbBLzTbfxELi3mku57hRPCgZSsEW47s&#10;ygFfLTA2yOzcuBJueIf+Q54T/wCwrJ/6RXVAHQUUUUAFFFFABRRRQAUUUUAFFFFABRRRQAUUUUAF&#10;FFY/ijXv+Ea8PXmqiynvWt4nkWCEY3bUZzuY8IoCklj9AGYqpAK/jv8A5J54l/7BV1/6Kaugrn/H&#10;f/JPPEv/AGCrr/0U1dBQBm67rdp4e0t9QvSxjVlUImN7knGFBIyep+gNeey/F2OeJ4pfDyyRupV0&#10;e6yGB4II2ciu28Y6Paa14buIbyf7NHB/pAn2F/K25JO0EZ+XcMe9fP0qLHK6LIsiqxAdM4YeoyAc&#10;H3ANehhKNOpFuS1AJTGZXMSssZY7FdtxA7AnAyffA+leofD7w/px0SPVJYYp7qVnAZxny1BxtxnG&#10;eM5wDhsVxPhnwzN4jmugjlI7ePcSADuY/dTkjGcNzzjFbSIkaBEVVUdAowBXFnWOVOKoQevX07Ho&#10;YLA/Wrvmsl8z0LV9PiOk3P2a3gSXZwRGM+4HHUjIHvXAMpVirAhgcEHqKSnI7xuHjdkYdCpwRXy1&#10;Sbm7s9/BYNYWDine/lYbRXcxFzChlAWQqNwHQHvWDceIZRMwgjj8sHALZJPv2xWadyqeJnUbUY7e&#10;f/AE0JbiJLmcRsYvLyFx99hnGDj6j8azn1G8kcsbmUE/3WIH5Cr3/CQ3f/POD/vk/wCNURPFJOWl&#10;t4wrHnZlQPwoKhCXPKc47kZuZ2OWnkJ9S5p0V1OsikO78/dJzmtL7Dbf88//AB41ja3qcOjSRx29&#10;uj3Druy5JCDPBx3zg9+MU4RdSXLFalqcZe6kT+ItXl0u2iWADzpiQGYZCgDk/XJHtXLf8JDqZnim&#10;aWKSSI5QyW8b7T6jKmn3/iG41K28i4t7crnIIDAqcEZ+971kV62GoKnH3lqa06SUbSRs3XifUb2S&#10;Sa7WynuHKkzyWUJfAGMZ289uvPA6VSOpTsSTHa5PPFpEP/ZarRmPkSK2PVTyKWTyhJiPcyjuT1/S&#10;t2k3qjSNOEdIpIsrqRWNx9jsDK3/AC2+ypvA446Y7dxWJqevSTymKOy0+LZlGdbOMs/AGSSD6Hpj&#10;rWx/oYiGd5Y9cdR/SsDWVt1uPkU725znt0BP5e1XRjBy+EfKiBNTlWJo2htnVjn5oVGD6jGKia9n&#10;Zw7MpYdCUXI/SlsvIaYRzx7g5AB3EY/L8KZdJFFM0cW4hTglj1/SutKKdrDHy30su0ssW4DG4oCT&#10;+dTCYXFg8WY43VgcDChx+f4/lVCinyroAU48Io3Hucdh/nH8qbRVALg4JwcDjNJRRQAUUU4MvyBk&#10;4B+bacFh+v8AKgCSK6lgH7sqvbOwZ/PFXW129kgMM5inT+ESxghDjGQOnesyiplTjLdAW/7Tu+MS&#10;DI/2RzXSwfEbXEgUTX97LKDgkXTqMYHueevpXI7R5W/eu7ONnOfr0xj8aTA2k7hkEDHc/wCf61Mq&#10;cJbomUIy+JXLF/ePqF/PdyDDzOXbnJJPUk9yepPc0yVrY+d5UMy5kzFvlDbE5+VvlG4/d5GBweOe&#10;JrWzguLp4pdStbZFXcJpllKMeOBsRmzz3GODz0qsUUQLIJULMxUxgHcoAGCeMYOTjBz8pyBxm1ZL&#10;QNL2GVraLbaRfzw2WoXNxYyyzKovBseJFJAw6ErgAkkvvOAMbe9ZNaelLpEOrQNq8001imySRbWL&#10;cZPulozuZCvG5SwzgjjI5piqfC7fgPv7HSLPXXs49UuLiyiZkku4rVCSwJGUXzcMpwMHcOD0459R&#10;b4HWN1BbTaf4jfynhVi5t1lWRiM70IYYUjGBz9TXl1+NBl112spr6DS5GZwGtlaSEEkqgXzfnAG0&#10;biwPXjjn2eD4veD9N0mxgtINRMaR+UtssQLQKmFUMWbByOmC3vg0nfoeZjZ4pKH1e9+ui/HQ07L4&#10;W6Ha+Ep9Bleab7TIk0t3tQSh1A+4dp2j72AckB2GeaZ4K+GFj4R1BtRkvXvr3ayRs0KokanHIHJD&#10;cEZz0YjFbnhbxjpHi+2ll0x5g8OPOhmj2tHksFz1U52k8E++K36i7PAqYnEx5qc21fdBVe48rz7T&#10;zPP3eafL8rft3bG+/t424z9/5d23+LbVio5BMXhMUkaoHzKGQsWXaeFORtO7acnPAIxzkI4zDvP+&#10;Sh6N/wBgq/8A/RtpXQVz95/yUPRv+wVf/wDo20roKACiis3Wtag0W1WWVTI7krHGpAJOM/l0yeeo&#10;qZSUVzS2LhCVSSjFXbNKisbQvEUGtiRVjMM8YBaNmByMnkHqe2eB1FbNEJxnHmi9B1KU6UnCas0F&#10;FFedzT6ZN4p8Rpqsvid3hvY0hXTm1ExJH9lgbH+j/IDuZyR15yeoqjM9EorP0L+0f+Ee0z+1/wDk&#10;J/ZIvtn3f9dsG/7vy/ez049Kw9N08+JIrnVLq/1KC6S9ureD7JeSRRwrDPJEhEQOxz8m4+Yr5LEH&#10;5cKADrK5/wAQ/wDIc8J/9hWT/wBIrqrnhrUptZ8K6Rqlwsaz3tlDcSLGCFDOgYgZJOMn1NU/EP8A&#10;yHPCf/YVk/8ASK6oA6CiiigAooooAKKKKACiiigAooooAKKKKACiiigArH8WWNxqfg3XLCzj8y6u&#10;tPuIYU3AbnaNgoyeBkkda2KKAOf8d/8AJPPEv/YKuv8A0U1aFro1rZ6dPYxS3zQzbtzTX88sgyMH&#10;bI7l14HG0jB5GDzWf47/AOSeeJf+wVdf+imroKAMfxLoS6/o11aeZIkrwskZ81lTduVhuXkH5kXn&#10;BIBYDGTnxu88Ca7pkm+9tMWgl2NPHIrLjnnjkA44JA5IB6175XJ+MtcmswNOgAHnxEysy5+UnGBz&#10;7NnjuMU5YyWHpSt/TOjCUXWrRglf/I4LSS+iM7afI8TSKFc7shsdyDxn3x3PrVqTULiWQySGJ3PV&#10;mhQk/jiqtFfMVKk6kuabu/M+vhQpQ+GKXyOg0ue0uYH+0W1uJEIGREORj+fBqxNe6ZYurLCnmdvL&#10;iAIHrnisyC6s4oUCMUOBvBB+9jmq9xELqYyW7B89Vzg/r26Vj1OZ0FKbbukbP/CQ2n/POf8A75H+&#10;NY/k295cSNA7RgktsKdBn2+tUb2G4tbYyeWQMgbhg4rKW4mVtyzSAjuGNbQpcyumdFLDxim6bOmO&#10;lEYzMORnhc/1rO1WGSyjjKOSHJBYLjHt/n0rN+23f/P1N/38NQXd/KsQ86aSQZ4VnJ5/GtYUJcy6&#10;msYTTu2On1S5gTc1zOSegEh/xrKvL1r1g8u9nUYDM+eKLi7SeHaYcOGBD7ug5yMe/H5VVr0aVJR1&#10;a1NkkKccYJPHORSUVnvq0STFAjMg4LAj9K6Ixb2GaRC7QQ2T3BHNNrGn1V5YiiIYyf4g3NUFZlzt&#10;YjIwcHqK0jRdtRGzc6mkEpjWMuV4J3YFR3givLL7SmQycckDv0P+e9ZNFaqmlawCglSCCQRyCKdN&#10;KZpWkKqpbkhRgUyitACiiigAorZ8MeGNQ8Wat/Z2neSsgjaV3mfaqKMDJwCepA4B6+mTXZf8KP8A&#10;Ev8Az/aT/wB/ZP8A43RdHPVxdClLlnJJnmlaOjafHqNzJHKzKipn5WAOcj17da7dvgr4hWaOD7dp&#10;vmurPwZigC7Ry/l4B+bocE4JGcHG3o3we1bTkkmmvrBrlsKqqz7QvOedvsvb1/HKrJ8j5dzP+0ML&#10;/OjE8N/DGz8RQyRrrskF5FhmRrUFSpyPl+fJ7ZPGMge9bq/AdQw3eIyVzyBZYJH/AH8ruvCXhJvD&#10;7S3NzNHLdSps/dg7UXOSAT1zhewxiupqKcp8vv7nh4vNKqrNUJ+76L/I8b/4UN/1Mn/kj/8AbKeP&#10;gPF5LA+IXMueGFmMAfTf/WvYaK0uzm/tXF/z/gv8jyqL4IaeLF4JtXmeQgskqQKpD4wM5Jynfbwf&#10;cVzWv/BfWLFIG0WVNTG3bMGZYn35Y5CscBQu0feJznjHT3qiknYqGbYqMruV/l/lY+eU+DPit9Qk&#10;tmFikSLuW6af92544AAL55PVQODz0znRfC7xbcWont7CGYebJEyx3kLFCh2nJ3Y+9uXGcgowIHGf&#10;peo4TMyEzxxo+9gAjlht3HackDkrgkdiSMnGTXMzVZ1iV0X3f8E+bf8AhVXjX/oC/wDk1D/8XT5f&#10;hN4zjcKulJKCqtuS5iwCQCRyw5BOD2yDgkYNfSdFHMx/23iOy/H/ADPkrWtA1Hw9ci21OOGG4PWJ&#10;biORl4B+YIxK5BBGcZ7VB/Z+7Tftsd5aPt/1sHm7ZY+cD5WA356/JuwPvYrtviB4J8Sjxff3sdjf&#10;ajb3czSQzwxmU7cA7SFJKhc7RnGQvHHTz2rR9DQq+2pxkpJvrY9E+GGoeGvD19JrGs60Ybox+XBb&#10;xLOdoJIbzAqbW6KQMkc5IyBj0p/iT4Fkiuozrk4W6z5hVLkFcqF+QgZj4A+7jnJ6kmvnGik43OXE&#10;ZXSr1HUnJ3+X+R9MJ8RfBk4kvxrqj7MmwqwlTIcjpGQN5yo5AJUZ6AnNe2+IXgi4vbK2i1FZpDcS&#10;SJNcq4W3YrIxffNjaMFkAB43hQAvT5vq5pel3mtanBpunxCa7nLCKPeq7sKWPLEDopP4UuVHNLJc&#10;PFNuTX3f5H05ef8AJQ9G/wCwVf8A/o20roK5aG2lsvF/hu1muXuZYNDvI3nfO6VlkswWOSeSRnqe&#10;tdTUHzT0egVjeItCGt2sarII54iSjMCQcjkH0yQOeelbNFTOEZxcZbF0qkqU1ODs0c94b8NnRWkn&#10;nlSS4kXZ8mcIM5PPfOF7cYroaKKVOnGnHljsOtWnWm5zeoVTstNhsbrUbiJpC9/cC4lDEYDCKOLC&#10;8dNsannPJP0FyirMjg9a8QXsfxF0WwP9pW9gl6sGyOyl8u7Z7WdixkCFWRSYQAGGCsrMMIrDoJ/D&#10;Qe4la11bUrC1ncvPZ2jRrHIzHLkMULxlu5jZOSWGGJY7EkEMzwvLFG7wvviZlBKNtK5X0O1mGR2J&#10;HepKAOL1m3XTL2yutNu5Egtr21spY4LxlSzRnhRYVtVAiYMJOS/zIJAy7tqKNTxD/wAhzwn/ANhW&#10;T/0iuq1JNJ02bVIdUl0+0fUIU2RXbQqZUXnhXxkD5m4B7n1rL8Q/8hzwn/2FZP8A0iuqAOgooooA&#10;KKKKACiiigAooooAKKKKACiiigAooooAKKx/+Eo0n+0fsXnT7vN8jz/skv2fzM7dnn7fL3bvkxuz&#10;v+X73FWNW1qy0SKCS9af/SJfJhSC2knd32s+Akas33UY9O1AGf47/wCSeeJf+wVdf+imroK5fxbe&#10;xah8MfEV1Ck6RvpV3gTwPC4xG45RwGHTuOevSuooAbI6xRs7dFGa4DxheiaaCJ41Mvl7t3Pygntz&#10;7HOc12V07SStGSRGuOAep6/1rkvGCKttaYhJ+dv3mTheOn49f+A15OOqufurZHfli/2qLfn+RyVF&#10;FFeYfWkczlIWZRkgVnrczqxZZpFJ/usRRqczxbifugDaPWuZm8QeVKyb2JB52oMA+nNd+Hw8pxuj&#10;RLQ6Z7q4kQo88rKeoZyQap3N3FbIWdl47ZAx9awf+Ej95f8Avhaxru7a6kycBFztGO3vXZTwbv72&#10;w9FsdV/bdv8A3ov+/orGl1wSSMxiY+mW/T271jUV2Qw0IgW7u/e6AUAog6gNnP1qqzM2NzE4GBk9&#10;BSUVsklogHPI8hy7sx6ZY5ptaFho9zqEbumEUY2s4IDc9jj2rc03w2luDc3c1vK4JUW4Vj2+9kjG&#10;OoxWU69OF03qBydFen6T4Yj125eGCGz85EDbZI+So44wp6cVqa14ETR7dBdPZyAuRbxrFnK9WJyM&#10;L/DwM9fasPrqs3y6IxliKcaipt+92PHKltbaa9u4bW3TfPPIsca5A3MxwBk8dTXt/gPw5pk2uSXV&#10;3b20lxCvmRKYc/NkfPn1Hv3Oe1ekppWnR30l8lhardyLtedYVEjDjgtjJHA/IVrTr+0hzRR5+LzS&#10;OHqOny3Z4zo3wpvLVElvLm0aWT5XTBYRKeuP7xIPPTp1Oa7Dw98MbCyuDc6ta6fc/KQsCw7lBOPm&#10;JIGT1GMe+a7/AGJkHauQMA46U6soUZczlUlc8ermuIqRcb2uZEXhXw9DHJHHoWmKki7JALRPnXIb&#10;B45GQDz3A9Kt2GkaZpXmf2dp1pZ+Zjf9ngWPdjOM7QM4yfzrjfiL8RX8HSW9jY20NxfzxmUmYtti&#10;XcACQMbs4ccMMYya4D/heHiX/nx0n/v1J/8AHK6VF2FSwOLr0+dbPuz3Sx06x0yBodPsre0iZt5S&#10;3iWNS2AM4AHOAPyqzXgX/C8PEv8Az46T/wB+pP8A45U138ctce5drPS9OhtzjakweRhxzlgyg857&#10;D+tPlZbyjFt6pfee5kTfaEZZIxAEYOhQli2RtIbOAAN2Rg5yORjmSuI8BeNIvGqGebTEh1GzQxyz&#10;JhlRW2HgnDAOyk7RuA8r5j93Pb1J51WlOlNwmrNBRRRQZhRRRQByHjf4gWPgtIIpLd7u9nUvHAki&#10;qAoIGXPJUHJx8pyVI4riv+F8/wDUt/8Ak9/9rrpviL8On8YyW99Y3MNvfwRmIiYNtlXcCASM7cZc&#10;8Kc5wa4D/hR/iX/n+0n/AL+yf/G6pWPbwcMvdFOq/e63bRs/8L5/6lv/AMnv/tdRw/HNYEKJ4ckI&#10;Ls/z6kznLMWPLITjJ4HQDAGAAKyv+FH+Jf8An+0n/v7J/wDG6P8AhR/iX/n+0n/v7J/8bp+6dXss&#10;q8vvf+ZuS/HiIOBF4dd12qSXvAp3YG4Y2HgHIB7gA4GcD0vw54isfFGjR6np5cROzIUk270YHGGA&#10;JwcYPXoQe9eNy/A7xCHAi1HTHXapJd5FO7A3DGw8A5APcAHAzget+DvC0HhDw+mmRTee5kaWWbaV&#10;8xj325OMKFHB7Z70nbocGOhgY019XfvfP9TW1Gxi1PS7vT5mdYrqF4XKEBgrKVOM55wa+eLv4R+M&#10;be5eKLT4bpFxiaG5jCtxnjeVb25A6V9IUUk7HLhMdVwt1C2vc+af+FVeNf8AoC/+TUP/AMXT0+E3&#10;jN0kZtKRCi7lVrmLLnIGBhjzgk84GAec4B+k6KfMzs/tvEdl+P8AmfNkPwm8ZyzxxvpSRKzBTI9z&#10;EVQE9ThicD2BPtXXfDn4b69ovia21nVbeGCOAyKIvtIMmShAbCqysPmIxuU9+2G9lqvceV59p5nn&#10;7vNPl+Vv27tjff28bcZ+/wDLu2/xbaOZmdbNq9WDg0kn/Xcx7z/koejf9gq//wDRtpXQVz95/wAl&#10;D0b/ALBV/wD+jbSugqTywrJ8QeILbw/ZLPOrSPISscSkAscZyc9ugJ5xkcVrVg+KvDY8RWUSpKsV&#10;xAS0bsCQcjlTzxkhecHGKifNyvl3N8MqTqxVb4eoeG/FVt4iWRFiaC4iAZo2YHIJIyp6ntngYyK3&#10;q5bwl4Sbw+0tzczRy3UqbP3YO1FzkgE9c4XsMYrqaVPm5Vz7lYtUVWaofCFef3evW3/CS67a6l4+&#10;/sP7LdxxW9p5tlH+7NvC+799GzHLu/OccY7V6BWfp2mfYL7VrnzvM/tC7W527ceXiGKLbnPP+qzn&#10;j72O2TocwaFdXl94e0y81G3+z309pFLcQ7CnlyMgLLtPIwSRg8ise0/tbxAtxqNvrc+nLFd3FtBa&#10;RwRSQnyZXi3S7l3tuZCSEZMKQowQXNfUb7V4PFu+7k1Ww0RZba3gktltHgmd2AzJu3TDe7rFhVGN&#10;u7dhiV0DoeqWks0OkavBZ6fPK8zxyWfnTRvIxaQxSFwoyzMw3o+GY9VwgANDQtT/ALb8PaZq3k+T&#10;9utIrnyt27ZvQNtzgZxnGcCs/wAQ/wDIc8J/9hWT/wBIrqq9n9s0nxbpmg2/kQaFHpUwtrZMu/7l&#10;rZVZnbngSMoUZ6bixLAJY8Q/8hzwn/2FZP8A0iuqAOgooooAKKKKACiiigAooooAKKKKACiiigAo&#10;oooA83+32f8AY39g/a4P7Z/4SXz/AOz/ADB9o8v+1fO3+X97b5X7zOMbPm6c1seJ5NMl1HStRuPF&#10;v9j29t9pjSVPJ8tp8qhzJKrRrIoWVduN5DSAEAOD2FFAHD6nfXGo/B7xDcXMnnMdP1BI59oHnxL5&#10;qxS8YB3oqPlQFO7KgAgV0UC6xBGBqOoWNwxLZ+zWbwH+HbjdK/TD59dy9Np3VfHf/JPPEv8A2Crr&#10;/wBFNUV14is5Ldby3MksLpuRihXI9g2Dj64rmxVX2dO/yNKVOVSXLFXZZvL2CwtzNcOVQccDJJrz&#10;nWNYWecz3MxVD91WJ/Qc+tQa14jZlLXUquVPEakDbx1OecV53rHiJ9Sf93G0SgAL8/I9fx/pXm0c&#10;PPEPVWifVYHAKguaWrZuape/arkiOQmFQNo5APvg9+TXPXWqNFM0cSKQpwS2eaytzbNm47c5xnjN&#10;JXs0sPGmrHpl/wDte4/uRfkf8aoUUVsopbAFFSW9vLdXMVvBG0k0rhI0UZLMTgAfjWtceEtfs5IY&#10;7nSriGSY7YkkG1pDxwoPJPI4HqKd1exEpxj8TsYtdXY+EluVVWaQy+UZHQEDbtXc2D7AGsSfRL61&#10;uTb3ESxyr99S4Ow+hx0PqOoPBwQRX094WttKg8PWL6RGgt3t41Em1fMcKMfvCvBYc5981FalVsmt&#10;Eedi81pUV7nvN9meI+HPCkdxrVva27uZJn27mwdq9SccA4Az26VxeqreR6pcw34K3MMrxSJu3BGD&#10;EFQcngHPQ19bQ2ltbySyQW8UTzHdIyIFLnnkkdep/Oqt9oWkanOs2oaVY3cqrsD3FukjBck4yQeM&#10;k/nWVKLi7yd2cazz39Ye7+p8j0pZmCgkkKMAE9B1/rX1d/wiPhr/AKF3Sf8AwCj/APiae/hfw9Kk&#10;aSaFpjrEuyMNaRkIuS2BxwMkn6k+tbcxf9uU/wCRniPwZnv08cCG2UPbPbSfaQzfcTjDAZHO8IO/&#10;BP1HtWtaFLrWnLBLcwx3CTF45lgJATd93G7OdmATkDcA2MfLWjY6dY6ZA0On2VvaRM28pbxLGpbA&#10;GcADnAH5VZrOcYzTTWh5OKxrq11WguVo57wz4dl0UNNcSQvPNDGHVFJ8twWLhXOCVOVA+UH5cnqA&#10;uyiXgitRJPA0i4+0ssJAk+Ug7BuOz5sHktwCOp3AsPK/s628jz/J8pNn2jf5m3Axv8z592Ou75s9&#10;easUoQjCPLFaHLUqzqyc5u7Zz/iibUbXRbmWGVQpmTDRgo8UeB1O7k7+4A4bGOCTzngq4uxrP2eJ&#10;i1uUZpULcL0+YDPXO0fQ16HUUFtBaoUt4I4UJyVjQKCfXiueph3KsqnNsdVLGRp4eVFxu31/rscj&#10;4x+H1v4yhhku7wW+oQF1iuIYBtMZfKq6k5bavHDAZLHAztrjv+FDf9TJ/wCSP/2yvZKw7jxZpVtf&#10;taSSSZQlXkEZ2owyCD37dgRzXRKrGC952Kw2Kxij7Oi3ZeSf6Hjdx8M9Ktr9rSTxRJlCVeQaadqM&#10;Mgg/vM9uwI5rorv4EWz3LtZ6/NDbnG1JrYSMOOcsGUHnPYf1q1ruhzaLdBWIaCUsYWDZOAeh4HOC&#10;Pbmuo8G65NeA6dOAfIiBiZVx8oOMHn3XHHY5rjo4ybqunVVmetiquIVFV6FS666L/Ib4T8IWfg2W&#10;GztNTDvPDJJcRSxoJLhh5QDqR8wRPmG3kZn5PTPTbLzyMefB53m53eSdvl787cbvvbPl3Zxu+bbj&#10;5akJm+0IqxxmAoxdy5DBsjaAuMEEbsnIxgcHPEldx85UqSqSc5u7ZGBN9odmkjMBRQiBCGDZO4ls&#10;4II24GBjB5OeI0S8EVqJJ4GkXH2llhIEnykHYNx2fNg8luAR1O4WKKCCu6XhiuhHPAsjZ+zM0JIj&#10;+UAbxuG/5sngrwQOo3GQib7QjLJGIAjB0KEsWyNpDZwABuyMHORyMcyUUAV9l55GPPg87zc7vJO3&#10;y9+duN33tny7s43fNtx8tSATfaHZpIzAUUIgQhg2TuJbOCCNuBgYweTniSigCuiXgitRJPA0i4+0&#10;ssJAk+Ug7BuOz5sHktwCOp3CvbQ3CWd4tvFBZs8spt1a3GEJJ+dwr/PufdJwVJDgEBsmtCq9m6SQ&#10;MY7z7WolkBkyp2kOwKfKAPkIKevy8knJoAkIm+0IyyRiAIwdChLFsjaQ2cAAbsjBzkcjHMey88jH&#10;nwed5ud3knb5e/O3G772z5d2cbvm24+WrFFAEYE32h2aSMwFFCIEIYNk7iWzggjbgYGMHk54jRLw&#10;RWokngaRcfaWWEgSfKQdg3HZ82DyW4BHU7hYooArul4YroRzwLI2fszNCSI/lAG8bhv+bJ4K8EDq&#10;NxkIm+0IyyRiAIwdChLFsjaQ2cAAbsjBzkcjHMlFAFfZeeRjz4PO83O7yTt8vfnbjd97Z8u7ON3z&#10;bcfLQ6XhvFZJ4BajG6MwkueHzht2BkmPHynG1hzuBWxVe4RHntC9n57JKSkmFP2c7GG/k5GQSny5&#10;Pz9MZIAMe8/5KHo3/YKv/wD0baV0Fc/ef8lD0b/sFX//AKNtK6CgAoorO1vXLHw/p5vL+RljLbEC&#10;IWLtgkKPc4PXA96CoxlNqMVds0aKxvD3ifTfEsEklg0gaLHmxSptZMk4z1BztJ4JrZo3HOEqcnGa&#10;s0FFFcul14k1PWtagsNQ0q0tbC7S2RZ9PkndswRSliwnQdZSMY7UEGpN4e0y41QajJBIZ96yMgnk&#10;EUjrja7xBtjuNq4ZlJGxMH5VxqVn6Fqf9t+HtM1byfJ+3WkVz5W7ds3oG25wM4zjOBWXFf69q5nv&#10;dJl02GzguJrdbe7gdpJ2hkaNyZFcCIFkYD5JMABjknYADcext5NRhv2jzdQxSQxvuPyo5QsMdOTG&#10;n5e5rH8Q/wDIc8J/9hWT/wBIrqtTSdSh1nRrHVLdZFgvbeO4jWQAMFdQwBwSM4Pqay/EP/Ic8J/9&#10;hWT/ANIrqgDoKKKKACiiigAooooAKKKKACiiigAooooAKKKKACiiigDK8TMB4Z1KPPzTQNBGPV5B&#10;sQfizAZ6c815b4q1uy0yzltLSaMtABGiRneFReByT146ZzmvW9VTzNMmUEgkDBHY5FfLWuJcG43y&#10;hzgnfuByGzzmuatTVapGnLZa+v8AVj3MkpKU5TfSxTvL5ro7QAsYOQO5+tVKKK7UklZH0oUVc03T&#10;LrVr2O1tIy8kjBRwcZPQEj16V7Tonwe097FX1Z5VlYKVSHblRj+IlfvfT06mplUSly9TnxGKpYdX&#10;qM8c0vQNV1qdIdNspLmR+gjxwM4yfQZI5PFd54e+C+sXrSPrkqabEAQqIyyyM3GDhSV28nvnI6d6&#10;9u0zSrHRrJbPT7dYIAS20EnJPUknk/jVylzN7ng4jOqsm1SVl+P+X5nF+F/hjoXhe+j1CFrm6vox&#10;8ks0mAhKlW2qoA5DH727HGK5v4ieLLm11m80mwjhh326Q3c5hBklUqxCbjn5AJOOAQS2OvPrFctr&#10;/g/RfE+rO95dzi8igiBjhlUGOPdJg7SCcMS3J/558Yw2daE4RneaujyatadWXNUd2eJ6RYLqmr2l&#10;g1wtuLiVY/MZSwUk4HA6nsO2epA5r6G0TSotE0W002E7kgTaW5G5urNgk4ySTjPGa8ms/hbrbaus&#10;F4IFslZTJcRzDDrkbggxndgnqoGR+ftFdGNqqdlF3RkZGoeKNE0q9js73UoIrh2C7CSSpOMbsfcH&#10;IOWwMVqRSxzxJLE6yRuoZHQ5DA8gg9xXjHjDwfr8niy6mhtLm9ivJy0MyjcADj5W5O0LnaC2BhfT&#10;p6n4X0+50rwzp9leSNJcRRAPuOSpJzszk8LnaOcYFY1aUIwjKMrtga9V3vrSO9jsnuoFupF3JAZA&#10;HYc8hepHB/I1Yr501XStYHiK4tbq1nm1GWV3IjhbMx3HLoMDKnBOQMYow9FVW7u1gPouiq9ilzHp&#10;9sl7Isl0sSiZ06M+BuI4HBOewqxXOwI4BMtvEtxJHJOEAkeNCis2OSFJJAz2ycepqSq9giR6dbRx&#10;Wf2KNYkC2uFHkgAYTCEqMdPlJHHBxVigAooooAK88uPBWpC/aK3EbW5JKStJ90c4DcZz06DHNeh0&#10;VhWw8K1ubodWGxdTDN8nUwdf05B4VeCOLzvssamPe2CAowW4IyQuT/SuN8MXF3Fr1rHasSJHAkTd&#10;hWXBySM84GSPevUKiitoIHkeKCON5DmRkQAufU+vU1nVwvPUjNO1jehj/Z0Z0pRvf9f6uMfyv7Rh&#10;z5/neVJt27/L25TO7Hybs7cZ+bG7bxuqxUZE32hGWSMQBGDoUJYtkbSGzgADdkYOcjkY5krrPOCi&#10;iigAooooAKKKKACoPPaG1lnvFjiEe9jsYuNgJwegOSoBIxwSQCcZM9VbZIJLWRFWZomklDLcBySd&#10;7bh8/O3Ocfw7cbflxQ/IatfU5O38dyPfqJ7SOO0YgcMSydMknHPfjArtq5a38D2cN+szXMkkCEMs&#10;LKOSMfePQjrxgda6mubDKsk/anbjZYZuP1dev9MKKKK6ThCiiigAqvcOiT2ge88hnlISPKj7QdjH&#10;ZyMnABf5cH5OuMg2KjkMweERRxshfEpZypVdp5UYO47towccEnPGCAYd5/yUPRv+wVf/APo20roK&#10;5+8/5KHo3/YKv/8A0baV0FABXIeP/Ctz4l0+2exZftVqzlUd9odWHIHH3squMkDrmuvopNX0NaNa&#10;VGoqkN0cD8PfBt9oNxcajqQWOeWLyo4VkDFRuy27Axn5VxgngnNd9RRQlZWHiK869R1J7hXLp4I0&#10;e71rWtR1nRtKv5L27SWCSe1SV0jWCKPaSy8fMjnAyOfUmuoopmJyd34g1BfGJ04Sx2GnxvDF5l3p&#10;Vw4uXbkhLgMsSA7kRd2SZNw2/d3WIrDXtIM9lpMWmzWc9xNcLcXc7rJA00jSODGqESgM7EfPHkEK&#10;cEbzcvfD6X2orcTahfG1Esc72G9TC8sZVkbJUuuGRDtVlUlckHc27YoA5MjUvCtvpFhaSWkulwPa&#10;6bb2roz3VwuFQyeYCFUou9yoRvliY7lydlzxD/yHPCf/AGFZP/SK6qSbw7JL4lGtrrepRuEWMWyr&#10;A0Sxggsg3RF1DkAsQwJwvPyrtj8Q/wDIc8J/9hWT/wBIrqgDoKKKKACiiigAooooAKKKKACiiigA&#10;ooooAKKKKACub1uI6j4q0rSZri7js5bK7uXW1uZLdmkje3VCXjZWwBK/y5wcgkEgY6SsvVdFGpXF&#10;vdw393p95bo8aXNqIy3luVLoRIjrglEOcZ+UYIBIIBhQ3mpn4ba3JZyTz6hajU4LM4MshMMs0cI5&#10;yXYBEGTksRzkk54/xLpWn3WpmY6escU8ayqrI0bMG5JZTghs5BBAIxyK71pJvD5sdC0a0jvby4S4&#10;vGe9uTCrYkUyuzJG3ztJODtCBeWxtAAN7TLm38Q6Utxc2UW5JpYJInAkVZYpGifaSBldytg4BIIJ&#10;Azgc2IoSqWcXZo7MFi/q1TntdHin/CLaN/z5/wDkV/8AGuo0Hw/4H03yrqfRtfmusI5SfRr51icc&#10;kACLBGfXPT659Ph02wt5RLDZW0ci9HSJQR+IFWqMPSqU788r3OnGZnKtZU7xt5/5HK22v+HLKQyW&#10;uj6nA5G0tF4cvFJHpkQ+wq1/wmWl/wDPrrn/AIIr3/4zXQUV0JW2PLlJyd2zn/8AhMtL/wCfXXP/&#10;AARXv/xmj/hMtL/59dc/8EV7/wDGa6CimI5//hMtL/59dc/8EV7/APGaz4fGSf8ACQ3vm2uuf2Z9&#10;kg+z/wDEiu/9dvm83/lju+75PXj0712FY+n69/aHiHU9KFlPCtjFDIs8w2+dveVDtU8hQYSAxxu6&#10;gbdrMAV/+Ey0v/n11z/wRXv/AMZo/wCEy0v/AJ9dc/8ABFe//Ga6CigDn/8AhMtL/wCfXXP/AARX&#10;v/xmj/hMtL/59dc/8EV7/wDGa6CigDn/APhMtL/59dc/8EV7/wDGaP8AhMtL/wCfXXP/AARXv/xm&#10;ugooA5//AITLS/8An11z/wAEV7/8Zo/4TLS/+fXXP/BFe/8AxmugqnqU99Bbr/Z1lHd3DuFCyz+T&#10;GgwSWdsMQOMDarHJHAGWABzeheMk/wCEe0z+17XXP7T+yRfbP+JFd/67YN/3Ydv3s9OPStD/AITL&#10;S/8An11z/wAEV7/8Zq5ouqzakL2G7to7e8sbj7PcJFKZY9xjSQFHKqWG2RM5Uc5HIAJ1KAOf/wCE&#10;y0v/AJ9dc/8ABFe//GaP+Ey0v/n11z/wRXv/AMZroKKAOf8A+Ey0v/n11z/wRXv/AMZo/wCEy0v/&#10;AJ9dc/8ABFe//Ga6CigDn/8AhMtL/wCfXXP/AARXv/xmj/hMtL/59dc/8EV7/wDGa6CigDi5/Fds&#10;3irT7hLDWTZpZXKSyHw/d7lkZ4CgBMO4AhZCQODtGeQtan/CZaX/AM+uuf8Agivf/jNF7rmqafdL&#10;NdaRBHpTXcdqJftmbgmSVYkbygm3aXZT/rMhDkjd8ldBQBz/APwmWl/8+uuf+CK9/wDjNH/CZaX/&#10;AM+uuf8Agivf/jNdBRQBz/8AwmWl/wDPrrn/AIIr3/4zR/wmWl/8+uuf+CK9/wDjNdBRQBz/APwm&#10;Wl/8+uuf+CK9/wDjNH/CZaX/AM+uuf8Agivf/jNdBRQBz/8AwmWl/wDPrrn/AIIr3/4zWfo3jJPs&#10;Mn9qWuufaPtdzs/4kV3/AKnzn8n7sOP9Xs9/XnNdhWH4a8Sw+JhqklvbyRQWV6bWORyD9oURxuJV&#10;xxsYSZU5OV2t3wACP/hMtL/59dc/8EV7/wDGaP8AhMtL/wCfXXP/AARXv/xmugooA5//AITLS/8A&#10;n11z/wAEV7/8Zo/4TLS/+fXXP/BFe/8AxmugooA5/wD4TLS/+fXXP/BFe/8Axmj/AITLS/8An11z&#10;/wAEV7/8ZroKKAOf/wCEy0v/AJ9dc/8ABFe//Gapz6//AGrrugQabDrKIt673Rl026t4/K+zTgb2&#10;kRVI3mPAJ649K6yufu9Z1iTXLrTtG0uxu47SKJp57m/eELI+4+WAsL/MFCMQSDiRDjBBoALz/koe&#10;jf8AYKv/AP0baV0Fc/ef8lD0b/sFX/8A6NtK6CgAqnqmrafotk15qV5Da265+eRsZOCcAdWOAcAZ&#10;JxVyvOvi74b1fxBotlJpSzXH2SR3ltIz98Ffv4zyV2kAAEnece7RvhqcKlWMJuyfU7LRfEOkeIrY&#10;3Gk38N0i/eCnDJyQNynDLnBxkDOOK068k+DvhXW9Hur7UtShuLK3mhEcdvKNplbcfmZc5UrtIGRy&#10;HOOOvrdDKxdKFKs4U5XSCuXS68SanrWtQWGoaVaWthdpbIs+nyTu2YIpSxYToOspGMdq6iuXTwRo&#10;93rWtajrOjaVfyXt2ksEk9qkrpGsEUe0ll4+ZHOBkc+pNI5jY0LU/wC2/D2mat5Pk/brSK58rdu2&#10;b0Dbc4GcZxnArLiv9e1cz3uky6bDZwXE1utvdwO0k7QyNG5MiuBECyMB8kmAAxyTsFe78QagvjE6&#10;cJY7DT43hi8y70q4cXLtyQlwGWJAdyIu7JMm4bfu7rEVhr2kGey0mLTZrOe4muFuLud1kgaaRpHB&#10;jVCJQGdiPnjyCFOCN5ANjSdSh1nRrHVLdZFgvbeO4jWQAMFdQwBwSM4Pqay/EP8AyHPCf/YVk/8A&#10;SK6rPaW/8J/2LpVs0D6VF9n0+COSCRpJEGyMyPcArFEw3cIVPmFMKdzhV0PEP/Ic8J/9hWT/ANIr&#10;qgDoKKKKACiiigAooooAKKKKACiiigAooooAKKKKACiiigDn9ZivbbxDpus2unT6hHBaXNq8Fs8a&#10;yAyvCwb946LtHksD82csuARkix4Ysbiw0Ux3UflTTXd1dGMsCYxNPJKqsRkbgHAOCRkHBI5OxRQA&#10;UUUUAFFFFABRRRQAVj21jcR+MtTv2jxazafaQxvuHzOklyWGOvAkT8/Y1sUUAFFY994s8N6ZeSWd&#10;/wCINKtLqPG+Ge9jjdcgEZUnIyCD+NXNN1bTdZt2uNL1C0voFco0lrMsqhsA4JUkZwQce4oAuUUU&#10;UAFFFRmZVuEgIk3ujOCI2K4UgHLYwD8wwCcnnGcHABJWXr97qdjpbSaPpkmoXjuEWNWjAjB6yMHd&#10;AwUc7QwLHAyoJYalFAGP4biMWnSGTTr6zneUtM1+8LzXD4GZWMTsvPCgcbQoUKqhRWxRUck8MLwp&#10;LLGjzPsiVmALttLYX1O1WOB2BPagCSiiqdhqtjqb3iWNzHObK4NrcbOQkoVWKZ6EgMM46HIPIIAB&#10;cooooAKKKKAOP1exutU1q2dfDXkajb3cJj1sPAVW3SYOyB9wmG+PehXZjc7LkqSx7CiigAorPvda&#10;stP1GysJ2nN1e7jCkNtJLkKVDMxRSEUGRMs2AM9a0KACiq99fW+nWcl1dSeXCmASFLEkkBVVRksx&#10;JACgEkkAAk1n2vizw3fef9j8QaVceRE083k3sb+XGv3nbB4UZGSeBQBsUVn6Zruj635v9k6rY3/k&#10;48z7JcJLsznGdpOM4PX0NGpa1ZaRLaR3rTp9qlWGN0tpJEDsyooZ1UqmWdQNxGc+xoANcsrzUtDv&#10;bGwv/sF1cRNEl2ELmHdwWUBlO4DODkYODzjBx/CGjapo1zriX5sfs813E1qtna+QmxbaGPIXzH2q&#10;NgULxjYT0YAdRRQAUUUUAFFFFABRRRQAVwfibw5Fd3WrGz8IRy6vfJm11xWhY28vlLGkjM7CWIoV&#10;BxGrYADDLEgd5Wfpmt6drPm/YLjzfKwTlGTcrZ2yLuA3xtg7XXKtg4JwaAM+8/5KHo3/AGCr/wD9&#10;G2ldBWXqvh/T9ZuLe4u/taz26OkUlrezWzBXKlgTE6kglEODnoKp/wDCG6X/AM/Wuf8Ag9vf/j1A&#10;HQUVz/8Awhul/wDP1rn/AIPb3/49R/whul/8/Wuf+D29/wDj1AHQUVz/APwhul/8/Wuf+D29/wDj&#10;1H/CG6X/AM/Wuf8Ag9vf/j1AHQUVz/8Awhul/wDP1rn/AIPb3/49R/whul/8/Wuf+D29/wDj1AFi&#10;98PpfaitxNqF8bUSxzvYb1MLyxlWRslS64ZEO1WVSVyQdzbtiuf/AOEN0v8A5+tc/wDB7e//AB6j&#10;/hDdL/5+tc/8Ht7/APHqALF74fS+1FbibUL42oljnew3qYXljKsjZKl1wyIdqsqkrkg7m3V/EP8A&#10;yHPCf/YVk/8ASK6o/wCEN0v/AJ+tc/8AB7e//HqktvCWlWt/bXqtqU09q5eH7VqlzOqMUZCQskjL&#10;na7DOO5oA3KKKKACiiigAooooAKKKKACiiigAooooAKKKKACiiigAooooAKKKKACiiigAooooAKK&#10;KKAOT16TUovHWiNpdpaXM/8AZl8GS6uWgUL5tpyGWNyTnHGO5545r6hc6hZ6NY6q91Hp+qW6QXmt&#10;aXZLCWvGdVTyxuDtvLJsjwfn27AwyHTYv/CWlalqn9pXDakLvYUDwapcwhVO3IVUkAUHYpIAGSoJ&#10;yajh8F6JBPbzol8ZoLs3qSPqVy7GYose5iZDv+RQuGyNuRjDHIBzcL+JPJ8OGLxfJONVvZILkyWU&#10;JaACGd9iYjjKuhj2t5iZ3oCUUBo2uX3iTVrS3k0mGOe9v11UaWLqBYhM6m1Fz5oRysfmBPl5IXcN&#10;+3H7qjXvCcR1rTJLHT9VmjutVN7qU8Gpuhj/AHEkQYFplZf9YnEf8EeMYCqeo/sTTv7H/sr7P/on&#10;Xbvbfu3b/M353eZv+ffndu+bO7mgDj/tfi8yaRZy3c+nR3WqyWvmXtvby3csH2R5dxMTGJWDpIBh&#10;e0ZIIDB9SGTxHZ69pmk3Ws2l08mj3TtN9g2B7iOSBVldQ/TbJyilRncc8qE0F8I6Or2Ugju/Msrg&#10;3UUhvpy7SlQu+Rt+ZTtGz592F+X7vFWL3w/p+oapHqU/2sXcdvJbI8N7NEFjf7wCo4GTwd2M5VTn&#10;KrgA4/S7zxJPofhG8m8RSPca+kUc4NnCI4Fa1eYvGoXPm/uwMszJlmPl4wosXOv6xYR3OkQtd6jd&#10;jWBpsNyiwC42GzW6Z8NsiLjLqMgADaSHIKv0EXhHR4bfR7eOO7WLR332Ki+n/dnGOfn+cBSVAbIC&#10;kqOCRUi+F9JX+0/3M7f2nKs9z5l3K+ZFxtdMsfLZcLgptI2JjG1cAHL/AGvxeZNIs5bufTo7rVZL&#10;XzL23t5buWD7I8u4mJjErB0kAwvaMkEBg9e+TUr/AF7S9Ok12+RtO8QPax3SRW/myBtNabcwMRTc&#10;C7oMKBtPILAMOsXwjo6vZSCO78yyuDdRSG+nLtKVC75G35lO0bPn3YX5fu8VHN4L0See4ndL4TT3&#10;YvXkTUrlGEwRo9ykSDZ8jFcLgbcDGFGADH1vW9WsPEO+3uJ5rePULS0aC3SI20MczxITcM4EnnEy&#10;OVWJiABEWUBvm2PD3/Ic8Wf9hWP/ANIrWo7jwF4bundnsJEDPFIscN1NEkTxqixvGiuFjdVjRQyA&#10;HAIzgkHU0/RbLS7y/urVZxNfyia4MlzJIGcDGQrMQvAA+UDhVHRRgA5PWta8TXWravBoVhqTnS3W&#10;GAWxtPIuJjCkuJzM4cJ+8RcRhSBuO8lgEj1DUPEUFv4z1M65tj0KWSS0tYLSNUkVbWKYJKWDMy/M&#10;AdpRuXOQCoTrNS8PaZq1ws95BIzhBG4SeSNZkBJCSqrASpy3yuGHzNx8xzXl8I6PNb6xbyR3bRaw&#10;+++U30/7w4xx8/yAqApC4BUBTwAKAOf1rWvE11q2rwaFYak50t1hgFsbTyLiYwpLiczOHCfvEXEY&#10;UgbjvJYBLmnDxLqHiXVidfgjs9O1VYltF09SssDW8TlGYtu3DzAQwIwwYkMrKibF14X0m+8j7TDP&#10;J5USwNm7lHnxr0SbDfv15biTcPmb+82bGn6LZaXeX91arOJr+UTXBkuZJAzgYyFZiF4AHygcKo6K&#10;MAHH6frms65eW8Om63ALmaWSPV7JbdJTo4QOpVHBGJN4CZk3iQ5kRQistSaXf6xeXHhzS5dbu11O&#10;3e5bWcxQATiEorLjy8qGeWFkwEJhcsTuKmqeh+H9U0izsre307XILqw2tJM+rebayIhy0FvC05BV&#10;h+7TzVTapDFt6jd1HhzTpVvNU1290/7Df6nKoaBtheOGIFIg7Rkq7H5nzkkeYEyQgoALz/koejf9&#10;gq//APRtpXJnXNV0/WbLS7vX9Snnt9YkjvGEFttmt2a3WFBiMHIN3a7iAp5nwTiOuw1Kw1JvFWk6&#10;pZRWksEFvcWtys07RsqyvA29MIwYgRH5SVzkc1cvNE06/wD7Q+02/mf2haCyuvnYeZCN+F4PH+tf&#10;kYPzdeBgA4/SJb3WbPwzbX2oz3y6hLJrZa4SND9kiKtAh8tFxIHltXIHBKyDcVwpuafPr0XiTxUu&#10;l6bptzB/acZZ7rUHgYN9jtuAqwuCMY5z3PHHPWJY28eozX6x4upoo4ZH3H5kQuVGOnBkf8/YVl2H&#10;hLStNe8e1bUg94hWdn1S5kLZVV3fNIcPtVQHGGAAAIoA5uxlvYfAUt62oz6ZJb6rqMtymnpHPJOf&#10;tVwBBEZUwWaRkCnbliAMAtxc1Oy1Ox8H2ser6nJqF4+sae7SMsYEYN7BiNSiIGCjjcVBY5OFBCi4&#10;vw+8Pp5e0aqvlSvPHjWbwbJH3bnH73hjvfJ6nc3qajv/AAtLBawWOiwRmCfU7a+vri+1CaSXMMsL&#10;ZXeHLkrCFwWUDAoA6yiiigAooooAKjknhheFJZY0eZ9kSswBdtpbC+p2qxwOwJ7VJWP4lsbjU9Mi&#10;sraPLyXcDGYsALcJIshl56sNnyjDAuV3KU3UAakM8NyheCWOVA7IWRgwDKxVhx3DAgjsQRXNx+Mf&#10;O07VLpdMnia11CGwgiuG8tpmmEPlu4wTGpM65BBZVGSu7KDU8N201j4a02yuLWO1ltbdLdoYmLIN&#10;g2ZQkklDtyu47sEbsHIGHfaJqMkXiB47fc0ut2eoW6B1BmjgW0ZguTgMTA6gMQM4yQDmgDQs77Ud&#10;S1GXTb3/AIll9ZeRduLCdbiOeFzIoRmkiBGTE+4BQQNuH5IFfwh4bvNA+0/a5IG3RQ26eUxbeI9/&#10;7zkDylbfxAmY48HafmNWNGivbnxDqWs3WnT6fHPaW1qkFy8bSExPMxb927rtPnKB82cq2QBgnoKA&#10;CiiigAooooAKKKKACiiigAooooAKKKKACiiigAooooAKKKKACiiigAooooAKKKKACiiigAooooAK&#10;KKKACiiigAooooAKKKKACiiigAooooAKKKKACiiigAooooAKKKKACiiigAooooAKKKKACiiigAoo&#10;ooAKKKKACiiigAooooAKKKKACiiigAooooAKKKKACiiigAooooAKKKKACiiigAooooAKKKKACiii&#10;gD//2VBLAQItABQABgAIAAAAIQArENvACgEAABQCAAATAAAAAAAAAAAAAAAAAAAAAABbQ29udGVu&#10;dF9UeXBlc10ueG1sUEsBAi0AFAAGAAgAAAAhADj9If/WAAAAlAEAAAsAAAAAAAAAAAAAAAAAOwEA&#10;AF9yZWxzLy5yZWxzUEsBAi0AFAAGAAgAAAAhAHuJTjf3AwAALwkAAA4AAAAAAAAAAAAAAAAAOgIA&#10;AGRycy9lMm9Eb2MueG1sUEsBAi0AFAAGAAgAAAAhADedwRi6AAAAIQEAABkAAAAAAAAAAAAAAAAA&#10;XQYAAGRycy9fcmVscy9lMm9Eb2MueG1sLnJlbHNQSwECLQAUAAYACAAAACEAe2IJeOEAAAAKAQAA&#10;DwAAAAAAAAAAAAAAAABOBwAAZHJzL2Rvd25yZXYueG1sUEsBAi0ACgAAAAAAAAAhACd42cZ5qAAA&#10;eagAABQAAAAAAAAAAAAAAAAAXAgAAGRycy9tZWRpYS9pbWFnZTEuanBnUEsFBgAAAAAGAAYAfAEA&#10;AAexAAAAAA==&#10;">
                <o:lock v:ext="edit" aspectratio="t"/>
                <v:shape id="Picture 92028" o:spid="_x0000_s1319" type="#_x0000_t75" style="position:absolute;width:50649;height:37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l7WwAAAAN4AAAAPAAAAZHJzL2Rvd25yZXYueG1sRE9LasMw&#10;EN0Hegcxhe5iKYKGxI0SQiBQ6Ca/AwzW1DaxRsZSHef2nUWhy8f7b3ZT6NRIQ2ojO1gUBhRxFX3L&#10;tYPb9ThfgUoZ2WMXmRw8KcFu+zLbYOnjg880XnKtJIRTiQ6anPtS61Q1FDAVsScW7jsOAbPAodZ+&#10;wIeEh05bY5Y6YMvS0GBPh4aq++UnOJgO/vS1f5p3HFfVKCp7Pp6sc2+v0/4DVKYp/4v/3J/ewdoa&#10;K3vljlwBvf0FAAD//wMAUEsBAi0AFAAGAAgAAAAhANvh9svuAAAAhQEAABMAAAAAAAAAAAAAAAAA&#10;AAAAAFtDb250ZW50X1R5cGVzXS54bWxQSwECLQAUAAYACAAAACEAWvQsW78AAAAVAQAACwAAAAAA&#10;AAAAAAAAAAAfAQAAX3JlbHMvLnJlbHNQSwECLQAUAAYACAAAACEApOZe1sAAAADeAAAADwAAAAAA&#10;AAAAAAAAAAAHAgAAZHJzL2Rvd25yZXYueG1sUEsFBgAAAAADAAMAtwAAAPQCAAAAAA==&#10;">
                  <v:imagedata r:id="rId168" o:title=""/>
                  <v:path arrowok="t"/>
                </v:shape>
                <v:shape id="Text Box 92029" o:spid="_x0000_s1320" type="#_x0000_t202" style="position:absolute;left:3427;top:37876;width:48444;height:7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0MTxgAAAN4AAAAPAAAAZHJzL2Rvd25yZXYueG1sRI/Ni8Iw&#10;FMTvC/4P4Ql7WTS1B1mrUfxa2IN78APPj+bZFpuXkkRb//uNIHgcZuY3zGzRmVrcyfnKsoLRMAFB&#10;nFtdcaHgdPwZfIPwAVljbZkUPMjDYt77mGGmbct7uh9CISKEfYYKyhCaTEqfl2TQD21DHL2LdQZD&#10;lK6Q2mEb4aaWaZKMpcGK40KJDa1Lyq+Hm1Ew3rhbu+f11+a03eFfU6Tn1eOs1Ge/W05BBOrCO/xq&#10;/2oFkzRJJ/C8E6+AnP8DAAD//wMAUEsBAi0AFAAGAAgAAAAhANvh9svuAAAAhQEAABMAAAAAAAAA&#10;AAAAAAAAAAAAAFtDb250ZW50X1R5cGVzXS54bWxQSwECLQAUAAYACAAAACEAWvQsW78AAAAVAQAA&#10;CwAAAAAAAAAAAAAAAAAfAQAAX3JlbHMvLnJlbHNQSwECLQAUAAYACAAAACEA41dDE8YAAADeAAAA&#10;DwAAAAAAAAAAAAAAAAAHAgAAZHJzL2Rvd25yZXYueG1sUEsFBgAAAAADAAMAtwAAAPoCAAAAAA==&#10;" stroked="f">
                  <v:textbox inset="0,0,0,0">
                    <w:txbxContent>
                      <w:p w:rsidR="00675B45" w:rsidRPr="006E7A3E" w:rsidRDefault="00675B45" w:rsidP="006E7A3E">
                        <w:pPr>
                          <w:pStyle w:val="Caption"/>
                          <w:rPr>
                            <w:rFonts w:ascii="Arial" w:hAnsi="Arial"/>
                            <w:b w:val="0"/>
                            <w:bCs/>
                            <w:noProof/>
                          </w:rPr>
                        </w:pPr>
                        <w:bookmarkStart w:id="163" w:name="_Toc457062734"/>
                        <w:r>
                          <w:t>Figure 27</w:t>
                        </w:r>
                        <w:r>
                          <w:rPr>
                            <w:noProof/>
                          </w:rPr>
                          <w:t xml:space="preserve">: </w:t>
                        </w:r>
                        <w:r w:rsidRPr="006E7A3E">
                          <w:rPr>
                            <w:b w:val="0"/>
                            <w:bCs/>
                            <w:noProof/>
                          </w:rPr>
                          <w:t>Predicted against experimental results in frequencies of 20[kHz] to 28[kHz]</w:t>
                        </w:r>
                        <w:bookmarkEnd w:id="163"/>
                      </w:p>
                    </w:txbxContent>
                  </v:textbox>
                </v:shape>
              </v:group>
            </w:pict>
          </mc:Fallback>
        </mc:AlternateContent>
      </w:r>
      <w:r w:rsidR="007941DE">
        <w:t>Fig</w:t>
      </w:r>
      <w:r w:rsidR="00BE5672">
        <w:t>.(</w:t>
      </w:r>
      <w:r w:rsidR="007941DE">
        <w:rPr>
          <w:rFonts w:ascii="Cambria Math" w:eastAsia="Cambria Math" w:hAnsi="Cambria Math" w:cs="Cambria Math"/>
        </w:rPr>
        <w:t>27</w:t>
      </w:r>
      <w:r w:rsidR="00BE5672">
        <w:rPr>
          <w:rFonts w:ascii="Cambria Math" w:eastAsia="Cambria Math" w:hAnsi="Cambria Math" w:cs="Cambria Math"/>
        </w:rPr>
        <w:t>)</w:t>
      </w:r>
      <w:r w:rsidR="007941DE">
        <w:t xml:space="preserve"> shows the fitness level of the energy predicted by the model to the energy measured in the lab experiment for each plant and orientation.  </w:t>
      </w:r>
    </w:p>
    <w:tbl>
      <w:tblPr>
        <w:tblStyle w:val="TableGrid0"/>
        <w:tblW w:w="0" w:type="auto"/>
        <w:tblInd w:w="16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tblGrid>
      <w:tr w:rsidR="00E33489" w:rsidTr="006E7A3E">
        <w:trPr>
          <w:trHeight w:val="6327"/>
        </w:trPr>
        <w:tc>
          <w:tcPr>
            <w:tcW w:w="8565" w:type="dxa"/>
          </w:tcPr>
          <w:p w:rsidR="00E33489" w:rsidRDefault="00E33489" w:rsidP="00E33489">
            <w:pPr>
              <w:ind w:left="0" w:firstLine="0"/>
            </w:pPr>
          </w:p>
        </w:tc>
      </w:tr>
    </w:tbl>
    <w:p w:rsidR="0058513F" w:rsidRDefault="0058513F" w:rsidP="006E7A3E"/>
    <w:p w:rsidR="0058513F" w:rsidRDefault="007941DE">
      <w:r>
        <w:t xml:space="preserve">To overcome noise related to the quantization error and improve the results, an energy threshold is applied over the samples used for the prediction. The filtered data is averaged for each plant </w:t>
      </w:r>
      <w:r>
        <w:rPr>
          <w:rFonts w:ascii="Cambria Math" w:eastAsia="Cambria Math" w:hAnsi="Cambria Math" w:cs="Cambria Math"/>
        </w:rPr>
        <w:t>#𝑖</w:t>
      </w:r>
      <w:r>
        <w:t xml:space="preserve"> from all three orientations for each plant mass level to obtain an estimation of the mass displayed in the next figure: </w:t>
      </w:r>
    </w:p>
    <w:p w:rsidR="00BC1E96" w:rsidDel="00BC1E96" w:rsidRDefault="00BC1E96" w:rsidP="00BC1E96"/>
    <w:tbl>
      <w:tblPr>
        <w:tblStyle w:val="TableGrid0"/>
        <w:tblW w:w="0" w:type="auto"/>
        <w:tblInd w:w="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36"/>
      </w:tblGrid>
      <w:tr w:rsidR="00BC1E96" w:rsidTr="006E7A3E">
        <w:trPr>
          <w:trHeight w:val="5592"/>
        </w:trPr>
        <w:tc>
          <w:tcPr>
            <w:tcW w:w="8636" w:type="dxa"/>
          </w:tcPr>
          <w:p w:rsidR="00BC1E96" w:rsidRDefault="00D864E8" w:rsidP="00BC1E96">
            <w:pPr>
              <w:ind w:left="0" w:firstLine="0"/>
            </w:pPr>
            <w:r w:rsidRPr="003921E3">
              <w:rPr>
                <w:noProof/>
                <w:szCs w:val="24"/>
              </w:rPr>
              <mc:AlternateContent>
                <mc:Choice Requires="wpg">
                  <w:drawing>
                    <wp:inline distT="0" distB="0" distL="0" distR="0" wp14:anchorId="62022B8D" wp14:editId="6368E500">
                      <wp:extent cx="5064760" cy="4342130"/>
                      <wp:effectExtent l="0" t="0" r="0" b="1270"/>
                      <wp:docPr id="92031" name="Group 92031"/>
                      <wp:cNvGraphicFramePr/>
                      <a:graphic xmlns:a="http://schemas.openxmlformats.org/drawingml/2006/main">
                        <a:graphicData uri="http://schemas.microsoft.com/office/word/2010/wordprocessingGroup">
                          <wpg:wgp>
                            <wpg:cNvGrpSpPr/>
                            <wpg:grpSpPr>
                              <a:xfrm>
                                <a:off x="0" y="0"/>
                                <a:ext cx="5064760" cy="4342130"/>
                                <a:chOff x="0" y="0"/>
                                <a:chExt cx="5064981" cy="4342881"/>
                              </a:xfrm>
                            </wpg:grpSpPr>
                            <pic:pic xmlns:pic="http://schemas.openxmlformats.org/drawingml/2006/picture">
                              <pic:nvPicPr>
                                <pic:cNvPr id="96833" name="Picture 96833"/>
                                <pic:cNvPicPr>
                                  <a:picLocks noChangeAspect="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064981" cy="3800723"/>
                                </a:xfrm>
                                <a:prstGeom prst="rect">
                                  <a:avLst/>
                                </a:prstGeom>
                                <a:noFill/>
                                <a:ln>
                                  <a:noFill/>
                                </a:ln>
                              </pic:spPr>
                            </pic:pic>
                            <wps:wsp>
                              <wps:cNvPr id="96834" name="Text Box 96834"/>
                              <wps:cNvSpPr txBox="1"/>
                              <wps:spPr>
                                <a:xfrm>
                                  <a:off x="1004880" y="3788009"/>
                                  <a:ext cx="3697955" cy="554872"/>
                                </a:xfrm>
                                <a:prstGeom prst="rect">
                                  <a:avLst/>
                                </a:prstGeom>
                                <a:solidFill>
                                  <a:prstClr val="white"/>
                                </a:solidFill>
                                <a:ln>
                                  <a:noFill/>
                                </a:ln>
                                <a:effectLst/>
                              </wps:spPr>
                              <wps:txbx>
                                <w:txbxContent>
                                  <w:p w:rsidR="00675B45" w:rsidRPr="004104C3" w:rsidRDefault="00675B45">
                                    <w:pPr>
                                      <w:pStyle w:val="Caption"/>
                                      <w:rPr>
                                        <w:rFonts w:asciiTheme="minorBidi" w:hAnsiTheme="minorBidi"/>
                                        <w:noProof/>
                                      </w:rPr>
                                    </w:pPr>
                                    <w:bookmarkStart w:id="164" w:name="_Toc457062735"/>
                                    <w:bookmarkStart w:id="165" w:name="_Toc470387484"/>
                                    <w:r>
                                      <w:t xml:space="preserve">Figure </w:t>
                                    </w:r>
                                    <w:fldSimple w:instr=" SEQ Figure \* ARABIC ">
                                      <w:r>
                                        <w:rPr>
                                          <w:noProof/>
                                        </w:rPr>
                                        <w:t>28</w:t>
                                      </w:r>
                                    </w:fldSimple>
                                    <w:r w:rsidRPr="006E7A3E">
                                      <w:rPr>
                                        <w:bCs/>
                                        <w:noProof/>
                                      </w:rPr>
                                      <w:t xml:space="preserve">: </w:t>
                                    </w:r>
                                    <w:r w:rsidRPr="004104C3">
                                      <w:rPr>
                                        <w:noProof/>
                                      </w:rPr>
                                      <w:t>Predicted against experimental mass</w:t>
                                    </w:r>
                                    <w:bookmarkEnd w:id="164"/>
                                    <w:bookmarkEnd w:id="16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62022B8D" id="Group 92031" o:spid="_x0000_s1321" style="width:398.8pt;height:341.9pt;mso-position-horizontal-relative:char;mso-position-vertical-relative:line" coordsize="50649,434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nUl2foAwAACgkAAA4AAABkcnMvZTJvRG9jLnhtbKRW227jNhB9L9B/&#10;EPTuWLLlmxBn4XUuWCDdNZoU+0xTlEWsJLIkHTkt+u89Q0lOnBhosH2IMhwOhzNnzgx9+elQlcGT&#10;MFaqehnGF1EYiJqrTNa7ZfjH4+1gHgbWsTpjparFMnwWNvx09esvl41OxUgVqsyECeCktmmjl2Hh&#10;nE6HQ8sLUTF7obSosZkrUzGHpdkNM8MaeK/K4SiKpsNGmUwbxYW10F63m+GV95/ngrtveW6FC8pl&#10;iNic/xr/3dJ3eHXJ0p1hupC8C4P9RBQVkzUuPbq6Zo4FeyPfuaokN8qq3F1wVQ1VnksufA7IJo7e&#10;ZHNn1F77XHZps9NHmADtG5x+2i3/+rQxgcyW4WIUjeMwqFmFMvmbg1YFiBq9S2F5Z/SD3phOsWtX&#10;lPUhNxX9Rz7BwYP7fARXHFzAoZxE02Q2RQ049pJxMorHHfy8QI3enePFzauTizli60/OsUAQw/7i&#10;IcV3DEdLnuKvQwvSO7T+m1U45fZGhJ2T6kM+KmZ+7PUAhdXMya0spXv2JEUJKaj6aSP5xrSLV8BP&#10;5+NxDzws6OJg4ZVIkg6SbXuSUWb3iv+wQa3WBat3YmU1WI7e85Ccmg9peXLttpT6VpYlVYvkLkF0&#10;xBtGncGoZeu14vtK1K5tPyNK5KpqW0htw8CkotoKsMl8yWLfECj/vXV0HRHBt8Tfo/kqihajz4P1&#10;JFoPkmh2M1gtktlgFt3MkiiZx+t4/Q+djpN0bwXyZeW1ll2s0L6L9iz/u0nRdpbv0OCJ+TnQkgcB&#10;eRL1IYJPBAnFag3/HajCDrIzwvGCxBzIdXoYHzc8zC/IEugWfRJsm99Uhm5ie6c8GB/tkyPbx/Mo&#10;mo3GJ2wHB4x1d0JVAQnAGpF69+wJULe59SYUda2o4j6Xsj5RIAnS+Pgp4k5EAtTzmMi2JwhWHwOd&#10;5vG5WfZQMC0QJbk95X7Sc/+RGPJZHTz5E8q5M6ahE7gDtjqak76Ntx8Bx9kTRyDQHGMGU2Y8gxQt&#10;yFNLP5pD4+litphM2mkymSTz2ej/wWtVKbO+pwj3dWlaojWFdKJzfmJ1vgyI0b9YXRFfkiTJHbYH&#10;P6fjkR+bpNuq7BnIGAUSIGOr+a3E/ffMug0zeMegxNvsvuGTl6pZhqqTwqBQ5q9zerJHpbEbBg3e&#10;xWVo/9wzGoXllxocgEvXC6YXtr1Q76u1QothWCMaL+KAcWWvzY2qvoMiK7oFW6zmuGsZul5cu/Z1&#10;xpPPxWrljdqJel8/aMzhdqwQzo+H78zorgkcyPNV9Sxj6ZteaG1b8q/Qjrn0jfKCIqhPCzDeS/7B&#10;hXTyor9ee6uXnzBX/wI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DBBQABgAIAAAAIQC8QWsf3QAAAAUB&#10;AAAPAAAAZHJzL2Rvd25yZXYueG1sTI9BS8NAEIXvgv9hGcGb3cRimsZsSinqqQi2gvQ2zU6T0Oxs&#10;yG6T9N+7etHLwOM93vsmX02mFQP1rrGsIJ5FIIhLqxuuFHzuXx9SEM4ja2wtk4IrOVgVtzc5ZtqO&#10;/EHDzlcilLDLUEHtfZdJ6cqaDLqZ7YiDd7K9QR9kX0nd4xjKTSsfoyiRBhsOCzV2tKmpPO8uRsHb&#10;iON6Hr8M2/Npcz3sn96/tjEpdX83rZ9BeJr8Xxh+8AM6FIHpaC+snWgVhEf87w3eYrlIQBwVJOk8&#10;BVnk8j998Q0AAP//AwBQSwMEFAAGAAgAAAAhAPOxj8TLDgAAoHIAABQAAABkcnMvbWVkaWEvaW1h&#10;Z2UxLmVtZuycbYxcVRnHzy7ddltaOhSsC0RzIcWu8uIsYFkIyFqE1NIlQ61AFOkgS4BSyqatW14s&#10;zAfQKiatRBNKJOULhBjJagzBRHQ3ARONwiIfNBBJ0QRiYnSrvJmYMP7+d+5z9/Syd+7s3OnL4Jz2&#10;v+f1ec7z/M/LPfdlt8s5911wMegDr3Y59yiwcP6wcy9d4Fxw2fDlznW5x7Y6t2mecwtpsBRsBmvA&#10;nvnOnUz5Vd3ObfXkqXInH7vQHXiixw27z7kNbh0/V7vAXe5udTe7r7ut7iY1IhwPFoNeIP0FUI5w&#10;LHEhSpeJk/XLKJOsul4PRkko/Xa1WiWKwx4V1sKyDVhwO71vc4G7kngH8Xp3B2U3uC3Wao5xX4+D&#10;hZnw+o9evlW5/r/XYstf/63Pvv/+AtX0hu27Rl4L26lEwdqVonIzu39eTb/VW/xqsK0sucLxjz2r&#10;tmGG2ORIhqEQxeVvu9uUNP0LHhoK7bmrr6tf5RZbvbU3/46hzchYOFTudNLGvaWXOFeRIiv3x+RA&#10;Z0xgZiYUoqRxbJwfzjGZ7ozJzICQOhrGpLNODhqSzphAh+33nevJzDW+s04668TOJcZEZ5188Czc&#10;WSc2O2pxIcoeyXNXZ0w6Y9LZu2r3ifXuGQ/3/cnf5h/a+/j/RM8J7Dpl8eG6jzf/su7j9fzA7umV&#10;tvv4btLvHeZ7xl3u0I7Jw9Wq6IjP2MkxeWn5oX22Yv7NNibi28bBXycq98fknc6YaAjjUIhSzV7j&#10;WzEmh/sZpNlsJNg8btU9Y7usE3/N+Gl/H9NaSxmfbh7PLvuiu4vnwV/jqfBmo7NlceGCp8+Qsrcv&#10;rMWle2vPgK3cnhHLdoVro/2vvPX8n8kHu1aYnMoUbon2MdNjcdz+I/X3sfCxNHriNRPZlfo8Mqq3&#10;9mbnbPuYymbbx1Ru+5jSKefizpjYc/vOmDib1x/2deKvGa1xWz/+nuan/TZ+2m/jp/02zfR1BTYN&#10;gSLoAQGQTqEALFTvc06wYPkBCs6jcfgi7JgvhNW1Ywyv7irIqGRiwoX/JuhraIiC3WAfGAcUuimw&#10;H0zTb5WOQQCKYAiUQBmMggrYDfaBcTABpsB+MA2qVcSnEd+P+BTiE4iPI74P8d2IVxAfRbyMeAnx&#10;IcSLiAeIFyTuEHeIO8Qd4g5xh7hD3CHuEHeIO8Qd4g5xh7hD3FWdvKh5M0U8AcbBPrAbVEAR6N2a&#10;ODsP9IL1YBQeNQbvpp8DT1vDu87Nboyf23kDeiNvO/OHXdOhKbGihs8c0T5mgiaXvKY9/M+afqu3&#10;2K5pxePqX9MWRR3YNcr0N3pNM/+0PpLvPcW3rUn/bK5yf0ze6oxJNAq1qDMmM/eamWfzD9k68dcM&#10;e1dlJVOiD/AZSRhYKt1K2LpS+dXgTDAGAvACe90Y0B44RmqM0he6hLEuk+MsW7E0zSob+TEIdMZV&#10;rGCx0qgLQ2KpxnZIzmztnWl7kK0qvwYUQdJW+Z20VXmzEf0H2dtPe+3z6tfS4sLa01fcHt2VU6gr&#10;APUrbqxdUq/xIF2DQMFiOWM8hBXeD9OXsMGtok0BqN8ALAUnAsuT7DbZpC1WntTZjI40Pn4hW+rw&#10;kWaD+SX5AJhNlqeoab/moiPNryoG5PFL8gEwvyxPUdN+zUVHml+fZ6zy+CV53y/L5/FrLjrS/NqV&#10;0y/J+35ZPo9fc9GR5pftxbaOGl3jtr4k7/tl+Tx+zUVHml/av/LMQ+PF1pfl8/olmxrRUc+vAXTk&#10;GS/J+34p34hNafu8uGlURz2//oERefySvO+X8oSm90P51aiOen49iRF5/JK875fyhFx+Naqjt845&#10;ZQQj8vgled8v5Qm5/GpURz2/AozI45fkfb+UJ+TyKwhVpOvop17nzcQarZgfPS06Y8qM2nah1MHB&#10;+krYEJ8xbQ/1uWnFfphnn9d1IgBmk+UpyhwvOI3nSb35lNc+fZfv26d8I/al2XQLwt9Eh41X8prf&#10;R73mEqH7JH4orfu65VGaiN8H4HkKkK670FUh1nlEpj1XXLJ66q3Fq61uHmXrgB/QFwbpOct9hnuu&#10;olM7bIlh9vWm7EGtuDfwuZW+vNz+HB2t4Fa8SJe4/RVxklurE99p3JaoKwJxmsVllTZ55qnkfS4t&#10;T3HmOkob33cQbgWXZfRIl7hcCJJcWp2eEaZxqfGozdKZ+dkIr624H/J5lb68c3QVOlrB6wicSJd4&#10;vQokebU6ret6vA6Eq78Yr3vbA7LmrPobA9YOuYql6TJOp12PJO9za3lkm56zd6OzVdxKl7j9AUhy&#10;a3XZ3NZmrXFqsfGUtvbsWm3t5sqt5H1uLZ+H2wl0topb6RK3+r25JLdWl8XtORnztgdnjb80nnXe&#10;yDOH747k7Xxg+Tw8fxnhe+DFbE+OfR/1iwEh83wgXVvQtZV4JzH/4/OB1WXx3Oz5QNzqvjTNDytP&#10;2x/EpeR9bvPe525G56o6NjXK7Qb0SNcn0SVuB4n5H3NrdSpbB/xgZ68ShUWgPcG4qDdP89yfi0v/&#10;/tzyFDe9116P8L8925udp2V0SNcbQFy+DXwure5QnA80R58Exn/SByuvN0cl789R5QlN83oNwk8B&#10;6ztpUx91iwEhc/1L12NAvI4Dn1ery1r/zZ4PxO0ISPPDyutxK3mfW+UJubjVLwxb33m5vQ5d4vY2&#10;kORWddncNnc+ELcBSPPDyutxK3mfW+UJubhVv9Z3Xm41z8XtSpDkVnVZ3KadD65AdggUQQ8IgPQL&#10;BWDcvkjBDpDM99NG60/cbgSDUVqxgsWuuyu0sVZ68E/jKDk+WpMrgPpcC3Ruuxl0h2UjXS90Dafy&#10;azpp7rJ8pEkY7FuiZN7XZele70zfQ/oUhArgZfAInVq75LhbuezqA43sXS/RTnofREjnl0eB5O3Z&#10;htUtp2wd8INdX++k8DJ3pxt1NzGPan+zYAvf7tzAlTsI/1rBtvBvGHyFv6ew1X3VLaI9PsbQ2OCn&#10;W+KVKY9/Ybnmn+qUN6hMbaTH5H3/Z0vTtmLlyMa8yq/jcNrqmuHVZLGzsh59o+iTrdOQROTu10WV&#10;sEfk1kJL/r7D63fUvrX9b7CtLLWvR98hWTcWT/7lmTP8+qnfbg/b75l65UaVB8Vx0UgonPuJJ773&#10;rIva86GXqHaPPzVWVmxhmn6Vtv4rpc0/VF9JfQeW1fR2rfjJ46pf+/zk/rfOcu6Se75U6y/qZ8sJ&#10;l4R/30E8Kpx8/KmbFItPxYPuO6ErVv/rNavfT37nJL6Xg2jeh8/uJslfDB4AJaBxliKb36pT2QnE&#10;afN7O3UlZu5NXGX1Pdr2MDXbzK793Q85pnm5EPREaYtVJkLxK2wjmwWVSU71igX5Kl9kb3+UVlsr&#10;l87Z0mnzXH58A2Umg66KpamK09LbByIe6559NtBOeu9A7w7ie4llr/FrdSpL47dEXQDmAbNHNsyW&#10;TvPt93Sg9ibTKt+kV1xMEa8kJop9szqVNeJb1rViDD0BeBGFWdfDLF2oCUPWdUd8yi/5qDkXhW7F&#10;xqXKPwXU5hkwjH2TxFcTW5sk31n2ZfmaJU/3YWjEP7Mx6ccNkR+b2tyP92BiUmy0uR/vRn7ogmlj&#10;1o7zajSaV3ru1q5+/JExOBH79xN/rI39eAX77wN/BbtAu47Ha9h+EuPwJvFpbTwesv907J8mPruN&#10;/ZiP7T/Gh6XET8snoPNSu+1XC7D/N9hdIP5DG/uxCPt1/TsBLATtOh4fxfZ+EIB6z/Szzkdj0BGA&#10;tLNkljyiYWj2fPVx7P8zGlYSv0HcruOhs+Ee7N9GvPcQ+rER3YOA/SN+rqV8GNjwdW80W/B4jTnu&#10;peE1YAXQPPg00PMtvX/TwX7M1X++1U+baC9r2fMtbKqYrfPR37mfqD0bCOCCYQlRID7S6/YZbHgP&#10;TAIZZWPGvIzHj5pK1v5xNPjxLoZOgipoZz9GGQf50bmfOPLro3M/cXTtV29qbbM+OvcTjb1Ty9q3&#10;oTMMzZ77OvcTR9f66NxPHF3jcbjuJ+y8o7Nl3jVv9wPz0WV6dZ5fSb4PqFyBV50feG9wNeVngp1A&#10;7fdi0DCx7md2ktpJ6d4uIf19e917I/TIR4XoVWstw0+zlbNrnMbu+Hefkzb1UJe0SXlPT8XSNI3/&#10;frz0p3Fk7dEdv2+2fq0O+YP0mr/idRAoWKy0+au0H0xfYpzi30sR9xqDpeBEYHmSTX+LIl80ntZ3&#10;0hcrr2eT5H2blCc0bZPNMeu7GZuONp7Es2+T5fPwJB3iOg9Pkm/l2OW1SfKHgifpzMOTb1Nn3c1w&#10;qf14FSgA48WfT+KN0PRecCTnk/ZpmzN+WhdJK/fTfht9LmRt/HK/vZ/22/hpv42f9tu0qi9fp9+X&#10;n/bbtKpfX7+fblVfzNGKjUWPdx3/KWM05I3TAq8dxbGM7OgDeqZKyPyeRnoHwC/BpUDy9j2N1als&#10;HfAD558wlCi8HSwBZneaD/qdu0GvXZoP4rVRH66lrfTq3PccuBD4PliddNbz4Va3yWmO+PMkzY/n&#10;abcGmL+t8ON+9EnvReAAWAt8P6xO32yl+VGm7oPfjs1888V8Cs/P8lHpeVGcOC/Fc4k28TnyX7Qd&#10;Alk+y+ZGx+5O2krvADgVwUuJJW/zz+rgN9Xn66gL+Oou4Mvfs5ldA+Tl16IoFl/KKxbM/rSx1fvu&#10;Ia9d2tiKw0b93EBb6S0SryBO+ml1VKX6WaLuTwcam596RjVEe/M1zQf1NxcfpHcAGb0rTPpgddKZ&#10;Nj9L1DW6V5yDokHaZ/mgdd2oD9fSVnrPJD6fOLlXWJ101vNhLnuFfodoDfpa6cf30Se9FxHrPVty&#10;r7C6xXX8GKEu7TtqrbceYLHWj+a71o/KtV+oTGmVm2+97BeWpi7eO3Zg45DXrhXzsYw+6R0gfog4&#10;OR+tTvaljeUG6s5w54bzTPuF7RFZzzB20nYleIR+ryRO5vspE/fiaSMYjNKKFSzWpiAeZwvGY2Jv&#10;jt+1Wp+/Q3gYaM4+wIx+CphsGs+9KeO0Fx1aE2ny/dSZX1kc0TQMac92j6P2PPhbQ1wIW9ozlSrW&#10;1d6j/T/9ndNpONgPpsAEGAf7wG5QAeLqfwAAAP//AwBQSwECLQAUAAYACAAAACEApuZR+wwBAAAV&#10;AgAAEwAAAAAAAAAAAAAAAAAAAAAAW0NvbnRlbnRfVHlwZXNdLnhtbFBLAQItABQABgAIAAAAIQA4&#10;/SH/1gAAAJQBAAALAAAAAAAAAAAAAAAAAD0BAABfcmVscy8ucmVsc1BLAQItABQABgAIAAAAIQCp&#10;1Jdn6AMAAAoJAAAOAAAAAAAAAAAAAAAAADwCAABkcnMvZTJvRG9jLnhtbFBLAQItABQABgAIAAAA&#10;IQCOIglCugAAACEBAAAZAAAAAAAAAAAAAAAAAFAGAABkcnMvX3JlbHMvZTJvRG9jLnhtbC5yZWxz&#10;UEsBAi0AFAAGAAgAAAAhALxBax/dAAAABQEAAA8AAAAAAAAAAAAAAAAAQQcAAGRycy9kb3ducmV2&#10;LnhtbFBLAQItABQABgAIAAAAIQDzsY/Eyw4AAKByAAAUAAAAAAAAAAAAAAAAAEsIAABkcnMvbWVk&#10;aWEvaW1hZ2UxLmVtZlBLBQYAAAAABgAGAHwBAABIFwAAAAA=&#10;">
                      <v:shape id="Picture 96833" o:spid="_x0000_s1322" type="#_x0000_t75" style="position:absolute;width:50649;height:38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rtxAAAAN4AAAAPAAAAZHJzL2Rvd25yZXYueG1sRI/dagIx&#10;FITvhb5DOELvNLGC2NUoYrFUEUTrAxw3Z39wc7Jsoq5vbwTBy2FmvmGm89ZW4kqNLx1rGPQVCOLU&#10;mZJzDcf/VW8Mwgdkg5Vj0nAnD/PZR2eKiXE33tP1EHIRIewT1FCEUCdS+rQgi77vauLoZa6xGKJs&#10;cmkavEW4reSXUiNpseS4UGBNy4LS8+FiNXhVLl12UT92u/kdrFenXZY7qfVnt11MQARqwzv8av8Z&#10;Dd+j8XAIzzvxCsjZAwAA//8DAFBLAQItABQABgAIAAAAIQDb4fbL7gAAAIUBAAATAAAAAAAAAAAA&#10;AAAAAAAAAABbQ29udGVudF9UeXBlc10ueG1sUEsBAi0AFAAGAAgAAAAhAFr0LFu/AAAAFQEAAAsA&#10;AAAAAAAAAAAAAAAAHwEAAF9yZWxzLy5yZWxzUEsBAi0AFAAGAAgAAAAhABj/Gu3EAAAA3gAAAA8A&#10;AAAAAAAAAAAAAAAABwIAAGRycy9kb3ducmV2LnhtbFBLBQYAAAAAAwADALcAAAD4AgAAAAA=&#10;">
                        <v:imagedata r:id="rId170" o:title=""/>
                        <v:path arrowok="t"/>
                      </v:shape>
                      <v:shape id="Text Box 96834" o:spid="_x0000_s1323" type="#_x0000_t202" style="position:absolute;left:10048;top:37880;width:36980;height:5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F/pxwAAAN4AAAAPAAAAZHJzL2Rvd25yZXYueG1sRI9Pa8JA&#10;FMTvBb/D8gQvRTfaEmzqKv6FHvSgFc+P7GsSzL4Nu6uJ374rFHocZuY3zGzRmVrcyfnKsoLxKAFB&#10;nFtdcaHg/L0bTkH4gKyxtkwKHuRhMe+9zDDTtuUj3U+hEBHCPkMFZQhNJqXPSzLoR7Yhjt6PdQZD&#10;lK6Q2mEb4aaWkyRJpcGK40KJDa1Lyq+nm1GQbtytPfL6dXPe7vHQFJPL6nFRatDvlp8gAnXhP/zX&#10;/tIKPtLp2zs878QrIOe/AAAA//8DAFBLAQItABQABgAIAAAAIQDb4fbL7gAAAIUBAAATAAAAAAAA&#10;AAAAAAAAAAAAAABbQ29udGVudF9UeXBlc10ueG1sUEsBAi0AFAAGAAgAAAAhAFr0LFu/AAAAFQEA&#10;AAsAAAAAAAAAAAAAAAAAHwEAAF9yZWxzLy5yZWxzUEsBAi0AFAAGAAgAAAAhAN30X+nHAAAA3gAA&#10;AA8AAAAAAAAAAAAAAAAABwIAAGRycy9kb3ducmV2LnhtbFBLBQYAAAAAAwADALcAAAD7AgAAAAA=&#10;" stroked="f">
                        <v:textbox inset="0,0,0,0">
                          <w:txbxContent>
                            <w:p w:rsidR="00675B45" w:rsidRPr="004104C3" w:rsidRDefault="00675B45">
                              <w:pPr>
                                <w:pStyle w:val="Caption"/>
                                <w:rPr>
                                  <w:rFonts w:asciiTheme="minorBidi" w:hAnsiTheme="minorBidi"/>
                                  <w:noProof/>
                                </w:rPr>
                              </w:pPr>
                              <w:bookmarkStart w:id="166" w:name="_Toc457062735"/>
                              <w:bookmarkStart w:id="167" w:name="_Toc470387484"/>
                              <w:r>
                                <w:t xml:space="preserve">Figure </w:t>
                              </w:r>
                              <w:fldSimple w:instr=" SEQ Figure \* ARABIC ">
                                <w:r>
                                  <w:rPr>
                                    <w:noProof/>
                                  </w:rPr>
                                  <w:t>28</w:t>
                                </w:r>
                              </w:fldSimple>
                              <w:r w:rsidRPr="006E7A3E">
                                <w:rPr>
                                  <w:bCs/>
                                  <w:noProof/>
                                </w:rPr>
                                <w:t xml:space="preserve">: </w:t>
                              </w:r>
                              <w:r w:rsidRPr="004104C3">
                                <w:rPr>
                                  <w:noProof/>
                                </w:rPr>
                                <w:t>Predicted against experimental mass</w:t>
                              </w:r>
                              <w:bookmarkEnd w:id="166"/>
                              <w:bookmarkEnd w:id="167"/>
                            </w:p>
                          </w:txbxContent>
                        </v:textbox>
                      </v:shape>
                      <w10:anchorlock/>
                    </v:group>
                  </w:pict>
                </mc:Fallback>
              </mc:AlternateContent>
            </w:r>
          </w:p>
        </w:tc>
      </w:tr>
    </w:tbl>
    <w:p w:rsidR="0058513F" w:rsidRDefault="007941DE" w:rsidP="006E7A3E">
      <w:r>
        <w:t xml:space="preserve"> The linear relationship between predicted and experimental mass is depicted in </w:t>
      </w:r>
      <w:r w:rsidR="002E44CC">
        <w:t>Fig</w:t>
      </w:r>
      <w:r w:rsidR="00BE5672">
        <w:t>.(</w:t>
      </w:r>
      <w:r>
        <w:rPr>
          <w:rFonts w:ascii="Cambria Math" w:eastAsia="Cambria Math" w:hAnsi="Cambria Math" w:cs="Cambria Math"/>
        </w:rPr>
        <w:t>28</w:t>
      </w:r>
      <w:r w:rsidR="00BE5672">
        <w:rPr>
          <w:rFonts w:ascii="Cambria Math" w:eastAsia="Cambria Math" w:hAnsi="Cambria Math" w:cs="Cambria Math"/>
        </w:rPr>
        <w:t>)</w:t>
      </w:r>
      <w:r>
        <w:t xml:space="preserve"> and has an R</w:t>
      </w:r>
      <w:r>
        <w:rPr>
          <w:vertAlign w:val="superscript"/>
        </w:rPr>
        <w:t>2</w:t>
      </w:r>
      <w:r>
        <w:t xml:space="preserve"> of </w:t>
      </w:r>
      <w:r>
        <w:rPr>
          <w:rFonts w:ascii="Cambria Math" w:eastAsia="Cambria Math" w:hAnsi="Cambria Math" w:cs="Cambria Math"/>
        </w:rPr>
        <w:t>0.34</w:t>
      </w:r>
      <w:r>
        <w:t xml:space="preserve">. The estimation accuracy can be improved by acquiring more samples of the plants from different orientations. Obtaining data from several orientations can be a rigorous task well suited for a robot. </w:t>
      </w:r>
    </w:p>
    <w:p w:rsidR="0058513F" w:rsidRPr="009C3E59" w:rsidRDefault="007941DE" w:rsidP="006E7A3E">
      <w:pPr>
        <w:pStyle w:val="Heading3"/>
      </w:pPr>
      <w:bookmarkStart w:id="168" w:name="_Toc469575412"/>
      <w:r w:rsidRPr="006E7A3E">
        <w:lastRenderedPageBreak/>
        <w:t>4.3.3</w:t>
      </w:r>
      <w:r w:rsidRPr="006E7A3E">
        <w:rPr>
          <w:rFonts w:eastAsia="Arial"/>
        </w:rPr>
        <w:t xml:space="preserve"> </w:t>
      </w:r>
      <w:r w:rsidRPr="006E7A3E">
        <w:t>Leaves experiment</w:t>
      </w:r>
      <w:bookmarkEnd w:id="168"/>
      <w:r w:rsidRPr="006E7A3E">
        <w:t xml:space="preserve"> </w:t>
      </w:r>
    </w:p>
    <w:p w:rsidR="0058513F" w:rsidRDefault="007941DE" w:rsidP="006E7A3E">
      <w:r>
        <w:t xml:space="preserve">At the time of year that the experiment was held, </w:t>
      </w:r>
      <w:r w:rsidR="00520F25">
        <w:t xml:space="preserve">the </w:t>
      </w:r>
      <w:r>
        <w:t xml:space="preserve">five plants </w:t>
      </w:r>
      <w:r w:rsidR="00520F25">
        <w:t>did not have any</w:t>
      </w:r>
      <w:r>
        <w:t xml:space="preserve"> fruit. The plants were ensonified 30 times each from a distance of </w:t>
      </w:r>
      <w:r>
        <w:rPr>
          <w:rFonts w:ascii="Cambria Math" w:eastAsia="Cambria Math" w:hAnsi="Cambria Math" w:cs="Cambria Math"/>
        </w:rPr>
        <w:t>1.</w:t>
      </w:r>
      <w:r w:rsidR="00D864E8">
        <w:rPr>
          <w:rFonts w:ascii="Cambria Math" w:eastAsia="Cambria Math" w:hAnsi="Cambria Math" w:cs="Cambria Math"/>
        </w:rPr>
        <w:t>25[</w:t>
      </w:r>
      <w:r>
        <w:rPr>
          <w:rFonts w:ascii="Cambria Math" w:eastAsia="Cambria Math" w:hAnsi="Cambria Math" w:cs="Cambria Math"/>
        </w:rPr>
        <w:t>[𝑚]</w:t>
      </w:r>
      <w:r>
        <w:t xml:space="preserve"> and </w:t>
      </w:r>
      <w:r>
        <w:rPr>
          <w:rFonts w:ascii="Cambria Math" w:eastAsia="Cambria Math" w:hAnsi="Cambria Math" w:cs="Cambria Math"/>
        </w:rPr>
        <w:t>0.</w:t>
      </w:r>
      <w:r w:rsidR="00D864E8">
        <w:rPr>
          <w:rFonts w:ascii="Cambria Math" w:eastAsia="Cambria Math" w:hAnsi="Cambria Math" w:cs="Cambria Math"/>
        </w:rPr>
        <w:t>625[</w:t>
      </w:r>
      <w:r>
        <w:rPr>
          <w:rFonts w:ascii="Cambria Math" w:eastAsia="Cambria Math" w:hAnsi="Cambria Math" w:cs="Cambria Math"/>
        </w:rPr>
        <w:t>𝑚]</w:t>
      </w:r>
      <w:r>
        <w:t xml:space="preserve"> and three orientations (total of 15 </w:t>
      </w:r>
      <w:r>
        <w:rPr>
          <w:rFonts w:ascii="Cambria Math" w:eastAsia="Cambria Math" w:hAnsi="Cambria Math" w:cs="Cambria Math"/>
        </w:rPr>
        <w:t>𝑃</w:t>
      </w:r>
      <w:r>
        <w:rPr>
          <w:rFonts w:ascii="Cambria Math" w:eastAsia="Cambria Math" w:hAnsi="Cambria Math" w:cs="Cambria Math"/>
          <w:vertAlign w:val="subscript"/>
        </w:rPr>
        <w:t>𝑖</w:t>
      </w:r>
      <w:r>
        <w:rPr>
          <w:rFonts w:ascii="Cambria Math" w:eastAsia="Cambria Math" w:hAnsi="Cambria Math" w:cs="Cambria Math"/>
        </w:rPr>
        <w:t>𝑂</w:t>
      </w:r>
      <w:r>
        <w:rPr>
          <w:rFonts w:ascii="Cambria Math" w:eastAsia="Cambria Math" w:hAnsi="Cambria Math" w:cs="Cambria Math"/>
          <w:vertAlign w:val="subscript"/>
        </w:rPr>
        <w:t>𝑗</w:t>
      </w:r>
      <w:r>
        <w:rPr>
          <w:rFonts w:ascii="Cambria Math" w:eastAsia="Cambria Math" w:hAnsi="Cambria Math" w:cs="Cambria Math"/>
        </w:rPr>
        <w:t>)</w:t>
      </w:r>
      <w:r>
        <w:t xml:space="preserve">, with different amounts of </w:t>
      </w:r>
      <w:r w:rsidR="00D864E8">
        <w:t>leaves</w:t>
      </w:r>
      <w:r w:rsidR="00520F25">
        <w:t>. The</w:t>
      </w:r>
      <w:r>
        <w:t xml:space="preserve"> energy differences between the plants with different amount of leaves were clearer and required less analysis to get better results. </w:t>
      </w:r>
    </w:p>
    <w:p w:rsidR="004E71CB" w:rsidRDefault="007941DE" w:rsidP="006E7A3E">
      <w:r>
        <w:t xml:space="preserve">A multi linear regression associating the normalized spectrum energy, frequency, and number of leaves </w:t>
      </w:r>
      <w:r>
        <w:rPr>
          <w:rFonts w:ascii="Cambria Math" w:eastAsia="Cambria Math" w:hAnsi="Cambria Math" w:cs="Cambria Math"/>
        </w:rPr>
        <w:t>(𝑙</w:t>
      </w:r>
      <w:r>
        <w:rPr>
          <w:rFonts w:ascii="Cambria Math" w:eastAsia="Cambria Math" w:hAnsi="Cambria Math" w:cs="Cambria Math"/>
          <w:vertAlign w:val="superscript"/>
        </w:rPr>
        <w:t>𝑖𝑗</w:t>
      </w:r>
      <w:r>
        <w:rPr>
          <w:rFonts w:ascii="Cambria Math" w:eastAsia="Cambria Math" w:hAnsi="Cambria Math" w:cs="Cambria Math"/>
        </w:rPr>
        <w:t>)</w:t>
      </w:r>
      <w:r>
        <w:t xml:space="preserve"> was used to model the influence of leaves on the ultrasonic echo return. A total of 19016 observations were included in the estimation at ranges of frequencies from </w:t>
      </w:r>
      <w:r w:rsidR="00D864E8">
        <w:rPr>
          <w:rFonts w:ascii="Cambria Math" w:eastAsia="Cambria Math" w:hAnsi="Cambria Math" w:cs="Cambria Math"/>
        </w:rPr>
        <w:t>20[</w:t>
      </w:r>
      <w:r>
        <w:rPr>
          <w:rFonts w:ascii="Cambria Math" w:eastAsia="Cambria Math" w:hAnsi="Cambria Math" w:cs="Cambria Math"/>
        </w:rPr>
        <w:t>𝑘𝐻𝑧]</w:t>
      </w:r>
      <w:r>
        <w:t xml:space="preserve"> to </w:t>
      </w:r>
      <w:r w:rsidR="00D864E8">
        <w:rPr>
          <w:rFonts w:ascii="Cambria Math" w:eastAsia="Cambria Math" w:hAnsi="Cambria Math" w:cs="Cambria Math"/>
        </w:rPr>
        <w:t>28[</w:t>
      </w:r>
      <w:r>
        <w:rPr>
          <w:rFonts w:ascii="Cambria Math" w:eastAsia="Cambria Math" w:hAnsi="Cambria Math" w:cs="Cambria Math"/>
        </w:rPr>
        <w:t>𝑘𝐻𝑧]</w:t>
      </w:r>
      <w:r>
        <w:t xml:space="preserve">. The models </w:t>
      </w:r>
      <w:r>
        <w:rPr>
          <w:rFonts w:ascii="Cambria Math" w:eastAsia="Cambria Math" w:hAnsi="Cambria Math" w:cs="Cambria Math"/>
        </w:rPr>
        <w:t>𝑅</w:t>
      </w:r>
      <w:r>
        <w:rPr>
          <w:rFonts w:ascii="Cambria Math" w:eastAsia="Cambria Math" w:hAnsi="Cambria Math" w:cs="Cambria Math"/>
          <w:vertAlign w:val="superscript"/>
        </w:rPr>
        <w:t>2</w:t>
      </w:r>
      <w:r>
        <w:t xml:space="preserve"> stands on 0.639 and the F statistic P value is 0. The quadratic surface and the observations are plotted in </w:t>
      </w:r>
      <w:r w:rsidR="0092003F">
        <w:t>Fig.(</w:t>
      </w:r>
      <w:r>
        <w:rPr>
          <w:rFonts w:ascii="Cambria Math" w:eastAsia="Cambria Math" w:hAnsi="Cambria Math" w:cs="Cambria Math"/>
        </w:rPr>
        <w:t>29)</w:t>
      </w:r>
      <w:r>
        <w:t xml:space="preserve"> and the parameters are listed in </w:t>
      </w:r>
      <w:r w:rsidR="00BE5672">
        <w:t>Table</w:t>
      </w:r>
      <w:r w:rsidR="00BE5672">
        <w:rPr>
          <w:rFonts w:ascii="Cambria Math" w:eastAsia="Cambria Math" w:hAnsi="Cambria Math" w:cs="Cambria Math"/>
        </w:rPr>
        <w:t>(</w:t>
      </w:r>
      <w:r>
        <w:rPr>
          <w:rFonts w:ascii="Cambria Math" w:eastAsia="Cambria Math" w:hAnsi="Cambria Math" w:cs="Cambria Math"/>
        </w:rPr>
        <w:t>4)</w:t>
      </w:r>
      <w:r>
        <w:t>:</w:t>
      </w:r>
    </w:p>
    <w:tbl>
      <w:tblPr>
        <w:tblStyle w:val="TableGrid0"/>
        <w:tblW w:w="0" w:type="auto"/>
        <w:tblInd w:w="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6"/>
      </w:tblGrid>
      <w:tr w:rsidR="004E71CB" w:rsidTr="006E7A3E">
        <w:trPr>
          <w:trHeight w:val="2364"/>
        </w:trPr>
        <w:tc>
          <w:tcPr>
            <w:tcW w:w="7554" w:type="dxa"/>
          </w:tcPr>
          <w:p w:rsidR="00397DAB" w:rsidRDefault="004E71CB" w:rsidP="006E7A3E">
            <w:pPr>
              <w:tabs>
                <w:tab w:val="left" w:pos="1741"/>
              </w:tabs>
              <w:ind w:left="0" w:firstLine="0"/>
            </w:pPr>
            <w:r>
              <w:t xml:space="preserve"> </w:t>
            </w:r>
          </w:p>
          <w:tbl>
            <w:tblPr>
              <w:tblStyle w:val="TableGrid1"/>
              <w:tblW w:w="7370" w:type="dxa"/>
              <w:tblInd w:w="430" w:type="dxa"/>
              <w:tblCellMar>
                <w:right w:w="115" w:type="dxa"/>
              </w:tblCellMar>
              <w:tblLook w:val="04A0" w:firstRow="1" w:lastRow="0" w:firstColumn="1" w:lastColumn="0" w:noHBand="0" w:noVBand="1"/>
            </w:tblPr>
            <w:tblGrid>
              <w:gridCol w:w="1827"/>
              <w:gridCol w:w="1699"/>
              <w:gridCol w:w="1555"/>
              <w:gridCol w:w="1084"/>
              <w:gridCol w:w="1205"/>
            </w:tblGrid>
            <w:tr w:rsidR="00397DAB" w:rsidRPr="004E71CB" w:rsidTr="006E7A3E">
              <w:trPr>
                <w:trHeight w:val="286"/>
              </w:trPr>
              <w:tc>
                <w:tcPr>
                  <w:tcW w:w="1827" w:type="dxa"/>
                  <w:tcBorders>
                    <w:top w:val="nil"/>
                    <w:left w:val="nil"/>
                    <w:bottom w:val="single" w:sz="4" w:space="0" w:color="000000"/>
                    <w:right w:val="nil"/>
                  </w:tcBorders>
                </w:tcPr>
                <w:p w:rsidR="00397DAB" w:rsidRPr="004E71CB" w:rsidRDefault="00397DAB" w:rsidP="00397DAB">
                  <w:pPr>
                    <w:keepLines w:val="0"/>
                    <w:spacing w:after="0" w:line="259" w:lineRule="auto"/>
                    <w:ind w:left="571" w:right="0" w:firstLine="0"/>
                    <w:jc w:val="left"/>
                  </w:pPr>
                  <w:r w:rsidRPr="004E71CB">
                    <w:t xml:space="preserve">Variable  </w:t>
                  </w:r>
                </w:p>
              </w:tc>
              <w:tc>
                <w:tcPr>
                  <w:tcW w:w="1699" w:type="dxa"/>
                  <w:tcBorders>
                    <w:top w:val="nil"/>
                    <w:left w:val="nil"/>
                    <w:bottom w:val="single" w:sz="4" w:space="0" w:color="000000"/>
                    <w:right w:val="nil"/>
                  </w:tcBorders>
                </w:tcPr>
                <w:p w:rsidR="00397DAB" w:rsidRPr="004E71CB" w:rsidRDefault="00397DAB" w:rsidP="00397DAB">
                  <w:pPr>
                    <w:keepLines w:val="0"/>
                    <w:spacing w:after="0" w:line="259" w:lineRule="auto"/>
                    <w:ind w:left="0" w:right="0" w:firstLine="0"/>
                    <w:jc w:val="left"/>
                  </w:pPr>
                  <w:r w:rsidRPr="004E71CB">
                    <w:t xml:space="preserve">Estimate  </w:t>
                  </w:r>
                </w:p>
              </w:tc>
              <w:tc>
                <w:tcPr>
                  <w:tcW w:w="1555" w:type="dxa"/>
                  <w:tcBorders>
                    <w:top w:val="nil"/>
                    <w:left w:val="nil"/>
                    <w:bottom w:val="single" w:sz="4" w:space="0" w:color="000000"/>
                    <w:right w:val="nil"/>
                  </w:tcBorders>
                </w:tcPr>
                <w:p w:rsidR="00397DAB" w:rsidRPr="004E71CB" w:rsidRDefault="00397DAB" w:rsidP="00397DAB">
                  <w:pPr>
                    <w:keepLines w:val="0"/>
                    <w:spacing w:after="0" w:line="259" w:lineRule="auto"/>
                    <w:ind w:left="0" w:right="0" w:firstLine="0"/>
                    <w:jc w:val="left"/>
                  </w:pPr>
                  <w:r w:rsidRPr="004E71CB">
                    <w:t xml:space="preserve">Standard Error  </w:t>
                  </w:r>
                </w:p>
              </w:tc>
              <w:tc>
                <w:tcPr>
                  <w:tcW w:w="1084" w:type="dxa"/>
                  <w:tcBorders>
                    <w:top w:val="nil"/>
                    <w:left w:val="nil"/>
                    <w:bottom w:val="single" w:sz="4" w:space="0" w:color="000000"/>
                    <w:right w:val="nil"/>
                  </w:tcBorders>
                </w:tcPr>
                <w:p w:rsidR="00397DAB" w:rsidRPr="004E71CB" w:rsidRDefault="00397DAB" w:rsidP="00397DAB">
                  <w:pPr>
                    <w:keepLines w:val="0"/>
                    <w:spacing w:after="0" w:line="259" w:lineRule="auto"/>
                    <w:ind w:left="0" w:right="0" w:firstLine="0"/>
                    <w:jc w:val="left"/>
                  </w:pPr>
                  <w:r w:rsidRPr="004E71CB">
                    <w:t xml:space="preserve">T-Statistic  </w:t>
                  </w:r>
                </w:p>
              </w:tc>
              <w:tc>
                <w:tcPr>
                  <w:tcW w:w="1205" w:type="dxa"/>
                  <w:tcBorders>
                    <w:top w:val="nil"/>
                    <w:left w:val="nil"/>
                    <w:bottom w:val="single" w:sz="4" w:space="0" w:color="000000"/>
                    <w:right w:val="nil"/>
                  </w:tcBorders>
                </w:tcPr>
                <w:p w:rsidR="00397DAB" w:rsidRPr="004E71CB" w:rsidRDefault="00397DAB" w:rsidP="00397DAB">
                  <w:pPr>
                    <w:keepLines w:val="0"/>
                    <w:spacing w:after="0" w:line="259" w:lineRule="auto"/>
                    <w:ind w:left="0" w:right="0" w:firstLine="0"/>
                    <w:jc w:val="left"/>
                  </w:pPr>
                  <w:r w:rsidRPr="004E71CB">
                    <w:t xml:space="preserve">P   </w:t>
                  </w:r>
                </w:p>
              </w:tc>
            </w:tr>
            <w:tr w:rsidR="00397DAB" w:rsidRPr="004E71CB" w:rsidTr="006E7A3E">
              <w:trPr>
                <w:trHeight w:val="243"/>
              </w:trPr>
              <w:tc>
                <w:tcPr>
                  <w:tcW w:w="1827" w:type="dxa"/>
                  <w:tcBorders>
                    <w:top w:val="single" w:sz="4" w:space="0" w:color="000000"/>
                    <w:left w:val="nil"/>
                    <w:bottom w:val="nil"/>
                    <w:right w:val="nil"/>
                  </w:tcBorders>
                </w:tcPr>
                <w:p w:rsidR="00397DAB" w:rsidRPr="004E71CB" w:rsidRDefault="00397DAB" w:rsidP="00397DAB">
                  <w:pPr>
                    <w:keepLines w:val="0"/>
                    <w:spacing w:after="0" w:line="259" w:lineRule="auto"/>
                    <w:ind w:left="734" w:right="0" w:firstLine="0"/>
                    <w:jc w:val="left"/>
                  </w:pPr>
                  <w:r w:rsidRPr="004E71CB">
                    <w:rPr>
                      <w:rFonts w:ascii="Cambria Math" w:eastAsia="Cambria Math" w:hAnsi="Cambria Math" w:cs="Cambria Math"/>
                    </w:rPr>
                    <w:t>1</w:t>
                  </w:r>
                  <w:r w:rsidRPr="004E71CB">
                    <w:t xml:space="preserve">  </w:t>
                  </w:r>
                </w:p>
              </w:tc>
              <w:tc>
                <w:tcPr>
                  <w:tcW w:w="1699" w:type="dxa"/>
                  <w:tcBorders>
                    <w:top w:val="single" w:sz="4" w:space="0" w:color="000000"/>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0.85  </w:t>
                  </w:r>
                </w:p>
              </w:tc>
              <w:tc>
                <w:tcPr>
                  <w:tcW w:w="1555" w:type="dxa"/>
                  <w:tcBorders>
                    <w:top w:val="single" w:sz="4" w:space="0" w:color="000000"/>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0.02267  </w:t>
                  </w:r>
                </w:p>
              </w:tc>
              <w:tc>
                <w:tcPr>
                  <w:tcW w:w="1084" w:type="dxa"/>
                  <w:tcBorders>
                    <w:top w:val="single" w:sz="4" w:space="0" w:color="000000"/>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37.743  </w:t>
                  </w:r>
                </w:p>
              </w:tc>
              <w:tc>
                <w:tcPr>
                  <w:tcW w:w="1205" w:type="dxa"/>
                  <w:tcBorders>
                    <w:top w:val="single" w:sz="4" w:space="0" w:color="000000"/>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1.10E-300   </w:t>
                  </w:r>
                </w:p>
              </w:tc>
            </w:tr>
            <w:tr w:rsidR="00397DAB" w:rsidRPr="004E71CB" w:rsidTr="006E7A3E">
              <w:trPr>
                <w:trHeight w:val="289"/>
              </w:trPr>
              <w:tc>
                <w:tcPr>
                  <w:tcW w:w="1827" w:type="dxa"/>
                  <w:tcBorders>
                    <w:top w:val="nil"/>
                    <w:left w:val="nil"/>
                    <w:bottom w:val="nil"/>
                    <w:right w:val="nil"/>
                  </w:tcBorders>
                  <w:vAlign w:val="center"/>
                </w:tcPr>
                <w:p w:rsidR="00397DAB" w:rsidRPr="004E71CB" w:rsidRDefault="00397DAB" w:rsidP="00397DAB">
                  <w:pPr>
                    <w:keepLines w:val="0"/>
                    <w:spacing w:after="0" w:line="259" w:lineRule="auto"/>
                    <w:ind w:left="734" w:right="0" w:firstLine="0"/>
                    <w:jc w:val="left"/>
                  </w:pPr>
                  <w:r w:rsidRPr="004E71CB">
                    <w:rPr>
                      <w:rFonts w:ascii="Cambria Math" w:eastAsia="Cambria Math" w:hAnsi="Cambria Math" w:cs="Cambria Math"/>
                    </w:rPr>
                    <w:t>𝑓</w:t>
                  </w:r>
                  <w:r w:rsidRPr="004E71CB">
                    <w:rPr>
                      <w:rFonts w:ascii="Cambria Math" w:eastAsia="Cambria Math" w:hAnsi="Cambria Math" w:cs="Cambria Math"/>
                      <w:sz w:val="17"/>
                    </w:rPr>
                    <w:t>𝑖𝑗</w:t>
                  </w:r>
                  <w:r w:rsidRPr="004E71CB">
                    <w:t xml:space="preserve">  </w:t>
                  </w:r>
                </w:p>
              </w:tc>
              <w:tc>
                <w:tcPr>
                  <w:tcW w:w="1699"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7.58E-05  </w:t>
                  </w:r>
                </w:p>
              </w:tc>
              <w:tc>
                <w:tcPr>
                  <w:tcW w:w="1555"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1.89E-06  </w:t>
                  </w:r>
                </w:p>
              </w:tc>
              <w:tc>
                <w:tcPr>
                  <w:tcW w:w="1084"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39.955  </w:t>
                  </w:r>
                </w:p>
              </w:tc>
              <w:tc>
                <w:tcPr>
                  <w:tcW w:w="1205"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0   </w:t>
                  </w:r>
                </w:p>
              </w:tc>
            </w:tr>
            <w:tr w:rsidR="00397DAB" w:rsidRPr="004E71CB" w:rsidTr="006E7A3E">
              <w:trPr>
                <w:trHeight w:val="285"/>
              </w:trPr>
              <w:tc>
                <w:tcPr>
                  <w:tcW w:w="1827" w:type="dxa"/>
                  <w:tcBorders>
                    <w:top w:val="nil"/>
                    <w:left w:val="nil"/>
                    <w:bottom w:val="nil"/>
                    <w:right w:val="nil"/>
                  </w:tcBorders>
                </w:tcPr>
                <w:p w:rsidR="00397DAB" w:rsidRPr="004E71CB" w:rsidRDefault="00397DAB" w:rsidP="00397DAB">
                  <w:pPr>
                    <w:keepLines w:val="0"/>
                    <w:spacing w:after="0" w:line="259" w:lineRule="auto"/>
                    <w:ind w:left="734" w:right="0" w:firstLine="0"/>
                    <w:jc w:val="left"/>
                  </w:pPr>
                  <w:r w:rsidRPr="004E71CB">
                    <w:rPr>
                      <w:rFonts w:ascii="Cambria Math" w:eastAsia="Cambria Math" w:hAnsi="Cambria Math" w:cs="Cambria Math"/>
                    </w:rPr>
                    <w:t>𝑙</w:t>
                  </w:r>
                  <w:r w:rsidRPr="004E71CB">
                    <w:rPr>
                      <w:rFonts w:ascii="Cambria Math" w:eastAsia="Cambria Math" w:hAnsi="Cambria Math" w:cs="Cambria Math"/>
                      <w:sz w:val="17"/>
                    </w:rPr>
                    <w:t>𝑖𝑗</w:t>
                  </w:r>
                  <w:r w:rsidRPr="004E71CB">
                    <w:t xml:space="preserve">  </w:t>
                  </w:r>
                </w:p>
              </w:tc>
              <w:tc>
                <w:tcPr>
                  <w:tcW w:w="1699"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0.008  </w:t>
                  </w:r>
                </w:p>
              </w:tc>
              <w:tc>
                <w:tcPr>
                  <w:tcW w:w="1555"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1.66E-05  </w:t>
                  </w:r>
                </w:p>
              </w:tc>
              <w:tc>
                <w:tcPr>
                  <w:tcW w:w="1084"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51.312  </w:t>
                  </w:r>
                </w:p>
              </w:tc>
              <w:tc>
                <w:tcPr>
                  <w:tcW w:w="1205"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0   </w:t>
                  </w:r>
                </w:p>
              </w:tc>
            </w:tr>
            <w:tr w:rsidR="00397DAB" w:rsidRPr="004E71CB" w:rsidTr="006E7A3E">
              <w:trPr>
                <w:trHeight w:val="285"/>
              </w:trPr>
              <w:tc>
                <w:tcPr>
                  <w:tcW w:w="1827" w:type="dxa"/>
                  <w:tcBorders>
                    <w:top w:val="nil"/>
                    <w:left w:val="nil"/>
                    <w:bottom w:val="nil"/>
                    <w:right w:val="nil"/>
                  </w:tcBorders>
                </w:tcPr>
                <w:p w:rsidR="00397DAB" w:rsidRPr="004E71CB" w:rsidRDefault="00397DAB" w:rsidP="00397DAB">
                  <w:pPr>
                    <w:keepLines w:val="0"/>
                    <w:spacing w:after="0" w:line="259" w:lineRule="auto"/>
                    <w:ind w:left="0" w:right="226" w:firstLine="0"/>
                    <w:jc w:val="center"/>
                  </w:pPr>
                  <w:r w:rsidRPr="004E71CB">
                    <w:rPr>
                      <w:rFonts w:ascii="Cambria Math" w:eastAsia="Cambria Math" w:hAnsi="Cambria Math" w:cs="Cambria Math"/>
                    </w:rPr>
                    <w:t>𝑙</w:t>
                  </w:r>
                  <w:r w:rsidRPr="004E71CB">
                    <w:rPr>
                      <w:rFonts w:ascii="Cambria Math" w:eastAsia="Cambria Math" w:hAnsi="Cambria Math" w:cs="Cambria Math"/>
                      <w:sz w:val="17"/>
                    </w:rPr>
                    <w:t>𝑖𝑗</w:t>
                  </w:r>
                  <w:r w:rsidRPr="004E71CB">
                    <w:rPr>
                      <w:rFonts w:ascii="Cambria Math" w:eastAsia="Cambria Math" w:hAnsi="Cambria Math" w:cs="Cambria Math"/>
                    </w:rPr>
                    <w:t>𝑓</w:t>
                  </w:r>
                  <w:r w:rsidRPr="004E71CB">
                    <w:rPr>
                      <w:rFonts w:ascii="Cambria Math" w:eastAsia="Cambria Math" w:hAnsi="Cambria Math" w:cs="Cambria Math"/>
                      <w:sz w:val="17"/>
                    </w:rPr>
                    <w:t>𝑖𝑗</w:t>
                  </w:r>
                  <w:r w:rsidRPr="004E71CB">
                    <w:t xml:space="preserve">  </w:t>
                  </w:r>
                </w:p>
              </w:tc>
              <w:tc>
                <w:tcPr>
                  <w:tcW w:w="1699"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4.19E-08  </w:t>
                  </w:r>
                </w:p>
              </w:tc>
              <w:tc>
                <w:tcPr>
                  <w:tcW w:w="1555"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6.63E-10  </w:t>
                  </w:r>
                </w:p>
              </w:tc>
              <w:tc>
                <w:tcPr>
                  <w:tcW w:w="1084"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63.17  </w:t>
                  </w:r>
                </w:p>
              </w:tc>
              <w:tc>
                <w:tcPr>
                  <w:tcW w:w="1205"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0   </w:t>
                  </w:r>
                </w:p>
              </w:tc>
            </w:tr>
            <w:tr w:rsidR="00397DAB" w:rsidRPr="004E71CB" w:rsidTr="006E7A3E">
              <w:trPr>
                <w:trHeight w:val="306"/>
              </w:trPr>
              <w:tc>
                <w:tcPr>
                  <w:tcW w:w="1827" w:type="dxa"/>
                  <w:tcBorders>
                    <w:top w:val="nil"/>
                    <w:left w:val="nil"/>
                    <w:bottom w:val="nil"/>
                    <w:right w:val="nil"/>
                  </w:tcBorders>
                  <w:vAlign w:val="center"/>
                </w:tcPr>
                <w:p w:rsidR="00397DAB" w:rsidRPr="004E71CB" w:rsidRDefault="00397DAB" w:rsidP="00397DAB">
                  <w:pPr>
                    <w:keepLines w:val="0"/>
                    <w:spacing w:after="0" w:line="259" w:lineRule="auto"/>
                    <w:ind w:left="734" w:right="0" w:firstLine="0"/>
                    <w:jc w:val="left"/>
                  </w:pPr>
                  <w:r w:rsidRPr="004E71CB">
                    <w:rPr>
                      <w:rFonts w:ascii="Cambria Math" w:eastAsia="Cambria Math" w:hAnsi="Cambria Math" w:cs="Cambria Math"/>
                    </w:rPr>
                    <w:t>𝑙</w:t>
                  </w:r>
                  <w:r w:rsidRPr="004E71CB">
                    <w:rPr>
                      <w:rFonts w:ascii="Cambria Math" w:eastAsia="Cambria Math" w:hAnsi="Cambria Math" w:cs="Cambria Math"/>
                      <w:sz w:val="17"/>
                    </w:rPr>
                    <w:t>𝑖𝑗</w:t>
                  </w:r>
                  <w:r w:rsidRPr="004E71CB">
                    <w:rPr>
                      <w:rFonts w:ascii="Cambria Math" w:eastAsia="Cambria Math" w:hAnsi="Cambria Math" w:cs="Cambria Math"/>
                      <w:sz w:val="26"/>
                      <w:vertAlign w:val="superscript"/>
                    </w:rPr>
                    <w:t>2</w:t>
                  </w:r>
                  <w:r w:rsidRPr="004E71CB">
                    <w:t xml:space="preserve">  </w:t>
                  </w:r>
                </w:p>
              </w:tc>
              <w:tc>
                <w:tcPr>
                  <w:tcW w:w="1699"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1.69E-09  </w:t>
                  </w:r>
                </w:p>
              </w:tc>
              <w:tc>
                <w:tcPr>
                  <w:tcW w:w="1555"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3.96E-11  </w:t>
                  </w:r>
                </w:p>
              </w:tc>
              <w:tc>
                <w:tcPr>
                  <w:tcW w:w="1084"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42.707  </w:t>
                  </w:r>
                </w:p>
              </w:tc>
              <w:tc>
                <w:tcPr>
                  <w:tcW w:w="1205" w:type="dxa"/>
                  <w:tcBorders>
                    <w:top w:val="nil"/>
                    <w:left w:val="nil"/>
                    <w:bottom w:val="nil"/>
                    <w:right w:val="nil"/>
                  </w:tcBorders>
                </w:tcPr>
                <w:p w:rsidR="00397DAB" w:rsidRPr="004E71CB" w:rsidRDefault="00397DAB" w:rsidP="00397DAB">
                  <w:pPr>
                    <w:keepLines w:val="0"/>
                    <w:spacing w:after="0" w:line="259" w:lineRule="auto"/>
                    <w:ind w:left="0" w:right="0" w:firstLine="0"/>
                    <w:jc w:val="left"/>
                  </w:pPr>
                  <w:r w:rsidRPr="004E71CB">
                    <w:t xml:space="preserve">0   </w:t>
                  </w:r>
                </w:p>
              </w:tc>
            </w:tr>
            <w:tr w:rsidR="00397DAB" w:rsidRPr="004E71CB" w:rsidTr="006E7A3E">
              <w:trPr>
                <w:trHeight w:val="319"/>
              </w:trPr>
              <w:tc>
                <w:tcPr>
                  <w:tcW w:w="1827" w:type="dxa"/>
                  <w:tcBorders>
                    <w:top w:val="nil"/>
                    <w:left w:val="nil"/>
                    <w:bottom w:val="single" w:sz="4" w:space="0" w:color="000000"/>
                    <w:right w:val="nil"/>
                  </w:tcBorders>
                  <w:vAlign w:val="center"/>
                </w:tcPr>
                <w:p w:rsidR="00397DAB" w:rsidRPr="004E71CB" w:rsidRDefault="00397DAB" w:rsidP="00397DAB">
                  <w:pPr>
                    <w:keepLines w:val="0"/>
                    <w:spacing w:after="0" w:line="259" w:lineRule="auto"/>
                    <w:ind w:left="734" w:right="0" w:firstLine="0"/>
                    <w:jc w:val="left"/>
                  </w:pPr>
                  <w:r w:rsidRPr="004E71CB">
                    <w:rPr>
                      <w:rFonts w:ascii="Cambria Math" w:eastAsia="Cambria Math" w:hAnsi="Cambria Math" w:cs="Cambria Math"/>
                    </w:rPr>
                    <w:t>𝑓</w:t>
                  </w:r>
                  <w:r w:rsidRPr="004E71CB">
                    <w:rPr>
                      <w:rFonts w:ascii="Cambria Math" w:eastAsia="Cambria Math" w:hAnsi="Cambria Math" w:cs="Cambria Math"/>
                      <w:sz w:val="17"/>
                    </w:rPr>
                    <w:t>𝑖𝑗</w:t>
                  </w:r>
                  <w:r w:rsidRPr="004E71CB">
                    <w:rPr>
                      <w:rFonts w:ascii="Cambria Math" w:eastAsia="Cambria Math" w:hAnsi="Cambria Math" w:cs="Cambria Math"/>
                      <w:sz w:val="26"/>
                      <w:vertAlign w:val="superscript"/>
                    </w:rPr>
                    <w:t>2</w:t>
                  </w:r>
                  <w:r w:rsidRPr="004E71CB">
                    <w:t xml:space="preserve">  </w:t>
                  </w:r>
                </w:p>
              </w:tc>
              <w:tc>
                <w:tcPr>
                  <w:tcW w:w="1699" w:type="dxa"/>
                  <w:tcBorders>
                    <w:top w:val="nil"/>
                    <w:left w:val="nil"/>
                    <w:bottom w:val="single" w:sz="4" w:space="0" w:color="000000"/>
                    <w:right w:val="nil"/>
                  </w:tcBorders>
                </w:tcPr>
                <w:p w:rsidR="00397DAB" w:rsidRPr="004E71CB" w:rsidRDefault="00397DAB" w:rsidP="00397DAB">
                  <w:pPr>
                    <w:keepLines w:val="0"/>
                    <w:spacing w:after="0" w:line="259" w:lineRule="auto"/>
                    <w:ind w:left="0" w:right="0" w:firstLine="0"/>
                    <w:jc w:val="left"/>
                  </w:pPr>
                  <w:r w:rsidRPr="004E71CB">
                    <w:t xml:space="preserve">-7.24E-08  </w:t>
                  </w:r>
                </w:p>
              </w:tc>
              <w:tc>
                <w:tcPr>
                  <w:tcW w:w="1555" w:type="dxa"/>
                  <w:tcBorders>
                    <w:top w:val="nil"/>
                    <w:left w:val="nil"/>
                    <w:bottom w:val="single" w:sz="4" w:space="0" w:color="000000"/>
                    <w:right w:val="nil"/>
                  </w:tcBorders>
                </w:tcPr>
                <w:p w:rsidR="00397DAB" w:rsidRPr="004E71CB" w:rsidRDefault="00397DAB" w:rsidP="00397DAB">
                  <w:pPr>
                    <w:keepLines w:val="0"/>
                    <w:spacing w:after="0" w:line="259" w:lineRule="auto"/>
                    <w:ind w:left="0" w:right="0" w:firstLine="0"/>
                    <w:jc w:val="left"/>
                  </w:pPr>
                  <w:r w:rsidRPr="004E71CB">
                    <w:t xml:space="preserve">1.53E-08  </w:t>
                  </w:r>
                </w:p>
              </w:tc>
              <w:tc>
                <w:tcPr>
                  <w:tcW w:w="1084" w:type="dxa"/>
                  <w:tcBorders>
                    <w:top w:val="nil"/>
                    <w:left w:val="nil"/>
                    <w:bottom w:val="single" w:sz="4" w:space="0" w:color="000000"/>
                    <w:right w:val="nil"/>
                  </w:tcBorders>
                </w:tcPr>
                <w:p w:rsidR="00397DAB" w:rsidRPr="004E71CB" w:rsidRDefault="00397DAB" w:rsidP="00397DAB">
                  <w:pPr>
                    <w:keepLines w:val="0"/>
                    <w:spacing w:after="0" w:line="259" w:lineRule="auto"/>
                    <w:ind w:left="0" w:right="0" w:firstLine="0"/>
                    <w:jc w:val="left"/>
                  </w:pPr>
                  <w:r w:rsidRPr="004E71CB">
                    <w:t xml:space="preserve">-4.715  </w:t>
                  </w:r>
                </w:p>
              </w:tc>
              <w:tc>
                <w:tcPr>
                  <w:tcW w:w="1205" w:type="dxa"/>
                  <w:tcBorders>
                    <w:top w:val="nil"/>
                    <w:left w:val="nil"/>
                    <w:bottom w:val="single" w:sz="4" w:space="0" w:color="000000"/>
                    <w:right w:val="nil"/>
                  </w:tcBorders>
                </w:tcPr>
                <w:p w:rsidR="00397DAB" w:rsidRPr="004E71CB" w:rsidRDefault="00397DAB" w:rsidP="00397DAB">
                  <w:pPr>
                    <w:keepLines w:val="0"/>
                    <w:spacing w:after="0" w:line="259" w:lineRule="auto"/>
                    <w:ind w:left="0" w:right="0" w:firstLine="0"/>
                    <w:jc w:val="left"/>
                  </w:pPr>
                  <w:r w:rsidRPr="004E71CB">
                    <w:t xml:space="preserve">2.43E-06   </w:t>
                  </w:r>
                </w:p>
              </w:tc>
            </w:tr>
          </w:tbl>
          <w:p w:rsidR="004E71CB" w:rsidRDefault="00397DAB" w:rsidP="006E7A3E">
            <w:pPr>
              <w:pStyle w:val="TableFigureCAPTION"/>
              <w:framePr w:wrap="around"/>
            </w:pPr>
            <w:r w:rsidRPr="00225FA0">
              <w:t xml:space="preserve">Table </w:t>
            </w:r>
            <w:r w:rsidR="00BE5672">
              <w:t>4</w:t>
            </w:r>
            <w:r w:rsidRPr="005B0371">
              <w:t>:</w:t>
            </w:r>
            <w:r>
              <w:t xml:space="preserve"> </w:t>
            </w:r>
            <w:r w:rsidRPr="006E7A3E">
              <w:rPr>
                <w:b w:val="0"/>
                <w:bCs/>
              </w:rPr>
              <w:t>Summary of the regression parameters when estimating a quadratic model at the range of 20 kHz to 28 kHz.</w:t>
            </w:r>
          </w:p>
        </w:tc>
      </w:tr>
    </w:tbl>
    <w:p w:rsidR="0058513F" w:rsidRDefault="007941DE">
      <w:r>
        <w:t xml:space="preserve">The relation between number of leaves and energy return is expected to ascend as more leaves would form orthogonal planes that return more energy. </w:t>
      </w:r>
      <w:r w:rsidR="0001011F">
        <w:t>Table.</w:t>
      </w:r>
      <w:r>
        <w:rPr>
          <w:rFonts w:ascii="Cambria Math" w:eastAsia="Cambria Math" w:hAnsi="Cambria Math" w:cs="Cambria Math"/>
        </w:rPr>
        <w:t>(4)</w:t>
      </w:r>
      <w:r>
        <w:t xml:space="preserve"> shows that the linear relation between those properties is descending but as can be seen in </w:t>
      </w:r>
      <w:r w:rsidR="0092003F">
        <w:t>Fig.(</w:t>
      </w:r>
      <w:r>
        <w:rPr>
          <w:rFonts w:ascii="Cambria Math" w:eastAsia="Cambria Math" w:hAnsi="Cambria Math" w:cs="Cambria Math"/>
        </w:rPr>
        <w:t>29)</w:t>
      </w:r>
      <w:r>
        <w:t xml:space="preserve"> the other parameters of the surface compensate for this behavior and at frequencies of </w:t>
      </w:r>
      <w:r w:rsidR="00D864E8">
        <w:rPr>
          <w:rFonts w:ascii="Cambria Math" w:eastAsia="Cambria Math" w:hAnsi="Cambria Math" w:cs="Cambria Math"/>
        </w:rPr>
        <w:t>20</w:t>
      </w:r>
      <w:r w:rsidR="00FC1F20">
        <w:rPr>
          <w:rFonts w:ascii="Cambria Math" w:eastAsia="Cambria Math" w:hAnsi="Cambria Math" w:cs="Cambria Math"/>
        </w:rPr>
        <w:t>[</w:t>
      </w:r>
      <w:r w:rsidR="00D864E8">
        <w:rPr>
          <w:rFonts w:ascii="Cambria Math" w:eastAsia="Cambria Math" w:hAnsi="Cambria Math" w:cs="Cambria Math"/>
        </w:rPr>
        <w:t>k</w:t>
      </w:r>
      <w:r>
        <w:rPr>
          <w:rFonts w:ascii="Cambria Math" w:eastAsia="Cambria Math" w:hAnsi="Cambria Math" w:cs="Cambria Math"/>
        </w:rPr>
        <w:t>𝐻𝑧</w:t>
      </w:r>
      <w:r w:rsidR="00FC1F20">
        <w:rPr>
          <w:rFonts w:ascii="Cambria Math" w:eastAsia="Cambria Math" w:hAnsi="Cambria Math" w:cs="Cambria Math"/>
        </w:rPr>
        <w:t>]</w:t>
      </w:r>
      <w:r>
        <w:t xml:space="preserve"> to </w:t>
      </w:r>
      <w:r w:rsidR="00D864E8">
        <w:rPr>
          <w:rFonts w:ascii="Cambria Math" w:eastAsia="Cambria Math" w:hAnsi="Cambria Math" w:cs="Cambria Math"/>
        </w:rPr>
        <w:t>28</w:t>
      </w:r>
      <w:r w:rsidR="00FC1F20">
        <w:rPr>
          <w:rFonts w:ascii="Cambria Math" w:eastAsia="Cambria Math" w:hAnsi="Cambria Math" w:cs="Cambria Math"/>
        </w:rPr>
        <w:t>[</w:t>
      </w:r>
      <w:r w:rsidR="00D864E8">
        <w:rPr>
          <w:rFonts w:ascii="Cambria Math" w:eastAsia="Cambria Math" w:hAnsi="Cambria Math" w:cs="Cambria Math"/>
        </w:rPr>
        <w:t>k</w:t>
      </w:r>
      <w:r>
        <w:rPr>
          <w:rFonts w:ascii="Cambria Math" w:eastAsia="Cambria Math" w:hAnsi="Cambria Math" w:cs="Cambria Math"/>
        </w:rPr>
        <w:t>𝐻𝑧</w:t>
      </w:r>
      <w:r w:rsidR="00FC1F20">
        <w:rPr>
          <w:rFonts w:ascii="Cambria Math" w:eastAsia="Cambria Math" w:hAnsi="Cambria Math" w:cs="Cambria Math"/>
        </w:rPr>
        <w:t>]</w:t>
      </w:r>
      <w:r>
        <w:t xml:space="preserve"> the relation is ascending as expected.</w:t>
      </w:r>
    </w:p>
    <w:tbl>
      <w:tblPr>
        <w:tblStyle w:val="TableGrid0"/>
        <w:tblpPr w:leftFromText="180" w:rightFromText="180" w:vertAnchor="text" w:horzAnchor="margin" w:tblpXSpec="center" w:tblpY="7102"/>
        <w:tblW w:w="0" w:type="auto"/>
        <w:tblInd w:w="0" w:type="dxa"/>
        <w:tblLook w:val="04A0" w:firstRow="1" w:lastRow="0" w:firstColumn="1" w:lastColumn="0" w:noHBand="0" w:noVBand="1"/>
      </w:tblPr>
      <w:tblGrid>
        <w:gridCol w:w="8505"/>
      </w:tblGrid>
      <w:tr w:rsidR="00580045" w:rsidTr="00FE5260">
        <w:trPr>
          <w:trHeight w:val="6367"/>
        </w:trPr>
        <w:tc>
          <w:tcPr>
            <w:tcW w:w="8505" w:type="dxa"/>
          </w:tcPr>
          <w:p w:rsidR="00580045" w:rsidRDefault="00580045" w:rsidP="00580045">
            <w:pPr>
              <w:keepNext/>
              <w:ind w:left="0" w:firstLine="0"/>
            </w:pPr>
            <w:r>
              <w:rPr>
                <w:noProof/>
              </w:rPr>
              <w:lastRenderedPageBreak/>
              <mc:AlternateContent>
                <mc:Choice Requires="wpg">
                  <w:drawing>
                    <wp:anchor distT="0" distB="0" distL="114300" distR="114300" simplePos="0" relativeHeight="251917312" behindDoc="0" locked="0" layoutInCell="1" allowOverlap="1" wp14:anchorId="727D24C7" wp14:editId="3166612C">
                      <wp:simplePos x="0" y="0"/>
                      <wp:positionH relativeFrom="column">
                        <wp:posOffset>219773</wp:posOffset>
                      </wp:positionH>
                      <wp:positionV relativeFrom="paragraph">
                        <wp:posOffset>133203</wp:posOffset>
                      </wp:positionV>
                      <wp:extent cx="5064369" cy="3898761"/>
                      <wp:effectExtent l="0" t="0" r="3175" b="6985"/>
                      <wp:wrapNone/>
                      <wp:docPr id="96841" name="Group 96841"/>
                      <wp:cNvGraphicFramePr/>
                      <a:graphic xmlns:a="http://schemas.openxmlformats.org/drawingml/2006/main">
                        <a:graphicData uri="http://schemas.microsoft.com/office/word/2010/wordprocessingGroup">
                          <wpg:wgp>
                            <wpg:cNvGrpSpPr/>
                            <wpg:grpSpPr>
                              <a:xfrm>
                                <a:off x="0" y="0"/>
                                <a:ext cx="5064369" cy="3898761"/>
                                <a:chOff x="0" y="60325"/>
                                <a:chExt cx="4601845" cy="3104942"/>
                              </a:xfrm>
                            </wpg:grpSpPr>
                            <pic:pic xmlns:pic="http://schemas.openxmlformats.org/drawingml/2006/picture">
                              <pic:nvPicPr>
                                <pic:cNvPr id="96857" name="Picture 96857"/>
                                <pic:cNvPicPr>
                                  <a:picLocks noChangeAspect="1"/>
                                </pic:cNvPicPr>
                              </pic:nvPicPr>
                              <pic:blipFill>
                                <a:blip r:embed="rId171" cstate="print">
                                  <a:extLst>
                                    <a:ext uri="{28A0092B-C50C-407E-A947-70E740481C1C}">
                                      <a14:useLocalDpi xmlns:a14="http://schemas.microsoft.com/office/drawing/2010/main" val="0"/>
                                    </a:ext>
                                  </a:extLst>
                                </a:blip>
                                <a:stretch>
                                  <a:fillRect/>
                                </a:stretch>
                              </pic:blipFill>
                              <pic:spPr>
                                <a:xfrm>
                                  <a:off x="257024" y="60325"/>
                                  <a:ext cx="3643846" cy="2584784"/>
                                </a:xfrm>
                                <a:prstGeom prst="rect">
                                  <a:avLst/>
                                </a:prstGeom>
                              </pic:spPr>
                            </pic:pic>
                            <wps:wsp>
                              <wps:cNvPr id="96861" name="Text Box 96861"/>
                              <wps:cNvSpPr txBox="1"/>
                              <wps:spPr>
                                <a:xfrm>
                                  <a:off x="0" y="2722853"/>
                                  <a:ext cx="4601845" cy="442414"/>
                                </a:xfrm>
                                <a:prstGeom prst="rect">
                                  <a:avLst/>
                                </a:prstGeom>
                                <a:solidFill>
                                  <a:prstClr val="white"/>
                                </a:solidFill>
                                <a:ln>
                                  <a:noFill/>
                                </a:ln>
                                <a:effectLst/>
                              </wps:spPr>
                              <wps:txbx>
                                <w:txbxContent>
                                  <w:p w:rsidR="00675B45" w:rsidRPr="00BB3A23" w:rsidRDefault="00675B45">
                                    <w:pPr>
                                      <w:pStyle w:val="FIGCAPTIOIN"/>
                                    </w:pPr>
                                    <w:bookmarkStart w:id="169" w:name="_Toc470387485"/>
                                    <w:r w:rsidRPr="00483438">
                                      <w:rPr>
                                        <w:b/>
                                        <w:bCs/>
                                      </w:rPr>
                                      <w:t>Figure</w:t>
                                    </w:r>
                                    <w:r>
                                      <w:rPr>
                                        <w:b/>
                                        <w:bCs/>
                                      </w:rPr>
                                      <w:t xml:space="preserve"> </w:t>
                                    </w:r>
                                    <w:r w:rsidRPr="00DC5193">
                                      <w:rPr>
                                        <w:b/>
                                        <w:bCs/>
                                      </w:rPr>
                                      <w:fldChar w:fldCharType="begin"/>
                                    </w:r>
                                    <w:r w:rsidRPr="00DC5193">
                                      <w:rPr>
                                        <w:b/>
                                        <w:bCs/>
                                      </w:rPr>
                                      <w:instrText xml:space="preserve"> SEQ Figure \* ARABIC </w:instrText>
                                    </w:r>
                                    <w:r w:rsidRPr="00DC5193">
                                      <w:rPr>
                                        <w:b/>
                                        <w:bCs/>
                                      </w:rPr>
                                      <w:fldChar w:fldCharType="separate"/>
                                    </w:r>
                                    <w:r>
                                      <w:rPr>
                                        <w:b/>
                                        <w:bCs/>
                                        <w:noProof/>
                                      </w:rPr>
                                      <w:t>30</w:t>
                                    </w:r>
                                    <w:r w:rsidRPr="00DC5193">
                                      <w:rPr>
                                        <w:b/>
                                        <w:bCs/>
                                      </w:rPr>
                                      <w:fldChar w:fldCharType="end"/>
                                    </w:r>
                                    <w:r w:rsidRPr="00225FA0">
                                      <w:t>:</w:t>
                                    </w:r>
                                    <w:r w:rsidRPr="00604EFF">
                                      <w:t xml:space="preserve"> Predicted against experimental number of leaves from 1.25[m]</w:t>
                                    </w:r>
                                    <w:bookmarkEnd w:id="169"/>
                                  </w:p>
                                  <w:p w:rsidR="00675B45" w:rsidRDefault="00675B45" w:rsidP="00580045">
                                    <w:pPr>
                                      <w:pStyle w:val="FIGCAPTIOIN"/>
                                    </w:pPr>
                                  </w:p>
                                  <w:p w:rsidR="00675B45" w:rsidRPr="00C36F06" w:rsidRDefault="00675B45" w:rsidP="0058004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7D24C7" id="Group 96841" o:spid="_x0000_s1324" style="position:absolute;left:0;text-align:left;margin-left:17.3pt;margin-top:10.5pt;width:398.75pt;height:307pt;z-index:251917312;mso-position-horizontal-relative:text;mso-position-vertical-relative:text;mso-width-relative:margin;mso-height-relative:margin" coordorigin=",603" coordsize="46018,310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unM77QMAAOMIAAAOAAAAZHJzL2Uyb0RvYy54bWykVm1vIjcQ/l6p/8Hy&#10;d7IvLLCgkBNHXnRSdIeaVPfZGC9r3a7t2iaQVv3vnbF34SCperp+yGY8nrFnnnlmzPWHQ9uQF2Gd&#10;1GpOs6uUEqG43ki1ndPfn+8HJSXOM7VhjVZiTl+Fox9ufv3lem9mIte1bjbCEjhEudnezGntvZkl&#10;ieO1aJm70kYo2Ky0bZmHpd0mG8v2cHrbJHmajpO9thtjNRfOgfY2btKbcH5VCe6/VJUTnjRzCrH5&#10;8LXhu8ZvcnPNZlvLTC15Fwb7iShaJhVcejzqlnlGdla+OaqV3GqnK3/FdZvoqpJchBwgmyy9yObB&#10;6p0JuWxn+605wgTQXuD008fyzy8rS+RmTqfjssgoUayFMoWbSVQBRHuznYHlgzVPZmU7xTauMOtD&#10;ZVv8D/mQQwD39QiuOHjCQTlKx8VwPKWEw96wnJaTcRbh5zXU6OQ3Tof5qN+567yLcZqVxajzztJi&#10;WuRok/SXJxjjMSQj+Qz+OsRAeoPYfzMLvPzOCtod0v7QGS2z33ZmAMU1zMu1bKR/DUSFMmJQ6mUl&#10;+crGxRn4o0kPPljgxQg/KCFJdETb6Mkws0fNvzmi9LJmaisWzgDTof8CJOfmCS7Prl030tzLpsGK&#10;odwlCF1xwap3MIqMvdV81wrlYwta0UCuWrlaGkeJnYl2LYBR9tMGCMWh/T1QylipfOgRYMSj83g7&#10;ciN0yV95uUjTaf5xsByly0GRTu4Gi2kxGUzSu0mRFmW2zJZ/o3dWzHZOQPqsuTWyCx20b4J/tyW6&#10;4RGbLTQteWFhNEQuQUCBU32IQC9ECGN13grPaxQrAO83ADz6HDcC0idwEXcH7YIeFw2SjyZpXlAC&#10;nfAd2xEN7JQhNEpZjCPX81FZTMrijOvAAOv8g9AtQQGQhmACtOwFkI1h9SaQzymSIMISWxoGrutr&#10;D6sfAxDH7Xuj6qlmRkAIeOwZraHJu5nyjPl91AfkdWz9zhhnCvEH2OoYjPp/QQ5mOICWT/K8HA0R&#10;lEgihO1sRBRFXmT/CzWouG7kpm8UhHPZ2EiXfS296EpyZtUojEhp9IpliBoRnqKuNqf0UPKH9SEM&#10;4CwP7Yu6td68AiZWQ20hY2f4vYT7H5nzK2bhgQIlPLr+C3yqRu/nVHcSJbW2f76nR3uoMexSsocH&#10;b07dHzuG8635pKD6+Dr2gu2FdS+oXbvU0ChQTYgmiOBgfdOLldXtVyDHAm+BLaY43DWnvheXPj67&#10;8JZzsVgEozgmH9WTgeGaBQYjzs+Hr8yajtseaPNZ9/xiswuKR9uI+mLndSUD/08oAv9xAVwPUnhJ&#10;Q493rz4+1d+vg9Xpt8n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MVaw7zg&#10;AAAACQEAAA8AAABkcnMvZG93bnJldi54bWxMj09Lw0AUxO+C32F5gje7+WNDiXkppainItgK4u01&#10;+5qEZndDdpuk3971ZI/DDDO/Kdaz7sTIg2utQYgXEQg2lVWtqRG+Dm9PKxDOk1HUWcMIV3awLu/v&#10;CsqVncwnj3tfi1BiXE4Ijfd9LqWrGtbkFrZnE7yTHTT5IIdaqoGmUK47mURRJjW1Jiw01PO24eq8&#10;v2iE94mmTRq/jrvzaXv9OSw/vncxIz4+zJsXEJ5n/x+GP/yADmVgOtqLUU50COlzFpIISRwuBX+V&#10;JjGII0KWLiOQZSFvH5S/AAAA//8DAFBLAwQKAAAAAAAAACEAqbib4M8rAQDPKwEAFAAAAGRycy9t&#10;ZWRpYS9pbWFnZTEucG5niVBORw0KGgoAAAANSUhEUgAAA4sAAALfCAYAAAG/fGegAAAAAXNSR0IA&#10;rs4c6QAAAARnQU1BAACxjwv8YQUAAAAJcEhZcwAAIdUAACHVAQSctJ0AAP+lSURBVHhe7J0H2PRE&#10;9fZfehekV+kgCLwgUpRqAVQE6b2KoCAigqAUEbCBiIAFu/4V1E+aUlRQQXpVOoL03nvv+507mfPs&#10;ZJLsbEk2k+T+Xdd9zWQ2m81OMjmZdmbSgEwpmoUKTgPzZROSMOiYcGB4IcNh6IsIeCGrZx7RSBcR&#10;8EJWy/+JRr6IgBeyOnABn4+jg7OOaBHRYqLVRbyQ1YCLuEscHY5TTQj+Imr7hUSGFvJoGwD83lRx&#10;tDh4Icd7IUv7LT5ax0epNwwv5HgovdTzQpbPWB7dvJDlMjb7ywtZDl8Qje0iAl7I4sEFfCOOjg9e&#10;yGLBRTwxjo4XXsjiwEUcqi+xCHghi2Gs9jALXsjRqfwiAl7I0RjLRXzEhL3ghRyesZbE6UwIfm1C&#10;nMBbcZQXckjGdhGnN6HLv0wIrhDhQl4VbZF+WEtU9kXE8RO/kfeD94iejqMskQNwr0ifZMHBC9kf&#10;uIA3xNHx87oJe8EL6QdPthXjaLjU/UKOw14VPixjEGCUD4mjPWnChSzrYpZ9kxQKS2Q2wVxElEgw&#10;kwnzoI1MU6uSqPBCJgnuIs5v5IMXMu4Enk9Uy5Ko8ELGF7DWFxG0/UK+JsJFXC/aqjFtvpC4gAfE&#10;0frT9AuZ99hE2oxx1EvW98eKewK6jVDjTb2Q65rQ/q+Ku92LTURZx6gUnMzFcTQC3Ve4kOiA/pLo&#10;e6KjRFuL9jRpiB8kOkz0WdF3RMeJ8NnxIqTvYLaxL4T4jiaOfbCt++NRhvi3Rfb+CD8jOkK0lwjn&#10;od9FCG1ntvcW6ff0u/j8G2ZbM/7zJu1TIt0f6ZjO9nURjrOfSH/nSBPfRqS/he/hO4hvKzpUpPsj&#10;PFb0ORG+i/PW39Fz/KbZ1v31HBHH57q/Hcf1mBgUsIQJbXSYnv5R0MQS+YpI/59NVlpjaMvLTm0v&#10;opZI+NHpRdMv5LSi2pfEfv5Aky/kpqJGPE5XNWEvmnoh8bLQT8d60MBvy0+NfDTxQqIUnhNHm8HD&#10;JuxF0y4kLuKCcbRdNOlCNsIeDktTLmSrLyJowoVs/EXE9Oep42gudbiQuFB5F6sVJbGfP1nnC9mK&#10;iwh2MmEvQr+QWV1Ny4pacxH7JeQLeZoIFwxzLpSrRUVeRByrljeFXUq3F4VeIu1MxvyLW+JoYdTy&#10;QuKEfxZHI34rqoONBDj398VRkkVdXnZ8vTiNpp9HRp0eraQHIV/IvIv4/0zYGmYzYS9CvZC9SiI+&#10;a11JncaEeYR4IX0XCZ/3c5O2ipAu5DtFg5Q0dJzDyX6j0dEBdZlW9yPRoI9L7D/odxpLCBfyVdGz&#10;cXQgWnMhbWdJeVR9IXEhMLCXZDCrSO/WkIdD4vxwrqQPQu2PbMUjcZxUcSF5EQdAR5L57OS4LyQv&#10;YgEgE+Fs8BrRdUgQxnkheRGHxM24D4j+Gkcj4CkSF7KfgcyjgKeCngvCNeIoyQFTHyemP2bd/StY&#10;4eQ4WnqJ/LjIPhfEH42jpB9+b+SjzAuJke61n39RF8q6kG+LLomjZByUcSHx+FwqjpJx0c+FxIXJ&#10;srlZ9LsfKZgiLyQvYoUU9Wgt4yK6b7ykB0VcyLIyG8flheyTUS7kFKKyM/p3JiQehr2QcCHK0hIQ&#10;w1zIM0XBrn/RVga9kLiAw7TWdEh/mPwamEEuJH4EvmsGxpwj6QOTZX2jX+jnQmLfoe8UYM5xaK67&#10;7joTaz4mywZCvUPeIcLk0ZVFK4kWFi1p0hDXC4k0fI798BlmR6EnZVGzjX0hxJGGOPZZ1pzjUBx+&#10;+OHR77cF/FejvtAdfSVy4ANnYc5xaEY5xEILLWRiSR5//PHONNNME8UvvPDCkX4jDxxTj/v6669H&#10;4TPPPBOlHXHEEdG2i3w2FL0upB5UT2hozDnqcXqqaNwLec4550QhfuuNN95I/fbLL7/c2WmnnaLt&#10;G264IUoblkMOOaSz6KKLRnEc7x3veMdEHEw55ZRRaCOfDUXehbQPCAfuI2HOsRKySuRzzz0XhTPN&#10;NFNn6623juKKfSFHBSV+5plnjuIIl1122c69994b/a6CknrXXXeZreIuJMb0uAe71IRDY86xUEo6&#10;bIqbb77ZxPpDz+vBBx+MwkGJMmwI7At5oCjrQNHJxdHhMOc4MngUzjjjjJ3TTjstOqcnnnjCfFIe&#10;eiEfeeSRzqGHHhrFbVZeeeXO3XffbbbiC3nppZdWdiEx/+LNOJoCBz8jjg6HOcfak3Uhi8Zk2cDg&#10;QuLLcNZeGpMnT16R6k8mywYGF3KGOErqzCxUkCI1AGuBuMC8YS0QUhNcp0+4gHPHUVIXPmpCMPTb&#10;KakWvYi8gDXmPaKBL+CVJiRhMHQJZNFNgn7RKvIEv/n+OEpGBZkJ9ePdpAiwvK/eNGuZkBQAenLG&#10;AWZ/26WeJbFmYEThFXF0gg+ZkNQAlL514miCtU1IAgcXENMkskAVgwSObf+y4EUMHN8FBBuYkARI&#10;PxcQ2G2nJCD6vYCAVYzAeIdokAsIaBMD4leiQS8gYEkMhFdEL8TRgenb9donTEiKB6Vvnzg6FJi4&#10;5OXvonPjaIKvmvAoE5LBwQWcKo4OTV+P061NqPR6bh9rQuJnGPuXRV9VDIzszprGrZNmRp4800KK&#10;uoAAblG93G5CUgxFXkDQVxXjOBOS0Sn6AoK+64l5LehNYXZRGRlsU9bx2exmQAaXlcmfEpV5g/Ai&#10;GrDGSBkZ/YSozAsIVjMhKQFcvN/E0VKBpxJSAriA45rq563sLyCC4z2I+MHFK/vx6bK6CXNp9Qrd&#10;A1LFBQS0iQVS1UX8sAlJH8xrwiyquHhKX1UMLuAck1fS+r2AGB+Kjt+iWd6EPXFPHs728MKjaf3+&#10;iTryuAkB/qd9168iGuS/Y98y8mro4RlZbjYeEaHvEXPFdxF9yQhdWXYcn0PYtuPfER0k0v0RQui3&#10;xPbnRLqvfncP0TZmW/fX+AEi3f9bJr6fCP2fR4qwzxdMGuJfE2H+Ozpose8PRZrx7nndJkI64viv&#10;7nnhuIgfLsI+kB5rf9G3RfuKsK9+V+P6O/hvGod2FOFzzQ/E4XbmGNFhoh1Euj/Cz4hwTTLBAl7o&#10;mroz2mp2Lwcy3QVpcB8aCmx2GxBcwNBe6TlQagCySmUI9DXGBrbq0DjaWkK9gKCv0W5wvvdUHG0l&#10;IV9A4H2cYvnak0zYRkK/gKCvKgbeQrFCaduowwUEfLHJAC616nIBAasYDj8X1ekCAs5PtHhR9Fgc&#10;rRV92UQ0If0njtaaPD/lAOlfiaO1o6+LiD9Yt0dMFng5y/ofSJs5jtaSvrxnTBbtFEcbRxNuTniX&#10;agVZT5OiLyCOV8W8lKGqGOeI6nYHuxexjPPHMatYBLSvttOmUbcb0EffJbEJo97GsXB1FfRVEvHH&#10;6/7ntxI18QKCvqsYy8XRWvI/UZ6tWtOEdWZdE/ZkcVFd72Kc99lxNAU+a0LpbHTbKS7QUnE0k4dE&#10;TbiIje3FGPTi1PliDj1kMWQGvSAXifCd56Kt+oHxr41i2BJV55LY11wMeJgfl5f5UajzhRgFrwsU&#10;ZIwqZNp6AUHfLzYbmjA05hS1+QKCvqoY7zJhaPxF1PYLCPouiUubMBRw8e6Jo61npCrGHCYc94KL&#10;uIAcHNQFnfZekGn9PrYw/axM9DwGOaem47WJyKi342gKzN8DJ5qwbOyLxovYxXsRfy8604RVwguW&#10;T1+P06rhBexN8G2nvIB+xtqLgQHI/V4U+MXmBeyP9U04FnBR+rkwcH7AC9g/wfUnwt/483G0UHBT&#10;oIWnifS9LsY4QEaXNa2836dAHQnGLRgyGI5jy+JfJmwiQXQKN7WEjIvKqxi8gKNT6YvNUBewQ/oC&#10;WRXnWHkM/QPmHIkHk1190+8Xviwa+Q4x51g77r33XhMbDya7BgbeDn8rep9oMdGyRgubUC8gPoeQ&#10;ZsfhVR5GWvdHCMGfJ7bRMf0+c461Yu+99+7MNddcZms8SF4tKdpW1Bf9XHX4wkGX1tB3iGLOsVJm&#10;mmmmzo9+9KPOVVddZVL8FHkR77//fhPr8sYbb3SWXHJJszV8ScwDB9SJqYVcxL322kuP1VPgoosu&#10;6kyePDnavummm6K0UdFja3j++edH4bjBf3NZe+21o1DOrTBwMBRrBX7iRiI6wwGwL2JR/O53v+vM&#10;PffcUfyKK66IQqXI3+kXlELw9ttvRyGIMqsAsg40csuJOcehwQtG3mEWXXRRE+t0lllmGROrJ3Fu&#10;jUbWQaLMi6PDY85xaPLeEv/+9793Pvaxj3Wmm2666DzHcRHnnXfezl133RXZuNtuuy1Ku/DCCzu7&#10;775752c/+1m0PexfjjJrBPIOML2o8ovYFkx2DcXIF8mH2LcVqa4WWGCBzbPSJauGuhalX0CSCbzy&#10;VwJabwhpE1j6ol/wQIRyl8QokiILY9XDYhWeRxKeR5KDRSfE0Vy0EH4s2hoTtIykbeQtjQOfbVoI&#10;K4GFkbQNdzzNrqJKC6HCwkjahk5HvE+EAvhGtFUidkmHw6ZL4+ikS0TPxtEIFkbSNrRsnBZtlQy8&#10;jJ4sQonP6w7WNUFRGLczQmUVw6NWF+G9Gr4SMVgdaRiChXAZK26nY94s4hh2he+/24SrivA54pAb&#10;x/7YZwkRjqHH1OO6ceyH72gajoPhXBpHaMexErPGcU46nMw+ZlYc+yL+XhGOgf+N42h+II5jaRyC&#10;d1rdB45O4ZtYj4tzxHA0xLGfpiPEbyCO4+H72A/fRRyfI380jlD3QX5hP3wX10qPqce14/gcceyP&#10;MR84HxwH54LXNj2+/gb2w29oOr6L88T/yjq+e19gP/wf9Otovuix7DjuM8T1fPT/4Hj4HHFcC43r&#10;tdbfwm/gnkBcj6n3IOJ2PmohxELI+L7eR/p9xPW4dhy/r2UEGgh1+ashVjVWU4x5bPayMLSM7UVv&#10;ThXGqjYNHRUBKcG69GZhbC+zi+zC2CS+Jcr7X8G6/2ZhJE1CC+Ar0VY2LIyElIgWQnTo+0A9MkhY&#10;GEmd0UI4iPN8NMoECQsjqRtoGdZCOAzBeQdTWBhJXThXNEohVPpahK8KWBhJ6LwuQgG8P9oaHVpG&#10;QgZEreCW0VZxrG3C4GBhJKGhhbCsle+DXcCHhZGEAKyfFsKywTC4IGFhJFWCznkUQAzTHBcYcxsk&#10;LIykCtRF6N+irfFSWAMORqADNeejrhTOwkjGib6KzhdtVUOhw+EwpcPHLCb8fyZ0OcuELIykbGx3&#10;FlMgoWLWNOHIzGtCgHlz08bRBChoqg8hQZjHhPp9fTqwMJKyOEKkhTAkgl2zloWRFM0LohALoZLn&#10;kGokijD7LIykKLQAHh1thQtH4JDGooWwrE76oim0MOqfh0ZdiJaFsTrs6wjVCfioqeN5g8IL40wm&#10;HBUWxurQmxlCv1sduFhUp/PNotCuDS2ERSwzzsJI+gEjZHDfPRxt1RvtYSgEuNpDF4UWylFgYSS9&#10;wD0GbRJtNYORh8PB5Rz8d7oaFRZGkoUWwqx+7LrDsakkWLTg2WoyHzbh0MwlmiOOFgoLI2lTQQSF&#10;NeB819KvkTAiLIztRQtfFTMnqqTQro0LRcjEtaKt0WBhrDdaoKAdkNAHuv8C0Vb7KKzO6K4TgIad&#10;UWBhrDd2YYTymFXk22dY7N//DRICp5LhcMicneNoik+bkIWxHtg3/B+QYLGoCbP4vEi/Vxb2uV2H&#10;hMApZaC4D2TOiXE0xa9MyMJYD+wbHvKBNTmx38vRFrEpbAoV1gkY5KL4YGFsFnpf/CLaIlkUNrkY&#10;PGDCIlrBWBibgRbC2aIt0otSVqE6RcT5jO0FwyK1EJL+4XxGUhh/FbEQDk9hXRvuUs/s2mgPuubE&#10;7dEWGRaOTSVDo1Zw22iLjEph7v2LGHVjw8IYJmgL0EI4FRJIYRTWgIMpLQ+J7jEaFRbGsFhDpIWQ&#10;lENhDTjvFcEV3hNGo8LCGAa3iVAA6+zOoi4U4SGjFFgYi+FA0VuiQV8p1QpeFW2RcVBa18ao9QkW&#10;xtHRAqXqp6FF9+1nqQZSLPQo3nC0cD0dbWUzo0j3I9WBIaWFgAp+ka1rLIzDowXLV7gOFoVaCHVR&#10;miLaH+pCoSsX64XNu7g7ivDZetFWHMeilEAXp1RYGIfjUJFeA+gykcujInz2UrQVJvZ/gNpAKWNT&#10;fdwngtPZLLTBAIXxDhEK6UWiz4gOFx0m2kqEpzrSNjIhCrrG7XTMm0P8iyJ8H/shPESEz79mthFH&#10;qHHsj302F+1t0nAcPa4bx377Wmk4zi5WHKEd/6wV3170FdEnRXnH1zhmzSO+v2hPEeaF4jiaH4jj&#10;WD8ycWh3E+qNfYFIj7uraDcTx36ajhB5gDgagfD9T4kOMHF8jvzRuOYj9kF+4Tv47tYiPaYe147j&#10;c8RxXCzZjfPBcXDtca5oxcV+ENK/JML56u9uLNpPBJeNWcdH/mh8DxHyGPmzj0iPo8ey4181cVxD&#10;hPhdHGcnkf4GrpvGcd4aR4j7F/cE4npM3B8at/NR4weJ8H29jzYT4XPE9bh2HPcC8uguE0Z+UjGL&#10;2tZpoizwBd0H3CSKDmLCG+JoBC1jcSBvIXvZPhIehQ2Hm9+EChoFRoGFcTQWFGkhJPWAszYaxjki&#10;FsJ6Ulid0R2bigVwRoGFcTDeEKEA6gTvftBCCz2CBFIphVvG6Uw4KiyM/aGF6RPR1mDYhREi1VKY&#10;Q6prRKdaGhUWxt5oASrq4UeqZx0TFoI+XdF4MCosjGlWEpVpxezpUdDiIjI+Cn1NRd8h+puKuFlY&#10;GLtcLdICUiawsvo7EPrvyPgYuWtDHU9hARx0vKpGhYWxWyhQBSDNpxInxv3Q5sKohTDY+W2kFArr&#10;2niXCYuibYWRMydIoWNTMR8LN9Px0dZotKUwYvwnCyEBhQ2Hm0aEAbhF0fTCiBkTKIA6a4WQQl01&#10;vilyp0L1wh2lM4MJQVMLI2YhIH/yFv4h7eUDJhwLc4v0B/9kQpd/mLBphVFfRecR4S3iUhMnRPmg&#10;CUdmahP60MKIggn2MiHmlwFd068JhRF5ooVQwfw6TXM/I+2m0E7/2U1YBHUujFhjsldBY0EkWcB1&#10;TZDUsTBqAXsy2iJkMFgYC0ALIVwvEDIsjXfVuJRoiThaKPCEp4WQkCJo9CpUWliKLDQ6sKGo4xGi&#10;qNfE4CiiMNotl08hYQSuFeE46EslpAwqcdXYD6HUGbFOBQohfI3WAX34qEh9oEOqHPRmDjaDcrAL&#10;IkTqQ6PrjIPCRhlSJbSMAjxgsxCSqlnbhMExjsL4jAgF8OVoi5BqWdWEwVFmYVQr+PNoawx0CCkY&#10;c2uNhTIKoxbCd0ZbY8TkHyGFYW6tUoF3OVBEYdTCp6oMk3+EFIa5tUrlKBOOWhjh+oOF0VDVKXzx&#10;i180sSTveMc7OqeffrrZ6nTmn3/+zqqrrmq2Yo4//vjOj370oyh+2mmndeaee+4o3i9zzTWXiY2f&#10;1157rbPKKqt03nzzTZOS5KMf/aiJxdfmmmuuMVvxNjTbbLOZlDhtySWXNFsxkjY2hi2MuuYERspM&#10;/DGjyjD5F7HXXnu55zW0lJNPPrlz0UUXRWnPPPNMFP7gBz8wn5ZfGKeeeuqElIUWWsjEutjncv31&#10;1ye2Nf7JT36yc+yxx0ZxcNlll0Whve8BBxzQefnllyfSEF566aVRHKCAV8WWW24ZhYssskgUKjjH&#10;6667zmx1eeyxx0wsBvmi4Dv2/1YkbWwMWhj1pD8XbcW8Kpr4M0ioCpN/pYLCCCZPnhyFY/rZnvgK&#10;I7AL7y677NK56qqrJiyKu+8KK6wQhZtuumkUojCCnXbaKQpD+M9ArTzeAGymmWaaKLz66qujUNHC&#10;q9x///0m1mXppZc2sRj5r2Oj38IYXQCROlMOEpN/lbL11lt3rrjiis6FF15oUtLoqbpP6iyWWWYZ&#10;E+uPV155xcTGx4c+9KHoPx9yyCEmxQ/eLPrl7bffNrGYd77znSaW5PLLLzex4ojvrPHQqzDCdYcW&#10;wl6oB7Z+9i0Vk3+Vcu+993a++c1vRq+0b7zxRpT2mc98pnP00Ud3fv7zn0fbeqpPPPFEtA/qPR/7&#10;2MeitA033LBz8MEHd84666xoe9DCWAU333xz58QTT+ysu+660fb2228fhfvuu2/nhRdeiOKwxqjb&#10;3nXXXdG2WiV8V/8j8g75tNhii3V23333KA35qPn1j3/8I4o/+OCD0fY4wH01LrIKI5w44SQweLsf&#10;ogyyVBkm/yplqaWW6my33XZR/IMf/ODEqxHSAW685ZZbrnPbbbd13vve93ZOOOGEzu2339556aWX&#10;os/BBhtsEIXYVxtXQgb/beedd47O933ve99E2m677db56le/Gm2/+uqr0VvDiiuu2Pn617/eWXPN&#10;NTunnHJK5/3vf3+0L/Jg5ZVX7px55pmds88+O0rDd5BX3/ve96Jj4BVytdVW66y99tqdc845J0or&#10;G3NrjQW7MKp7w39HWzXE5B8hhWFurbGAwqgW7UNIGIFQRsPzPJLwPJL8QATPFMGxpegJimqRns1I&#10;61fPiUpjFoqi+tLMolqwrwmrZk8TVo06ja6aUK5LHZlSpFU48H8mDJ4vmLBqdjNh1YRyHupBngwG&#10;plnZBRHUpjCea8Kq2UKECnrVnCOaI45WyvaiX8TRyvm9CavGdx7HityCCGpTGFc0YdWU4bt1GEI5&#10;j2Ad9gbKbSIUwqw+9toUxpVNWDWhNFmHch7vNSHxo9bwxWgrTW0K46h9lEURys0XynkUtvxZw1FX&#10;obCMedSmMK5iwqp5twmrJpTzeJ8JST5qEQ+KtvKhZRwQWsYktIy90YLYj/tGFsYBYWFMwsKYjduH&#10;2A+1KYyhvJa9y4RVE8p5LG1C0gVzcgctiGCowmj/EJq27UVkkF7GU5t1xiSsM4bJQqJhCiIYqjBi&#10;8LeiP/qYEXjdhEVCy5iEljE8viQatiCCoQrj/0Q3xtGJ+Yr2SexvQrCdpeVFS4oWE60kWk6EQra6&#10;CJYPnyMOufFNRauJ8H18dwURjoNj4HPEEWoc+2GggKbjOMuI8Dt6TBxP4zge4jie7re4COenx4TW&#10;t+JIR+c74ngbQKj/BxZDfxd9pBrHuWtcv6/76jGXteI4nsZxXojjeJ8UYT8cB/8DnyOux9U4phUh&#10;H/Ab+K6dXziexvU3EOJ/4/8g1GPhe0jT42v6RiJ8hjjOB/8H54fjoC8UdUr3+BrH54jj3PCGhXPF&#10;cfQ3EGLYmMZxXN1Hf0PzU49px+18xP74P3r99ZwhfG7HdR/kD+4L+9rq8fEQ0jh0gQj3P+bs4v/g&#10;/tPj4hgaR2jHcY5aPi4SbSUaCoxLVP+odmE8xIRFggwKAVyQEAjlPHDj5aH3BLQjEhrKKyL8R4Sj&#10;MJRlPFmk4zNxEvOK4GL/h6L5TVrR4CkVAnxNTdLroaAFUdVE1JVo3qiaQahNa2ooy2xxVnsSvG7l&#10;0fTCqP/rxGhrdGpTGNnPmCSU8+jVz2gXRNRrm4T+L9Tdi6I2hZF1xiR1qDOCUCx4kWhBnDHaKg5a&#10;xgGhZUzSphE4w3bm90ttCuNaJqwaNFOHQCjnsaYJm85sojILIqhNYQxlEiv6qkIglPMI5aFQJtuK&#10;yi6IoDaFka2pSerQmtoEfilCIURnftnUpjCG0s+4sAmrJpTzCKUhqQweFaEgljG8M4vaFMZQLjo7&#10;/ZM0dWyqrg9a9qupTW0KI7s2ktSla6OOaCGEB75xQss4ILSMSZpmGbUgVuEkujaFEWs5hgBG+4dA&#10;KOcRSsNaEWhBxJzEKqhNYQylcxlTdkIglPNY14R1RwtilbDOOCCsMyape51xelEIBRHUpjByOFwS&#10;DocbnY+IQimIgHXGAWGnf5K61hkPE4VUEAFfUweEr6lJ6viaep0IhdB2pBYCbMAZEDbgJKlbA466&#10;yAjJIiq1KYzsZ0zCfsbB0UJ4VbQVHrUpjKHMDoAnsBAI5Tzg4awOaEH8erQVJqwzDgjrjEnqUGfU&#10;grhGtBUufE0dEL6mJgn9NVUL4jTRVtjUpjCG4tAolKlcoZwHnAyHyNQiLYh1ga+pA8LX1CQhvqai&#10;Hlu3gghShfE1E2Jm89NxNAjodiMJ3W5ks7uojgURpArjPKJ/xFHvSqvjhMPhknA4XJqzRSiE43CR&#10;UQapwoiK7r5xdNLfTZiFPnnwx/GU/qboGBEaFsp4KvE1NQlfU5M8K6qrRVQy64yYWPntOJoJXBLg&#10;zwPdz86IMvpyQnF8hFWDQiCU8wihYU3Xu7gr2qovqcKIP3V5HM18yrzDhFoYfUvCKVnHGgS+pibh&#10;a2qM3nc/jbbqiZaN20WJBXQWEPUqjFju7SwRPGZtLNJ9nhLpYqnaCFQkocxSWNSEVRPKeVRpobUg&#10;Ym3DJpCyjLOI9E9Oi4Qc1DJ+WKQFEiBexnSnUPqzWGdMUlVdXu/ROaKtZpBZZwwRrDwbAlhtNwRC&#10;OY8qXpe1IGLtiyaRKoxYiXizOBoUoVgCDodLMs7hcKhCaUFsIrmWcSZRSP2M7NpI0rauDW2faGpB&#10;BKnCuJMIf/jAaCscaBmTtMkyYnn6phdEkCqMp5owNGgZk7TFMqKFHoWwrqNqBqFnA86hJgwB9jMm&#10;6ec81MXEFdFWOZTZz6jn/3i01XxShfEtkb4SQKFAy5jEdx4/FtnXsawRTGVZRj1vjDdtC6nCOJcI&#10;c8HAf00YArSMSXzn8ZLILoznisqgDMuo56yju9pCqjDeKUIGa4aEAgtjEt95zCzSa1jmdSy6MOr5&#10;huLjZ5z0rDOGBDv9k/RzHi+LcGMfEG2VQ5EPJy2IdXCRUQapwohhbjo29QQThsBaJqyaUCbThnIe&#10;a5pwFNCnrQWxzaQK4/yiXgPFqyIUl4B01Zhk1KXp0LDEghiTKowPiq4UoaP1eiQEAjv9kzSh0/9g&#10;EQtil9rUGdm1kaTunf73ilgQk0wURtRBXOnragjQMiaps2WEozMUQjQwkS4ThfFREeqLtv4gCgW2&#10;piap0xSqDUQofL8XqYuMUNe7qJLavKayNTVJKOfRT2uqvo6qQmqlD4mJwhj6RE1axiR1sYx4aLiF&#10;kWQzURhDzySOwEkSynn0MwLHLohwukSymSiMR5rwOBOC75swBPiamqQOr6l427ILIkTySdQZPy/6&#10;t+i7RvCPGgrs2kgSetcGHFuzAA5GbRpw+JqaZJzn8U4TZpH1mqreIlgQByOzMIaYkexnTDKO85hO&#10;pPdC3v3g9jNiIjP2bcPM/KJJFUY70681YQiE4s5+ERNWzTjOwy6IUFaLtr1O5CMi7IcJ6kWCuZlt&#10;GCCQKoxwh6f8PxOGAOuMScZxHm5hxOwKF60zvirCPvdFW8URqueJMkgVxk+K9I/ntWDaGXOSyM4k&#10;xMsYucPX1CRFn8exInf4IzzK67W2r7ENXlP1c4ywKRr796EmM3IDDtbcAHiN0EU7Eot3FAQ7/ZMU&#10;eR5Xi3rd8L0GhOh3ynJ8jbpnr3NrEkMXRs0Y3ypUqEeoviTaWbS16Kui/UR7iI4XHSXC54hDbhwO&#10;ltDdgu/ju5i9juNgLUl8jjhCjWM/LNKj6TiOLnWnx4Q10Dj+B+I4J+yH88GCKjg/PSZ0tBVH+o4m&#10;Dk/sCD8rwnGwXqX+7jes+GFWHOEOIt1Xj7m3Ff+MFcd5IY4l934jwn44zvdE+BxxPa7GvyBCPnxL&#10;tI0I/w+f4zg4HuJ67VRoDT1CtK1Ij4V8Rpoe3/4e/jvSPyfCd9FnjePvItLf0v9gxz9l4vj/mE61&#10;j0jPG58j/I5IfwdvXOh+QzryFN/V/NRj4t7TuJ2PyLPtRbiu+D7ywf0tjes9gvzBfXa4CMex74VP&#10;W3H9DYTIM3wf958eF8fQOEI7jjzT8gGDNvSydjg5rVdqhgG8uhbNqJNYi6KJq1DptbOvoQ/dN5Q3&#10;liaQsozXmRDMZkKXF0T3x9HoNeJk0Uaij5t4vxd0ENjPmKTo89DCdVO0lQ/6HHVfUIZ3uLaSKoya&#10;0XaGhwBXLk5SxXmsJ3LvixBWLm4KqcJoPxnXN2EIsGsjybjPAy2lKIRuZ37Z7v3bRGYDDpq4PxFH&#10;g4GvqUnGeR7wpZv3psTX1OJIFcbzRSF6h5tswqrBAOgQGNd5PC/CfYAwi1BmjzSBVGFEQ0yIhZGv&#10;qUnGOQLnH9FWNnxNLY7M19TnRGV03I9CKGv622Mxq6Ts89CCiP7FXoTykGwCmYUxRDgcLkmZ56EF&#10;cd5oqzfjWCy1LaQKI7x3oQkbFXOMMggFvqYmKes8tCC+I9ryw9fU4kgVRtvtBlzshQItY5Kiz2N6&#10;kRbEQaBlLI6JwvjTDA16YcqEhTFJkeexkmiYgghYGItjojCG7lQ2lP4s3LghUNR5YBAzCuGwM/PX&#10;NSEZndRrKi7yw0aoP4YC64xJijiPa0TDWkSFdcbiSBVGezgcpoSEAkfgJBn1PJ4QoRCO+sDlCJzi&#10;SBVGzLpQMB8tFFgYk4xyHmoN7Rk6w8LCWBypwoiLdI/Ra0gIBL6mJhn2PLQgYv3NIuBranGkCuM5&#10;JgwNNuAkGeY8tCC+J9oqBjbgFEeqMKIuocKFC4VQCsGSJqyaQc9DC+Lc0VZxrGhCMjqpwniDCcGm&#10;JgwB9jMm6fc8phZpQZwSCQXDfsbiSBVGmz+ZMATaXmdEYYIDI6Wf84CfHC2IZcE6Y3GkCiO8N8Oj&#10;mCoU2mwZtUDZBct3Hh8V2fuXBS1jcfS0jPCnGQpt9g5nF0QtXL3O40yRvW+ZFNkY1HZShdG+6HDZ&#10;HgrvN2HVVHHz2dcEAnnngS4pe7+yCcVRWBNIFcY5TBgaobjdWMKE4+RvIreAZZ2H7nN3tDUe6Haj&#10;OFKFEa1v8AoNqW/UEFjHhFUzzqZ8XIs83PPQgohX1HGytgnJ6GS+pipwnR4Kbev0xxhhLWCPI8HB&#10;Pg/db+Noa7z4Ov0xiotrNfZHqjDeYkIQ0uTitnVtaAFTueh56OeLRVvjp1fXxqOiXv+BJOnZgJOX&#10;gfZnvxTZ+yGORVmKpm0DxTWPVS54OOlnZXTm90uvNxb7/CHSm1RhnNGE/aJLwmH9DQiU4VmubX5T&#10;MZ9Ub2I3P+cRhXKD92rAeUqk5xnCuYZOqjD2yx9N6FsS7g7R/0T4DMubbSmCb1a4ANxdhGW6sOQW&#10;lgTD54hDbhzLbB0q2kKE7+4pwnF2E+FzxBFqHL+DJcY0HcfBMl0HmTjSUCfWOJb/QhznhMYrnA+G&#10;A+L89JgQvq9xpG9u4l8Uoc6GJeJwnANF+rt2HOeucYRY11A/12PuauJYxgznouk4fyxzpnmN/XAc&#10;/A89ph5X48gf5MNXRFgIF/9PfwvH07j+BkLsh2uIUI+F4yBNj6/pWA4Ox0QcU+5wfTBSCHmxlUjP&#10;9Xci97ewRB3i+P9Y6g2/gePobyDEcnYax35YRk7j+K7mpx4TK6NpXPMRcXg0wPXEdcX39ZwhPb7G&#10;9R5B3mOJPywfh+PY9wKWftO4/gZC5BnyGvefHhf3qsYR2nHkGfIHZQT164ENGdb605a+M0yomQ60&#10;oBYJp1DF0540n0MZkcThcMUxYRlRz3Olr6Au+jlmAKCl7FQRngR48pwm0kJZJG0eDgeuF9kPvFAG&#10;rHM4XHFMFEZ1SIURHMqvTBgCbV5rAw9FFEK7iyOUNT/Y6V8cqTqjPeysDAs3LG19TVVrCOdRNnxN&#10;bR6pwjiVSG+AtZAQCG18TUUVANcBDQIufE1tHkO3po6btvYz5o34CcUxFh1SFUeqMGIdPl0SLqSS&#10;uoYJq2Z5E5bFFCItiNMhIQf7PDA+9BdxdOx8wIRkdFLlbT4R12fMp8zX5VlEWhB96HnYk4iruF6s&#10;MxZHqjDeK7pSdIEJQ6Hpr6mYujZIgdLzsAsiNO7XRr6mFkdt6owrm7BqljJhkWAUiRamftHzgJsU&#10;uzDOJBonodRdm0CqMNpLwmGITig09TX1n6JBCyKwz0O//1a0NV74mlocqcJ4uwgjaiCMMwyFUBoK&#10;ivTF86wIhUgH2A9CKD6BQnGH0gRq85ratH5GtWZ3RluD4zsPLGhjL2JUFuxnLI5UYbRnZZcx4HtY&#10;mvSaqp35v4+2hqPXeWhBV5UJX1OLI1UY5zIhKPtCDkJT3PtrAVkv2hqeXuehv6EqE7r3L45UYYQ1&#10;/LToGdEfkBAITXhN1cIxW7Q1Gr3Owy6IUJnwNbU4alNnDGWc7DCzFKYVFV0wep3HIiL9vbJnd6xp&#10;QjI6E4URs6zBJpYwACAU6trPOMiomkEoo79zGNjPWBwThXEGE8JvCcZEQpjRHwqrmrBqljFhP2Cy&#10;dRkFEQxyHmUSSsNaE+j5mhrK0xfUbTgc6ttlFUQQikXicLjimCiMeuO4CoU6dW3cJULelblWSSgN&#10;WuzaKI6JwogWVGC/Dt5mwhCoi2V8Q4SCCFeLZULL2DxSr6m2NQzJMtahMCK/oIujrXJhYWwemXVG&#10;valCIvR+Rs2zHaKt8ilqWN6osJ+xODILI1oB4Qw2JEKuM2pBHKfHNtYZm0fma2qIM/1DtIy2iww4&#10;8hontIzNI1UYQ3W7EVphxJokWhCrgIWxeaQK44IibRGcFQk52K+N9tCssl4nQ+r0x9LZVRZEwE7/&#10;5pEqjJeYsBdHivRG1PAKkfrMKWNxzFAm0+oSeFUWRLCoCavmPSYko5MqjGebEGD9jDz0ZvStQlUU&#10;IQxIxus7/qO6t/i+URWU7TKyX0JxodkEMhtwbOWhn/VbGEfte6u6n1EdP6mLDP2/9v8eJ+xnbA5a&#10;Nv4tOi+Oxi2C/c610xtQw/tF6sCqDMdIVdZNtMBhRJI2JGmaatywa6N5TFhGFMJBbixtccVcPY0D&#10;xHXtxiKpyjJqnmCxTaAWSdNV44aWsXlMFEa74UZdQsxpwhBYzYTjRAua/dvaiml3bZyEhDETSmtq&#10;KK3cTWCiMGLJMThIslXFEz+PcbemakGbOdrqEkorJltTm8dEYbRfNRW7ZbVqxvUEnkakBTGLUCwS&#10;+xmbR6o1NVTG0WCxsKhXQQShjHzhCJzmUZvCWPbrEBpofAUR8DU1ybImJKNTm8JY5uvQn0X9FEQQ&#10;SpcCuzaaR20K4/YmLJrHRSiEr0RbfviamoSvqcVRi8KoVgvqNXh9UPSYD0Vb/RGKZ/NQzmNdE5LR&#10;Cb4wfkxkF0aoCPRYP4i2+icUd/ahnAeWMCfFEHxhxOuYXRAxvWtU9FgbRluDwTpjEtYZi6N2r6mj&#10;osdZINoanFCGoXE4XPOoTQPOqJ3+GARfRIEeV2e7nmve+bLTv3nUpjCOctHR6FNEQQTjeD3cT2QX&#10;xkdFLnxNbR61KYzDNhRsJiqqIILJJiwTrHFiF0asf+IyjvPoh1BWB2sCtSmMw1iCn4qKLIhgXP17&#10;dmHMgv2MzaM2hXHQfjVd76Loic6jrlzcL1gF7GbRlNFWmnGdhw+uXFwcjawzqkXB6stFw66NJKwz&#10;FkfjXlNhCVEQz4q2iofD4ZLwNbU4alMYP2DCXqhF/FS0VQ6hTKYN5Tzeb0IyOo15TdWCWLZHAL6m&#10;JuFranHUpjDmjTix17vIa+woklBWcw7lPEIZsN4EalMYs7zDFTWqpl86hBQN7qv49qrvayos5TgL&#10;IksiKQVze4HaFEbbjfzhorEWRGDyjpBCMbcXqN1r6lWisRdEYPKOkEIxtxcotDDCk7guJ1ckWvhU&#10;L4vGjsm7Srjgggs6b7/9ttlqB+eff37nrbfeMlvNxdxeoNDCqEPP7jBhEcCtg1sYK8HkHSGFYm4v&#10;UGhh1APbq1BtY4TP4NZvMRH8k2JJM8zJwxhL9FWhiRyfIw5pfB+RFkIVvovPcRz0t2kcocbxO+hz&#10;1HQcC90B+B09/spWHJ3oiOOcdD+4Q8T5Rcc0eVcJ8vudnXbayWy1A/znD33oQ2arueB/ilBGHha9&#10;KCoEdYmhi6YWgZ6srUoweVcJVf78m2++2Vl77bXNVpdzzjmnM99885mtTufll1/urLbaamary/LL&#10;L29inc7cc8/d2Xjjjc1WbyrO8oj555+/M3nyZLOVZMcdd+ycfvrpUXyllVZKnC/iKsXdViRNKdQy&#10;ziXCwYvwUwMm/oClfpesKxyTd5VQ8c9nFsbf//73UTjddNNF4ZRTThmF9rnusssuJtZNf/LJJzvP&#10;PfdcFO9F1f/5oosuMrFO56WXXjKxmKxze+ihh0ysy7TTTmti+cixlGBbU6M/LJrfikOviyrB5N0E&#10;SCpKCm7opZdeOko7/vjjE5+Ng6mnnjohxS2M11xzTWQJgZ6jvlIuueSSUYj0F154ofPKK69MbCtr&#10;rrmmiXU6U0wxRXTT4vMttthi7P85D/s8Zp11VhOLwf/H9bE59dRTTazLfvvtF4UHH3xwdLyrr746&#10;2raRdCW4wji3KDrxaGvSpI+IdNtOHzsm7yZAUlFSNL7llltG4Z133hmF4NFHHzWx8eMWxnPPPdfE&#10;uuf85S9/OQqXWmqpKNT0PfbYIwrPO++8zh133BHdxP/85z+jNKD7zTvvvFH4r3/9KwrB888/b2Lj&#10;x74uM8wwg4l1OnPMMYeJdS3f448/3plmmmk6l156abSdx4wzzmhiXeR3lKAK4+6iKBOirS6aBlXm&#10;5sHkXanoz2QVxipxC+NTTz018aqp57zqqqtGoW7bWWYXKrueidc/3S+rMFbJzDPPbGLJeu8qq6xi&#10;Ysn/COacc04Ty361z0KOoQRTGM8QRX8u2kqyiQjpx0VbFWHyrlT0Z0IvjEDP9bLLLotC3UYjDdh8&#10;882j8JhjjolCgMLn1q30e6EVRoAHjv4/m8MOOywKb7zxxijMwramv/rVr6JwueWWi0Ib+f9KEIVR&#10;Bwr0qg9WtYz4BCbvKgenMtNMM5mtNPvss0/njTfe6GywwQYmJSZr0MBss81mYv3zu9/9zsTGAxp8&#10;UK+84oorOvfdd59J9fOud73LxAYn73I/9thjJlYc0c0VU3lhfE2EE8ICNL2Au8JxTJHKxeRd5eip&#10;3HDDDVGYBQqjyxNPPGFi9QOFcZyM83JHN1dMpYXxbRFO5pfRVj5R5hhV5sHa5F3l4FTQ/6VxcPTR&#10;R0dxvWlRGBdddNHO3nvvHW0DLYy67//+97/Oq6++GqWFDs5XWy+POOKIzp577hn9D6Atnfq/Flpo&#10;oWgbcX0tvOWWW6Lt/fffP9rvqKOO6px00kmdvfbaK/oc/PGPfzSxbr6OA/ktpbLCGP1h0dbRVj5a&#10;X7RVCSbvKsc+FY1feeWVUajbWhjRwgfQQY/C+OCDD0bbaJm99dZbo3gd0IcMGoLwqrrwwgtPFMbp&#10;p59+4r/ce++9nWWWWSaKIy+0MKIrAtsrrrhitH3yySdHHfZf+tKXom3wrW99y8SSeVw28ltKJYUx&#10;+rOi6aOt3swo0v2h+0WVYPKucrTrAGj8Jz/5SXTDAfRpoTDqZxqi/xK85z3vicIjjzyy8/rrr0fx&#10;kLn22muj/7Dzzjt3Lr744s5aa63VWWGFFaIRMOiXVLQQ2v8bOvvss6P97XSgaS+++GJnww03jNIe&#10;eOCByIrqPuPA3F5g7IVRCxXcZfSLfsc+8bFj8o4EglrGumNuLzC2wojGl1EKVOULrJi8I6RQzO0F&#10;xlIYNxKNUhBB5d7QJk+evKLUVT6KsGqFch4LLrjgJlnpVP+SW0vLRemF8XjRqAURHGXCqvmiKATP&#10;bN8QYTJ31ewrCmV5urr7tC29MKIQFjGLA4UgBDC/MgS+YMKqQWEkxVB6YcRkyScKENbNyEoft3ge&#10;SYVyHk0QRqA9KaodXxbB6lY2pSqDIl7Hm8RpIuTHq9EW0fsjlLU1q+YrIuRHYd4NGoDeIyTmchHy&#10;o6g58gqq+JrX0LQi5VkR0jAorXbAMIYGVv8mXUKp1oYCq9dJQmkGIuFyggmLYhGRLlSogvdfm7F1&#10;95dBiIYR807uiaNEgGFEfuCtj0ya9JgI+bFAtEX0/rgx2iIA+cFnSJefiZAfl0Rbw4N7zTaG0F6i&#10;LGgYCwbOXEkXOK4lXZgfScpeSJXUn1HXmzxF5BpEX1cGDWPBrGZCEgMv7KQL8yPJqiYkJI81TTgI&#10;WLMXXmFsYwhvMv1Cw1gwoSyxHwrvMiGJYX4kWdqEhOQx6HwL9eKkwkjdQaFhLBjWCJKgo5t0YX4k&#10;CWXSHQmXfrqnUCGxjSH0K9Gw0DAWTOU+QQKDNegkzI8kWAiVkF6834RZHCFyDeKWolGhYSwYPviS&#10;sOkwCfMjCZtSiY+sptT/iGxjiOkXWJm+KGgYC2ZtE5IYTmRPwvxIUtmqjqQ2YFleAPfab4psg/iS&#10;aBC32/1Cw1gw65qQxIw61LppMD+SrGNCQvLYWOQaxEdEZTIWw4iVTe8UYQkplYIRRL8V7SbCH95b&#10;BOAhBNXjnUU6D8WFfYzhw6blJMyPJOxjJHmgr9A2htDRonEwFsOI4bKoSaHae61oOhGAQfxpHJ1A&#10;DaCGyo9Ep8bRCUI0jJUvbx4Y7zUhiWF+JKlssWMSLD8Q2cYQGvdztZKmVPzRlUUXiVzjhs/sUNlf&#10;dGUcncD9Lvzd4XvHRlvVsLoJSQynryRhfiQZ1iEGHpQo67bWEJF6gn7C/4ns64kWQ6wcOswE/0HR&#10;31RuF2G7VOf29g8CbMMV1CdNXEHmwKs5eFpkd6rCa8EWcXQCNqWGD5sOkzA/kgzTlIpnRi+R+oBn&#10;vHv9XGPUa7pGWYylxjiryP7j84sU9Clq+vNIsLC/82kkOIRoGDmYIAmW4SVdmB9JhhnFbT8XsrS4&#10;iITNPCLXQ80/RFmsZ8JxwlGpBcMaQRLO20vC/EgyzDzGq0X2A9UWxjGQcNlD5F4zHXCZx7BL8I8C&#10;DWPBsEaQZAkTkhjmR5Jh53WiW8WtcbhdLSQcdMFyFa5dv83oGI8ybmgYC4Z9jElYg07C/EjC6RrN&#10;RlfCV70qmkY0CI3tYywLNqWGD5sOkzA/ktAlXPOYWvSGyDaI2B4WNqUOSIiGkdM1klRxU4cM8yMJ&#10;1y9tDmgts40h9DvRqFThNpCGsWDYlJqENegkzI8kbEqtPweLXIO4o6go2JQ6ICEaRvrCTLKkCUkM&#10;8yMJB6vVl0tFrkF8p6hoqqhs0DAWDF3CJaELtCTMjyR0CVcvsibkvy4qk4+acJzQMBYMm1KTsOkw&#10;CfMjCZtS68FMIneFi/+KxgGbUgeENcbwYQ0pCfMjCWuMYYMln2xjCI1rhQuFNcYBoWEMHxqCJMyP&#10;JDSMYXKcyDWIHxNVAQ3jgIRoGLl6QpKFTUhimB9JljEhCYM7RLYxxPzDGUVVsrwJxwkNY8GwjzEJ&#10;+9SSMD+SsI8xDDCAxjaIkL26UZWwj3FAQjSMfPAloaeXJMyPJPR8Ux1Y5cg1hv8ShQY93wwIDWP4&#10;0BAkYX4koWEcP58SuQbxQFGo0DAOCJtSw4cvCkmYH0nYlDo+3BUuICwYHzpsSh0Q1hjDhzWkJMyP&#10;JKwxlo9rDDEfsU6wxjggIRpGOkVOwlGHSZgfSVY1ISkWLO2EJZ5sg/ikqI6sYcJxQsNYMJzHmITz&#10;9pIwP5JwHmOxoNnRXcD5D6I6w3mMA8I+xvBh03IS5kcS9jEWw74i2xhCGGTTBNjHOCCsMYYPa0hJ&#10;mB9JWGMcjYtFtjF8S1TGChdVwhrjgIRoGNc1IYnhMlxJmB9J1jEhGYwXRbZBhKYUNZH1TThOaBgL&#10;hg++JFx/MAnzIwnXY+yf6USoEdrG8GZR0wluPcZZRWsagWlFuBgY7huCAQjRMFYxgipkqvBzGDLM&#10;jyQfMCHJB02JtjGEjhe1hSpa4XoaRrzdLhpHJ80hwgXR4eZYjmSGOFoZIRrGKubchMwiJiQxzI8k&#10;dLqfz/dErkH8uKhtTDbhOPE2pWLo7xdFuChbI0FAWza2hwHe2m3st6FnkWCBbf3sE0hwCNEwctRh&#10;Ek5oT8L8SMIJ/mmeEulzD0Lz6cyittLoCf6ocT4jso3fhiJceAWrROOmAJiMat8M8P7+kTg6QYiG&#10;kdM1kvBFIQnzIwmna8SgsvGSyDaIr4lIoNM1zhbhIl0ebcUcLhqkL+27omPiaMIwXihyjZsaSg2V&#10;/UVXxdEJ8F38AVdHiDYxwvSJ3UToJ8W8nq1EHxZ9UrSTaAMR9tN9kKbfRW1W0xFqur2/nb6FaD8R&#10;0ncVbSPS30dtG8fb1Gxjn11EG4l6HdNNx/GQtqUIx9fjIA1t8dgH54FFRZGG/6PfRajHRF5o+lom&#10;DdpcpOk4HvIJ547jIV3zZ20R9kH+oXlHv+/+1u4mdNMh5IWes6bjP+GYOKcdRcgzxHWfHUT6ffuY&#10;25s0Nx3H03Qc1/6tbUX4fZwHjqv/Q/ex7wW8xGk6zkvT7WMiRBryDMeyj4PzQ57BWfN2IhwP++o+&#10;uB6ahnvCPiaOp79np+u++I+4H5COc8N/0TzDd9Hagn1xDvpd+5rtLNJ0hJpu/xbOHcdBnuH+wrbm&#10;ue6DF1e9n7Ff1jHt/RHuZdLQNYNyiXScO84Px8d0Dtzzmmf6v7QMZx1T09x0HANpOEecq/4W0jTP&#10;8N9w7viveo/rMbKOqWUPsq+55g2Og/NEuuYZrhH2wbMI/98dUPOISI+p33XPAXlhl2GkaZ5hG6N9&#10;8X/t8o8yrHlmH1OfgW663o+QfRxs41jIMy3DyDOkZx0Tzw9NX8+kQThXTUeYlY48+6xI8wz3gpZp&#10;3UfLsH4/65h56cgznKtrQ7AuJcKfilLgRtHBArZhBLiA/fQx/llkX3QVJqT+TnSCyAaf2aFyrOiM&#10;ODpBiDVGuoRLQhdoSZgfSdrqEg5Gy34eQoeISBoYsnEDo9gTNH9OJVLDuLgIF/HlaGtw3H5E9GH+&#10;WoS5KjjukSJwqAjbqDH83MRdQjSMnJeVhMPxkzA/kqBG0CZOEuFZZmsxEckHtcxx4zWMCubQoBqL&#10;MBTYxxg+7FNLwvxI0pY+RoyZcA0iKhzET5B9jEeZMERCNIx4eSBd6AItCfMjSdNdwmHQoG0MHxQ1&#10;1UNNWaDVcNx4DaPWEDH/6gYRBpeEQoiGkRP8k3BCexLmR5ImTvDHy49tDKHfi8hwYHDNuPEaxqlN&#10;iPW9dMIpRlEhXjVsSg0fNh0mYX4kaVJTqs73toVRp2Q0gmxKxcXFfBoMYw4NNqWGD5sOkzA/kjSh&#10;KRUtabYxRMVhPhEphiCbUmcxYYiEaBhZI0hCTy9JisyPuUXzxtHaUmfPN7ZnLhUH1BRPkJ5vMFcR&#10;k5JdPS+q+iYI0TAuZ0ISo752SUwR+eE+jFUPi+pG3XwLzy7CIgp2vt8pIuURnK9U3LQ/jqOR94Hp&#10;4+ikGUXwFlA17GMMH9agk4yaH1nr8Nk6V1Qn6tLHiC4SN69/JCLlE1wfI0ak/l2ka8j9TwT/pagp&#10;ot8Rvk2rhE2p4cOm1CSj5sc9IvcBbQsDQOpE6E2pmK7m5nHbnBJUTbBOxO15N+jXOE+EtRqrhjXG&#10;8OGLQpIi8sN9UKvgVaVuhFpjRLO0m786Qp+MlyBHpQI0z5weRycdJ9Llp6qGhjF8aBiTFJkfc4nw&#10;olpnQjOML4hsY/icCFPVSHUEZxjnFMHTO8hyIj5FHK2MEA0jJ3AnoR/IJMyPJCEMVsOAKPhstg3i&#10;BSISBiuZcJz0NIzoQ9STsg3jASLcPByVmobzGJNw3l4S5keSKucxYtkn2xhC3xCRsAhyHiN4TGTf&#10;PLeIQoBNqeHDptQkzI8kVTSlniKyn2eoLbKlJ1yC7WPMIoSRWSEaxrauL5cH1x9MwvxIMs4XSTjw&#10;tg0ipFPQSLhU4U83YRgxPcO9cXqpatiUGj5sOkzC/EhSdlMqRpK6K1w8ISL1IYim1H4X2l3IhFXC&#10;wTfhw8EmSZgfSYoYfIOFbG3Dl6dTRaR+BDf4JnRCNIyrmZDELGtCEsP8SDJq18PioiwjaGsPEakv&#10;a5pwnKQMI+bt4GaqAxx8Ez4cbJKE+ZFk1ME38CTkGkJXpN5UPvgGzTxrxdEJMKE/iw+bsEpCNIx8&#10;8CWhS7gkzI8ko7qEQ39hljFU1d0BAgnEJdwmoqwbLEtVwxpj+PBFIQnzI8kwNUZ4/HlDZD+L/iva&#10;WHSkaDsRaQ5BTtfIqzFub8IqYY0xfFhDSsL8SDJIjREDA21jCP1SRJpNsE7EldB8BtIwhg8NQZIm&#10;5UfWwJfVRYPQj2E8TOT+zkdEpB0EaRj/I9Kb8V9GiO8jqpoQDSPnMSbhvL0kTcmPV0T6XHAFTzL9&#10;0mse460i99hY9o60i+BcwmHqQd48o4+LsLp/lbCPMXxYg07SlPxwDZarNUT9kNXH+JLIPhYWZw51&#10;hYtNRfa5qh4XkWIIso9RV9ew+a4IF39QFjChC276eeJoCnwnr1Cwxhg+rDEmaUp+YFEB1xiosIh5&#10;v2iNcX6Re5wLRSGDioN7zq7I6ATrRBzLT90gelp0o+idokF4S7RLHJ30a9GrcTRanQM3z+RoK3ZW&#10;fmYcnfQXkbpuwltlVvMMDWP40DAmCTU/UBZh0NwH+z2iPDC1C2Vb90UZ3Vs0CF8U2b8HfUdUB9Ca&#10;5p67KzI6wRrGosD6jbjp/xdtTZr0J5Fr3PRmcm+q/UXnxdEJ2JQaPmxKTRJqftgP8ywVzd9F9vFh&#10;VOvoFegakf0/bE0rIqNTq9U1hkVrifBqj8IxiGG8JI5O4H73KhG+d2y0VQ39+pptC9oaQGJCzA8M&#10;aEG56aUpRUXwgMg9dhMG1GDMxU9F8NtKg1gs4xiBrPeicrsI2+jfTgFH4fbOw+IeA9sY1o1huPZn&#10;aIZ8NI5Ouk+Em0zBhN6V4+gEIdYYaQiSYEg/6RJqfvxGhLKYJbyUjsKMIndAjQ5OWcGEhOThPvfH&#10;gbfGeL0JXY43Yb+gz/AhEWqJNvBicZ0Inx2FBAv8BtJxDu9AgkOIhpFNh0k4jzFJ6PmBcoqxBFiM&#10;fDckjEBWH5yOIVBGdQlHmk+Q8xjR9n9nhl4WVQ37GMOHLwpJ2pAfO4lcg7izKIsqVvAn9aIVfYxF&#10;whpj+LDGmKTJ+YHpFa5B9I1gZ42R+AiyxqirX2PekgKP9dfG0UphH2P4LGFCEtPE/HhSZBtDTMea&#10;SdQP7GMkPoLrY0QVVpdtsQ0jRqihAPR785dFiIaxX48fbWF5E5KYpuQHRpLacxihm0SD8gETEpLH&#10;uiYcJ94a48Wiz4gwAAZTEZ4XoRD8SFQ1IRrGlUxIYpY0IYmpe37gxc82htApomFZ0YSE5FHFuA32&#10;MRZML6fIbYQvCknqmh/fE9nGEIPyivBIUkVtgNSLDUw4TryGEYMFbFdRKBDwlRoCIRpGTvBPwhpB&#10;krrlB6Zt2AYRKnJV/LVNSEge9nz2cdHTMKLTEwUhC/hMrZoQDSOnayThKN0kdcgPeKd6RmQbQwyo&#10;gUvHouF0DeIjyOkaecunoF8Bbt2qJETDSCfiSehEPEnI+aGermxdJioTdj0QH0E4EXcLRp4OEVVN&#10;iIaxijk3IbOoCUlMiPmBpiq3fB8pGgd1dBxOxksVU+BShrHfBUG3NWGVhGgY2XSYhBP8k4SUH38U&#10;uQZxMdE44QR/4iO4Cf7wEu8WHFtVwz7G8OGLQpIQ8uNekV2O3xTNLqoC9jESH8H1MU4twltlqLDG&#10;GD6sMSapKj/wkvuKyDaI94vKGFAzCKwxEh9BuoTbRGQXJltVE6Jh5Ly9JJzgn2Tc+QHD45bbf4lC&#10;gdN5iI/gJvivKbo7jqaAwawaNqWGD2vQScaVH1jNwjWInxOFBptSiY8gp2vsYkKXvPRxEqJh5Ci7&#10;JAubkMSUnR8XiFyDOO4BNYOwjAkJyaMK/8Jew4iCBT+ppzrCqhtVE6Jh5DzGJJzHmKSs/MCC3q5B&#10;nE4UOpzHSHwEMY+xX2Y1YZWEaBi5WkASzutMUmR+oAy6xvA2UZ2oopmM1Isq3Ab2VWPMU9WwjzF8&#10;2tLH+LQoq4y43qGKyA/UOt3f+Z2ojrCPkfgIso9xLhO6/MKEVcKm1PBpQ1Oq7WQ/S7OIlFHy4xiR&#10;e+y6t1CwKZX4qE1TKvousEgpFypOw+kaSdowXcNdsNeVPVdvmPy4QeQecwFRE+B0DeIjuOka4DzR&#10;9o5CaS5kU2r4tKEpFZP2XcOluktk029+wLmGu8LFs6KqJ+QXDZtSiY8gm1LzCKEJJ0TDuLoJSUyb&#10;pq9gniAGv6CGtycSMvDlB2qCWPPUNojXiprKaiYkJI+1TDhOOPimYNoy2KRfmugS7nyRXQ5OEPVL&#10;Xn6gpcE+JnSUqOkU4RIO60eS5hKcSzistHFcHE1Rdf8iYFNq+DTpRWFmkWu8bO0h8uHmx29F7nFW&#10;ELWFYZtScS3cmjWEtHeKSHMIril1KdGvRf80oS30f1RNiIaRgwmSLGHCJvBvkfsgtvWiyIfmx/9E&#10;7verWuGiSoZda8/NO1ekOaxswnHibUp9wIQu/bwdK7hRPxVHJx0tsm9cxDcQzSbCXLA/iABW9cBg&#10;A7wZbizKutnZlBo+TWpKnUGE+zBPm4p6gRYY9zsPitrMsE2pbj66Is0hyNU1ykBv3D+JXOOmn7k3&#10;9/4ijJC1CdEwrmNCEtPEGvQLIn0AQ4+LerG4yN4fulBEhvdq8hGRm6cqLH5AmsN6JhwnYzWMGKmH&#10;G1eBw+NBDOPlcXQC97tXifC9Y6OtamAfY5I216A/K3L7wQ4SkS6jTtdAi9LXRJgEzkE4zWQcfYxa&#10;PpXbRdjup3skAQp9v8Bjx/MizM2yWU5knwwy4NE4Ouk+kf3m94bINToh1hjp+SZJG52IXyTSgqbS&#10;F4Q25kcv6PmG+AjC841boHvJ9QOZBW78rO/qIAQ0M90hQpo7PP17IqRjknRWXxUNY/i0xRBMKbpX&#10;ZN/jWIHGrcXQMCahYSQ+gjCM9lI1mHyb53oKzZZ4GFRJiIaRTalJmt6UipGkb4psg5i3uDfg4Kwk&#10;9HxDfATp+QaFflGRGsEZRTr4oGpYYwyfptaQ8MJoG0OonxUuWGNMwhoj8RG0E/FPiNB3guZOTK0I&#10;gRANYxVzbkIGc2GbxBEi1yCuK+qXpuXHqPBFgfiowm1gX4bxb6Kz4uikg0X7xdHKCdEwsqksSVPm&#10;MWJEtGsQFxENShNd5I1CES7hSLMJbh7jfCIMKADuVAk8GKr29M8+xvCp+4vCSyLbGMLjkzu6ehCy&#10;8uM0kf0bEJxbVN2HPw7Yx0h8BNfHiIE42tRhG0bMG0LhrXreEGuM4VPHGtLcItdQ3SwqAjc/3N9x&#10;hZfTJsMaI/ERrOcbdxg6RqSGAA1j+NTJMGLglDsh/3hRkQxqGFcVNRkaRuIjSMP4VRPaTCv6WRyt&#10;lBANI9djTFKH9RgxmtQ1SGuIysDNj4+L3N9WwXdw0+F6jMRHFS7+Mg0jLPQroqzCagtOkaskRMPY&#10;piWD+mExE4bIjSL3nsZ0pDLJy48zRHoOp4ra0L8IljchIXmsZMJx4q0xYjWMUAnRMFax2nTIhPai&#10;AMMHjzS2MfQ5AS8SvjglocNv4uPDJhwnXsOIOYv20lObiODQOwRCNIyc4J8klHlqs4psYwhVscLF&#10;sPmxr8g9fyiELo1R4AR/4iO4Cf6owu4lyhp9ikJZNSEaRk7XSFL1YKSdRa4x2UFUFcPkx+Ei9z/Y&#10;ukZUVzhdg/gI0iXcCSa0wSLCKJCcx5iGNcYkVdUY4ZDCNSBYzaVqhsmP74rc/2LrelFdYY2R+AjW&#10;Jdx3RFoIMZz926IQCNEw0iVcknG7QHtEZBsNTNCfSRQKw+YHll2z/5cKvozrTChN7SRcgnUJl0UI&#10;0xJCNIx1mJ4wToZxmzYos4jeEtkGw+4XD4lR8gOjwOFo4ybR15HQAJYxISF5VDFgLWEY8TaLh4qN&#10;/bBxVTXsYwyfMvsYseqLe0/Cr2/I0AFEEvYxEh9B9jGuaEKXmU1YJSEaRj74kpTh+eabItcgflJU&#10;B+roIq9M6PmG+AjWJZzLO0W3xtFKCdEwcsJykiIn+GPZM9cgziuqEyE7PKiCEAZEkbAJYoL/cyIM&#10;IEHNB7pHhCkbug1tINpYxBX807ApNQnul1HAVKFXRbYxfFFU9YjoYRk1P5oGm1KJj+CaUnFCed79&#10;nxRVPdqPTanhM2zTIQbU2MYQukVUd9iUmoRNqcRHkE2p6M/BUPGHRRjphxolHlL/FFVNiIaR8xiT&#10;DDoc/yMid4ULLHPWFDg9IQnnMRIfwc5jDJUQDSN9pSbpd6j1L0S2MYTWETUN+kpNQl+pxEeQvlJ/&#10;LsJDyl6oGP4ZQ+g0Zx9j+PialuG1xTaGaJ2YXdRU2NSehH2MxEdwfYyo/agnF9swAjzEZoijlcGm&#10;1PDJajqcXuQOqHlC1AbYlJqETanER5BNqc+aUA0jRgPiQYZ+oKphjTF87BoS5r7axhC6VtQmWGNM&#10;whoj8RHkBH8AY4i5JLuL8OAfdprGgSI8DG3uFdkPShs7/X4kONAwhg8MwY4i+1pCnxG1ERrGJDSM&#10;xEeQTal4iI3KniI4d0aziX28fURuExoWkQWvmVB5SHRAHJ0gRMPIwQRdThHZxhBq+4RuOoBIsoYJ&#10;Ccmjiub2noZxLtEXRQeLtrGENe6wasGgfEBkG8aLRa5x08/t/QAWR74qjk6A72IgEPRT0WMifA9L&#10;Dn3MCIZqO9Gqom1FcEyANDgp2Eq0rgj76T5I0+/igmg6Qk2397fTPyGCMwSkI5+wqDMKPvbB7+J4&#10;Hzfb+lvri3od003HuSNtIxGOr8dBGvIX++A8MJILaVuK9LsI9ZjIi6z0Dc020nE8deaAvlOk62/h&#10;LQ77IP/0tyDs4/Yf4iVHr4O+HLk6Q4Tv4z/hmPCov4UI+8NhvZ7n5iL7t3zpcBWn6fb1xPamIvxH&#10;XBN8X/+H7mPfC5hGouk4L03HuWo6QqQhz3As+zibiZBnnzdxHA/76j64Hpq2nsg+Jo6nv2enYxv3&#10;D/IM9wPScW74L5pn+C6Oh33xu/pd+5rh/DQdoabbv4Xj4TjIM9xf2NY8133wIq33M/bLOqa9P8JP&#10;mzScJ76v6Tg/nC/KD+4dzTPcF9hHy3DWMTXNTccxkIZzXFtk74//gmPjvyE/8V/t+w5h1jHte8S+&#10;5po3OA76yJCueYZrhH1wzXB/ap5l/ZZ+101HXuAZY6drnmEb9xri9rVFGdY8s4+pz0A3Xe9HyH6O&#10;YBvH0nKAMoQ8QzzrmPiPmo6R5pqO89N0hFnpyLNdRZpnuO5apnUfLcP6/axj5qUjz+xnEuwIBpyi&#10;CxHbcCaSyaMmdBlmbhn+AH5M+Zbogjg6gfZdYrUEm/NEx8XRCUKsMbZ12anpRHpzqdBKYC+z9A6R&#10;u4+t3JuwQYx7Ga7Q4WAk4iOYZacwed9+YKEWVASuYQQwhKhhPCPCZ4uLAHxKYhvpWgNxoWGsHnil&#10;cCfknyZSbM8meDO298tS06GnlyQ0jMRHEIYR1cgvxdEJ0ERZhVseHyEaxrYMrjhS5Bo1NHe4uC7Q&#10;3O/YWlDUdOgSLglfFIiPIFzCXWNCm9lE88TRCdBWWzUhGsamDyZwWxOghUV5ZA02mV+E1VnwXfg/&#10;Rf9AW+DgmyRoRSKkF+gDHDeZhtF98OWpakI0jFUskVI2WDlem7pV/fYHLmlCEsP8SJK33ishShVT&#10;4FKG0W1GzQP9RVUTomFs0rwsLPlkG0MIy5ANApvKkjA/krR1sBrpH4xMHTeZg2/qQoiGsQku4XT+&#10;qq2vi4aBgyuSMD+SVNFMRuoFV9cYkBANY50933xf5BrEUQ09Pb0kYX4koecb4iNYl3ChwhpjMdwp&#10;so0hVriYQ1QErCElYX4kYY2R+GCNcUBCMowviGzjgrl97kjekMjqP1SH8UVCQ5CE+ZGEhpH4oGEc&#10;kBAM4ywi18DYwhzQkJhbBK9C9jli6kRZcN5eEuZHEg5GIj6CmMdYJ0IwjHibsY1MlkIAK6O45wUn&#10;7mXDPrUkzI8k7GMkPtjHOCChNKW6NTBbcOJbJSeJ3HOaLBoXrCElYX4kYY2R+GCNcUBC6mP8jsg2&#10;Pv8SVQXWy8QyXfb5YEBNFTTNEKCP8GUR8vRBsz0INIxJaBiJDxrGAQnJMCpVTtfIGlDzuKhKmtR0&#10;6OatrX7XmWRTahI2pRIfbEodkBAN47ImHCdYkcRd4QJNqCHQy49qnfiTyM5fV1gBph+akh9FsYwJ&#10;CcmjCv/CNIwFM06nyF8RuQ/oqvs0XUJclWUYphe5eW3rTFE/NCU/iqKK2gCpF1hUetzQMBbMOCb4&#10;XySyH8oY/LOEKESaNG9vVpGd7yqs+t4vnMeYhPMYiQ/OYxyQNvUxTiHSQR8qrHCB9JBhn1oS5kcS&#10;9jESH+xjHJA21BhnELnTQeBlpy6whpSE+ZGENUbigzXGAWlyHyMMrG0Moe+K6ka/ozXbAvMjCfsY&#10;iY91TDhOaBgLZgUTDsuxItcghrD25bBgxCzpwvxIUsWIQ1IvqmhloWEsmGEX1bxZ5BpEjISsO1VM&#10;XwkZ5keS1UxISB5YH3bc0DAWzCCDK+ChxjWGz4uaQPR/3vWud1EURQUrfVbhoWVBw1gw/dQI5hS5&#10;A2ouETWGDiGE1ADzyHKhYSyYXtM1dhHZxhAaxwoXY8fcc4QQEjTmkeVCw1gwWU2pvxbZxhDu26r0&#10;qVo65p4jhJCgMY8sl6AN40yinUQrR1tpQjKM24ts43eyyF3hAv40pxY1HnPPEUJI0JhHlkuwhhGj&#10;NC+Io9GqEahluYRiGF0H3q7Qn9gqzD3XOjbddNMofOuttzp77713FCfNQ6/zm2++2TnuuOOiOKkn&#10;5pHlEqxhdE94f9E/4+gEIRhG+Mm0jWCWWoe551rHCy+8YGKdziOPPGJipGk8/vjjJtbp3H333SZG&#10;6oh5ZLnUyjCeH0cncA3jlqK9RWtEW+PBXaA4S63D3HOtw/7rLc6GxmNf27nmmsvESB3B80qA3YCU&#10;80QHifaNtgLiFtEP4mjUlIrmyHmjrS5V1hhRe40KiEfI4NZh7rnWYf/1NmXD/vvvH/3ftdde26Tk&#10;c9tttyXyZpZZZuncf//9ZisGn99yyy1R/K9//WtnlVVWieIu008/feekk04yW11wvEUXXdRsdTor&#10;rrhiZ5111jFbo2Off1sN4+yzz9654447ovg555wTzQn08eijj0Z59/zzz5uULpMnT+58+ctf7px4&#10;4omd6aabLpHH4Jvf/GZns80265x66qkT2nDDDTuXXnqp2SMGafY+ditOFvI7WQQ9+AYT4E8R7Rdt&#10;pRm3YcRKFtEFs/Sa6GEnzVaoy0GVirnnas/bb78d9SOBV155ZSIO3njjjc6rr75qtjqdr3/9650t&#10;ttiis91220XbDcqGvlhooYW8hhF5iHx58sknTUqMnVfTTDNNZ7nlljNbMfj8C1/4gtnqdI455pie&#10;+YvPbr31VrMVg7Rf//rXZisJ+oRxrcHLL788EQevvfZaJGWHHXaIrvORRx4ZbbfRMC688MKdeeaZ&#10;x2zFvOMd7+gsv/zyZivNvPPO23n3u99ttvz0ur4A12yqqaYyWzEHH3xw9L2Pf/zjibLZC9k/i6AN&#10;o49xGcaZRa+Lokw3ulsENhLZ6VlqHeaey2SvvfbKyqPK5YKHIdLXXHPNyCDiYYntBRZYoPPEE09E&#10;+/zsZz9LfXfppZeO3lIvvPBCk9IO+jGM5557bpRftuEBSEOtQ+Nf+tKXoriy1FJLTeSz1jpQQ0E/&#10;7rXXXhttH3jggdHnANsf+9jHzFYM0vbcc0+zFYPzePrpp6PPttxyyygND1xs63UEW221VWfWWWeN&#10;4gDXf5tttol+H4a0bSB/DjroILMVgxr6DDPMYLaSHHvssdF3dtxxx+il6Ic//GG07bYUgJ///OfR&#10;ZzvvvLNJyQaG2X5hscFLK2qgOI4P2ScLGsYebCByR5y6K1zMJbI/d1WnJaIKw9xzmVx55ZWd3/zm&#10;N8EpC/yViy66yGx1oocnCpxy5513Rvs0ERiDXnLpxzBeccUVUX7hwWWDtGuuuWYivtNOO0VxBc2t&#10;ms8nn3xyZp4j7amnnjJbnaiJDef5/e9/v3PDDTdEn9tGDNsw1Bq3P0Ptxj6Hf/3rX5m/2VaQF+5L&#10;xvzzzx/VGrPAS4X9YgHQZNorT6eddtrc2viLL77Yed/73me28jnrrLM68803n9nKRs4hCxrGDI4Q&#10;RRfN0oaiPLDUlLs/hCknrcTcc7UHf6WthnFQ+jGMYMopp0z0C/3hD3/oTD311GYrfmDOOOOMZisG&#10;eXzvvfearXj74YcfNlsxedcBtZIpppgit3YB8F0axv7BNXPzI+uaKA899FBqf/T/udfZ5uijj476&#10;rrNAc3s/HHHEEZ2bb77ZbGUj55UFDaPFDaLoAhq9KZpGNAiN9mjTL+aeqzX33HNPdB98+tOf7jz3&#10;3HNRs9lss80WpaE5D30Y3/3ud6Nttz+rDDBgQZsgH3vssajJrwjuu+8+ExueBx98UMtMlDc26HtF&#10;ut18+tGPfjRqqkSNwG2SA3iQ4uGHvM9740fzKq4HjvXe977XpMbgWqFJbvHFF++ZTzgnvPjg/NCU&#10;C+OI34ahfuc73xlNy0BTKwZ9YB/cEyGAc6wC+//DCCKfdt99987cc8+d2Qqw8sorm61OVF5Qo9xg&#10;gw2ia/qNb3zDfNIta9A+++wT9WHmvch873vf61x88cVmqwuavfECpMfZeOONzSe9kX2zoGEUMIBm&#10;IkNFMIjDMsjqGo3F3HNEQE1HswQPD8SH6ZfC99yHTx7aB9oPyyyzjImRUUDNBA9mm+uuu87Ewufv&#10;f/+7iWWjLz9NQ/5TFq01jHA3F11oSxeKhmF2UZb3mx+LWom554hgG0YM4kH8pZdeikZeIo7Rlghh&#10;9DBqErUUbVpELQb9Y+h/031OP/306HMYPxwPAxqeffbZqIb1+uuvd9Zbb73OXXfdFf0GwChKDHhA&#10;sxT62wDe5NEft9JKK9EwFoRrGHUwj15/XBv0ZV9yySVRnyn66FBrQtPyVVddFe0L1l9//ejaYGQl&#10;jBUGteAaoWb9/ve/v7PYYotFx7v88suja44myeOPPz76bTT5whMPjqn84Ac/iK7/TDPNFNV+MUDm&#10;Jz/5ycTIXryk4f5BHKGC+watCdpvSMNYH4YxjNuIogts6SuiYVlG5B7PVuvcwQFzzxHBNow2WntU&#10;3H3wMHM/1xojHpYwjFnHxWhMrTGiiQrNvTbud2gYi8E1jO6oSuS7jnJF/9mhhx4axYFeE9QwMWDE&#10;Bi859jVCn6nuj5crzAsFeNmxBzDBI88KK6wQbdug6RMvVwCjfzGyGrj3xRlnnDExmhTQMNaHQQzj&#10;b0TRhbWU55x8ENYRucd11TrMPUcEPNiyssQ1jOeff360/Ze//CV6o8ecP9QIbrzxxqh/Bp/ddNNN&#10;0b5qGP/zn/9E6f/4xz+iQSsAD2T0m2FgEMAxUKtE2q677hrVKtAnhNomajDo73HnFZLByWpKVacC&#10;hxxySBSiNn/aaadFhhFzIQFqcai9Kbie++23X+eCCy7o7LvvvtH9s+SSS5pPBzOM6PtGHL8JRwi4&#10;j3yGETVIDIr55z//OTE1Bv19NIz1oR/D+KIouqBGb4gGHVDj41mR/Ru2WtnnaO45QkgGbo2RVId5&#10;ZLk00jDC8GGJJ9tAlT2f8J2il0X4LYSLiVqLuecIIQ6oIf7xj3+MhDipFvPIcmmUYZwscgfBnCYa&#10;J+83Yasx9xwhhASNeWS5NMIw7imyjSG0m6gK9PdJzIki5McD0RbR+2PhaIugDCM/nou2CNB7hMT8&#10;VYT8uCfaKp4VjWxqbxj1JoJQW3yHqEq+YEIS82kTkhjmR5J9TEhIHt8y4ThphGEMaUpEcOt3VQxq&#10;86TLXiYkMSwvxMcxJhwntTaMhBBCSNGcLsIMhuejrZoxC0VRFEUVrNqi/YqrRVvVs7lIz4nEMD+6&#10;HCJCXmAaEYnR+4MDkWJ+J0J+YLoXidF7pGjsFZQuQYJFWb9ZOh83YSjQcXiaXUxIJk3a2YSkC8tM&#10;EjyoSfmgiVQNn2pOkbK2CWtHaEZxWROSLhx52aWqaUMh8x4TkphvmJCUx30i1yDOLbKhUSyIJUxI&#10;uuxoQjJp0vYmJF1YZpIcZkJSDveLXIOYNaWPRrEgUFPEhNOyJp3WkUdFzI+YT4mQFzdFWwTgIYU8&#10;mTXaIkeJkB+3RlsEID9GfYZMKXpSZBtD9O1PJcqCRrEgMFjg90Yk5hwR8yNmIxHy4pfRFgGniJAn&#10;WAeVTJr0eRHy49fRFgHIj1GeIfCRjTnttkF8UDSFKA8axYJgwU7TaofpDsyLNCwzSVYyISmGd4lc&#10;g3ityAeNYkHMbELShX1GXZgXaVhmkrzPhGR0sGiEbQyhM0X9QKNYEFX7YA0RjsjtwrxIwzKTZC0T&#10;ktFAProG8ThRv9AoFkStPSGUxFImJMyLLFhmkqxuQjI8WKDBNYiDTg2jUSyIGU1IuqBNn8QwL9Kw&#10;zCThvM3R+IXINoZYRWlp0aDQKBYEVuUnSVY2IZk06b0mJF1YZpJ81IRkcP4rsg0itIBoGGgUC4Jv&#10;vWkWMSFhXmTBMpNkBROSwbhD5BrEUV64aBQLgoMG0tC3ZRfmRRqWmSQfMCHpD8w1fERkG8M3RVOL&#10;RoFGsSBYwNPQEHRhXqRhmUlCo9g/MIivi2yDCA9aeV5qBoFGsSDYP5KGfYpd2KeYhmUmCfsU+2Me&#10;EWqEtkH8n6goaBQLgv0jaTjisgvzIg3LTBKOPvWDqU22MYQuEBUJjWJB8K03DWuKXVhTTMMyk4Q1&#10;xd7A449rEMvwJUyjWBCzmZB0WdGEJHY7RZKwzCT5iAlJGizS7RrEQ0RlQKNYEGwKSsMmwy7MizQs&#10;M0nYfJrNt0WuQVxFVBY0igXBt9409PrfhXmRhmUmyfomJF2uErkGsWzn+qUbRYwKsv8QfNMp/xbB&#10;FQ8WgLR9Qy4uekKEz/6DhAxCM4ocXp6G0xC6MC/SsMwk4ZSMJDeKbNsBzSUqm9KNIv7IJpZg8MCx&#10;Iny2mehvJq4gjrRNTRz7utAohg8NQRfmRRqWmSQ0il3uF+HZb2s60TgYi1HMAum26ytMxMT8kzlM&#10;XFlIlHUM9imGD/vRujAv0rDMJGGfYszLIjWE0FMirKA/Lko1ivOL4IbnLyJMtjxQpLiGDgtAoiaJ&#10;YcnnIsGiDkaRw8vTcEpGF07JSMMyk6TtUzJwP7whsg3iA6JxU6pRxBBj/LHTRaeZ+DYiuOhB3OYk&#10;EZpJDxOdigQL7Ov6s/uOaLsMwanuqqLFRFifDOHyljQdzbiahuHy2Eb6kiYN0wnw5ob9cTwsQYIO&#10;XuyDprBlRPYx1zWhpmm6ngOOhzScn/6W7o9BGOhTXU6EUVU4vr0PHqhZx4TR0XR8X9NxPE3HeWv6&#10;aiIcS/8j5v3gtxDXfZCm38V/1HSEmm4f007Hf9R05NmGIs0z5LHmme6D80Ee6/ezjpmVjnzCf4SQ&#10;jjxDuuYZ8hiL+iIN/0e/i1CPmXeP2L+F4+H8kGfIJ6Rr/ug+yAv7P2QdE1pDlJWOa6Hp+lu4lvht&#10;XF/kmX1M/Hf9rp1uXzc7Xe8dfM++R5CG4+N3kF+II8/s7+L66DFxbpqu+Q3Z94jej9jX3h/nptcB&#10;9wHOCZ/jOLoPQj0mztVOt/+zpqO84eGFz3A8LcM4B/ua43f0+/Yx9b6HcB72/pru3iPIHxxfy7D+&#10;X90HeaG/hXOyv6vHtM/NTsfvbiDSdBwL++J3cI/pddTvolzpd+10+5h56fgtLcM4PtL0vJAvKFf4&#10;H1p29RhZx7TvETsdx0Ma8gz5Zf+W5reWYfwWriWe87buE2H/rN/Cf7CvD9KQZ/oMwrkjz+x99Bls&#10;HxP2yLUhR5pwLOCk8GfzjOLRoq+Lsoyi69POrinq8dxjjhP2j6ThavNdmBdphi0z94i0vENXiorw&#10;eVk1bV15H0bKvp7QKaJx8LAIv2fX0vUcxob+mPujvxdtK8LgmjOQYJF1ghxoEz546yQxzIs0w5QZ&#10;t3nNVt1p40AbdJm51/G7oioptfkU7cFbxNGIRUV68yKcOY5GPC3CoJq5Rc8gwTCTSL9jQ6MYPjQE&#10;XZgXaQYtMxiYpw/OLKGlqc60zShijIl7DT8sqppSjeInRHizQ18GRpZiVNFOIvBH0UuiKUXoH0SG&#10;KIh/L45G+/wpjibg6NPw4YjLLsyLNIOWmXNE9gPU1XOiOoO+tbZwnsi9fmhGDYFSjSKwb+R/IMGA&#10;IbavifQz28htLNJ0GMWsRSNDM4r0zpEGfcgkhnmRZtAyg1Hp+lzI0guiOrOeCZvONSL32s0nCoXS&#10;jWJZsPk0fDBCjMQwL9IMWma+InIfprYeFNWZ2j6MB+AOkXvd0EUWEjSKBcHm0zRsMuzCvEgzaJnB&#10;CFP3gWoL01vqTNNfnJ4V2dfredH0otCgUSwITkROg3lcJAZzpkiSYcpMVk0Dsgfn1ZWmTt7HgEq7&#10;qwyCv+tQoVEsCHskLYnBBFoSw7xIM2yZcQ3j1aImgAnvTQN9hfa1gq4ThQyNYkGwTzENpyF0YV6k&#10;GaXMoNmtaS8aTZuSgVkHrkH8qyh0aBQLgkYxDQ1BF+ZFGpaZJE0yih8UuQbxF6I6QKNYEOxTTMM+&#10;xS7sU0zDMpOkKX2Ku4tcg7i1qC7QKBYER5+m4YjLLsyLNCwzSZow+vQPItcg1q0GTKNYELOakHTB&#10;ygUkBisFkCQsM0k+ZMK6cqnINYhw3Vk3aBQLgv0jaThhvQvzIg3LTJLaPoyFW0SuQayrly8axYLg&#10;lIw0WD+NxDAv0rDMJKlrH/xjItsYwsd1aF5qBoFGsSD41puGIy67MC/SsMwkqVvf23SiV0W2QYTX&#10;mrpDo1gQ7B9J0yav/z7YfJqGZSbJOiasA3OK3hLZBvG/oiZAo1gQbApKU3dflEXCvEjDMpNkVROG&#10;zsIi2xhCF4qaAo1iQXB4eRoUHhLDvEjDMpMklPUEe4F+T9cgniZqEjSKBcGJyGk4eb8LJ++nYZlJ&#10;Evrk/W1ErkHcW9Q0aBQLgm+9aThhvQvzIg3LTJKQ++BPELkGsamLItMoFgRH0qXhiMsuzIs0LDNJ&#10;Qh19+g+RaxCbvOoLjWJBsICnoSHowrxIwzKTJESj+B+RaxDnEjUZGsWCYP9IGvYpdmGfYhqWmSSh&#10;9SneK7KNIRYKbsOLDI1iQbB/JA370bowL9KwzCQJZS7rVKKXRLZBhJeaKUVtgEaxIPjWm4Y1xS6s&#10;KaZhmUkSQk0RDhXeENkG8W5Rm6BRLAh650hTh3lX44LefdKwzCRZ14RVMZ/INobQ1aK2QaNYEGwK&#10;SsMJ612YF2lYZpJU+RK5jMg1iH8TtREaxYKo6zIpZcImwy4rmZB0YZlJsoEJx82GItcgHilqKzSK&#10;BcHh5Wk4DaEL8yINy0ySKqZkHCRyDeJmojZDo1gQLOBpaAi6MC/SsMwkGbdRPEPkGsQVRG2HRrEg&#10;2D+ShtMQujAv0rDMJBnnlIxLRK5BXFBEaBQLg8PL03BKRhf2r6ZhmUkyrikZt4psY4gpGLOLSAyN&#10;YkHwrTcNa0ddmBdpWGaSjKOm+JzINohYOX9aEelCo1gQnHOVhnPzunDl/TQsM0nKXHkfCzrDANoG&#10;8SERSUOjWBAcNJCGg0u6MC/SsMwkKWugzRwi2xhCN4pINjSKBcECnoaGoAvzIg3LTJIyjOIiItcg&#10;XiQi+dAoFgT7R9KwH60L8yINy0ySopvY1xK5BvHnItIbGsWCoHeONBxx2YUebdKwzCQp0qPNLiLX&#10;IO4qIn5oFAuCTUFp4E+RxDAv0rDMJFnThKPyG5FrENcQkf6gUSwINgWlYZNhF+ZFGpaZJEU0n54r&#10;cg3i4iLSPzSKBcGJyGk4eb8Lm5LTsMwkGXXy/vUi2xi+JZpbRAaDRrEgZjIh6bKYCQnzIguWmSSj&#10;vDg9JbIN4mui6UVkcGgUC4L9I2k4DaEL8yINy0ySYaZkzCB6UWQbxCdFZHhoFAuCBTwNDUEX5kUa&#10;lpkkgxrFWUS2MYT+JyKjQaNYEOwfScM+xS7sU0zDMpNkkD7F+USuQbxKREaHRrEgOJIuDUdcdmFe&#10;pGGZSdLv6FPMeXUN4pkiUgw0igXBichpWDvqwsn7aVhmkqxvwl58TOQaxH1EpDhoFAuC/SNpOGG9&#10;C/MiDctMEt/k/e+LXINYpBccEkOjWBBYmoUkWdKEhHmRBctMklVNmMUZItcg8kWrHGgUC4JvvWk4&#10;4rIL8yINy0ySvNGnGEDjGsQFRKQcco0iqvKQvuF+T4SLcVm0VT2hGUUumJpmeRMS5kUWLDNJPmhC&#10;m4dFtjF8XcSXiXLJNYq/FO0XRyfNI8IFOUl0oOgAUdWw+TR86HOxC/MiDctMEnsK07SiZ0W2QXxe&#10;RMon1yjaF+AF0UtxNOI2E1ZJaEaRLqvSYIFTEsO8SMMyk2SyCeGezTaG0H0iMh5yjeJjJpxShIuy&#10;abQVc4MJqyQ0o8iJyGk4eb8Lp6ekYZlJgsn7c4lcgwhH32R85BrFb4n2EL0sehMJhs1F34ijA7GZ&#10;6J44GjGFCLVRvfDvFymriDQdtVTs6xKaUeRE5DScsN6FeZGGZSYJplfoc091qYiMl1yjCD4n+rto&#10;6mhr0qQfiLCN/sZBwQW2jaIuhIl+hZ+ZuII40lBoEM/6vdCMIju/03DEZRfmRRqWmS6ri/Css/U1&#10;ERk/PY1iUcAYYrixbRRx0e21vl4VzS9C8wHiyhwi7OtCoxg+NARdmBdpWGZi0PJmG0NoaxGpBq9R&#10;3N+EqNENY0E/IbpRBAe2rlG0+aNoK9EnRa4fP3dfQKMYPsuakDAvsmCZ6baY2VpRRKoj185hZJhe&#10;JAU38QNxtC90kM5UItsooo/QPi7AdI9jRUeKTkWCBfbVJlzlH6L/yxAGBO0swhzL3Uy4iSVNxx/X&#10;tC3MNtI/ZNK2FMGgY/9dROuJ1hVhH3SIwwehfcy9TKhpmq7ngOMhDX2y64jsc8Nb4YdFeCHYSYS+&#10;BT0f7LOtKOuY25k06CMiTcfLhabjvDV9V9E2Iv2PO4rwXxDXfXYw2xBePDQdoabDR2NWOn5X05Fn&#10;8MmoeYY81jzTfXA+yGP9ftYxs9KRT8gz/B7SkWdI1zzDPbChScN/1O8i1GPi/LLS7d/CddpIhDzD&#10;NUE6jof91hJhH+Sv/R+yjgmhTz0rHddC03EcXGtcS/z29iJcA/uYOB/9rp2u5+Wm672zsQj3mH0O&#10;OD7yDPck7iXkmf4v7IPro8fE72q65jeE+0fT9X7Evro/jodzw32FOO4DnBP+K66hfhehHhPnaqfb&#10;/9ndX/NMyzD+k33N8bl+3/6u3vcQ/o+9v6bb9wjOHdcCx9cyrP9X98H9jXsTabhnNB2hHtM+twtF&#10;+oxVYSwHfgvHQp7hP+Ee0+uo38WcRj2mnW7/Vl46/qOWYRwfaXpeuM9x7sgzLbt6jKxj2veIna73&#10;I/JM733kGdI0v7UMa55l/Zad/ikrDednXx+kIc/wnMU2zh15Zu+jz2D7mOiac23I30yY4n4Ramzf&#10;jLa6/Fl0WBz1gouOkwf9GEXcEIeLsowiDKuNXVPU47nHHCccSZeGo0+7cPRpmjaXmbtE+syC3hDB&#10;yJLxos4R8JKk6DVJofMS3QuF9u9+5ynqwV0BDRX49sMbGN5W/4IEC3dfYBvFEGBTUBo2GXahn8o0&#10;bSwzaPF6XGQ/D3UMBWoupHpQe87kKRO6RhFuhq6Lo17OsnSeCIYWcYCbYd44GoGpFxhog4E1iCsY&#10;jFMHo8iJyGkWNSFhXmTRtjIzjQjT22yDiJqKopP3SbXkGkW062O+oBpFvOH8S4QL+T4kDIg70OZE&#10;EY6FJrZTTFxBHDVHXUzz5yKX0Iwi14ZLwwEDXZgXadpUZmYX4Vlmy21xQ98hqZ5cowhQu3Mv5Pmi&#10;YXCNIoDXnLdFr4iWQ4JhBRHS8NlDSMiAzafhw2kIXZgXadpSZhYSuc/RLC81a5iQVEtPowhQQ8QI&#10;OUwudUeAVgmNYvjQEHRhXqRpQ5nBC75rEI8TZZG3dBQZL16jGCqhGcVZTEi6LGVCwrzIoull5osi&#10;1yB+VpTHaiYk1ZJrFL9jwlAJzShySkYaTsnowikZaZpcZn4kcg2iryZoTwsg1ZFrFI8WfVXkTo8I&#10;hdCMIp0bp6ET7C7MizRNLTPniFyDaI+ZyOM9JiTVkmsU7XlVcPWGATa2r9KqCc0ochXxNFxtvgvz&#10;Ik0TywxcWtrGEFMwMNWsH7JW3ifjZ6A+xd+K/ivq562nbDjQJnw4uKQL8yJNk8oMXFpipLxrELOW&#10;vcuDA23CINcoLmBCgPmCmCKBC327KISmIBrF8KEh6MK8SNOUMgMXlK+JbIOI6WaDGERAoxgGuUbx&#10;KBEGStjGECtlhAL7FMOH/WhdmBdpmlBm0ARsG0PobtEwsE8xDHKNIlaswAV2J9yHQmhGkaNP03D0&#10;aReOPk1T9zIzj6gogwg4+jQMehpFtJOHCptPw4dNhl2YF2nqXGYWF8Hjlm0QTxaNAptPwyDXKGJN&#10;t5Bh82n4sMmwS9F50QRfqnUtM1jn0DaG0EGiUWHzaRjkGsU8sHhkCLD5NHzYfNqlqOZT1x8xlh2q&#10;a9NsHcvMt0V2/kNFOfJm82kY9DSKuNgHOvqxCIsHV01oRpFLR6XhckldisiLY0TuA1kVwjSpQalb&#10;mdHVfGwNs2JQHlxJJQxyjeJXRO4NoArByw37FMOH/WhdisiLrLKowpy4ulGnMnOFyM7vt0RFv/Sx&#10;TzEMco0iLrq2+d9lQnCJCauGRjF8aBS7jJoX6JO0H8pZqht1KTMYgW/nM56NWDC4aGgUwyDXKD5i&#10;QuCutP8lE1YJ+xTDh32KXUbt91tYZD+Ys1Q3Qi8zGH3/osjO46dFZY3KZ59iGOQaxedFeLudQzSd&#10;6BcisLnojjhaKaEZRY4+TcPRp11GzQs8iO2Hc5bqRshlBv2dbv4+KCoTjj4Ng1yjCGOoNwN4VKTb&#10;6HCuGtYUw4c1xS5FjBB9WaRl0NVfRXUj1DKT5aUGbtvKhjXFMMg1igC++2z/fd8X7R1HK4d9iuHD&#10;PsUuReTFZJH7sFbVkRDLzHwid1L+uAYWsk8xDHoaxZAJzShy5f00XG2+S1F58RmR/cB+XVTXpvvQ&#10;ysz6IjtvIfiAHherm5BUS0+jiNUxboujUcG7NI4GAWuK4cOaYpci8wKrMqCPcoZoq76EVGaypqBt&#10;JhonrCmGQa5RxERSvTls8GYaAqEZRS4ynAbNfSRmBROSLqGUmV+JbGMIVdGE9mETkmrJvfa4MTYS&#10;bRdtdfmW6M9xtFJCM4r0aJNmMRMS5kUWIZSZ80W2MUR/4jKiKkDLHKmeXKP4pAldo3i6iFMy0tAo&#10;pqEh6MK8SFN1mfmvyDaIUJX9nDSKYZBrFDEFA7hGEd4cLo6jlRKaUeSUjDScktGF6ymmqarMYEQ9&#10;JuHbxvAF0dSiKuGUjDDINYrzijBhf3cR3p7wFoP+RNxAIYx2C80ocvJ+Gk7e78K8SFNFmYEjEtsY&#10;QuOYg9gPnLwfBj37k9cRvSbSmwdxLK4ZAqEZRY4+TcPRp12YF2nGXWayvNQ8JQoFjj4Ng55GMWRo&#10;FMOHhqAL8yLNOMsMmmrdSfmXiUKCRjEMhjKKnzBhldAohk9Vo/hChHmRZlxlBmse2sYQ+okoNNYw&#10;IamWCaO4vAhzqfrR1qKqYZ9i+LAfrQvzIs04ysznRa5B3E0UIuxTDIMJo3ifyL158kSjmIajT9Nw&#10;9GkXjj5NU3aZOUHkPrs+JgoVjj4NgwmjOL0I0y/m92gREY1iGvo+TbO0CQn9wGZRRJnB9IoLRGr0&#10;sLwTfIieaaWpQp8HSN+nYZDoU+y3iWcJE1ZJaEaRk/fTcMJ6F+ZFmiLKzEsi1/hlCUvhhQ4n74fB&#10;UANtQiA0ozibCUkX+j7tgr54kmTUMvM5UZYBtIU1KKcR1QH6Pg0DGsWC4OjTNMuakDAvshi1zMAL&#10;TZYhVD0rqhNrmZBUS8Io1mkEJfsUw4f9aF2YF2lGLTOviLKMoQr9inWCfYphMGEUZxfhRqrLKDnW&#10;FMOHE9a7MC/SjFpmnhO5htDWgaI6wcn7YTBhFOHC7Yo4WgtCM4qckpGGUzK6cEpGmlHLDCbgZxlD&#10;1ZSiOsEpGWEwYRTdxYOPNWEW416ROovQjCIn76fhhPUuzIs0o5SZnURZhlClS9/VCU7eD4MJo/g1&#10;Eyq9jCLnKabh6NM0HH3ahaNP0wxbZo4QZRlC1d2iOsLRp2GQGGiDJVSybjJXNIpp2KeYhv1oXZgX&#10;aYYpMyeL3OfR+qKviL4kqrPDCPYphkHCKIJ1Rd8VXWNCVxeKaBTT0CimoSHowrxIM2iZuUTkGsSF&#10;RE2BRjEMUkZRYfPpYLBPMQ370bowL9L0W2bgyu0ukW0MMTBwWlGTYJ9iGOQaxdAJzShy9Gkajj7t&#10;0sTRpzBq84qGHeXZT5nBsW1jCD0vaiIcfRoGfRnFEN0ksaYYPqwddWlaXlwnsg3V7aKpRIPgKzNY&#10;pOBNkf07dfNSMwisKYZBT6OI0WH2DfmIKBRoFMOHRrFLk/LiBpH9XLA1CL3KDD5zj/2AqMnQKIZB&#10;rlG0b8p/GT0qeksUAmw+DR82n3ZpSvPpfCLbULn6lqhf8sqMeteydY6o6bD5NAxyjeIdInfuIphZ&#10;9I04WimsKYYP1t4kMU3Ji0NFrsFy1S9ZZWZj0dsi+3ghPG/y+I9IzxPzI+cWDQvnsoZBrlF80YRZ&#10;3GrCKgnNKHJKRhpOQ+jSlLxATdA2WFnqF7fMYJ6he6wdRKHytMg9X2jY0fmckhEGuUbxKRNmcbMJ&#10;q4RGMXxoFLs0JS82F2UZAhWWc+oXu8z8TOQeK2QPL/uL3PO1NQw0imGQaxQPEbk3JQo2RoN9Idrq&#10;H/Qd5C0TM78Js+j1GfsUw4d9il2a0qeIEaZZRkD1QVG/aJk5T+QeJ/SXCPd8XQ3jH5p9imGQaxTB&#10;EyL3YveqQWaBodr63SuRYJhJZB/X7jf4qsj+bFaRC/sUw4ejT7uEnheriNACdK/oSBGmQ+TxT5Fd&#10;PlWDzh9EmblRZB8DL90ziELHPucsfV40KBx9GgY9jSJAH8I9IgyHPgoJA4A3HxhRvF3C+wRu+BVF&#10;4CrRLXE0MnC4keC5QifrfkIEUGguiqMJWFMMH9YUu4RcU8QD3H6gq1YS5eF6mIExHRR4pbGP8ZJo&#10;0LmOVWGfd5aGqfWxphgGXqNYJGeJ9oyj0Y1j167gjHxxEZpMUUNV8NaIfV1CM4pceT8NV5vvEmpe&#10;+JpD8aKaBz5bIo4OxHQiLFVn/07dvNR8X2Sfv6th4Mr7YTA2ozi1CEOt0WwK3BvnJBFGmm0pOhUJ&#10;Flk3WWhGkQNt0nCgTZdQ8+Jqkf0wd/VzUZGgWdb9jUG7ZEIALV/u/1BhMYVh4ECbMBiLUfypCDeL&#10;NpdqE6kNjCKckH9blGUUYVRtMBwaHnZcHSA6WoRh0cebEEO9VZq+rZV2kNlG+s4mDQON9hFh/++I&#10;Pi3aUYR9PivaS2Qf80cm1DRN13PA8ZD2ZdH2Ivvc0Ie6i2g/EZqo9xBtJ9J9sH5c1jHR96PpnxJp&#10;Oo6n6buJNB2rnGDuqf5H5DX+C+K6zzfNNoT/qOkINX13s+2mYw6bpiPPfizCiw7SkMeaZ7oPzgd5&#10;rN/POmZWOvIJ/xFCOvIM6ZpnuAf2Nmlo/tfvItRjHmO23XT7t3CdMKgMeYZrgnQcD/ttI8I+uC/s&#10;/5B1TOiLoqx0XAtNRzMmrjWuJX4b/ezIM/uY+4r0u3a6npebfrhJw+/jHrPP4eui50T6MM8SHHZg&#10;X+SDflfzG0LLj6br/Yh97f1xbrivsDCwOwcRx8c+2FePaecVQvs/Hyey99c80zKMPMN9rfvgc/2+&#10;fUy97yF7f/tauvfI50TIMy3DaPmy/wsE5yb4Lu4Z+7t6zLz7EfmF+1nTcd2RZ7inUYb1Oup3kZf6&#10;XTvdPmZeOvJEy7A+BzUPPiM6TIQ807Krx8g6JspwVrrej8izA0VIR54hDfcP9tEyjPKM9KzfstO/&#10;Z6Uhv+zrgzTkGZ6z2MazGnmG55Duo89g+5j3i1wbggWqEY4F/Hn0RaDZBTeQDYwibmzsk2UUXafD&#10;dk1Rj+cec5xwkeE02n9Mwl1wGWMFtOxk6XJREWBJOtcg/kpUd+YRwaDg2bUoEkZgPROS8fGwCPei&#10;3Z+r9+fY0B9zf/Rvoo+I1hRdgASLrBMMrflUm4VJl1EfEk0i1LzwzbfTAW+jgFqJe1zUMFlmkoT6&#10;4tQ2cptPXxX1Gn3WD1iQGG9RyvtFKBAAoe3W6A3RXCJMv0BcWUak37EJzSjC/R1JgoFTJCbkvFBD&#10;laVRQZOXe8xPigDLTBKO1g6DXKOImzdvyag5TehjARGOc4rotyauk1rRdo/tn4juE2E0moJ0NOug&#10;TwpxvM26hGYUOSUjDQt5l5CnZKD/FeXM1ZKiUThN5B7zfSKFZSYJp2SEQa5RhAPjDeJoCnRQ9gtG&#10;VP1XhL5EdBjbYGTbQyJM6rdHb6J/7goRPsMgnSxCM4qcvJ+Gk/e7hJ4XG4ng0Bp9LKeLMG1iFFCm&#10;bWOIASjuCG2WmSScvB8GPWuKeRrEKJZFaEaRUzLSLGtC0q68cEe0viLKMrIsM0nWMiGpllyjiI7w&#10;x0V3ZohGMQ0LeBrOU+zShrxAdwvGItgGsddqOywzSThPMQxyjSLmBWJB0Sy2MmGV0CiGD41il6bn&#10;BZ4XtjGEfF5qWGaS0CiGQa5RDB32KYYP+xS7NDkvMIfYnYOIxXd9sMwkYZ9iGPQ0ivBWAKe9AD4S&#10;/yGaI9qqntCMIkfSpeHo0y5NWTrKBdfYNYhniPqBZSYJR5+GQa5RhPsfvclt0GkewtIuoRlFzrlK&#10;M4yz6KbSxLxAN4ptDCG42OsXlpkkfIkMg1yjiBt8bhF879nAjx0m5VcNjWL4cPJ+l6blBfyNugYR&#10;vi0HgWUmCY1iGOQaRTjqBa5RvF50RxytlNCMYtZCyG1neROSZuUFfJa6BnGYwQksM0k+aEJSLbn3&#10;8g0mtI0i+gBQAP4UbVVLaEaRI+nScPRpl6bkRdaq+3DPOAwsM0k4+jQMco0iRoZhNW0s7QFHtViG&#10;QwtBCLD5NHxGdRPWJJqQF1hOxzaGmJM4yn3PMpNkVROSaunZ6oGb9kERCgDcNCHeayXuccKaYvjA&#10;mTuJqXNeYA7iyyLbIGLA3aiwzCTBCkGkeobpCgiC0Iwi11NM09RpCMMw6oozVYGpWLYxLMogApaZ&#10;JHm+psl4oVEsCE5ETsPJ+13qmhdoIbIN4v9ERcEyk4ST98Ogp1G8WGQXCCzTz+bTbPjWm4Yr73ep&#10;W16gD9SdlI9BNkXCMpOEK++HQa5RPESEgnCCCB3A0KEmLQTYpxg+HH3apU55Ac8qtjGEMNCuaFhm&#10;knD0aRjkGkUUhC3iaILZRVmL/o4bGsXwoVHsUpe8+KLINYh7iMqAZSYJjWIY9DSKedxiwiphn2L4&#10;sE+xSx3y4niRaxDLLGcsM0nYpxgGuUZxdRFW38+CRjENnRunoduqLqGPxIVDDtcglm3IWWaS0CF4&#10;GEwYxR+LfuoIiwy7aU+LsABx1bCmGD6sKXYJOS/uFtnG8HURuknKhmUmCWuKYTBhFE8S2QWjl0Ig&#10;NKM4kwlJl0VNSMLMC8xBfEFkl214qRkXLDNJ4DmMVE+i+XQWE9aB0Iwih5en4eT9LqFN3sfCwO4c&#10;RNQQxwnLTBJO3g+DhFHEm2M/bG3CKmHzafiw+bRLaHnxpsg2iPeJxg3LTJLlTEiqJXegDcBkXfg7&#10;fdgSlpSiUUzD4eVpOCWjSyh5MZ/InZR/tagKWGaScEpGGOQaRbw52gXHFo1iGhbwNDSKXULICzic&#10;dssypmFUBctMEhrFMMg1iigwM8TRFDSKaTi8PA2nZHSpun91N5FrEKt2wsEyk4RTMsIg1yjebMJQ&#10;YZ9i+LBPsUuVefENkWsQtxJVDctMEk7JCINcozid6OA4moI1xTR8603DmmKXqmqKvxe5BjGUZm2W&#10;mSSsKYZBrlHESNQrRW6BgmgU03AV8TRceb9LFXlxvcgutxhxOo8oFFhmkqxiQlItuUbxeRHmLd2T&#10;IRrFNBw0kIYDbbqMMy+wvNtzItsgviEKZdk3hWUmCQfahEHPgTZ50CimYQFPQ6PYZVx5gUn5r4ls&#10;gzjuSfn9wjKThEYxDHKN4mkmDJXQjCK9c6ShR5su4/Jo407Kf0IUWg1RYZlJQo82YZBrFFGQjo2j&#10;KVhTTMORdGkWNiEpPy9Q63In5f9XFDIsM0mWNyGpllyjiDdM9CsitPWiiEYxDQcNpOFAmy5l5gVq&#10;oa5B/K0odFhmknCgTRjkGsX9RM+IThedaukGEY1iGg4vT8MpGV3KakreUmQbQ+irojrAMpOEUzLC&#10;INcoYp7ignE0BY1iGjYFpeHk/S5l5MVXRK5B3FlUF1hmknDyfhjkGsU8Qnm7C80ozmpC0oVe/7sU&#10;/cDDgt+uQaxb8xvLTJJ1TEiqZWCjGMrgidCMIoeXp2nLlAy0qGA1GRgmOLxYVuRSZF5cILKNIdZF&#10;XEhUN1hmknBKRhjkGkWMPLULnq2jRFVDoxg+bTCKGOSSVUb+KLIpKi+eFNm/gykY04jqCMtMEhrF&#10;MOhpFP9P9AVHh4h2FVUN+xTDpw19iraBcvVhkTJqXmCK1Msi+/ihTsrvF5aZJOxTDINco3igCV32&#10;NGHVhGYUOZIuTdNHn2JemW2kXL0iUkYdfQo3bfaxXxCFOim/X1hmknD0aRgM3KcILjRhlYRmFGcy&#10;IemyqAmbyh4i21BlSRk2L6YVuXMQ7xU1AZaZJJNNSKplYKP4A9EdcbRSQjOKnIicpumT99EHZBur&#10;LCnD5MXSIgyisY93pqgpsMwk4eT9MBhqoI3dV1IVoRlFDi9P0/QpGRgoklU+VKeIlEH7iz4ico93&#10;jKhJsMwk4ZSMMOhpFD8t2t7SJ0Wcp5gNR9KlacPo06dErvFSzS5SBsmLz4ncYyGtabDMJOHo0zDI&#10;NYp7mTBU2HwaPkuYsMnA8LlNnNDeIpt+8wK1QfdY64uaCMtMkveZkFTLUANtQljihDXF8GnTEPMr&#10;RP8T/VWENQ1dsib0u5whso0hBtigX7GpsMwkWcuEpFp6GkXMrdpGtJOlz4ro+zQN14ZLM641BMcN&#10;5tdNHUf7ZkUT5nG/yDaIqH02fXQmy0yS9UxIqiXXKH5bZBdSWzSKaTgROU3TJu+juc8uB1jhvt8H&#10;e15eYK7hsyL7uJiT2AaKKDNZtfK6wsn7YZBrFFE4V4ijCVCIaRTT8K03TZNW3sd9bxsuW4uIfOTV&#10;mt1J+TC0dZ+U3y+jlBk0U+v8TXj2CcHL1qhw5f0wyDWKWGA4j1lMWCXsUwyfJo0+fVRkGy9XPty8&#10;gOFzB+g8LGoTw5aZ60V2vqmQXmc4+jQMco0iRtV9Io6mYE0xDY1imiYZxayHsC0fdl5gpRk48ra/&#10;f7GobQxTZuD83M43V3UerEKjGAa5RvHXohtNaOvPIhrFNBxenqZJUzKyHsC2fGhewGuJ+90fi9rI&#10;MGXmWpGbf7YuF9UVTskIg1yjiDb7rJsO6tcoohP8AZF+7z6Rgk72V0X6GVYRV7Aah6ajjyWruTY0&#10;o0jnxmma5BBc78c8+UD/KkZvu9+z7/u2MUyZQf+hm4e27hLVFToED4Nco4gbdr44mqJfo4iVNh4R&#10;4Tjzi7D0DQweuER0kwh9K/qwgBGFEEcauEF0fhxNEJpR5OjTNE0afXqPyH74uvKRNZo7hBaXKhmm&#10;zPxJ5OajrXNFdYWjT8Mg1ygWwTki2xHyVqKr42h0A9vNJ3CXhVF8MKBPI8GAgoN9Xdh8Gj5Naj7F&#10;6vr2w9eWz2cluh3c7zR1DucgDFNmfH2K64rqStOXWqsLpRpFl6+LfhJHoxvY5iTRDqItRaciwcLd&#10;F4RmFDklI41vwnrd+K7IfgBjSsABol7cLrK/gxGntk/UNjNsmcE6lXaeql4S1RlO3g+DsRlFfcOD&#10;lw5tIrWBUYQTcjQzZRlF14MImmWxhNVtortFWjCwCPIhoo1Eh5vwM5Y0Hc7NNQ1+KrGNdBhlpO0j&#10;+pQI+x8q2la0uQj77CjaWWQf85sm1DRN13PA8ZAGn7Kbiuxz21eEWvTuooNFcL5u77O/KOuYXzJp&#10;EDwPaTqaqLPS8T++KNpChM/Qn4X/grjugyZv/S7+o6Yj1PTtzLabjv+o6bgG3xJtZtKQx5pnug/O&#10;ZzeTZqcj1LSsdOQT8gxCOvIM6ZpnuAcwbw1pXxbpdxHqMfHbWen2b+F4OD/kGa4J0pFnJ4qQ99gH&#10;9wXuE/2+fhf3E6Y16X0JYcSp/VsQ7jf9TRwH1xrNqvhtXAvkmR4ToZ1fdjrOKyt9P5OGPMNxNR1p&#10;MOibiOBsHP8HebaxSPf5qkiPid/VdM1vCPePpuv9iH3t/XFu+C/Ik8+LcE74r/b9glCPiYUI7HT7&#10;P39NhDxzR+/CUOL4+B38nn4Xv6Pft4+p9z10kCjrt9x7ZBcR8kzLsP5f3QddPshnpOE/2t/VY+bd&#10;j/hdlBFNx7GwL64PyrBeR/2ulmFV1jHz0pEnWob1Oah5hooJyhWugZZdPUbWMZFHWel6PyLPkF9I&#10;R54hDfcP9tEyrHmW9Vt2+mFWGvLLvj5IQ57pPYVnNfLM3kefwfYx0aWH++dBEeyJbUtKB2/I2oei&#10;E6FtYBRxosiwLKM4VRydwK4p2hOrq4JTMtI0aUrGoLgDQnD/t2VSfr+MUmaQl3jIwkg1pexxSsb4&#10;wdxglE97kJOW2VLBKFNYdhv3R88TwdB9UOSu7J91gqE1n9IopmmrUXRrMegv78cheNtgmUlCoxgG&#10;AzefDlK40UwKg4jmDhc8LOzRVniznkuEhUcRV5YS1cEockpGmrYNHJhH5Lptwwhr0CSXd0XBMpOE&#10;UzLCYMIo/kr0mz6EeUBZPlGzwPBpvCW7xwBo+8dD47ci9Avahg9xDFDAvoijb8MlNKPIKRlpmuYQ&#10;vBeoFeNetXWySGlTXvQLy0wSTskIgwmjeIrILdR50rdfH1nfhRR48kBfC3wW4i1bmVcEzxUY3YdB&#10;DVmwphg+bakpolPfvce/IbJhTTENy0wS1hTDINF8urgJAUYPZfkRxChLjCStmtCMIucpprHvp6aC&#10;kamuQdxD5NKGvBgUlpkknKcYBrl9imj2zCME/4IcaBM+TR9oc4LINYjvF2XR5pG4ebDMJOFAmzDI&#10;NYr2YBcbzKdDf1/V0CiGT5MNwb9FtjFEN8BCojxoFNOwzCShUQyDXKP4IRFcsk0fbcWT5z8mwgMA&#10;k+yrhn2K4dPU5iA4tncNog/2KaZhmUnCPsUwyDWK4P9EduFXhUBoRpEj6dI0ccSlO+UC6mdSPkef&#10;pmGZScLRp2HQ0yiCOUTw+XiRaAMkBEJoRjFreau2gzmmTQLLmNnG8DmR62kpj6blRRGwzCRZzYSk&#10;WrxGMVTYfBo+TWk+heNq120b1gkdBDafpmGZScLm0zDoaRRheOAkFUwrOlMUiv9GNp+GTxOaDLGc&#10;mW0MoTNEg8Lm0zQsM0nYfBoGuUYRQ8v1IWCDJqQQCM0owj0dSbK8CesK3txtYwgdJxqGvLyAK0Rd&#10;GQbO8EOYAzwuWGaSwO8zqZ5co4gHACbvY4kRG6yJeFYcrZTQjCKHl6ep8zQELGfjGkQsRTMsWXmB&#10;kd3ub0BYLqoNsMwk4ZSMMMg1ik+Y0DWKfxFpk2qV0CiGT12N4pEi11CtLxqFrLxwf8OW7fawqbDM&#10;JKFRDINco/iYCW2jiLmK8EeKkahVwz7F8KljP9o/RLZxwv2+jGhU3LzQ1V/y9Kyo6bDMJGGfYhjk&#10;GsU5RX8VYZVm3LxYGUMLbAiEZhQ5ki5N3Uaf6motKhhE9PkVgTv6FP2I9m9lqemwzCTh6NMwyDWK&#10;YEmRW1DVw03VsKYYPnWqKWLdT/de73cOYj+4efEFkft7tuAkoOmwzCRhTTEMehpFZToRpmSERGhG&#10;kROR09RlwrprEF8UoaugSNy8QHmyf9OV9uk3GZaZJKubkFRLrlE8xIQuXzZh1XCgTfgsa8JQQU3F&#10;NYi9VocZhay8sH/XVRuaFllmkmQt1UfGT65R7OX0+0oTVgmNYviEPPp0bhEceduGCINsyiIrLxYV&#10;2b+vOk3UBlhmknD0aRikjCIKZFZBtfUfUdWEZhRnMiHpspgJQwMPH/ee/qWoTPLyAk4yXhDhHB4V&#10;bSZqCywzSVYyIamWzJriEiIUUnjZcPUzUQiEZhTpnSPNciYMiW1EtjGEDheVTYh5UTUsM0nWMSGp&#10;ltzm05BWxMgiNKMIp9EkyWQThsIBItcgbiEaB5jSRJKwzCT5sAlJteQaxdAJzShyeHmakKZk/EFk&#10;G0PMQRznPMpR8gJO+OGMX8/9QFFR8yerhGUmCadkhEFPo3i6SAcIwFHxf0UzR1vVE5pR5ETkNKFM&#10;3r9e5BrEcTveHmXpKJyvff6qIudRVgHLTBJO3g+DXKMI58coeF+LtrpgCHsIhGYUOZIuTQijT7EQ&#10;sGtMip6D2A/D5gVcKrrnr8Lo2TrDMpOEo0/DINcootBldYRjnuJ5cbRSaBTDp2qj+JLINiJ4oatq&#10;aaZh88I+/yzVGZaZJDSKYZBrFB8xocvZIq6SkYbeOdLATWAVwFvMKyLbeMBAVsmweWH/hyzVGZaZ&#10;JKuakFRLrlG80IQ2cPeGJhvWFNOwfyRNFX2KGNH4psg2HCE4mxi2T9H+H1mqMywzSdinGAa5RhEG&#10;EE6Jjxd9WvRHUUgFMTSjyJF0acY9+tReyUV1iigEhs0L+EB1/5OtOsMyk4SjT8Mg1yiCOUR3irQA&#10;YvRpKE0ebD4Nn6VNOA42EtnGAjpGFArDOkf/pMj9X6ojRHWGZSbJaiYk1dLTKIZMaEaRE5HTjGvy&#10;/p4i12DsJgqJUSbv3ypy/99VorrDMpOEk/fDYCijuJ4Jq4TNp+GziAnL5Eci21hgTt+6otAYNS+w&#10;2PfNIhjDpjSzscwkodejMJgwituKbC8Zm/TQ1qKqYfNp+JS9nuIlItsgQqEO86/L2pLjhGUmCddT&#10;DIMJo4hBNVvF0Yj7RO4DR0WjmIZzrtKUOU8RK0q492VoC2HbhODIIDRYZpJwnmIYTBjF6U2oLCha&#10;RoRRqLawH41iGhbwNLh/ykCXWlK9LgrZIIKy8qLOsMwkWcOEpFp69im6hlIJ4WZmn2L4FD0lA837&#10;rpcatHDAYXbohOQcPRRYZpJwSkYYDDzQJpTlgEIzipyInKbIyftwRI8aoW0QMfCkLoziELypsMwk&#10;4eT9MBjYKGIUHJpRqyY0o8hVxNMUtfI+jmMbQ+gvojpRVF40CZaZJFx5PwwmjGLWagJ5CuGBxD7F&#10;8ClicMmHRO79d6KobnCgTRqWmSQcaBMGE0ZxbtH3RCi80AdF/xFh7oymQXeLFhdVDY1i+OB+GYWd&#10;RK5B/KKojoyaF02EZSYJjWIYJJpP7eo7BjDkEYJ7KfYphs8ofYqHi2xjiEn5G4vqCvsU07DMJGGf&#10;Yhjk9inCEXEWGPrOpaPScCRdmmFHXP5VZBtEaH5RneHo0zQsM0k4+jQMco3iH0RZI02xLE8IfhdZ&#10;UwyfYWqKaJ53DWLe1KA6wZpiGpaZJKwphkGuUcTcLzyQnhY9IHpMhLUUkTa1qGpoFMNnUKP4rMg2&#10;hrjfQhjpXAQ0imlYZpLQKIZBrlEEMH6/F9kPqgVEIcDm0/AZpMnQ9VIDTSVqCmw+TcMyk4TNp2HQ&#10;0yiGTGhGkcvgpOnH0cMMoldFtjFEE2rT4AoIaVhmknDpqDDwGkX1c4qHVyjebEBoRpHDy9P4piHM&#10;J7KNIXSRqIlwSkYalpkknJIRBrlGEYMb9EGlzCXCgqchQKMYPr0MwftFtjGEfitqKjSKaVhmktAo&#10;hkGuUYTx+7cIi7ja/FO0bxytFPYphk9eP9rmItcghjD3tUzYp5iGZSYJ+xTDINcoop8HbGdC5VBR&#10;CLXF0IwiR9KlyRp9+jmRaxB3EDUdjj5NwzKThKNPwyDXKOrkfdcovia6IY5WCmuK4ePWjtyRzNAS&#10;ojbAmmIalpkkrCmGQa5R3F4ELyK2UTxThAfZutFWtbBPMXzsfrTrRbYxhNu2Nj0U2aeYhmUmCfsU&#10;wyDXKIJrRK+I7BU0bhQNAwbpZHkmWcWEWfT6jEYxfHS1+WdEtkGEMJq5TXDl/TQsM0m48n4Y9DSK&#10;AJP1dxftaOLDggfhonE0ArVQ+yF5vkg5W2R/lrUWHY1i+KB2lGUQpxG1DdYU07DMJGFNMQxyjeLP&#10;RFjtfFTgQFxrmrZRfFT0yzgapeNzeNDB/ojr8lQ/FmVN5g7NKHLB1CRwz+ZOysc1byv2vU9iWGaS&#10;hDQPvM3kGkU8xIooyDjOp01oHw/bdo0BK28sJVpIdBcSDDCU2NclNKM4qwlJnBe4ZrbQFN9mljch&#10;6cIykwRr2JLqyTWKR4nyHH+rl5t+0GPgwegaRZuTRLuKthSdigQLd19AoxgmK4owiEaNIfQnkfIx&#10;0T9EZ4m2QUJLoFFMwzKThEYxDHKNIh5Yj5jQ1vGiQYyigoejGsUpRa6hg1E8VvRtUZZRdA30uSI0&#10;8f5E9AuRPoBhLLcSrSrCyFmEeBCrNH11K+0TZhvpa5q0jUTribA//u86IrT5Yx/cvPBTaB9zFxNq&#10;mqbrOeB4SNtQBG8u9rlh8Vz87gYinDtG99r7bCrKOuZmJg3ChdR0HC8rHddvExE69PHZFiL8F8R1&#10;H0ys1+/iP2o6Qk1HXmSlf0+k10H1cxH2QR7DGYT7ORazxnnh+1nHzEpHPuE/QkhHniFd8wz3wEdM&#10;Gv6jfhehHhO/mZVu/xaOt74IeYZrgnQcD/vp/YK8wH2i3886JoRzzUrHddd0HAfXei0RfhvXAtfA&#10;PibOR79rp+t5uek4d6Qhz3Bc+xxw/+B/4J5EHHm2mkj30esC4dw0XfMbwv2j6Xo/4hzt/XFu+C/4&#10;LdwHOCd8jlD3QajHxLna6fZ/dvfXPNMyjN+xrzk+1+/b39X7HsKLuL2/prv3CK4F/qOWYf2/us+H&#10;RDh3pOG/2d/VY+bdjzhH/J6m41jYF/8JZVivo35Xy7Aq65h56fiPWoZxfKTpeSFfPinC/9DnnR4j&#10;65j2PWKn43hIQ54hv5COPEOaPp+1DGueZf2Wnb6tlYb/YF8fpCHP8JzFNs4deYZnt+6jz2D7mNq1&#10;hzVcYU9sW5ICaybqh65GNYoA2zYwivuIPiPKMopYysrGrSlebFQVbZ+IjJtM7w/VQSIFhc39XPW6&#10;qOlw8n4aTt5Pwsn74wetWLAbMJAK5uFn2pK5RfPG0RRlGEU4gsZbKlYTuBwJFu6+ILTm01lM2EZO&#10;FKmBU2E6DfqIFXfQjSt73ybS9P83DG0uM1mg1kaqJ7P5FE2Vef2Jw4IHn20U0e+E5hoFn2MpGUzo&#10;RlxBkw/2dQnNKLZ1ePklIjVsEK6Vjlq2pyHY+2QJg7GaDKdkpOGUjCSckhEGCaMIg/SmSB9UL4uK&#10;AsezjSLarZH2lAiu414SKUhHk9qTJo62exfWFKvncRGujy07H5Y2IXD3c9X0B4KdFySGNcUkrCmG&#10;QcIoZk20xsCaIkCTqDv5H529l4q+IbJrppiqgVUTLhNhnyxCM4pt6x/JMoiulxrbIXjWIBtbTc8/&#10;9immYZ9iEvYphkHCKGIkoP1gW1aEB1aIhGYU2+LHEy8stts/CNtZ2E6wlxPZ37H1rKjp0CF4GjoE&#10;T0KH4GGQMIrHmdAmywsJVkyvGvYpjh974WnVzaI88FJlc7XI/f5bIvQlNx36Pk3DPsUk9H0aBgmj&#10;iJUxXB4yoc0wo0+LJjSj2PSJyOgTgwGzDdp5ol5kTVg/QYT+4hdFv0JCS+Dk/TScvJ8E05ZI9SSM&#10;IibrY807WxgIY29fJ6JRTNNkP46YYG4bQwiTXH3YA6vaDvMiDX2fJoE3KFI9CaPoPvjyRKOYpqkj&#10;6eCNwr3+B4j6YUkTEuZFFhx9msSeQE6qI2EUMXm+H2gU0zSxf+RbItcgDpLv7EfrwrxIwz7FJOxT&#10;DIOEUewX+AqsGtYUywUOu21jiEn5gw6h59y8LsyLNKwpJoFvUFI9QxnFEAjNKDZpePmDItsgQsOM&#10;EOU0hC7MizSckpGEUzLCgEaxIJoyERmjjW1jiBrisAMi7Mn7bYeT99Nw8n4STt4PAxrFgqj7SLqp&#10;RBhpbBvEUd38ccRlF+ZFGo4+TcKV98OARrEg6jxoAMty2T5voTtE7nJdg0In2F2YF2k40CYJHYKH&#10;AY1iQdS1gC8sciflu0t3DQsNQRfmRRoaxSQ0imFAo1gQdewfQZ+fbQyhP4qKgn2KXdinmIZ9iknY&#10;pxgGNIoFMK0ILpow+dZdKSJUslbCx2olRcIRl12YF2k4+jQJR5+GAY3iiMDhgWtcTheFzP4i95x3&#10;FBUNa4pdWFNMw5piEtYUw4BGcQQwEMU1LqosR+ohACfc7rmWteoJDUGXlUxIurRhdZRBWN+EpFpo&#10;FEfgJZFrYGyNOnqzaG4Vuec4t6gs2GTYhXmRhs2nSdh8GgY0iiPgjtp0tZcoFO4R2eeGSfllj/6j&#10;1/8uzIs0rCkmWc+EpFpoFEcAhsU2NK4+K6oa1FYfF9nnhTmJU4rKhtMQujAv0nBKRhJOyQgDGsUR&#10;wGK5trFxNZeoal4T2ef0gGgcBhHQEHRhXqShUUxCoxgGNIojsLnINji2UBurknlFbvPujaJxwn60&#10;LsyLNOxTTMI+xTCgURyRN0S24VFVmbEoXO75/EU0bjglowtH4qbhlIwknJIRBjSKI4KJ+4+J1Pg8&#10;L6pyBe3VRbYxhL4vqoIm1Y7QN3uySPP0eBGcqPcLa4ppWFNMwppiGNAoFkQI/SO7iGxjCO0tqoom&#10;rTb/qsjNW2hmUT9w5f007FNMsqYJSbXQKBZE1QX8uyL3gb2UqEqaMrjkRJGbt6p++4450CYNjWIS&#10;DrQJAxrFgqiygF8pch/WC4mqpimGwM1bV/04QKBRTEOjmIRGMQxoFAuiqv6R/4nsBzTmToYygAHL&#10;UjUBO3+z1I/Ba0peFAn7FJMsb0JSLTSKBVGFd46HRe4DehpRKDRlJXE3j10tKPLBVdXT0KNNkg+b&#10;kFQLjWJBzGrCceH6XX1CNMhoyHGwnAnrzpMiO69d9QNHFqYZd5kJnXVMSKqFRrEgxtUUhKZRDO6w&#10;H8q3i0KkKdMQ8LCy89vW2aJ+4JSMNGw+TcIXpzCgUSyIcfTjLSZyH8oXiEKlSZP3LxG5eQ+Xef3C&#10;yftpOHk/CSfvhwGNYkH0O19tWNAn5T6Ufy0KmSVN2BQ+LbpBdLVoIyQMQNPyogjKLjN1YxUTkmqh&#10;USyIMoeXf1LkGsSviUKH0xC6MC/ScEpGEk7JCAMaxYIoq4AfJnIN4mqiOkBD0IV5kYZGMQmNYhjQ&#10;KBZEGf0jfxe5BrFOzXB0CN6FfYpp2KeYhH2KYUCjWBBFj6S7SWQbQ0zKn1NUJzjisgvzIg1Hnybh&#10;6NMwoFEsiCLnXN0rsg0iNL2obtBDR5emzNksEs5TTMJ5imFAo1gQRRXwZ0S2MXxWhOWp6ggNQRfW&#10;AtLQKCahUQwDGsWCGHV4+Uwid1L+IPPgQmRxExLmRRackpGE/c5hQKNYEKOMpFtAZBtDCCtf1B2O&#10;uOzCvEjD0adJOPo0DGgUC2LYAo7FZ12DeJqoCbDJsMuyJiRdaBSTrGVCUi00igUxiwkH4YMi1yAe&#10;J2oKVS9yHBLMizTDlJkmU5f5x02HRrEgBh1evo/INYih/adhiP7L9NNP33nXu95FURQVpKacckp9&#10;7p6JB5cFjWJBDDIR+XcivSCqpkxfiP7PFlts0SGEkFCZY4459Nl7Kh5cFjSKBdFvTfEakV4M1byi&#10;RrDMMsu8be45QggJFmMUs6BRLIh+Bg3cJnINYqP6VWgUCSF1gEaxfHxG8TGRbQxfFNXRS01PaBQJ&#10;IXWARrF88rxzwBuNOyn/CVEjoVEkhNQBGsXyyepTnFv0lsg2iDeKGguNIiGkDtAolo87+hRuvWxj&#10;CJ0rajQ0ioSQOlBHowi3WDuK5oi20oRiFKcTPSVSw4eaIdZF023VL0WNh0aREFIH6mYUrxfhhF83&#10;4Yoil1CMohq9XtpJ1AraahRfffXVzmOPPRbF77zzzs5bb70VxUmzePzxx6NrDa655prO22/zHbCu&#10;1MkoYkQmTnaGaGvSpP1EWD7JJQSj+A+Rbfyy1CrXTW01ik899VTnnHPOieJHHHEEjWJD+dvf/hYZ&#10;RrD77rvTKNaYOhnFhUW3xNGIKURZJx+CUXRHlbr6nKhVsPmUEFIH6mQUtxS5bneyTj4Eo/i2yDaC&#10;rlDLbRVtNooPPvigiXU6L774oomRpqHNp+CNN94wMVI36mQUvy3KMopTx9EJjhZtI9patJ1IDRGW&#10;6FlJhBrn+0yINJWmL2KlYYkjbCN9MZOGVeOXFmF/LP65hGhREfZZUoRVD3xG8WCRngOOp7+lx9Fz&#10;g99T/C6WkcK54/j2PiuI9Fz1/BFONmkQzk/TcbysdPwPHEv/I/pq8VuI6z5I0+/iP2o6Qk23j2mn&#10;L9dWo7jgggt29txzz87VV18dXftbbrnFfEKawv3339+ZZZZZoj7jU089NbrOzz77rPmU1A1jFJ/E&#10;dRTB7sCe2LYkGHYRDVNT3NtoXEwp0szL0wGiVtFWo3jaaadFRhGsueaaNIoNBY7uYRTBoosuSqNY&#10;Y4xR3FUEu/EuPL8MPxUdFEfDAFMx/h1HJ8DJu1TZfDq7SEfG9tJHRK2CRrHTWX/99VtlFG+44YbO&#10;rLPOarZ68/rrr3eWW265ziqrrNJZeOGFo22Xn/3sZ5255567M9tss3UuvfRSk5rm0Ucf7ay22mqd&#10;XXfdtXPjjTea1JiVV145+kxuyej8isI2iksttVRrjeLJJ5/cmXfeeTuzzz5757zzzjOpfi6++OJo&#10;2aZDDz2089xzz5nUTufss8+eeG6uu+66JrXLBz7wgYnPbb3wwgtmj5h11lkn8bn9Gy51aj7V0afq&#10;F3Rn0atxNEFVRnEBUSLje6h10Ci2yyjCIKFmLJfepPRmhhlm6PzlL3+J4nfccUf0gLTB6E7so0wz&#10;zTSd559/3mx1wUMUTZlZzDXXXJ1nnnkmisNo4dzch+ew0CjGU47wwqIgf++++26zlQ/ulY9//ONm&#10;q8tLL73UmTx5ctQkDYOI4x144IHm0xj83q9+9atoH9VUU01lPo1B/y6uj71PL+pkFIE9GR5aV+RS&#10;hVFEv5l9Xr10h6h1tNUo/vGPf+zsscceUbxtNUUgl97E8oGhcvfD9s0332y24m0YS2XbbbeNaiM2&#10;2B/7ZU17uemmm1K/gYffIossYrZGY7PNNuv897//jeJtNYrI39///vdmq9P5/ve/31lggQXMVjaf&#10;/exnU9dROfjgg00sBi9Ca6+9ttnqdP7zn/+YWBe85Ky44opmK2bfffftvPbaa2bLT92MIkCH5x9F&#10;c0ZbacZtFDcRRTeEpa9lpKleErWOJhnFV155JQrx8H355ZejuOJu4w0Vevjhh2kUc8Db/jzzzGO2&#10;YmaaaaaoaQw89NBD0XE038Htt9+eODbmBWL7Jz/5iUlJghqGey4//vGPe56f/t6bb76Z+G38ln2d&#10;0Vyr1xm00SiiLLh5ee+990ZpeXM2s16GerH66qt3fv3rX5utbN73vvdNtAYAvS+gK664wqT2po5G&#10;0cc4jeKBoolMN/qw6DUnzdVMolbhM4qyS3C66KKLzNnFoJ8LfVr4DH0SU0wxRRTXt+Gpp5462kZ6&#10;FjCKdZ68j//XS+irc0F++EANYNlllzVbMRtvvPHEd88444wo7j5ckabNn+hj1H3Ql2XXWECWUbzq&#10;qqtSaQDNstNOO21nySWX7Fx22WXRPtAXvvCF6PMpp5wy2sZ/zgJGMc8QNBW9Rja4Nki77777TEqS&#10;NdZYY+I7v/jFL7x9vPPNN5+J5YNrY4MXlrXWWiv6Hchu3s2DRnF4/iaayGwjTJ0AvikZ+4taRROM&#10;ImoHn/70p6PPrr/++igN/SjY/sQnPjFh8LD985//PIqDffbZJ+pbcfs62gDywgf2cQ3qJz/5yYnv&#10;fvOb38w8DtK0SRVx6P/9v/8XeRFabLHFOtNNN130GUB/JT63jdVPf/rTzOPiOuNaTT/99FFtB6Af&#10;Cvsed9xx0TZekLBtz03UZjvXwLeBww8/PJWXmJOLNG1WdsFneLG45557Oo888khk0Ny+ZIC+RQze&#10;QV8x4r1AC0Me+B38Jvq6e0GjOBxXiKIMtjSfSHGXhXKF6SWtoglGEWAEJD6zydpGX4mCgnzdddeZ&#10;rXbh5k0W2AdNYzbDGEX7GNqcd8ABB5iUTmToYCwBDB9GxmYdF6y33npRTVGBCzd3X2xj1KTyxBNP&#10;pEa7toVhjaLdnYCXGaTZfccAL5R4scRneFHJ45BDDulceeWVZiubyy+/PDoOmsTzoFEcnDtFUcYa&#10;waXbzCIbX/Op+m9tDT6j+Jvf/CY4oenF5Ze//GV0DW2ytuH/smlstdVWPfXlL3/Z7NnFzZssYKxW&#10;WmklsxWz6qqrTnz3d7/7XeZxkKZD6xHfaKONoriy9NJLJ76HwRZ4cO60007RIA00kdqDMlDbRxrA&#10;aMh+jOI///lPs9VuMBXDzR81clkjUJ9++unoM/S12yBt//33N1tJMAIZn2eNOgbveMc7MqfyuOAY&#10;eIHJg0axf+BrFVNAokw1el7ketQB8Bxj72cL8xhbR1MG2rTZKA6DmzdZ4GGGCe82mH6BeYvgf//7&#10;X3Qc+4F32223JY6NuDuPbccdd8z9/SeffDL6zB5A8+9//3ti+gyN4mBo/6GNDrTJG/mJz7R5WkHa&#10;V77yFbOVBp9nDWJCzc+estMLHMO+7i40iv3xDtEroihDjR4Q9ULdBLmaR9Q6aBTbiZs3WVx77bWZ&#10;eYiBMAq2MQpVQXOaPR/xgx/8YKppDQMssDJJFgsttFBnyy23NFtpaBQHB/lxwQUXmK1O57e//W3u&#10;nFEw88wzp+Yn4hhwm5eHew0UNIseeeSRZqs3vfodAY2in7lE0cWwdI2oH/4j0u/cKnJX4W8NNIrt&#10;xM2bPNCEioEQACEemDaHHXZYYk4hagW6TiXQofeoVQJM2MZ2VnPa5z//+cyRsjY0ioODsoGRtwry&#10;B6N38zj33HMTeYo8nnHGGc1W3PxqXz+8JKF/OYvll18+MRVD+fvf/9656667zFans+mmm/Y0uoBG&#10;sTdwvh1dOEtniwYBtczW0wSjiIED6i7qgQceiJps1NE3JuljJKLOqVtiiSWiJrqywXkodnwU0BQ2&#10;6tQR9BmdcsopUV5ccsklqVUjkP65z33ObHWivkEYur333jt6KGUB7yYwZhggkzVfDYOZMIJxr732&#10;ivoG7QEbeLjeeuutnTnnnLPzf//3fyY1GzyMcRwYalxPNP9pnxmuN9CmwQ9/+MO5fVzjxO2bGxfu&#10;vFwMUEJ/MGrtbi1dp83Y9wKuN6YwodkaHodsMAUD+2PqBozZt7/9bfNJmrxpUHDrh2NAcBJgv0jl&#10;QaOYzwdFExlq9H3RoLS2dmjTlJpiEWASsWRJ9GaNB0c/86+ygHGwazx2zcal12g7m4MOOig6N/dh&#10;VzS+SdhNQOc4okaEaw6jgDmZZQB/sWW8hPUauPL1r389+n+DAC83oUOjmM2nRdEFtwTPNcMwowlb&#10;DY1iErt5EJ5bhjWMvmZAZZDmXLlcpRvFtoC8RLOgUreXgaOOOsrEssH/axo0imlOEUUX2xLWGxyG&#10;DUQYkHOPCEuRtBYaxSS2UURznj3RfBD6MYo6/L1fsC+NYjEgL22jWCfQZEmjmKCVRvF8UXShLS0k&#10;GoaLRO6xslb1aAU0iklso4ipBJiSgBF06As788wzoz5JPEzhzBgh+lN0HiAMIfq93v3ud08YReyv&#10;tU00yWKwyrHHHtv54Q9/OLEihA5lR9/nn/70p8iLiM7Lw4CRa665JuqXw740isWAvFSjqHmKJskP&#10;fehDne233z7aRl8XHA9gXwzwQa0e7gQVDCCBIwn0GcNNmTozgGMC3EfHHHNMtA1wT6AvFPNG0bf3&#10;0Y9+tLPDDjtEI3H322+/aB84oEBf6VlnnRXth+W68P3NN9886tt7z3veE/UpH3/88dGkfL1v3vve&#10;90b3HfyLqjMK/d0mQaPY5WZRdJGN4JVmNtEwrCqyj2ULE/tbB41iEjzM4PUGUwt0Ph5AU6o9GAAP&#10;rKOPPjqSZGPk01MnQ8O42TVFNYoaYgCIPlzxXQW/YR/zr3/9a2KgAtJoFIsBefmd73ync+KJJyYc&#10;FKCPF5+dcMIJJiXeV93Qwd2ZDpyCEwL7esELDAYl2fP/kK7Y/j/tdI1jhCiOhVqgpmXtBzd4dk1R&#10;09EX/tWvfjWK299rCjSKMc+JogtshJUsdN3GYXhDZB/PlfpIbQ00iknsmqKNrgyhfOpTnzKxGMlK&#10;E4txjSKGm2c1qdrfc4+hNUkFcRrFYkBeak3RHeyEmhpqc4p9DTBtRN2judcLuBPV7X1QU1TsdMTx&#10;IgXH9C7ufsA1ivguzgstETSK9WIQo4hBMDCA0cU1ekI0Kj6H4Fhdo1XQKCbp1yhK1plY/FDCti5m&#10;C1yjCD+r9nfQ3AXsNMSx9JKi7rMUxGkUiwF56fYpoo8XoM8Ovlh1OoV9DdCCoPPrkG6PLMX1H9Yo&#10;onZpr+6hDrbd/QBriikabxTRNBpdVEu3iIrA5xB8S1GroFFMkudVA0bRbhbDEH7M/cJcP3htQX/j&#10;ggsuGPX5oG8IfZE6aVmbTTFHbLfddov6oeBYG8gliEJ87/TTT4+2scSSDpHHQB/0KaK/C5/B5RkZ&#10;HeSlbRTRl4dmbfjWVbS5E/vq/FB7tQh1tn3hhRdGU2bAsEYRoA8Tc/8wZQT+XkHWflhZBH2MaMbF&#10;OSMdzbvo80T/Nlyl2d9rCm01iguKogtq6QJRUbjNsa5aB41il5133jnq10FfInx4Khgcg3TbKwiA&#10;tw57uRusSI7lifCAgmEE73//+6PvYYkjgMES+sADWKneXjHiW9/6VrS/PcFdrlG0ZiC+28s3JOkP&#10;DKRBHm+44YbRNd96662jbdTSEd50003R3EXE4ZhciknUtInBMa5DADgkQN8ijOo555wTfQfODABc&#10;q2Ebg3XgXAJx9FXC8CEO92cY2IO4LsKMvmr9vt6PWHNyk002ieL4PYCBO1qzxfljIBAGaOHYeOnC&#10;vnYTcBNoo1FcRWQbKOj3oiKZVuT+hupFUeugUSSkN1JMTIxUSduM4mYi20BBO4nK4CaR+1tQK6FR&#10;JKQ3UkxMjFRJm4ziT0S2cYLK/pOHi/S3finKWmaqFdAoEpLPn//858h/LvqMSbW0xSieJVLjpFpc&#10;NA7oEFygUSSE1IE2GMV/i1yDOLdoXMxqwlZDo0gIqQNNN4qPimxjiIWCZxaNEzoEF1ZaaaWFJ0+e&#10;vCK08MILf1TjbRfzIq13v/vdq2elt1ULLLDA5lnpVDmSx9XTItgLdwBmrY0iRn8+L7INIrarwF6C&#10;isQwP7ocIKry/gwRvT9mj7bIT0XIj5ejLQL0HimD5UQwjvNHW11qaxS3EGmGqe4QVQUy+D1GJOZQ&#10;EfMjZjcR8qJ1rv96sJEIeTJltEW+KeI9kgT5Me5nSG2NomsQrxBVyRImJF12NCGZNGl7E5IuLDNJ&#10;DjMhqZZGGMXzkFAxfLtLg9oRifmUCUmXZU1IYr5uQlIttTWKj4lgEPeNtqrn3SYkXXYxIZk0aWcT&#10;ki4sM0mOMCGpltoaxadEGLSA1S5C0JMZaW0XRndlpbdRzIu0WGaSeiYjjRq/4KITfq0JIYSQ1oN1&#10;ciFSMvDHer6lf4r+TqVk5xGUtQ/VXqHc8B6hsuTeG3zGUq7+IeI9QvUSnyOUT+49AmXtF5pw3q6y&#10;9lPh81NEfzT6fyJSMl8W2YNmXxetJiJdNhXZeQQRYoMHl31/vCoiBBwicu+NySJClK+I7HsEXcgL&#10;iwhRThLZ9wj9qRCXy0T2PRJyjxuWZvixCPbQPmfVW6LviLJcRjwrsvd9W0RKBpXFvEWvSAwG6ocy&#10;0YaEyedEu8ZRQhJgItjecZSQTGBf6FmA9OJIExKSx7EmDJl5RH8R2ZW9LF0qyvMd93+i2k5UrCus&#10;LPpZWsTKIunFXiJWFkkWqCyiMYGQPL4govcQ0gt6UyE+vmvCEFlZdIMoq2KoelN0mmgWUS9YWawA&#10;Vhb9LCXCg3pxS4TY7CHaT6T3B4eQEWUHEZ6zem8sKppaRIjyeRGWfLTvEa7YQ2y+JtL7A1pMRIjN&#10;USL7HnmXqEqmEG0swnDYrMqhCkOqTxBNJeoHVhYrgJVFP1hEwb25CbFBz4B9fzwgIgRgkR773oCr&#10;bDYmEJsviux7BC5vueY5sTlGZN8jnLNIXH4lsu+Re0RVMK0IUy/gA8U+H1eYm72taFBYWawAVhb9&#10;oEv8fXGUkEwwVBkixIX3BvGBIVq+oVek3bzfhITksboJqwKVRN98RDijwfqCo6xkzcpiBbCy6Ade&#10;m1aJo4RkgvlGnHNEsuC9QXygMRJ2hpA8PmBCQvKoqkFhZtE1oqzKoa0rRLOKRoWVxQpgZdEPWnzf&#10;G0cJyWRJI0JceG8QHyuJ2LNIerGqCQnJY9ydGphnfb8IvYVZlUPVr0VFVBIVVhYrgJVFP+8UfSiO&#10;EpIJGhMwlIwQF9wbbGwivcBLF+wMIXl81ISE5DGuewSe3921Dl1h/USsIjC9qGhYWawAVhb9zCji&#10;MDLSC3gdq9rzGAkT3hvEB+a0ws4QkkfemnOEKGXeI3g+YZH8l0RZlUPVE6LNRWXCymIFsLLoB93n&#10;nC9AerGcESEuvDeID8w1KnKYFmke65qQkDzWMWGRYMTD/xNlVQxt/Ue0mmgcsLJYAaws+oERXyuO&#10;EpLJCqLJcZSQBLg3IELyWFPEyiLpxYdNSEgeRU6XQgPnZaKsiqHqLdFfRXOIxgkrixXAyqIfdL+P&#10;4uaXNJ9FjAhx4b1BfCwj4jBU0gs2OBEfRdwjaJR4QZRVOVRhPuJvRGXMR+wHVhYrgJVFP1w6g/jg&#10;8ggkD94bxAeXziA+OBWG+Bh26YxpRNuJXhFlVQ5V+HwPUdWwslgBrCz6YWWR+GCFgOTBe4P4YGWR&#10;+GBlkfgYtLI4lQg9hFkVQxWWxXhRtIYoFFhZrABWFv3AiHONI9ILVAYwlIwQF1YWiQ80RrKySHoR&#10;0ss6CZN+GxSmFP1L5Fsf8UbRuOcj9gMrixXAyqIfLp1BfHB5BJIH7w3ig0tnEB9cOoP48N0jWO/3&#10;TpGvkvgnUYiVRIWVxQpgZdEPF+UnPrgoP8mDi/ITH1yUn/jgovzER949spkI6x9mVQxVr4sOFs0s&#10;Ch1WFiuAlUU/7FkkPth7RPLgvUF8sGeR+GDPIvFh3yPTir4qel6UVTlUwfPpzqI6wcpiBbCy6IcO&#10;bogPzksjefDeID7o4Ib4oIMb4gMObmYS/VyUVTG0dYuormt3NqayuJ5o2x5CK2IWGCOM4SjbiLYS&#10;4eEwg6gXWOdkdZEee13RnKJ+YWXRDyuLxAcrBCQP3hvEByuLxAcri6QXS4guEWVVDG3Bsc38ojrT&#10;iMoihpJkXSBbXxDZLCl6U5S1L/QfEVoLbLDtuzGWE/lgZdHPbCJ2eZNeTBatGEcJSYB7AyIkj7VE&#10;sDOE5PERExJig95E33zE10SniZrSINWIyuIhIlwcdAP3AxbDxBom+M63kWCBXsXLRPjsVhHGIIPp&#10;RDeJkP5vkTvX4QgRvB3hBpoaCT1gZdEP5ywSH5yXRvLgvUF8cM4i8cE5i0TBez3e218SoR6QJ1QS&#10;DxQ1jdpXFtHb95gIFTV0CWMtE1xUCItfZnGYCBf1yWgrG4wtxj7LRluTJi0iwvZt0VY2D4uwzzej&#10;rXxYWfRDb6jEB72hkjzoDZX4oDdU4oPeUAnqEceI8G6fJ9Q/UEncWNRUal9ZRMvPyyJ4H4KHIfci&#10;viE6RWRXHLGeCT5DpS2Pk0TYZ4doa9KkLUXYPjXaymZ/EfY5L9rKh5VFP6wsEh+sLJI8WFkkPlhZ&#10;JD5YWWw3Z4veEuG9Pk8YTbiAqOnUvrK4rwgX7C+ihUQYYgrQs4gJpb8R4fN7RQA9jxeLkNZPZfHY&#10;aCserortfiqLV4l6DUXF7+4j0hcaW3j51eGuqp+K5jPC0CqEcMwDpzoLG2EbwmfYRogbGOFcIvsz&#10;HAPbc5s0FT5DnumxsJ8eC7+l+80jwrHx2bwi3V+PjX302Po9fAYhHfviGHpsW/gM54AhqOuYbQif&#10;6bH1f+HY+rsQ0rGN39B9IHym/wvf0f+l5677Qfq/svIMcf1f9mcQtqEFzTY+s/MMn+mx9Tx1fz22&#10;Ct/D7+ux9dw133U/3O8I8Zm9vx4bn+mx9bw0z5CGbRwD2757AfshDZ/Z/8u+FxDX/bHt/i/9HXwG&#10;9XMv6LEhPTY+w7HhoGI1s63/S/e188w+pv4OPsN3cBykZd0Lmmd6nnp8zXffvWDnmS18lnUvYP+s&#10;PIP02JrW616w81i/r/tBes/l3QtZeWYfS/MMn+m9gPzD97LyDMfV81Mh3T5P3R/H0WO7++t9Aumx&#10;8ZnmGX5b911BhHkl2Bfp+n09HqS/g8/wP/TY2E+PjfOB9H/pc0H31/+lx9bv6bGwDWX9L6ThMz22&#10;ey/osTXUz/TYmqbnp8fF/nps+7lg/y8Vvof802Oj3GBfN8/0e3os3d++F3Qf/LaeEz6znyPYX/+P&#10;Cun4HT225rH7vxDX/4VQ99djY5+8PHP/F76/pmgxEfbDZ3psO8/0GAhxjnpO+EzLj+6v55eXZ9gP&#10;Q1/PED1r9IwII5xuEOFdRve18wzHyPtfur+eu54f9tHfzvpfWt50PwjHhvTYdp7hGBD20+/hM/ve&#10;0WPb++g9p3mm/wt5h+/a56rfs+8F/T4+0/8O6TnpZ7o/tt393f/lPnv1f6nwmR4bDm702PhMj63X&#10;GMe1f9e+F/R4+j37f+m9g8/02Co3zyBs4zv4XI+N/EOIzyDd184zW/hM/1fWs9fe1/1fuj/yDMfX&#10;PNNzwmd2Huux7WPqeemxkYbtXveCfSz7PHEM3U/PCZ/pPav76/mp9Pmjx3bvBeyDChFGCfoW0Uc9&#10;AuUZ++N7bp7ht/XY9jngM+QfPsP5YD/9baTZ++r/0vPU4+v/8t0L9v+yhc/02MgnjM60/9veIrdu&#10;cp/I3gdT+RoF5hzqn9NeQrQWYLufyuJnoq1Jk3YRYbufyuL50VY+vp5F3HyftNSP05ymwZ5F4kMb&#10;VwhxUQNHSB7j7FncQOS+kOXpadEXRaR62LPYHuDM6EFRVplUYaTiUSLbMVYT7hE8n+w6ByqQLmeJ&#10;DhbpPp8QNQ690FtEW5MmHSnCNhzV5HG5CPusGm3Fw13hPfWaaCubK0T4znHRVj4chuqHS2cQH1we&#10;geTBe4P4GNfSGSeK9B1kEN0logOeauHSGc0GIwAxyg8NNFllUPWqCL1tU4hcMIKlDdR+GCr+AC4m&#10;XNRmAa9E+Px2kQ5RRWuizm/8FBIssA+GnuKzu0WziADWVlSnNz8Q6bEU9FpibDMmuWbVym1YWfTD&#10;yiLxwQoByYP3BvExjsri4SK8Mwwr9HSwwlgdrCw2E4w4/J4IPYVZ5U6FBptNRFmVRIWVxZoAb6jo&#10;Hs260CrMIXSNAhbx7zVxFQ9pjAO2wZhk31CSfrqkWVn0g+vaxuG3pH8WNSLEhfcG8YHRQu5aykWC&#10;F0xMScl6T+hXcNPPRo/q4Dq+zQLv8OrgspeuFvVrP9pyj9S+sqhgHcSNRPB8+i8Rehq3FSG9F3CE&#10;8F0RHur4HtZsxOTPXuCG+4oI+18gQgvFIDcMK4t+OGeR+OCcRZIH5ywSH+OYs3i6KOtltF/BCQ4c&#10;UpBq4JzFZjBZhJGCWWVMhV5GrGQApy+D0JZ7pDGVxTrByqIfLspPfKDn3+39JwTw3iA+xrEo/0oi&#10;n+v9XsILGqkOLspfX7DyATzqPyfKKluq10VHi4alLfcIK4sVwMqiH85ZJD44L43kwXuD+BiXg5sd&#10;RVkvqT5hOTBSLZyzWD8w/PsAUVaZUmFZDPQk7iQaFc5ZJKXByqIfGHH1REtIFqwQkDx4bxAfaIwc&#10;R2URYOoKFu/OenF19YroYyJSPWuYkNSD34mwakFWuVLBHwnWV+3ltGYQ2tKgwMpiBbCy6AdeaDnn&#10;iPRiKSNCXHhvEB8YIqrezsfFkqIfip4X6csrhsH9U7SdCIu6k3BYzYQkXDCnFw5pfIvoXy/y+SMZ&#10;hrZ0arCyWAGsLPqBlzrOFyC9oMdLkgfvDeJjWVGZ3lBJ/YFjFBIm6NHD0hZZFUMVehmxzumcorJo&#10;yz3CymIFsLLoZ1bRmnGUkEyWF8GbMSEuuDcgQvLAEEPYGULyoEf2sIDTml1FviXsUEnEe/ZUorKB&#10;V+U2wMpiBbCy6AfDg+jghvSC89JIHrw3iA84uBn3MFRSL+jgJgymFh0pelWUVTlUYT4ilsxDpXJc&#10;cM4iKQ1WFv1w6Qzig8sjkDx4bxAf41g6g9QbToWplrlFJ4myKoa2bhYtJ6oCLp1BSoOVRT9clJ/4&#10;4KL8JA8uyk98jGNRflJvuCh/NaAhBw5psiqGKgw1vUw0v6hKuCg/KQ1WFv1geBArAqQX9HhJ8uC9&#10;QXygMYHDUEkv6A11fGApC0w9ekqUVTlUoZL4M1FRS1+MCr2hktJgZdEPF+UnPjgvjeTBe4P4GNei&#10;/KS+cM5i+aDSt6PoLVFW5VCFRfT3FYUGF+UnpcHKoh9WFokPVghIHrw3iA9WFokPVhbLBctaoBKY&#10;VTlUoacRy1OE0pPowsoiKQ1WFv1wziLxwTmLJA/OWSQ+OGeR+OCcxeKZTXS+yNeTeKcIcxdDh3MW&#10;SWmwsuiH3lCJD3q8JHnw3iA+6A2V+KA31OLAmsj/Fb0tyqocQvjs96L5RHWB3lBJabCy6IeL8hMf&#10;XJSf5MFF+YkPLspPfHB00+hsInpIlFU5tPUN0XSiusFF+UlpsLLoB0YcxpyQPFghIHnw3iA+MB+N&#10;lUXSi7ZUBIpmKtGXRC+KsiqGqidEu4vGuYh+0axrwqbDymIFsLLoZyZRVYusknqwqBEhLrw3iA8M&#10;H4OdISSPFU1I+gPzEeG0JqtiaOsOUVM6A9pyj7CyWAGsLPqhN1Tigx4vSR68N4gPekMlPugNtT8W&#10;Ef1LlFUxVMGhzTWixURNgt5QSWmwsugHRrwti52S4VjGiBAX3hvEBxojWVkkvaDfhN7AZ8CjoqzK&#10;oQqVxD+IphE1kbZMl2JlsQJYWfQziwgtv4TkAW+GdXCtTcYP7w3iA8vuwM4Qkkdbeo0GAesdbiB6&#10;RZRVOVRh/cQjRE1ndRM2HVYWK4CVRT9cOoP44PIIJA/eG8QHl84gPrh0RpJvinyL6MOpDSoVoS6i&#10;XzRcOoOUBiuLfrgoP/HBRflJHlyUn/jgovzEBxflnzRpBtGfRL5F9B8QtXEpKy7KT0qDlUU/7Fkk&#10;Pth7RPLgvUF8sGeR+Ghzz+KSoutFvkri2aKFRW2FPYukNFhZ9ENvqMQHPV6SPHhvEB/0hkp8tNEb&#10;Knrc7xFlVQxtnSCaWdR26A2VlAYri35YWSQ+WCEgefDeID5YWSQ+2lJZxKL4nxU9LcqqGKqeFX1R&#10;hEX3SQwri6Q0WFn0M6torThKSCaYH9HGORLED+8N4gPLIsDOEJJH0/0mYBj20aKsiqGt+0QbiUia&#10;tvjWYGWxAlhZ9MM5i8QH56WRPHhvEB+cs0h8NHU+2vwiOK15W5RVOYTw2c2iZUUkH85ZJKXByqIf&#10;ekMlPugNleRBb6jEB72hEh9N83SJBhL0EmZVDlWoJP5NxPmI/UFvqKQ0WFn0w0X5iQ8YPogQF94b&#10;xAcX5Sc+mjAfDesd4l0K8w2zKoeqN0VwWkMGg4vyk9JgZdEPh6ESHxxqSPLgvUF8oDGBw1BJL+o+&#10;xPAA0euirMqh6jXRpiI4uSGDw2GopDRYWfTDYajEB4ehkjw4DJX44DBU4qOOQwynFv1G5Fsf8QkR&#10;7Cd6HsnwcBgqKQ1WFv1w6Qzig8sjkDx4bxAfXDqD+KjT0hkLia4U+SqJl4mWEJFi4NIZpDRYWfTD&#10;yiLxwQoByYP3BvHByiLxUYfKIkZQ/FeUVTG09SvRHCJSLKwsktJgZdEPPHFxnTTSi8WNCHHhvUF8&#10;LC+ix0fSi1CHsmN+4Y6iR0VZFUPVy6KvijA0lZRDW6Y7sLJYAaws+uGcReIDD2nOWSRZ4N5oixEn&#10;w8E5i8RHaPPRphUdKsqqGNp6RLSdiJQP5yyS0mBl0Q+9oRIf9HhJ8uC9QXzQGyrxEYqny7lEvxT5&#10;5iPeLuKSY+OF3lBJabCy6Ic9i8QHexZJHuxZJD7Ys0h8VN1rtIjINx8RFUg4rZlTRMYPexZJabCy&#10;6IcObogPOjEhefDeID7o4Ib4qMLBDZaygLfSx0RZlUMVFtGH0xpSLXRwQ0qDlUU/s4g4nIL0AsPI&#10;IEJceG8QHxiVADtDSB7jrgh8VoRF8t8WZVUQIfQk7iHiIvphsLoJmw4rixXAyqIfzCVZNo4SksnC&#10;RoS48N4gPpYRcc4i6QU85o6D40VviLIqh6pnRWuIWEkMi3HdI1XDymIFsLLoZzYRb0zSi8miFeMo&#10;IQlwb0CE5LGWCHaGkDw+YsIymFt0gchXScScxeVEJEw+bMKmw8piBbCy6AfrX60URwnJZEnRUnGU&#10;kAS4NyBC8kBDE9dZJL1Y1YRFguHx/xFlVQxtnSJaQETCpox7JERYWawAVhb9cOkM4oPLI5A8eG8Q&#10;H3hp5zBU0ouilkWA05rNRPeIsiqGqtdFR4mwniKpB1w6g5QGK4t+uHQG8cGlM0geXDqD+ODSGcTH&#10;qMsiYH7hF0TwXJpVOVQ9JdpTxPmI9YNLZ5DSYGXRD4ehEh8cakjy4L1BfHAYKvEx7PJdaIQ4VuSr&#10;JN4rWldE6ktbvPazslgBrCz64TqLxAfX0iN58N4gPrjOIvEx6DqL84uuFGVVDFVYFuM6ERbcJ/WH&#10;6yyOyFSixUToosUE0BlEJIaVRT+sLBIfrBCQPHhvEB+sLBIf/VYWUUm8X5RVOVRhfcRTRaRZsLLY&#10;g3lFd4qweCiEuJ1h3xGhYLiF5X8iwspiP3DOIvHBOYskD85ZJD44Z5H48M1H21LkW0Qf+pqI8xGb&#10;CecsenhEdIAIPYg2x4i0gFwvslvuvi+6TDR1tNVeWFn0Q2+oxAc9XpI8eG8QH/SGSnzkebo8TIRK&#10;ol0hdPWCaAOR+45MmgW9ofYAXfOoLM4VbXXZUaQF5e9IcEDBuUM0U7TVXlhZ9MNF+YkPLspP8uCi&#10;/MQHF+UnPuxF+XGvnCXC8hZ2pdAVhqO2xekJSd4jTWaoyuIcoudFm0RbMTuI3hChsKBHcTqRywWi&#10;i0VYc6Zs8PtHi9DT2YvFRV8S/Ur0U9FnRL6hKbOKPi36tQjf21+0hKhfWFn0gzxuy1hwMhxo0Vsu&#10;jhKSAPdGW1p8yXCsLoKdISSPdUQLiS4RuZVCV+eI4KeDtIu2dGoMPQx1PhEqf26BOUNku6NeVPQV&#10;kboQ3ltUNvjNx0T4PSyCmgUqIlnzKlX4HuZm2swjuk2Utb8K8yB8sLLoB/fQCnGUkEzQ0AMR4sJ7&#10;g/hYXsSlM0ge64swEi7rPU+Fd8gTRdOLSDtpy9z4oSuLobKVCGPJbxa9LMqqLGI4wSsiFPbPI8Fi&#10;WhF6C/EZHhTqxRXhrSKk/07k9pyiRxIPjudEsyChB6ws+qE3VOKDHi9JHrw3iA96QyVZ7CZ6VaQV&#10;wiw9K0InSNv9bxB6Q60d8DT1XREK8sEi9HyiQGdVFr8pwn53RVvZXCvCPtpqgBcPbN8YbWWjvY44&#10;j16wsugHRhzDhAjJY1kRhxqSLHBvQITksZqIlUUCcB/AaY1vPuKjoo1EhCiY+9wGRqoszi76nkgL&#10;0uUiG7iUxRxFOLtZUlTWXEX08uG3XxTpHKZelcUzRThfVNryOEmEfXaPtiZN2l6E7V7r5GDuIvb5&#10;Z7SVDyuLftA7S9f3pBdLGRHiwnuD+FhJ5BsFRJoNnDSeK8J7W56wLAY6ApYREeKCdeTbwNCVRXTV&#10;a2HS9RbdyqKCYZ+oyN0nwjDPIoE3xJdEt0dbXfIqi+iBRAUW591PZfHYaGvSpG+LsN1PZfEqUa/h&#10;Cb0qi6hQ4/s4jkrPoU3ApTkfzqQXCxsR4sJ7g/jAaCEundFO8E6Kdb/t9yxXqCTeICKkF5j7XHce&#10;Ftn3ftbakahj2fugTucFvYTY+TyRriGznSivsgj2E+E7V4iKWnfmUBEK9Mkit9eyV8/in0Q4l34q&#10;i1gOBGAuJLb7qSwiX3rh61lETykmTKvaOC6ei/ITH+h55qL8JAvcGxyZQHrBRfnbB94p4K/Ct4j+&#10;T0R472rLgutkeJpwj9j1DQidai6/FWGZEHs/Lxij666z6Kssaq20yHUW/yxyC3kv7SsCmJiM7f9G&#10;W9lcLcI+6pETLpGxNMh10VY2WDIE3zkq2sqHw1D9cFF+4oMLr5M8eG8QH1yUvz3AC786NcwTHCJu&#10;IbIb5zknnvhoyz0y1DBU1DpRMdw22orJqyyiux9LbGhLzmmicayz2KtnETXip0Q4H/RO2uCzs0X4&#10;DBVbNSYYPoshCUjHHEy3Vn2gCP8RDxyfAWJl0Q+9oRIf9HhJ8uC9QXzQG2qzQacERoj5PJs+Lcp7&#10;Cf6ACQnJg95QPaCyhEVIMQ8RXfY/EmFpiU+Ivig6RfSgyC6U3xKNi16VRQBD0WudRfQSukNU+hnn&#10;3s+wOFYW/bCySHywQkDy4L1BfLCy2EzmFPmc1kAXinx+EVhZJD5YWewTVKD2EaH3EBMe7cKInrbz&#10;RXuIxtGbaINWJcyT3CvaymchEXpIMTT1INHGIjxsegEvsKgUY38IvaqDDHliZdHPrKI14ighmcDz&#10;cRMml5Piwb2hnrEJyQIVAdgZ0gxwPXX0Vy9h7lW/XnDXNSEhebTlHhm5skgGh5VFP5yzSHxwXhrJ&#10;g/cG8cE5i80AzgcxiiyrYqh6QYT1tftyymHBOYvEB+csetCF78ngsLLoh95QiQ96QyV50Bsq8UFv&#10;qPUFlXyMHOtnPuLWomGhN1Tioy33yNCVRaz9h8L4GxF6gNhC1z+sLPrhovzEBxdeJ3nw3iA+uCh/&#10;/UDl/g8it1JoC9Of7hWtJhqVIo5Bmg0X5feANQV1bh88hR4pekaE5SjWFM0gItmwsugHjQ9clJ/0&#10;gkMNSR68N4gPNnLXB1Tq/y3KqhyqUEmER368jxYF5z0TH225R0qZs4h1arYRwdsolqjAcAHShZVF&#10;PxyGSnxwGCrJg8NQiQ8OQw2fyaLnRLr0Wp7gfb/ISqLCYajEB4ehjsj8InhCxZhxLdCoPF4januv&#10;IyuLfrh0BvHB5RFIHrw3iA8unREuO4leEtkVQleYr7iLqIxKosKlM4gPLp3hActlzBFHI9CK+zvR&#10;wyK7QGOtRSxfsahoKhFhZbEfWFkkPlghIHnw3iA+WFkMC1T6fih6WWS/Q7rC5x8TjQNWFokPVhY9&#10;qIMbd23FS0Ro7aGn1HxYWfQzs2jFOEpIJksYEeLCe4P4wBBH2BlSLbgGfxJh5Jn9LukKcxbH/U6A&#10;BgVCetGWqTAjVxb/LsL8RCzOT/qDlUU/nLNIfHDOIsmDcxaJD85ZrBZU/K4QuZVCV2eI1JniuOGc&#10;ReKDcxY9fEO0QhwlA8LKoh94qeMwMtILerwkefDeID64KH81bCh6RJRVMVRhqOlxoqqXNuGi/MQH&#10;F+UvkClEaOXlgzmGlUU/7FkkPtizSPIIrWdxJtFuIgyls4fbwVs41o3bVMTROeOFPYvjA/MR9xC9&#10;IrIrha5eEH1WFArsWSQ+2LNYAliD8SNxtNWwsuiHDm6IDzoxIXmEcm/gOYapGlkvxll6VIS5dKR8&#10;6OCmfDAf8fuirHtdhWUxHhKtLwoNOrghPujgxgMeAteKsgp/L90uansPIyuLflhZJD5YWSR5hHBv&#10;oDcRa8Rl2UGfThdhRA4pD1YWywPvh/8SZd3btq4TzSoKFVYWiQ9WFnswvUiH0mCpDLg7/ooIQ2wu&#10;N3FbPxZhuM2WIi6fwcpiP3DOIvHBeWkkj6rvDcy1elbkvhwPIthNUh6cs1g8WCIN8xF9i+j/Q1SH&#10;9bY5Z5H44JzFHqwlwmL7i0RbXZYRYaHU5aKtJNj3hjjaelhZ9IP5O+vGUUIygTe9leIoIQlwb1S5&#10;9A6W7fCtF+fThSL2LpbHOiLOEy2GTUTPi7LuY9Ubov1E04nqQohDY0lYtOUeGaqyuJQIDwa0Irms&#10;J0Iv4tzRVpIbRVeJpo622gsri34whIvedkkvFhMtHkcJSYB7A6oK2D8468h6ae5XcHxDymN5EewM&#10;GQ6MEjtS5K617QqVxK1EU4rqBhsjiY+23CNDz1k8XIQHwWMiTE7GejlaQTxKhB7G80RfE/1cpK2s&#10;N4nq1LJUBqws+uEwVOKDw1BJHiHcG98W2S/NgwjTPDBMkpQHh6EOB4aPniRCJTDr3lXBoWHd5/xx&#10;GCrxwWGofYAa9ami20SniOwhHTjoSyL74XGlaCFR22Fl0Q+XziA+uHQGySOUpTP+JLJtYD96U8Th&#10;b+XDpTMGY0nR+aKse9YW5iMuKGoCXDqD+ODSGaQ0WFn0w55F4oM9iySPkO6NvUUYaZP1Yu3qZBHW&#10;pCPlw57F/kCl+k5R1v2qek30S1HTKt/sWSQ+2LM4ABiLjh5Du9cQE/PREgXPqSQJK4t+uHQG8RHC&#10;8ggkTEK8N+Bi/beia0QYogfv4ViDEfO+eB+PHy6dkQ/8SmwnckeHucIi+3ifaaojJi6dQXxw6QwP&#10;qCBuIcLDQh8cWDbDBUMJbxGdKMLaO4SVxX5gZZH4YGWR5MF7g/hgZTENeloPFenSaFnCshjwVbG5&#10;qOmwskh8sLLoQedioOXpQRE8nWZVFpW7RNgf7qrbDiuLfrh0BvGBOdP0Vkey4L1BfHDpjC7wCnum&#10;yK4UZul20XyitsC5w8QHl87owZoiPDjgDlnBkIVelcUvivAdVCrpDZWVRR+cs0h8cM4iyYP3BvHB&#10;OYuTJs0jwnxE3yL6WPKsjSPDOGeR+OCcxR7gJf4R0VzRVkyvyuKsIl2w9VYRXC+3GVYW/bBnkfjg&#10;ovwkj6oX5Sfh0+aeRTiteUbUq5KIz74lavP7GnsWiQ/2LHo4WvRXkfYS5lUWPyd6VqQPIGy3HVYW&#10;/WAuyWpxlJBMljUixIX3BvGxqqhtcxY/L9KG+17aRQQnN21nLRMSkgdGWraBoSuL8H61tehJEeYs&#10;Yq1FVAqxDs+1IrRa2Q+fF0R0WBLDyqIfDHlhzwDpxRJGhLjw3iA+JovaMLQSHul/LPIt33KvCD2O&#10;TfVsOgxwgkRIL9pyjwxdWbSZU4SexWNE5xidIfqBaFvR7CLShZVFP/SGSnzQ4yXJg/cG8dF0b6hw&#10;RHO2KKtiaOsK0eIikobeUIkPekMlpcHKoh/Mc+WDmvRiOSNCXHhvEB94yYOdaRqYvnGTKKtiqHpD&#10;9EeR7XeCpKHfBOKjLSs8jLWyuJMIQ1fbDiuLfjgMlfjgUEOSB+8N4qNJw1Cx7vXGIt98xNdEcFrD&#10;+Yj9wdFNxEerh6EuJnpdlPWwGVWsLLKy2A9Y92n5OEpIJnhOQYS48N4gPtDzDDtTZzAfcU8RKoFZ&#10;71uqp0S7ishg0Ns28dGWeyS3Z3F7ER4yL4seL0BPiDD0gZVFVhb74Z2iD8VRQjJ5r2jlOEpIAtwb&#10;ECF5wJkL7ExIoPKKnoqvio4VHSjCuwL8QkwrUlBJPEnkVgpd3S/CepJkOD5qQkLyaMs90nMY6p9F&#10;i8bRQthAxMoiK4v9wEX5iQ8uvE7y4L1BfIS0KD/WantF5Fv3EELDe6/9oP+Kmjgfc9xwUX7ig4vy&#10;k9JgZdEPvaESH/R4SfLgvUF8hOIN9XpRVoVvGP1UVPehtSFBJ3vEB72hktJgZdEPK4vEBysEJA/e&#10;G8RH1ZVF9GreJ8qq9A2qfUT2MFVSDKwsEh+sLJLSYGXRD4x4WwohGQ4M/+AwIZIF7w3iY3VRlZXF&#10;FUS+hfJ9Ok9EyoMvx8THWiZsOj0ri1ho/6+i40R0tVwcrCz64ZxF4oPz0kgevDeIj6rnLMK+vSTK&#10;qgT2q5+ISHmwwYn4aMs9kllZxJo9fxHpA+nfollEpBhYWfRDb6jEB72hkjzoDZX4qNobKoaN3i2y&#10;K3+DistLlQu9oRIfrfaGupQIy1ygwggXzVnsKMIi+4OAB/NccbTVsLLoh4vyEx9ceJ3kwXuD+Kh6&#10;Uf71RFj/MKsS2I8wT5GUS1sWXCfD0+pF+eFN61lRr8UmsQYQhqcOwoYiLp3BymI/YHjQsnGUkEwW&#10;MSLEhfcG8bGMaNzDUNGbuI3oRVFWBbAfYekM9pqPB8wrJaQXbblHes5ZhKeuf4r2Fm3mCGswnuWk&#10;5Wlb0QkiTOZmZZGVxX6YTbRuHCUkE/Q892rQIu0F9wZHJpBerCOCnRkHqCT+QJRV+bP1guhlka6j&#10;iPA10ZOik0XjOl8Sg/UvCelFW+6RnpVFACcBD4h0QVj34TaoWFlkZbEfuHQG8cHlEUgevDeIj3Es&#10;nTGN6CJR1ruQCu9V94iqnD9JsuHSGcQHl87wMMgwVHhSxdyAc0SsLLKy2A+sLBIfrBCQPHhvEB9l&#10;VhYxheJRka+B/UxRlct3kN6wskh8sLLo4QuiL8bRvsG6RpjU3XZYWfQD77ucl0F6saQRIS68N4gP&#10;DGEv2sv7x0SPibIqhrYOFc0gImGzqgkJyaMtnRpDVxbJ8LCy6IdLZxAfXDqD5MGlM8IGy3N9TvR3&#10;0XVGl4r+INpehDl+ZVPU0hkYOXW46DlRVsVQBaeB8N8whYjUAy6dQXy0eumMQcGDH5PFDxNhEvbv&#10;REeJNhdxiEUaVhb9cFF+4oMLr5M8eG+ECTwH3iDKqky5gsfQQUcvDcKoi/KjZ/AXoqxzt3WbaE0R&#10;qR9clJ/4aPWi/P0C1+RXibIekLZeEqHymLdmY9tgZdEPexaJD/YskjzYsxgeWBfwTVHWO0IvYVjn&#10;/KKiGbZnEetQnyd6S5R1vqp/iRYTkfrCnkXigz2LHrYQ4cEPt84XiLYU5T14MQH0b6JHRHMjoeWw&#10;suiHDm6IDzoxIXnw3ggLjDLKqlD1q2dERY9SGtTBzRqiB0VZ56d6Q/RbUdFzIZsO3gvx0v150UGi&#10;3UWY/4nKdpXDdunghvigg5seLCjCg/GX0Vb/4CFwpWiqaKu9sLLoh5VF4oMVApIH742wgOd0t2I1&#10;qIoeadJPZRHzET8hwnzDrHNSYcgsnNaQwdhRlJWfrjA6bQPRuGFlkfhgZbEHa4nQSzhXtNU/u4ju&#10;EM0UbbUXVhb9YC7JMnGUkEwWNiLEhfdGWOwvyqoEDCLMdywSNCbkzVlEJfEboqzzsPW06JMiMhhz&#10;iny9tFnCciTziMbFciYkJI+23CNDD0PFsJAN42hfYJgqCvtlIjjEaTOsLPrhnEXig3MWSR6csxgW&#10;cCbjW3Owl04XFU3WnEUMeTxDlHUOKvyPh0WcUjMcqIj7PMf6BH8Z44BzFokPzln0MK8IvYsviPBw&#10;RcURa9KoMLwA8xTR8qYTwW8VleUSG0Njfy/CZPgnRGi1glOd2US90N5OfAe6SbSuqBfoWb1epN+5&#10;U4Qx9v3CyqIftPhiYWNC8kDP0bheGki9YM9ieOC9AHP63Bd/n+4SzSwqGoxc0Z5FPEfuFfmc1lwu&#10;mkNEhgc9sVl5O4gwt3EcLG9CQvJoyz0ydGVR+bAIrWxZBVqFyhQytIyJyqgMohKqv4UKLB7oqMRq&#10;2jUidwHcHUTa0gkDBq+u95ht6BXR6iIbzKHD3ATdBy6xr7C2oX4qjaws+oER55wj0gsuj0Dy4L0x&#10;HBj18xVRr4XlMX/vryI00A4KHJbcJ8o6bpYwfLUs0NuJ0SsPiLJ+29YxojIqrG0E74xZeTyI0Mg/&#10;Drh0BvHBpTOGAC1ucCuNScHIwHGMLcc6TNeKYOBcsFTHv0V4uGAxXAXnqA8dDEWxQYUWFUl8hpbG&#10;WUUAE+G1MrmryK34Yh0lVDqhhZDQA1YW/XAYKvHBYagkDw5DHZzNRK+K1Db2o4dEw7SsLyHCyB+7&#10;UgrbiWkqB4rQUFiWF0xUiFEJfUpk/xdXaDBG429Z59FWphH1aozoR753rKLgMFTig8NQG8KNotdF&#10;8Hym/ECEBw6W/MjjQhH20SGpq4mwDWOWB9Zewj4/j7byYWXRD3sWiQ/2HpE8eG8MBpbC8g3BzBOW&#10;z8IQ09CBF3Z4ZfX9TzQSry9iJbE84KzoZVFW/vcS7jVMAxoX7FkkPtizWFM2Ef1ChB5FrAN5vsi9&#10;mJhLiQcPKm15nCTCPljuA+wtwvap0VY26vHtkv/f3nmAyVNV6VsyCAhLRkAyLgoKrgvsAn9YJSyL&#10;IFkFFRETEsQAu+aAgogCooC4KmsCUUyIgoiKBFFEggEJKiooSpCc1fmft6bPcH/FrTo1PZ3re5/n&#10;e3q66lZ1dc/trvrq3nOOqS6Jj8xijEpniAhuJuiGgsihvtEcfmu7yUyZijCOUS2JRezqmabIJBKu&#10;ojj5wcGIdJMpwK7fmjY2DRKVzhARKp0xpjAkzD+PIGpGEImvYDqJ1+jBxF1o4seniVn8UPHsCU84&#10;ysTzJmaREycZv6qoM4vczWR79uPyY2gTMosiQoZAVKG+0Rym/Ed5ByIRCsL0wlGCacjXmXLH6+KG&#10;Mgn6KOUghsNOJm7uMwMs/d+QUwKDyEUqsa7DQGZRREyCWSz//uem1l5vStuQv2WiII7S39zmLDC+&#10;auL5W4pneT5nog3xi+ClP7hDWQWxFrRhOmodGlmMIXHRRM+PFnPmmaaNpv8UYh7oG0g0o5yobbY6&#10;xTQKMLq5lelWU+44XcRmftMUZUsX7WabzqMQVbSlj3Q1ssjoFybqBFPdCNogYNopRq4qTTonDz9B&#10;vJYFxstNPGfUMTddlGW4aObHr8sCYxXT/SYyu1Zt4yeoKIObzGKMYhZFhOLSRBXqG7NjcRPnQz9X&#10;zkYkfsudEwcJ53mS3eWOL9U9ppeagGyoXjpDiByKWRQRilmsgcyf/PAyTYBA5WFygInjwMhhLjCy&#10;rmVMJKThWP9gSvEhVWIaubvo22AKPUvaL0xuhlnn00Mpy4E59W3ImOrJbSjdESGzGKNsqCJC2VBF&#10;FcqGOnuoOzibJDecd4l1HKbhwqR+3JQ7PhfHST3k8g3lXFF+IVKUDVVEKBtqDRikz5hIJDMbqK+z&#10;+/SfPYU5w8Ql5k4U6MOmcvA9MQq3m3Lt0edN5bulPD/dlGuP7jQ1OfnILMYQszgOGfbE8FBcmqhC&#10;faM7OMe9w0QsX+4chzBfJHFbyTQseO1rTJG5JWbxyaYcxMRznhGiCg9dEqKKtsS1dmUWlzQRK7S3&#10;idG3F3aeV4mL/sNMTHN5galfUHifQsHUcOIuYpMiuowccuJhG9Q00J1YSN+G7WczHVdmMYY+ppEB&#10;UQf1UpEQZdQ35g7n0zVMjDhynmPWzSKmYbKBiVCQnDFMRQxlFI9IZk3OM0JUQck0Iepoy6BGV2aR&#10;E8YvTbkf6Uj9NIvjgsxiDHd825KSWHQHsQKKKRE51DcmB2Yy7W+KCrkzGkq+gKYlPDYzaWRR1DHr&#10;i2PROgZZ93OYdGUWgbuMfzXNxlVzt09mUWaxCcSBEhsrRBXU6Rp2zLQYTegbSIwvmMR3m8olFcoi&#10;TwClsmabZIcphpxnhKhCeRNEBLHPbaBrswhbm2ZTn4gposOqlzNKyCzGMIVYRkDUsXZHQpRR3xhf&#10;COv4tKkubhIxu+nZpm7hZkKTUBXRXhQKIyLa0kfmZBaBu3kkEqCEhRe+h4VN+5j4MV+UBWIGmcUY&#10;TuLElAhRBWVtvLSNECnqG+MH1xEU988ZQxcG8lxTL8qikE9BZlHUQRIkIepoSx/p2iwS/P4VU/pD&#10;/kNTGdqdaLrbpBiSaWQWY1Q6Q0RwR0+lM0QO+oZGBUYfbjbzHaYER3otUdajppNNvUSlM0SESmeI&#10;CJXOqIEA8j+a+BEnGyrB50eYcmbR8TqE/1M8azcyizEqyi8iVHhdVKG+MdpgEvc1RVNN7zO9ydQP&#10;VJRfRGiAQ0S0pY90ZRbJ/vOQiR9bhzIadWbxDSZ+/G8wLc6CFiOzGEOWOk0BEXWolp6oQn1jNMEk&#10;fsBUNoVlkTyv3wmKCJFRNlRRR1tq6InuaUvW/q7MIrWXKGifFrutM4vUu3rYxEngKhPxjG1GZjFG&#10;ZlFEyBCIKtQ3Rguyjl5mioro/8nE9cUgkFkUETKLIkJmMWAvEz/sXvg4ZxYpivt1UzrVpC01SeqQ&#10;WYyRWRQRMgSiCvWN0QDj16Qm82mmZU2DRGZRRMgsigiZxQZwIjjPxI/9AybqId1qyt09PNOkYPJp&#10;ZBZjFLMoIhSXJqpQ3xguu5mipDXoPaaFTMNAMYsiQjGLIkIxi7NkNdNzTQd09ArTjiaWi3mRWYxR&#10;NlQRoWyoogplQx0Oh5vuN+WMoYsQlhebFjQNE2VDFRHKhioilA1V9A2ZxRgV5RcRKrwuqlDfGBzL&#10;mE4yUd4iZw5dvzVtbRoVVJRfROiGk4hoSx+Zs1kkzoD4xVNNP0t0oekYE3O+h30HcdSQWYwhY+4G&#10;038KkWXNjoQoo77RfwhD+Z4pZwxdhKRwLZBmTh8VmD7W9szsop6NOo9CVNGWPtK1WeRuYjlwnYyn&#10;TDFxpdNRjjItahIyi00gOZKGvEUdzzTpZC5y0DeQ6C3zmRiRu96UnvvLwiR+3kSpjFGFZHucZ4So&#10;YpvOoxBVtKWPdGUWlzT5SeHPpmgEiBIbl5v+YFqMBS1HZjFG2VBFhDJeiirUN3oLJnEXE/WVU1NY&#10;FjeIjzSNskl0lA1VRCgbqohQNtQatjBxYri6eNacN5sor7FA8ay9yCzGcEOCk7kQVTC1bRSnt4nh&#10;o77RGzB9bzWVTWFZ95jGbSYIybE4zwhRRVuMgOiezTqPk05XZpG7jJeazi6eNWd/0w2mtscJyCzG&#10;yCyKCBkCUYX6xtxgBtA5prRGck73mtY3jSMyiyKiLUZAdM+mncdJp+uYRe44ftD0yeJZzDompqhc&#10;ZMJsthmZxRiVzhARKp0hqlDpjO5YyXSF6R+mnDlErMNIrmAaZ1Q6Q0SodIaIaHXpjOVNJKvJnSjm&#10;IuIblzK1HZnFGBXlFxEqvC6qUN+YHduaKG2RO2+nOsE0KXkHGHlWUX5Rh4ryi4jWF+Vfy/SA6cum&#10;15he3QMtZxIyi03QyKKI0MiiqEIji814relOU84Yuu42vcq0iGmS0MiiiNDIoohQUX6DwPb1pv/s&#10;CRjQp03/2WpkFmOUDVVEKOOlqEJ9oxpyBhxtioro32Ka5POUsqGKCGVDFRHKhtqQhUwrmghyp4RG&#10;lTY2fdv0AlPbkVmMkVkUETIEogr1jcdDCStmCuWMoYt4RMpctaF+qcyiiJBZFBEyiwGbm+4y5U44&#10;dZJZlFlsAne/FS8g6lijIyHKqG88Bqb5KlPufJzq66Y21UFmllPbM7OLep7ReRSiirb0ka7M4jNN&#10;foL5sGllUxO+ZpJZlFlsgmIWRYRiFkUVilmc/v2M4hEfNH3UtKCpbShmUUQoZlFEKGaxBspgcKI5&#10;rnjWHE7ec5rzOiHILMYoG6qIUMZLUUVb+wYlrQ40lU1hWZSxer6pzSgbqojQ7CYR0fpsqBGYHe5K&#10;Ll08awZ3Oned/rPVyCzGqCi/iFDhdVFF2/oGI4OfMUVF9Elqo9H4aVSUX0S0JR5NdM9mncdJZ04J&#10;bpYwnW5as3hWz7qmC0yahiqz2ARNQxURmoYqqmjLNNRlTD80/d2UM4euS0wkuBGPoWmoIkLTUEWE&#10;pqEG7GWiDmPuxFQnmUWZxSZoGqqI0DRUUcWk9w1mXfzKlDvHpjrVpIyfeTQNVURoGqqI0DTUGrib&#10;7yejY0zUYqR8RqQvmGQWZRaboNIZIkLlEUQVk9o3XmK61ZQawrKIR3yTqU2ZTbtBpTNEhEpniAiV&#10;zqhhFRMnpROLZ80hMQ41F9uOzGKMzKKIkFkUVUxS31jE9DbTI6ayMUxF5tMXmkQzZBZFhMyiiJBZ&#10;DCAG8U+m2Uz1oTbjDtN/thqZxZilTFtO/ylEFuobqQ6WyDEJfWN50ydMdfGIFNH/hYlzq5gdW5g4&#10;zwhRhfImiIi29JGuzCKJbTyBADER2yXPq8TJ7FKTpqHKLDZBMYsiQjGLoopx7hskjCNpTc4cpjrf&#10;RIIb0R2KWRQRilkUEYpZrIFpMTebciewSDKLMotNUDZUEcFNKGVDFTn8JuU4wbT7W0y586brYdNn&#10;TQuZxNxQNlQRoWyoIkLZUANWM91lmk1cGaOQMosyi01QnUUR0bZaeqI549I35jPtbcoZw1QPmV5p&#10;Er1DdRZFhEYWRYRGFhvwXNOy0382gsLBuiMqs9gEmUURIbMoqhiHvvEhU1REH21lEr1HZlFEqCi/&#10;iFBR/h6zoYm030JmsQlkqdt0+k8hsqzfkZhMljNRcqkbRrVv8Lv2PVNkEn9uWtsk+scmJmVDFXWQ&#10;BEmIOtqSXKxrs7ij6b0NdbzpGhNTaVY3tR2ZxZilTQO5iyHGlmd2JCYDbiheYarK/knmz9+bOKcs&#10;YKpj1PoGxu9KU+59pTrThEkW/Yds25xnhKhim86jEFUww7INdG0WmUKTO9lF+pmJBDltRmYxZnET&#10;F49CVEHWSCTGG84HZMrOnS+q9KiJGHhCG3KMSt/Y1fQHU+49uEha8x4Tv3licFDzWZ+5qGOjzqMQ&#10;VbSlj3RtFo8yNR1+5Uf5+yaS4giZxSYQS6Ki/KIOFeUffxjZucmUM1FN9EVTjmH2DUY9DzUxkyZ3&#10;zK57TSStmd8kBg8x8YpZFHUoZlFEqCh/wDqmhaf/bMytpj2n/2w1MosxKp0hIlQ6Y/x5nilnpGaj&#10;3AlsGKUzML7Hmhj1zB2n6wbTtiYxXFQ6Q0SodIaIUOmMHkMW1N+arjUtxoIWI7MYo6L8IkJF+cef&#10;nUw5QzUbcdFfZpB948kmCuTnji0VhfZXNYnRgGy5Ksov6lDpDBGh0hkBh5gubiiSEvgJ87umKDnB&#10;pCOzGKNsqCJC2VDHn3VNTMdMTdVs9GdTjkH0jaeZfm3KHZeLUcavmtoepz+KKBuqiFA2VBGhbKgB&#10;nuCGk+EjNSJ4/wHTPaa9TEJmsQmcxBWzKOpQzOJk8AlT2WQ11R6mHP3qGxTRbzJ1lvPiu0xidCFm&#10;UWZR1PHvnUchqlDMYsA7TGtN/ylmicxijMyiiJBZnByONuVMV5XuN9XVIexH33iziRugueNJhZnE&#10;VIrRRmZRRMgsigiZxQB+ZJXFrTtkFmMUsygiFLM4WSxr+oYpZ8BcN5q2MkXnnl71DX6HOKbIJP7O&#10;pPim8UIxiyJC32kRoZjFPnCQ6QXTf7YamcUYZUMVEcqGOrmQWXQNE7USVzbNNvP2XLOhrmgiIU3O&#10;GKY6z8TxifFD2VBFhLKhighlQw3gjtzJJu705k6iVZJZlFlsAsWSqc8pRBUqyj8eYPT43f+86WwT&#10;I3VfML3J1K+7st32je1M15ty5y4X8YgnmJYyifGFvqei/KIOFeUXESrKXwN3XR80ceL8k4kT/3tN&#10;b68RCXFoK7Mos9iEJUzPmP5TiCzErNXFrYnhwkmUUklls5XT5aZcCYxumU3fIL5wf9N9ptyxuYiT&#10;fIOJMlBi/NnQxHlmGJAdlxsTR5j+1/RhEwmRdjWtYBKjwaBrtYrxoy19pCuzyNQvTp6nF8+as71J&#10;ZlFmsQnctVfaalEHNxN0Q2H0wHxx8Vs2W030Y1MvLuCb9I0lTe82+Y3PKv3RtItJTBakvB/06DDl&#10;Vn5lyvWzsr5kUl3O4aJQGBHRlj7S9TRU7rD+xjSbu6zLmRTfIbPYBGVDFRHKhjqa7GbKXfw21ddM&#10;c6Wub3AeovZh7rVTXWVS/5pcBp0NtZsbKP8wnWRSMsHhoGyoIkLZUBuwuonRRe7QRixqOsakkUWZ&#10;xSbQpzQFRNSxXkditPi5KXfh21TU5Z0rub5BqacrTbnXdP3NRNKaxUxistnY1OTapRe80pTrb031&#10;MZMYPJt2HoWoYpPO46TTlVkkFuTvptyPWqR+mUXSpL/TRFwkr0N8CTEAq5mqWMC0jen7Jt4P23zR&#10;xFQR1uXgDh8ptzHJvA53/s43McV2QVMTZBZjNLIoIjSyOJqcZUp/82crylDMlbRvbG0iKU3utVys&#10;P9GkEZz2MMiRxVyfm42YxSUGj0YWRYRGFgO2NPEjRnIbDFekl5huNvXaLGIS7zSVf1xT3WEqz/1/&#10;oanO8HKHmQD4FLJzRhcd+5kiZBZjVDpDRDDyrNIZo8dcbiYipt3NFfrG+0wPmXKvkYpzgYrot49B&#10;ls7gBkiu7zXVFSYxeFQ6Q0SodEYAJ9czTesUz5rBkD7GsZf4tKIDi2fzwujgqSbWX8CCDkxH8ouZ&#10;8vHwvl5uYt3vTR4Az3SV35pY/ipT+eKCDxGDiZmMgtJlFmNUlF9E9Krwuug9nzLxWzlbMYIy25qK&#10;KWSZpETHw6bc/l23mTTFrN0Msig/5/tcP2yqD5rE4FFRfhGhovwTAqmo+bG9rHg2zfEmllF0uYqL&#10;TbTZqng2PS+Z52TrqwJDSpsovkBmMUYjiyJCI4ujzb4mfg+biBttbzE1ncpfhpt5xBrm9p2K33yK&#10;/Qsx6KL81BfN9clIhMlUhcWI/qKRRRGhkcUJYGnTdaZHTM9lQYdzTfwIY9qq+KyJNlzAwEEmnpPO&#10;uoo3mmhzkaku9oXXfZmJEUjXKh0xUkK2PhICcZecR+5+uigizKOvI8084jlK27h8XyRtoC3rc/tm&#10;HY++L9r5srSt/8069untfd9pG5Z7W+THwqPvO5W3J2suU5193yyrel++b5b5vtN26Trk78uPPW2L&#10;WO/7Tj8z1vm+fTt/bd+3L0vbltv7c8R+y++L5Wzr+06Xpe18u3J733faxv+mna+jLcty+05fF9Eu&#10;XcYjn41vxzrfN/J9s87F8vQ4vb0vS9t6ex69ve+bZeybOn4YRm+LvK0v8+NzpeuQv6+qvsC6qvfl&#10;+/btWIe8bfqZudLX8XVpe9+3y9f5vn0Z+0nb+Xas888T+fZpW2+frqOtL8t9Zum+aMdz1vn2HI8f&#10;E+v8M+PxRaZLTcR38/voIizhEyYu2n1f7MP37fLPLPe+2PZnpvK+UzGLhNFG4tfT/abvgX37+/LX&#10;89fOvS/Ec7ZhPct9X94WeVva8Jx1rvR1fJ23Z7+IZf7o63zfvr0fn8uPiXXpZ+bHXm6LfN8so60v&#10;833n1iH+Zlnahm18u3Sdt0csc7E8d5zsI23L3/6+ePT2vm9vkz6m69JjYXtKM1Ez2tf5vtNj8fY8&#10;styPiXV+nN7ejw+l2/k62lFvuukUbWYpMZWauMqq9+XH6cfux0cbf21fl74vP3Zvh9gO+b59ex7r&#10;3pe3932nbfx1aJeu82WIZS6W546z/L6Qvy/+9va+b5Z5e3+ddF16LP6+XKzzfTNY4Pv29jxyXH5M&#10;6ev6saf78+1ozzq28ffFunJ7X+f7TvfPepanj77O26afme8Tsc7flx9n2j5tW/e+2Ifv27djHdt4&#10;e9+37w+V35dv78vStuk631d6nOX26bpcexfbpcfp7Xnkee4zS9v7vr09j/QRHmnHOm/L65ePE7GO&#10;1ynvm3W+b1fufaXtXf46vs7b+rK0LWKd75tHfgfxHniQJ5vck/DoM7jOME2cWeTuNPWzmIpEwps0&#10;9hATd6GJH+MmZpEfdzjKxPMmZpHRx7o75HUji0xvZXv24/JjaBNKcCMilOCmvRD7HsWqUz/x7SZO&#10;zEKUGXTpDIcLNZLvEeZSvslxu+krJq4PNJo4fJTgRkRMQoIbTwzqyo2WXm9K29xnGlswaIwA8iZI&#10;bEAtyBxeY6uJWXxx8ewJT9jTxPMmZvHbxbNq6syimIY7JeUEQ0KkEHuMRDvA9PEby+87v7NV4oKb&#10;GSHqG6IOEtZxnhGiCsqrCFEHM5zawMCmoS5v6ld8ACaROEEuFO42HWKq4zUm2uKmq+7eXWNi+qrX&#10;6mJIljvVTGvNwX4849nhLKhBZjFGMYsiQjGL7YDRH09UVqdfmTxpDX0DCVHFoGMWxfihmEURoZjF&#10;HrKQiVEiEsD0uo4VUxUp4oyalK1wfEiV0h/ExwHHua7Js57+pLMMMIM+ffWPJkykr1vJ5CORrIuQ&#10;WYxhXrWmGIo6fC69mEyIMfTf3CoR/0UysnJxdfUNETHIbKhiPFE2VBHR6myomKcm9am60WmmXsHF&#10;QO41qpSW+SCI86+mXGIELkCqppueYyq3R+znLhPJaSJkFmMYTSADrRBVKGZxMuEGYDTVlOQf/Eb7&#10;Dbsy6hsign42jJhFMT5s3nkUooq2xLVWjixSWJmTMnd2dzcxJTDVdqafm2jDqNrzTOU2roNNxJFs&#10;b+KD7VXgNqOUZPJpqlzhZfZBXS9vw8VHrl0K62nn27D9bEZMZRZjNA1VRGga6mSxs+l+U2oKy+Km&#10;HGEE0W+0pqGKCE1DFRGahioiNA3VIG1zzjUzesa0z+cXz5qBoWJ6JyUj2o7MYoymoYoITTUcf4g3&#10;P8lEPHjOHLoYaUzLH0Wob4gITUMVEZqGKiJUlL8G6t/9xURtjtlAquhrTW1PZS6zGKPSGSJCUw3H&#10;F2ZkUCIgqjl3pcmTjM0G9Q0RMazSGWJ8UOkMETEJpTOa0JVZZBrpD01Xm0hCEEH64TtMnPyvMFXF&#10;mbQFmcUYmUURIUMwfnAuoI5sXRF99HUTicO6RX1DRMgsigiZRREhsxjAneEzTZzYKVfxLRPTiZi6&#10;itjxJSYK4/sFAKnNmySAmXRkFmOWMim4XNRBnTTV4hwPdjAxG8XPBTlxrviAiaLlc4W+gYSoAiPA&#10;eUaIKrbuPApRRVv6SNdm0eHETqHkq0y5CwBEanMFCj+GzGKMYhZFhOLSRptFTK80kSU6d15wcbPx&#10;AFMvUd8QEYpZFBGKWRQRilkUfUNmMUbZUEWEsqGOJlyAH2fKGcNUJDwjQ3Y/UDZUEaFsqCJCgxwi&#10;QtlQZwEXB9zFXbV4Ng1xjZTfWLp4JlJkFmM0sigiNHo0WpDw7GxTzhi6iFW83LSsqZ+ob4gIjSyK&#10;CI0sigiNLAZQ5+pAU3ohQNKbMhhGktp836Rg8mlkFmOU4EZEKInJaPA0022m9FxQ1t9MnAMGdXHe&#10;bd/gvEaZJ9SresBiNFGCGxGhBDciQgluAi4w+YXAOSYS3OTMokMBf+4q71E8azcyizEyiyJCZnG4&#10;UELpXlNqCsviN//NpqiIfq+ZTd/g2D5iesRUztLK80dNPzA1yfwtxgeZRREhsygiZBZr4MPhTvGO&#10;xbNp9jbVmcXXmzj5/tJEJtU2I7MYw/RlZSITdWxkohSDGBwYqyNMD5hSU1UWmU13NQ0L+gaKON3E&#10;uSz3HnJ60LS/SYw/W5kUJiPq2K7zKEQV23YeJ52uzCJFkstF+evMIu38DvQvTDKLMosRTFdTvICo&#10;Y42ORP+Z3/RZU2SsrjNRzmTQI4llmvSN802599BE1IEc9nsUc4Pp04pZFHU8o/MoRBVt6SNdT0N9&#10;q4mpOX5nrsosMgXpHpOfZHVXVmaxCUwP2mz6TyGycLGnGwr9ZV0Tv/N/N6VmqSzCElY3jQr0DVRF&#10;Od5+tmLkVJl4x5tNTZqGKupgqr0QdbSlj3RtFmFn0+9MjBr+xkQ9LS4abjCVT643m1RAexqZxRiV&#10;zhARKp3RPzgp3Ggq/46nIsbvZNMyplEjKp3xLlPuPTUV5lkXkuONSmeICJXOEBEqnTELFjQ9z3SU&#10;6cyOvmA6wURcI8WZxWPILMaodIaIUHmE3sLv+D6m2005g+Qibu8w0ygT9Y3nmnLvranuM61jEuOL&#10;SmeICM1cEREqnRGwfEdNWMq0p2mJ4pmQWYzRyKKI0Mhib+BmHiNtUTziTSZ+x8eBaGQRTjPl3mcT&#10;MaIqxhuNLIoIjSyKCI0sBnzIdNz0n4251rTf9J+tRmYxRqUzRIRKZ8wNCuM3MUwkJVvFNE406Rsk&#10;WrvalHvPdXqvSYw/Kp0hIlQ6Q0SodEYCJ1UymqbizuoppWVV4qT9JRMn2utNbZ/6IbMYI7MoImQW&#10;u4MsoVE8IqOMV5rGdeRlNn1jdxNJ2Mo1FlMx9ZZawouZxGQgsygiZBZFhMxiCdKEM63nblPuZNpU&#10;LzK1HZnFGMUsigjFLM4OUnyThCz3u+zCMH3ANO5lIbrpG5QHIVkPtdV2Mq1vIo5TJTImE8UsigjF&#10;LIoIxSzWwI8sppEENsS7NBEnYjGNzGKMYhZFhGIWm/EGEwlZcuYwFSECk2KMmsQsinajmEURoZhF&#10;EaGYxYCFTbqr3x0yizHc8dVdPVGHivLXQ6gA9QBzxtD1B9Mmpkm7mTcKfWNV01Ym6vk9mQVipFBR&#10;fhGhovwiQkX558jiJsppLFk8EykyizFkzt1o+k8hslC6QOUL5gVTQmxdVET/JyZmiEwqw+gbC5ne&#10;Y7rNlPvMEf8XahKPeumRNvBMkzK0izqIaxWijrb0ka7NItM3SIDgJ8FjTDm4eCHj3g9Mq7NAyCw2&#10;gHIrCi4XdWxg2nD6z9ZDMqifm1JjUhZJa/jBX8k06dA30KBgyjxJcnKfe5UY9X29SQwHElNwnhGi&#10;iq07j0JUweyRNtCVWWTqxh0mTniXmD5qikYQLzXRXnPAZRaboGyoIqLt2VCJL9zV9CdTakLKetTE&#10;iFebErUMsm9wQ/R+U+6zb6LZlqASvUHZUEWEbliLCGVDrWFLE2ZxNrW3mHbDiZG73yS8aTMyizGa&#10;hioi2joNlemOJK2J4hH/bHqFqY3ZPAfZN75uyn3+TXWLSQweTUMVEbphLSI0DbUGpjGRgr1pzAuJ&#10;cB4ycWL8lanttapkFmO440tiCCGqIEEFagtMmfuYqWw2yrrBRNmHNjPIvvEVU+7/0FQ3mcTgIbGT&#10;RhZFHVt0HoWooi19pOuYRTbCAL7TxN258t1rsqVSkJ9YRT8pMh1qZ1PbkVmMWdrUlrngojsYGWjD&#10;6PPKpp+aUoNRFolTrjfxmyum+wYaBExDqivoH+mLJjF4uIbhPCNEFdt2HoWooi19pGuzCBjEH5r8&#10;pMcJ05WeDBEZ4JY1CZnFJqgov4jopvD6OLGu6U5TnRFh3SdNbZxqWscg+waf/XdMuf9PJG6gLmcS&#10;g0dF+UWEyneJCBXlnwULmJY3Ect4sOlI08tNm5swiCrIPy8yizEqyi8iJrUo/4tNd5ty5iIVcYv8&#10;9orHM+ii/JzjPmvK/Z+q9GuTRraGh4ryiwglZBQRKsov+obMYoyyoYqIScuGerTpQVPOWLj+YuIi&#10;VyaxnmH1DcpDnW/K/e8QoRvvN6lI//BRNlQRoWyoIkLZUPvAAaYXTP/ZamQWY2QWRcQkmEVmXnzJ&#10;FBXRJzGYsgM3ZxT6BoZ+mY40u2b0kFkUETKLIqLVZpGECp6WPfdl4aKlfDHTVDKLMotNIGnSoBJU&#10;iPFk7Y7GEQrGe+3ZKmEgzzRNclxmvxjnviEGwzNMKp0h6pjEMAfRWwYZ7jBMsmaRTKZkaDvLVFVs&#10;fz8TFzTc8T6jgb5qotyGzKLMYhMUsygixjFmcTvT70xlY1jW8SbqKYruGHTMohg/FLMoIhSzKCIU&#10;sxiwoIk746sVz5rBj/Pzp/9sNTKLMcqGKiLGJRsq0xFJ+HWfKWcMXbebXm/SlMW5My59QwwPZUMV&#10;EcqGKiKUDVX0DZnFGGJJVJRf1DHqRfmZ4vYBU84Ypvq9SbExvWXU+4YYPirKLyLI8C9EHSrK32O4&#10;y/uO6T9bj8xiDCnlt57+U4gsxE5vPP3nSEHSmu+acsbQRX3Em0yzmZkhmkPfUEIgUcdWJpUuEXUQ&#10;NiBEHW3pI1mzSDHoR0xeYL+XkgGQWWyCpqGKiFGbariK6Q4Tv3M5g+giFlxTTfuLpqGKCE1DFRGa&#10;hioiWj8N9Z2m3IXOXHWdqe0/0DKLMSqdISJGoTwCbGMi3jD3e5fqCJOS1gyGUekbYnRR6QwRofAA&#10;EaE6iwbFhVed/vNxnGb6oWnF4lk985l2Nl1u0p08mcUmyCyKiGEbgrea7jXljKGLDNC7mEgIJgaH&#10;zKKIkFkUETKLIkJm0SCLXw6+QH8xNTGKKT82/cTU9gsnmcUYTuJt+RKK7mD6x6CngHCz61RTVESf&#10;pDXqv8NjGH1DjBebmWQWRR0DSeghxpq2JEHqKsHNMqa/mfYunsUQn3OciYuoa02LmdqMzGKMYhZF&#10;xCDj0ijwTtKaunhE1p1nIuZbDBfFLIoIxSyKCN1wEhFt6SNdmUV4huke042mg00bmpYyOSuZNjd9&#10;0PSQyS+oXmVqOzKLMSrKLyIGUZSfWRTc4EpNYU6fMC1uEqOBivKLCBXlFxEqyi8iVJS/Ia8zMSU1&#10;dwGV6mem9UxCZrEJGlkUEf0aPWL6/Z4mMpvmfstcd5veblJm09FDI4siQiOLIkIjiyJCI4tdsI7p&#10;paZjO2Ka6homMS8yizFKcCMiep3EZFET5i9nDFPdYtL3d7Tpdd8Qk4cS3IgIJbgREUpwI/qGzGKM&#10;zKKI6JUhoK990ZQzhi7iEf9sYjRCjD4yiyJCZlFEyCyKCJnFhhxm8gsqSmmkvND0R9M3TFWZVduI&#10;zGLM0iZiSoSoYmPTXOLSVjDdbEpNYVmYxItNC5vE+EDfQEJUsbWJ84wQVWzfeRSiirb0ka7N4h4m&#10;MqKmF1Zls+iQ7OZB01XFMyGzGEMsyfrTfwqRZfWOZgvJuZhKmv525XS8SSZxPOm2b4j2wMizYhZF&#10;HRt0HoWooi19pCuzuKaJiynMIXfngfjEKrMIGCS2ucDU9lFGmcUYMutuMf2nEFnIwIzxa8ohJork&#10;p4awrPtNxF0vZBLjC30DCVEF2drTDO5ClNHsJhHRlj7SlVmkCCXxO24UITKLV5i4GLvB1PYU8zKL&#10;MSqdISKalM7A9J1gKs+CKOtW03NNYjJQ6QwRodIZIkKlM0SESmfUwMjg1abnFc+mqTKLS5jOMHkx&#10;a+IX5zO1GZnFGJXOEBF15RFWMfFbE5lEfrM01WjyUOkMEaHSGSJCpTNEhEpnBGACLzT93PR603tN&#10;1FLcxLSr6d2mcjFrClcLmcUmaGRRRORGFp9putKU/u7k9AXTsiYxmWhkUURoZFFEaGRRRGhksSFM&#10;RT3R9AsTSWzSCzJGE1l+lGmQhasxsueZOAbiK6vgzuInTQ+Y/JgptH2kqequ9KomjPGdJt+G9/1p&#10;U9OELDKLMSqdISK8PAK/LTuayLzs38mc+J5/wKTMzJOP9w0hqlDpDBGh0hkiQqUzAihgPWppp7kI&#10;3MX0kMkvEKvM4jtMrGea2k9Nx5k+Z7rO9HcT615iSnmxieWsv96E0fyQidFVn+72HlOEzGKMzKKI&#10;YPoH31u+d3W6zfQyk2gPMosiQmZRRMgsigiZxRo4CfuF2JyGJXvEkiayrHI8D5u+0/kb5czipiZf&#10;vx4LSpBFD/NHev3lWGAsY2LkAqO4EQtKrGV6xMQ+o/peMosxKp0hqiBB1kkmj4POyYvoRwlwxGSi&#10;0hkigusYxSyKOhTPLiJUOqOGFU1cjH2reNYcjNfK03/2lNeYiJ/0u4TcDfKLxpxZ/KyJdcQtVcF7&#10;ow3xl7CDiefnF8/y+H7PLJ5VI7MYo5hFUYY+UY6DLovfJUb6q2Y9kFzLJSYXxSyKCMUsigjFLIoI&#10;xSwGEBd4uem1xbNmnGZ6wfSffaXOLHKR6KOQmLYq3PgdXTybnl7K8y8Vz/K80USbS011cVG87gEm&#10;Rs5cjHAi7lIQF8nny11PHqkFhRFGnNx4ZB0jLIx4Ip6jtI1vRzvWMQJLW9b7vlnvYh2Pvi8uuH0Z&#10;+/B2fkysY5/e3vedtmc5j6xD6fvyfafy9mSzZBqq75tlVe/L981y33f6mfnr+L7YD8v82L0dYjvW&#10;52Kl7tIAACuzSURBVD4z1vtn5tv5a/u+/XNhXfqZpev8OBGfse87bcu2vm9fVn5fbJtr7/tmXfqZ&#10;pe+LZbRlH75vlrnS10VpX/Dt+Wz8mFjH397e9+378+1ow7q0vS9L23p79k0txd+b+G7ViWnkTzb5&#10;vtie98x3+T5TeSSS58xE+J3plab0/4Wi98Vyfx0eWYe8bfqZubzP+b55TNvnPjPk+/Zl7IdtvZ1v&#10;x7r0M/btvR1iOz6XdB1t2Ydvn7Yv74ttec46357j8WNiXfqZVb2v9Di9X7IP37fLP7Oq9+X7Tj8D&#10;Ro3oN7T198V+fJ/IX4d1vL6/L3891vE38vflx4l836z3z8y3Yx3ytrThOetc/jq+bx69PfvNvS/k&#10;+/bt/fh8v35MrON4vb3/T7ydt63rC+yHZem6tH2TvuDrEPv19+NieVVfSNvyt78vHr2979vbpI/p&#10;Otr6Z8z2TEPlxrev832nn5nvg0eO0Y+JdX6c3t6PD6XbsY7PKX1fvm+Xv7bv27f3fVS9L9oi355H&#10;b4PSden7quoLyPft2/OZsQ/EsnRd2hd832kbfx32m65DbJseq69L+4JvX35ffkys47m3932zzNvz&#10;iHyd98u0L/h+fV++b65BfN+s832X+4Lv2z9j9p3u01+HdWlfYJ3v21X+zNL9s97fF/vh0dd52/Qz&#10;830i1vn7yn3Gadvy+/L2dX0h/Yx93+k+y+/Lt0e8l9xnlu4rPU7/DBDbpeu8ffoZu7zP+b7ZlrY8&#10;8jz3mVW9L57zyExFHv19eVtev+p98Tq0Zb23Z53v2+Xvy48z3T/rfd9VfcHfl+/PxTrfN4/MjMR7&#10;4EHWNeFJyOnCI+E+rPuyadZm8Wmm9KJrNhq2WSQZBqOQrGtiFolJBJL08LyJWfyxaUEWVFA3soiZ&#10;ZXv24/JjaBN8mTQy0G72M91uSr8LZTH1+1DTwqYynzFFpTNSYR6PN4nxhxMeEqIKwkU4zwhRBdn9&#10;hahjEvrIn0zptVButJQ8LWkbbsA3gkQybMC0zDc3FDGAwzaL8FUT6yjvUcXpJtqQ1Ab2NPGcbat4&#10;m4k23y6eVaNpqDHc/WhL4LB4DG6WHGHy+N8q/dV0kIn44hxMBc9t10RXmbjjJsYX7oaqRpqoYzMT&#10;5xkhqhiFnBxitNmy8zjpdD0NlRE6ylMwfNkU0tuPglncw8Q6Sl4wBFtmMRPJMXDOa7DAYLrKXaZb&#10;Tawvw8XlPSb2+1IW1CCzGMP/hZp5oh0sb+IGzaMm/+7mRDyiZ8ldu6MyHl/crRhhfK5JjC9VfUMI&#10;h2nKufO/EI4SpImItvSRRmZxERMjgySX8LISlKc42/R806gRmUU418R6hlYxd6uZmKNLLOH9JtYx&#10;5dTrQzLi4VNTee+MatCe+EJGHz3xBlNcI2QWY2QW2wFTBS8x8d2p01km4lhTqgwBN6Ry+5iNdjOJ&#10;8UVmUUTILIoImUUR0ZZwqdAsksAmuttPIXsCIUeFJmaR0UHMnxvDVExxO8SU43Wme03lbRiFJEYK&#10;Yx0hsxhDYK6moU4m3Hgh0+2vTeXvUSqSz5xsqkoWVTXVkKzLbJvbZxPxm8CNIDG+aBqqiGAaKucZ&#10;IarQNFQR0ZY+UmsW9zVx8YRZ5M4+F+9+4YYpeoXptybaYJZySSbE45FZjOEkvvn0n2JCYJT+5abo&#10;5hPTvQ8zRRCvWBWz+BZTbt9N9HmTGG/q+oYQwE1lmUVRx9adRyGqaEsfqTWL3zSR7CEygRgfpqdu&#10;WzwTETKLMcSAkv5ejD+M4r/L5FPYq3SbaStTU57SURUfMUWvmYpYRZLriPEn6htCMHtAiaxEHZqd&#10;ICLa0kdqzeJPTHtN/1kL6acZYYxGgrY3DSLBzagjsxhD3RgV5R9v+F24zJQzZi4MGnUOVzbNFmIF&#10;opgS6i5So5HXyb0+orzGF0wLmcRkoKL8IkJF+UWEivKLCBXlNzCLFKOPWMF03fSftZDOXmZRZrEJ&#10;pDT3rJdivCBm8FemnDFL9RXTXO7sM/LcdPSZKbBMOcM8klSHY6SP1dVDFePLbPqGaCcU5VfpDFEH&#10;U5WFqKMtuTVCs5i7yJuLZBZlFpsgszh+kEGUkjN1o3hMC6W+6aKmuSJDIKpQ3xARMosiQmZRRMgs&#10;GphFEtdcbKJht/qiiZFHLhZlFmUWm0BK842m/xQjDsloqFlaNoapyJjMlPZejuSt05EQZdQ3RASl&#10;mVQ6Q9ShG9YigptObQAvV2kWj+k89grqEcosyiw2QTGLo83Spo+bqDmaM4cu4gUrf2DmSJOYRdFO&#10;FLMoIhSzKCIUsygiFLNorN557BXLmlac/rPVyCzGKBvqaLKq6dumnDFM9V0TsYH9RBkvRRXqGyJC&#10;2VBFhLKhighlQxV9Q2YxRkX5RwsKWP/ClDOGLrKKfsY0qHqr/EjrZC5yqG+ICBXlFxGzKeUk2klb&#10;DJTM4hCQWYxhmqM65vDZw/SAKWcOXfea3mtawDRIiDlSXKvIQd9AQlSxpYnzjBBVbNN5FKKKtvQR&#10;mcUhILMYw/Sg9af/FANmEdPrTI+acubQdadpR9OwYJp8r6fKi8lAfUNEEOagaaiijg07j0JUsUHn&#10;cdKRWRwCMosxKp0xeLhwOs+UM4YuymL8xbSeadioPIKoQn1DRKh0hohQ6QwRodIZom/ILMbILA4O&#10;TOIVprr6iOh7psVNo4IMgahCfUNEyCyKCJlFESGzKPqGzGIMJ/FNp/8UfYLSJDeZIpN4gmkUp2sx&#10;Tflp038KMQ/0DU1jF3VsYpJZFHVs0XkUoorNO4+TjsziEJBZzLOy6TTT70wkVSFm7h7Tb0yUa3iR&#10;adBJVCaRV5n4XHPG0HWfaT8T8YujisojiCrUN0SESmeICGVUFhFt6SMyi0NAZnFeuHvHCFfOtOT0&#10;U9MaJtEcpo8eZ4oym95m2sE0Dqgov6hCRflFhIryiwgV5RcRKsov+obM4mMcbPq7KWdc6kRNv4NM&#10;op7lTGeacp9hqktMG5vGCY0eiSrUN0SERhZFhEYWRYRGFkXfkFmchgQDmL6ceWkqFc3NQ425H5ty&#10;n5kLk46RHNcLJiUxEVWob4gIJbgREUpwIyKU4Eb0DZnFaXYxRclVIh1uEo/BlIi7TLnPynW/6UTT&#10;wqZxRoZAVKG+ISJkFkWEzKKIkFkUfUNmcRp+iOc6sjgu8XX9BNP3MtPDptxn5CKpzd6mSWEj07hN&#10;nRWDgb6BhKiCWSlLT/8pRJZtO49CVNGWPiKzOARkFqeZz3SHKWdsmuhSU5vBJJI9NvfZuBi5vdvE&#10;XfRJQ3Fpogr1DRGhmEURoZhFEaGYRdE3ZBYfA8N4jSlndOqEyWxrJrv5TReboim8l5mWMk0qGlkU&#10;VWhkUURoZFFEaGRRRGhkUfQNmcV5Wcj0HlOTrKhMtdzd1EYoBfBrU2QSGW2cZJPoqCj/eLC8iZMM&#10;WpsFA0BF+UWEivKLCBXlFxEqyi/6hsxiNUyXPMp0gelK09mmd5vopEuY2sgLTbebcsbQ9aDpENNi&#10;pragqYajC2Vtbjbl+qrrFtOHTYuYeo36hojQNFQRoWmoIkLTUEXfkFmMYYrpc6b/bCVcQB9hus+U&#10;u9B2EY+4p6mNqCj/6MGJ86+mXF+t0/GmXqKi/CJCRflFhIryiwgV5Rd9Q2YxhulB/zr9Z6tg+ihf&#10;ymhKLqOubZ8io/IIo8UKpntNuf7aRN83LWDqBeobIkKlM0SESmeICJXOEH1DZjGmbWZxPdN3TbmL&#10;6FTfMikpwzQyBKPFqaZcn20qRtF7FdOoviEiZBZFhMyiiJBZFH1DZjFmcVMb5oIzOvgnU+7i2UU8&#10;4udMfCbiMdboSIwGnzbl+m9T9dIsqm+ICJJj6TdV1PGMzqMQVbSlj8gsDgGZxZhJjllc0LSHCROY&#10;u2h23W860CTyKGZxtCAGLNePm+pGU6+SWClmUUQoZlFEKGZRRChmUfQNmcUYstRN2jQyTOJxptyF&#10;souyGIywtDm5T1OU8XL0OMWU69eRiNHtpblT3xARyoYqIpQNVUQoG6roGzKLMUuaiCmZFL5tipLW&#10;/MJETTrRDC72kBgd5jN1Mx211/Uy1TdEBLMSOM8IUUVb4tFE92zWeZx0ZBaHgMxiDIkHNp3+c2wh&#10;aQ0GMCqif65pWZOYHSq8PrqsaPqKKdffXd8wrWvCYPYa9Q0RoaL8IkJF+UWEivKLviGzGEPs0sbT&#10;f44dzzP90ZS7QHY9bHq7SXe2uwejgcRoQxKRlUyrmIgR64c5LKO+ISI2MvUqRlZMJm0s3yVmR1v6&#10;iMziEJBZjOECc8PpP8cC6sMdZrrLlDOHLpLa7GcaxAXzpLNmR0KUUd8QERuYlA1V1MENBSHqaEsf&#10;kVkcAjKLMRSnH4fhfRIknGB61JQzh65fmbYxid7Bxd443VAQg4O+gYSoghp6nGeEqGLrzqMQVbSl&#10;j8gsDgGZxRhiSUY5cHh101mmnDFM9QPTyibRe0iK0uvEKGIyUN8QEcTEK2ZR1KGYRRHRlj4iszgE&#10;ZBZjRrV0Bhn0rjPljKGLeMSvmXTXur+oPIKoQn1DRKh0hohQ6QwRodIZom/ILMaMUlH++U07mB4w&#10;5cyhi3hEktaIwaCi/KIKFeUXESrKLyJUlF9EqCi/6BsyizGjUGfRk9bU1UekLMZDpt1MYrColp6o&#10;Qn1DRKjOoohQnUURoTqLom/ILMYQSzLMlMRfNEVF9H9n0lS34cE05VGcqiyGj/qGiOBmpGIWRR0k&#10;QRKijrbcUJBZHAIyizHDMIskornclDOGqS4yKWnN8JEhEFWob4gImUURIbMoImQWRd+QWYwZZMzi&#10;VqYbTTlj6Pqb6WjT0iYxGihmUVShmEURoZhFEaGYRRGhmEXRN2QWYwaRDfUVpjtMOXPowiQeZCJ+&#10;UQyJfffd9/CddtrpGNd+++135EEHHXTCIYcc8uG3vOUtR0hSKvoF/SO3TpLQgQceeNLhhx/+/tw6&#10;SUIHHHDAx3LLJcn1mte8Zmz7yOabb/46u7yiTqRrbVMVMotDQGYxpl9F+Rc1HWkiKU3OHLqIR3y+&#10;SYwG8/x/dthhhykhhBBCCDF7ll122Xmuq0xfN1UhszgEZBZjMIu9LHa6gukLpvKXo6yfmNYziRFi&#10;/fXX/0fn900IIYQQQsyBjllsisziEJBZjFnc1Itip08zXWEqm8JUj5rONS1nEiOIzKIQQgghRG+Q&#10;WRx9ZBZj5pINdT7Tlqb7TWVjmOoR07Em2osRRmZRCCGEEKI3yCyOPjKLMd2YxflN+5gwgWVjmIp4&#10;xf1NYkyQWRRCCCGE6A0yi6OPzGLMbM3ip0xkLi0bw1R/MTEtVYwZMotCCCGEEL1BZnH0kVmMaVI6&#10;A0N5galsCsu60vQUkxhTZBaFEEIIIXqDzOLoI7NYzZNNbzN9y3S5iQ56mGldk0Mh9utN/zCVjaHr&#10;76ZPmJS0ZgKQWRRCCCGE6A0yi/0Fo0LmzDR5CjFyPzLtaGqCzOK8LGj6kImspP6ZVimaaorebFrY&#10;JCYEmUUhhBBCiN4gs9g//sfEh4th+arpFaa9TaeavMj7R0wRMouPsbLpzyY3et3qFhPJbcQEIrPY&#10;Ls4999yp+eabb2rvvffuLJmauuOOO6YWWWSRqYUWWmjqN7/5TWepEGLUeelLX1p8n88+++zOkqmp&#10;a6+9dmrBBRecWm211abuueeezlIhxKCQWewPTGckQQqmcE0WlFjF5Fk4t2ZBDTKL0xBHGGUujXSN&#10;idFeMcHILAohhBBC9AaZxf7wPBMf7DnFszwnmmjDqGMdMovT7GyqiztsojeaxIQjsyiEEEII0Rtk&#10;FvvDUSY+2C8Vz/JgXGjzYxNxeFVgFt9n2iXRTh3tbmJq664mlvPIP4jRTPTUzuNKJkYz1++I54h1&#10;ZBHlce3OI+1Yt4aJtuyD6Z+rmVjvYt1aJtqyfr3OMt+Ht2M79s261U3+2r5v2qzaeSRhDY+sQ2xL&#10;Wx5faZqrWXy9yffNMfm+/b37a/Po74tjZJkfu7dDbMfnl/vMWO+fGfvh0V+btmidznPWpZ8Z6/wz&#10;o423J3GP79vFZ5b+b/1/Un5f/H94ZF3a3vfNOt83r5m+L5bRln34vlnmYh2Pvi+O05f5/5TPxo+J&#10;dfzt7X3fvj/kfY51aXtGmH3fqVhX7FtmsT388Y9/nDr11FOnnvKUp0wdcMABxbKHHnpo6qqrrpp6&#10;61vfOrXYYotN/fKXvyyWCyFGl0ceeWTq17/+9dRb3vKWqSc+8YnF38C00+9+97tTu+yyy9Tyyy8/&#10;dddddxXLhRCDo2MWuQ7b13Sg6dWmV5n2MjGYgwfZzYQvuciEb6Et2sMkMvAh8cE2MYsku1mABRXU&#10;jSzOZ7rURFyk6xjTJMJo7VzN4qEmMeHILLYLzKL922fMorPAAgsUy2UWhRgfdt555+J762bRIY5R&#10;ZlGI4ZCMLN5kSj3H9qYy15m4XnfdaxIZ9jTxwX6teJbnXSbafLt4Vo2moT7hCceZ6JTFSWQOIsmQ&#10;mHBkFtvFmWeeWXy/y2Zxu+22K5bLLE42t95669QXv/jFzrPecv75508de+yxU9/85jc7S2bHfffd&#10;N/WVr3yl2MfFF1/cWTp3brrppqkzzjij2O95553XWVrNZZddVrRF11xzTWfpaLLHHnsU39uyWVxv&#10;vfVkFlvMWWedVfTf733ve50l/eeHP/zhzPfmL3/5S2dpnh/96EczbX/2s591lsbwfny7Jrr99ts7&#10;W+ZJj6Os4447rkj+1g2ahtofVjDdbrrHRDH4MkubHjTx4TN1tI62mkXKWZxlmutooguzuaRJTDgy&#10;i+1CZrFdcLH0mte8ZmqFFVYoRpv4H/+///f/Omvnzte//vWpJZZYYmrDDTecuvLKK4vXu/766wuz&#10;wvKPfexjnZbVHHPMMUX2zv/8z/+c+t3vfldcoP34xz+eWnzxxaeWWWaZqR/84Aedls244oorptZd&#10;d91in+9973uL6dePPvpoZ22ez3/+88XxPv3pTy++AxwDx/K85z2v+Mz4/C666KJO69FBZlE4Rx99&#10;dBFK8M///M9Tv/jFL4rv4o033jhl5/ippZZaaurCCy/stJw7hC+89rWvLfa76qqrFjdY7r333s7a&#10;PPxWLLnkkkV/zWm55Zab+vOf/9xp/Xj++te/Fu8vt21OBx54YGfLPH/4wx+KDOC5bRGG8R//6O7y&#10;SGaxfzAdlA+XeoCfNG1l2tD0QRNGknV101SdtplFYuV+bqJQ/kwnn6MwikxjFS1AZrFdyCy2C0br&#10;ANNAbBv/416ZxX333bfY33Of+9wihi7lb3/7W/E6rP+P//iPx613ttxyy6LN//zP/3SWPAbxd2ut&#10;tVaxnti8iAsuuGDqn/7pn4oLSvo5x9CEbbfdtniNt7/97dmLw+9///szF5VHHnlkZ+loILMoHnjg&#10;galnPetZRT/Yfffdp/7+97931kzDd+/Zz352sf7QQw/tLO0eXoN98f2ORhAdbgjtv//+U3/605/m&#10;+Y7dfffdU6973euK/SF+S3LwW4DR/NKXvlQY1To4LoznLbfc0lnyeK6++uri5tkll1zSWdJbZBb7&#10;CybvVtNMx+kIs0hgaF1iG6ctZvE/Tb83lT+rsm7OLIv0TpNoCTKL7YEaii94wQuK7/kznvGM4oTp&#10;J16ZxcmHunv8j3thFt/xjncU+1p44YUfZ1QcRuZogz74wQ92lj7GZpttVqxbaaWVKk0NoxG0mX/+&#10;+ae+9a1vdZbOCxfLW2yxRdGOEU5GIJry6U9/euYYf/WrX3WWzgsX3895znOKNphGEkING763TN97&#10;2tOeVhzXy1/+8nlqpMostofDDjtspg8zWpaDPus3PJqM9udgejn1eNnHhz70oceZ0rnwzGc+s9jv&#10;brvt1lkyL4w4Pvjgg51n1Zx88snFfk455ZTOksdz8803FzeVuDnU1OzOFpnF0WeSzSJm+XWmO0zF&#10;F6JCd5ow159Jls1GTGU9wSRawFzMIhdy3PGXYv32t7/tfGr1EFP2iU98opiSx7Q+uO2226be//73&#10;F8sYpXnDG97wuLum55xzTnHByEXtTjvtNPWRj3wkvAObIrM4XJhqORf99Kc/7eypml6ZRWIAmSLK&#10;vtZcc83awu//8i//UrTjQvXOO+/sLJ2a+slPflIYQNZtsskmlSOP4FPPmFpahlGKDTbYoFiPOLbZ&#10;cPjhh89sW2UWgXhMbxdNb0u57rrrpt71rndNvfjFL5652OU7xggPI5rbb799MVU2/QwZbfnf//3f&#10;qb322qv4vnODh+/3bJBZbAeYQ++Xm266aWfp42FK6sorr1y0Y0r1bGPxOJ/467znPe/pLO0N999/&#10;fzFquOOOO9b+lkRgKOnzdb9vDz/8cDFN199LKozqpZde2hMTLLM4+kyiWVzUdKzpcZ27pBtMzzHB&#10;lqa5Tk0lta+YcOZiFolZsF1IDcQFfR3cqX3hC1/oJ5lCn/3sZ6e22WabYprOl7/85an/+7//K2Kq&#10;fP0nP/nJqZNOOqm4SDjqqKOmzj333KkPfOADRQwJ6xdddNEifiwHozHpiXmjjTaa2nPPPTvPxKDh&#10;fzcXkVwioldmkemeHv/ICDUXYFU8//nPn+mvZ599dmfp1NSJJ544s7xqNMHB+HjbG264obN0Gp/G&#10;itgn06v5PiDiqVjOKMIJJ5yQvXnyzne+c2Z7ElpUQWINb7f55pt3luYhPpI40R122GFmG4wuJS2Y&#10;Zve+972vGCXlkWNjPYaYEdp99tmniJPku83/9eCDD57Zx1ZbbVUZe8loavr+nvzkJ08df/zxnWdi&#10;UvnoRz860z/222+/ztLHw3R0bux4X5tN4iZMGOcStiWuF+PIjUu+Y0996lNnXp9ldTdcymDKuCHK&#10;uYfvXt0NoyYwlZ3jiM61KZhDbv749xDxXueaYEtmcfSZJLNIjZavmuqS1rDuJyZq56U83zTXZDdv&#10;MokJR2ZxMGp6AksvXskMmYOLRtZTL5G7smWYcuT7YLpgDk6s3Gneeuutpz7+8Y9PfeYzn+msEZNK&#10;r8wiJsb7F1NJ66gyixglX/7f//3fnaV5qswio6m+nAthRuDLMIr3pCc9qWjDY/kimRgqv0HDaCkj&#10;gWW4qH3lK18581qMFDbF973KKqtkE4AwEuoXqozu58wgcVr+2rkRIUaNGIFcccUVC8PAd/7yyy/v&#10;rBWTDH3R+wa1cquYi1mkb/lrEHtYBpPHrBZvU46HL8N5jRsuGE/fxsVNlm4gIRbbz2bUvww3Vrmp&#10;48fyjW98o7Nm9sgsjj6TYBZJ7PNH00ynzYgkNGQ/faIpx7NNcy2fweikmHBkFgejpmaREYVoG0YA&#10;WU+cRw5GKHwfXOSK0YfR47mIEeWIXpnFb3/72zP9q1uzyLRqX96tWfzc5z43s5wR+KrpY0zZ9jqi&#10;XDCXYTsuut20MbLAtFEScjBywlRRn3bLdDliMcsw+kIMFLFSqeH7r//6r2I7LkIZzS/DtHNiNmnz&#10;0pe+tLN0Xkiww3rEdFghHKYwe9/oh1lkxNpH6Ple/P73v++seTyvfvWrZ46FWTFN4feE6aO+LVPX&#10;ZzsVlO8/02vnGoOI8cXIchx8Xt1Oi5VZHH3G1SzOZ9rEdJdp5kuT0SMmak42gRHH3D4iMSJ5ukm0&#10;ACW4GS1kFkW/6JVZ5A68xxGSYCVngpx0mhrGyMEA+VRW4myrUtST0dS35/hTmMrp65i6WZfm3jOe&#10;ojQRTBNIzuPbUmIjh/2OFut5TyTNcWQWRT+hTIz3DTLjVsHNDMwU7TBmuVH4HEwxp3wN2zEyTxma&#10;KhiJ82PhZstsYNTdR/XIZDqbWFvqxrJdkxtmTWF/zAZQncXJZRzN4jtM0SjgQ6YdTLPlfFNuf3X6&#10;qWkhk2gBMoujhcyi6Be9MouYMp+axqgDF6I5GAX0flieukmyF8+suM4668yU+CjjpV7Q1772tc7S&#10;aZjC6eswa3Wxk0zPpB3mdTak08JPP/30ztLHw2fCiGK5XIfMoug3PnrPjYoqqLvoCaUY1Z8NJLTx&#10;/ocxqyI1rl/4whc6S5vzqU99qtiW6dR13+UURhKZEUA4Ra9gNJXjeNWrXlV7A6oOmcXRZ1zMIiOJ&#10;ZCuNktBQ+uKppm7hdXY3MSKZ23+qG03rmUSLkFkcLWQWRb/olVl0SHDB/l7xild0ljwGpomsvKwn&#10;4VLODJKQxZMxpaNxDubKS0Pssssu2bqJ9HWK79OGJFFVMKpCjFQuJjEHIx1eu+5f//Vfu84qKrMo&#10;+g2GyY1gVbygj6zXjT7WQaZStue7RpxvDo9DjmIWc2AOqQWJyYqK+6f4NNxefS+Yss5vBTGYc0Fm&#10;cfQZdbO4hunHpmgk8Qemp5h6ycqmbU2MZJ5sOtC0lWl1k2gpMoujRZqwgLpWOdwsMl0nR2oWKZwu&#10;BHDHnj7R1CxyAUd5nKp+iNkjro99ksXT4eL13/7t34rllHmpgzIR3jYdfSSr4tprr10sp4xEHfR3&#10;sn/SlhGGdIodcZLEGZI1tcnUO0zhS17ykiLGke9O1YVxUzwWa/XVV88a5tQs/vu//3tn6bykZvGs&#10;s87qLBXiMYi1wxBiGjFrPjKH+cGEYfLIOJq74eKQGO20007LTr1kuyOPPLIYveT7dOqpp87siyRr&#10;ZP6lPA6xiuUkTXyHuOHCqP6uu+5ajHKmkGmYmymHHHLIrGIE2Q/fiRe96EWdJfVce+21Rdwl21A+&#10;g8Ru1CrlmMm/wAwH4qPLGZe7QWZx9BlVs/hvputNMz/6Ffqw6Z9M/WQpk5LXiAKZxdGAbG5kKKWm&#10;mmvvvfcuMhsSm8VFLOUxmBqTtuGClmlFxGHdeOONU0cccUSxLG3DxQMn99lw9NFHZ0WqdhISNCmQ&#10;3Cu4yKZsCBckjNSUL0ZI2c4oa9V0yEHC6BFxbcTQYcpyo0mDhKmT7373u4uyLGmfYDSQ/2edgXrz&#10;m988c27iTnvVlCz+P2Q45GKPfVNXlJT0ucyeVXAc/I8ZCWcf9HXS6s8m0QXxVPRP3weJfzgusoVW&#10;wcU0r8V3hM+J9nVxWU3gmLkAPeigg2Y+b0QcF99PLspJFML0PpalbbhopQQInHHGGcVnma5HJATi&#10;ArspXPyWv8d1Ghf4v1K6hTqbo/Dd7zfctGG0nhsPVWD0yJ7LeQITxTTqJjVYGZnz7/qGG25YW8aC&#10;EjD0QX5TONfQZ6ibWrUNpvKyyy4r+nvajzk2+njTGsRljj322KmXvexlxQ2npvA7Q0kZbnJxDDyy&#10;H0oP9fKcJrM4+oySWVzAtL/pz6aZL2JGD5hebxoUS5rIliqEzKKohLIDfic2hQtV7i4zXadJfb+5&#10;ghnx4tNMfSybEKYt1RmCOi655JKeFi7nzjhmg2Mljm7YZlEIh75Ov2R0KE02lMLFNyZ9XOC7Pxuz&#10;MEwwI+W426awbRoDLEYbmcXRZxTM4oImMpZGU03/YNrNNEjmNzG9lY65hImYRtFiZBZFFZQI8FpY&#10;ZRiNYTnru70zPFt4vZxZ7JbzzjuvSLLSZHribOFYZRbFKOHT9urMIuYrV7tVzA2mYhKfO9vkMik3&#10;33xz8f9DYrSRWRx9hmkWVzKdaoqS1lxl2sA0KFY0cVx15vXXpn1Mi5lEi5BZFFXUmcWPfOQjxXLq&#10;z7lZ5IKILHjEVAKF/olHO/TQQ2em+BBL853vfKdIc850QTL5kdykbKqYlssU3IMPPriYzsdoB6+X&#10;mkWmNzH9ltgTpmeRxc5hShQjoJQ9YDriXnvtVUxz5HWYAsiUVq+rx1QkXoPpWylcOBPzxgUe0zB3&#10;2223IjtneboSWQCJt+NYmUboBaJlFsUoEZlFpvA6fK+YBr/xxhsX2m677WZiufgusYzv7kUXXVQk&#10;4qLvM32WUXW+76wnKVFVki7wKZNMRyS5D1NymQ7pmWUp0cLvDJlsaUsdy0022aSYUs9UX9afcMIJ&#10;RV08YDtmIFB/k+nq/C79/Oc/Lwq1czwUfPc6fMyI4PVYfthhhz1uZgLxuBdffHGxf+oHkv2XY/F2&#10;PFIqgs+IY+a3j98rjo/fiauvvrpox374PDz+lt9DfmtQCp8t06BZzj45Nm5mpTfGZBbHB5nF0WcY&#10;ZpEMolE8IkaNMhbLmgbJJ02546nTESaVzmgJMouiipxZ5CKN6WwsRx47xUURRpDYQdpzIclzDBcX&#10;cPCjH/2oSGSQmi2mkNEecYHFc9owcplCvA5tUrN45513FuI4Vl555ZkRQhKeUNIhnSLrZpOaYQ6G&#10;kWW5kcVzzjlnauedd+48m8YTB1FjkFg33jMXm8SapnCRRzuZRTFKuFlEfBcxKK6PfexjRWHzMhgU&#10;vjPEyfHd5DvNjRN+A4DvAVNX2SffBU8IxM0abgaxnCLrfFdSSJaCCUvxabJ8n4lB5Pdg4YUXLswt&#10;ZRUAM8pUb16XODl/P+C/B0svvXSxDXF1Dr9lnjUXc+oQ5+378KQw3EwiKUwKv3sYPfZBUhR+10ia&#10;xHbbb7/9PDGTJE9h+YUXXthZMjV1yimnFMtyI4vEOLOO5DIOxp1lxxxzTGeJzOI4IbM4+gzKLDJ9&#10;c33TX0wzX+CMHjUdbxo0xEtSCiN3TE10sUlTVFuAzKKoomwWMVxcZHJHPwcmjoyO3r4M2ThJiMA+&#10;cuJC0Esl5GB5bhrqmmuuOWMWGW30dmVYz3tyqswiz1nORWXuOBEjMyTXqDtWmUUxStSNLPLdK98c&#10;SWHEjG3J3FrO6kqCE9a97W1v6yx5DEo1sO6aa67pLJmaiT/GAOa+WwgzxugmN2b4HuXw/aAUEt6Q&#10;zZbslymYVtpiMlN8H4xEYnJpt9VWW2WPC/lMCjfDX/7yl4vnzpve9KZiOTMenDqzCPxvGBnl94KZ&#10;CiTtoj2jqY7M4vggszj6DMIsUnIiikdk/ctMw4ISGdF02Ej7mcSEI7MoqqibhpojMossX2ONNTrP&#10;Hk90McTyyCz6BSQXxBFVZtFHG5huVwXT2WiDcrBcZlGMEtE0VMxZFRifJz3pScX2jAqm1JlFpniy&#10;LjWLPsp/+OGHd5bkGYZZZASUm0BPf/rTO2ur6aVZZPopZRsYGcU0er1dmcXxRGZx9OmnWfyoiZHC&#10;mS9sRreaNjINe1SOz+AfptwxNtXBJjHhyCyKKnptFonlYR3TtsoQt8iUVp/CRYmBMiyPzCIQK0Vb&#10;yleUoXC7X0R60fiyWWR0kqmwrCN2qAwlJRhd5aKUNm984xs7ax6D5TKLYpSIzKKD+fHRM8zTFlts&#10;UXw3MTHEIbMP6ln6tM06s8h0dKawphmH+f7yfeU4ytPNgVE1bsYMwyzyHqmzyXNqd6bTS4Gpshdc&#10;cEHx92zMInGWLCubRabUMmWedV63EGQWxxuZxdGn12aRpDUUyI9GEq82rWsaFZgiGxnbSE81iQlH&#10;ZlFUQQIHijxbN6lNVOFw8bjRRhsV7UkEU4b1JIFgPSITKRdKJMnxGCjacIHJ+lVWWaVIbrH77rsX&#10;BaV9OwwjcUPAxRZlPJ74xCfOLGMqGQk3vD2Gl1ERLiCp9+Vw4cb6tdZaq6g7SHyQ1/UjIyTLfB9c&#10;tPI6lBLx5BW0JRkF65mex0Umtbs8Uywi9il9TSGGAX31pJNOKvokJs3NYApxgCSy4QYJ7Yn5XX75&#10;5Wf6u0NyKvaD4SOBjJtFYgU9hplppNys2WeffbLZVXktbhr594TvKL8DGEM3lnyfiVnkd+Kmm24q&#10;lqVcfvnlM9v7MTJFlhhLlvmxAKbPb3yRYMshUY3vg9875+STT55ZTpwiybD4LcQsYygBw8z68kir&#10;z1hIjR61DlnG7xAmkxtafEbgvzOYU5Jx8Tvi/ysK2RMjirnnPbIMMVVVjC4yi6NPr8zi000/M818&#10;OStEApkVTKPIB025Y47EiOQ7TKIFyCyKHNzZz6mcqMLBoOXaV8EFJOur9gdkQGRaloMxTMFYll/P&#10;L8AcknKwvAqOmwux8mhliu+DtlWQiTU9VrYRYhQgoVT6HYnE94rvZbrMv6f+vU3FLAA7lcyMLDJS&#10;n2YmjuB7w3cwHVnD9JVfh98DJ7ee34fyMownvwnl5Rxf+T2ics1VZgawvPw7xXtMt8N0YrDTZYh2&#10;fgMKk0m73GwD/x3ytsCxeNvc517+rROjg8zi6DMXs8jU0b1M1D9MzVNZj5gwU+OQAOY4U+49VIkR&#10;1LeZqMcoWoDMohBCiG6pm4YqRBuRWRx9ujGLmL43mh42pcaprFtMJH0Ztyyh65h+aKqLYfyr6VjT&#10;kibRImQWhRBCzBZGz88444ypZz3rWcV1BNO5id9LR9iFaCMyi6PPbMwiNQ8/bIriEa8zbWKaBDCD&#10;O5oOMZGIZ1GTaDEyi0IIIYQQvUFmcfRpYhZXM11pKpvCVJSduNS0imnSeJJp0+k/RduRWRRCCCGE&#10;6A0yi6NPlVlk6ugapigekVFG/nGTDKOL/zL9p2g7iyyyyC3zzz//XSXd01F5uSSpb0iR7jXdXVom&#10;SanoI7nlkuQa2z5il1YMOBH65fq0qQqZxSGQM4skrSEpTc4cpiJusQ2sbbrMdH4iIVJeYmJk3fvH&#10;6SYhYHdT2jfOMo1qRmgxHIjtv8DkfeTrpiVMQjiHm7x/oG+ahEh5ryntI58zjQu3mVJ/cZqpCpnF&#10;IZCaRTpaZBJJ7LKZqU3ZP//DVP4chEg5yZT2j5tMQsBhprRv3GNa3SSEw3k47SN3m5YxCeGcYkr7&#10;yAMmIVK+ZUr7yI2mSURmcQhwkvqpKTKJvzdtaGojZEd93fSfQmTZ38ToohBl9jHRP4SoggRqnGeE&#10;qEK1nEXE+zqPk47M4hAo39FMxbzhL5lIcNNm/tl06PSfQmQ5wPSy6T+FmId9Ta+d/lOILJxfOM8I&#10;UcW7O49CVHFM53HSkVkcAjmzSKApnW4hk5BZFDEyi6IKmUURIbMoImQWRYTMougbmMXPmx4yMRX1&#10;+yYS3OwmzYgpQqeWlklSqk+aTiwtkyREv6B/5NZJEvqUiVCH3DpJQszyyi2XJNc3MssmUT8wcV2+&#10;VUcqbSeEEEIIIYQQ4gmXmJLZkE/42/8HkviuhFs+yIMAAAAASUVORK5CYIJQSwECLQAUAAYACAAA&#10;ACEAsYJntgoBAAATAgAAEwAAAAAAAAAAAAAAAAAAAAAAW0NvbnRlbnRfVHlwZXNdLnhtbFBLAQIt&#10;ABQABgAIAAAAIQA4/SH/1gAAAJQBAAALAAAAAAAAAAAAAAAAADsBAABfcmVscy8ucmVsc1BLAQIt&#10;ABQABgAIAAAAIQDXunM77QMAAOMIAAAOAAAAAAAAAAAAAAAAADoCAABkcnMvZTJvRG9jLnhtbFBL&#10;AQItABQABgAIAAAAIQCqJg6+vAAAACEBAAAZAAAAAAAAAAAAAAAAAFMGAABkcnMvX3JlbHMvZTJv&#10;RG9jLnhtbC5yZWxzUEsBAi0AFAAGAAgAAAAhAMVaw7zgAAAACQEAAA8AAAAAAAAAAAAAAAAARgcA&#10;AGRycy9kb3ducmV2LnhtbFBLAQItAAoAAAAAAAAAIQCpuJvgzysBAM8rAQAUAAAAAAAAAAAAAAAA&#10;AFMIAABkcnMvbWVkaWEvaW1hZ2UxLnBuZ1BLBQYAAAAABgAGAHwBAABUNAEAAAA=&#10;">
                      <v:shape id="Picture 96857" o:spid="_x0000_s1325" type="#_x0000_t75" style="position:absolute;left:2570;top:603;width:36438;height:25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X9ixQAAAN4AAAAPAAAAZHJzL2Rvd25yZXYueG1sRI9Li8JA&#10;EITvgv9haMGbTlxcH9FRXGFhb+sL9dhk2iSa6QmZ0WT/vbMgeCyq6itqvmxMIR5UudyygkE/AkGc&#10;WJ1zquCw/+5NQDiPrLGwTAr+yMFy0W7NMda25i09dj4VAcIuRgWZ92UspUsyMuj6tiQO3sVWBn2Q&#10;VSp1hXWAm0J+RNFIGsw5LGRY0jqj5La7GwU4xmGzHpp683Utyv3xwPXv+aRUt9OsZiA8Nf4dfrV/&#10;tILpaPI5hv874QrIxRMAAP//AwBQSwECLQAUAAYACAAAACEA2+H2y+4AAACFAQAAEwAAAAAAAAAA&#10;AAAAAAAAAAAAW0NvbnRlbnRfVHlwZXNdLnhtbFBLAQItABQABgAIAAAAIQBa9CxbvwAAABUBAAAL&#10;AAAAAAAAAAAAAAAAAB8BAABfcmVscy8ucmVsc1BLAQItABQABgAIAAAAIQCK6X9ixQAAAN4AAAAP&#10;AAAAAAAAAAAAAAAAAAcCAABkcnMvZG93bnJldi54bWxQSwUGAAAAAAMAAwC3AAAA+QIAAAAA&#10;">
                        <v:imagedata r:id="rId172" o:title=""/>
                        <v:path arrowok="t"/>
                      </v:shape>
                      <v:shape id="Text Box 96861" o:spid="_x0000_s1326" type="#_x0000_t202" style="position:absolute;top:27228;width:46018;height:4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NNsxgAAAN4AAAAPAAAAZHJzL2Rvd25yZXYueG1sRI/Ni8Iw&#10;FMTvC/4P4Ql7WTTVQ9FqFD9W8LB78APPj+bZFpuXkkRb/3sjLOxxmJnfMPNlZ2rxIOcrywpGwwQE&#10;cW51xYWC82k3mIDwAVljbZkUPMnDctH7mGOmbcsHehxDISKEfYYKyhCaTEqfl2TQD21DHL2rdQZD&#10;lK6Q2mEb4aaW4yRJpcGK40KJDW1Kym/Hu1GQbt29PfDma3v+/sHfphhf1s+LUp/9bjUDEagL/+G/&#10;9l4rmKaTdATvO/EKyMULAAD//wMAUEsBAi0AFAAGAAgAAAAhANvh9svuAAAAhQEAABMAAAAAAAAA&#10;AAAAAAAAAAAAAFtDb250ZW50X1R5cGVzXS54bWxQSwECLQAUAAYACAAAACEAWvQsW78AAAAVAQAA&#10;CwAAAAAAAAAAAAAAAAAfAQAAX3JlbHMvLnJlbHNQSwECLQAUAAYACAAAACEA3jDTbMYAAADeAAAA&#10;DwAAAAAAAAAAAAAAAAAHAgAAZHJzL2Rvd25yZXYueG1sUEsFBgAAAAADAAMAtwAAAPoCAAAAAA==&#10;" stroked="f">
                        <v:textbox inset="0,0,0,0">
                          <w:txbxContent>
                            <w:p w:rsidR="00675B45" w:rsidRPr="00BB3A23" w:rsidRDefault="00675B45">
                              <w:pPr>
                                <w:pStyle w:val="FIGCAPTIOIN"/>
                              </w:pPr>
                              <w:bookmarkStart w:id="170" w:name="_Toc470387485"/>
                              <w:r w:rsidRPr="00483438">
                                <w:rPr>
                                  <w:b/>
                                  <w:bCs/>
                                </w:rPr>
                                <w:t>Figure</w:t>
                              </w:r>
                              <w:r>
                                <w:rPr>
                                  <w:b/>
                                  <w:bCs/>
                                </w:rPr>
                                <w:t xml:space="preserve"> </w:t>
                              </w:r>
                              <w:r w:rsidRPr="00DC5193">
                                <w:rPr>
                                  <w:b/>
                                  <w:bCs/>
                                </w:rPr>
                                <w:fldChar w:fldCharType="begin"/>
                              </w:r>
                              <w:r w:rsidRPr="00DC5193">
                                <w:rPr>
                                  <w:b/>
                                  <w:bCs/>
                                </w:rPr>
                                <w:instrText xml:space="preserve"> SEQ Figure \* ARABIC </w:instrText>
                              </w:r>
                              <w:r w:rsidRPr="00DC5193">
                                <w:rPr>
                                  <w:b/>
                                  <w:bCs/>
                                </w:rPr>
                                <w:fldChar w:fldCharType="separate"/>
                              </w:r>
                              <w:r>
                                <w:rPr>
                                  <w:b/>
                                  <w:bCs/>
                                  <w:noProof/>
                                </w:rPr>
                                <w:t>30</w:t>
                              </w:r>
                              <w:r w:rsidRPr="00DC5193">
                                <w:rPr>
                                  <w:b/>
                                  <w:bCs/>
                                </w:rPr>
                                <w:fldChar w:fldCharType="end"/>
                              </w:r>
                              <w:r w:rsidRPr="00225FA0">
                                <w:t>:</w:t>
                              </w:r>
                              <w:r w:rsidRPr="00604EFF">
                                <w:t xml:space="preserve"> Predicted against experimental number of leaves from 1.25[m]</w:t>
                              </w:r>
                              <w:bookmarkEnd w:id="170"/>
                            </w:p>
                            <w:p w:rsidR="00675B45" w:rsidRDefault="00675B45" w:rsidP="00580045">
                              <w:pPr>
                                <w:pStyle w:val="FIGCAPTIOIN"/>
                              </w:pPr>
                            </w:p>
                            <w:p w:rsidR="00675B45" w:rsidRPr="00C36F06" w:rsidRDefault="00675B45" w:rsidP="00580045"/>
                          </w:txbxContent>
                        </v:textbox>
                      </v:shape>
                    </v:group>
                  </w:pict>
                </mc:Fallback>
              </mc:AlternateContent>
            </w:r>
          </w:p>
          <w:p w:rsidR="00580045" w:rsidRDefault="00580045" w:rsidP="006E7A3E">
            <w:pPr>
              <w:pStyle w:val="Caption"/>
              <w:framePr w:hSpace="0" w:wrap="auto" w:vAnchor="margin" w:hAnchor="text" w:xAlign="left" w:yAlign="inline"/>
              <w:suppressOverlap w:val="0"/>
            </w:pPr>
          </w:p>
        </w:tc>
      </w:tr>
    </w:tbl>
    <w:tbl>
      <w:tblPr>
        <w:tblStyle w:val="TableGrid0"/>
        <w:tblW w:w="0" w:type="auto"/>
        <w:tblInd w:w="1526" w:type="dxa"/>
        <w:tblBorders>
          <w:insideH w:val="none" w:sz="0" w:space="0" w:color="auto"/>
          <w:insideV w:val="none" w:sz="0" w:space="0" w:color="auto"/>
        </w:tblBorders>
        <w:tblLook w:val="04A0" w:firstRow="1" w:lastRow="0" w:firstColumn="1" w:lastColumn="0" w:noHBand="0" w:noVBand="1"/>
      </w:tblPr>
      <w:tblGrid>
        <w:gridCol w:w="8494"/>
      </w:tblGrid>
      <w:tr w:rsidR="005562D9" w:rsidTr="006E7A3E">
        <w:trPr>
          <w:trHeight w:val="6097"/>
        </w:trPr>
        <w:tc>
          <w:tcPr>
            <w:tcW w:w="8494" w:type="dxa"/>
          </w:tcPr>
          <w:p w:rsidR="003374F3" w:rsidRDefault="003374F3" w:rsidP="006A797F">
            <w:pPr>
              <w:ind w:left="0" w:firstLine="0"/>
            </w:pPr>
            <w:r w:rsidRPr="003921E3">
              <w:rPr>
                <w:noProof/>
                <w:szCs w:val="24"/>
              </w:rPr>
              <mc:AlternateContent>
                <mc:Choice Requires="wpg">
                  <w:drawing>
                    <wp:anchor distT="0" distB="0" distL="114300" distR="114300" simplePos="0" relativeHeight="251658752" behindDoc="0" locked="0" layoutInCell="1" allowOverlap="1" wp14:anchorId="5CAE205E" wp14:editId="3FAAB5B8">
                      <wp:simplePos x="0" y="0"/>
                      <wp:positionH relativeFrom="column">
                        <wp:posOffset>20955</wp:posOffset>
                      </wp:positionH>
                      <wp:positionV relativeFrom="paragraph">
                        <wp:posOffset>67533</wp:posOffset>
                      </wp:positionV>
                      <wp:extent cx="5279390" cy="3678556"/>
                      <wp:effectExtent l="0" t="0" r="0" b="0"/>
                      <wp:wrapNone/>
                      <wp:docPr id="1089" name="Group 1089"/>
                      <wp:cNvGraphicFramePr/>
                      <a:graphic xmlns:a="http://schemas.openxmlformats.org/drawingml/2006/main">
                        <a:graphicData uri="http://schemas.microsoft.com/office/word/2010/wordprocessingGroup">
                          <wpg:wgp>
                            <wpg:cNvGrpSpPr/>
                            <wpg:grpSpPr>
                              <a:xfrm>
                                <a:off x="0" y="0"/>
                                <a:ext cx="5279390" cy="3678556"/>
                                <a:chOff x="10049" y="150726"/>
                                <a:chExt cx="5279666" cy="3678556"/>
                              </a:xfrm>
                            </wpg:grpSpPr>
                            <pic:pic xmlns:pic="http://schemas.openxmlformats.org/drawingml/2006/picture">
                              <pic:nvPicPr>
                                <pic:cNvPr id="239" name="Picture 239"/>
                                <pic:cNvPicPr>
                                  <a:picLocks noChangeAspect="1"/>
                                </pic:cNvPicPr>
                              </pic:nvPicPr>
                              <pic:blipFill>
                                <a:blip r:embed="rId173">
                                  <a:extLst>
                                    <a:ext uri="{28A0092B-C50C-407E-A947-70E740481C1C}">
                                      <a14:useLocalDpi xmlns:a14="http://schemas.microsoft.com/office/drawing/2010/main" val="0"/>
                                    </a:ext>
                                  </a:extLst>
                                </a:blip>
                                <a:stretch>
                                  <a:fillRect/>
                                </a:stretch>
                              </pic:blipFill>
                              <pic:spPr>
                                <a:xfrm>
                                  <a:off x="401956" y="150726"/>
                                  <a:ext cx="4049698" cy="3031174"/>
                                </a:xfrm>
                                <a:prstGeom prst="rect">
                                  <a:avLst/>
                                </a:prstGeom>
                              </pic:spPr>
                            </pic:pic>
                            <wps:wsp>
                              <wps:cNvPr id="1088" name="Text Box 1088"/>
                              <wps:cNvSpPr txBox="1"/>
                              <wps:spPr>
                                <a:xfrm>
                                  <a:off x="10049" y="3283182"/>
                                  <a:ext cx="5279666" cy="546100"/>
                                </a:xfrm>
                                <a:prstGeom prst="rect">
                                  <a:avLst/>
                                </a:prstGeom>
                                <a:solidFill>
                                  <a:prstClr val="white"/>
                                </a:solidFill>
                                <a:ln>
                                  <a:noFill/>
                                </a:ln>
                                <a:effectLst/>
                              </wps:spPr>
                              <wps:txbx>
                                <w:txbxContent>
                                  <w:p w:rsidR="00675B45" w:rsidRPr="006E7A3E" w:rsidRDefault="00675B45" w:rsidP="006E7A3E">
                                    <w:pPr>
                                      <w:pStyle w:val="FIGCAPTIOIN"/>
                                      <w:ind w:left="1276" w:right="1093"/>
                                      <w:rPr>
                                        <w:rFonts w:asciiTheme="minorBidi" w:hAnsiTheme="minorBidi"/>
                                        <w:noProof/>
                                      </w:rPr>
                                    </w:pPr>
                                    <w:bookmarkStart w:id="171" w:name="_Toc457062736"/>
                                    <w:bookmarkStart w:id="172" w:name="_Toc470387486"/>
                                    <w:r w:rsidRPr="006E7A3E">
                                      <w:rPr>
                                        <w:b/>
                                        <w:bCs/>
                                      </w:rPr>
                                      <w:t>Figure</w:t>
                                    </w:r>
                                    <w:r>
                                      <w:rPr>
                                        <w:b/>
                                        <w:bCs/>
                                      </w:rPr>
                                      <w:t xml:space="preserve"> </w:t>
                                    </w:r>
                                    <w:r w:rsidRPr="00483438">
                                      <w:rPr>
                                        <w:b/>
                                        <w:bCs/>
                                      </w:rPr>
                                      <w:fldChar w:fldCharType="begin"/>
                                    </w:r>
                                    <w:r w:rsidRPr="00483438">
                                      <w:rPr>
                                        <w:b/>
                                        <w:bCs/>
                                      </w:rPr>
                                      <w:instrText xml:space="preserve"> SEQ Figure \* ARABIC </w:instrText>
                                    </w:r>
                                    <w:r w:rsidRPr="00483438">
                                      <w:rPr>
                                        <w:b/>
                                        <w:bCs/>
                                      </w:rPr>
                                      <w:fldChar w:fldCharType="separate"/>
                                    </w:r>
                                    <w:r>
                                      <w:rPr>
                                        <w:b/>
                                        <w:bCs/>
                                        <w:noProof/>
                                      </w:rPr>
                                      <w:t>29</w:t>
                                    </w:r>
                                    <w:r w:rsidRPr="00483438">
                                      <w:rPr>
                                        <w:b/>
                                        <w:bCs/>
                                      </w:rPr>
                                      <w:fldChar w:fldCharType="end"/>
                                    </w:r>
                                    <w:r w:rsidRPr="006E7A3E">
                                      <w:rPr>
                                        <w:b/>
                                        <w:bCs/>
                                      </w:rPr>
                                      <w:t xml:space="preserve"> </w:t>
                                    </w:r>
                                    <w:r>
                                      <w:rPr>
                                        <w:noProof/>
                                      </w:rPr>
                                      <w:t xml:space="preserve">: </w:t>
                                    </w:r>
                                    <m:oMath>
                                      <m:sSup>
                                        <m:sSupPr>
                                          <m:ctrlPr>
                                            <w:rPr>
                                              <w:rFonts w:ascii="Cambria Math" w:hAnsi="Cambria Math"/>
                                              <w:i/>
                                            </w:rPr>
                                          </m:ctrlPr>
                                        </m:sSupPr>
                                        <m:e>
                                          <m:r>
                                            <w:rPr>
                                              <w:rFonts w:ascii="Cambria Math" w:hAnsi="Cambria Math"/>
                                            </w:rPr>
                                            <m:t>E</m:t>
                                          </m:r>
                                        </m:e>
                                        <m:sup>
                                          <m:r>
                                            <w:rPr>
                                              <w:rFonts w:ascii="Cambria Math" w:hAnsi="Cambria Math"/>
                                            </w:rPr>
                                            <m:t>ij</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ij</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ij</m:t>
                                          </m:r>
                                        </m:sup>
                                      </m:sSup>
                                    </m:oMath>
                                    <w:r w:rsidRPr="008D5445">
                                      <w:t xml:space="preserve"> </w:t>
                                    </w:r>
                                    <w:r w:rsidRPr="006E7A3E">
                                      <w:t xml:space="preserve">observations in black with the quadratic model surface at </w:t>
                                    </w:r>
                                    <m:oMath>
                                      <m:r>
                                        <w:rPr>
                                          <w:rFonts w:ascii="Cambria Math" w:hAnsi="Cambria Math"/>
                                        </w:rPr>
                                        <m:t>20kHz</m:t>
                                      </m:r>
                                    </m:oMath>
                                    <w:r w:rsidRPr="006E7A3E">
                                      <w:t xml:space="preserve"> to </w:t>
                                    </w:r>
                                    <m:oMath>
                                      <m:r>
                                        <w:rPr>
                                          <w:rFonts w:ascii="Cambria Math" w:hAnsi="Cambria Math"/>
                                        </w:rPr>
                                        <m:t>28 kHz</m:t>
                                      </m:r>
                                    </m:oMath>
                                    <w:r w:rsidRPr="006E7A3E">
                                      <w:t xml:space="preserve"> from</w:t>
                                    </w:r>
                                    <w:r>
                                      <w:t xml:space="preserve"> 1.25[m]</w:t>
                                    </w:r>
                                    <w:r w:rsidRPr="006E7A3E">
                                      <w:t>.</w:t>
                                    </w:r>
                                    <w:bookmarkEnd w:id="171"/>
                                    <w:bookmarkEnd w:id="172"/>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CAE205E" id="Group 1089" o:spid="_x0000_s1327" style="position:absolute;left:0;text-align:left;margin-left:1.65pt;margin-top:5.3pt;width:415.7pt;height:289.65pt;z-index:251658752;mso-position-horizontal-relative:text;mso-position-vertical-relative:text;mso-height-relative:margin" coordorigin="100,1507" coordsize="52796,367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k6JQ2AMAANYIAAAOAAAAZHJzL2Uyb0RvYy54bWykVttu4zYQfS/QfxD0&#10;7ujiuxFn4XUuWCDYNZoU+0zLlEWsRLIkfUmL/nvPkJK9cVJ0sX2IPBwOh2fOXJjrD8emjvbcWKHk&#10;PM6u0jjislAbIbfz+Pfn+94kjqxjcsNqJfk8fuE2/nDz6y/XBz3juapUveEmghNpZwc9jyvn9CxJ&#10;bFHxhtkrpbnEZqlMwxyWZptsDDvAe1MneZqOkoMyG21Uwa2F9jZsxjfef1nywn0pS8tdVM9jYHP+&#10;a/x3Td/k5prNtobpShQtDPYTKBomJC49ubpljkU7I964akRhlFWluypUk6iyFAX3MSCaLL2I5sGo&#10;nfaxbGeHrT7RBGovePppt8Xn/cpEYoPcpZNpHEnWIEv+4shrQNBBb2ewezD6Sa9Mq9iGFcV8LE1D&#10;v4gmOnpqX07U8qOLCiiH+XjanyIDBfb6o/FkOBwF8osKGaJzWZoOgAD72TAd56ftu+9cjEajNy6S&#10;DkFCQE+4tChm+GtJg/SGtP8uLpxyO8Pj1knzQz4aZr7tdA/51cyJtaiFe/G1ikwSKLlfiWJlwuLM&#10;f94/0Y99ujYiFeimQ2QXTjGK6lEV32wk1bJicssXVqPQwRtZJ6/N/fLVleta6HtR15Qyktvg0BQX&#10;RfUOP6Fgb1Wxa7h0oQMNrxGnkrYS2saRmfFmzVFQ5tMm8z2BGni0jq6javBd8Vc+WaTpNP/YWw7T&#10;ZW+Qju96i+lg3Bund+NBOphky2z5N53OBrOd5YiX1bdatFihfYP23RZoh0VoLt+k0Z75UUBMeUDd&#10;r4cIFVFCWK0z3BUViSXY+g0MhzOnDU/tmU3i3aJB6MRFSwzSbIp6v6ztrjkQ8HQ0xaT0zZH2s2w8&#10;8Kk8O9LGugeumogEcAs0nlu2B+6AqzNpSyBA8RiBjLoYE9Z22cbqxxik+frebHqqmOaAQG7PRYyR&#10;gTDCEHmm8D6qI82RCYXTmtIQidwRO23Fkv5fiDvPhH4+6WeTnPyEOuqmymkkDAcjmP8f3pB0VYtN&#10;1xxE6LI2oWIOlXC8df7KqpaESCo6FRIRNNy/Pm12ziGS5I7rY5i5uQ+IdGu1eQEvRiG7GJNWF/cC&#10;9z8y61bM4E2CEu+s+4JPWavDPFatFEeVMn++pyd7ZBm7cXTAGzeP7R87RvOs/iSRf3oQO8F0wroT&#10;5K5ZKvRK5tF4EQeMqzttaVTzFeWxoFuwxWSBu+ax68SlCy8tnu+CLxbeKIzFR/mkMUzDfCCen49f&#10;mdFtdTtUzmfVVRibXRR5sCXWrV7sHJj3HXBmER1AC1S7l/zj6du8fejpdf5+7a3O/47c/AM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F1c5LXgAAAACAEAAA8AAABkcnMvZG93bnJl&#10;di54bWxMj8FOwzAQRO9I/IO1SNyoE0JLGuJUVQWcqkq0SIjbNt4mUeN1FLtJ+veYExxnZzTzNl9N&#10;phUD9a6xrCCeRSCIS6sbrhR8Ht4eUhDOI2tsLZOCKzlYFbc3OWbajvxBw95XIpSwy1BB7X2XSenK&#10;mgy6me2Ig3eyvUEfZF9J3eMYyk0rH6NoIQ02HBZq7GhTU3neX4yC9xHHdRK/DtvzaXP9Psx3X9uY&#10;lLq/m9YvIDxN/i8Mv/gBHYrAdLQX1k60CpIkBMM5WoAIdpo8PYM4KpinyyXIIpf/Hyh+AAAA//8D&#10;AFBLAwQKAAAAAAAAACEAZ/wkZoKGAACChgAAFAAAAGRycy9tZWRpYS9pbWFnZTEucG5niVBORw0K&#10;GgoAAAANSUhEUgAAAjAAAAGkCAIAAACgjIjwAAAAAXNSR0IArs4c6QAAhjxJREFUeF7tvTHMLjtx&#10;+H3Ov0W0EW1EG9FGtIjycESHULroKl2EKAOUgZQIpUNX6aKrdOjct0RpUVqUFqVFaflSn8/e2Z0d&#10;z4zt8a5317vPPHq5vOd5vd7x2Ovfzng8fv/58+d3/nENuAZcA64B18DVGvh/Vwvg93cNuAZcA64B&#10;10DUgAPJx4FrwDXgGnANDKEBB9IQ3eBCuAZcA64B14ADyceAa8A14BpwDQyhAQfSEN3gQrgGXAOu&#10;AdeAA8nHgGvANeAacA0MoQEH0hDd4EK4BlwDrgHXgAPJx4BrwDXgGnANDKEBB9IQ3eBCuAZcA64B&#10;14ADyceAa8A14BpwDQyhAQfSEN3gQrgGXAOuAdeAA8nHgGvANeAacA0MoQEH0hDd4EK4BlwDrgHX&#10;gAPJx4BrwDXgGnANDKEBB9IQ3eBCuAZcA64B14ADyceAa8A14BpwDQyhAQfSEN3gQrgGXAOuAdeA&#10;A8nHgGvANeAacA0MoQEH0hDd4EK4BlwDrgHXgAPJx4BrwDXgGnANDKEBB9IQ3eBCuAZcA64B14AD&#10;yceAa8A14BpwDQyhAQfSEN3gQrgGXAOuAdeAA8nHgGvANeAacA0MoQEH0hDd4EK4BlwDrgHXgAPJ&#10;x4BrwDXgGnANDKEBB9IQ3eBCuAZcA64B14ADyceAa8A14BpwDQyhAQfSEN3gQrgGXAOuAdeAA8nH&#10;gGvANeAacA0MoQEH0hDd4EK4BlwDrgHXgAPJx4Br4E4aeP/+/Z3EdVldAy0acCC1aMvLugau0ACF&#10;0OfPn5kIjqgr+sTveYgGHEiHqNUrdQ3s1EAZQqFyLCARtfPWfrlr4CoNOJCu0rzf1zXANVCFEL1A&#10;5ZBbSz6qbq2B9/56dev+c+FdA64B18BjNOAW0mO60htySw0cZ9McV/MtFe1C30EDDqQ79JLL+CwN&#10;NLnmck2v8sadH88aNS/RGgfSS3SzN/JyDXSBUHUNaTO9LtePC+AaCBpwIPkwcA0cpYHuENosKLWW&#10;qqbV5rv4ha6BnRrwoIadCvTLXQOJBsJ0774yHxOugW0acAtpm978KtfAqoFLLKEuhk6XSnwouAZ6&#10;acDf5npp0ut5LQ24JfRa/e2tPUUDbiGdoma/ySM0cIkldJrm3Fo6TdV+o5wG3ELyseEaKGnALSEf&#10;H66B0zTgFtJpqvYb3UYDt7CEDjVoDq38NuPABT1dA24hna5yv+GQGnBLaMhucaFeSwNuIb1Wf3tr&#10;cxrwWO2sW99PYPLH5iwNOJDO0rTfZzwNuGPK0ieOaouWvEwXDTiQuqjRK7mNBuT60E2xdInYl9z0&#10;NmPLBd2tAV9D2q1Cr2B4Dfj60PBd5AK6BqIG3ELycfBMDdwiUu7Wqndr6dbdN6bwDqQx+8Wl2qIB&#10;h9AWrW29xhO2btWcX5fVgAPJB8e9NbAfQjd90x9KbA98uPdTNIz0DqRhusIFMWtgP4TorW46mQ4l&#10;Nu2RoUhpHlNecAgNeFDDEN3gQlQ14IEJVRV5AdfA3TXgFtLde/DJ8ve1hJ6sqVHb5tbSqD0zqFwO&#10;pEE75mXFOh9CN500byH2UH7Fl32mbtRwB9KNOuuxop4PIV9D6juYLHS0lOkrldd2Ow34GtLtuswF&#10;dg24BlwDz9SAW0jP7NfxW+Xvy+P30XESeu8fp9tb1+xAunX33Uz4a11zOWXddHK8qdjQC762dLNH&#10;9yxxHUhnafpV7zMmhHwNqe943EPHPdf2bYXXdrkGfA3p8i54oAC+Z+iBnXpKk3zknKLmcW/iQBq3&#10;b+4lmU8l9+ovl9Y1MKAG3GU3YKfcRqTx3XEWVd7UZXRTsS09AmUe30C7Kl6npFtIr9PXfVqas4Tc&#10;Quqj33vW4r1/z34bTmoH0nBdMqBAPt0M2CkvJZKPwBfpbgfSi3R0czN9CmhWmV/gGnAN7NOAryHt&#10;09+zrn7GmlBrn9xrrQKlvZfYrZ1SKP+yDe+ow2GrciAN2zUnCdYLQvedJsbfpKn2EYo9gubPlGH8&#10;/jrp0X3ibdxl98RerbXJ3XE1DV3/d+8jSx+4lixaulEZB9KNOstFfbgG9k+v+2t4uIq9eWNrwF12&#10;Y/dPP+nOdKr0k/qMmsbRTJMzShW7qYYzlHviPcbpxxMb/bRbOZCe1qO0Pb3Whyw6uu90cO0kvllv&#10;VbE312zpblbmzHvlxKMKGUGeDWr0S9xl97Qx4E6b8XvU+2j8PnIJL9GAW0iXqL3zTc+0hDqL/jLV&#10;XdtHL2UxsMa+VNvv/jw5kO7ag9dOcHfVmib3cRPWoX3UJPZLubOYM7Pq23zSYL57WxxId+rBQye4&#10;nYpomh933qvv5X0nrNP6aLPYmy8sqP0uvX8XOfuO8BvV5mtIo3eWrzeM3kNTXuojZvkTGn5fyU9Q&#10;jt/ifA24hXS+zut3PO0tuy6Kl8ho4Bl9dFOOlkel0QwyFvMn4EwNOJDO1HbpXs+Y4EbRZosc9olp&#10;qD6yi21URvcKjfftXsxIWWOx7uJ5hQUNOJCuHB7qBHfTeeGmYofuL09MQ0GIDtbu8+meCu/b+6DS&#10;u8t/5SzW9d539X13VcKplbnX/lR1b7qZ95FrYNPA8Yv2asAtpL0abL1+z3to6728vF0Dw1pC9iZ0&#10;LHnrUbrT3Nl5ecdeeMGqHEhndLoP8TO0vPUe0Du3m4LVQRW+hM9WZSjX9a2to2C5qnZ25c7LT2jg&#10;g2/hQDqqcze/cd/u+QcN3lHsm6IIFC7nTdoFHbvDMkF3vN1RD+Smep/ark3KOOMiX0PqqWX3vPfU&#10;5jF1PbWP5NRpAUmrjp+qPYseXrntFv10KeMW0l41braE9t7YrzdrwPvIrKpKwSMg10s2rOcgs+YW&#10;be+uzJMrdCBtUbhPcFu0du419j46aP46urlM7POny4LecCnrEt2eoIpL2nX0iBqhfnfZWXvhNIP9&#10;tBtZW24rN4LYI8hg09ZRpa5aFaOav5yURynX6z1eAwMBqemV9oSXoKB8n+COH4F77+B9lHNVnfOM&#10;yP47ZzVr77jpd72PwH66fDeKyw46FT9lb0DH9pcfp6se6UMb+IDK7e8uD2issQnDOpHOf4hOVsX5&#10;DTQOiTsWGwVI1+rOJ7hr9W+5+3F9dPL8ZWmspcyhYsMikEWMActcSIj7Km2QfrwZkDpax8dNcDu7&#10;9qZj+gixz+mjC+evPUPlOLFR7XYsndNTe9R1zrXHdco58l9+l5sBqaAvy8Nzi8fmpmO6l9i36KPL&#10;n9vRBGC9T93vo4l6mjxHvKKdJvxVN7oTkMrmETwD5UHQa9K8qreeel+H0P6eHX9snzZBn3ajcq+N&#10;3yP7R133Gu4EJEvjgUkwIul/Ldd6mas0cO2jO8j81ap8KTaqEV7OWivsWB6eQea0OE2k025U1Rh1&#10;flYLe4GggdsACelSxQx7GscZncYB95j5sdzecZp5uxECipViXzj90d609KyljPF5GbkYfUVAOV+k&#10;7dv65TZAYl7p6iRy316vNm1bTx99lUVsd80d1wtswJ88/gu9r0piGS3H6eraml+57VXNjwIkdLWB&#10;mY99tvm58l6v9v05BRxC5+h52LtUn8TNz3iuyd0rPE63NxL1OCXQmkcBErgg8IMiqqO5OsTP0Z3f&#10;xTIjjN9Zg08KcjEG1D642HYPFR0hXRo1zpCrNmccUQeZzQYC0iAauVyM6iC+XEJVgPtaQiNPCoW1&#10;GSZ2+Z9Hj5nCoG1Sb1Phoxu1v/6m5tz0wd+vJVrDQLnsOjfsnseA9lXC0bVR5+rR93rB+uUM1TTB&#10;bdbYzncLJvZmmX10be7B+174WAtp82Nw3748R/Kds9U5Qvpdemlgw2s7ON6DAPjLNmE2P8IbZN4m&#10;4XFXPaAJ25TzWCBtU4df9TB3nKVDh334yzPyyWLnlrJyGt6Mk+oIrPZp31tXb1cosLmPxmnCnuZv&#10;uNaBtEFpx16yeRD3FavVEhpE7A1KGPnhR9mktXGm2IWlLFD40b1/ZmM3DKFDqXy0bju2d39VjwXS&#10;fXvxwmevFUJ0/F0o9v7H4EY1jDmwz+z9MTVw3BA6U7fHtcJY82OB9FK9aOzsqjPElbZHk0dci5Mv&#10;eMzCLWQf+QTNNP9ghTy4adCJjwXSEbPDY+rcYwk9RgnYkDEfciRQTuEodvfXCFph98r7jh+178aR&#10;ufvQok3rXnnfrtlWmwNpm94OvOqEcXbEE3uC2Acp/QhtbBO16UVBFbtLL1RXjGTrutx3g9LG6TtV&#10;+EPFO7TyDX3R5ZLHAumqJ2R/rxw0zo5WyEFi79fnjWpgOtyg0g2XWPRTtZmOuC/YiFVLcXBL16Le&#10;/WWOfrr3S2is4bFAOuIJMep0nGJNb9zjiP1SkpSnkioJCrrqOEltsJl2diIT3tIW1JWdYTuFHOfy&#10;x0x3jwXSOGPlZEkcQq0Kt0x2rXWWyzf1EQR8b4hleMwk1ap8VV2tlXQpf/7QCmJfctMu6gqVOJB6&#10;abJbPRvGU9ME103QtKINYh8kSWu150zc2/qo4LZqEvvo3jm6/tY+peUvlK2pj/a0kV57yU17Cf9Y&#10;IF04Cnf2jXE8bZvgdspWuNwo9nECDFhz3z7aM6Rp7+ypJ6fkkXt/ZNmOHrRH9PWhMj8WSI8chX0n&#10;uEMH1stW3rGPDppNHvloGE2ig1Q67Gi/XV8/FkjDDpFWwTpOcK23fpHy+yepS/pov9h3X2/YYK6d&#10;PEF36aNej+FQwuQa5UDq1d3d6mExQic/QpubcYvhrrZum4ZPgFBZsCax6VrUEZLfsfdPkLmpjzY/&#10;esYLhxImJ7Ofh2TszcOLhcfjFiPmcEUMfIOr+mjnfeXMq460cjH862mjlMlz2n0HHoB7Rds5kPbe&#10;3nD9Yy2kWwzfI95VDZ3uRRo0MEIfXTKY2U0hlvoSSUJvNd13g+mz4ZKGMTRM0SY1XiJ1NyC9SI/u&#10;76QRJrj9rXhSDXLo3qKP7vjEUc9hdQghAlun0dbyrcCrSo4F7thH9tYdUbIbkIJwbPHjCHEfUGf1&#10;abnpIL6p2DgZ3QJCdPxXB9KZD8uG3t9wyTkt6ijYUH10jvZ23qUnkOCNBl+Cdkq28/KOo2qnJIBq&#10;eyU3HcQ3FRv75e7y2wdYa0nL6LVoz1JPq2xHlLe05Yj7nlDn+F3QDUjYi2hoX2swXT6qbvfGfcLz&#10;MNotxn8+z9QYfWRyv58pz+Z7dezWjlVtbk7HCy+fFatt6QYkdifoSDSYqnI8o4BDaPx+lH1000nH&#10;LrZxGqIV5iq33/TCkWBsr0VCWtWGtm+4xCLVg8t0AxKqHgwjDMihfrxH6rE7hG46iEcWu9xHHeev&#10;M0d4k9i9LJ7cTUfu/V6d0qRwuOmGS3pJe9N6ugEptJ+hiGrk/I459AnpDqFrddVl7J7fxWWxD+2j&#10;/RrrMj7hibNUZSnT2qjBNdzanKbyR+izSYBthccXuyeQ0CrarKzyA4Z/tai1+/z4yo/ftg49/6pb&#10;9BEixMiSnBppY+F3qPD/+8EP2ANS/ufmbtrpztp83+qFlvmhWkm5QPfpZac8xsvHF3uU7ABhDLHx&#10;zXRXLSC7hF1i7DNabH8NG27qlzRpYH8f7a/BLrCcK7fNEeqc+5cPH1CSb769hd+hcuNNWbFtgt3a&#10;bLX3o3GWOHNobRN+tKt6AknVPozy6uBu5Y2lpy1ljsDYzj7eJvbOm+6//Eyxz7zXfs2wyYtVWH00&#10;VAEkYyiNKJYgsMhy0z1Aoj1y397p29de2wYN9HTZwbsYHdYwNNVHYoOsTZc0me208LYJokm2cuHL&#10;BdjWlqPFHqqPtqno/KsCpYw02ikbC5qAeYDNBjtvcYvLm6ad81s0uHhBIZ2BlMNPLybhKK9Of9UC&#10;PsGd/zy03tH7qFVjlvJHz0pH119t44UCVKedqvCHFhhcvJ5AonZ6L/zIvgHgqfVbXsd8gjt0uHep&#10;/Pw+unD+6qKxQiWwknTop2oMna/eQaZdy4x0aNfcsfLOFtKFKrD4BgcZqWUtnf8Ad+m1PWKfDyHa&#10;5FuMChR45GlOHQOo3j0jpMsQPbkSmJFOvundb9cNSNRqoSPv5FEIYtCH9mQB9g+Imw7iPWLvuXa/&#10;ws+sYWdLw2AOy0Jq/EJTK/Ch2Pl0WC7HMjvb3tTA0QpbFHWCzIOIUWhpNyCFeyAMqLFCv9yjcbsq&#10;0a0Ht3vlx2CPwo++1t6hR0tycv344tz6Bk01xpjUiqjPP4rBDlDh0SaX+gAe2vuHVr5ttFAlXCje&#10;+JNhTyDB7I9tbnrwqGUTOkya+bkC28aHX3WJBq51zeWafMkE0TQ1ADM+/9OH8IPLQl+9ewfWUo5G&#10;OxeQLGpRW2FpmqXM5iF6aOVNUqk6HEe8pracU/jwfUjnNEO9CwXbhWK03vphYt+0Oa29dlx5QBGt&#10;//2/xFCFslUUaBTNoP/QgxrUP8FEyeZQy+wJl1hKnvOcjvnec07bjxuH59TcDUg7B2X31o4mT/cG&#10;jlyhQ6hL78xjOKUR1hywxJj0NsXU/XgqEZAT6bIbSFXSqLM/ftlKqf0jRxolrTJ06bsxK9mv3qPb&#10;1RNIo3X8+No/unfPrN+13VHbZRRRJlFTKQAp0OjTN+a//yDsihVAAlDlWAWOcdaQwnOtFt5gY3VX&#10;Ha1wtHkp11h/goJmuq0hqUPZ4obuOBa9qpM1cCPfSEEzXUYpLPN00T/46JibTtb89ddvdFUp+Ogo&#10;jbKzXsZmipbQPyppHbq0aFslvfS57e5drmpqwl3A2UUzuUq6AQlUD48lfg4V/amVNw3i85WQg9Dg&#10;YhcUtX8iwLbvxBJcXkURtOXjf78LXjtYT4L4BbSNyqNC9eMFGgGTuo+ozQNjf790b0trhZubsFlp&#10;rRKOVr4bkED1EFmHnwtbe98e3TyIj9O2xRIaUOzjFEJr7jXSVqpNmAHS5D7sr59//eHT9959/L9z&#10;Wtx2ly4Do5eS20S/rnQXpUnxx1djNyABjZgKDlKrZZxceGuLeOOXsUBo/FbcQsKddlVo4/ufThbS&#10;xCSKJVwxYnrIBTtII2nDc1S9ZMO0WK0TG8hK2i8cdqhsUFeuLeNroyeQmKeuox6HHSsPE+w1IbRz&#10;oO58yKOP7ncNjrKwdFQYdYFJzFRSmZRzzX399hZ+Pv119N3BzzZY5twkWNsenZevZX/dc6P9T3eX&#10;u+8cYPtbcWYN3YAUn6vpQ19VuvTHmeoY4V4nK60XhE4Wu2NP9X3g7bXB7Aw0KjOJQugHP/igevPC&#10;96gTYFI25juzUBRQhDXg74CuXOc2mSN7UIEvuzDPdOz9Q6vqLup9nzKjnrsByXi/04rdt+e6D2Kp&#10;814QojWfIPZpg6fpRtvmWUCR0TZC2MDaUlgxqkoYyoQfYFLOcVeuBJj0/l/fPv/zh/CTM5VOWDMu&#10;aPi+j3m1B9UC9Cnb0PYNl2yTc/NV3V438M2FvsJc+zpz7d03d4lfeC8NyIe8zGYor6Lo/Q8Td5xM&#10;0AAoghUj9oE/oS21MmwqrProAmygEvgrtZDCPz/+T/zTp799R22v97942/zm0aoobGDrhUe8b91r&#10;TN5X2m4WUhim8kVm89i9r0KHlXz8l6OrVHemZqRhxDBAlYCuOWoYqTSCq6hnD34PhT//dmLYwh5a&#10;Py4USc0HGgUUhR+OvclUuqqnyvdFwU4w2owaOE1Xp93I2PDNxbpZSCDBUO8mN7WQOordsarqCDvz&#10;XlVhTi7ApgP1PaxgGM3PTmoehS+DFQU2E/XR5cwjFuzw8T91HRR2GgEawTDCD7OQZlF/MUlF1nIs&#10;vd9q6KAMGy60yHPyIPHbWTTQzUKCm73gu4lFy01ldpqVV70T7BS7SUWnFTa+eLJYHikeM4wKVhG9&#10;dqbR7z8UrCKGK7g80OjTx3dgG9FP+CaYSqq1BCgCw4h+Pv6XomxcVcK/WXrfUqZXz555r14y96qn&#10;MGiN47mXJBvq6QykDRIcdMlLjcirIHRQ341QbVApaNX4DOOrGBN+rYcYQCHLnGyjXFX6/PsP4Sci&#10;Z2JSYekIawsoAhqxT/gGvgxMAixxOf/1DXx0KoHUHilEOlh68LgnVK4dWOR5TJmCYo/TeS/tHQsk&#10;48PcqzEvVY9DaFt3yzFZ/WbbMEYUoZwsZqHMJEBRcMTBz6efzFjiICGgAhRRGsE/GZ+CfUZNJbCZ&#10;Al1a9RkCHIBwm/XTekdj+aZgdGOd24pt08y2e6lXXS5Aa1t6AgmeQPpplcbLBw0YLe7RXnbGH/o5&#10;o6evJtGu+vyn9ik+XUZiy0Ixm+pEKfkJxpNqGKmFwT5DUwn8b+EbGk2n32UiEHxiuN1kbCGTqgOg&#10;WuCEx/9kGfoOrQ36uVyAVpm7ASn0NF1Agt9bpelY/uSR11Fypre7WELXdndV/4e6cWTl+2lUbREr&#10;IN105Rre/8Nb+Pn0RUQL2DoFJmEZ+AVoROuf8TZqAB6KOvgobe30pvLSZG+6/JzC3YCkinth9194&#10;6/09dxcI7W/pfWtQ+yi+lv3pQ4FGwWsnHXf6l98vpQjapjfIDBTtm394g225wVqCX5BJlppluARc&#10;Be673LvgaZ4048uosZhFIbcoc7mRYNHSsUCySOBlQAMOoatGgn1iKvQRTMRVwwhwRZkUfsfghcTm&#10;yHjnclpSAyVk4Y+fZhqxPwGToumTLia1ri2VTSVkknQDoKtfyixfLssv+8aXUWOxPcPSPrT23OVJ&#10;13YDUuhdqX3vj/JYyb1l33GE3bev5cSUm6rge5w6sck5wyjHJ2AS/GSXhdotpMAkwBL+wgZSoFHw&#10;0YUf9YOmUoAQRNzZacQC2QumknxP3zxyNl8om9+xquSt4tJli1tOI71eE4x2+mk6Anl6ta6j2HHy&#10;8mHaUaETIaoqleOzcAkrTEuq4zwHnvff5m43KAnff/7Lh/ffnH6ZjKH3gkAhso4T5TcVxUln2rzd&#10;9VO8EFFUNqfm/U+TqaS68nIuOypc8ArCP/d3DX2Wm/qx6yh7QmWWJ+XadtafZLt8srXXtv/au9v1&#10;5iU3a6DgQ2N1Vicy42hR6slH06lACl8GFAVOIBUCluJOoxRI4RuefOE37z7/8cP77+hrS+FPkR/f&#10;4eEGCAZUSMCSxb83YwkyDy10wUoKTILCuK1qrif/ElbAf7w1CZRQ3TCqQ69KwcKQM46EzYPWLywp&#10;f0/PDa7ZcQbWOJIM3mVN4lUZk7ywiwAwmN3ofze+zhfDuyWTPn2VtBLYAKbSOt0vC0jApI+TYYTI&#10;YVqC7/EDxJpT2E3BCwF+H79MLqpmGY++xD98eP/d6dy/j++Cr4/fVKSBgAIQLiH7MVZIvPploxP/&#10;avGkjTyD+YPf9ETH8dOxO3H0oKu9Y+WtDYttM3hyNlRrvGTz3TdfaBTsoGLni90EJBgP64yfvrCX&#10;X9KT6V6LbC6F1aVeO0ajUDM1VsBUSm43mU0UOaqFxJgUGwtYmtgg4/oKQJoNmj+sYgCW6Ed1DAK0&#10;qjVbhp8dSJYZhnr8LHdn3W25RWu1Xj6ngW5BDTAf0c5T7evTesLybtVdGLsHqXDrmz4AI4uNUxIM&#10;USaqcaiEYmrJP3/++2AGSUsokkCsIRX6PdIorCp9/w19d+GXQBoGm0+/fBd+2IdRKjru/qyjqDzm&#10;wTAKPwl+0n+qNQQa2Y936vjcVfsOC1RLqlJVlw87tuWEqrYp4QTB8BbdgHSm0JZ7nTY/doGQpUVe&#10;pkkDffsl1BbAE35UGeBPTfhJXsO/+QYuO3TcAZak3RPKhHwKhZQKAUVIo8Ck8FPNVwSSzCF/Bvag&#10;5LilKeema+qvbYXVxzwHoZ3T8WlTyjZVWK4avwmPBZKlezaX6TvZbRbDLyxooNezB4ZRDkVUAGYq&#10;beYT1pmLX1BbjSgC2wg/gKWCohBFzDCqjq7gbMRgB3VvL6shF25u70Rp3arX9ur6ktJsOSl2IrDa&#10;Bc8r0A1I0kHXuqgAT37OMRJf4moFDu2e0yB000E8gtjdZSgbRnK8oakEoXQ7B+TnzzGmTsWS9NoV&#10;wPP+W9mkD6qPrio2pB2SoXdVa2wDk6Qw6HdtBU9reTspcyU73rHaKc8o0A1IQR3IJABHU2dAefzI&#10;maVagPVHl7npNAglr7T33KXU1N1dHh55x44y2A0jaEvMyfP127fe/1v4+dPnfww/LHBuW5MDkwBL&#10;8nK6mPQpDaKz3KvJR9dqPOUEYMF+VfuGPcWtD3XH8bDfWrJ0ytFlWhV4tDyy/jZsHCcfA1iVZ9UC&#10;YFFtGJHbrjpOM16zMmpJz8IztqGjabXyQS346AJy6LWhZEBR+OaLj//7m09/HX4J+RKgwLff/ysT&#10;Xo2yy6EroAgvf/++FG4XgDSHjy/GEHXTqRZSgTF0/xNbrwoRdzSkUNloNUWZy31OYDx9+tm7j78q&#10;jehqvImlo/ERlt1qudyfuAs10NNCurAZO299iSW0U+ZXuzzXR8Z1Bfsb7u8//zr8MOoULg80CihC&#10;GtGSwU5iF7KZ+uOP+Q6k3I3QVAJridlMH6dsQBQ8BTdd5HcI5xPB3HBrtht3JeJ33xiNcqKyNrI1&#10;qsAk+ellgUHNF1Jnp0n3ag+1bO8WG+IIrZ1vIQ1rCQ0rWLnfjxB7Z51NxhMUDijCZn7//U/D78xU&#10;UkEFhhF+chYSXVWakwZNNhBYP8o0TSykFQy5wiGgLl0rQiNJwgkkmWVII+skkMCmUfdaqRYSbQis&#10;UcE38ybfjIUExSLz8lvEWknD8NB6+RETnddZ1sAtLSR1ngKnP3lu19/VL4cdncMKVh5JvcSGfoTP&#10;njpxMLCBobyUTSXAMKJ/RVOpbC0xGhW0FACA4d1g8bROTwFdhejzXG25FaaApZypFCAEHAr/LR+o&#10;kbtp0xoVVhLTQ6QP8uYQhgjRS5djGQ5b+/qI8gOKxJp5PyDl5ikYuKhxdSxeO0CPGGHPqDP3nGx+&#10;fuwXqihSsbRf1eDBixtgUxR9Eol5NGq+AY1UMQpBDcE8AofeOumn4X/AJOrBw2We8MunWjpXJg+s&#10;FW0L3osXTo7EmA3dFletaoNeu4dnO3t8wNlmQJHuDaTqWzMwqWoq7Rxqfvl+DbBZAyrcMw21igTj&#10;JJhBX3/9dfVaWFWyLyyFcAYZ0RC++ePnfwo/AS3MTVdgEhRmhtGXn/6qKnNAUfgBM0ifuCeLDTJE&#10;oKnEgg4+iozj9fumB7FXy89dv6xRgW8QmLRtPIwz7VIz3aiHFy+2yytS1l0VHvRyVli9tqlCmN3G&#10;GZr2cfZgsatNkxPQ5h5kVdF64E/MQWfpIFhVYh/psgtrSJJGcFWgEV7+nff/EmfexVqSK0kx4Dtj&#10;FUFcH35CSEVMysDWkBYOySg+PPkCa6CrSqyBhUx9MW1rSiyEX+RcZnVKDbQrHOGxeQxY+vT8MtWn&#10;4HyRxrnjLpcdvMLkPoAEY1PRsoHacAiyVwx6ryoOjbcerdhNH7+c2HQMnNa0wsALf5LLReoYCJYT&#10;Gk8BReHnd59/23G0oLUEdcolpYKPjokRDKZyWJ1F7G0bp4JPD9x6IaKdBrVLTyDKEALtWKxdgXl7&#10;TCVLq88vc9pTIJtmn5DPVwvccReQQLPopaW/45/sDVO9vdh59K/we7nmagG7YF6yVQOXQKgqJLzN&#10;VItBAYmiHI0wpq5aMzWPsDD14AUmoe+uNXiBLS+15okINPrL5x+Fn2orWIFgIYUfub9qzcuXiS+H&#10;eqoRE8EIA+bZ+85esrWx3cufLOr4s2I3p5Zqh15rnF579+5jd/AKu2hbPp/bHiH1Of/159+DDn/6&#10;/vvhv+iyC+z5wQ9+QNWLNPrNx//8IhwHRPa6ht9/+P4fWF+EaAXwoRW2xKo0ovWABy98cH2ogDrm&#10;sgtXBa8dbnsKDkMZYk7vJV12iKJvvv8P1rryebjyeKecpUWtIgiXkPtn2aZadjI6uAe3DYlLHp8u&#10;D8Ulkl91010W0lVCP/u+J7807VFmd1HZXNNx6kEahfaG38MPLggxGoFCAoqQRgUVBbMp/AQABHgA&#10;P9RwhiqN4BY/+fS9Dd0B23LpJlxIXFR2wVGQfPXpG4X75k7WCFRjNCrs8w2FMY48R6Mgg+ko23SR&#10;YIPGTrukaQB3f5pOa2bHG3WzkIJM7HXg2rcD6N2mAdFRrV7VtRqQzzYFEsrGTCX4HkAFhhF+qn45&#10;NJuAPWjuYA0FJkFhpFEAYfhnsJOqFlLgUCjJ8hVRscFUypGJcgjvJS2kYDzBl2AqAZ/AAqMWTKBR&#10;4ZNsxS2esYuVJJVPtlHgX0wxzk7XrXnvrx2KQ9392jnZooqeQIqDNX8op0WavmXG137f9p5T2y20&#10;agQSaAywhB9YK2I+sTKQgEb//vnf/+7934VfAnskkKB+hiUoRp2HKEbAkjGfXgFIoTY13g8cdNhG&#10;2joVSCDVjCUSRI7MKNMIGwX3DfUUohiw8Fo5WaOSQArl2XvnLYZo+Wl9QBO2TUedgbRNiIOuetlO&#10;7a7PG2kSUAT2EJBGtY2oisKK0X9+TPZ/UiZZbKOAIlphwNIvP/1N+ObnH/+bfh++pO7BQCMaei63&#10;Q4GpJLEUtkMFCP3k4//QymXePPxrAA8tXI5cyAEpfB9uAXijC1Qx8rtoG4EY7KbU5FKHK9AIFo2o&#10;YxCAhN/ArYd1hNzowek+aWyr0IG0TW8HXjXIIG4Vo7V8dw1SFDVVziykcK0aUMdiGUIZNIzk7cBU&#10;Yh8EEjOMoJgEEtCLptSDnbkIBiOQQjG0k4KbroxYCSS4CwVeNWhCtl2lYMFUAsegmhydRzqMzaSm&#10;oagWvvzJ2t8Eew09gYR+EnhhuVaPvoZkHwRY8tou2yAwlTz8XjaG6IwPc71EEVYomSSD65hhROUH&#10;b9hXH7+iXwYggc2U25PLmETNKcAShPOpG28lpWjQHdNtwUiSQFJtL2oqWTYw5e6IphKGTsSNR99e&#10;bSAqOYQ8MCCFb8BsGtZO2jOw+147/gPeLcoOmkrHBOx17atQe20+Oo26GmrZzygzLQYhV//4+U/h&#10;pwAYVnOY+kPhf/78h/Ajbxq+DPiRBKIlCzTKtSLQyLgnN06yJBId9+RCOJ9dS2rIX7g8ZwZFiH76&#10;BgY7BMdgLnVsr0MIYfMTDeTLHbZbDsCLsRvTB16F7Sq6V8mdTRt/VuwGpHv164tLewmEdj5Lssso&#10;iuCvwCQVS9T4CCtG4UdFEd4l/PVvP/2szKTuoyhACD8gMM0QgSHmxvsGGv3h8z+HH1k+fBmYlMPS&#10;jz/+n4oiufnJeDCuNI/ggN1cQywmV/JSMsW4z2wbKWFY9zFPidK9cuO4OrRYN5cdGoPUKrzWQrz2&#10;7pu77SCxD6oWm1movzv/oMKAn5yS//X9t8OfqAcP5ncIXgikoSbIL95/l9UTaIQA+6/MEadlC0l1&#10;2cFdCjn0KDUhosGymgXVSpcdoui773/BGkj/RGkBiGJWEQRE0C+ZlZZL3Ic3ZUCiKApVKVtx/xKP&#10;nWUyo4UkY80xaBAEm92AHg6+eQ667sJuFpJ00B09A5aVdt/Xh45mdXcSFHSeE5t1xM5+kVaRKhJ6&#10;8NBaAqsooAhoVP5Y8n+HsAU1cgFrZgtI8D3dkAvf4L1oeohAI7CHVDlz3wMzfvbpb+Gn1sr491AM&#10;TCX4CVRTaRRKsqA+S+VYBpEjDSO4KavNaCGFEDvqYERMoqnUJOStCxsfK2OxC1XRDUihDcgkmDU6&#10;TqwbFHTt3TcI3OuSMyHUS2ZjPaFpQBpjeYqlAopyvrtgG4Wfv/n0y/DzT5//aLxpKBZAFWj0vU8/&#10;CT/0KvgnMCmXJwLSQ4SfgkcrVML27YZvgpkSmEE5VMYqpo7FSyQYGIQkk3JrVGrqB9ai4BgE36Cq&#10;2HIoefgr0ChcKxfVAHtxaWr62DvuviWN052x2IV6uBgbh7b8cige2jpa+cgtlTPChqeC+uiCO87O&#10;pFD47z//+d/efyuoi9lGGDWAueyC7w7gFL4BFKGSQ2GY3//7489Zt8pNSOgqzEVywx1ZngiZIaKa&#10;qeHLj+vRfsELlwvSU112UPhXH/8L8BbuBQtmmJcv/C4JhJtwwU1X8ArKwY+UChwKf0UUyaDB8Cf8&#10;EiO/wWUHxpOaYyL3uMXg8ovcd5c8mJfctNdc50Dqpclu9RjHk7FYN7FqFeXk2QkkhiKUApjEViOo&#10;jLCMFGiEX1Is0Rg25BCUhCUlSqPwzxyQfvzpx4gN8OCx0PNCJDfcDp2K0uipBtQBQn77+Xfhv//w&#10;/ofMTYdtVIEEX+JN8V5QJ9CCAQkREr5nsRKhmcA2+B7/icoP9gp0lrSKGJCkzxCYBLHdWA/WXNVS&#10;uC8g8Cos1R4d//uqgW5AkvMRTCVXDYJr737QEBsNQsZmbvMiwlUf/hL3tL19U3G8/LU4XhvmJoki&#10;KidgCSwhGc4QvkTvHLCEGlKsvcFaAvNIRRHMy0gyNYUrDQjMZc/DSD+2dBS+BxThJzAp/I5YoneU&#10;TAol6R3ZtB4qBw8eDVjA9BAyci/Uz75kd8SEeIw3cN+yfxK5yDIeWZiENALhr5qOjE9K92Jsxhh/&#10;AukJJImfa9t/7d17ja3HtML+dkJRhGqUTJJA+p8p1Qy1ilgv4CERAUuBSQxI5YUidUkGPHgsnI+S&#10;AK+SQIKNUChhEEYySaaHCOXRMAICIZagdZ8+fglYYncsM0naGWrIO9BObSD7Xt5OPVoXmi+BFOSB&#10;L4FG4b7BAlOBpK4h0XA7et8XZFKvieiceg4JajhH9AffZZtJMbJC2Kbpgqih7cEqAsPI/gkoCj8B&#10;RVUawfT3V5++VM0j+x0DisJPgCLb/JSbrCnPYLMUC6YIS1xhTYguC0lhYLtuIFD4ARqFD/4C//z4&#10;6YvwAw606id3u8IGrFwDw70s0YlVkbBAgAeEaQBcYe+UvDwHs1BY7qaKG6eWSIcT4h1OuIVdn0MJ&#10;kxO7J5DCPSDQ7hYtt3fkySVvahLt73QYOa0oCr0TUBQAE34KPSWnrQK6qj0OKEITzZgnAtJDFDJE&#10;QChgAUuAIgkhxiTAUrBRwEyBXwpx5Ky9RhpVtUQLhN1X9sBxWFWCXb2wUxiqAibBghB+pIUEZSo5&#10;JnqHAavjfygP4VDCnAQkYNK1SYOgqfvnx6bnbX9hFPgW40a2d4/YiKImGoFVBDRq1f//fvwCFpNa&#10;P2gYyQsLeSJCYUwPUc4QEUoiltgtAmOapAV0WVBEF3IKNAo8ALYh6nLyqO7BcOATGD3lVoQCQCO1&#10;WPg+GEyMSVgSdlMVMh5hSWoq7ZwuzjS5mgYAtItaCOPPij0tJOZourbxe+bH1l7fXP7WrrkuprAd&#10;RTqrvoxxz4EuahcE5EjqhMLh5xufvvrR57+wq/7l/XdkPeiGQhTJtSu8Sm7IRRRV9+SyJR/Ipwc1&#10;gxeuaZiFlaRgNsHZuDQvH4uMCP9EC6McrhbCN1TMMKmAVSxlHyaniEyasKS2hfroyo0FJgGWwPbN&#10;bewt1DOn49sXe8VmuWsnPdZYKgz8Pv6s2C2oQe34a71P19499ySMKVXTZMfeKLeNcnxamqyiOAFN&#10;EXcf/jxF373FQLj4+eIjc8ExFAUrCrgVUARXwPz7H++/Gf6LcIJ/hphvigcAVY5DuXkcgv3Ch+5/&#10;UmPtqPIxtA+jzyFuAoCE95I+umAPoVsy0ChswmX3ymWepYgqmEd4/CCVlgaaw6oVsgd3/kL58L1M&#10;jMTykavxgXJk0nog0oGmeygH7MnOwjBCHMZNT6gkEEs3t+3pkK3e8E1Ztg0VnnDJsUA6oQGFWzQN&#10;rENFbZKkqfChYucqVwe6XWy4/MMf57CFt+8k60YrY0KZD/PiAUhCUSRle/tWrBawpLrjEEVwLZ2b&#10;2H4mwFIIugMUyT1PePeCVRGABBRsAlKoGVAEIX/UPgtMqgIJQuwgJUQ10BxagUAKNFKpA8Xkn+hW&#10;3AAGOIIdbxqAhIeyw/cy5AHy9YVPbgeV7GX4BqvC2A1kmx1Icm/vBniwZ2FDDbk27v/egcR1aJ+k&#10;9muf1XC5iXph27srU9Ut/dL4HDIUYQ2BSeH3ecsRGj3Tn4FJZRRRSQBL8hNsILmLVp28qOUU6sGs&#10;EIXC7Ha4EQouAcuMZnTFAD+2nkQD/xiQQg1gKqlBDSgAJisymkdUcrqnSiqwwKpQGNlT2LbFmBT+&#10;iVZUK5DCHcF/SGkKTDICSV2mgjpbTZxhHe8SluNPSrssJNq8nPPUOFUdMYeer/3z73iE3qp1bnvz&#10;ClehVaTeArAU0sIkf/3xx4ilyUEnP9KcKgAJLg8TFtoZucnr/z7++MOSbOZtSqBXmOmokcT25NL6&#10;AUty81N5i65M9KAudIWaC4cT2o+JarKQsDuoJQRfqvYQZRXYRph1CXYWUywVfJsMRSgGzTGhjhbo&#10;KWYYyZKhfvusdb6FhHesCrntOa0+/ocW2BXUQDUCv0OIHX4OFX2Qyod9PxpEP0GMoKIqjSJ1ghPv&#10;l59Cbpn4Ez7TLwFFORqxBlI4FdpeXroPKKI0ilJ9/hwwgwtCuZqhTGEjVHDfhb+qm5/Cl/bkraEk&#10;FMYwB7CKIKDczp6m4aGetREQCAlkA13Q+ZarlrryQuFQIa0zZGAKP+h/kzSCVLDhUwgahLj2XMQE&#10;hJIXzohCyYMrUn29zr1z0yazMpZLmjqCVti98iZJDiq8C0hMJknsKsMPatXR1R4KoZuOs9wzDCgq&#10;20ZJfwUmAZbCZwqiy32MBAqXy4A6WSeg6N2nT/En/QQmhR8IMZcXFlAk4Sc3PzXRiN4dl4vgkKfW&#10;D4KNXRjAEL4BQsBP7uQnhB9iqSwD5DgHFLFzKEBRwKTcll74UzUPOjBJ5im3oIgxab/1c/QE2DRX&#10;HC1M6whUy+9y2XWR4KBKuq8hvYg7ztIdFlcAlGng0HTjt5A+7ucTin42UeFXVn9dLPzFdCFjCQTj&#10;TQtLEkvgUoscCh/CoQ/k+HBWYfDghW8g4q6aqUhVJgu4QNtI+uLCn9TcrKEkgk0N32DuO9Vsgvuy&#10;mwIquA4nWsjDn+AuVEJAY/DggYlD0yYBiqDmQkpcKBDuRfchsTywKF7Z2A0ePEwRa4zfk/2Vc9/h&#10;bGB5FtRhsO3L1tuxV+fxJ7FjgdTUfqPZYa/TXjI3OPbXsG3YjX9VobPonwBIETPLpzTXwxoSoGj6&#10;QOG3775XvXY05juWBnMqxRK9UGIJoukUk6gAJGjLxwg/2JBbzTbNehMQAiF/gYVNQIK4hnKAeyhg&#10;AVIohmGEVEKwkOgnNFA9ijB3ykbAEj0VFyIXVBotvRyBxz70jjIPOhOPXYvLhLCqZFyaopXIHVc5&#10;86KVELKlTd/sN9qabnd+4V1AshiMRjuRTf05EjTZPdtwsu2q83vuoDvamy/7YraKfrcGILz98H30&#10;v/EJLgnmDn+co+z+kM1fF5gUp34R2jCHMCyevTkkTwTaSSzNEgnv3DJFcgmxBRGugUYh8mJyKjbl&#10;H6IowgrBPlPZQC0kiSKcdqWRtBlIIAZlEpx7GyqUZlbh2CfqRWQev5wFlgNSmUZxVEwGHPsAimCZ&#10;Lfg2mywkRiMI5AsVqlNZGUj2p8n4OJ/MP6NUHYvtAlKQo6xxe39YgARlNtdZ0Jq9zo6qz1V1lTBG&#10;C1UVW6JoncEDk8KHYIkaSRJFBXMKsRRto8kSCqQBO4nvWApMIutP9K8YhheWhei9aLtyZhz46+QH&#10;zwDMIQqYAT5DNiOzKHNaOfWqFchXAFI5xkF67eQ3uKVpG5Dk+pMFSME8Qn8gsK2AJXlwRigPwfF0&#10;p3D4p8yALrtSzUaBTArlGZZOJsTJtzthumO32AukXhJbgAT3Ms7XVVvKWE+vBg5ez+aBXkARNHl2&#10;rH05LfBMWJodcbD3aLKKolMOfiHOPbgcvXbzP//wOWctoYbVYIfAJEDRhz8tG3K/PdFFM5IkkABF&#10;YacUOwVDPa5JngpIl69UIIXKZ/+hGChVI6yQlK/gDwz3kWZZDkihsAydwGQQchmJ3ZdiqQwkdrIU&#10;1hzunmMSAokeVziPvXQ9LJhKuRR5oTxGk8t0FSyZRYFJRofQ5tlgp8tu/EnvsUBS0TV+f2weqTsv&#10;3ACkKooSIME/AEtAmgVF9BsVSEAg+gnXZp146b7a+SowpxYUYVURXT+ZREqxlNhw5JzAUFAeyyQp&#10;RbNFWAL8QB4JpD0ogjrVyIXqn8K+K8RGCNwAI0kCibnsoACctEu3HIXfgxuwuoZUPW83ZyoFIDEU&#10;gTNT3WQGoYnqWYJ0jy0dbCz7X/hTzn3HRulBs80eTwaTcMB/9gz7ls2T09xxKgj3gk/hFke/vxzX&#10;uqFqBj1/+N3n8LNHMEYaCZ4IAEEj/DJi6VvvczthVxR98TGgSNJoLvCbT+G87rgsNMUp0E+wisLP&#10;hsOZQiXBagkoytEIgp7ZjGlHFwhZMIygqvBfFkSH57Lntj1BcliqhBBPCHnKmXICpZhhFCpn574j&#10;mcLtAm/UyIhQBv4Eu5oKwwmCy+UBTnhAVNJ3IlYQ/grnd6BfznIwh2owVaeacC9YX9jzgKjXPnuj&#10;Z08LSdW+kQEdXXborIM6D3pP6T7OsMJLBDZaSGgVKSkS3r5mCznQosRl9+PJZQfZgP5Oe1ZJiN2s&#10;kCnyW/2AjRWrImF4PPQuwGb6lGTD2idrKa4tpVZRMtOJw9SlhQTlCzSiFaLHCSykWNuiyWCN5Yyk&#10;1rMzGCrQgmHEKuRJAlMJyERz5cHaEq0/l2QhAAxCMzBoAiImGIfY5TIDHppKACd2jnshdRBdbYLs&#10;tNL6CV+WXXbQd1hm2/yWGdH+9btuFhJMozRfQ9Cusbf69gOIgTPsJTLsadGYAs9W0a8/f/j15xg7&#10;R5xvaljBqoFQMvwEFBEaxb9O/2SfZPEmoChPo2ROZ6ZScNCFHzB9mj5T+bJVxHKTK6nKv/wE2SVy&#10;a0JSolAy/KAphuwM36gnaBTaJCkYvgkh5nB2RlkZzDZihcNfKY3CXyExBNtgW0j5E/4UCgd0BQ7B&#10;Dxg9xi7Ck/rgkkCj1lM5kFVAI3rAh1EGpBFYWuHHYipdNRPKRh1hsTWprlq4m4WE7/X0Bd/+st/R&#10;QsI22+9eVdMrFKCDlUJxtop+TYK5IfTgPyfb5YvV6GFaitwKr/z/PgfCwV+TgDdhJNGFJbnIxOpH&#10;Cwm/n/17GodUCyniB9ecwDyCjVMk2aul6+eFpTT6PNaTBqDLKDuI+a4ewAH1y1gJKVu4hQQhpjkP&#10;t0NTBviUg5AaegBfYroKdkiHRVFQBs2yHI0KVKMGGc02u46BjLMOCsAaEs1pGzJlMDupYCHJuAmo&#10;NhDO/h7p81JhqPQHUriZCqfqeFUnRNl59u60l6zK9poFJIpAD0nowYQltpiEKIqFRZQBskH32i3x&#10;DusUoy0jxZuSfUtzjMPvp0ju30ykTLGUA1KUcAq3k0kl5mSvRWAwFIHMawPFjiiadDzS6KtPBcHY&#10;qKMevJzLTgKJUXBOSzElmyhv6VWTo9PkSfb8e9gQPM4D2aYyqXBwhlymCliiXrucy06iCKWCBIO5&#10;c6FozDdzD9IOAqtLBuCVQeVzFBvk3YAEHMIuGcFjdtPO7ih2Uy/QwjkUKUCCrxYsAYqCO26dlPNA&#10;ijDQVpIU0ydgRrjvEnPq98t6EgaOp1jS15AyKIqCQdqI5SONGP2cQBuQZipMec3tQIpSiRUs9jzn&#10;gBSv/fptTZL08SMFEkzijE8MSJBelp4phVt6w/dhpYdRhK5OsZOlQBiQHAhXXkYCq0iexwE1QBRf&#10;+IXtPULNAIro8R9MafBPaSrB9zmrSK2kyVRSa3jxL3sCaShVUjoOJdiZwuS8cKoMtHBYKCrIqQdn&#10;/3SewYOPjl5bsJCgGDCJXjV/Qw0gbX8SWkXJ7VjJgKXfKFZIzirCqhiQooR/WZhHjqydm6Cd4RSb&#10;ljmciR6xIYGkbnWKtS33LR+xwVx2YCEpSZKmqEJ2DK56MAcwgx0oFRWyHLkrTSWkUTBocr5BCjwM&#10;Lgd9UrbBMhX2i4xxoAEa6n5Y+wGJzFRqQhFKuJlJHd9Ecw/vCbfYOb8dC6Rr23/t3Xd2zP7L5QJm&#10;wXvAC3/vUyHpXJwc6bwP5tHCsLeJTAlgcvO1QFGCFvhrCFgQNJqTri5WUQlI4W+TqcT2w1azvnIL&#10;6Y+fVw+ezGBkBlIQY2bhgjfW0QUbiGVOUheoVvak9appKUIX01yxyJipf9flIrCKAD9qXlQ8YJdh&#10;A1AEzJPuQeZbo6YSMIYaRhYghTIAQjhaN4CBokiiLveIgakE0eTbHkPVfVeuyl+gQT89gSRnwHAD&#10;+1rftr4vXOVAYsqpJIj8m0/hUNJ4yffWfAqqeldCQFyDRi+KJTSSCqtHzK7C+84+PQwHh/zfGorg&#10;EkYvxOrb9xcDbjk6fb3F118rqRlSlx0Uzm3IZVZgYQ2Jc1FgKQckJY/fkj+JRdYxC2k9aVC1Mpdc&#10;sQwb0kFXzSEb7ssiJqj5Vbhcmkq4x7Zw/ix2n1xwAiyFyIWCOVWYN/DMqm1AAhqhl9IyAUpPxsvO&#10;Xd2ApGrwWrVee/fNfO0ltsVCmteK/im1QiYs5bx284y/oGieqcO7tjqtS2tJ3X4E033q65sBA8bH&#10;V8tupJ/wXOBMz2oqPKBRiLyYoy0Ek2RncQspTfwq80RI6EY6yjSvabaIYC2x1ak2IIHcUx4KxFIO&#10;SIzWc04mpNTiwQvkCDSia0VLFys5TAnUY3IEvDXzBEblaylQ5y4mcXEYNFF209H+okACFGFqQWoh&#10;/dfHX+FV7OR4/B5QhJGHQQ9NTEIUYYUgTzWugQ0/C8M2Ty+DX3gskC5svJvABSDhnz78k4gFwD4j&#10;WKKwAdMHrCj8VPx7P30fg78XB102uC4HJKBR2AX5afplYVL5pvNkt6CISmvBUgKkn+kOTNyQKy2k&#10;3DKPkr4IAismU6nBXyczJH3xUY35RguJAmk1HJnZNGFJLheViQK6XZepiqtTck5Q3YOhNmSSNHRo&#10;JQAkRBH9U4hFBCZRGoV/SiAxFGElYClWsSRRRMUIsjV4y9tD9ezTbK+XXfsdW0s+FkhBEeNrv7W3&#10;WsurroA4uSwcwgrVvNdxjeFfpukybIbFmIXweyYFak689doJOTkgxRuxgAgwp6YN+etnwVKFghqK&#10;aDUBS7mVpJlG4mQmZTKFkHR6si3JmwfLRfSTy2AkS+aUCb47JYHschAUZpqI+vxcye20diVkTgoN&#10;Weyt6jF6KKF+rNQUyIdlChZSzj2IS1NlIBUO5gh3z8XHI5NyKKL6L5hKgCL0VeZ2UBVMJfbi+Mrm&#10;UdBkNyDFuqZkDbQjr0XCtXfPTShnfq9EcgsUgTwFxgCT4uwm98bC9+I4u3kBacHYh39e7LBfzEHh&#10;sxLQEQf/psHiYE79NjP5hr99+phbSUIHXVXVc5D6L1cDCI/DyK1FqXUmCfdIUN8RQIpqWQ7dmIUB&#10;FC33nYMmaiia+50mWws5JqasTnE8LGfsUizhHibmHgTsKe80xFRSgSRRNI804t+jS1NM+epxhawM&#10;yP+/H+PBSPQTgGRBEV4iTSWGIigp8x4xj6LKG3s07OPntM5Ako/rhcC/aedVxbZ7I+lAl1bRPPVM&#10;az96JDeYR/+44ORfZ2tJn5SXNSS0h+bJZaERXvWGWKJAWhILzZ69CUXrJWoO78lUoliyoyipHPZO&#10;TZ81P15qBSb5v8lGXSWdRCOQZn4s+ctV3bIvVyAtKFrlR6KE1akak/jxTgRI89j41nua5UHKRiMm&#10;1FEUL0n3PEElORTNvZAuOIGpRLfEAorsJ/aqdlI5VZLaEWAqUQdda9yEdN+5hURV3Q1IowU12Gdt&#10;yxQwTpmmlyk+kZEVI2bWcCDBAtKComT6LmNp8eytU6QEEsz1/zW919OMdhOfwCqSn2wk2z8QnLRn&#10;H5+NpOV+VSBFYygN+YuXklCLEGVO/XLMSJJ/oilijcMsAgnCJUSSpCQzE6xOaVjKnTTII8uXQL6A&#10;JTSPZiE/KetqOIo4nCZTCQBQRhG9SyF6EFAEn2r4XyjDgLQBRXg7kL+wvlXIexQuxB1a+KZuCT5S&#10;B0b1zVVeteES45jsVexYIPWScls942u/tV32sTuX/Ea6+vJ/04yvee1WIEHk919XUtq8CSwxw2id&#10;L3JAghKAJfh8rN2U2ElzynBCo9i0FiAl+Y3S2D+5+YlHAUDaiIlDNFxt/h2Wr9hJgEsr161IWuSe&#10;cUjESlSrMdx3MZKgKubBy6Fovm9qJPHU6VBoOTuqsIanG9yTe1A9NhcqZszLAYnSaNL/HP4HxyDF&#10;Ji+/UGXuZxKgCDcaFzJHqJ3Iwi6CPMAk+0NdGBuPmescSMYZYIhilrE7R3L/SJmw5kn8P5Y1oZRM&#10;81rRXzfkswEswQcWimZ3HNEWLiDhd8ls1QIk2gdvE4qYOTV/WcMSRVGUOReJrgU1zMtFtejzWO2C&#10;JWUlKU1CwU7FnZs5hfapx0GtqMukZVI2fonwCnVAKxYSlFsiJuhJhg1AmiwkNOzUKD4JJDr7x8vT&#10;TBmAJVgcKp9kCChilmIAs91OoihCvUEcYNllBxmV1AjAUE8u4OLCZY7Lp7luQAot8aCGLt1ZeNmx&#10;RHKHdGMzeIpJ5OKMOZEpGExzKJ3moCu3iAIpV1IHEnLob4kNN32Zc9mtPNNQpLBKw5JMtacCac5Q&#10;HlyIC5NWNlDv3HRXS7AfU45M1gcF1E1U8fs0vawCJDj3Fj4iq6w1hE+uIS0uu7VOcsBusq6W7kKT&#10;wXuJL3HyN8qtTtwruDRISSQYBPsxabJgEhhJKorWgTRZbGUsqSjCGuTiVviTui+q8BxJLO0E0q2t&#10;pW5AknMl9MFO5RY6svynR64hqUBCk4gppJ5EbjGV4qzaSKPZZUeuysGJAWk2oSiHiNxx3p9CHlQs&#10;qVZRbhgwawlRhOXLaSNm7ZGwC4ieaA55XzJEJHJmNjZh/auHUMt0nixE4Sns9AbIJHqmBizd/TyZ&#10;x+lFemoi9UypUG1xDSlWi3Hk0z2UlH0kYgLEkEAqHMwh92wxOylM9NWwjqhwzVQKPMMMftUpiMYB&#10;spMPq4fQh8oZkA6dMMdnVTcgBc26hVQduzsLqNT/8CNTFACdFGbbiFw4f2PAkkRRfKrRGvsfPt+x&#10;mO/ZsyfT08G0tUSQMyw1oYgqGS6MNafHMiXaYAtIsFmKZYhYwvlWIIUUeWQNSfYsSw+RTP3p6hH+&#10;KaFdmiQJUx9FyUW6h+y4WiLa15ozQKI0gogJuEtuperdcrquInyKInT3KdmPUlOpF5CYYQTbuuni&#10;mXTfhVbQBA3hn2jAWYImaDa/nIOu8OxTJvUF0vgEYmo5Fkg759+dl9+uM6rtlUD68OEvb2/T0dcC&#10;S6qFJFGUTN/gxMsH12X/qgJpMoNWoyeNbrCYGrgiVfXjqapDGlWAFISnlhDdvbvsyQ0v+HNtAUJw&#10;sAV8fqIFm2GmoukwchbIF4XRgLQqZImYyDkDcXUKRCh55OgWK3wJyDOJooipVB9OJJAvys9QFKrA&#10;xaepOsmkKP9iKjEglc8tVC2knI/OsqsMidWaNgkVBViiVpEaXlF4zDHSoToVPLVANyAN6CK7KZCY&#10;2PSfKpDmWUnDUjKJQIhdxpwqYCmJXMiYUPp79GItyWUkvB0NFOYzIPjucIkrEw5eQFGykxfi0UmU&#10;efYMWS09xOrfS+P6ooQk06vcCMXDyqeVLTXWPKqCBO/N7QpB5OHUQeL3w9sVgiZWnRAgxfsyw1SQ&#10;SclslInliw0ne57mO9KMFfBVCqQCk2LhcEAUWRlqBVKsPLP1qvr2Q+2nbUCiKQQtnjo2bhGlIElf&#10;OwnudYv5sCeQjlDi5heBAQGZa4vcWqQ6P6fLw0EA8dDr5fcwKSQpL6W1BCZRfFYNKKIS4oVSbGlC&#10;KUACGoWYvemXApNY/atVJIIAq3bS6qDTznOKsxLkhF024fJbk/QQ4U96vlQNSLFmOOQijaRQbKOl&#10;gPxTFCbdz6QOGJafgrJKL5/PJBvTUvzy07yqNK0V8ZDxPI2wcGKftQNptsmWk+Orp7ljG6WFtMbT&#10;CyzpYejElcc8loxJZa8doIhKTs/2rc5guSDAI6bT8ZnUDUhB776GVB18skA1knuOWfgQj1l7e5vP&#10;2cR6GJDge8ASfFo5NNdA4h2kzCUg4RrSFD6+Tluwb0nsSaKVz+tGmeRGsV2QOUIzleZFJprciCTf&#10;mxuF9gEc4LTkzVvDvmsboaIMAkhzM3NBfV+kWWjRqiDpIaIwcPg6fqhXUHQAM5JkByXfpEZSonA4&#10;YgMomJ4aNWusCKR5GWlxP84WHmNS3kKiKEKp5tRNmcOiEuHTw3PZjmO+SqQevTHZIoVzParLSLNV&#10;NJ38S0d7HCeTeBvi0VdVHGYqVQbMpX/uBqTRouyCVsd/HQAh2QBgW7jDKtE6RluAVFheyg05ak41&#10;W0hoEqW1J/G+GSxVUZTMRCmWJIridJAmjADfHX9NBmspfNLkrYUzxaPNBKldWRszO58KgY6K8USZ&#10;VAPSbBgB7b7MBs4FA0hdiJqzx4oQdp5mIgckiGgQK2Gr1xGxpAFJRVHSxd/hp3IwhavmUVJDmqWC&#10;d/2yL4o8WXG1D/5JtwMHJqnmEVpFuQQic1XffJ9jkj0I8AhT6VLolG7eDUgwt3py1aaezlEcK6E0&#10;Wp6W1UiS5tHssiMMmx4wPeoheYAhnEHE3anNYRbSvMi0mER8sk4TB0R5CJaaUJQIvKR8pQdhrEF6&#10;MoMRS1IORtI/f549hHkmhRknYWrGQoq1CSxxIOXJgcdzUHulMJbgXmv9hZpTl91sguRD2GnEhOKJ&#10;hX1I0/as0j4kTIIugBQvNJ9HpexAgnPc0zjDnKLicVMs8atAkXotZZKaMGLdpVvd7SdMpfLuKCnP&#10;catKTZPVOYV7AukciY13GXYNScYsiBk8pvxa8BOzlcQnUNhJlEboo5MAI1VlgvEEipZbLx6kKRqC&#10;CzlFN7AQ8OrOp1WYJcVDLuVrdopBDpF4B2SSCUhgGP0tyfAd/DlhT67BTsr562IH/fZz+CtfQ6Kz&#10;VcGOYf5DFsjHdPEFycktLRhxF5z9EUVKWu7lFqsCIYyCbkIiKJrHpMjyziSF86Lo0VAWFNFKqAcP&#10;rCIjitaRtphKc9jCZLoVjOA4qtkryJL4XK4VQWH+aIg3sFhsMpVaUZSoQrzu556RwvfjO406A0mu&#10;z2/QWq9LLtQ+6gHTVVWODydt/vBhBRLBSSSTZjBNmElNooIC6fISFlPXmWSEXiwPyfEWROW207JH&#10;OnmuwDz6+yWD+L/NoXSWTseDMGIN01LTPLcuJ69XgARm07Inl6eng+QRE5aUXZxLeojsGhKclAHF&#10;MHIBZ6sijeIluKCVxqArapncdIp/afqSx+8twQLxkoxVRG/BU+4GLAUmCRTBJeUUFVCG5phopREK&#10;NmPJZhXFmzKiAJOmc6S2fWYfo7ayZQdSlKGWf70g3ovYST2BVIhX3jYOdl51FZCYI67psMjwUqrG&#10;KcyP99uKJdU7V9WYCqT4qBi2McXK09hx+3baOE2kKKKivv3b+7KpRFGEF8aIcLpYTY+4FS672EbI&#10;tkeS3MxbJsFCIh8aN8H25JaBNHfTgqU4WwGKQlwfO/wp7aoESOFPsjAJjlB4uUzBavBeEpie2ZIM&#10;4ihAgj+QtH5qSXXgzQe9T2HrRhrhQb2h/Pr7cjbHRvOIUrkRSywIMKooxVIZSPGvUyD7vMs4n3+9&#10;iqL5YMbJXLOvKg1lIVRnp1CgG5DU2f8qJEDLz7873LEaOAeyxWH64U8ycG76Pgnmph35NjFpKrMG&#10;O1h6OpTJ0SjWVgUSWEWThcSDgyEkL58gvIAilDwwKdYsj7KFEIZlNxJtKQfSNJ/O6IIT1hfvXKwB&#10;c0CkWdeiWuB8psxHzd8qy2Kx6Lib3HdzGdz5VAASPZlQZIiY6ykCaVUjXL4YZOvJ8ctmqYK/LtFS&#10;et7unI42gEFoD27NvkcUrYJBhcXVo+TY+FBYBk0EH6DNTppznIvbhVsYTaVc5EWsIc+kZLkx42PE&#10;la3CqJu1mosD/JZp3ra/GVclOa2AqWEWaUYD0mlrSPk9Q6va5Nkn1C9HmVRFEV4IZLJgqcAhFDEL&#10;JFxAIidZqC54aS3hjlp00FUHEmApnMUW/wsWD57hRFaPoB4VSPOTDIVJxrxSaurdQJpPtmVnYUBo&#10;H27INQIpl3ocGpb666Q+cyn75mMPWXC5vH6J7lMP8oiHvk+QQEecyozYNWSzML3JHDGRwRIDUqxH&#10;Y1L8Po+lHIpQjNkBmDeV5kWvsEMLhpl4lVFj06mfkAYBqqJWT/UFB12BnSBk2VRSY6bs1lX1aT2i&#10;wGOBFJR1nIVUrlm1kBaT6I/zjPn2nTjgyHJRwFJmUxGaRNm1JTkyAFTMrVclkxJlx05UgkdUW7ad&#10;20UTti4LReWBO9tG6apSvGTC0jod2IBED9GAPbmApSYgUeeeTPY6e2lI/HcBSLEXcEMuU0SaNgKP&#10;ypX10+tyZz5JFM3zKemseceVjPYORbWNvbLjCmmQpFWU63fVgydpFHstl/RPM5UQRTkzjsqjmkoM&#10;RVg+FzpfCAKk+4Vz+FRNpSqKklYUTSWLq+YIqOypsxuQJACO44GxwX0FsHtj1ReTDx9mFCXjacLS&#10;NMUXAhmUP6WVzMSSamH202SKYaKHpDgF2CwSDQEXJ+Nl55pGIM0mEa3ur5Zthv9bt5Dm6T78H8Q1&#10;BE1C+B+NfQpYIjF1yiQrLCTlyIxfREccXkvrX9PcpVVj4qLZS4bbnqBY/qhcliFCrlrp+SBohUQS&#10;JflCsNVkSoia7bW2Pd3Si9/nrCJ1qFBTaTY4tEPcc0CKXTxFlidrM4Zo8uTBmfYF07UZ8ChW8wxB&#10;megfhhomDx4NAiwcE8y0QU2lJhSt3ZFn0qsDKejIPmvnZrTC962V7wcS1tDkjZXjQKVR8mwQg2nC&#10;xk/iQNcoxQf0sqQk9Vbcw5RgSdIIaksMpmmKz+Z/wwRFH+isnQTUSQkljYJzj68SL1hicQ3MlYcc&#10;0s+CyqcvUheQCmc4rWtFZJNsYI88MJcDKbSfMomGORQzRKhhFPM+JGBDBkVzJ8p9YCyQb1mdKgdD&#10;F4AEaSYsQXd89MLCEuZ6YMc+Zcyj5MEBLDWiSMESqcECJKUG4kVUjmQsLn3NWGoMuKBMCr9LX5wD&#10;aQNlrJe0hvBtXkPKLYYxQZti56pAgsrfigaTqimMcWgEEise+ZSNKS8mwZuXjgiHBDKzWLIAaQYM&#10;rC2RzxrmoAVTRKrRgzCmMnJDbmw17o2lledTHCUAg9AJ+DADKNS85DHSLaRwCdn5VPKCsqUpEjEB&#10;sXl6ZttFLn3Bj6xUNZ37Hm8nLKQ1lZEZS7OFFM4EgfyBGpMK5lEUA1D0u89zwEU7k9aNWWnAhR1I&#10;vIb8ofXqwxtbAXF3GEZoY9IccDEVnn+fapB5CeR9H76GtN8KyXUV+74VSOFyu2zVkpZ3DSwT8DOh&#10;5ZfQBMuLJ6AIuLX8XvHUQeUFIC13T4Lx0qC+NU9rMZhC2VG7JhnKowh78O0twUk0gwRgZmmFhbRu&#10;uJFMyp/exE8LJNCiWJp1aHDZrW2hhW1Ait2UW0Yix1tk5yyZzhVRJ1KYy0qSuK+FQyyu3cIkWLRX&#10;aDRBhUWWl1bsYPZf9l3NXZBiqTwnIIpoMYol1VxbMbPkOJdpahtcduCsS2M3ImV/M736iAPjlTTq&#10;C4qSVkxbiSvNn8IZ8EOxDZqRIVRYeHAaxUl7p4jVqbysXPtfuwOpSfIykJaAhd9PhPg+QUuSdUY2&#10;lphEfIWpiiUDiiLSZDAeWUkKucPnTwFI85Sx5B+qmkRaM4V9M4Uw2C2kqSFfv5vcd/MnH2UeCy+Z&#10;INYG/uNnmleCYUk67uS5gjTLEduQG++St5BmBcqtUSHaYtmN22AhiUTmayCf9jjNJmaayJwVZPt5&#10;8a9J5NhkGM02GTWwyPFRKpZYPnKGIipJBFveTbeG9mUyB8Z+D3GAmqk09xegSDvCau6jxVSiRlKS&#10;IQnS0dbCCJl61QMVS/Ea1QhAcgM1EBH34zNJds722vjq/F0HIJUl6qWCKpCkj04iR1aCwrcGUNL9&#10;Rh8+RBQlj9aEpThwtViG+OQQk0hcG1Zrfi61CktKZB9S8s9c+flJS5eapryrSeJwI5CWRikvcaXs&#10;DKuFBD6uKVpB2EkQHS6zVa7coiF/sEU3dz6TAJJaWHXioSalN29duGIbcoOpxID0vTk1kVxbyj0v&#10;ucM15jUkYo3x7asgTBBAXUyaws2rJ3dEzYMpRlITzYOHoAiFn11tqqEjDohaVZqWl6pgHrxZgMU7&#10;l1Md/V714MlksmUbLm7LnbS6BnlqJlFOHnkmSBJ8UVsbm01ADUs0D9P8MKqHPU7uO4tfx6LSM8t0&#10;AJI6lTfZH5YGV4EElbAwhKaVnqbCcbAKDikPGDGYptkWw+qUoLv58VvKqGphkQ45O6lcjALJiKI0&#10;mR7kK6rnYiHOOp6in/nx5qdrctkxNx3EVqhplXOpIlQLKTt9AL3IpqW5ZJq+ITYZN0WxfAdLjN98&#10;IdmWyywtvU8hhQQcSLjE8q2xDNQxOF0vJ9NkmSrdimtCEdX5kpEPvXMFm0ZtDnrw1LOaLLWhqaR6&#10;5/CmLNaRCoOmUi6veTkEQwkCzOys0jVADlSkBcqrYqwqyAS4Njb11OH3BUtLla2XhZB7mnZ+fwiQ&#10;utOIkgYaXLgFmkpQJley6fVBC5zjVlGhJ8CPF6eSjMGUPEtFIE2V0OyraOjEwLzl85up2AdiTv05&#10;vcW3pgKlXA/lhK1sSxOFEyUNfK+yZPped+XFP0Hihkzo+aLM5byA9OR1SaNYVX7BCWqbr0I32oSf&#10;bGifTFmEhRdriYXqVfJBLGEUazHBIezB7NHmEIuMB0EVz9gtWbSQ+qhmzZQGPHgIl5iFpCRJS1Gv&#10;oeCdS7OaJktlZLkrl8HPEhM4Y6kFRfNYkkD6mX4OSEEDcUySsEO2JXkdDAYnJxQeHEUg5F4gMYVu&#10;jm0rd0wUNE12a2FeuYwdSHtotCwp/WGaf7+7zKRZ82gqNltRUidq1IOafGgJHE84xCp8e9OxVM2S&#10;JzfYIpB4/EIeSBOlsgf51FMZiWiRNc5iWS6i7a0DCQPzIE/EZIjkgBS7CZjEbCO8pbbzqcCkeSsu&#10;PbV9A5AQRUvooMU8olqih0sB2FqxNPvcaJaKdNhhZKAe/reEpNO9xnraiHya7dlrt6S75YcfaiYm&#10;fzRI5AUL2ajOVHFsCCA12UZ4C5kRgyIq9o7N+wcVvhyQjqPRCUDKOR5jr3/4HfTo29sPp3/WbSNi&#10;EkUU8eE+kam8vKSOe3oJjREnTEI76cuqL25p1IwlyxkWyyXribTV5zOwym4hRbVkoszXSsLqkUip&#10;N/vufvQ5d65gGUizeQR7ciF04m/iK20BSHE8iOQR8ch2+BQPbs+RKXEJLinMpYYVlx3AQ0Srhxux&#10;/bzZnWRgFWkRE0YmURShzPykRLbmxNJyQ6yEiDyU53pMD6Ny7gNF0SoDrI0te4FNzrra2lhh2KtB&#10;HDReQwYB5iyhNW08LOPV8jZRqRi64E/jM6mbhaSaIxY7pjqjYQFqqVQ1W6VjwULCPyGKkp4uYoma&#10;ROlVs3nE2ouMKRhGeEk53cNU7EsobKQRFAZTabrKlLBVP8MiBkqooNLP8F7mFDSS5mN+wMbST8Sg&#10;aSBgYQk35KYYk1hSgUSz7akbcueseksH8GgCmc0odQzKEPNZ4TLQPM0qu0Z5aVhK4r4yKMIxI1Mf&#10;JcNSO2+QYalsKuEB8BJmc2NJeKHKNnqEvHg6Fq9seq7HMnhI8SmfbMEijFQrOt9waxSTYdVkGt0u&#10;i5Vr0OM1gp39K+sZxJBLsJBIcFb4Evwtp7hQoDpz5pp/zvd9gFRYp7mw/a0uO9S4yiHWH2AtTZP4&#10;Gu09/TNrEskeDYWlH6/qsksmFO7fi0Ay0ohwaPbs5Zx4ou0cPEiygjdPVAILSDquJJZU0ydnTsUJ&#10;i9BLZiKXCcj1N26a7JW4etTjMKLmtZWqcC9MjjcrgYVLTNZY0q1q0MTixEsWirQ9vMo7eBoxEfVD&#10;TCL1xHfeX6kHr8ohZb7+6Xt9+xH41rTj0nneI3IE4lweD5oi2S5yy2NzkwWWqiiiTIq9vK8G5meT&#10;pkxhWxg/7yp12fk+pCRXkIrQGwHJwqE8lhQOreN4WT1SVQQMAzLRVSINYEluVixPbgQbbEtLR9O9&#10;wE2nFytjiSAn2cYEyWGrQMJFJunKm0RK52ViLSlGTzGFBOgkTluQsJwka6CKXY8KVF1AdPMTceLN&#10;mYq04HIVSzJiomx7RcnlwUXBWspETED56kI9ePAoimYtaSe+q2M1oIuFKuQMo3VM0obAyfGYoCEN&#10;uyifLTSLimdNQcIIw85i/swSU8mOIloJXVWqWEWpT3JuQj45BRSwAykWJn68aqaGC2djdTjJL/da&#10;SFUr5EIVVB2G1KRtohEzj6aJD+PoGiykaQpOyhex9Mu4CTy/gWmdAuYynDfSJOLP6uq7+7PEEgY7&#10;yDAKsMlyyVuXWLvJF5cku0uWAbLLGyIYb35ua0BKJjjYt5TZ/DSji6mD7sNd/kRtIDWcD+tg1tJa&#10;eAmaoHfT80mzrTCLh3ANJTdAaB0VxE+oOuUSecRiUlSReuyhVlKnEcSJ5IMALUCKYiyn92KvWZKh&#10;JERZHJXG5TE5b64G4tZYRFhVUld6moAEshWWwKnwF87Grw6k6hoSUxCUr2KpGtegriGhX072SsHF&#10;N6Ugwil73iprCRyHu0jXX9lyQlzN0/1kP9EviV8u2VQ76W0+UVCEg68LS+q+JRkjzlSkbldqABI9&#10;zwl/J/egZzXxHN5psqJ5OxQJMbcAaS2TZjGvWkjrnI4cwkTmxYgJZfZcgvdYnWu2vZqFNC8jwbHx&#10;cuUsz6TVzls2DtONWfzww3zg3DykAUXati3jfLc/jDBqAEycKaPuNqStPFty8VH5Y4I+zbSKtxaJ&#10;BFt3Tw7OpL0WknEcXFKsaiFJqXLhDNIkmibr2SqaZuQk9E6N9laVoAJpIcoaB2HnEL0LZVITjZLH&#10;48NsLS1ffjW55vRED5rLbg6UWAwsng48vZdIFr5YVMqmJUPWV4jHw080Mena0mQzqf2iZtvDJSu2&#10;QBVroLlcNeCVgyZ0CwlOyw1R7KrnB46Ez+eBjUNUoCgZHlB/OVU5LB2RmItmIJFze2NVZLWM7wXW&#10;thZFvS1HT6lhhLFO4fpTTnnfHUZIUYRqbA2OZ7GIutFZzI3EhmsTkAanUWiaA0lnJQtQKSQHSue7&#10;FUsprtbgBXa/chCEXF7SxU2/VfNBLL6+0roR49DCxTkGj0zr2WA8mSiPRVhQLCmMiTHiS7owkQmC&#10;b3Ki22ZTzMRJKoSA55aFwp/BWvqrObQvmaaXPbnVVatYII3zThSYok7PyR28gmTb06zw1CQq9zhG&#10;TCRNWLxz8kh4WZsKmNWxljlUng/jgosvTYGhxKyTgAvU0pyCbzGJyitkLLqdySbXzHiB2o6ragSH&#10;NJWkT08Ni4+Qk+ZpCiSZUZDK70CyTIlDlNlgITG5icGUzVaXayplGIVTGUjLGlLz7qU4ss15iaS1&#10;xPx1k5DzTibtT/HP4vQ/DL3jOVvlYbiFs2urGYkWLAXTZ1oWEnuPVjumACTohmVhKWovk4Ac+6sU&#10;iR6wxCwkFXVaIBlsewJyABuqe3j5fEpMpbJJlBurCpMEh/BaXpjGeqT7YWMywDQ0o3xuL8tBHlWR&#10;2n/zsXjayplysC8uFBVXudZ2af63HEUUrhOqrYHspJwlLB6K586PV7vPgTQEbKpCtK4hlStcVph0&#10;A0gwRt85K7GE5hEJ/i5F603UUdI9WCIdqJDUWiK8mfcwzU/FuiwkLSS+vET5RI2kcgB6NSRPeeyF&#10;V6fgyitZSEvV6MSjS0S5wcCYlOzVDdfgKhFMK+rJeMufEtmW6Al2zGB1kCd9CljKg6RQW3n/L+df&#10;njEzUAVFsIbKplQadlF0RcYHIYMlNYzQqEnqf5MooqZMgS5qwqRCLCKPuRf+Olg32pDA+3X3IRn7&#10;++Ri+y0kJjA1mIpGTymVA43Hs3NIm5rrK0zpGpJ+wsU0dQJgcstCdSDJ1KsL1bhzD62lzO7a2mEw&#10;K5CWM8vFhtychbTmbIVKlhgHGgRYHqIcSOgnhJWqxQ24tD0JYdfhCubR4nvM5YotsWQJPZ9zpYO/&#10;sQVL6p6qQg3q+XVo2+X2AleffZq9orwwlmA4xRJWUg1GL6kUbJ3UrrJs1YI6W2MRC8tIFEVQuT3h&#10;WWvhagedU8DXkLboWX31wIqquYXY8lKrBNRIKttGLNCObXLCJK1LDtbVQqKWTd5lty5HYYx4Iahh&#10;flyXbA6BgmrNMi2eiBQHFM2OQbn5SU3JmiTfhEg5LVt5IagPybGuLaURE3M/5lensKPRPVhwA1at&#10;Jbm3l9ZvYRKjCBuHuRoSIC2p/NQYdyNXZm8b2VPcSrUo0rTXmB5s38okumw2a4YwqXBEfQJILTJe&#10;4s1ySSgj3XEOpNbZcqDy3S0k1rYclnJAIraR4voj7jv9WL9CblYVS7mMD+q5SvHNbjozybC8lM2S&#10;lwEMi7LjGKNaLVCKoGJdo5oEVnbjIjySJ5/F17UDCWorrFGttyOrUwuJpxNXRRbz3AMTsFdNd1R4&#10;2NiSmBomh/WXzjOUQQ00q+wU05HdQLakqMi2EcIZiodaWcIIAUXMiSehkhVDRBLOXfYv73OR8WrS&#10;PyRiWyCiYNiGZaFc5jbWZI+yu4xPfdeQCs2wx+OVLadqErxq5DcLatD2Ic3nVrBTlNLzLBIsqStM&#10;xfPOuX8PVWdA3TTdi/1PMwamPHvqnlzV2TiH8+XTrU734h7CdNmJJxmz5CAn7Z1DzOlu3EKuIznG&#10;mAevYBIp17JNVMWgicLxUTGKj+XZgyDAJbywvClVtXVWx1rtTJDY4xmq5cI3mrBE91epzzhSrWAh&#10;yUrOB5IqPJuaCmfxXDZNixu7y25vX+SApNpD1ZshlnL2UHlZaJqy2YGz8WykZU7H7auROvSTO9BP&#10;Li/V4hT0BSf9aY+rVl+kf9JD+3J7ckmGiLWa3C5dVQbGpFYgQZ2FPGyYhrza9bkCawJZEkdeOM1o&#10;FkkLGjQesJvNMTFVDfuiyKCqLJUBVOKFeCiGgUNUG+p586pHEWkksaRnjLUttunLbMv+LSlJrrz+&#10;FPSwkGjN1Fqis9P45lFohQNp80SRXIiDoBApbrkTi5VgVpFm9MRQBZyeqJG0/N4GJHpEOjrxqjmH&#10;sGnVBadQgJpK2mFODFFIU3T9rcEXKpDevfvxAmAwqkqHZWSAtOYgX5qWRB+wrgT9y0xFcRaeT4TK&#10;pjAvjAoKs/n3zDZeWQl32U2WYhZI+cPuECezSheWQGONOXvWrOqNKJJYijcVmdHLJxbOhE4TTFjW&#10;2JK7y6NG8sEjahh9+LKasQnuuMFlZ5lbblHGgXRUN8lI8dLUQ1LhJfvg0pOTckCapt31WD95bJLx&#10;4PNpilmPo52f5GltCT9qxocch6YKlRhx/H6SHACDHIpGksxjVM1EnjvPyQ4k9cD1tNc+0gUk/Yi5&#10;WsRE1WuXO1Mj6goqF1tulRBzYSHhhi2JJWbhzZtSMX5PbEC275RibsZ5Ca0RS7SSUINcLio/w/Pu&#10;JdxubLOKWJ27tmql+8yw5i6R3GW75+h19O6z52OBdNoaUrlLygZTOSUr1owZVy1nJsFVOdOKRTQQ&#10;zHAOkbtL/56Mr0sOsGA6UZkkvkxi/NTEehO9+Cm3Mnsen0oMFtJ82oU4S1DrXN1UWimixUrQenIH&#10;PhU4xFsUbJ2WjEdxPBShwl2OkCsvn5mpYGytwwbcdJqcdiwlKFryJ82Xm7kys2TZqtx6ObSoI5D2&#10;5ORuirKTo3d8Pj0WSKEzhtI+NZgYh2jqVZlJiLjjlCP+Cuf7GU7zC0qaHXrFOAUOJDrQmcFUcNll&#10;YvD4FqjFC4drUcoJT0WDTNn5NAk8+/HUF4hCDvK0sct5ccu5GHYOCUyuTrwN60zMVFoddN9Yzjlk&#10;IYWCLjRiYgYSJptYKim8bOW2TNEzDwuXxyk+2DrF+Lp4uZbwYibEZCqVJESTSFt7A0urLKHKoWQ8&#10;ZGrIHZe1Pyf3HiANNR/mNO9Aqo7JngUWLK3pGGQi8OnUvkrk9yJTPJBifj75SX3KEenCwKrTKD6T&#10;qcuuQKOpsB5ll4/nRtMqOu5IPIKyS3c5cikbyAeyiZxGtCoFS2qsHV8TmmteF/ALOfeMI2atoXaO&#10;BlbIrKiqcy/pLO0uYOvMFFm2VRlXhmJ3i9znOdNN1Yk0lTZEEuZiCgqSzGt+WiDiqmpI47TAjK/J&#10;Td/nqCaB1GtZSAbOGQfbXYo5kC7oKeLHU5Ou/oxgJrGKgFWLxL+aJl9+ZB+2R/4pXVuag/HkohHT&#10;iAok6vrTghR47JyIppsXq6qbn7ByGlhRsJCKQGI0ivuZYBsTnBZYSPYzlYw0IhzKZjEvDym1hurC&#10;Es7+rPJJciVigmeG1YyepAzZ5GsHEpWqCUW0FXSu31AJuuAQA8ZKclu15lBv4WxU5VQdgMcBKegN&#10;Z49bRM21Tq+PBdIga0jl/lC31tIM38kbbsvh6OmFPGnQNLGuQRBQuBrOkNbJtzQRclCLZCZTqHzT&#10;5qf1nin2CrudlEzkyzpTsqN2aTUcLRgj8Qp5XSVFBLYrNSDMmAEH9eCuqcKAUbKPJ6cdJlhS8/hh&#10;5bNlk7/cMo/QSmYomoMApyavO4Xnvmi5XCLNyKFVCZl0upb1OR5XQhyAqr+ul4Vk6ZdCmfG9do8F&#10;ErxKDP4SUUhBNBlDfNHIeHjSMtUqHFqmv4RGNKUQJUcuAgIBljGeaE6g6BVcloVYtJ4eziede8Yd&#10;tfgckk1Lc8C35WhBFUtVDlmwZK+kgCVJI5Wg4V5zllg10/mysJRDby7gIpn985XYsbQmT5JQbMES&#10;zXyxMzK+DEXVZSehGL6B/adsYAwCpJ08O+Hy0afsPSoYE0hMKjl2ZQpwMtVmc4Gn9FrXllQFquHj&#10;aeD4SovcGpI0etJ78f1PBQtpwaQePdEKJEmmZOIgOWTVUA4atqdaM9UxWQ38K9dAsUSDJtTjo2RV&#10;czGaZy9NI2uQf6aakUOCyvkgwIBJyCebj0WMTK0xqZAMMK6K1S6fx1suMj5/ShZtqVxeQursAdLg&#10;79DVwbOzgANppwJNl5fRWLCTWO1aDN56GgXx0sTzzguphtTw8dzuJTuQtBREerKiEN2X5m8tBfJN&#10;bUnOFUy30/KNtDSgHIgiD2TKddtOlixkXbfibkPaJDP3AfLzCYvx5Wnh5BzCapaH6e4iCLAWzp5S&#10;f40IYK656nlX690LIePFkHSQpBTUkHPWTdXOLwEpluRxWZgRamcK1HDH2+VTMM16mwo9FkiXryG1&#10;2meyfM54SsPE6345SaYqkJaJNXr2JksoLAv9JB1gwQBi32RXoTRbKgJJZoXIjeEWIGHyoTfcYFul&#10;AtlUy8jHtz0VnjJ1Z+4UMZE9YBfBM+k5yStB/5k7IKPseUNRLQyQ7doTRrikrlg9VxtkoA7Acn50&#10;FF5ZZmObiElyW6VwulsrIifd/MS0lLNmmiwkqPOc+ap1UtrElF0XPRZI0Mcn279975iznKqmj7or&#10;NnxZ3lebq5ZcBV64mUPlOIX0fTnni6s7Bhci8kzkuXMFp/KYsi8yaZr0da7kOMQeqXKSiFyGiHWW&#10;nG2dQrTFesNcyMMSTTefk/vunZJmO7dYVQjZyMQWwvEcaxihBSesKmqiWS7PTWOWZa0CkGJDAlcW&#10;k0huEKb3Vc+7AiyBp5F+fFloF3kyF589ZR/RhlydffFw/l0yMXjynL05XrmcPQjkZ0cisUZJaGlh&#10;5Q1xCmRSNkU05JQswysyQX3QxhlIOa4YOVTGUpVD4nJwwSVYqh4fxagGHMIP2R6QIERVI0S3Fx7A&#10;QvBFDmmSZ2ol1SBGKRWtxxKCCDWooR/zyM9sDU70mdmqpSrNDqSTX4vPnGO738uBtEWl56AuSCb3&#10;HCxba7PHv8r2yMWh/LyftaIWx124NFpIagCePXDcXlIgcw4fz2VozdMoySyuZuSzDAWyHSrriCuw&#10;qpxYTxKLikTOhkcsrcfm2oRXYtNbgwADFPUkfrDslPdPGrG0pHGSGTcm4YubiLXIeGLnpdeywoXD&#10;EluBRJ/c8LsDyTI4ocxjgdTdJ3sahCydJ7FUyLuqVphbRhKHzOo57pblnzWUbpqMVtOkkN8heSdd&#10;crmmcQrK6hQLTMjtqJWNVVOVL164ZMWooHlWScGJVw6LYCF8dgspyEZUlKQztwyYFGwzlnJTP9wr&#10;7c31n4wrdp6BDDlDzVhPvNwQ0QD3Uu3RnNdO9deVA+cswUpD0WioSUwdtwMByRhqYtepvWTukd5f&#10;Q+tk0VS+HJ5nP9CvcNNyHgdCndmPZ4xTYKenL/YW7qjlARR5u4evLWFbCkdm4GxbxVL53A0VSyqQ&#10;VCehzDdhDH949w4S0cbwwmq8hkZoUxBgOTSx1WOpEnHi0xz4YG+I6sHLOetktXi5aiHhl/YUqIPP&#10;Ek1TyuWFRwGS3J1TSERofOnYNlC2XXVtR24If5jmAnaUHwTUVRZ7WEtZAJ6M/FY1UzsOIzG8pmlX&#10;XxZaXrpXLNmPblqunV15aiYIi2ePYUl1yuXqsTCpvOJVPZWDEBq3CSfJ2umUrUJIWEvJ+VJ2kIiR&#10;oyyq2Z8jxhUWo4j15MTL+U43B86p88YdJxN7FxxR8k5Agt619/ERJY/ogy51liMg8qeb/5I8uuGI&#10;uY35hNLUdrm9R0lDywdhqKeSFxRFLDOrF07Mj2s6IguH1MvD9Kd54bIikWbCbqqv5HG3FmGmYw/1&#10;Na1qBIcRabl6jJfnuGi8fPETrm1UTbSyv1QlIv3SHqcQrsq9MRtfl7s89c+r5E5AAu0bMVNdQzLW&#10;c6MuzzGpaXkpLZxsXw2qKGb+TjhUy+Mw6zUf3aAcdCsmlNWYEz7ABiwRM2XeXFXIDVHAQ+F8jdwo&#10;Egfmrpt8LRyi1eYMtcyBiskS0dSzpsj4nB+vypWqnVcFKtMhy7qrWkhmF+hctx1INz0Wb/xJ7zlA&#10;kgSS2h+/P3byr7yqBJWX15ZEuoeIGUuEQsYLh1yp76JNp1fwwikhFXSZKj/RZ9eWyKv6bBLloCgT&#10;jS8KVDbPorTC51lCYy7lRCuNtEbx+1rSVVCuLEZJG9qzazZprg3ZcVUiqsqnDZfmaSGPrTpyqpjB&#10;qyxm0ONnm52TlXr5c4AEzaOD4AUHBAOSmufx3btqpjs84SKmIFomggqZyvBIB9+6k6k8ppdQuuTW&#10;1fMyyCSlYIksMmUPyZ0YPCenyCV7zdXTBKTpRgoX7TGEKl/xcguEWBfYF+EyC06zpVV1FapdL7Fk&#10;d4FmLNTklJBw020Z53B6oTWUR2/rEsMR8/vt6rwSSDh7ypWhAkuqmEFTidZ/u47ZLDBlkgokdirS&#10;dBLdvHTENsYaIxQosRgMpn/SLEF1R5yYHxW/XJNyWsM0CgLQP+W4mMuAnp/3K4fHl62lAl+bqMbq&#10;abqWNo1SYb+dp3Z0k9cUzab9Gecsoy43O1VnLUvlr1DmSiBR/Rqj7MIl5a6VkKsuJj27m8vBDtMb&#10;OjuKomw3VLKgojI1PxgmxONLU0YIUYPJ0muSDXbrKp1keasL9YhlITgD8Ns05Wuo3C6JyoYih9gW&#10;opL3smwv2rGUs/M2MIkhTQtELASJKAdlGQPnLF44ddTZYWMvaRneG8pcLkBV5ocAqWoMvTKWbH48&#10;ZahkoBJK8gUh1UjKDb4cVyyLQxNBs8tLcMdCPdVryxyyNFMCiarLzqGyoSZW7HiQgrw8E9deev+g&#10;+swER2TX4arXCgmzrkta0mgv4iW94hSYtHtm9j3XVif0uxcYBUhBj8zXBJrtFZiA/txQ5+ZXoVt3&#10;tvoYlIMg8kDSmdQ02yIbjBxSJ2jVqVgVg966kMSIRe4xAfIuO769VwpZldBCo9b1IWovtgpA3gNm&#10;62RZ7FGjTmQIn2X/csV1ubwN9DGPcHqBXyxzQl+Q+AqTOp0OBKTTpvtXtpakkgtMKkzWYWWIVAUG&#10;U8URR299hDOtaZKVC0tVuyp9T8eUevq5t6CQ8L/MGYAVIw/uJUUCCDXZeaye1mtzaDRqm1KTOgCN&#10;oSVU+ByQsCp1xdRCmsLM0xdCuRudc5fTJtg9N3pRINGxu3PI7tH+CNdWjaTcm7XwTa1JV9V2ld/Q&#10;myZKNlM3XcvmehS1uCykryGRSLw1w4VxpsapNhMuH+WCP+W3/oR1KdOCXz6uve6vE2ic0+/am5lD&#10;mkXzEkiTWqKRRDmEVUnv9IZH7Co8nHDfE26xQeH0klcEElPZixtMZSBNusqaPsgkkl9gnrulv8sy&#10;hRXQUvU42bGkBsItL+C6D4qNGdle5EfrAylttQKE1Mk9h7SqwqsaI+DXs8tXb4EC06osCUHkhazt&#10;llCFO75rjs+M1hHeVP7VgYTd/7JYqgLJPumok8jmyxf7gBOuPL6rERNAjpzPUL1ctQUlwKrzu5Rc&#10;pVHTAyxtiFaFBxnySMueR7xYTvOZwjmZVaTtBNIRmBkNA6PJ0zomN5d/dSC5tVQGEvo2y+4jNi0y&#10;82jDFIn90nrtMlHOizS5laEyCSRaaA5Zi6PMUmYSNdmkDDN1U5OPQVqFQ8JQ+04T0gYB0viT/vgS&#10;bgZP7sKBgES1n4u4w2Yc+pb0atZSjklUyVCmuuChjjOL6ZBfqTKt/1MOSRmK0Rlz8WqZDZxomqaJ&#10;fVnHUs6Z1gNpbTSiphJ5jShVkjmLK3GW5tyqOx/8O07xHWXuWFV3FEGFowCJMoBpTY2PPFqzKhEP&#10;6oPzqy1or9xwhq4NczSjWs6CEe/gdcddwVYoWzwyHC7n0GvtKSFSw1wv0ZIyuz7jG600lttwuW+z&#10;qEYaTcY0SyofzUT2ZS7BzwYgHT1XtI6KbeWf0Ypq2x1IVRXNG6Q2PAn1qk8s0XdAM4OpaU9MNTyh&#10;oBWGlqbwBHqtPN6iLJXFyKNiyzX86nmJGeNynbtba+iBtDr2pjeMP0yY+S5tQkFa1UKCa3NnOhT+&#10;quqt72g/8TGt3Oqp7cJmDwEkZgONYCHRcYHi5R6YccYrk+To4av68TITK01Jt4btNtlYUHPZuZfO&#10;idlk4VNcA+xgnbNOWCQpY6lswbRaHjLBYCuQFnXtQpq8KREscmi5C6PRHwKfcgJLIFF7aPOb39Gj&#10;fZzH/MEtdSC1DbPxl5fOH6w5aymdoPUN9oUN/7RjVAhVraUcY/aYaEhELa697uYqY4nO1CoJmpgk&#10;shTWxZMPAwqscqgApElRkVIFpOHlDqG2aWgqra5llOs5f3Jobdf1QEIdyV+gMZesIeX0OKa1NMI4&#10;Y8tL00xkPUrHcpRDmS5aJHeyfcqCNPvDY1/OUetkWGLn+RbEsJhZOXLk8FC9HRYA11ymRYmFNPX+&#10;XBjvm/PUFXYU5Tx4mwFm7+J7lRxhBuiiMQfSdjVeay0NOwQXgwn8cpWkn0z76pE2ZEKspjvjx1tY&#10;gibs60OEQ3O4toUQ+Ul8PfWjaRTKm6amVRYbU4/oVgsVoIY0pX62gCSBFL7ZE6cw7Ghv6rijCz9A&#10;SxcDSb5W585GUheWju7gcv3UWqLP23FS3WjAUSyVFcIghAfiSaOnusyzJzouhyWLMWTHknTKTd9U&#10;jkwsmFnwp4LtUjBo1Pg6lSW0/gVpCZYkkPC+m+MU6Gi/0cg/7vE31nxrXV0MJKriW7jsCmPiIIPp&#10;3sNr2r00zXF/TvNsrufW5Dx7mQNAdSOJeeTsRo8w0WTaOuvSSw5L5ZWhyWqBjUfxRuEI+RADXUM4&#10;mlYxdmADkKB+ERdXYgxj3hSzkA1qOPT97NZPhBEq+4upWhpfdSMCKXQGtZxUS380JzKl6f6ncfxx&#10;0/rAMFPYuLw0BcJ9Md1r9sXR5NnV2IQmLGnWlRVFVBtaFICpnpZ4B+40a8VSwcOGbamWoTdlhTc/&#10;ns8b+a1PSt/yt9PnQEDq2xPX1rbBWrrd0Nmg4dbAB7JbCLCUfKoevMUOyOZ6sO09MuFkuRc7frfh&#10;WloDWkvv3v0cvrc45apYQmzI2pjFI+0nKUOrmy43YPaM/D3XbhjAN73kRlpyIPUfY3Zr6UYDpZea&#10;mkwlYiFtQVFquPDsdtMMWz9/YTGzsmgpeOTsa0vSxrJziHUNwxLFRuBQmUmUOjkLCb9nZhD2rMU8&#10;esGR3+sJ2lxPUwdtvsvOCx1IOxVYufwWg+BYFaS1SyPp3bsv2Sl2dPWILT4tZkRcgrLghBpJKIj9&#10;QryEZl6YrIeG3aYWLKkVLhdCHoT62lJKtTkOu7DSo1pdyLOcAWThjTqijobQ0fWf+Zh0vBdb/tjg&#10;vOkoTLUqB1JVRX0KqKtifaq+VS0MSOopn+YVphKWCu64prUlyaSJhbt8cQsmTVSjWCp3NTOGJowl&#10;IQ/lKAaVZ/TLDShySFzydFZnm2H7xYHUf8BoRkDchAGDYPA3lP7qqFlIMM2h0ow0IpyYA/ZYmHjV&#10;DLJvUYJ70QqrfrycGptMq5QQEImnWEsFL9xCvjkizggk1Tay02iEyW4EGY5+lGT9Tf6YMSciB9L5&#10;wybecczRcIIupIXEbgoFVE+dFE+Ghlc5pFWSRD1Ug/eYzWSxlhiHLE48tS/QWpIrQ+Woh5z/jeVT&#10;gJuyVwT6ZW6EvCYATnheqreoGkPVGoYq4EC6pjte2VqyPEKIpRqE9PWnVizZIZTnmX7IN5RXodWK&#10;JZGbTs2xXU/ToI74Qv4eRJR8dbCbTdc8ZtNdnwdLyxN0ocL33NqBtEd7fa59WWupqj7V+SmDIHLQ&#10;KmCJ7TpimVJbeRYE2LyNafP2I9XoabWTWonyvMm9OgjHKUA9ck/tCAfS9eONWku5t9HrpbxOgp3L&#10;SzIt92SylAK+7VEPkkM5e6isvzRZAw12KFk8Ewj5uQ/qjfYsCz1p7rtdW6ou7uuey0Pu7EA6RK17&#10;KnWDKae95eHkbrpceZElr77riFZly25XOHKpIRLPnh2VNTa/W+jrd+9+hYVbl4VuN3FveOKGbeOr&#10;QYj2nQMpGcmqc9b+5Yangl2CD4ljKTdfFJaXJoshmyXPePaSmPFldjsT2KqReLmIO3WtKA9dfu4D&#10;g9D+Mek1nKCBESB05kSXfelsdSKf0DdX3YLNgOhJoyoqfHmE2K+GJftLK1pLS7K7Wf3VqHEjljK+&#10;OBOKNDNrtpYsYd87gSSfaKNWjcWOGOeX13lV21UGXKIN++x3qHhuIWXVezmQXsRa2jMX9FpegkFQ&#10;jbWzbF2S48lygEXKsCQhXvhTIaUCu13r++Ue5R86MT248nEgVFDyyW/eKIkDaVwgUclwELfOOGM+&#10;2N3nwbIfL+/vWv1707xvNYDKUQ8ihC8xj6r7loSF9Ef2DTSndVkIrno1m3vD+O8+OFHttOM2CHbm&#10;JQ6kM7Vduheb+gexZNc3iOWEoduR6YjnnHVkFUsizOEvk2H0zSYa4U0plixmUOBKoFF1+5GKHySQ&#10;HLuWl5UTlD/KAzySHJauGUneVRbmnjkNpW4h3cNCYtbSXVIQXTIPUiypBFK7HLBkJ1PODMpUzo+l&#10;KGBJAmnby0dV+dUCY86VZ0q1QUW38MiVdUhpJFfQD9W/A+l+QGJwKrw7Hzp0cpVveIaPkJMsL0Uz&#10;yP7JGUy5vbRQczmmTnrhlqv4cpGUs4lGgyjfru1nlHwAhLAj6BBS/UOHdpkD6fZAGsFaGnkeXAym&#10;LViig8OywpTDUnlZKHewENy9CqQuyu9SyaFT1eWVSxXd1yNnfJt0IF056uzLRef3k0Uv8HhU5y9L&#10;VZYy95rClrnjK3b2Em0peu3gyw8f/lJeXirvnKXBC61euOpMd6jyD63cMrRGLvMkY4jpWSWuu+yu&#10;HI3qaLN/eaXoSxLJQ7F096mKWUuSQGoPqlgqe/DQiZcbEhveG+6u/Gufjj13ZzPAI5lEG0VN85Mb&#10;6y67PQN13Gurr9h20Z83D6Jygg1k1wOLepBAYt+wV0t2IyOQLlf+5QLYO6hvSQkhtcs6Pmh95b9p&#10;bQ6km3ZcRWycR7YZTC8yDTGDyTgUmF2FVxUYw14/yzR6EeUbtX1yMQoY74iTlR9u50A6X+cX3NGC&#10;pZd9/OxYyqEo9GiVMbTXjebRBQOleMunjpCm14XROuVh8jiQHtahSnN2WkvPV9DUQsRSoA648iR+&#10;Cl64KmPKvp2nzvXDDh6H0Jhd40Aas18OlIpaSz4PUkU3TVJNhdXuvLXybyr8yUv0Bz7GD63agfTQ&#10;jtWaxfzjUKT6av86CmpiTFNh1OFN5/FbjwGH0I26z4F0o87aKGrOWQSTo2V5aeON73aZZEyBH3Yg&#10;PR5CAzbQIXS3h2+W14F0047rLLZjCZeRULNV27GwLDTgHN15xGSqu7bh5YW60zQgh5AD0qh8B5JR&#10;UQ8v5tZSFUjVqbZa4OFj6KLmDTXXszGAj9XJ+Q4u6ooOt3UgdVDiw6p4WWvJ7oXzNSHLmD+O0ENB&#10;qKAKFUgW1b1smf/3si33hhc0AGtLbIJ2jYEGqGaqbr1XVlp35YDmYZbHzytr+HltdwvpeX3as0Uj&#10;OOV7tqdWV669hZf94+yAmrB3+vtmLTFjaHM9lyiLWkiv9ihtU7gDaZvezrhK9UvYv+wiIj7/L+jH&#10;u9fc16W7B6nk1hCS7lz27Pi4Kjk5u5vVg4zpu4vBRq3qjC58eVDzXxBLTZr0ucaiLlVLz4CQpBH4&#10;eD2owTIwQhlfQzIq6uxiA74ooO8e/Phna+SU++1s14C9dora2m7CZmcYTvAlrAzBL22VjlTa30s2&#10;94YDabPqXu5CnCNg1ngMllQv6P7e3cm2/QIMWwOMHDp+HgAh1TYatguGFczXkIbtmkSwQVx2Vf/4&#10;PbQpvCh3Efu+cjI8MwPoMSaFfAuBlh700nPf8ZCT3IF0gz7Fx1V1Rl/uob7Lw3bhrHfhra8d3/ax&#10;ASVv7am7VtXPuLsDafR+pHPZmECiGhxtWnlZElw4rO0QulBIv/WYGvA1pDH7ZZbqjvPp5ctLg0+I&#10;j1xbostCvmt16DllbOHcQhq3fySNxreQrrKW7kjucUeeWTKEq7vazDrzgiUNOJAGHR9Nq6Nj2gQY&#10;iHHQ2sADIHTHJow52AZ9jF2sRg04kBoV5sU3aaDX2tIdZ3CjwkZumkPI2IlebKcGHEg7FeiXmzRA&#10;raVWg2nkmdrU+NsWco/cbbvuroI7kO7ac7eWu2owvTiELmw+M4YulCSM8LJldq1st34AhxXegTRs&#10;1zxWMJxHqlh6rAoGa9hQEELdqCE89K+tpvZgWndxFA04kHxYXKwBxJK/8Ko9cZBaxoRQYSxKPjmQ&#10;Ln50D7i9A+kApXqVBg2w9Qm3lgw661CEqv0g1HWQUquCSotLkh5ufpC2r6rWgXSV5l/0voV1cg/l&#10;qo6JbQihir2vVeFAqg6PBxRwID2gEx/YBDeYdnbqMyCkrifRNUi3kHaOk9Eu99RBo/WIyzNr4PIU&#10;RIP3BEMOSBu+hA9YQvgZvC1l8bbZhbdu8ssK7xbSy3b9bRru1lJ1vsYCz7MY1FgGqpDnNfk2T+YB&#10;gjqQDlCqV9lVA7iCfd/1j676mC0hCqGnMrtsG7nl1H1cXV6hA+nyLnABGjTw1JnXqIJCSAj4657E&#10;bOmTfOqxfsbef4ViDqRX6OVubSz4T3CyODRYjlpLT5p8Cz3Uqs+HYanb2PWK7qABB9IdemkMGdlM&#10;J+EEYQj0NfZop8pTJ99WCI0xQFwK18BeDXiU3V4Nvsj1R6NlgxpBpMcE42GAHLbrRUzADV3vlzxV&#10;Aw6kp/Zs53YNGMuEIt0aS8ghaAWF0IA67zyqvDrXQKoBB5KPiCdo4F7WEjOGHEJPGILehh4acCD1&#10;0KLXcbUGxreWVAgxk+hqLfr9XQMXa8CBdHEH+O27a4BZSzJ6uPsdCxVSjxxYQpdAiOIQpVW/PFM5&#10;fi/XANOAA8mHxNM0QK0lYADMvKe1k030V0GIgoemEQJVILZxBe40/fiNXAM5DTiQfGw8WQNojhyN&#10;JRVCiKJrVawGR3jExLWd4ndXNeD7kHxgNGjg8o2xDbKKonRTba/p+I4bhtQI/gHD+vf0tV97Uw04&#10;kG7acS72Lg3s2VF7RwhRZTmQdg0dv/hIDTiQjtSu1z2qBqi1BOtMZUnvDiG2nsQa6+bRqOP05eRy&#10;IL1cl3uDpQZyBhNyqEqsW2jVbaNbdNMrC+lAeuXe97ZHDeA0LSPxnsEh6GankQ/38TXgQBq/j1zC&#10;CzTwMC+W0+iCMeS3bNeAA6ldZ37FUzRQ2Jz0MNuI9RgEwcsvn9Kx3o67asCBdNeec7kP1cDDVo8O&#10;1ZVX7hropQEHUi9Nej2uAdeAa8A1sEsDnqlhl/r8YteAa8A14BropQEHUi9Nej2uAdeAa8A1sEsD&#10;DqRd6vOLXQOuAdeAa6CXBnwNqZcmvZ4RNfCYDAsjKtdlcg301oADqbdGvb5hNCBTwT4pmHsYNbsg&#10;roFuGnCXXTdVekWP1wA7YwLaq375eFV4A10DR2jAgXSEVr3OB2pAPdHOj7l7YE97k67TgAPpOt2b&#10;71xIKGCuwwvu1YC7+/Zq0K93DdQ0cD8gUQ/JK8zUr9DG2ij1v7sGXAMvoYH7AQmPhR7kfOijh4m/&#10;mB+tYa/fNeAaGEQD9wPSIIpzMV5ZAw/LBf7KXeltH0oDjwUSevaoutmX9J+yfLkG1ZMGX6p3QTHg&#10;r/DPQnlZP72w0ChW7VCj7RnCOI2e0Y/eigE1cNd9SOVJgf4Vf7d/CXM6+srKNVDSwO/lC7FyRA4t&#10;n7scv2cNl3LSauH3V3b6Ua530UNB/2zYDPi0u0jdNcCe4u4vK3KW6N6EoSp8oIW0f0xYapCzG3xj&#10;n/XU8rnL8Xt6ko0qJ632RZbZCk8UaKCXHiwDY6jH+1ph0FUgf7lWsL53x9ElvRpwI9b8wpdSsF5D&#10;t2+Tj6vtgUBiIwB1BzN1zvHFVEzHEK3BePlxHWaR87S7v9SNmH8VrU86VOyvI6+gOhZ/1PHNYEzt&#10;Fd4m8TWRvlnKL8ds15lSPQpI1LxVX43hDZeOGzQ42MsvvZyVpzbKmV2l3isn5+WCPU8Apmo2s7za&#10;m+ye/nVs79Hes699FJDKXdXR3zIUk549QL11T9UAtThpG9HiVJ0B4OSQrg7pupD1MBs352yA79nl&#10;OalyvaO6WKoTlOrce+oAUNv1HCAhbxgtpGOXfQPlVbMJhyb7Zc8QwadiWyVU1GpLt93Cr3INHKQB&#10;fPTwKUBHOj5iaInS5xR9G9QLQoVkVheWpy4QwEy5fiyP/jS4C/tnVT/b3HEoG96xeqOHFbhflJ0E&#10;DHYJHZRy4NJvcAGAPgbyjYmORRjN6r0YrtgzJv8JTwWTsOmfVNTyhQ8br96c22lAvv/lHjr2Xoj/&#10;HO179vSxaQefd8lIte+kA5O1Fzl6u67fIPD9gLShkX6Ja8A1cJUG6PSa+5290rHXvg1AYo1VIZED&#10;nsobCQkVq/iuacGMShr1Rrm7X9Wnx933OS6743TkNbsGXANdNFANZ+gVpNOrng2tLrhwNtT2apc4&#10;kF6tx729rgHXgFUDG8KXgIXbsPQ6llCuAxxI1qHp5VwDroFDNZAL0qHf5yZ6jJIIErYG+1TLb+DE&#10;BiZJz+Sh2h6zcl9DGrNfXCrXwO01kAtngLUTaJ661qL+CQOR2EIUFs5N6NUgI6ihLFLO2ZgThlbI&#10;OpLJU+hmvOkGIt509DiQbtpxLrZr4EU1cPLsXL7dOcKcc5cRxpO77EboBZfBNeAacA24Bt45kHwQ&#10;uAZcA64BXQMW0ySU2RbCYFH6oZVbBDi5jLvsTla438414BrYroHCSs/2SrUrT7tRX7HvXpsD6e49&#10;6PK7BlwDroGHaMBddg/pSG+Ga8A14Bq4uwYcSHfvQZffNeAacA08RAMOpId0pDfDNeAacA3cXQMO&#10;pLv3oMvvGnANuAYeogEH0kM60pvhGnANuAburgEH0t170OV3DbgGXAMP0YAD6SEd6c1wDbgGXAN3&#10;14AD6e496PK7BlwDroGHaMCB9JCO9Ga4BlwDroG7a8CBdPcedPldA64B18BDNOBAekhHejNcA64B&#10;18DdNeBAunsPuvyuAdeAa+AhGnAgPaQjvRmuAdeAa+DuGvj/ARhJyeOg4XOnAAAAAElFTkSuQmCC&#10;UEsBAi0AFAAGAAgAAAAhALGCZ7YKAQAAEwIAABMAAAAAAAAAAAAAAAAAAAAAAFtDb250ZW50X1R5&#10;cGVzXS54bWxQSwECLQAUAAYACAAAACEAOP0h/9YAAACUAQAACwAAAAAAAAAAAAAAAAA7AQAAX3Jl&#10;bHMvLnJlbHNQSwECLQAUAAYACAAAACEAC5OiUNgDAADWCAAADgAAAAAAAAAAAAAAAAA6AgAAZHJz&#10;L2Uyb0RvYy54bWxQSwECLQAUAAYACAAAACEAqiYOvrwAAAAhAQAAGQAAAAAAAAAAAAAAAAA+BgAA&#10;ZHJzL19yZWxzL2Uyb0RvYy54bWwucmVsc1BLAQItABQABgAIAAAAIQBdXOS14AAAAAgBAAAPAAAA&#10;AAAAAAAAAAAAADEHAABkcnMvZG93bnJldi54bWxQSwECLQAKAAAAAAAAACEAZ/wkZoKGAACChgAA&#10;FAAAAAAAAAAAAAAAAAA+CAAAZHJzL21lZGlhL2ltYWdlMS5wbmdQSwUGAAAAAAYABgB8AQAA8o4A&#10;AAAA&#10;">
                      <v:shape id="Picture 239" o:spid="_x0000_s1328" type="#_x0000_t75" style="position:absolute;left:4019;top:1507;width:40497;height:30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z20xgAAANwAAAAPAAAAZHJzL2Rvd25yZXYueG1sRI9Pa8JA&#10;FMTvQr/D8gpeRDeNUGrMKrFQ8VZrRa/P7Msfmn0bsmtM++m7QqHHYWZ+w6TrwTSip87VlhU8zSIQ&#10;xLnVNZcKjp9v0xcQziNrbCyTgm9ysF49jFJMtL3xB/UHX4oAYZeggsr7NpHS5RUZdDPbEgevsJ1B&#10;H2RXSt3hLcBNI+MoepYGaw4LFbb0WlH+dbgaBUMWt5vJuT9feH/a2Gz3Xmx/eqXGj0O2BOFp8P/h&#10;v/ZOK4jnC7ifCUdArn4BAAD//wMAUEsBAi0AFAAGAAgAAAAhANvh9svuAAAAhQEAABMAAAAAAAAA&#10;AAAAAAAAAAAAAFtDb250ZW50X1R5cGVzXS54bWxQSwECLQAUAAYACAAAACEAWvQsW78AAAAVAQAA&#10;CwAAAAAAAAAAAAAAAAAfAQAAX3JlbHMvLnJlbHNQSwECLQAUAAYACAAAACEAtUs9tMYAAADcAAAA&#10;DwAAAAAAAAAAAAAAAAAHAgAAZHJzL2Rvd25yZXYueG1sUEsFBgAAAAADAAMAtwAAAPoCAAAAAA==&#10;">
                        <v:imagedata r:id="rId174" o:title=""/>
                        <v:path arrowok="t"/>
                      </v:shape>
                      <v:shape id="Text Box 1088" o:spid="_x0000_s1329" type="#_x0000_t202" style="position:absolute;left:100;top:32831;width:52797;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kS3yAAAAN0AAAAPAAAAZHJzL2Rvd25yZXYueG1sRI9BSwMx&#10;EIXvQv9DGMGLtNlqKWVtWkpRUC/FtZfehs10s7qZLEm2Xf+9cxC8zfDevPfNejv6Tl0opjawgfms&#10;AEVcB9tyY+D4+TJdgUoZ2WIXmAz8UILtZnKzxtKGK3/QpcqNkhBOJRpwOfel1ql25DHNQk8s2jlE&#10;j1nW2Ggb8SrhvtMPRbHUHluWBoc97R3V39XgDRwWp4O7H87P77vFY3w7DvvlV1MZc3c77p5AZRrz&#10;v/nv+tUKfrESXPlGRtCbXwAAAP//AwBQSwECLQAUAAYACAAAACEA2+H2y+4AAACFAQAAEwAAAAAA&#10;AAAAAAAAAAAAAAAAW0NvbnRlbnRfVHlwZXNdLnhtbFBLAQItABQABgAIAAAAIQBa9CxbvwAAABUB&#10;AAALAAAAAAAAAAAAAAAAAB8BAABfcmVscy8ucmVsc1BLAQItABQABgAIAAAAIQBo1kS3yAAAAN0A&#10;AAAPAAAAAAAAAAAAAAAAAAcCAABkcnMvZG93bnJldi54bWxQSwUGAAAAAAMAAwC3AAAA/AIAAAAA&#10;" stroked="f">
                        <v:textbox style="mso-fit-shape-to-text:t" inset="0,0,0,0">
                          <w:txbxContent>
                            <w:p w:rsidR="00675B45" w:rsidRPr="006E7A3E" w:rsidRDefault="00675B45" w:rsidP="006E7A3E">
                              <w:pPr>
                                <w:pStyle w:val="FIGCAPTIOIN"/>
                                <w:ind w:left="1276" w:right="1093"/>
                                <w:rPr>
                                  <w:rFonts w:asciiTheme="minorBidi" w:hAnsiTheme="minorBidi"/>
                                  <w:noProof/>
                                </w:rPr>
                              </w:pPr>
                              <w:bookmarkStart w:id="173" w:name="_Toc457062736"/>
                              <w:bookmarkStart w:id="174" w:name="_Toc470387486"/>
                              <w:r w:rsidRPr="006E7A3E">
                                <w:rPr>
                                  <w:b/>
                                  <w:bCs/>
                                </w:rPr>
                                <w:t>Figure</w:t>
                              </w:r>
                              <w:r>
                                <w:rPr>
                                  <w:b/>
                                  <w:bCs/>
                                </w:rPr>
                                <w:t xml:space="preserve"> </w:t>
                              </w:r>
                              <w:r w:rsidRPr="00483438">
                                <w:rPr>
                                  <w:b/>
                                  <w:bCs/>
                                </w:rPr>
                                <w:fldChar w:fldCharType="begin"/>
                              </w:r>
                              <w:r w:rsidRPr="00483438">
                                <w:rPr>
                                  <w:b/>
                                  <w:bCs/>
                                </w:rPr>
                                <w:instrText xml:space="preserve"> SEQ Figure \* ARABIC </w:instrText>
                              </w:r>
                              <w:r w:rsidRPr="00483438">
                                <w:rPr>
                                  <w:b/>
                                  <w:bCs/>
                                </w:rPr>
                                <w:fldChar w:fldCharType="separate"/>
                              </w:r>
                              <w:r>
                                <w:rPr>
                                  <w:b/>
                                  <w:bCs/>
                                  <w:noProof/>
                                </w:rPr>
                                <w:t>29</w:t>
                              </w:r>
                              <w:r w:rsidRPr="00483438">
                                <w:rPr>
                                  <w:b/>
                                  <w:bCs/>
                                </w:rPr>
                                <w:fldChar w:fldCharType="end"/>
                              </w:r>
                              <w:r w:rsidRPr="006E7A3E">
                                <w:rPr>
                                  <w:b/>
                                  <w:bCs/>
                                </w:rPr>
                                <w:t xml:space="preserve"> </w:t>
                              </w:r>
                              <w:r>
                                <w:rPr>
                                  <w:noProof/>
                                </w:rPr>
                                <w:t xml:space="preserve">: </w:t>
                              </w:r>
                              <m:oMath>
                                <m:sSup>
                                  <m:sSupPr>
                                    <m:ctrlPr>
                                      <w:rPr>
                                        <w:rFonts w:ascii="Cambria Math" w:hAnsi="Cambria Math"/>
                                        <w:i/>
                                      </w:rPr>
                                    </m:ctrlPr>
                                  </m:sSupPr>
                                  <m:e>
                                    <m:r>
                                      <w:rPr>
                                        <w:rFonts w:ascii="Cambria Math" w:hAnsi="Cambria Math"/>
                                      </w:rPr>
                                      <m:t>E</m:t>
                                    </m:r>
                                  </m:e>
                                  <m:sup>
                                    <m:r>
                                      <w:rPr>
                                        <w:rFonts w:ascii="Cambria Math" w:hAnsi="Cambria Math"/>
                                      </w:rPr>
                                      <m:t>ij</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ij</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ij</m:t>
                                    </m:r>
                                  </m:sup>
                                </m:sSup>
                              </m:oMath>
                              <w:r w:rsidRPr="008D5445">
                                <w:t xml:space="preserve"> </w:t>
                              </w:r>
                              <w:r w:rsidRPr="006E7A3E">
                                <w:t xml:space="preserve">observations in black with the quadratic model surface at </w:t>
                              </w:r>
                              <m:oMath>
                                <m:r>
                                  <w:rPr>
                                    <w:rFonts w:ascii="Cambria Math" w:hAnsi="Cambria Math"/>
                                  </w:rPr>
                                  <m:t>20kHz</m:t>
                                </m:r>
                              </m:oMath>
                              <w:r w:rsidRPr="006E7A3E">
                                <w:t xml:space="preserve"> to </w:t>
                              </w:r>
                              <m:oMath>
                                <m:r>
                                  <w:rPr>
                                    <w:rFonts w:ascii="Cambria Math" w:hAnsi="Cambria Math"/>
                                  </w:rPr>
                                  <m:t>28 kHz</m:t>
                                </m:r>
                              </m:oMath>
                              <w:r w:rsidRPr="006E7A3E">
                                <w:t xml:space="preserve"> from</w:t>
                              </w:r>
                              <w:r>
                                <w:t xml:space="preserve"> 1.25[m]</w:t>
                              </w:r>
                              <w:r w:rsidRPr="006E7A3E">
                                <w:t>.</w:t>
                              </w:r>
                              <w:bookmarkEnd w:id="173"/>
                              <w:bookmarkEnd w:id="174"/>
                            </w:p>
                          </w:txbxContent>
                        </v:textbox>
                      </v:shape>
                    </v:group>
                  </w:pict>
                </mc:Fallback>
              </mc:AlternateContent>
            </w:r>
          </w:p>
          <w:p w:rsidR="003374F3" w:rsidRPr="003374F3" w:rsidRDefault="003374F3" w:rsidP="006E7A3E"/>
          <w:p w:rsidR="003374F3" w:rsidRPr="003374F3" w:rsidRDefault="003374F3" w:rsidP="006E7A3E"/>
          <w:p w:rsidR="003374F3" w:rsidRPr="003374F3" w:rsidRDefault="003374F3" w:rsidP="006E7A3E"/>
          <w:p w:rsidR="003374F3" w:rsidRPr="003374F3" w:rsidRDefault="003374F3" w:rsidP="006E7A3E"/>
          <w:p w:rsidR="003374F3" w:rsidRPr="003374F3" w:rsidRDefault="003374F3" w:rsidP="006E7A3E"/>
          <w:p w:rsidR="003374F3" w:rsidRPr="003374F3" w:rsidRDefault="003374F3" w:rsidP="006E7A3E"/>
          <w:p w:rsidR="003374F3" w:rsidRPr="003374F3" w:rsidRDefault="003374F3" w:rsidP="006E7A3E"/>
          <w:p w:rsidR="003374F3" w:rsidRPr="003374F3" w:rsidRDefault="003374F3" w:rsidP="006E7A3E"/>
          <w:p w:rsidR="003374F3" w:rsidRPr="003374F3" w:rsidRDefault="003374F3" w:rsidP="006E7A3E"/>
          <w:p w:rsidR="003374F3" w:rsidRPr="003374F3" w:rsidRDefault="003374F3" w:rsidP="006E7A3E"/>
          <w:p w:rsidR="005562D9" w:rsidRPr="003374F3" w:rsidRDefault="005562D9" w:rsidP="006E7A3E"/>
        </w:tc>
      </w:tr>
    </w:tbl>
    <w:p w:rsidR="0058513F" w:rsidRDefault="007941DE">
      <w:r>
        <w:lastRenderedPageBreak/>
        <w:t>Fig</w:t>
      </w:r>
      <w:r w:rsidR="006A797F">
        <w:t>.(29)</w:t>
      </w:r>
      <w:r>
        <w:t xml:space="preserve"> shows every </w:t>
      </w:r>
      <w:r>
        <w:rPr>
          <w:rFonts w:ascii="Cambria Math" w:eastAsia="Cambria Math" w:hAnsi="Cambria Math" w:cs="Cambria Math"/>
        </w:rPr>
        <w:t>5𝑡ℎ</w:t>
      </w:r>
      <w:r>
        <w:t xml:space="preserve"> observation for visibility. The faded dots are observations concealed by the surface. The scattering of the observations intensifies with frequency as is apparent from the figure. To reduce the error in prediction, OLS over the error between observations energy and predicted energy is applied with the variable being the number of leaves see </w:t>
      </w:r>
      <w:r w:rsidR="00580045">
        <w:t>Eq.</w:t>
      </w:r>
      <w:r>
        <w:rPr>
          <w:rFonts w:ascii="Cambria Math" w:eastAsia="Cambria Math" w:hAnsi="Cambria Math" w:cs="Cambria Math"/>
        </w:rPr>
        <w:t>(14)</w:t>
      </w:r>
      <w:r>
        <w:t xml:space="preserve">. By applying this method instead of averaging the predicted number of leaves </w:t>
      </w:r>
      <w:r w:rsidRPr="004305D0">
        <w:t>for each energy</w:t>
      </w:r>
      <w:r>
        <w:t xml:space="preserve"> the error is minimized.</w:t>
      </w:r>
    </w:p>
    <w:p w:rsidR="0058513F" w:rsidRDefault="007941DE">
      <w:r>
        <w:t>The predicted number of leaves against the counted number is presented in</w:t>
      </w:r>
      <w:r w:rsidR="004563F3">
        <w:t xml:space="preserve"> </w:t>
      </w:r>
      <w:r w:rsidR="0092003F">
        <w:t>Fig.(</w:t>
      </w:r>
      <w:r>
        <w:rPr>
          <w:rFonts w:ascii="Cambria Math" w:eastAsia="Cambria Math" w:hAnsi="Cambria Math" w:cs="Cambria Math"/>
        </w:rPr>
        <w:t>30</w:t>
      </w:r>
      <w:r w:rsidR="004563F3">
        <w:t>)</w:t>
      </w:r>
      <w:r w:rsidR="006F1D45">
        <w:t xml:space="preserve">. </w:t>
      </w:r>
      <w:r>
        <w:t xml:space="preserve">The linear regression of the prediction from a distance of </w:t>
      </w:r>
      <w:r>
        <w:rPr>
          <w:rFonts w:ascii="Cambria Math" w:eastAsia="Cambria Math" w:hAnsi="Cambria Math" w:cs="Cambria Math"/>
        </w:rPr>
        <w:t>1.</w:t>
      </w:r>
      <w:r w:rsidR="006F1D45">
        <w:rPr>
          <w:rFonts w:ascii="Cambria Math" w:eastAsia="Cambria Math" w:hAnsi="Cambria Math" w:cs="Cambria Math"/>
        </w:rPr>
        <w:t>25[</w:t>
      </w:r>
      <w:r>
        <w:rPr>
          <w:rFonts w:ascii="Cambria Math" w:eastAsia="Cambria Math" w:hAnsi="Cambria Math" w:cs="Cambria Math"/>
        </w:rPr>
        <w:t>𝑚]</w:t>
      </w:r>
      <w:r>
        <w:t xml:space="preserve"> has a ratio of 1 and an intercept close to 0 with </w:t>
      </w:r>
      <w:r w:rsidR="00C85E39">
        <w:t>a</w:t>
      </w:r>
      <w:r>
        <w:t xml:space="preserve"> </w:t>
      </w:r>
      <w:r>
        <w:rPr>
          <w:rFonts w:ascii="Cambria Math" w:eastAsia="Cambria Math" w:hAnsi="Cambria Math" w:cs="Cambria Math"/>
        </w:rPr>
        <w:t>𝑅</w:t>
      </w:r>
      <w:r>
        <w:rPr>
          <w:rFonts w:ascii="Cambria Math" w:eastAsia="Cambria Math" w:hAnsi="Cambria Math" w:cs="Cambria Math"/>
          <w:vertAlign w:val="superscript"/>
        </w:rPr>
        <w:t>2</w:t>
      </w:r>
      <w:r>
        <w:t xml:space="preserve"> value of 0.73. The results from closer distance are very close with a ratio of 0.96 and </w:t>
      </w:r>
      <w:r>
        <w:rPr>
          <w:rFonts w:ascii="Cambria Math" w:eastAsia="Cambria Math" w:hAnsi="Cambria Math" w:cs="Cambria Math"/>
        </w:rPr>
        <w:t>𝑅</w:t>
      </w:r>
      <w:r>
        <w:rPr>
          <w:rFonts w:ascii="Cambria Math" w:eastAsia="Cambria Math" w:hAnsi="Cambria Math" w:cs="Cambria Math"/>
          <w:vertAlign w:val="superscript"/>
        </w:rPr>
        <w:t>2</w:t>
      </w:r>
      <w:r>
        <w:t xml:space="preserve"> of 0.72. </w:t>
      </w:r>
    </w:p>
    <w:p w:rsidR="0058513F" w:rsidRPr="004E0DC2" w:rsidRDefault="007941DE" w:rsidP="006E7A3E">
      <w:r>
        <w:t xml:space="preserve">The results for the leaf estimation were cross validated by using a leave 1 out 5 plant validation technique to estimate the accuracy of the predictive model. </w:t>
      </w:r>
      <w:r w:rsidR="00580045">
        <w:t>Table.</w:t>
      </w:r>
      <w:r>
        <w:rPr>
          <w:rFonts w:ascii="Cambria Math" w:eastAsia="Cambria Math" w:hAnsi="Cambria Math" w:cs="Cambria Math"/>
        </w:rPr>
        <w:t>(5)</w:t>
      </w:r>
      <w:r>
        <w:t xml:space="preserve"> gathers the statistics of the estimated parameters of the predicted vs experimental number of leaves curve</w:t>
      </w:r>
      <w:r w:rsidR="00580045">
        <w:t>.</w:t>
      </w:r>
    </w:p>
    <w:tbl>
      <w:tblPr>
        <w:tblStyle w:val="TableGrid0"/>
        <w:tblpPr w:leftFromText="180" w:rightFromText="180" w:vertAnchor="text" w:horzAnchor="page" w:tblpX="2631" w:tblpY="492"/>
        <w:tblOverlap w:val="nev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0"/>
      </w:tblGrid>
      <w:tr w:rsidR="0093504E" w:rsidTr="006E7A3E">
        <w:trPr>
          <w:trHeight w:val="3823"/>
        </w:trPr>
        <w:tc>
          <w:tcPr>
            <w:tcW w:w="7150" w:type="dxa"/>
          </w:tcPr>
          <w:p w:rsidR="0093504E" w:rsidRDefault="0093504E" w:rsidP="0045592B">
            <w:pPr>
              <w:ind w:left="0" w:firstLine="0"/>
            </w:pPr>
          </w:p>
          <w:tbl>
            <w:tblPr>
              <w:tblStyle w:val="TableGrid"/>
              <w:tblW w:w="4023" w:type="dxa"/>
              <w:tblInd w:w="1126" w:type="dxa"/>
              <w:tblCellMar>
                <w:top w:w="17" w:type="dxa"/>
                <w:right w:w="48" w:type="dxa"/>
              </w:tblCellMar>
              <w:tblLook w:val="04A0" w:firstRow="1" w:lastRow="0" w:firstColumn="1" w:lastColumn="0" w:noHBand="0" w:noVBand="1"/>
            </w:tblPr>
            <w:tblGrid>
              <w:gridCol w:w="1310"/>
              <w:gridCol w:w="797"/>
              <w:gridCol w:w="1916"/>
            </w:tblGrid>
            <w:tr w:rsidR="006F1D45" w:rsidRPr="00B329EB" w:rsidTr="006E7A3E">
              <w:trPr>
                <w:trHeight w:val="529"/>
              </w:trPr>
              <w:tc>
                <w:tcPr>
                  <w:tcW w:w="1310" w:type="dxa"/>
                  <w:tcBorders>
                    <w:top w:val="single" w:sz="8" w:space="0" w:color="000000"/>
                    <w:left w:val="nil"/>
                    <w:bottom w:val="single" w:sz="8" w:space="0" w:color="000000"/>
                    <w:right w:val="nil"/>
                  </w:tcBorders>
                </w:tcPr>
                <w:p w:rsidR="006F1D45" w:rsidRPr="00B329EB" w:rsidRDefault="006F1D45" w:rsidP="00BC7B46">
                  <w:pPr>
                    <w:keepLines w:val="0"/>
                    <w:framePr w:hSpace="180" w:wrap="around" w:vAnchor="text" w:hAnchor="page" w:x="2631" w:y="492"/>
                    <w:spacing w:after="0" w:line="259" w:lineRule="auto"/>
                    <w:ind w:left="122" w:right="0" w:firstLine="0"/>
                    <w:suppressOverlap/>
                    <w:jc w:val="left"/>
                  </w:pPr>
                  <w:r w:rsidRPr="00B329EB">
                    <w:t xml:space="preserve">Parameter </w:t>
                  </w:r>
                </w:p>
              </w:tc>
              <w:tc>
                <w:tcPr>
                  <w:tcW w:w="797" w:type="dxa"/>
                  <w:tcBorders>
                    <w:top w:val="single" w:sz="8" w:space="0" w:color="000000"/>
                    <w:left w:val="nil"/>
                    <w:bottom w:val="single" w:sz="8" w:space="0" w:color="000000"/>
                    <w:right w:val="nil"/>
                  </w:tcBorders>
                </w:tcPr>
                <w:p w:rsidR="006F1D45" w:rsidRPr="00B329EB" w:rsidRDefault="006F1D45" w:rsidP="00BC7B46">
                  <w:pPr>
                    <w:keepLines w:val="0"/>
                    <w:framePr w:hSpace="180" w:wrap="around" w:vAnchor="text" w:hAnchor="page" w:x="2631" w:y="492"/>
                    <w:spacing w:after="0" w:line="259" w:lineRule="auto"/>
                    <w:ind w:left="17" w:right="0" w:firstLine="0"/>
                    <w:suppressOverlap/>
                    <w:jc w:val="left"/>
                  </w:pPr>
                  <w:r w:rsidRPr="00B329EB">
                    <w:t xml:space="preserve">Mean </w:t>
                  </w:r>
                </w:p>
              </w:tc>
              <w:tc>
                <w:tcPr>
                  <w:tcW w:w="1916" w:type="dxa"/>
                  <w:tcBorders>
                    <w:top w:val="single" w:sz="8" w:space="0" w:color="000000"/>
                    <w:left w:val="nil"/>
                    <w:bottom w:val="single" w:sz="8" w:space="0" w:color="000000"/>
                    <w:right w:val="nil"/>
                  </w:tcBorders>
                </w:tcPr>
                <w:p w:rsidR="006F1D45" w:rsidRPr="00B329EB" w:rsidRDefault="006F1D45" w:rsidP="00BC7B46">
                  <w:pPr>
                    <w:keepLines w:val="0"/>
                    <w:framePr w:hSpace="180" w:wrap="around" w:vAnchor="text" w:hAnchor="page" w:x="2631" w:y="492"/>
                    <w:spacing w:after="0" w:line="259" w:lineRule="auto"/>
                    <w:ind w:left="0" w:right="0" w:firstLine="0"/>
                    <w:suppressOverlap/>
                  </w:pPr>
                  <w:r w:rsidRPr="00B329EB">
                    <w:t xml:space="preserve">Standard deviation </w:t>
                  </w:r>
                </w:p>
              </w:tc>
            </w:tr>
            <w:tr w:rsidR="006F1D45" w:rsidRPr="00B329EB" w:rsidTr="006E7A3E">
              <w:trPr>
                <w:trHeight w:val="529"/>
              </w:trPr>
              <w:tc>
                <w:tcPr>
                  <w:tcW w:w="1310" w:type="dxa"/>
                  <w:tcBorders>
                    <w:top w:val="single" w:sz="8" w:space="0" w:color="000000"/>
                    <w:left w:val="nil"/>
                    <w:bottom w:val="nil"/>
                    <w:right w:val="nil"/>
                  </w:tcBorders>
                </w:tcPr>
                <w:p w:rsidR="006F1D45" w:rsidRPr="00B329EB" w:rsidRDefault="006F1D45" w:rsidP="00BC7B46">
                  <w:pPr>
                    <w:keepLines w:val="0"/>
                    <w:framePr w:hSpace="180" w:wrap="around" w:vAnchor="text" w:hAnchor="page" w:x="2631" w:y="492"/>
                    <w:spacing w:after="0" w:line="259" w:lineRule="auto"/>
                    <w:ind w:left="0" w:right="48" w:firstLine="0"/>
                    <w:suppressOverlap/>
                    <w:jc w:val="center"/>
                  </w:pPr>
                  <w:r w:rsidRPr="00B329EB">
                    <w:t xml:space="preserve">Slope </w:t>
                  </w:r>
                </w:p>
              </w:tc>
              <w:tc>
                <w:tcPr>
                  <w:tcW w:w="797" w:type="dxa"/>
                  <w:tcBorders>
                    <w:top w:val="single" w:sz="8" w:space="0" w:color="000000"/>
                    <w:left w:val="nil"/>
                    <w:bottom w:val="nil"/>
                    <w:right w:val="nil"/>
                  </w:tcBorders>
                </w:tcPr>
                <w:p w:rsidR="006F1D45" w:rsidRPr="00B329EB" w:rsidRDefault="006F1D45" w:rsidP="00BC7B46">
                  <w:pPr>
                    <w:keepLines w:val="0"/>
                    <w:framePr w:hSpace="180" w:wrap="around" w:vAnchor="text" w:hAnchor="page" w:x="2631" w:y="492"/>
                    <w:spacing w:after="0" w:line="259" w:lineRule="auto"/>
                    <w:ind w:left="67" w:right="0" w:firstLine="0"/>
                    <w:suppressOverlap/>
                    <w:jc w:val="left"/>
                  </w:pPr>
                  <w:r w:rsidRPr="00187FA4">
                    <w:t>1.16</w:t>
                  </w:r>
                </w:p>
              </w:tc>
              <w:tc>
                <w:tcPr>
                  <w:tcW w:w="1916" w:type="dxa"/>
                  <w:tcBorders>
                    <w:top w:val="single" w:sz="8" w:space="0" w:color="000000"/>
                    <w:left w:val="nil"/>
                    <w:bottom w:val="nil"/>
                    <w:right w:val="nil"/>
                  </w:tcBorders>
                </w:tcPr>
                <w:p w:rsidR="006F1D45" w:rsidRPr="00B329EB" w:rsidRDefault="006F1D45" w:rsidP="00BC7B46">
                  <w:pPr>
                    <w:keepLines w:val="0"/>
                    <w:framePr w:hSpace="180" w:wrap="around" w:vAnchor="text" w:hAnchor="page" w:x="2631" w:y="492"/>
                    <w:spacing w:after="0" w:line="259" w:lineRule="auto"/>
                    <w:ind w:left="0" w:right="59" w:firstLine="0"/>
                    <w:suppressOverlap/>
                    <w:jc w:val="center"/>
                  </w:pPr>
                  <w:r w:rsidRPr="00187FA4">
                    <w:t>0.49</w:t>
                  </w:r>
                </w:p>
              </w:tc>
            </w:tr>
            <w:tr w:rsidR="006F1D45" w:rsidRPr="00B329EB" w:rsidTr="006E7A3E">
              <w:trPr>
                <w:trHeight w:val="529"/>
              </w:trPr>
              <w:tc>
                <w:tcPr>
                  <w:tcW w:w="1310" w:type="dxa"/>
                  <w:tcBorders>
                    <w:top w:val="nil"/>
                    <w:left w:val="nil"/>
                    <w:bottom w:val="nil"/>
                    <w:right w:val="nil"/>
                  </w:tcBorders>
                </w:tcPr>
                <w:p w:rsidR="006F1D45" w:rsidRPr="00B329EB" w:rsidRDefault="006F1D45" w:rsidP="00BC7B46">
                  <w:pPr>
                    <w:keepLines w:val="0"/>
                    <w:framePr w:hSpace="180" w:wrap="around" w:vAnchor="text" w:hAnchor="page" w:x="2631" w:y="492"/>
                    <w:spacing w:after="0" w:line="259" w:lineRule="auto"/>
                    <w:ind w:left="182" w:right="0" w:firstLine="0"/>
                    <w:suppressOverlap/>
                    <w:jc w:val="left"/>
                  </w:pPr>
                  <w:r w:rsidRPr="00B329EB">
                    <w:t xml:space="preserve">Intercept </w:t>
                  </w:r>
                </w:p>
              </w:tc>
              <w:tc>
                <w:tcPr>
                  <w:tcW w:w="797" w:type="dxa"/>
                  <w:tcBorders>
                    <w:top w:val="nil"/>
                    <w:left w:val="nil"/>
                    <w:bottom w:val="nil"/>
                    <w:right w:val="nil"/>
                  </w:tcBorders>
                </w:tcPr>
                <w:p w:rsidR="006F1D45" w:rsidRPr="00B329EB" w:rsidRDefault="006F1D45" w:rsidP="00BC7B46">
                  <w:pPr>
                    <w:keepLines w:val="0"/>
                    <w:framePr w:hSpace="180" w:wrap="around" w:vAnchor="text" w:hAnchor="page" w:x="2631" w:y="492"/>
                    <w:spacing w:after="0" w:line="259" w:lineRule="auto"/>
                    <w:ind w:left="0" w:right="0" w:firstLine="0"/>
                    <w:suppressOverlap/>
                    <w:jc w:val="left"/>
                  </w:pPr>
                  <w:r w:rsidRPr="006C5F08">
                    <w:t>-13.3</w:t>
                  </w:r>
                </w:p>
              </w:tc>
              <w:tc>
                <w:tcPr>
                  <w:tcW w:w="1916" w:type="dxa"/>
                  <w:tcBorders>
                    <w:top w:val="nil"/>
                    <w:left w:val="nil"/>
                    <w:bottom w:val="nil"/>
                    <w:right w:val="nil"/>
                  </w:tcBorders>
                </w:tcPr>
                <w:p w:rsidR="006F1D45" w:rsidRPr="00B329EB" w:rsidRDefault="006F1D45" w:rsidP="00BC7B46">
                  <w:pPr>
                    <w:keepLines w:val="0"/>
                    <w:framePr w:hSpace="180" w:wrap="around" w:vAnchor="text" w:hAnchor="page" w:x="2631" w:y="492"/>
                    <w:spacing w:after="0" w:line="259" w:lineRule="auto"/>
                    <w:ind w:left="0" w:right="61" w:firstLine="0"/>
                    <w:suppressOverlap/>
                    <w:jc w:val="center"/>
                  </w:pPr>
                  <w:r w:rsidRPr="006C5F08">
                    <w:t>51.75</w:t>
                  </w:r>
                </w:p>
              </w:tc>
            </w:tr>
            <w:tr w:rsidR="006F1D45" w:rsidRPr="00B329EB" w:rsidTr="006E7A3E">
              <w:trPr>
                <w:trHeight w:val="460"/>
              </w:trPr>
              <w:tc>
                <w:tcPr>
                  <w:tcW w:w="1310" w:type="dxa"/>
                  <w:tcBorders>
                    <w:top w:val="nil"/>
                    <w:left w:val="nil"/>
                    <w:bottom w:val="single" w:sz="8" w:space="0" w:color="000000"/>
                    <w:right w:val="nil"/>
                  </w:tcBorders>
                </w:tcPr>
                <w:p w:rsidR="006F1D45" w:rsidRPr="00B329EB" w:rsidRDefault="006F1D45" w:rsidP="00BC7B46">
                  <w:pPr>
                    <w:keepLines w:val="0"/>
                    <w:framePr w:hSpace="180" w:wrap="around" w:vAnchor="text" w:hAnchor="page" w:x="2631" w:y="492"/>
                    <w:spacing w:after="0" w:line="259" w:lineRule="auto"/>
                    <w:ind w:left="0" w:right="52" w:firstLine="0"/>
                    <w:suppressOverlap/>
                    <w:jc w:val="center"/>
                  </w:pPr>
                  <w:r w:rsidRPr="00B329EB">
                    <w:rPr>
                      <w:rFonts w:ascii="Cambria Math" w:eastAsia="Cambria Math" w:hAnsi="Cambria Math" w:cs="Cambria Math"/>
                    </w:rPr>
                    <w:t>𝑹</w:t>
                  </w:r>
                  <w:r w:rsidRPr="00B329EB">
                    <w:rPr>
                      <w:rFonts w:ascii="Cambria Math" w:eastAsia="Cambria Math" w:hAnsi="Cambria Math" w:cs="Cambria Math"/>
                      <w:vertAlign w:val="superscript"/>
                    </w:rPr>
                    <w:t>2</w:t>
                  </w:r>
                  <w:r w:rsidRPr="00B329EB">
                    <w:t xml:space="preserve"> </w:t>
                  </w:r>
                </w:p>
              </w:tc>
              <w:tc>
                <w:tcPr>
                  <w:tcW w:w="797" w:type="dxa"/>
                  <w:tcBorders>
                    <w:top w:val="nil"/>
                    <w:left w:val="nil"/>
                    <w:bottom w:val="single" w:sz="8" w:space="0" w:color="000000"/>
                    <w:right w:val="nil"/>
                  </w:tcBorders>
                </w:tcPr>
                <w:p w:rsidR="006F1D45" w:rsidRPr="00B329EB" w:rsidRDefault="006F1D45" w:rsidP="00BC7B46">
                  <w:pPr>
                    <w:keepLines w:val="0"/>
                    <w:framePr w:hSpace="180" w:wrap="around" w:vAnchor="text" w:hAnchor="page" w:x="2631" w:y="492"/>
                    <w:spacing w:after="0" w:line="259" w:lineRule="auto"/>
                    <w:ind w:left="67" w:right="0" w:firstLine="0"/>
                    <w:suppressOverlap/>
                    <w:jc w:val="left"/>
                  </w:pPr>
                  <w:r w:rsidRPr="006C5F08">
                    <w:t>0.84</w:t>
                  </w:r>
                </w:p>
              </w:tc>
              <w:tc>
                <w:tcPr>
                  <w:tcW w:w="1916" w:type="dxa"/>
                  <w:tcBorders>
                    <w:top w:val="nil"/>
                    <w:left w:val="nil"/>
                    <w:bottom w:val="single" w:sz="8" w:space="0" w:color="000000"/>
                    <w:right w:val="nil"/>
                  </w:tcBorders>
                </w:tcPr>
                <w:p w:rsidR="006F1D45" w:rsidRPr="00B329EB" w:rsidRDefault="006F1D45" w:rsidP="00BC7B46">
                  <w:pPr>
                    <w:keepNext/>
                    <w:keepLines w:val="0"/>
                    <w:framePr w:hSpace="180" w:wrap="around" w:vAnchor="text" w:hAnchor="page" w:x="2631" w:y="492"/>
                    <w:spacing w:after="0" w:line="259" w:lineRule="auto"/>
                    <w:ind w:left="0" w:right="59" w:firstLine="0"/>
                    <w:suppressOverlap/>
                    <w:jc w:val="center"/>
                  </w:pPr>
                  <w:r w:rsidRPr="006C5F08">
                    <w:t>0.11</w:t>
                  </w:r>
                </w:p>
              </w:tc>
            </w:tr>
          </w:tbl>
          <w:p w:rsidR="00674E6E" w:rsidRDefault="00674E6E" w:rsidP="006E7A3E">
            <w:pPr>
              <w:pStyle w:val="FIGCAPTIOIN"/>
              <w:ind w:left="567" w:firstLine="142"/>
              <w:rPr>
                <w:bCs/>
              </w:rPr>
            </w:pPr>
          </w:p>
          <w:p w:rsidR="0093504E" w:rsidRDefault="0093504E" w:rsidP="006E7A3E">
            <w:pPr>
              <w:pStyle w:val="FIGCAPTIOIN"/>
              <w:ind w:left="567" w:firstLine="142"/>
            </w:pPr>
            <w:r w:rsidRPr="006E7A3E">
              <w:rPr>
                <w:b/>
                <w:bCs/>
              </w:rPr>
              <w:t>Table</w:t>
            </w:r>
            <w:r w:rsidR="00580045" w:rsidRPr="006E7A3E">
              <w:rPr>
                <w:b/>
                <w:bCs/>
              </w:rPr>
              <w:t xml:space="preserve"> 5</w:t>
            </w:r>
            <w:r>
              <w:rPr>
                <w:noProof/>
              </w:rPr>
              <w:t xml:space="preserve">: </w:t>
            </w:r>
            <w:r w:rsidRPr="006E7A3E">
              <w:t xml:space="preserve">Statistics </w:t>
            </w:r>
            <w:r w:rsidR="004563F3" w:rsidRPr="006E7A3E">
              <w:t>of</w:t>
            </w:r>
            <w:r w:rsidRPr="006E7A3E">
              <w:t xml:space="preserve"> cross validation fo</w:t>
            </w:r>
            <w:r w:rsidR="004563F3" w:rsidRPr="006E7A3E">
              <w:t>r 1.25[m] s</w:t>
            </w:r>
            <w:r w:rsidRPr="006E7A3E">
              <w:t>ample</w:t>
            </w:r>
          </w:p>
        </w:tc>
      </w:tr>
    </w:tbl>
    <w:p w:rsidR="005B0B63" w:rsidRDefault="005B0B63" w:rsidP="006E7A3E"/>
    <w:p w:rsidR="005B0B63" w:rsidRDefault="005B0B63" w:rsidP="006E7A3E">
      <w:pPr>
        <w:rPr>
          <w:rFonts w:eastAsiaTheme="minorHAnsi"/>
        </w:rPr>
      </w:pPr>
      <w:r>
        <w:tab/>
      </w:r>
    </w:p>
    <w:p w:rsidR="0058513F" w:rsidRPr="00352701" w:rsidRDefault="007941DE" w:rsidP="006E7A3E">
      <w:r>
        <w:t xml:space="preserve">The cross validation slope is close to 1 with an intercept of -13 close to 0 leaves and high </w:t>
      </w:r>
      <w:r>
        <w:rPr>
          <w:rFonts w:ascii="Cambria Math" w:eastAsia="Cambria Math" w:hAnsi="Cambria Math" w:cs="Cambria Math"/>
        </w:rPr>
        <w:t>𝑅</w:t>
      </w:r>
      <w:r>
        <w:rPr>
          <w:rFonts w:ascii="Cambria Math" w:eastAsia="Cambria Math" w:hAnsi="Cambria Math" w:cs="Cambria Math"/>
          <w:vertAlign w:val="superscript"/>
        </w:rPr>
        <w:t>2</w:t>
      </w:r>
      <w:r>
        <w:t xml:space="preserve"> which indicting overall good prediction capabilities in the scope of the sample. The standard deviations of the cross validation are not negligible but it seems that with more samples of plants the prediction would get better. </w:t>
      </w:r>
    </w:p>
    <w:p w:rsidR="0058513F" w:rsidRPr="009C3E59" w:rsidRDefault="007941DE" w:rsidP="006E7A3E">
      <w:pPr>
        <w:pStyle w:val="Heading3"/>
      </w:pPr>
      <w:bookmarkStart w:id="175" w:name="_Toc469575413"/>
      <w:r w:rsidRPr="009C3E59">
        <w:lastRenderedPageBreak/>
        <w:t>4.3.4</w:t>
      </w:r>
      <w:r w:rsidRPr="006E7A3E">
        <w:rPr>
          <w:rFonts w:eastAsia="Arial"/>
        </w:rPr>
        <w:t xml:space="preserve"> </w:t>
      </w:r>
      <w:r w:rsidRPr="009C3E59">
        <w:t>Neural Networks estimation</w:t>
      </w:r>
      <w:bookmarkEnd w:id="175"/>
      <w:r w:rsidRPr="009C3E59">
        <w:t xml:space="preserve"> </w:t>
      </w:r>
    </w:p>
    <w:p w:rsidR="0058513F" w:rsidRDefault="007941DE">
      <w:r>
        <w:t>In the last two subsections it was established that the relations of fruit mass and leaf number to energy and frequency are statistically significant even for small scale Taylor approximations of the data in hands. Geometric plant specific properties were shown to influence the approximation and interfere with the estimate. In this subsection a neural network is experimented and cross validated in order to improve estimation beyond the suggested statistical method.</w:t>
      </w:r>
    </w:p>
    <w:p w:rsidR="0058513F" w:rsidRPr="00ED11EC" w:rsidRDefault="007941DE">
      <w:r>
        <w:t xml:space="preserve">A </w:t>
      </w:r>
      <w:r w:rsidR="00FF5AAC">
        <w:t xml:space="preserve">six </w:t>
      </w:r>
      <w:r>
        <w:t>hidden layers feed forward neural network was trained using Levenberg</w:t>
      </w:r>
      <w:r w:rsidR="006E6A89">
        <w:t xml:space="preserve">- </w:t>
      </w:r>
      <w:r>
        <w:t xml:space="preserve">Marquardt algorithm. The inputs from the frequency response were chosen by iterating a linear regression model with the frequency response amplitudes as in </w:t>
      </w:r>
      <w:r w:rsidR="00ED11EC">
        <w:t xml:space="preserve">Eq.(17). </w:t>
      </w:r>
      <w:r>
        <w:t xml:space="preserve">Each iteration the frequencies that were not statistically significant were excluded. The final frequencies that were used were close to </w:t>
      </w:r>
      <w:r>
        <w:rPr>
          <w:rFonts w:ascii="Cambria Math" w:eastAsia="Cambria Math" w:hAnsi="Cambria Math" w:cs="Cambria Math"/>
        </w:rPr>
        <w:t>20[kHz]</w:t>
      </w:r>
      <w:r>
        <w:t xml:space="preserve">, </w:t>
      </w:r>
      <w:r w:rsidR="00ED11EC">
        <w:rPr>
          <w:rFonts w:ascii="Cambria Math" w:eastAsia="Cambria Math" w:hAnsi="Cambria Math" w:cs="Cambria Math"/>
        </w:rPr>
        <w:t>33[</w:t>
      </w:r>
      <w:r>
        <w:rPr>
          <w:rFonts w:ascii="Cambria Math" w:eastAsia="Cambria Math" w:hAnsi="Cambria Math" w:cs="Cambria Math"/>
        </w:rPr>
        <w:t>kHz]</w:t>
      </w:r>
      <w:r>
        <w:t xml:space="preserve">, </w:t>
      </w:r>
      <w:r>
        <w:rPr>
          <w:rFonts w:ascii="Cambria Math" w:eastAsia="Cambria Math" w:hAnsi="Cambria Math" w:cs="Cambria Math"/>
        </w:rPr>
        <w:t>68</w:t>
      </w:r>
      <w:r w:rsidR="008E77C9">
        <w:rPr>
          <w:rFonts w:ascii="Cambria Math" w:eastAsia="Cambria Math" w:hAnsi="Cambria Math" w:cs="Cambria Math"/>
        </w:rPr>
        <w:t>[</w:t>
      </w:r>
      <w:r>
        <w:rPr>
          <w:rFonts w:ascii="Cambria Math" w:eastAsia="Cambria Math" w:hAnsi="Cambria Math" w:cs="Cambria Math"/>
        </w:rPr>
        <w:t>kHz]</w:t>
      </w:r>
      <w:r>
        <w:t xml:space="preserve">, </w:t>
      </w:r>
      <w:r>
        <w:rPr>
          <w:rFonts w:ascii="Cambria Math" w:eastAsia="Cambria Math" w:hAnsi="Cambria Math" w:cs="Cambria Math"/>
        </w:rPr>
        <w:t>96</w:t>
      </w:r>
      <w:r w:rsidR="008E77C9">
        <w:rPr>
          <w:rFonts w:ascii="Cambria Math" w:eastAsia="Cambria Math" w:hAnsi="Cambria Math" w:cs="Cambria Math"/>
        </w:rPr>
        <w:t>[</w:t>
      </w:r>
      <w:r>
        <w:rPr>
          <w:rFonts w:ascii="Cambria Math" w:eastAsia="Cambria Math" w:hAnsi="Cambria Math" w:cs="Cambria Math"/>
        </w:rPr>
        <w:t>kHz]</w:t>
      </w:r>
      <w:r>
        <w:t xml:space="preserve"> and </w:t>
      </w:r>
      <w:r>
        <w:rPr>
          <w:rFonts w:ascii="Cambria Math" w:eastAsia="Cambria Math" w:hAnsi="Cambria Math" w:cs="Cambria Math"/>
        </w:rPr>
        <w:t>116</w:t>
      </w:r>
      <w:r w:rsidR="008E77C9">
        <w:rPr>
          <w:rFonts w:ascii="Cambria Math" w:eastAsia="Cambria Math" w:hAnsi="Cambria Math" w:cs="Cambria Math"/>
        </w:rPr>
        <w:t>[</w:t>
      </w:r>
      <w:r>
        <w:rPr>
          <w:rFonts w:ascii="Cambria Math" w:eastAsia="Cambria Math" w:hAnsi="Cambria Math" w:cs="Cambria Math"/>
        </w:rPr>
        <w:t xml:space="preserve">kHz] </w:t>
      </w:r>
      <w:r>
        <w:t xml:space="preserve">– the frequencies that were found to contain data about difference between plants with and without fruits in </w:t>
      </w:r>
      <w:r w:rsidR="0092003F">
        <w:t>Fig.(</w:t>
      </w:r>
      <w:r w:rsidR="008E77C9">
        <w:rPr>
          <w:rFonts w:ascii="Cambria Math" w:eastAsia="Cambria Math" w:hAnsi="Cambria Math" w:cs="Cambria Math"/>
        </w:rPr>
        <w:t>25).</w:t>
      </w:r>
      <w:r>
        <w:t xml:space="preserve"> The weight of the fruit and leaves were naturally chosen as the output. </w:t>
      </w:r>
    </w:p>
    <w:tbl>
      <w:tblPr>
        <w:tblStyle w:val="TableGrid0"/>
        <w:tblpPr w:leftFromText="180" w:rightFromText="180" w:vertAnchor="text" w:tblpY="1"/>
        <w:tblOverlap w:val="nev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0"/>
      </w:tblGrid>
      <w:tr w:rsidR="009C3E59" w:rsidTr="006E7A3E">
        <w:trPr>
          <w:trHeight w:val="6658"/>
        </w:trPr>
        <w:tc>
          <w:tcPr>
            <w:tcW w:w="8930" w:type="dxa"/>
          </w:tcPr>
          <w:p w:rsidR="009C3E59" w:rsidRDefault="00635F3B">
            <w:pPr>
              <w:ind w:left="0" w:firstLine="0"/>
            </w:pPr>
            <w:r>
              <w:rPr>
                <w:noProof/>
                <w:szCs w:val="24"/>
              </w:rPr>
              <mc:AlternateContent>
                <mc:Choice Requires="wpg">
                  <w:drawing>
                    <wp:anchor distT="0" distB="0" distL="114300" distR="114300" simplePos="0" relativeHeight="251656704" behindDoc="0" locked="0" layoutInCell="1" allowOverlap="1" wp14:anchorId="5D9B3593" wp14:editId="6D05C6A3">
                      <wp:simplePos x="0" y="0"/>
                      <wp:positionH relativeFrom="column">
                        <wp:posOffset>1051964</wp:posOffset>
                      </wp:positionH>
                      <wp:positionV relativeFrom="paragraph">
                        <wp:posOffset>167005</wp:posOffset>
                      </wp:positionV>
                      <wp:extent cx="4732774" cy="4009292"/>
                      <wp:effectExtent l="0" t="0" r="0" b="0"/>
                      <wp:wrapNone/>
                      <wp:docPr id="91835" name="Group 91835"/>
                      <wp:cNvGraphicFramePr/>
                      <a:graphic xmlns:a="http://schemas.openxmlformats.org/drawingml/2006/main">
                        <a:graphicData uri="http://schemas.microsoft.com/office/word/2010/wordprocessingGroup">
                          <wpg:wgp>
                            <wpg:cNvGrpSpPr/>
                            <wpg:grpSpPr>
                              <a:xfrm>
                                <a:off x="0" y="0"/>
                                <a:ext cx="4732774" cy="4009292"/>
                                <a:chOff x="-3" y="-113807"/>
                                <a:chExt cx="4819889" cy="4130664"/>
                              </a:xfrm>
                            </wpg:grpSpPr>
                            <pic:pic xmlns:pic="http://schemas.openxmlformats.org/drawingml/2006/picture">
                              <pic:nvPicPr>
                                <pic:cNvPr id="91836" name="Picture 91836"/>
                                <pic:cNvPicPr preferRelativeResize="0">
                                  <a:picLocks noChangeAspect="1"/>
                                </pic:cNvPicPr>
                              </pic:nvPicPr>
                              <pic:blipFill>
                                <a:blip r:embed="rId175">
                                  <a:extLst>
                                    <a:ext uri="{28A0092B-C50C-407E-A947-70E740481C1C}">
                                      <a14:useLocalDpi xmlns:a14="http://schemas.microsoft.com/office/drawing/2010/main" val="0"/>
                                    </a:ext>
                                  </a:extLst>
                                </a:blip>
                                <a:srcRect/>
                                <a:stretch>
                                  <a:fillRect/>
                                </a:stretch>
                              </pic:blipFill>
                              <pic:spPr bwMode="auto">
                                <a:xfrm>
                                  <a:off x="-3" y="-113807"/>
                                  <a:ext cx="4819889" cy="3607663"/>
                                </a:xfrm>
                                <a:prstGeom prst="rect">
                                  <a:avLst/>
                                </a:prstGeom>
                                <a:noFill/>
                                <a:ln>
                                  <a:noFill/>
                                </a:ln>
                              </pic:spPr>
                            </pic:pic>
                            <wps:wsp>
                              <wps:cNvPr id="91837" name="Text Box 1092"/>
                              <wps:cNvSpPr txBox="1"/>
                              <wps:spPr>
                                <a:xfrm>
                                  <a:off x="227127" y="3493856"/>
                                  <a:ext cx="4374560" cy="523001"/>
                                </a:xfrm>
                                <a:prstGeom prst="rect">
                                  <a:avLst/>
                                </a:prstGeom>
                                <a:solidFill>
                                  <a:prstClr val="white"/>
                                </a:solidFill>
                                <a:ln>
                                  <a:noFill/>
                                </a:ln>
                                <a:effectLst/>
                              </wps:spPr>
                              <wps:txbx>
                                <w:txbxContent>
                                  <w:p w:rsidR="00675B45" w:rsidRDefault="00675B45" w:rsidP="006E7A3E">
                                    <w:pPr>
                                      <w:pStyle w:val="FIGCAPTIOIN"/>
                                      <w:ind w:left="1418" w:hanging="1134"/>
                                      <w:rPr>
                                        <w:noProof/>
                                        <w:vertAlign w:val="subscript"/>
                                      </w:rPr>
                                    </w:pPr>
                                    <w:r w:rsidRPr="006E7A3E">
                                      <w:rPr>
                                        <w:b/>
                                        <w:bCs/>
                                      </w:rPr>
                                      <w:t>Figure 31</w:t>
                                    </w:r>
                                    <w:r w:rsidRPr="006E7A3E">
                                      <w:rPr>
                                        <w:rFonts w:asciiTheme="minorBidi" w:hAnsiTheme="minorBidi"/>
                                        <w:b/>
                                        <w:bCs/>
                                        <w:noProof/>
                                      </w:rPr>
                                      <w:t>:</w:t>
                                    </w:r>
                                    <w:r>
                                      <w:rPr>
                                        <w:rFonts w:asciiTheme="minorBidi" w:hAnsiTheme="minorBidi"/>
                                        <w:noProof/>
                                      </w:rPr>
                                      <w:t xml:space="preserve"> </w:t>
                                    </w:r>
                                    <w:r>
                                      <w:rPr>
                                        <w:rFonts w:eastAsiaTheme="minorEastAsia"/>
                                      </w:rPr>
                                      <w:t>Neural</w:t>
                                    </w:r>
                                    <w:r>
                                      <w:rPr>
                                        <w:rFonts w:eastAsiaTheme="minorEastAsia"/>
                                        <w:vertAlign w:val="subscript"/>
                                      </w:rPr>
                                      <w:t xml:space="preserve"> </w:t>
                                    </w:r>
                                    <w:r>
                                      <w:rPr>
                                        <w:rFonts w:eastAsiaTheme="minorEastAsia"/>
                                      </w:rPr>
                                      <w:t>network</w:t>
                                    </w:r>
                                    <w:r>
                                      <w:rPr>
                                        <w:rFonts w:eastAsiaTheme="minorEastAsia"/>
                                        <w:vertAlign w:val="subscript"/>
                                      </w:rPr>
                                      <w:t xml:space="preserve"> </w:t>
                                    </w:r>
                                    <w:r>
                                      <w:t>prediction of fruit mass from 1.25[m]</w:t>
                                    </w:r>
                                    <w:r>
                                      <w:rPr>
                                        <w:rFonts w:eastAsiaTheme="minorEastAsia"/>
                                      </w:rPr>
                                      <w:t xml:space="preserve"> with no cross validation.</w:t>
                                    </w:r>
                                  </w:p>
                                </w:txbxContent>
                              </wps:txbx>
                              <wps:bodyPr rot="0" spcFirstLastPara="0" vert="horz" wrap="square" lIns="0" tIns="0" rIns="0" bIns="0" numCol="1" spcCol="0" rtlCol="1"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D9B3593" id="Group 91835" o:spid="_x0000_s1330" style="position:absolute;left:0;text-align:left;margin-left:82.85pt;margin-top:13.15pt;width:372.65pt;height:315.7pt;z-index:251656704;mso-position-horizontal-relative:text;mso-position-vertical-relative:text" coordorigin=",-1138" coordsize="48198,4130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3VbLAABAAA/wgAAA4AAABkcnMvZTJvRG9jLnhtbJxW227jOAx9X2D+&#10;QfB7Gt8SJ0bTQSa9YIDubNB2Mc+KLMfC2JJWUi6dxf77krKdNGmAKeahLkVRFHl4SOX6876pyZYb&#10;K5ScBdFVGBAumSqEXM+Cv1/uB5OAWEdlQWsl+Sx45Tb4fPPpj+udznmsKlUX3BBwIm2+07Ogck7n&#10;w6FlFW+ovVKaS9gslWmog6VZDwtDd+C9qYdxGI6HO2UKbRTj1oL2tt0Mbrz/suTM/VWWljtSzwKI&#10;zfmv8d8Vfoc31zRfG6orwbow6G9E0VAh4dKDq1vqKNkY8c5VI5hRVpXuiqlmqMpSMO5zgGyi8Cyb&#10;B6M22ueyzndrfYAJoD3D6bfdsm/bpSGimAXTaJKMAiJpA2XyN5NWBRDt9DoHywejn/XSdIp1u8Ks&#10;96Vp8D/kQ/Ye3NcDuHzvCANlmiVxlqUBYbCXhuE0nsYt/KyCGuG5QRIQ2BxEUTIJs37zrncwiaaT&#10;ybRzECXheJyizbC/f4hhHqLSguXw14EG0jvQfk0uOOU2hgedk+ZDPhpqfmz0AOqrqRMrUQv36rkK&#10;lcSg5HYp2NK0i1P8xz3+YIEX+wqMMUk8iLZ4kmjDS26eeA3+t/yJW/ETahZ6AoLho2I/LJFqUVG5&#10;5nOroQugNz1Wb/0AdLg8iWdVC30v6hqriXKXOXTMGeMugNey+VaxTcOla9vT+CCVtJXQNiAm582K&#10;A9vM1yLy8QI9Hq3D65AovmX+jSdz5MeXwWIULgZpmN0N5tM0G2ThXZaG6SRaRIv/8HSU5hvLIV9a&#10;32rRxQrad9Fe7I9ukrSd5zuYbKmfEy2rICDPrj5EIBpCgrFaw54AVbAD2RnuWIViCch1ejA+bHiY&#10;j8gi6Bb6iKx2f6oCKkc3TnkwzvroUj8gSr6d3nZDMg6z8Tg56Qaaa2PdA1cN8MUCAQwE7G+hW0C8&#10;TbE3weClwsL7lGp5ooBcUOPTwMA7EfLA0QCD2/Y8gdXHsMexfWnkPVdUc4gS3Z72Rtb3xgtC8EXt&#10;SQQcwZQ7WxxNxO1hpyM76ttw+wlxmFBxnEUxeIRpk6TTZDLyTdZy0KObZOloDA8GDqtRnIRh2z5H&#10;Rz1yHwTXqloUfWPh2UVtWrbtKuF4V7kTq8tFgBj9s9aV8JgjSm6/2vthHsWeDKhbqeIVgDEKKAAJ&#10;Wc3uBdz/SK1bUgOPHSjhAYfdSpmfAdnBYzgL7D8bioOv/iqhovhy9oLphVUvyE2zUNA3kffuRThg&#10;XN1rS6Oa71DwOd4CW1QyuGsWuF5cuPZJhnee8fncG7Xz81E+a5i67axA3F7236nRHeoOqPBN9Zyh&#10;+RmzW9uWynPosVJ42h9RASLjAvjrJf/KgnTyjL9de6vj75ab/wE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B5GI5a3wAAAAoBAAAPAAAAZHJzL2Rvd25yZXYueG1sTI9BS8NAFITvgv9h&#10;eYI3u9mWphqzKaWopyLYCuJtm31NQrNvQ3abpP/e50mPwwwz3+TrybViwD40njSoWQICqfS2oUrD&#10;5+H14RFEiIasaT2hhisGWBe3N7nJrB/pA4d9rASXUMiMhjrGLpMylDU6E2a+Q2Lv5HtnIsu+krY3&#10;I5e7Vs6TJJXONMQLtelwW2N53l+chrfRjJuFehl259P2+n1Yvn/tFGp9fzdtnkFEnOJfGH7xGR0K&#10;Zjr6C9kgWtbpcsVRDfN0AYIDT0rxuaMGNlYgi1z+v1D8AAAA//8DAFBLAwQUAAYACAAAACEAUSeR&#10;XpIRAAC0jgAAFAAAAGRycy9tZWRpYS9pbWFnZTEuZW1m7J1/jFxVFcfvtt2y/UWX8iMLEjo0VJZf&#10;ZQqlLBRhW6QsoS1rrQUD0kXKj/Kj1LYUCAYmBrCooSCYIglpiYL8ow3GRKOGCmpQ1LTBEhEN+I+J&#10;iYmtAcFQ6/r5vpnzevrYN7/etPTVue2Zc3+dc8/3nHvvu+/N7ExHCOFrkKXiqBC+3WGlEM5dGML2&#10;80IoXLJwfggd4QePhDBuLESXydBt0AD0KHXHjQnhU8ivdvI0heMmjAu7nusMC8PcsCQs4HVeKIT5&#10;YUW4KdwZVocb1Il0BDQR6oKkvxsaqtAEeHclPwRPtk+hTrIaejG0iozy7w4PD8Pi9Kgqy2nKEiy4&#10;ndHXhEJYBL8LvjjcQd11YaX1apD3dAa8sDeV7v/9WFwSfrW1zK187Zc37PnvYepXiPp3XPVU1M8k&#10;rd/2Sr2Z3TumrF/t6mv93iyMXqvyUM+0pyOuF5LJlUtlHyo/9HC4Vdz0H/b1xyJ7Tju643zVG7d2&#10;62/4RtNn+booVGE6efO95SdhWq+r9zHZ1Y4JntmbuitZ87H5/EDGZGc7JnsDQu5giEl7newTknZM&#10;cIft9+3ryd5rfHudtNeJnUvME+118uGzcHud2Owo8+5K8aM8d7Vj0o5Je+8q3z9Wu2c80Pcnfxtb&#10;vs+22dnq68m/K88JpFdjmP4DdR9v+Grdx+v5gd3TK2/38Xqm8f4BvmdcH/ZvTJ4cHpY7olgYF844&#10;Jsfu32crhm+kmMgOi4NfJ6pfDK0iOMr/qx0TvLA3dVeyzV7jWxGTA/0M0mw2L9je0qp7xrysE79m&#10;fN7vY1prKfEZxePZKZ8O9/A8+PM8FdaT7tamXc/0rpHGHd8q8/Cd26Oy1dszYtmudFVl/9t80QWv&#10;CYPtSyanOqWbK/uY6TFu/Us1nhFHj6XRY2vG9Kc9j7R26292jrSPqW6kfUz1iyHtY8qnnIvbMak8&#10;tzeft2MSwqG+Tvya0Rq39eP3NJ/3fXze9/F536eZsS7Hpn6oCHVCBUg6Rd2QpeH7QxBZsvJMKmbR&#10;OXojbPRlUXP5GMNbdyVkVLN1a4j+bWWs/n4qNkCboC0QlWEb9Da0k3GHGRgqQEWoHxqEhqBVUAna&#10;AG2CtkBboW3Q29BOaHgY8Z2Iv434NsS3Ir4F8U2Ib0C8hPgqxIcQH0S8H/Ei4gXEuyUeEA+IB8QD&#10;4gHxgHhAPCAeEA+IB8QD4gHxgHhAPAwHoSij2QbfCm2BNkEboBJUhPSem3w2C+qCbF6QL51MuQdS&#10;PJTwp0Ie91H9aZD6WJpJj2eJg+nhOlCyPH1Ki3lZRbtuWN5LP2dOG+C91NvCOl7X8g7r9bybmj2t&#10;3xlBjRXVfaapXFNN0ORs/wROlJ78R1m/2lVh/eya2X9C9bP/+LKapq+Zhk/rL/m+qgyyOPizv+p9&#10;TN5px6QShTJrx2TvPK559j/E1olfM34/tLNtcj9U/VLodGgAmgrtZnNYB2mPHSA3QO3uDtG6DluP&#10;yT1yGX37IMaMOCzmytt+k1iq8fqWnOnuJH8lVISSNqktaZPKJpu0q5f+ul5Iv+WF2fpTX7I8uksf&#10;o60b0v4iH1hbUq/hla4+SMk4l5MYb9TgXpy+WDfjhtlQN6RxC9Bk6CjIymRHOdnYZurjvMclnc3o&#10;SPPH4+ir5g9n24i4JF9wNlmZqqZxNaIjDdcODMiCS/IFyHxtZaqaxtWIjjRcRzN3s+CSvMdl5Sy4&#10;GtGRhmtpRlyS97isnAVXIzrScG3MiEvyHpeVs+BqREcarjcy4pK8x2XlLLga0ZGGawADVmKb2/fi&#10;fZimOJ/ck22f1zVW8rZvWDkLrkZ0VMM1JyMuyXtcKmfFVa+Oari6MuKSvMelclZc9eqohut1jMgy&#10;DyXvcalMavr6tRu/1KujGq5nMCILLsl7XCqTMuGqV0c1XPqMdRZckve4VCZlwlWvjmq45mBEFlyS&#10;97hUJmXCVUtHLwPo/sDv09UwTqVvGsZltPVVdIkrGVe+Qy8jJKcv1t1JP3+t0LjeNyqTavqmGpZ1&#10;GOTGLlkevXHe+yVpk+S9TSpnsUn7RlabDjY/DeAQb5OVs/hJOrL6qdWxy2qT+cXmk5Xr8dNYOtnc&#10;7XJzl/la9/28yafNd92Hf8HNdyvXY181mwrOdsaO1x3Vcb6aTSfR0Xwmm1QmNb0vXIHwQ+B0/ojt&#10;oKnUw4v2S9KoY3lRXs+UjqnkYfytU5mk6x50fQa+Hs7/8PPipHnb3pk4z9pUtwDyCX1RGqSyCHn8&#10;ab5sxfMJH1/pU5nUtC/t+USaL1197O9OBrR9X/I+vlbOYtPDCLcivkPokS7F92l4Mr7WNpq2tPhq&#10;npxFhItwxdjI/JIW6x30zbL/Sd7H2spUNx1r6ShAZjtY9lk3rj7u42Mt+ZMgW8tWpqppm15FuFWx&#10;li7F+i14MtbWVivWs5qIdSueY/lYS1/WdW3PsVxMG4q15H2srZwl1hPQ2apYS5diPRVKxtraasV6&#10;dhOxXsp4Wda15H2srZzFr9JRQEGzsZa8j7WVs9i0AJ0PQWk21XuNHsII6VKsh6BkrK2tVqz7olif&#10;Ee/f9VyvW/G808da+rKua3vemeZXVx/7vhMf2vVa8j7WVs4S64fR2YpYL8cI6VKs9XfuyVhb2xjN&#10;CcgnO48toXJmFOviPrGuJ95vMOY6yPmwZHnUxnmvy/tW8j7eVka26eujdBRQYHY0es2WvI+3lbPY&#10;9Co6WxVv6VK8/wqth/gfn7+trXa8yyc0xcWT+ayee68BZLM8K19YkbezkZWpbjr2etaQxab3KvJm&#10;k5Wz2HQhwmvQa75Nzsd693WtU+m6EV2fhN8J538ce2tTXdpaH6StCCnmZk/aeVzxnYMy65e029XH&#10;fTqRsX1T8ZS8+dLKVGeKbxabFE9vk5Wz2FREuL+Kn+qN7xB6pOtsdCm+8+D8j+NrbbWu283ceynW&#10;XVUw1BNryftYq0zKFOssNim23iYrZ7GpiPCkKn5qNNYKsGI9Gc7/fWKtilqxbubeS7F+HXIxLVme&#10;6jjv94hOGvy6lryPtcqkTLGWjunQRKjRvUax9TZZOYtNRYTfhNJsajTWv0OXYv1nKBlrtdWKdTP3&#10;Xor1M1AaBlcf9+mkv4+15H2sVSZlinUWmxRbb5OVs9hURPg5yPmjZHmq634+OkTnIvRNSLF+HsLc&#10;fda12mrFunzvNfLZrMutUWIVPwtXrFdCZneja0jXZ8n7WKtMyhTrLDYptt4mK2ex6RSE10Bpfuqh&#10;TXsQqeqz8OV0kK4bIcX6TsjH2trGUJ92HltCW7P3Xop3lvdmo/MYOny8a72vaj5Lm4O7cUAWmxRf&#10;yZtNVqaq6TmoOPRDZntyXTQa77PRpXjPg5LxVlvteFe/90rzreI9FUrD4erjPp30t71csZG8+dbK&#10;VDXtW9m0Dr1u7JLlaYrzaWcJ2SB5b5PKpKZtMp1mRzLerj62u5MBD2Y/WezNT1au5qfLaeyHipDw&#10;FSC5VtQNSUcB+g8Vd0HJci9tlbNYWEa+D1IcxZWMh1Ed0fWsXLvva5qvr6TbSdAAdDGkmN0MjYrq&#10;bujY3TE/jk0yfr30MbtqYaRrlOxvs5Jls6+LuXoyjT2QMFaSzPF2hFMpq88iaAh7hWMF3PQkba1l&#10;3wDyBSgtBrXkEY1SPficjTGOF5Eeh/2vwKfkGIfumf8Ohgvg78Id1pLlqS7V8udHHQ/Nq1vAoHlV&#10;7ZnRwY5Dzy5+BIbL4S/BLQZ5Wx/vY38v9mtjmpljHJpXl4JF82oQntd4bMT+IvZvhp+XYxxHYvtv&#10;wXA8/HV4XuOheXU9GDSvbstxPDZh/4nY/zz81BzjmIDt/wTDUfAP4HmeV4qD5pWu7XnFofl0NPa/&#10;AD8hxzjGY7v2Ke1bb8HzGg/tVxeBQfNqIMfxeBH7ue2Kzu1a83mNh9b2C2DRuf3H8Lzi0LxaBQbN&#10;K703n1ccOre/Bgad2/+U43jo3K7nOTq3X5RjHJpXOq9rXn0Wntd5tRH7Z2D/Zvi5Ocah6992MOjc&#10;/kd4XuOheXU1GDSvluc4Hjq3z8R+nbPOzzEOXcN3g0Hn9jE5xqF5dSb2a1715RiH5tN07H8Brn0r&#10;r+tc5/Y9YNC+NTbHODSv9Lk+zau7cozjRezX/eAr8DzfD+rc/n0w6Nz+E3he14fm1aFybn8WLDq3&#10;fy/H8dC5/Rrs17n9hhzj0Ly6Fizar26C53V9bMT+C7F/M/zSHOPQ9e8XYNC5XZ+1y2s8NK8uBoPm&#10;1YIcx0Pn9lOwX+ess3KMQ+f234BB5/Yd8DzPq9Vg0Ly6N8fx0Hw6HftfgJ+TYxw6t28Dg/atN+D7&#10;a16ZXoYJl0P9UBHqhAqQ6kXdkKVanzVRf9Pb5T4Dhs74s6qv0ecpOlq/w1w/mkpWL109kD7vQ6r6&#10;ecztdJDeryKke4WnIcnbdxNY2zHULYB8sr+Fu5vKS8LdYRWnj9WV31Ndyff+Xsc3ABeiX1JdE/2+&#10;6tX81uvq8Lkwnv5gjGkseXCGSa5OZfBF9WMqbSobqU59pMfkPf6R8vSNfYRs7NcT0HE4oE2mGb+a&#10;LBhKi9G3Cn2ybSdOgoUHRuuV38iVc8upJb892z+n/DsAuwvl3379S+U7jG0Y4/0zyr8rYO3bfj1m&#10;rczY9dqDq8W7i8vkRuXO/vhzj/00nFHuz5dQy9Xh2e+Ojforr3QF44rb+NvvP3e7xkrq2zWlrLfj&#10;hPefV/vLKx64+Phbeb587xHReKXKOCuPfDT67Vn5UemHJ514rbj8Kd4XvhJBsfZfDjy+J/kdyfL3&#10;MVBl3kffvfEzypOhB6FpkOIsRTa/1aa6I+Fp81vAB6PfKF4efZf1Wub58jDSzC7/JrGAyZZxUGcl&#10;b1x1cqjNdT+fJad2cZGwCovs7a3kpdfqfR+fp8+I83w+sl9EmcmnzXPp6qmMB6u6fyyhg/Tegd7L&#10;4PfBZa/519pUl+bfQdoKkPxitsmGkfJp2D5gAPU3mVZhk175Yg/8ZDgsxmZtqmsEm/r3Qoqt4m82&#10;C5vG0HiqV2L7GCVufVS/FDod0rlW9ZtQqPHlv0XkFlG7qUO0wMuVTAfdSst46YMYM/5MqsqWZKNS&#10;ZfsqF3g1HZKzfCf5K6EilLRJbUmbVDZZ8OxjVy/95Rfpt7wwW3/q4/7ojvdwG9f6JfUaXunqg5SM&#10;K294lffJ6YttYNz4c8/yvfpoHzkKsjLZpj+LLSyKpxs7xkx1nPd+SdokeW+TyqSmbbI5lsWmg81P&#10;NmfMT1bO4qeDMXZZbTK/tNpPmg+H0nyyNWJ+snKW+WQ6DiU/ZZlP2qfNFz6vi6TV+7zvoyO49fH1&#10;vr/P+z4+7/v4vO/TqrG8Tj+Wz/s+rRrX6/f5Vo2Vdh3/EjG60MUpeR338euhn84KpJpnVOk9E3oE&#10;mgsJh51RrU11leskuXLi/BOlQYq3Qzq3mw1pGDbQZ7brl4ZBfq0Xw1X0lV79Lc0TUB/kMVibdFbD&#10;sCLcEv3dkZ8naTi+gS6d3w1vK3A8gD7pPR96CRqAPA5r031QGo4h2j58P1Y+M+sM3Anp/kEYlfd1&#10;0ylrzqRhfpm2Vs8/YZZezb9xgJ0L95jjNuqrYS6ET3DGnkHszw7n8ItPs+gvbHqeYveV4kmqhXk8&#10;xtSDWf7sgeQ/Us01J70z6DgRPhcOi9ectakuDfMgbX/YVY5jLQz6fol6MGi8RjBIr+J2LHwuXPK2&#10;b1ib6qphqHffOA5F+2PfkF7tG1PhfQkM1tbKfaPAOK3eN57AbunVvnEtfCCBw9o0N9NisZy2tOeU&#10;upfSXmFc60rzXWtJ9dpPVKd8PXvnMmxs9Xy8m7GlV/PxSfhcOCyej9YmDGk+uIa22ewcM/i2Ue0g&#10;s8N58X4hfMm9o9bz7UXIaG1uxpCF8GS5lzrFRDYtgzT/lBdXMh6mNf/3sDbmRvQJt+byUjTfB8m2&#10;yvgly1MV57tcntjGzxNuoZNsMxlsjmUk38uL4arlI7pGKe09gMNpnYX/BuDdUU977jLMSORV93/0&#10;24c7gfs2tE2woS3QJmgDVILkq/8JAAAA//8DAFBLAQItABQABgAIAAAAIQCm5lH7DAEAABUCAAAT&#10;AAAAAAAAAAAAAAAAAAAAAABbQ29udGVudF9UeXBlc10ueG1sUEsBAi0AFAAGAAgAAAAhADj9If/W&#10;AAAAlAEAAAsAAAAAAAAAAAAAAAAAPQEAAF9yZWxzLy5yZWxzUEsBAi0AFAAGAAgAAAAhAF3VbLAA&#10;BAAA/wgAAA4AAAAAAAAAAAAAAAAAPAIAAGRycy9lMm9Eb2MueG1sUEsBAi0AFAAGAAgAAAAhAI4i&#10;CUK6AAAAIQEAABkAAAAAAAAAAAAAAAAAaAYAAGRycy9fcmVscy9lMm9Eb2MueG1sLnJlbHNQSwEC&#10;LQAUAAYACAAAACEAeRiOWt8AAAAKAQAADwAAAAAAAAAAAAAAAABZBwAAZHJzL2Rvd25yZXYueG1s&#10;UEsBAi0AFAAGAAgAAAAhAFEnkV6SEQAAtI4AABQAAAAAAAAAAAAAAAAAZQgAAGRycy9tZWRpYS9p&#10;bWFnZTEuZW1mUEsFBgAAAAAGAAYAfAEAACkaAAAAAA==&#10;">
                      <v:shape id="Picture 91836" o:spid="_x0000_s1331" type="#_x0000_t75" style="position:absolute;top:-1138;width:48198;height:360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dFbxAAAAN4AAAAPAAAAZHJzL2Rvd25yZXYueG1sRI/RasJA&#10;FETfBf9huULfdKOWGKOriCD0qVDbD7hkb5LF7N0kuzHp33cLhT4OM3OGOZ4n24gn9d44VrBeJSCI&#10;C6cNVwq+Pm/LDIQPyBobx6TgmzycT/PZEXPtRv6g5z1UIkLY56igDqHNpfRFTRb9yrXE0StdbzFE&#10;2VdS9zhGuG3kJklSadFwXKixpWtNxeM+WAXZ0GFWjah3nXk1U5e+P8pyUOplMV0OIAJN4T/8137T&#10;CvbrbJvC7514BeTpBwAA//8DAFBLAQItABQABgAIAAAAIQDb4fbL7gAAAIUBAAATAAAAAAAAAAAA&#10;AAAAAAAAAABbQ29udGVudF9UeXBlc10ueG1sUEsBAi0AFAAGAAgAAAAhAFr0LFu/AAAAFQEAAAsA&#10;AAAAAAAAAAAAAAAAHwEAAF9yZWxzLy5yZWxzUEsBAi0AFAAGAAgAAAAhANg50VvEAAAA3gAAAA8A&#10;AAAAAAAAAAAAAAAABwIAAGRycy9kb3ducmV2LnhtbFBLBQYAAAAAAwADALcAAAD4AgAAAAA=&#10;">
                        <v:imagedata r:id="rId176" o:title=""/>
                        <v:path arrowok="t"/>
                      </v:shape>
                      <v:shape id="Text Box 1092" o:spid="_x0000_s1332" type="#_x0000_t202" style="position:absolute;left:2271;top:34938;width:43745;height:5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cAFxwAAAN4AAAAPAAAAZHJzL2Rvd25yZXYueG1sRI/NawIx&#10;FMTvQv+H8Aq9iGZV8GM1SqsWetCDH3h+bJ67SzcvSxLd9b9vCoLHYWZ+wyxWranEnZwvLSsY9BMQ&#10;xJnVJecKzqfv3hSED8gaK8uk4EEeVsu3zgJTbRs+0P0YchEh7FNUUIRQp1L6rCCDvm9r4uhdrTMY&#10;onS51A6bCDeVHCbJWBosOS4UWNO6oOz3eDMKxht3aw687m7O2x3u63x4+XpclPp4bz/nIAK14RV+&#10;tn+0gtlgOprA/514BeTyDwAA//8DAFBLAQItABQABgAIAAAAIQDb4fbL7gAAAIUBAAATAAAAAAAA&#10;AAAAAAAAAAAAAABbQ29udGVudF9UeXBlc10ueG1sUEsBAi0AFAAGAAgAAAAhAFr0LFu/AAAAFQEA&#10;AAsAAAAAAAAAAAAAAAAAHwEAAF9yZWxzLy5yZWxzUEsBAi0AFAAGAAgAAAAhADcpwAXHAAAA3gAA&#10;AA8AAAAAAAAAAAAAAAAABwIAAGRycy9kb3ducmV2LnhtbFBLBQYAAAAAAwADALcAAAD7AgAAAAA=&#10;" stroked="f">
                        <v:textbox inset="0,0,0,0">
                          <w:txbxContent>
                            <w:p w:rsidR="00675B45" w:rsidRDefault="00675B45" w:rsidP="006E7A3E">
                              <w:pPr>
                                <w:pStyle w:val="FIGCAPTIOIN"/>
                                <w:ind w:left="1418" w:hanging="1134"/>
                                <w:rPr>
                                  <w:noProof/>
                                  <w:vertAlign w:val="subscript"/>
                                </w:rPr>
                              </w:pPr>
                              <w:r w:rsidRPr="006E7A3E">
                                <w:rPr>
                                  <w:b/>
                                  <w:bCs/>
                                </w:rPr>
                                <w:t>Figure 31</w:t>
                              </w:r>
                              <w:r w:rsidRPr="006E7A3E">
                                <w:rPr>
                                  <w:rFonts w:asciiTheme="minorBidi" w:hAnsiTheme="minorBidi"/>
                                  <w:b/>
                                  <w:bCs/>
                                  <w:noProof/>
                                </w:rPr>
                                <w:t>:</w:t>
                              </w:r>
                              <w:r>
                                <w:rPr>
                                  <w:rFonts w:asciiTheme="minorBidi" w:hAnsiTheme="minorBidi"/>
                                  <w:noProof/>
                                </w:rPr>
                                <w:t xml:space="preserve"> </w:t>
                              </w:r>
                              <w:r>
                                <w:rPr>
                                  <w:rFonts w:eastAsiaTheme="minorEastAsia"/>
                                </w:rPr>
                                <w:t>Neural</w:t>
                              </w:r>
                              <w:r>
                                <w:rPr>
                                  <w:rFonts w:eastAsiaTheme="minorEastAsia"/>
                                  <w:vertAlign w:val="subscript"/>
                                </w:rPr>
                                <w:t xml:space="preserve"> </w:t>
                              </w:r>
                              <w:r>
                                <w:rPr>
                                  <w:rFonts w:eastAsiaTheme="minorEastAsia"/>
                                </w:rPr>
                                <w:t>network</w:t>
                              </w:r>
                              <w:r>
                                <w:rPr>
                                  <w:rFonts w:eastAsiaTheme="minorEastAsia"/>
                                  <w:vertAlign w:val="subscript"/>
                                </w:rPr>
                                <w:t xml:space="preserve"> </w:t>
                              </w:r>
                              <w:r>
                                <w:t>prediction of fruit mass from 1.25[m]</w:t>
                              </w:r>
                              <w:r>
                                <w:rPr>
                                  <w:rFonts w:eastAsiaTheme="minorEastAsia"/>
                                </w:rPr>
                                <w:t xml:space="preserve"> with no cross validation.</w:t>
                              </w:r>
                            </w:p>
                          </w:txbxContent>
                        </v:textbox>
                      </v:shape>
                    </v:group>
                  </w:pict>
                </mc:Fallback>
              </mc:AlternateContent>
            </w:r>
            <w:r w:rsidR="00520F25">
              <w:t xml:space="preserve"> </w:t>
            </w:r>
          </w:p>
        </w:tc>
      </w:tr>
    </w:tbl>
    <w:p w:rsidR="00903C25" w:rsidRDefault="007941DE">
      <w:r>
        <w:lastRenderedPageBreak/>
        <w:t xml:space="preserve">The samples were divided as follows: two </w:t>
      </w:r>
      <w:r>
        <w:rPr>
          <w:rFonts w:ascii="Cambria Math" w:eastAsia="Cambria Math" w:hAnsi="Cambria Math" w:cs="Cambria Math"/>
        </w:rPr>
        <w:t>P</w:t>
      </w:r>
      <w:r>
        <w:rPr>
          <w:rFonts w:ascii="Cambria Math" w:eastAsia="Cambria Math" w:hAnsi="Cambria Math" w:cs="Cambria Math"/>
          <w:vertAlign w:val="subscript"/>
        </w:rPr>
        <w:t>i</w:t>
      </w:r>
      <w:r>
        <w:rPr>
          <w:rFonts w:ascii="Cambria Math" w:eastAsia="Cambria Math" w:hAnsi="Cambria Math" w:cs="Cambria Math"/>
        </w:rPr>
        <w:t>O</w:t>
      </w:r>
      <w:r>
        <w:rPr>
          <w:rFonts w:ascii="Cambria Math" w:eastAsia="Cambria Math" w:hAnsi="Cambria Math" w:cs="Cambria Math"/>
          <w:vertAlign w:val="subscript"/>
        </w:rPr>
        <w:t>j</w:t>
      </w:r>
      <w:r>
        <w:t xml:space="preserve"> samples were taken out as test data to leave 2 out of 13 cross validation, while the remaining data was chosen randomly so that </w:t>
      </w:r>
      <w:r>
        <w:rPr>
          <w:rFonts w:ascii="Cambria Math" w:eastAsia="Cambria Math" w:hAnsi="Cambria Math" w:cs="Cambria Math"/>
        </w:rPr>
        <w:t>85%</w:t>
      </w:r>
      <w:r>
        <w:t xml:space="preserve"> will be used for training and </w:t>
      </w:r>
      <w:r>
        <w:rPr>
          <w:rFonts w:ascii="Cambria Math" w:eastAsia="Cambria Math" w:hAnsi="Cambria Math" w:cs="Cambria Math"/>
        </w:rPr>
        <w:t>15%</w:t>
      </w:r>
      <w:r>
        <w:t xml:space="preserve"> for validation of the neural network convergence. </w:t>
      </w:r>
      <w:r w:rsidR="00590EAE">
        <w:t xml:space="preserve"> </w:t>
      </w:r>
    </w:p>
    <w:tbl>
      <w:tblPr>
        <w:tblStyle w:val="TableGrid0"/>
        <w:tblpPr w:leftFromText="180" w:rightFromText="180" w:vertAnchor="text" w:horzAnchor="page" w:tblpX="1602" w:tblpY="367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8"/>
      </w:tblGrid>
      <w:tr w:rsidR="00903C25" w:rsidTr="00903C25">
        <w:trPr>
          <w:trHeight w:val="8480"/>
        </w:trPr>
        <w:tc>
          <w:tcPr>
            <w:tcW w:w="9588" w:type="dxa"/>
          </w:tcPr>
          <w:p w:rsidR="00903C25" w:rsidRPr="00884D50" w:rsidRDefault="00903C25" w:rsidP="00903C25">
            <w:pPr>
              <w:keepNext/>
              <w:ind w:left="0" w:firstLine="0"/>
            </w:pPr>
            <w:r>
              <w:rPr>
                <w:noProof/>
              </w:rPr>
              <mc:AlternateContent>
                <mc:Choice Requires="wpg">
                  <w:drawing>
                    <wp:anchor distT="0" distB="0" distL="114300" distR="114300" simplePos="0" relativeHeight="251693568" behindDoc="0" locked="0" layoutInCell="1" allowOverlap="1" wp14:anchorId="03472B17" wp14:editId="1B917585">
                      <wp:simplePos x="0" y="0"/>
                      <wp:positionH relativeFrom="column">
                        <wp:posOffset>71964</wp:posOffset>
                      </wp:positionH>
                      <wp:positionV relativeFrom="paragraph">
                        <wp:posOffset>-61106</wp:posOffset>
                      </wp:positionV>
                      <wp:extent cx="5224684" cy="4266540"/>
                      <wp:effectExtent l="0" t="0" r="0" b="1270"/>
                      <wp:wrapNone/>
                      <wp:docPr id="225" name="Group 225"/>
                      <wp:cNvGraphicFramePr/>
                      <a:graphic xmlns:a="http://schemas.openxmlformats.org/drawingml/2006/main">
                        <a:graphicData uri="http://schemas.microsoft.com/office/word/2010/wordprocessingGroup">
                          <wpg:wgp>
                            <wpg:cNvGrpSpPr/>
                            <wpg:grpSpPr>
                              <a:xfrm>
                                <a:off x="0" y="0"/>
                                <a:ext cx="5224684" cy="4266540"/>
                                <a:chOff x="1341859" y="-918530"/>
                                <a:chExt cx="4682587" cy="3750087"/>
                              </a:xfrm>
                            </wpg:grpSpPr>
                            <wps:wsp>
                              <wps:cNvPr id="226" name="Text Box 226"/>
                              <wps:cNvSpPr txBox="1"/>
                              <wps:spPr>
                                <a:xfrm>
                                  <a:off x="1731846" y="2168617"/>
                                  <a:ext cx="4292600" cy="662940"/>
                                </a:xfrm>
                                <a:prstGeom prst="rect">
                                  <a:avLst/>
                                </a:prstGeom>
                                <a:solidFill>
                                  <a:prstClr val="white"/>
                                </a:solidFill>
                                <a:ln>
                                  <a:noFill/>
                                </a:ln>
                                <a:effectLst/>
                              </wps:spPr>
                              <wps:txbx>
                                <w:txbxContent>
                                  <w:p w:rsidR="00675B45" w:rsidRPr="006E7A3E" w:rsidRDefault="00675B45">
                                    <w:pPr>
                                      <w:pStyle w:val="Caption"/>
                                      <w:rPr>
                                        <w:rFonts w:ascii="Times New Roman" w:eastAsia="Times New Roman" w:hAnsi="Times New Roman" w:cs="Times New Roman"/>
                                        <w:b w:val="0"/>
                                        <w:bCs/>
                                        <w:noProof/>
                                        <w:color w:val="000000"/>
                                      </w:rPr>
                                    </w:pPr>
                                    <w:r w:rsidRPr="00884D50">
                                      <w:t>Figure</w:t>
                                    </w:r>
                                    <w:r>
                                      <w:t xml:space="preserve"> 32</w:t>
                                    </w:r>
                                    <w:r w:rsidRPr="00D418AF">
                                      <w:t xml:space="preserve">: </w:t>
                                    </w:r>
                                    <w:r w:rsidRPr="006E7A3E">
                                      <w:rPr>
                                        <w:b w:val="0"/>
                                        <w:bCs/>
                                      </w:rPr>
                                      <w:t>Neural network prediction of number of leaves from 1.25[m] with no cross valid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27" name="Picture 227"/>
                                <pic:cNvPicPr preferRelativeResize="0">
                                  <a:picLocks noChangeAspect="1"/>
                                </pic:cNvPicPr>
                              </pic:nvPicPr>
                              <pic:blipFill>
                                <a:blip r:embed="rId177" cstate="print">
                                  <a:extLst>
                                    <a:ext uri="{28A0092B-C50C-407E-A947-70E740481C1C}">
                                      <a14:useLocalDpi xmlns:a14="http://schemas.microsoft.com/office/drawing/2010/main" val="0"/>
                                    </a:ext>
                                  </a:extLst>
                                </a:blip>
                                <a:stretch>
                                  <a:fillRect/>
                                </a:stretch>
                              </pic:blipFill>
                              <pic:spPr>
                                <a:xfrm>
                                  <a:off x="1341859" y="-918530"/>
                                  <a:ext cx="4087943" cy="3070496"/>
                                </a:xfrm>
                                <a:prstGeom prst="rect">
                                  <a:avLst/>
                                </a:prstGeom>
                              </pic:spPr>
                            </pic:pic>
                          </wpg:wgp>
                        </a:graphicData>
                      </a:graphic>
                    </wp:anchor>
                  </w:drawing>
                </mc:Choice>
                <mc:Fallback>
                  <w:pict>
                    <v:group w14:anchorId="03472B17" id="Group 225" o:spid="_x0000_s1333" style="position:absolute;left:0;text-align:left;margin-left:5.65pt;margin-top:-4.8pt;width:411.4pt;height:335.95pt;z-index:251693568;mso-position-horizontal-relative:text;mso-position-vertical-relative:text" coordorigin="13418,-9185" coordsize="46825,375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74XeAQQAAAEJAAAOAAAAZHJzL2Uyb0RvYy54bWykVm1v2zgM/n7A/QfD&#10;31O/xHESo86QpS8YUGxF28M+K7IcC7MlnaTE6Q7334+U7LRrO2zofahLSRRFPiQf5vzDsWuDA9OG&#10;S1GGyVkcBkxQWXGxK8O/Hq4mizAwloiKtFKwMnxkJvyw+vOP814VLJWNbCumAzAiTNGrMmysVUUU&#10;GdqwjpgzqZiAw1rqjlhY6l1UadKD9a6N0jjOo17qSmlJmTGwe+EPw5WzX9eM2i91bZgN2jIE36z7&#10;avfd4jdanZNip4lqOB3cIO/woiNcwKMnUxfEkmCv+StTHadaGlnbMyq7SNY1p8zFANEk8YtorrXc&#10;KxfLruh36gQTQPsCp3ebpZ8PtzrgVRmm6SwMBOkgSe7dADcAnl7tCtC61upe3ephY+dXGPGx1h3+&#10;h1iCowP28QQsO9qAwuYsTbN8kYUBhbMszfNZNkBPG8gP3kumWbKYLcMANCZLEKcnjcvBCphIZ4u5&#10;tzKdz+IYFuBQNDoRoa8n13oFJWWeUDP/D7X7hijmkmEQjxNq+YjaA0b7UR4BuNwD5xQRtcAe4QCC&#10;HPcNbL4BXjKfJosMLAIIaZIv8sQFSIoRyCxdpnkMhYxA5nm69DieECCF0sZeM9kFKJShhg5whUkO&#10;N8Z6sEYVdMDIlldXvG1xgQebVgcHAt3SN9yyAd4ftFqBukLiLW/Q7zDXbsMrCL4PEiV73B5dkSVp&#10;NkKwldUjIKOl70mj6BWH92+IsbdEQxNClEAs9gt86lb2ZSgHKQwaqb+/tY/6kGU4DYMemroMzd97&#10;olkYtJ8E5B8ZYBT0KGxHQey7jYTIE6AsRZ0IF7RtR7HWsvsKfLPGV+CICApvlaEdxY311AJ8Rdl6&#10;7ZSgzxWxN+JeUTQ94vxw/Eq0GrJkIb+f5VhhpHiRLK/rUV/vray5yyQi61GEHhiqfXWuOC3gbyAL&#10;kF6V/a9JFW7ZPcLmibn7LRsd0d/2auLj5VvecvvoOBpiRqfE4ZZTLHtcPO8g6GjPO3COz0IDubIf&#10;9fAWAMVqpu9YSyw/sDtm+HdgqtjjyemNpN9MIOSmIWLH1kZB3Q/9Fj23A0jh8gdfti1XYwugPEQN&#10;qXzBsm8A5xn8QtJ9x4T1I0k7J6UwDVcGCqhg3ZZV0IufKigtCuPQgutKc+FbE5IPXYPpxTZ3U+Of&#10;dLGO42X6cbKZxZtJFs8vJ+tlNp/M48t5FmeLZJNs/sXgk6zYGwbhk/ZC8cF12H3l/JsjYhimfvi4&#10;Ieab33EvsAo45Ph1dBG2ECH01VjNLG1QrIEJ7gBwzwanA4f0E7iI+89472fkj4DgAMmA6pfZdKD+&#10;eB5nS8ex7yU+55p3xongm+shN2ddxMNvAhzkz9dO6+mXy+o/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fQOiMOAAAAAJAQAADwAAAGRycy9kb3ducmV2LnhtbEyPQUvDQBSE74L/&#10;YXmCt3aTRkMbsymlqKci2ArS2zb7moRm34bsNkn/vc+THocZZr7J15NtxYC9bxwpiOcRCKTSmYYq&#10;BV+Ht9kShA+ajG4doYIbelgX93e5zowb6ROHfagEl5DPtII6hC6T0pc1Wu3nrkNi7+x6qwPLvpKm&#10;1yOX21YuoiiVVjfEC7XucFtjedlfrYL3UY+bJH4ddpfz9nY8PH9872JU6vFh2ryACDiFvzD84jM6&#10;FMx0clcyXrSs44STCmarFAT7y+QpBnFSkKaLBGSRy/8Pih8AAAD//wMAUEsDBAoAAAAAAAAAIQBQ&#10;NEDy85MBAPOTAQAUAAAAZHJzL21lZGlhL2ltYWdlMS5wbmeJUE5HDQoaCgAAAA1JSERSAAAF3QAA&#10;BKUIBgAAAF2tcOcAAAABc1JHQgCuzhzpAAAABGdBTUEAALGPC/xhBQAA/7pJREFUeF7s3Q3YHFWd&#10;5/07a9xhZnAgwF7LSFYiCc/iDrOAJiIOSJgFE170gWtwQhR3YWEMAfWCXeRVHvDiNaDCKkJ8YWBH&#10;NKDsA6MSQNCAyYiYIGHFB2YhGBRGZg1vA8OwA5rn/6s6J5y77uru6nrrPt3fz3X9U6equ6vr7u5U&#10;d/3r1P9MAAAAAAAAAACAekxzUwAAAAAAAAAAxtluFjNdPG3xksWTFhstAAAAAAAAAABAD0qwn2/x&#10;S4vNHeLXFissjrHY2gIAAAAAAAAAAASUPD/P4p8s8hLtneI5i8ssdrQAAAAAAAAAAGDszbL4qUVe&#10;Ur1ovGhxtAUAAAAAAAAAAGNrd4tfWeQl0svEVy2mWwAAAAAAAAAAMFZUEubnFnnJ8yrxTQsS7wAA&#10;AAAAAACAsXKbRV7SvI5QnXcAAAAAAAAAAMbCURZ5yfK64lWLuRYAAAAAAAAAAIw0lX75pUVesrzO&#10;uNdiYpr+ASr6isWxaXOK31g8kTaH0lssOv0/+DsLnaEChslOFp1qhD1v8ULaBIbGDha/nzaneMXi&#10;79MmMDT0edXnNo9+1zyZNoGhod+y+k3byTD/Fsf4+jcW/yJtTvFri5fTJjA0VAP6d9LmFC9ZPJM2&#10;gaHBcdhUv2fx5rTZuLeRdEcdlOjbJm1O8VuLa9PmUDrOTfN8x4JkEIbNf7botO/+W4s1aRMYGh+0&#10;+N20OcU/WGiwGWCY7G8xJ21OoZ4rf5k2gaGxncURaTPXNW4KDJNux2H3WTyUNoGh8Z8sOnV+etri&#10;1rQJDA2Ow6bq9ju/bhe4KVCJku7ZSyl8DHtP8bxt9rGvBTBsXrPI+7wqdNUJMGx0EJL3eVU8agEM&#10;m/9ukfd5VXAFHIbRv7fI+7z6AIZR3mfVx8kWwLDR1Rd5n1fF3RbAsOE4bCqVfcl7PZqImztdzgUA&#10;AAAAAAAAwCiY6aZtmEV5GdThYYtdLf4mmZtso4UuwxpWOvvU6ZLbsy0oL4Nh878tdLnt48ncZCss&#10;vpc2gaGhnj+qm/eDZG6yn1hclTaBoXGaxZkW/yOZm0xX952aNoGhoZ7uP7a4Ppmb6ng3BYbJP1nc&#10;ZvFsMjfZ5yz+Z9oEhoZKeap2+wPJ3GR3WtyYNoGhwXHYVD+3mJU2G0eZNNTiHotYB29U0h2IiU5y&#10;HZU2gShc5wKIhfax2tcCsVDSnQH8EBt9ZvXZBWKhzk3/T9oEosBx2FQ/tQhLwDQZd1JeBgDi8s8u&#10;gFhoZHwFEAv2s4iNxnv5TdoEoqHPrD67QCz+jwW/aRETjsOm2uSmbXiSpDsAAAAAAAAAYJSpBHZb&#10;niDpDgBx+ZcugFhs5QKIBftZxGa6xRvSJhANfWb12QVi8TsW/KZFTDgOm6rNMfDuIukOAHEhGYTY&#10;8GMPsWE/i9goeUnSHbHhc4vY6PesEu9ALDgOm+ouN22aBl3+EUl3AAAAAAAAAMAoe9piXdps1E0W&#10;r5F0BwAAAAAAAACMugvdtCkaJDx5jmn6B6joHos9LbZJ5uKy2eKAtDnFjywY6RnD5ucWX7X4fjI3&#10;2SMWOnMLDBOd5d/a4pJkbjJ9XvW5BYbJf7Y41+I/JXOT6XeBfh8Aw+TfW6yxeH8yN9XdbgoMkxcs&#10;TrF4PJmbbL3F82kTGBr3Wjxs8VfJ3GQanLHNARqBIjgO6+wBC+Uxm3CdxbFpE6hOSXf9aIqRfswp&#10;8Z4XsyyAYfO/LPI+r4pjLIBh8zWLvM+r4loLYNgcbZH3eVXoxCcwbHawyPu8+gCG0bMWeZ9XxXwL&#10;YNgo75H3eVWcZwEMG47DOtP3zKsWea9NlfilxY4WCcrLYNzpPxkQk39yUyAWL7opEIuX3RSIBVdm&#10;Ika6/B6IyT+6KRALjsM601WAV6TN2uj32BEWW6oPkHQHAAAAAAAAAIyLcyxUgqcOL1l8wGLSIK3U&#10;dEcdYq7prhqCT6TNKRZbUB8bw0Y1W99okdcTc5nF7WkTGBqfs9DYGZuSucnusMirMQgM0uEWn7H4&#10;RTI3mX4X6PcBMExUXuYnFhuSuak6jV8EDJJqYz9jkXflsWq9q647MEz+h8VbLfJK6/53C9VxBoYJ&#10;x2G9TbdYYXFkMleOxnN4n8VDyRxQs5hrulNPGLE5w2K3tAlEQQlMBRAL7WO1rwVioaT7ZWkTiIY+&#10;s/rsArE43mLftAlEgeOwYpR4/7iFSkjl1WnvFBqb5GSLrSxyUV4GAAAAAAAAADBu5loca/F7yVxx&#10;MyyWWHTsJU/SHeOuU2kZYFiptAEDpiEmz7sAYqF9LOXlEBMNSPlU2gSioc8sg6kiJirRobrNQCw4&#10;DutNVwLcaaGS2WXoCtmvWqhEzdZaECLpDgAAAAAAAAAYF0dZfNNiSrK8BK1rrcWOyZxD0h3jTgMe&#10;ADGhpztiQw8LxIae7oiNegs/mTaBaOgzS093xISe7ogNx2GdqaTMly1Uz70u6vW+ymJL4p2kO8bd&#10;LDcFYqEdeMeBOoAhtK0LIBbax07qpQIMOR0wzkybQDT0ma0z2QE0TQP/1tEjFmgLx2H59Fs/txxM&#10;DZR4VzI/QdIdAAAAAAAAADDqTrWYkzYbcZiFys2QdAcAAAAAAAAAjDT1bj87bTbqMv1D0h3jjpru&#10;iA013REbagkiNtR0R2yo6Y4YUdMdsaGmO2LDcdhU6oHeRrlelVA7kKQ7xh013REbarojNtQSRGyo&#10;6Y7YUNMdMaKmO2JDTXfEhuOwqf7MTdvwf5N0BwAAAAAAAACMsjY71swh6Y5xt7ObArGgpztiQw8L&#10;xIae7oiNegvvlDaBaOgzS093xISe7ogNx2FTtfl6kHQHAAAAAAAAAKAmm0i6AwAAAAAAAABG2dNu&#10;2gaS7hh797gpEIv1FoxAjphsdAHEQvtY7WuBWLxicV/aBKKhz6w+u0AsHrFoM2EHVMVx2FRtfu88&#10;TdIdAAAAAAAAADDKfuSmbbifpDsAAAAAAAAAYJR9z03bcBdJdwAAAAAAAADAqNra4j+mzcaprM9j&#10;JN0x7vZ3UyAWe1psmzaBKMxyAcRC+1jta4FYbGWxd9oEoqHPrD67QCx2s9gxbQJR4Djsdfptv9bi&#10;w8lc8/6b/iHpDgAAAAAAAAAYNSdY3GuhE2dt0IDLy9WYpn+Aiu6x0FmjbZK5uFxrcWzafN2MGTP+&#10;4YUXXniTm53kD/7gDyZ22GEHNwcAAAAAQLN++ctfTrz22mu//Y1xi0K/sJiTNtGQ4y0esViTzAHD&#10;73A3vcVNx43KyXzZ4qhkrj0fs7hSDZLuqEPMSffzXGRtdtMpdtxxx4lDDz3UzQEAAAAA0Ky//Mu/&#10;nNi8ueNh6qsW/zJtoiFKYKpO8/pkDhh+8930bjcdJ3MtvmnRdnmdmyw+kDZJuqMeY5V0f8973jNx&#10;zz36kwEAAAAAaN706dMn8ju5J0i6N4+kO2Izrkn3ky0us5iezLXnIYt9LF5K5gw13THu9KUJAAAA&#10;AADQySaLLck0IALPuxgX21rcbHG5RdsJ97ss9rOYtI8g6Y5xl3upyb/4F/9i85vf/OakV3s2jjvu&#10;OHcvAAAAAACa94d/+IcTv/M7v/Nba/5tTvy/FmiWBnZTjWggFkpCK8bBvhY/tfB17NvyisUlFgdb&#10;TDnBQXkZ1GHkystMnz79t0uWLJl25ZXJ2AcAAAAAAAzM/PnzJ15++eWX1q5d+ya3CO2ivAxiMy7l&#10;Zc6wON+ibO929U7/fyzebXGkFhSgZPtyi2UWT2tBHnq6AwAAAAAAAABioatPbrO42KJswt3XYVdJ&#10;Gg2AuqvFBRbrLHypGCXYdcJtjcWnLdSrfYbFKRYdE+5C0h0AAAAAAAAAEIMDLR6wWJjMlfMVCyXc&#10;lXj3HrM4x2KehZLrr1n8rsVbLVSz/RMWt1soEd8TSXcAAAAAAAAAwDBTj3aViFYP95laUIJ6sC+2&#10;+AvXbgxJdwAAAAAAAADAsNrRQsn2cy3KlpPRmAx7WdyQzDWMpDvG3c5uCgAAAAAAkEf1o7dOm0AU&#10;tnUxClRG5qcWKitT1pUWKiejEjKtIOkOAAAAAAAAABgm6tGugVLVw10nvsp43uIIi49ZFKrFXheS&#10;7hh3T7gpAAAAAABAnk0WjdZ/BmqmZLMiVqrZvsrijGSunHUWKidzSzLXMpLuGHcb3RQAAAAAACAP&#10;SXfEJuak++EWKiezbzJXzqctVE5mYHk/ku4AAAAAAAAAgEFSOZnLLW62KFuPXifIDrb4hMVrWjAo&#10;JN37ozMsV1mstdgcxO0WSyx2sejHIRbheorGaRZF+O3VIAHh47W9F1r0u70AAAAAAAAAUKdZFvda&#10;nJzMlbPGQuVklPccOJLuxWxvcYPFaoulFnMtQgsslltssCiaEJfd3bRuSqbrA+a3d7ZFSNt7loW2&#10;V8l3/X3jSv+pAQAAAAAAOtEgjlunTSAK6iletrd4246yUDmZbL61KPVov8DiAIsntWAYkHTvTQlp&#10;JbAXJXO9LbNQ7/Ii/tRN66Tt1UABSqwXoeT7UJwBGpCd3RQAAAAAACAPSXfEJoak+1YWV1ussCj7&#10;/+tpC5WTOcdioOVkski69/Y1i37PtKh3eZEe7+900zppe2ekzcL09/XTQx8AAAAAAAAAyphjoXIy&#10;JyRz5dxloXIymg4dku7dqeZ6tse4zsDsZzHNhc52Hmqh3uUh9XjvVjNdt4XJ8XCdveJSizyq4Z7d&#10;3jsstH3+sSo1s9jiOYvQGW4KAAAAAAAAAE04xuIBiz2Tuf6pR7t6tquHu3q6DyWS7t39Rzf19GE4&#10;0UKF+b1nLFZaLLRQgjt0kJvm2c1NvYfdtIqPuqmnEwTaLm2f97iF6tPvahGeKNAJANVQGjdPuCkA&#10;AAAAAECeTRYvpU0gCs+7GCYqIXOti7LlZFSzXbXbVcN9qMrJZJF07y6s464E9oNpM5eS70rIh/Zw&#10;0zzhIKpKfuvxVYXbq0FSs9sT0vNl69Qf7qbjZKObAgAAAAAA5CHpjtgMW9JdeVCVk1Ev97I0JqXK&#10;yYSdoYcWSffuwpIu3RLYnnqRh7qVlwkHUV3rplWotEzoMjftRtt7Y9pMvNdNAQAAAAAAAKAq1W1X&#10;7jPsgNwP9Wj/hIXKyegEWJPUA19VQw6zUN5c2360xXyLvgamJenerPvdNE84iGq3HvRFvdtNvR+5&#10;aS+r3FRUYiabvB91s9wUAAAAAAAgj8bzK1sOAxgEJYj7ShI3QP9nVlioeshWWlCCKlTsY/HpZK45&#10;cy2+avFri9ssTrdQ3lzbruXKn+o29dY/z6JnPpGke72yCeu/cdOs7CCqSpBvb7HEQmd+Nrt41kL1&#10;14vUWs++2UUT+T9zU2+mmwIAAAAAAABAvzQupgZLrTJ+5C0WKicTjklZtx0tVGNe+Vj1aO92cmC6&#10;xbsszrV41OKbFh0HgyXpXh8l0i9Pmwl9IMIBTEPZQVTfZKE3a7mFzqx4Ssyr7rrOCunN71YjPixl&#10;kx3QtZtsHaS3uCkAAAAAAAAA9ONkC+Ux5yRz/XvF4mMWR1g0WZde+VltZ5k680rAH2mhx5+hBVkk&#10;3atT7/YLLZRk9wnz5yyyg5SGwhpGuu9qi7Dnex6tW5cydEu8AwAAAAAAAEDbVM7mZgt1SlZSuozH&#10;LFRO5spkrjnKsyphXrXih/7Oiy3U633S30zSvRz1KvclYJQwP8vCJ83Vy3xXi+ygqqG3u6n0SraH&#10;dF8l3vMGaA1rxFcRDvAKYERceumlEwsXLkymnRS5DwAAK1euTL4vTjzxxIlnnnnGLZ2syH0AAAAw&#10;MpTEVjmZw5O5clRiW+Vk1idzzVFJmW9b1DlOg3q9q1LJlsT7NDdFf9S7Xcn2LPVa/66FzsZky7aE&#10;dNZmdtpMqJf8Zyx+bBEm6/U8GiBVlymEyXkl9jWSbkgnALy827up8li5x0LbGl7y8Rs3fYOL0D+7&#10;0P1/Rwvc9P+kzaRmkzzlpk+6qeztpt59bir+7NROFv6xonnRsnBduv8HLH6YzAW3T58+/RtLliyZ&#10;duWVTZ9YA5q3Zs2aif3228/N2c5r9eqJffedPARFkfsAACDTpr1+CLFs2bKJ0047zc29rsh9AADF&#10;zZ8/f+If//Ef/3ndunUa3K/bMa6/TcLbO/XmDO8fHl9LePztj7G1vnBd4Xy3dYXb5teVFW5rp79D&#10;+lmXlM0jhH+zOjr+b4t/rQWBcNv8urLCbe30d0indWlZuJ1e7O+XloXb6dXxfnndts2vKyvc1jLr&#10;0rJwO706369u2+bX5Uu7KAcp4bb2WpfoPn5dEs6H99ffofgTi7Kdu1VO5jqLv7XotG3h6xIK/+5O&#10;r4morcS4KDHeVE5ciUSVxiHpXpIGAVC9H58gV8/zBWlzixstTrLIdu3RgKmb0mZCo+CemDY70mP0&#10;nzNM1KtQfzhY6qCT7u+w0AkC7zU31Qc5m3RXcl3P0+k/zPssNLisX4efSnZAA/3H9PzZJE3Dx/jl&#10;WpZdrtc/+c9gttw+ffr0fyDpjlHx+OOPT8ydO3fiueeem5gxY8aE/VCf2GWXyRfMFLkPAAAyb968&#10;5HtCbr311olDDjkkaYeK3AcAUJyS7i+//PI/rl27VsfR3Y5x/W0S3h4uD4XLw+NrCY+//Xo0zT6H&#10;n++2Lt3mb/frygq3NVyXloeP6WddUjaP4Oc1/U8W/8tCPXlDus3fz68rK9xWf1/R8vAxndalZX4+&#10;XB77+6Vlfj5cXsf75Wm5f4zoNn97uDzkl4f3laLr0jI/Hy6v8/3Scv8Y0W3+dr/8UDe91U398vC+&#10;krcuP80u9/N+qnzlX1pUqZrx/1kc66bdti1cHvLLw/tKdl2nWuikZRvUo3ENSff66IN2vsXSZC5V&#10;JoHdiY5U/H8Uucji7LSZGHTSXScBtknmivm5xay0OcUBFnenzcad52KS6dOn/5akO0aJLu1/+OGH&#10;J972trdNbL+9dldTFbkPAACiK6Te/OY3dz1BW+Q+AIBiXNL9pbVr177JLUK7VDJjo0XTZS+Ausx3&#10;06bya7o0XuVUOnWoLUK929UR9qVkrlnK/Z2bNhunnifzqOleH/VoV4/18KyJer+rV3wdVlqofI2n&#10;nuWh8LYqmhwVGMCAKImucjHdkulF7gMAgOj7olcyvch9AAAAEBX1HlcCW2NOlk24K8n+YQv1cG8j&#10;4d421bffk6R7/TQC4Ya0mfivbloH1Xz3sgOnhrdV8RM3bdpiC/Voz4s2zxzrTDUAAAAAAEAnKhM8&#10;islBjC51qq27Y60GIL3NQj3GO5V76UU5Pw2Wen0y1x71qleljrZ8iKR7M77kpqKzG00IB1aNkWq2&#10;6xKXvKC3PQAAAAAAADAcDrTQmAaalrXcYh8LP7hrm9Tp9vfTZit2I+neDtU5qlu2nIwf1FWyg7p2&#10;k922X7gpAAAAAAAAgPGlHu0XW9xpoZ7uZahz7QcsNA5mdkDZNpXd/jJmkXSPV7aczINu6hUtoJmt&#10;v/Skm46L/d0UAAAAAAAgz24WbSbsgKpmuahCOUPVbj8jmStHg4qqnMxNydxgveambXiNpHtnGgB1&#10;cxCHWBSV/VA/7KZylUW43qI0smHYg/1+N/V+5qZetuZ7J+9xU2+NmwIYIY8//vjEpZdeOrFw4UK3&#10;JN8NN9wwcdRRR008+GD2PB4AAKlnnnkm+b7Qd0q374s1a9ZMnHjiicl9AQAAEJXDLFROpkr1jiss&#10;VE5mWMZTbLOc9dMk3TsLE+XycTftRT3MdbmEp0FVn0mbieyRiZL7RRznpt7fuKmnZHlYcuYCN+0m&#10;u613uCmAEbFy5cokiT579uyJ008/feKOO6b+N1fCREmR7bbbbmLx4sUTN95448SLL77obgUAIOW/&#10;L3bdddfk+0LfKdnvC3+Sd86cORP77bffxNVXXz3xi19QvRAAACASKidzucW3LXbQghI08PD7LE6x&#10;aLN3eS8k3YeEkuNKmHvqZd4rQa7e6DemzS3CQVVFNZBC6vmux3Wzh0V4KYe2a2XanCTsRjTbQuvu&#10;JG9bb3ZTACNAPRAPPfTQJIneyRe/+MWJPffcM0mKPPdcdqgIAABSSqT3+r5QUt6f5N2wIfwZDQAA&#10;gAiocse9Ficnc+WoU7DKyXwnmRsuj7hpG/6WpHt3n3RTb4WFEtnZSyuUFF9i8ajFXC1wdERyTdrc&#10;QgOehl1NZ1jocXq81hPS8+j51lvofl6nXvdfd1NPvdjXWqg0jk/sq3e7Th7kbesw1Fdq2z1uCoyc&#10;q666amLz5s0Ty5Ytc0umOuigg5L7rF+v3QwAAPmOPPLI5Pti9erVbslUM2fOnNi0aVMSSr4DADBC&#10;lKx7Om0CUVBJl37KuhxuoXIyYa6wX5dYHGAxrONFfs9N23AXSffu1HM8W4tBiWwdbYR12ZWtWm4R&#10;JsblaIuwtIx3okXYRUiP0+O1nnC9ep6w/ItcbZHXy110Nim7vfrPcquFLu3QOtXtSCcPstuq/xh5&#10;2wogUrvsko6n/O53vzuZ5vH32WOPPSZmzMjuFgAASPnvi3337VzWc/vtt98Sc+dWOV4DAABAS7ay&#10;UK5R1S+21YISdELqIIszLYapnEzWXW7aNJWxWUfSvbcPWWik3X4ttuiUHFdvd5356beWg7bjnLTZ&#10;0ekW/a5XifpL0yaAYaeB6VSnfdq0acnl/nV55zuLjr8MABgVqsHux/XoNdh2P97+9re7FgAAAIbU&#10;HAuVkzkhmStHiWyVk2kroV2FkuFtbOd1+oeke2/q/a0jkIuSud7Uk3w/i7C+eh7VjFfivWhCX88/&#10;z6JXb/Qy69WJhXGlelXA0HvmmWeS+ut+YLpuddoBAOjlhhtuSJLsKgPDuB4AAPSkASW3TptAFNRr&#10;vVvPdZWeVjmZPZO5/qlH+6csDraIqfTShW7alFcskhq/JN2LUaL7bAsVp1SSOlvCRQluXYpxqIXO&#10;EqnMSxFKkCuRrsfp8dkRp/Q8ej49r56/qF7r1fZqvfqPpfVSVgYYUr4H4q677jpxwgknMDAd0CJ/&#10;skuJSV1ZolBvYF1pooTloK1cuTLZP+hknN8+hbZX263tb4uuwAm3oW76W3Rlj17/Oq/wCek9Df+G&#10;IqG/u276W/V3NvEc/nXUZ2bx4sUTd9yR/UkLYFi1sR/U/ib7vTJv3ryJs88+O/lNOih6bm1D+H2s&#10;0HY28Z3c7fn0+uj7FwAippNH11qo9HTZE0mq2a5yMudZDHM5mTx3u2iKyocz/gNqo8FIX0ib0dGO&#10;Zorp06f/9qSTTtoMDNrSpUs3L1iwYPNZZ521ecaMGeGYD0ksW7bM3bOz1atXT3pMJ3oefx89Bhhn&#10;t956a+7/uTDmzp27ef369e4R7dH/z9mzZ+duUxja/iL7iKo2bdo0ZXvqsmHDhmQ/GK67qb+pyGsa&#10;hvaZTVi0aNGk56lzf7xixYrkc6vvlLy/t+jfFD6m0/bpffL3aeNzCIyqNvaD2o9n9z150fb/ZW1X&#10;9m/vFPrO03d3FXo+7R/z1p8N7S/13rRp//333zxv3rwX7fkxGMdbdB7YBBg+GhhVEdrd4qcWufu2&#10;gnGbha78iJk6If+TRd7fVyX02m45kUFPd4y7J9wUGEpXXXXVxO233z5x4YUXTlx//fVuKYAmqRfb&#10;oYcempTb0ADDy5Ytm7ADcWWSk6tNNC/r1q2bOOCAA1rt9a7nUokpbYffNrW1bdrGFStWJOVCRNt/&#10;+umnJ70Am+z1ftJJJ9V+Fc6DDz6YvA/6W1T6pGl6Xfv9Gz75yU+6Vn10hUKT5cP0WVi7dm3ynXLf&#10;ffe5pQCGUVv7QT2Prqj0+54FCxZMrF69OvleUdx6661bBkbWd4p6fzf5neLpOfRcRf92fefpu1uv&#10;WRn++S66SBeE96YrhfS6DPIKALRuk8VLaROIguqXKzydOFL9diXey1CPdg2UqnIy+v8Qs/UWvcbM&#10;7Jde6yMs2E+gVjH3dNelMFPQ0x3Dyj6ek6JIjyP1Qgwf0wk93YH06pLw/0unnuzqMVzkfnUKn1M9&#10;+jo9p3rqhf+fFUV7MPdLvQrD5/FRlvY92W3PRhM9LYehl/uGDRtyr65ocn9c9nMSPqbT9ul98vdp&#10;4j0DRlWb+0F9j4T7HfV2z6PvFV0l0+t+dck+X7+h7/J+9XrNO4W2sy30dB849RguW/saGIT5LtTz&#10;WqVkcvdjBePnFu+yGCXTLS63yPt7+41fWaRnqAP0dAcAADDq7Rz2qFu+fPnEHnvs4eYmU4/hRYsW&#10;ubmJpMd7k73dVGdXNbi9VatWddy27bfffuJrX/valh7voh55qk9bJ/29Rx99tJurxwUXXDDxjne8&#10;I+llGfaubJLv5b5gwYItPTt7ha5Aqps+TwxmCqCt/aB6dh9//PFb9jv6zvjCF76QtLP0vfKVr3zF&#10;zU0kveLr/k4Jffazn02uJhNtl76P169fv2UfrH22ruzSfjuPvsv7uQpNNfL9GBdLly5NXnd/hZtC&#10;74WW59F29vNcANAyjTupwVI1aGpZt1jsZfGjZG50qOf+KRZXJHPl6XXR65N+cQE1o6Y70BL7eE4K&#10;eroD9VCvurC3n3o+96Keyf7+Cv0fakrYE7toD77s/31Fnf+3/T4jrzdiXfJ60tfda9q/toPc7/le&#10;4XmvZZPbFe73FUU/w+FjOm2f/5sUdb9nwDhpaj8Y/h9V6GqqXrJXgzWxfwq/W/V8+n7uZvny5ZO2&#10;yUeR73Hxz6f9b6+r1rJXBvhouue/R0/3gaOmO2LzJYt/tpiy3yoYr1qcbDEODrNQb/6816FT6GRG&#10;tmb+JPR0x7ijpjsAYOKcc86Z1Mv4E5/4hGt1tssuu0zqgahecuqRXrdsvfHDDtNvwt723XffKT0k&#10;1YOyDqo9rr9XPRA/9alPuaX1O+SQQ1yrGerdqNd2wYIFyes1CKqnrDrJEvYkBQBpYj+oK5X8fkdm&#10;zJiRXMHVS/b7p67vlNA111yTTNWzXGMbqZd9N0uWLEl6vWdp375y5Uo319mnP/3p5LtSVzB1uoLM&#10;0+3f+ta33Nzrnn8+LJmMEUZNd8RiW4ubLf7C4o1aUMJjFvMsqvYCj8V3LP7YQq9ZtwM69Wa/xOIA&#10;C/Vu11UAHZF0BwAAY03Jh+xAbe96V7GShbo0P9REAiI7YOfee+/tWr1lt6+OEwNKEp95psZQmpi4&#10;7rrrJv7gD/4gacdGpRUuuUS/mZsZFLUIX95Bli1b1jPhAwB1UKI59N73vte1utMJACXovSZONqt0&#10;jU6EKuFelE4Y6DFZDz30kGt1duqppyYJ917JfS/vhDYADBHtoHr2wO5BNbOUUNZgo+NEJ9XUA2Y/&#10;izdZ/GeL31jsY/FWC53A0IkIHQjdbdETSXeMu41uCoysH/7wh66VUg9VAK/zveo8JRSKJj+zyXkl&#10;IJSUrovWFfZyl6KJATnooINc63Vf//rXXascXwNYSeJB9Q6vg953/R2D7OXu6xZrG0477TS3dLhl&#10;E2xXXnmlawGIgU72ZU80a1ySorIJ+jr3AToJru88fb/06+Mf/7hr9UdXrfXzvSof+MAHXCuldWAs&#10;0NMdw06lYO61mJXM9e8VCw1goYGkxv2zrr//UQuVkVHNduUOVQO+LyTdAWBEqSTFvHnzJl0+LCec&#10;cEKynEGfgJR61YXe+c53ulZvecn5b3zjG65V3cMPP+xa5SgRoBIwoSr/91WORUli9fKLJUmcJ+zl&#10;rhMlc+bMSXpK6qRkkwPihpS8vuiii5KTPP306BwUnQBauHDhxH77qfPP6/T/R69fk4MqAqjPnXfe&#10;6Vqv+6M/+iPX6u3tb3+7a6W0D9A+tQ5/93d/l5yELHPVT9PlyLr54Ac/6FoAMBA7WNxmcbnFdC0o&#10;QZcGqRf38mQOtSDpjnFX9gwgMPSUOLz88ssnVq9ePSW0vJ/EIjCq8nqS/+mf/qlrFZO9zPy73/2u&#10;a1X3i1/8wrXKU0I0pN7dZRLLShLrJJ6SxLHXHve93D19BpQ40klJnaRo+sSkElTvf//7k7YS7jH0&#10;kpw5c2ZShifvO0Vlhv78z//c3RPAMLvllqnlZ/u52mf33Xd3rdfdd999rlWNtkOlXurylre8xbWa&#10;M8irpdA6JTa3TpvA0NAOSOVkFiZz5VxnoRIqvWtyoS/T3BSo4h6LPS22Sebicq3FsWnzddOnT//t&#10;kiVLpjV5yfTdd9+dBMbDMcccMzFrVvVzPNOmTd5t6/LbunqbqgejenyKkigcQGAcqGezEq2hfv9f&#10;hf93vE2bNvV9uXoe9SzPXq2yebOuciwubx39/h9Xkli15JWcXr58eTJwnadkfLb3c7/b2E3d+z39&#10;LbvuuuukpHsnSsCrTn+RAQb7ofUpyb9o0aIpyf3s39vk/jj72VXyqK6EV/i5q/O7ChhHde4Ht9tu&#10;uyn7v3722Xn7/LPOOmviwgsvdHODk32d9J3VxElNv+/USehHH320lu/7IubPnz/x8ssvv7R27VrV&#10;Gkb7NAjLIxb1j5oP9E892k+1ON+1y1AJlY9ZKOmOqfQDfJVF2cFogVoo6f5C2oyOku5TKOl+0kkn&#10;2e/P5px77rn6dUuMSaxatcq989Vk12sHXe6W6hYsWLBlvXaQ4pYCzQo/z02HPuNZS5cunXK/1atX&#10;u1uL0f/DquvoJG/d/cpbx/Lly92txfjXKe811N+aXX+dsuuuut/Lez16hf7uTZs2uTVUs2LFimSd&#10;M2bMyF1n9rnr+izlCff7irz3t6zwddbfDKC88P+poux+UL/vsusq8/++jnXUTfvTcJtmz57tbqmX&#10;fw21D1+/fr1b2o79999/87x5816058dgKOlOryQMgx0tVCts0n6vz1Dv+MmXwyJL/99fTZvlUF4G&#10;ADCJenYyIBTGRVP1u3/2s5+5Vv2yA1mW8cILxc+Vr1y5Mhl0Tz36vva1r7ml8VLv0M2bN0+sX78+&#10;6UWunvvqpZmtfR9Sj0b19K86SK4+byeeeGLS/ta3vtVa78hBo5wZMBxUM70JP/7xj11rcLJjoOgq&#10;pSZoH67vw1WrVpWqPQ8AFR1ooYS5pmWpbrvKyTyWzKExJN0x7p5wU2Ds+UGwPvKRjyRToA1KfrYV&#10;eWUz8hIFb3pT9au2+0lqd7PNNlMrtzWZ0M/SfuHoo49O2tdff/1IJYmVLFHZFpXKUVmExx57LClF&#10;sHTpUnePyXTbAQccUOlEjZI1KuugJP+ol/Dy/wcWLFjAiVxgSOR9f2y77bauVV6Rcl1Nu+02jSGY&#10;UlL8oIMOcnP10Peh9uE6CavvCRLuY2mThcpxAIOgEjIqJaOdnXq6l6HP72IL/dh9RQvQLJLuGHcb&#10;3RQYC+qlqVrCOmjIJo7WrVuXHKQcd9xxbgkw+vISBcN0IJ2XNOh3ENPvf//7rvW6ooPLfehDH0pe&#10;IyUYDjnkELd0dCk5rIFNlWBXvfUsvRZ5y4tQjXMlazTw7n/5L//FLY2bT0LpeyV7Bcb999+fTDX4&#10;KoDhkHdC+O1vf7trxU3jZHgXX3xxrSeJtX/T1U666ksuuuiiZJByXQmGsULSHYMy00K1xfWjqmz9&#10;9nUWf2wxeTAhNIqkOwCMkW984xvJQYkOGpT48aUSNJCfv1R2XModADFQElj/V0M6QVa1xMzMmfrt&#10;3p0GmVWSWGVXzj9fHWvGh1537RdXrFjhlrxOr78S6P3QvtYPKqqTJqOyn73vvvuS7xN9r2hgRT8o&#10;rE7q6rOj149BuQE0TfsenSwVfWeGg32Xpf22vgfnzZuX7N/8+j3NH3roocmJRwBo0EILlZOp8oPq&#10;CguVk6HTactIugPAGPnzP//zLXWL1WNzzz33nFi4cOHED37wgySRxKWywPD51Kc+5VqvO+aYY7aU&#10;hOpFyc+sN7/5za6VT8mGM888M2lfd911Y3syTj248xLvl1xySeHXX/c7/niNvTYxsWzZspHaz6rn&#10;p8rHeIsXL04SVCqfo3r5ev0AoGnhFTX9Xg2WRydW9Rv5hBNOSH4fd6MTjyTeATRAPdovtlA5mR20&#10;oAQNvKzLK0+xeE0L0C6S7hh3s9wUGAtK9qhusR9AUKE61yqnQM1dYDiprEu2zrh62J1zzjldE7/q&#10;bZyX9NRVLb3+vytJrBNzShKPe09lvYYabDWk1+bOO+90c9199rOfTZI2Sk5rENdRopMx+g7R5zH8&#10;TlGvU3q4A2hD2Mu9rhObfsBthfZrvQbbVuKdUjNjQYnPrdMm0Cjlqe61OCOZK0eXxapurHrJY0BI&#10;umPc7eymwFjRAYkSIiRFgDiovEvYo1h0kK8rVZRw8Ml3Jdo1r153ShB897vfTZaH3vve97pWPvXw&#10;U5JYl+iPWpK4LJUqyL7+t9xyi2t1pjJAqv2rEx06uTmqdBLHf6dQogxAW/Td53uZN3ViU/s1P9i2&#10;rnzqlHz/+Mc/7loYYSTd0YbDLZQon1xfsj+XWBxg8apF9dGyURpJdwAAMDDTpk1rLZSgjpXvUaze&#10;diElx1XSY4cddkj+RiUDNK/ku5IDeT3dDz9cv+XzKUms2uNKEoeD0mHqgKDZ+r5ZSga9//3vT9rX&#10;X399a1cT6Xn1vuvzsN122yUnYQBgFJ100knJlUf67vva177mljZH+1aNZZE3oLa+E6qOtwJgrG1l&#10;cbnFzRZlE+Ua7PdgC9WIpJzMEJjmpkAV91jsabFNMheX81xMMn369N8uWbJk2pVXXumW1O/uu+9O&#10;AuNB9ZdnzapezUhJlJAuo6UnKmKW/Uw3Sb3glLgOKRGfrXm+adOmvnrrqpedep2HOiW866CE+jXX&#10;XJP0Yg9rzerv+9M//dNk6i+vV9JVCQlPyfRnn33WzU2mZK1qdCtxoHIqRQeiU5JBg8yFdEl+XYZp&#10;vzdnzpxJyfZuf6fef524UHKmn8R39u9VaYN+rkryzxvqtI7s5z/v/wiAwatrP5i3v9bJXPXkLkrf&#10;Qdne3ppXT/A2aZBT1VzX99qqVataHS8j/L4MNf39NH/+/ImXX375pbVr177JLUK71GtBA1GuT+aA&#10;+syx+KaF8mpl3WXxYYunk7nUfDcl8VSOfjyvsnhjMgcMiJLuL6TN6ExJuIuS7ieddJIdSwPDxT6e&#10;k8J+3LtbAJSxaNGiKf+vVq9e7W4tZsGCBZXX0YRbb711ynZ122csXbo0uY9ek37ob80+T52y6x7k&#10;fs+/Rj46WbFiRXL77NmzN2/atMktLSZcv6Lfz1L28YpOr1n2s6t5AMMn/H+qKLsfXL9+/ZR19fv/&#10;Pm+f3/a+I/w71B6EvNeh6e+n/ffff/O8efM0MCIGQ0n3KklRII966ej/9ZR9SsFQCRnltTTwapaS&#10;7j7xjv4p6a7XtzTKywAAgLH19re/3bXq1U/P5KZ87nOfc62UegMed5zGU5rqwQcf3NJbX72k1auy&#10;aGR7TUr2PjGX9gmFVyyp5n0nvsawekH60j9FI0uvb6/7hPLKHrz73e92LQDjrKne4LrKqi3qaX/A&#10;ASpVnF5V1mYP95C+57M9/gGgDxofQD++V7h2GU9aqJyMku6UkxlCJN0BAMDYyktG/vCHP3StYrLl&#10;abolY9uiEgLZ7TrjjDM6ls158UU6zvWrW7IlLOnTti984QtbEu860aKk1DCcBAIwHBYsmDwodPa7&#10;ope878jdd9/dtZqlsi7av2kf22QZt6LyTnICQAHaad5rcUIyV47qAe5lobIyGFIk3QEAwNhSMlKJ&#10;ydDGjSrXWYwSAFnHH3+8aw3OKaec4lopnQhg/Id6+Z6Ww0YnVlRDfvPmzUn9/kEnpQAMlyOOOMK1&#10;Xqfe40W98MLkqqL6Dj3kkEPcXHP0faurpjSWyTAk3OWP//iPXSu1zTYxDnEGoGXHWCjhXvZspXq0&#10;a6BU9XDXwKkYYiTdAQDAWMseuGuA0qIefvhh13rdQQcd5FqDocHlwgFWlRD5yle+4uby6eSDkrRl&#10;YvXq1W4tr8veZ1QG5/zJT37iWhMTRx55pGtNlf37+4ksvb697gMAReV9R/34xz92rd7uv/9+10q1&#10;lfw+55xzku+2pUuXDs3JxJkzZ7pW6l3vepdrAcAUKiHzVYtrXbsMlZNRr49LkjkMPZLuGHfFuzMC&#10;AEbSqaee6lop1eEu2usve5m9LtvfZZdd3Fz7VJv9hBMmX6l61VVXDazm7SjRZ0L17kVJn06legBg&#10;mOk7Svuw0A9+8APX6i1bjuaDH/ygazVH42Ro3BFtt77ThsWTTyr/lVLJMb5rR556Fb+UNoG+aADe&#10;ByyOTubKucVCl9esSeaKed4FBoSkOwAAGGtKQGRr3N55552u1d03v/lN10p98pOfdK326dL7P/uz&#10;P3NzqWG5BH8UnHXWWclUVw6cf/75SRsAYpRNlKskVRErV650rZS+O5seM6Jqwl1XfxX9+/oVnqy4&#10;4IILXAsAJlFvGJWTmZPM9U/lZFQ3UrXBSKBHhqQ7xt0sNwUAjLHsgfxll13mWp1psNKwjIsGVBvU&#10;gJW+1q166Xsk3OujhI3v5X799dfTyx1A1PRdFfZ218CkRRLTn/vc51wrtWzZMtdqRtWEu/4mXf31&#10;tre9zS2pj65+0raJTj7wfTsWdrAoWxYE42dbixUW2lFspQUlqDLDPhZXJHP90zYoMCAk3THudnZT&#10;AMAYU2/3MHmg5HW2R19W2KtNvZ8vuugiN9eucHA50bbceuutJAByKEly9tlnJ69N0Z6Puv/ixYuT&#10;tk5ktDFgIAA0TVfs6PvC+8xnPuNa+XSiOSwto6t/miynUjbhrv28vr+1n9e+u6myL9o+0Wv4ta99&#10;LWlj5JF0R1FzLVROpsqPcf1QVTmZ13v49I+k+4CRdAcAADCnnXbapDIzRx99dMfa7jrYDpMP3/rW&#10;twZSy1013MOE+9y5cydWrVpFYriD9773vcnJEfVaVzJmzpw5SSIpS6+rShLodn8yhSsHAIwSXbGj&#10;7y5P3yM6yZhH+8T3v//9bi7t2X3hhRe6ufr5hLtoOm3atMKhJPuhhx665eqkT3ziE8k0j05a67n0&#10;uO222y5p530nhPQYfRfoN4AS7vrO5eonAIGTLVROpmxVhVcsdCmSenwwhkDkSLoDQCR0wJO1cSNj&#10;AQN1Um81Ja5Fl9urrR7ROsgW9Z5TktsnA3TAvXr16r7Lylx66aXJAb4O9JXY7dWrPksnA5Qc2HPP&#10;PZNEibZDPfXXrl07UgO5Nb3f0xUN++23X/Ie6H3VVO+JXleVJNDtSuDoPR7FhPuPf/xj10o99thj&#10;rgVgWDS5H9R3l04oejrJqH2df0591+j76oADDki+E0U9z/vt2a31aR/rE+P6/vLfqyGf0PbfsXU4&#10;6KCDXGuq++67b8tz6e9TW98J8+bNS068hq+9Xgst23vvvZOEvk48PProowyeCsDTlRA3W1xuMV0L&#10;SnjEQuVklidzAGDusXghbUbnPDedZPr06b896aSTNgPDYv369Zvnzp272T6eU2L58uWbN2zY4O6J&#10;Oul17/Xa6j6KcVPktYnZWWedlfv/LYxFixaVeg1WrFiRu75e61q9enXy/13P6x8zY8aMzcuWLdu8&#10;adMmd6/2abvCv0NRlf6eW2+9teN+T39zmf93eoxes7x1ZmP27NkDeW2z26HXt276rC1dunTKcym0&#10;fBz3aaNIn51R3k/HRu9HP/uTpvaDebQe7fPynseH9p36/iojb93a14T093b6W8uG1teNnrPod4IP&#10;rVPvyyDsv//+m+fNm/eibQcG43CLPdMmMIl63/zSIne/UTCutai7fNF8FyhH7+uraRMYnJiT7se4&#10;6SQk3TEsdEBlH8nC0URyRussGqNwcK8DMB1U+gM/vQedhIlZtUddP6/NKNDnWe9rmARQ4qBqUrLf&#10;pPuCBQu23EfJAc1ruwZ10J+l//vh36Eoq999nkKvRz/8+xq+ruG6Bv3aZrdJr29d8t6rbtHE/3G9&#10;/v47o2pon4R84X5rWPYV40ifd/0/8klnfW57aWM/2Im+n3RiN0xEa91aXuX/W5Gke5m/u1dou3vR&#10;36Xn1t+Zl4DX/yW9JsPQyYWk+8ApATcnbQJbnGGhxOyU/UfB0P/p3LxUDXSSiBNF5ZF0x1Ag6Q6M&#10;MB2EKOy/Rm7428MDKs0XOdAZJjro0gFg9oCrW9IpfF3UHlVlXht0p9fOv576v0NSDONC3w3Z7wwf&#10;WqbbukV4/yIJzHEVvk7sq9unE7PhVUk+xvUzq9cj/P+r3xScNOsfSfeBI+k+OCrXstBC9aBWWTxq&#10;8VPXVo0sVTDQ+1O2rEsZO1rcZjFpP99naLDV3S2aQtK9mspJd2q6AwC6uv3225PYsGFDUjc6ZL//&#10;t9yuWsB2MJnUwNbgUn6QwrxapMPoySefTP4+OxB0S3pbtmzZhB1UJ6F2U1TjNK/2aVvKvDboToO2&#10;Pvvss8n/If3fYeBTjAvVa/bfGcuXTy5Z+pGPfGTLd0qn2LRp05Z90Q9/+MNkiqluvfXWpOa0Xqvj&#10;jjvOLUWo00DZdXjqqacm3v72tye/DzCR1D3X/1995ymuuuoqBh8FUJQ6Sv7cQgnuEyxULkUnP5Ss&#10;VluD7pxrsdpCg0982aLpRPOBFkqY60RAWfoRpPrtDyVzGEkk3THu9ndTAD3ssssuPQcS1IBcOqhS&#10;4l2UqNfgWzEk3nVAeOGFFybht78XPUaDbCqaHEjrs5/97MTDDz/s5tpX5rUBgF6OPPJI1ypOiTol&#10;7GbPnu2WII9O5On7mORmPg1efdNNN7m5+un118lV/T4AMDJ2s1DvZrRDifW1Fqp1PlMLClBN9OMt&#10;lBC/02KWRZ3Uk1696nUCoOxn4SWLxRbqQfCKFjRIf3/drwH6QNIdAFDYrFm9v7N1cH/55Rq0PfXc&#10;c89NHH+8fvvEY5gSFOrhfvXVupJyOJC8AVCXKvsTehCjis997nOuBQAYQurBfq9Fld4+6o2uEjRH&#10;J3PVKfGvZLt61ZctY7PeYi8LzsiOCZLuAIDaqcd72CN63bp1Sa8y9O+aa65JTlwAAF538MEHT7zl&#10;LW9xc0Bxa9asScrgAQCG0rssvm2xQzJXjXq+f9Xi5GSuPJWRUe95JfLLusJinsVjyRzGAkl3jLsn&#10;3BRAzd773ve6Vupv/uZvXAtFqSzP6aef7uYAAJ5O7vYqeQZk6eqxY45ReWAA6NsmC5UGQXNUUuZm&#10;CyXL66TLsMsk3tWj/WIL9XAvexLgeYsjLE6xeE0LWqTnVmBASLoDABqxzTbbuFbq/vvvdy0UoYS7&#10;6uEDAIDqlHBfuHBhMt4MAGAofd6iqbr5l1n0U65GdVVXWZyRzJXzIwuVk7klmcPYIemOcbfRTQEM&#10;mJLMOiD2Hn/88eQS8HBZJ7qfj3755ynzWE/brvUUET5fp79NA68p4R6WlfnZz3625XH9bGuZx3h1&#10;vDYAUKdO+9pwX5eN8DHaX2dv17IsLc/y9y+6v+/GryvveTrJ3tf/Ld3o9m7fo7ot7+/36+71t+o+&#10;vZ6jE/9YRVF59/XfVXl/h6fblXBXuTtv48aNW55f0e/vjTo+BwCiQk/3ZqmEi6Ip6rX+ZTft5XAL&#10;lZPZN5kr5xKL/SwGmXOipzswAu6xeCFtRkcjT08xffr035500kmbAUy2bNmyzfZfZEt0c9ZZZ026&#10;rx6btWHDhmT57Nmzk/usXr1686ZNmyY9dsaMGcnyLD126dKlyWMXLFiwZR0KLdft3axYsSJ5jNbv&#10;H6+2lmverytvu0XbqfvOnTu36/1E9/V/p+6v9eu59LhFixZN2tbly5cnt4fboPCP89HNoF8bACjK&#10;70+K7lO0D8sT7pvC8PsuL/vdpNAyWb9+fdL2+2dP2+WX+dDz6f79KLNv1nPotnCbdL/w79V69D3j&#10;6Xb/naPb875Db7311uT7R7drXZ6Wh9vlbw/X77+ns6+Jfx27qes1EC0PXweF1pd9X/T3636KcJv9&#10;Nvjo9H76bdZjst/hWoe+t7vxz6fIey+Aovbff//N8+bNe9E+SxgMJWL3TJtowJ0Wk/aZDUW3xL4S&#10;8ipFk/e4ovFriyZPHvRDA9IqUI5OuryaNoHBIekOjAkdxNt/kS3RTXggrQgPZnXQ6Q/2w9ByHdD6&#10;RLaP7IG8Eig64FVyIKR5fyCsad4BtJIFOmDWfbIHypr3j/XPnU0C+YPv8D559/O0DXot9DeFyQRt&#10;h3+NOm1ruP6iB+qDfG0AoF9+f1J0n6J9aSfah2W/P7L7QvHfZX6/rP1m9nEK8clW7Ruz9+m0L83T&#10;77650zZpe3W/vL+z23er6PXR3579ftbfJt3+Vs2Lf421Dbpfdl3dEu91vQb+NrV1u7bDP16htrYz&#10;j+7r71fk86Zt8evWc3rZz1q3dfn7KIp+lwN5SLoPHEn35sy0UHJz0j6zodDAqnlUT36tRd5jiobK&#10;0ehvGRYk3ash6Y6hQNIdGBM+UeGjEx1Ah/fzB/Sebte6sskBHcDqoF98clv3CZMaft2dDlz9gbgi&#10;78DbP2ennmk+uewjeyCtbVFSQdHtfuKTI50SAOFzKXGRFa6/yIH6oF8bAOhXP/sU7X91v260XwsT&#10;wf47JeSTxX4fqOdV5CWQ9fhwX6n9q0/CKjrt30Nl9s3a32qbsklnzfvkr9an/bbfRi3XY7LfreHz&#10;6r66T/g36PXwy8O/Jdwuheb1/NnviOz9whPMXpnXQNuT9xrovtrm8Hl0//D90+Py9Jt09+vUNmT5&#10;z6NC29yJv4+i098PFEHSfeBIujfnaItJ+8sGQz3RszQyu/5v5d2/SCgxq9xSkdI1bSLpXg1JdwyF&#10;mJPux7jpJCTdgXw6QLX/IlsiT9grTOEPnjsJ15dNzmdpPVpf3sFvKFxneFDtk8Y6iO4m3P5uB+Vh&#10;IiDvfv7gvtM6dPDtH6/IHox3uy1r2F4bACjC708USvxqX5cX2kf5/U8vun+4Xs17fl8Xnsz1so/T&#10;9uQJk62KbvvCqvvm7DYV2e/qOcPHhH+/lz1xnHcfCb/n9HfkvW4SJryVYA9VfQ18wt5Hp/dFj/H3&#10;6fR7op+ke/jad1qfv13R6TUsch+gCJLuA6cEnHpDo34arHTS/rLh2NZCtrK42iLvPkXjVxYHWgwj&#10;nSTiRFF5lZPuDKSKcacRqQGUdOmllyaDfvpBxc4+++yJPffcc8sAoHaQOvHoo49ObL/99sl8Lx//&#10;+MddK99NN92UrNsOOCYNZpaN0Pe///1kqgHSzjzzzKT9kY98JJl28s53vtO1uuv2d2k77rjjjqSt&#10;1yHPvvvuOzF3bj+D6Hc2bK8NAPTru9/97sQFF1yQGyeccMKkwaW70b512bJlbm5i4phjjtkyYKjW&#10;s3z58ok99tjD3drZVVdd5VqT6bFLly51cxMTl1yisdLyVdk35znuuONcq7Mi37nbbLONa6XfUXrN&#10;8nzgAx9wrYmJM844o+PrNmfO63mohx56yLVSVV+DP/iDP3CtVKf35d3vfrdrTUz8+Mc/di0AqM0O&#10;FlunTdTs9920LUq6725xr8UJWlDS7RZ7WdyVzA0f/Z3+BAMGgKQ7AKA0HbT/4he/2JIUuf/++ycW&#10;LVqUJDvWr18/cfvttxdOuEv2wDrr5ptvTqbdEjMKJRB8vOMd70gec+edd25J2IQH5k35+te/7lpp&#10;gqaTG2+8MdnOs846q2PSo4iYXhsAyKOTfvreyItNmzZNSnT3ctppp205qblhw4aJc845Z+LP/uzP&#10;knUsWbIkWV5FuA7tP5XQz1Nl35ynn+/UunU7GdBN3a9BEf47rQp9J+u7WdsTnsTxdCIHAFCL37hp&#10;W/5vCyXcy/YCf81CPZYOtnhaCwCgKTGXl7nWTSehvAyQL7x0W1GHcH29Lrv29+t1SXiesMZtr+ex&#10;A+xCz9XtfuGl9mX5xytie20AoAi/Pym6T1GZkqL8uBp+/SpvolInnWj/F25PL+F9O+07/e1l95f9&#10;bpMXPiZv27Q9/nbt1zsper9u3w2dlhdV9DUocr86vsP0PCpxE362FHmvsxS5D1AE5WUG7niL8j1k&#10;0I1e20n7yyGOX1rE8jnQOAQKlEN5GQDA+Hnhhf7P86mHXZvUs3IQYnhtAKCsfkpc7bLLLpNKkdS9&#10;X16wIL90WJ4y++ZRE/troHJ6KqOjckXvec97kvJ5AIC+qETPYRYq6aKBRzXVIKo7WcTgFguVk5lc&#10;Ew3ogKQ7ACA6KmPTrzouNS/r8ccfd63mxfbaAEA/jjjiCNcqZubMma6V7utOOukkN9euMvvmURPr&#10;a6B680q2n3jiiROf+MQnJh577LGJo446aqClfgAgMvMtVGtMvcS/baHBS891069aKAE/zFRO5hQL&#10;/QjZpAVAESTdMe5UGgdAZDRAadFaqsNQc7XogG51bGtsrw0A9KOfeuzax73//e9P6rjPnj07WaZx&#10;NL74xS8m7Taxb47zNdCA8fvtt9/Es88+O7Fq1apaxgMAEK1HLKjf3R/1bFdSfZWFypxsZRGbjRb7&#10;WFyRzMVF267AgJB0BwBE6ZprrnGt7jR4nviEi/zwhz90reaEZQeuu+461+qurh6Yw/7aAEBddCVR&#10;p6uJPvShDyX7N5WYCffDZ555ZseBT8t629ve5lqd9btvHkUxvQYrV66cOP3005P2GWec0XVQdADA&#10;FBrN/AELlY+J1U0WKiezLpkD+kTSHQAQjUWLFrnWRHIg3CtpokvCvblz9bsv9aUvfcm1mvOOd7zD&#10;tdLefTp470bbut1227m5/sX02gBAXVTy48UXp44rePbZZydXGalnu+y7774Ty5YtS9oqM3P88Rqz&#10;rRrt20UnWTuVGqmybx4Vsb4G556rygepd7/73a4FAChAddtXW7xe4y0ur1gstfiAxfNaAJRB0h0A&#10;EI3DD588+PoBBxzQ8eBcl6ZrsLMPfvCDyXz4WA2m13R5geOOO861UkcffXTHRIO29ZRTTpk47DD9&#10;Pn1dmAzvJabXBgDqoH2c6mtneyDrJOdFF1008a1vfSsZTNU77bTTtuxX161blyTmywpPpH784x93&#10;ramq7JtHxTC9BuEJ8V70GQEA9G13ixUWMZaSkccsVE5meTIHVEDSHeNufzcFEAENXBaWbVFvRdVa&#10;VU/HG264ITmIVyJEiZRdd901GfhMvRtFjw2T2CeccELymCwt870XRT2/lQRQ9EOJHtUR9rSte+65&#10;Z7Kt2sZwW/fee+/kPoccckgy9cKekz/72c9cK01KZMspxPTaAEBV2u8oORv2ohad3NRJTvVq9/u4&#10;0Fe+8hXXmkgS82HyPKvbbX/1V3+VTLXfze67Q1X2zaNimF6DbbbZxrUmJn7yk5+4Vip7YjwsvXbl&#10;lVe61uu0vZ3wvQiMpN0sdkyb6ECJdg2UunUyF5/rLVROZn0yF79ZLgBETIORvpA2o3Otm04yffr0&#10;35500kmbAUw2d+7czfZfZEts2LDB3VJeuL7ly5e7pZ1t2rRpsx0IT3pcXsyYMWPK9q1fvz5ZHt5v&#10;6dKlm2+99dbNq1evTtpad/bv9JFdX3g/PTZL29ppXWFom7RtWVpneB9tp0Lr1PZmDdNrAwC9aL8R&#10;7keWLVvmbuku3LeG+85weTcLFizY8pzh/lf7Or9coX2e1pm1YsWK5HY9V97tWVX2zdltyvuuyNLz&#10;hY/R9madddZZW27XtnUSfg/pdeskfE07fR+WfQ30PRTep9P3TfZ+3d47H/rdodd40aJFUz5/4d+u&#10;0H10X61Df4tew/A7UbdrG/Ra+G0s8l4ARe2///6b582bN7WeFtqiumSjdVa0fudbTNrvRRL6f3WM&#10;xajRpWaTLzdDP/T//dW0CQwOSXdghOkAU5E9+FToYFMHkLq900FwHh2E6sBUB6jh+nSw7Q+A8w6W&#10;Pd0WHuBnQ9vVKTGh5eFBchg6iNbt4bq1TNsUbo+2Twfn4WMVWqbbQnpc9u8Mo9e2ZhPhim4H7YN+&#10;bQCgG31XaD+pfYf2IeF+Rvs7f6IvL3SbEp1+v6j9lafbwv2X9sfZfZ32Vdp/Zver/rtHt4XLtb/z&#10;t/lt8N+Fuq2ffV+/+2a9Ttqe7D5Z8/57N0vPoeV53616jNavyHsN9LrqsVqHX0/e91x4P+l0v07f&#10;h/2+Btn3VaF1aN3+d4cek3c/nyQPf59oG7L3U3Q6UZB3X712ej7Jvtb+u9K/ht3eC6BfJN0HjqR7&#10;dztY/JPFpP1eBPFTC5XEGUUk3aupnHSf5qZAFUq672nx+vWa8TjPxSRKui9ZsmRa3qWkwLhZuHCh&#10;a3Wny/x1CXkRuoRbg6l1YwfsU+r0ZumS9Ntuu23i/vvvT+ZV0uU973lPoe3QJe0/+MEPkjIt2267&#10;bVJj9sgjj0xKuuiScV3+rpqyeZe493pNbr/9dtd6XXZbVVf2T/7kT7qWJRBt36c//elkqr/v1FNP&#10;nVSjuJNBvTYA0I32L9ddd52bqyb83snbL2s/e+GFF7q53t892k9effXVbs6OxDdvnrQ/FK3z4IMP&#10;Lr3/K7pvLvI6Zb9rev19vp65f+48+u6Vot/RdXwfln0N/Puv76Vuf1P294lKv1xzzTUT3//+95Pv&#10;uI9+9KMd30/d96abbpq4+eabk/kjjjhiy/eh6PZzzjkn+XyEtxV5L8LPJlDE/PnzJ15++eWX1q5d&#10;+ya3CO1S8nKjxaiUHqnbyRaXp81oqG77JyxeSuZGz3w3vdtN0R/9OFhl8cZkrgSS7qhDzEl3XUI0&#10;5dc8SXcAAIDxomSwao17SroDwLAg6T5wSsA9baGBNjHVvRbvSptDT0n2v7CYOojVaFGeTjhRVE7l&#10;pDsDqQIAAAAAAAAoK5YBO5WA1mCpo55wxxAg6Y5xx0jOAAAAAACgG9Us3zptIseObjrMrrDYx2Jc&#10;rlbY1gUGhKQ7AAAAAAAAgFH0vMURFqdYvKIFQBtIugMAAAAAAAAoS4ntYbTOQuVkbknmgBaRdAcA&#10;AACAjMcff9y1AABAD8OYdP+0hcrJbEzmgJaRdAcAAAAwttasWTNxww03TJxyiq46f92iRYsmVq5c&#10;OfHggw+6JQAAoINhqpO+yeJgi09YvKYFwCCQdAcAAAAwti644IKJ6667bmL77befWLBgwZbQ/Oc+&#10;97mJb3zjG+6eAACgg++56aCtsVA5mduTOWCAprkpUMU9FntabJPMxeVai2PT5uumT5/+2yVLlky7&#10;8sor3RIAAAAAAAZj/vz5Ey+//PJLa9eufZNbhHYdb/GIhZK6mEo5oQfS5kCoR/slFp9ybUxMHO6m&#10;1LMvZ1+LVRZvTOZKoKc7AAAAAAAAgLLWWwyqxMzTFionc44FCXcMDZLuGHdPuCkAAAAAAEAe1Ql/&#10;KW2igwvdtE13WaicjKaYTIPbDuMAt2ODpDvGHaNYAwAAAACAbki693a9RVu93dWj/UwL9XBXT3dM&#10;RdJ9wEi6AwAAAAAAAKhCifCPpc1GPWlxgIVquFNOBkOLpDsAAAAAAACAqm63uDJtNkLrVzkZBrTF&#10;0JvmpkAV91hopOptkrm4nOdikje84Q2//Xf/7t9Ne8973uOWAAAAAAAwGF//+tcnpk+f/uqvf/3r&#10;L7lFof9pkbcc9TncQuVpNWAoutvK4qsWRyZz9VCP9k9YXJHMoYj5bnq3m6I/+1qssnhjMlcCSXfU&#10;Ieak+7UWx6bN182cOfP+X/3qVzp7CgAAAADAQP3mN7/plr/5B4sYj8djcrzFIxb0sO5uawudoJhn&#10;cYTFv7GoSic7PmCxLplDUXof5BY3RX8qJ92BOijp/kLajI6S7kBMzrDYLW0CUdCPPf+DD4iB9rHa&#10;1wKx2MHisrQJREOfWX12UZwSj5s7RKzH4zFR0l1JOOTb0eLLFi9a5H1Gy8bNFttaoH8ch1Wj/++v&#10;ps1yqOkOAAAAAAAAoAx1Vvi5hU5MqKd7HV6x0KCs6i3/vBYAsSHpjnH3hJsCsXjaQj9AgFjoRzI/&#10;lBET7WO1rwVioTq3T6VNIBr6zOqzi+J07KrXLC/43mreJouX0iYcJdhXWFxsoTrudXnMYh+LJgdk&#10;HQcchw0YSXeMO12iB8SEpDtiw489xIakO2KjhNuTaROIhj6z+uyiuP0tVFs4L/6tBZpF0n2y6RYq&#10;/XJUMlefmyw0vh4D1lbHcdiAkXQHAAAAAAAAUNTnLQ5Mm7VSbXhOyGEkkHTHuJvlpkAs9COkzkv3&#10;gKZp4CMGP0JMtI/VvhaIhXobzkybQDT0mdVnF4iFBv6tq1557BZanJA2a6fBK89Pm6iI47ABI+kO&#10;AAAAAAAAoBd1TlAv9yadYrFn2gTiRdIdAAAAAAAAQC+q4T4nbTbmDRZ3WqjXOxAtku4AAAAAAAAA&#10;evkLN22ayvmsslCpGUpRIUok3QEAAAAAAAB0c4jFu9NmK5Rs/6SFer1TTx/RIekOAAAAAAAAII+S&#10;3xdbfCuZa998i9ssSLwjKiTdMe52dlMgFjtaaPAaIBaMmo/YaB+rfS0QCyVDdkqbQDT0maVkBGKi&#10;cifjmPSdaaEyL2dYqNb6oKi+uxL/KI7jsAEj6Y5x94SbArF42uKVtAlE4XkXQCy0j9W+FojFaxZP&#10;pU0gGvrM6rMLxGKTxUtpc2wstHjAYlgGND3B4l1pEwVwHDZgJN0BAAAAAAAAiK5CudxCJV3Uw39Y&#10;aLs0sCoQBZLuGHcb3RSIBT3dERt6WCA29HRHbNRb+Mm0CURDn1l6uiMm49LTfZbFvRYnJ3PD50AL&#10;bSN64zhswEi6AwAAAAAAAOPtcAuVk5mbzA2vo9wUGGok3QEAAAAAAIDxpEHkP29xs0UMA2/+WzcF&#10;hhpJd4y7/d0UiMWeFoxAjpjo8k8uAUVMtI/VvhaIhZIle6dNIBr6zOqzC8RiN4sd0+ZImWOhcjIf&#10;TebiMNNN0R3HYQNG0h0AAAAAAAAYLyrTonIysXU2YIwzRIGkOwAAAAAAADAetrb4ssUK146NBrUF&#10;hh5JdwAAAAAAAGD07W6hcjLHJ3NxesFNgaFG0h3j7h43BWKx3uL5tAlEYaMLIBbax2pfC8RCl9nf&#10;lzaBaOgzS4kIxOQRi6fTZrSOsVDCXYn3Mn7jpoO2vZuiO47DBoykOwAAAAAAADCaVEJGpWSude0y&#10;lLw9Im0O3GtuCgw1ku4AAAAAAADA6NEgqRosVYOmlnWLxV4WdyZzg7eDmwJDjaQ7xt0sNwVisaPF&#10;VmkTiMK2LoBYaB+rfS0Qi+kWM9MmEA19ZvXZBWKhRG9sg46eYKFyMnOSuf6pBNQpFurhrvJ7mv/f&#10;FoPGvqMYjsMGjKQ7AAAAAAAAMBqUaP2mxdUWZTtsPWaxj8UVydzrVrrpIMVeWx9jgqQ7xt3ObgrE&#10;gp7uiA09LBAberojNurxt1PaBKKhzyy9VRGTWHq6z7VQOZkjk7lybrBQOZm8geW/56aDtMlN0R3H&#10;YQNG0h3j7gk3BWKhs/q6rA+IhS5FVQCx0D6WHlSIiQaUeyptAtHQZ5bBEBETJXpfSptD62QLlZMp&#10;W0ZXv4GWWiy26PS3fsdi0L/tyeMUw3HYgJF0BwAAAAAAAOKkXvjftrjcouwVJA9ZzLNYnsx1piTu&#10;V9LmwNzupsBQI+kOAAAAAAAAxGdfC5WTOSyZK+c6C9VvV+K9iM9YDKrX/yMWqjcPDD2S7hh31HRH&#10;bKjpjthQSxCxoaY7YkNNd8SImu6IzTDWdD/DYpXFzGSuf0qcH+uinyS6yvCdmTZb9zU3RW8chw0Y&#10;SXeMO2qBITbUdEdsqCWI2FDTHbGhpjtiRE13xGaYarqrc8CdFhdblD15pUFSNViqermXcaVF22Ve&#10;dEyh50UxHIcNGEn3/uiynass1lpsDkI7miUWu1iUocddaJFdr+b1fHreMvz26tKbcL3aXj1f2e0F&#10;AAAAAABAuw60UDkZTctS3XaVk6lapuUDFmvSZiv+mwVJZGDEbG9xg0WYuO4Up1kUpfUq+Z23nmwo&#10;UV40Sa776f5568mGnl/bUcU9Fi+kzegc46ZALBZaUPYAMdnTBRAL7WO1rwVioXIHR6ZNIBr6zA5b&#10;qQ6gG3VqnJM2B0I92s+zeNUiL7dTJJ6zOMqiTvp/rBI3ec9XZ6hTKmVW+8NxWDX6P6//b2iQEtLZ&#10;Hui9Qr3LiyiaGPfxrEWvxLu2V/fLe3yn0N9XBUl3oD0k3REbfuwhNiTdERuS7ogRSXfEZpBJd9Vs&#10;X22Rl88pGsr7zLJogk4InGyhpH7ec1eNX1s0te2jjOOwaion3Skv05sGaZibNgtbatGrx7tuX5A2&#10;C5th0Suhr+3V/fqhv6+fHvqjhB03YqNkEGf4ERMG8EFsGEgVsVGyo+wgesCg6DPLQKqIyaAGUlVH&#10;AJWTUQKwrCssVE5mYzJXP43PoOd4m8UpFv/Toi7a5oPdFP3hOGzASLp3d4hFNjF+tcV+FtNcaMd7&#10;qMU6i9Ayi0690tUbXaNMhzZYLLbQ+rqtV9uzR9qcQjvh7PbeYaH1+O2dbaHn0RnIUHZ7xsXObgrE&#10;gqQ7YsOPPcSGpDtio8TlTmkTiIY+syTdEZO2k+76/6GBUm+z0HOXocFfj7BQIryNgYs1EL2S78pZ&#10;vclipUUV37GYZ5HNi6EYjsMGjKR7d//RTT1dlnGiRThQxDMW2pHo7KMS3KGD3DRLl9KFvdG1A9nb&#10;QnXjtT7x69UORon+kAZtzfNRN/X0OG1XuKN73ELPs6tFuOPS9tRd2wsAAAAAAADF6Yp8lZOp0jlS&#10;eau9LG5J5tr3koU6gH7YQsn/ftxtcYDF+yz6fSwwNEi6d7fITUUJ7AfTZi4lyZWQD3Xqka4zjSE9&#10;j0+259F61RPe65QcD7dX989uT0jPF95fDndTAAAAAAAAtEt5GZWTeVcyV84lFkpaP5nMDdb1Fio7&#10;8wmLR7Sgg4cstN0qg6NtV+IdACYJB3vQQKl5wvuo13kR6t0ePi6b0FdpmfD2Tr3hs/T8/jEagLWM&#10;mAdS1ejfQEw0+C9jESAm810AsdA+loHWERNdOq4B7ICY6DNL2QPERMnwJgelVDmZyy3CvE6/oQFH&#10;h30weP3O0gkFf4yg+SLlczQOhPYbl1lc60Jt5XT03rA/mYrjsGoqD6SK+oU7vAu1IKNsclxJ9vBx&#10;2YFPNR/e3qmXfVY2mV9mcI6Yk+4cVCM2+hFFrWHEhFHzERvtY4f9gBUIqcawylcCMdFndhCDUgJl&#10;KVcyJ23WTutV7/YwN9Nv3GkxiseJu1uorr2Sn3l/tw/dfq+FEvOMgZbiOKyaykl3ysvUK5uw/hs3&#10;DensXOhnbtpLtrRNtqdrdr5bKZxQ9vmz2wcAAAAAAID6qXywEu5lk6MaIPVTFgdbaCDTUaHEuXr+&#10;67VRZ4heAy/rdvWg12N+bqEe8AzWjIEi6V6fXSz0n9vTIKV5IzW/xU29cFDWXsKBWvV8oXA+O6Br&#10;N9nnz24fAAAAAAAA6qOkssYOXGFR9qoP1WxXsl0JZiXfR4V67K+yUK/1MolzPf5ci7UWu2kBMAgk&#10;3atT73aVkVGSfa4WmOcssoOUYjhlrxAAhp1+QHC5HGKi+orUWERMtI8dxcuzMbqUkOBqVcRGn1l6&#10;oSImqjteV0kklUxRQviEZK4cjSG4l8Vdydzo0G+w1RZVBpL1dPWAXucyZZRHAcdhA0bSvRz1Kvd1&#10;o7QzOMtihoWol/muFo8nc1O93U2rWuCm3jvdtKo/ddNxsbObArEg6Y7Y8GMPsSHpjtgocblT2gSi&#10;oc8sSXfEpK6ku8aVU+1xJd7LUI/2My3Uw32TFowQvb43W9RZO1/rVE34cUy8cxw2YNPcFP3Rf1Yl&#10;27PUw/27FldadCobo7ORYcK8n/eg22N1AsBT4r+fAcCqPFY0kOp+Fv38La9YdEoc/ncLbdMTydzE&#10;xEY3lf3d1NNze77XuhLp/rHiE+taFq5L9/+QhX+vwts79YDvtC4Jty3c9nBd4XyY8A//DslbV1a4&#10;reG68v7OcLvzdFqXFH2Nw7/ZK/J+ZYXb2unvkPD2ftclsb5f2v98z+JXyVyx11jrC9cVzofPPSzv&#10;lxR5jbW+cF3hfLd1hdsWvi6hcFs7/R3Sz7qkyfcr3Da/rqxwWzv9HdJpXVoWbqfX7f36XTfVd1iZ&#10;dYXbFr4uoXBbO/0d0mldWubnw/vX+X512za/rqxwW8usS8vC7fS6vV/hthdZV7dt8+vKCre117pE&#10;9wnXFc6H96/r/fpDi/9g8ctkLhVum19Xlv9bwvtK3t8puk+4rnA+vD/v1+vCbe30d0h4u19XVj/r&#10;Et0nXFc4H96/7Pslec/dadv8uuT3LP7EQoPodVqXlP0/IcP6fkmV/xNF3q+scFs7/R0S3t7vuqTp&#10;9ysr3NZOf4eEt/dal3R6jXWVuBJhL1tofeG6wvki65J+X+Nuf2evdUmR11jrC9cVzve7rqxwWzv9&#10;HRLe3mtdUuQ11vrCdYXz3dYVblv4uoTCbe30d0g/65I63q/3WOgY7M1aEAi3za8rS+t6o8UfWVQZ&#10;2PJ5CyXs/z6Zi//90rJwOxdbvDeZq98/W/y/Fn9rEW53nnBbO/0dEt4erkvL/Hx4/zrfr27b5tfl&#10;S+s84qbhtvZal+g+fl0Szof3r+P/l9dt2/y6svz9w/tKdl1vtchuaz+Up+yU91ROtJ/y4ehCA10o&#10;eXCVC7X14odxg8X2FlnZ+/aj22PD5bpfP6o8VvQf6oW0WZgGtgifN4z5Fm1R7TMgJuoZ0enLBhhG&#10;2qe3uV8HqtI+VvtaIBbqxaa6t0BM9JmlByZicrhF2YS5HveoRV7+o2ioB/go/59R7/ZXLfL+9rri&#10;qxbjhOOwyZT/y/tcKK61yFKHR30mvW6fz9wrKSgvU44S6uoNfqILtXWpkQbB8FTT/WtpEwAAAAAA&#10;AGNGddvVO71syRSVkznF4ggL9XQfVf/VoumSU0dblC3rA/SNpHt9nrFQAv70ZC6lUjDqFR+qayep&#10;Ujah7HxZo7wTBwAAAAAAaJpqia+wUOfMsmNyPWaxj8UVydzo0uujhHgbVGIYaAVJ9/pdarEhbSZ0&#10;ti70Ezet6sdu6mXny6pr+3pRLSXVQsqLuy0AAAAAAABiozELfmqR7YTZD1VY2MtiXTI32lQ9oo5B&#10;aos40k0xflReJi8HqTjWoheNy5D3WEVuPXeS7s34kpuKdrYAAAAAAAAYbRqvQOVkyo7D9YrFUgsN&#10;KvqSFoyBmW7aBpX5abqMDZAg6d6OsKD+L9zUyy2234HK1XiPu6kXzof36yX7/NntAwAAAAAAQGca&#10;5FSDnV5uUTap+4iFysksT+bGh8ZIbFObSX6MMZLu7XvYTb2i/9l3cVNvo5t6D7qpl71/J9nnf9JN&#10;x0X2dQSG3dMW6v0AxEJjhTBeCGKifaz2tUAsNMjeuP2GR/z0mdVnF4jFJotOPc/VmVHlZA5P5sq5&#10;zmKexfpkDqiO47ABI+nemWpvbQ7iEIuispcRhYn2bHL8PW7ayzvd1Puhm3o/c1Mve/9Oss+fW4cI&#10;AAAAAAAAk5xhscqibO9pJfJVT1oxLuVksnRCo02cqEYrSLp3lu2R/nE37UU9zFV/y9Ogqs+kzS1u&#10;dFPRfYv0Sr/ATb1sclzzz6XNRPb+ebLbeoebjpOyddaAQdnRouzo98Ag6FJbBRAL7WO1rwVioTIG&#10;XCqP2OgzS11lxEQlUMLBPjV/m8XFFmU/y+rVrnIy6uU+zto82aAE/7hcZcNx2ICRdO9MPdKVMPdU&#10;J73XyNPbW4QJdQkHVfVucVNPj9FjO7nKYnbaTGSfw9Po1p7ur8d1kretqj82bnZ2UyAWJN0RG37s&#10;ITYk3REbJXt2SptANPSZJemOmIRJ9wMtVE5mYTJXjuq2K+H+UDI33tp8Dcbp9eY4bMBIunf3STf1&#10;VlgokZ0dfHQPiyUWj1rM1QJHPc+vSZuT3GkR9krXY/RYJfV9r3clxVXSZq1F2BtdrnTTrK+7qafH&#10;6fFaj0/qa/16nrxtvSltAgAAAAAAIPAGi/Ms1MO97Al69epebKF8DWN1pdZZtDWezvfcFMAQuN0i&#10;rO3eT3SrA3+aRd5jeoW2p5uy26vtKeseixfSZnSudVMgFqoZuFvaBKKgAaWqDCoFtE37WO1rgVio&#10;9+VlaROIhj6z+uwCsfivFurUmJdPKRp6/BwLTPVVi7zXrO4IO5+OOo7DqlGH61fTJpqiHuJldqxF&#10;StH0u95nLXyP9U7U6173y3t8p+iVyO8l5qT7MW4KxEKXMFL2ADHZ0wUQC+1jq1wuDrRN5Q6OTJtA&#10;NPSZDetjA8NMvwuet8jLpxSNyy0oqdSZXuO8163OeMBinHAcVk3lpDvlZXrTIKj6z39RMteb6sDv&#10;ZxHWV8/j19upPnuWBjnVGbnsoKxZqkV/gIUuzylCf9eH0iYAAAAAAACMkuQaKFXlZLbRghKUrD/C&#10;4hSLcRnAswx1BtXAsk36lJsCGEKqh36hRbaEi3qsq9Z7t3Iy3ah3utab7fn+mEWV9epxerzWE65X&#10;z6Pn0/PWgZ7uQHt0so6e7ogJPSwQG3q6Izb0dEeM6OmOYTfTYrVFmEvpN/T4WRYo5miLvNexjlAe&#10;bNxwHFYN5WUwFEi6A+0h6Y7Y8GMPsSHpjtiQdEeMSLpjmKkO9nMWecnboqEe8pST6d/NFnmvZ5X4&#10;tcU4nvzgOKwayssAFe3vpkAs9KW5bdoEoqAfuPTwQUy0j+UABTHZymLvtAlEQ59ZfXaBYaIkuWqv&#10;K/Fb9phrk8XBFmdaUE6mf8daPJk2a6H3YLHFxmRuvHAcNmAk3QEAAAAAADDOlJy81+LkZK6cuy32&#10;slBJYpSjGvgHWTybzFWjigxa113JHNAyku4AAAAAAAAYV0dZ/NRibjLXP/Wm1iCdSvDW2Ut7XOmK&#10;w7ID14ZUwmp+2gTaR9Id4+4JNwVi8bTFK2kTiIJ6qyiAWGgfq30tEAsle55Km0A09Jml9AYGTSWO&#10;rrZYYVF2jAH9ZlA5mfMs+ExXd5jFVy3ekMxVo3Wca6GSQeOI47ABI+kOAAAAAACAcbKbhcrJnJDM&#10;laMyMionQ/mSeuhKA50AqXsAWpUMuixtAu0h6Y5xN46DaSBu9HRHbOhhgdjQ0x2xUc9KyhkgNvrM&#10;0isYg3KMxVqLsgOn67OrgVLVw53fDPX5vEXZKw56OdXiwLQ5NjgOGzCS7hh3jOSM2OxoocsggVhs&#10;6wKIhfax2tcCsVCPwJlpE4iGPrN192YFelFC91oXZZO7OmF0gMUlyRzqcrTFu9JmY75sMU7H0hyH&#10;DRhJdwAAAAAAAIyy3S1UTka93MtaZaFyMmuSOdTpJDdtkjpdHp42geYNKumukaFvsFD9K8VVFodY&#10;AAAAAAAAAHVR3XaVk1HivQyVk/lLi/9isUkLUCvV12+6l7v3n9wUaFzbSfftLZRk18AIiywWuFhq&#10;cauFbtN9gLZQ0x2xoaY7YkMtQcSGmu6IDTXdESNquqMNKiGj/NPVFmXLiihnsI+FStK8pAWoXVsJ&#10;d9nXTccBx2EDViXp/qzF5g7xmEWWT7gryd6JbiPxjjZR0x2xoaY7YkMtQcSGmu6IDTXdESNquqNp&#10;GiT1AQtVWihLFRpUTmadxQ4WTQ3yOe7a/A7Te6j3chxwHDZgVZLuc900pLOH+1nMSeYm+4JF3mOy&#10;dB/dFwAAAAAAAOjHyRYqJ5OXmypCV72pIsNiC3oKN6/tE3CcPEErqiTdX3BTec5CyfYTLfIGlFC9&#10;dpWTybrDQmcfp1nMtlDSXnTfPdIm0Kid3RSIBT3dERt6WCA29HRHbJSs2CltAtHQZ5ae7qibfnPe&#10;bHG5RdnPlyo3qJzM8mTudfR0b07bpabGpUwQx2EDViXpvrebKuF+gEW30Zs/56YhJdwXWjyYzE1M&#10;PG6hpP2NydzExBI3BQAAAAAAADpRXXCVkzk8mSvnOguVk1mfzKEtbY5LogQ/g+GiFVWS7oe56SUW&#10;PnGeR73c1Ys9pET9h9LmFBe76Tw3BQAAAAAAAPKcYbHaouyYber5fKwLBkttX5uved4YlEAjqiTd&#10;fVJcPda7+bibhpSofyZtTuET+EXqvwNV3eOmQCzU64K6gojJRhdALLSPpYcbYqLaw/elTSAa+szq&#10;swtUoZIvt1mo82bZcjIPWaicjHq5d/OIxdNpEzW7y03b8CM3HQcchw1YHQOpduvlvq/FgrS5xQaL&#10;S9MmAAAAAAAA0Bflm1RORmWLy1LddiXclXjH4KjDw7q02bjvuSnQuCpJ9yI+6aahvGWhXdwUAAAA&#10;AAAA8NSj/TyLVRYztaAElTNZbLHUtTF4t7tpk1TPvc1e9RhzVZLuqssunZLknXq535A2O3qnm/Yq&#10;WwMAAAAAAIDxsKOFysmca1G2nIxKyGmw1F65KbTrGgslxZt0vQUlgtCaKkn377rpkW4a2t7i8rQ5&#10;Sa9e7nKMmz7upkCT9ndTIBZ7WmybNoEoaECrsoNaAYOgfaz2tUAstrLYO20C0dBnVp9doKgDLVRO&#10;RtOyrrBQOZkyg2nuZqGkP5qh2uM3pc1GKKF/YdocGxyHDViVpPuVbrrM4pC0mVDP9y9YZAdCLdLL&#10;fYmF7x3/AzcFAAAAAADA+FGPdg2UeqdF2aS3aoYfYXGKBQP4Dq9PWTT1/uiES5mTLUBpVZLuayx8&#10;CZhbLdZaqAaTkuuLLLJ8D/ZOlLjXIBbej90UAAAAAAAA40U121W7/YxkrhwN0KlyMrckcxhmj1jo&#10;xEjdVMf9zLQJtKfqQKofsvAjDKtne7aGu3e6hZL0eVSKRpd4KHEforwM2vCEmwKxUA06emcgJupZ&#10;pABioX0s9T4RE10y/1TaBKKhz2zT9ZsRt8MsVE5G4wWWdYmFysmodElVmywYdLV56oxbZ7191fDX&#10;oLnjuL/hOGxEnGbxrMXmTOjSjaMsOtF/pOxjfLQxcjHqcY/FC2kzOr2uwACGzUILagkiJqqNTX1s&#10;xET7WO1rgVhsbZE3zhYwzPSZ1WcXyFI5GY0RmJcnKhq/tqj7u1zJ/zlpEw3TZ+CbFnnvbT9xs8U4&#10;72c4DqtG/+dfTZvlVO3p7l1qsZ3FfpnQDqnbGSrVhc8+xscFFgAAAAAAABh9GvTxXouTk7lyVGVB&#10;5WToyBkv9UpX73TlBcv0UNcVix+zUB1/rk4AELWYe7qf56ZALHR1BiOQIybzXQCx0D6WK+EQk20t&#10;qiSogEHQZ1afXcDT1Q/PWeT1WC4S6pGq43v1km7C4Rb0Gm7f7ha3Wej9zXvffeh2f8JmKwtwHFbV&#10;0PR0BwAAAAAAAPqhBOnVFionUvZEjHo2H2yhpDtjBYyWhyz03r7VQoOsqmKGrmK4yUL13z9loR7t&#10;/8pC9fuvsGAMNAwFku4AAAAAAABom0oSq3fyCclcOXdZqJyMphhdT1oooa6yMUrCf8BiqYVOtNxi&#10;wYChGDok3QEAAAAAANCmoywesChbskU92s+0UAJWPd0BYKg0lXTf3kK1bxR5drHYI20CAAAAAABg&#10;DGxtca3FCtcuQ72eD7C4xIJyMgCGUp1JdyXaT7N4zGKTxWoXeY6zWG+h+15loSQ8AAAAAAAARpMG&#10;xVQ5mSoDlquet8rJrEnmAGBI1ZV012VBj1oss5itBT2cbbGDxZcs9NgNFhdaKHEPtGlnNwVisaMF&#10;o7EjJhoQq+ygWMAgaB+rfS0Qi+kWO6VNIBr6zOqzi/FxvIUS7kq8l6Ee7RpIU+Vk1NGzbcphle2Z&#10;DwwCx2EDVkfSXT3VdVnQjGSuuGcsLrXY1WKdxVkWOmNJ4h0AAAAAACB+SlQrZ/Rl1y5jo8U+FhpI&#10;EwCiUDXprl7qGi24CiXfF1o8ZzHXgsQ72vSEmwKx0CBBr6RNIArPuwBioX0sA7IhJur9+VTaBKKh&#10;zyy1uEefBknVYKnKHZV1i4XKyaiz5iCpd/1LaROIAsdhA1Yl6a7EuHq510GJ96vTZpJ4/0LaBBqn&#10;M+ZATEi6Izb82ENsSLojNkpcalBBICb6zJJ0H20ftVA5mTnJXP/0faxOnkdYDMNvSZLuiA3HYQNW&#10;Jel+pEVYUkZ12Rdb7GehWlf9us1NZZHFHmkTAAAAAAAAEVAN6ZstPm9RdiyqxyxUTmZ5MgcAEaqS&#10;dNfZRk+91HX28gYLjSCtnuv9yo48/eduCgAAAAAAgOGmygUqJ3N4MleO8koqJ7M+mQOASFVJur/T&#10;TVVX68S0Wav3uinQpFluCsRiR4uyPUaAQWDUfMRG+1jta4FYTLeYmTaBaOgzq88uRsfJFionU/YY&#10;W6VbjrVQBYVhLOOiig5lB4IFBoHjsAGrknT3pWXOddOqsoOn6gwp0LSd3RSIBUl3xIYfe4gNSXfE&#10;RonLndImEA19Zkm6jwYlo1Uu+HKLsu/pQxYqJ3NdMjecSLojNhyHDViVpLu30k2r2ttNAQAAAAAA&#10;UA+dTFZP9DstfmrxcxerLZQwP89iX4t+k+Z6jMrJLEzmylGiXQl3Jd4BYGRUSbpr4NQ6HeamAAAA&#10;AAAAqEa9s79s8UsL9UQ/0GJ3C5WAUShproS5KhgoAf+che7X64ovJefPsFhlUba8lUrIqJSMSsoM&#10;YzkZAKikStJdtdxlDzetQjv6pWlzizvcFGjSE24KxOJpi1fSJhCF510AsdA+VvtaIBavWTyVNoFo&#10;6DOrzy6ao8FMH7U43qJoD3aVT1GPePWCv8zNZykhr97xF1uULSejQVI1WKoGTY3FJgtODiAmHIcN&#10;WJWk+y1uusBNy1It92+lzUnud1OgSRvdFIgFSXfEhh97iA1Jd8RGicsn0yYQDX1mSbo355MWN1uU&#10;rees8U1OtVhrEY63p57yKiejaVnLLVRO5rFkLh4k3REbjsMGrErSXbXAdOnRMouyvd31uPss/KCs&#10;oWvcFAAAAAAAAL0p4X5+2qxsNwuVkNnfQutUD/eyg40r+XeEhaoc0IkIwMirknR/xuLMtJnshFUi&#10;pij1bj/NQo+brQUZF1k8njaBRqmOHRAT/chVzxMgFoyaj9hoH1s2oQAMgso7lK2pDAyKPrNlS5Og&#10;M5WUqSvh7qnEzPcslMwv+56pPLHKyfiKCTFSffy8cjvAsOI4bMCqJN3lixZXW6inugbdUD2uQyx2&#10;sQgpya6k/FEWV1morph6yOf1cNfO+LNpEwAAAAAAAD0ouaZBU5vwBjct4woLlZOhtCuAsVI16S7n&#10;WPhBTxdZ3GqxIZlLbbZQ7Ssl5VdY6FKivGS7KOGukbPVix5ow85uCsSCnu6IDT0sEBt6uiM26nm6&#10;U9oEoqHPLD3d66WBTdUbe1goD3SwxSkWo1C/n57uiA3HYQNWR9JdCXIlyk9P5sq70YKEO9r2hJsC&#10;sWAgVcSGAXwQGwZSRWyUzHoqbQLR0GeWgVTro8TaMWlzKKyxUDmZ25O50cBAqogNx2EDVkfS3bvU&#10;QvXZVW5GA6wWpV7y+1mo9AwJdwAAAAAAgOKOtBiGq2F1IuUSiwMsntQCABhXdSbdRYOfnmixnYUS&#10;6er9riS8EuthaPliCyXp1btdZ0EBAAAAAADQn//gpoOkq8RUTuZMC65iADD26k66h5RIV+93JeGV&#10;WA9DyzXoqpL0wCBR0x2xoaY7YkMtQcSGmu6IDTXdESNqutdrppsOyl0WKiej6aiipjtiw3HYgDWZ&#10;dAdiQE13xIaa7ogNtQQRG2q6IzbUdEeMqOler0El3fUenmOhHu6j/t1JTXfEhuOwASPpDgAAAAAA&#10;EK9BJLxVs1212y+w4AQKAGRUTbqf5qZArDa6KRALerojNvSwQGzo6Y7YKNnFgIWIjT6zJGrr03YP&#10;7NstVE5mnMbno6c7YsNx2IBVTbovs9glbQIAAAAAAKBlbZ54e8BC5WSUhAYAdFBHeZlT3RQAAAAA&#10;AADtut9N2/CXbgoA6KKOpPtSi6sstk/mgLjs76ZALPa0YARyxGSWCyAW2sdqXwvEYiuLvdMmEA19&#10;ZvXZRT3uctM2tPlcw2Q3ix3TJhAFjsMGrK6BVJV416VFSr7voQUAAAAAAABo3CMWbYxXpufQcwEA&#10;eqgj6b7O4nSLGy2UfF9vsdbiKAt6vwMAAAAAADTrv7lpk9p4DgAYCXUk3RdZXGqhJPtsi4vcdIXF&#10;oxbq/c5gqwAAAAAAAM24zuKFtNmIv7dYnjYBAL3UkXR/3E1F7bMtdrVYbLHBQr3fNb3dQol5YJjc&#10;46ZALHQ10fNpE4iCLkNu43JnoC7ax2pfC8TiFYv70iYQDX1m9dlFffT91eRrqt9z4/yeqazO02kT&#10;iALHYQNWNem+n5tmPWNxg8U8C93naosFFur9/qzFhRb0fgcAAAAAAKhmB4sfWfzrZK4ZGvz2sLQJ&#10;AOilatJ9jZt2o/ucaKGSM6r9rqT7WRbq/a7E/CEWAAAAAAAA6M++Fg9YKCnetMvdFADQQx3lZYpS&#10;6RnVfp9jodIzd1ioHvytFo9ZnGbBwKto2yw3BWKxo8VWaROIwrYugFhoH6t9LRCL6RYz0yYQDX1m&#10;9dlFNWdYrLJoax+gfI6S/ONIVxNsnTaBKHAcNmBtJt1D6uG+0EKlZ9TjXb3gl1lsstDAq+O6EwcA&#10;AAAAAOhGJ4dvs7jYou2TF+o8CQDoYVBJd9VzV133b1ko4R7SwKurLdT7HWjazm4KxIKe7ogNPSwQ&#10;G3q6IzZKuO2UNoFo6DNLT/dyDrRQORl1ZByE3d103NDTHbHhOGzA2k66qwe7erKrd7vqus+wyPOc&#10;xY1pE2jUE24KxEIj5r+SNoEoPO8CiIX2sdrXArF4zeKptAlEQ59ZfXZRnE5SnGehHu6DPDk8riVa&#10;VZnhpbQJRIHjsAGrmnQvWgbmKIu1FurBrp7snSgZr3rvu1qcrQUAAAAAAABjTDXb77Q414IrBAAg&#10;AlWT7kqid6JBUTU4qsrErLCYa9HJ1Raq765BOVTv/RkLAAAAAACAcaYyMionMz+ZGzyuBgOAAuoo&#10;L6P67CHNq4SMLr3R4KjZmu2eerWfbqHbT7RYYwEAAAAAADDu1KNdA6WqnIzqiQ8Lku4AUEAdSXfV&#10;Xlf5mCUWt1somd6thMwdFioho17tl1o8bgEAAAAAAIC0bvoqizOSueHyiJsCALqoI+musjEqH7Pc&#10;YoEW5NDAqCoho17tujRKJWQAAAAAAADwusMtVE6m6Bh6bfuemwIAuqgj6d5NODCqSsjQqx3DZqOb&#10;ArHQ5ZyvpE0gCoyaj9hoH8ul84jJaxZPpk0gGvrM6rOL16mczOUWN1tsqwVD6tduOm5UQvmltAlE&#10;geOwAWsq6a6SMwyMCgAAAAAAhsVMC5VsUemWn1tstlASWe3VFrpC/0iLtpPeyp3ca3FyMjfc9PoA&#10;AHqoM+muEjJ+YFTVeGdgVMRAtfKAmOxosVXaBKKgg9Zh7q0FZGkfq30tEAv1jlUiEYiJPrP67LZF&#10;v0WUUP+lhQYnnW/hjwU1SKnaKudygsU3LZSIV49zldNtmvInKidT9rl0xcD/SputaOM1GUb6nGyd&#10;NoEocBw2YHUl3fXlpRIyDIyK2OzspkAsSLojNvzYQ2xIuiM2SlzulDaBaOgz21bSXePKPWqhhHpR&#10;2jbVVl9rcadFE5219H2jXIrGyCubzFWZnoMsXk7m2qFe+eOIpDtiw3HYgNWRdL/DQvXaKSEDAAAA&#10;AACGxUctvm2hhGlZB1r81OKYZK4eu1uonEw/JwKybrfYy+JuizaTwW1eoQAA0aoj6f45NwUAAAAA&#10;ABgGSrh/3qKOJLGS2tda1FFzXcl7Jdz3TOb6p3IyZ1ocbKHBPaXNwZT9cwIAuqgj6X6fmwIxesJN&#10;gVg8bfFK2gSiwKj5iI32sdrXArFQAu6ptAlEQ59ZfXabcpjF5WmzVlqnkvll+MS9omzP9I0WB1hc&#10;ksy9rs3fWuOadNff/VLaBKLAcdiAVU26T7OgrAxiph8tQExIuiM2/NhDbEi6IzZKXLbZyxWogz6z&#10;TSXdfa30psqgKPHeby913V+926uUqLnFQuVk1iRzk7W5D3jMTccNSXfEhuOwAatrINU67OECAAAA&#10;AACgjLMtZqbNRiiZr6R+UarbroS76riXoZMTp1gcYdEpgXaPm7ahzecCgGgNU9Jd1lsclTYBAAAA&#10;AAAKU0K8yuCkRb3LYn7a7EglZFZYKEGv3vdlqFf5PhZXJHOd3eWmbWjzuQAgWsOUdH/QQl+O+lIi&#10;8Y62zHJTIBY7WpT90Q4MwrYugFhoH6t9LRALJRmb7NULNEGf2SbKvyy02CFtNu5DbppnrsUDFlVy&#10;GzdYqJzMumSuO/WA/1HabJQS7uNarkKfq7K1+IFB4DhswIatp/sX3fQqi13SJtCond0UiAVJd8SG&#10;H3uIDUl3xEaJy53SJhANfWabSLrv76Zt6NTT/WQLlZOZk8z1T2OLLLVYbNFPDfFlbtqkC910HJF0&#10;R2w4DhuwupPuqsm+b8k4xEJncmWGxalpEwAAAAAAoKc2r/pQUj08caDk1s0WGmi17AmFhyxUTmZ5&#10;MtcfDbSqkr1NudsFAKAlSrQrWb655njWAnHQQCovpM3onOemQCyOsaAsEmKiXmC9ap4Cw0T7WO1r&#10;gVgo0aeetUBM9JltogemSrrk5ReaCv+7XB0Jf26Rd5+ica1F1Z7UB1rkrbtqvGixp8U4O9xi3F8D&#10;xIXjsGq0X381bZZTtae7Eu6rLBYlc/VSb3cAAAAAAIAifsdN27LR4gwL5UXKdoxRCZljXfRTTiaP&#10;aq73GnS1DJW7abIXPQCMnKpJ9/9h0VRy/EY3BQAAAAAA6OWNbtqW2ywutihbTkaJ7HkW1yVz9TjT&#10;Yk3arOw1i1Msrk/mAACFVUm6axTu2WmzVhssrrY4KZkDAAAAAADo7Q1u2paFblqG6rarfvsjyVx9&#10;NBDrwRZVE+/PW7zPoome8wAw8qok3VXPylOi/ASL/SymBbHOQlT3KlyeDSXvn7M43UKDkZxo8YwF&#10;AAAAAABAEU+56TBTCZnFFirZogR5E/QcB1lcYqHe6v3QNinR/jaL27UAANC/Kkn3uW6qhPveFl+0&#10;yJ5J/YqbLnHTTh630CVQyyxUqB4AAAAAAKAfGsx0mKlj4l4WNyRzzVLyXHkWla9ReZhe9eJ/ZHGB&#10;xVstVFLmaQsAwAD4UawPSebybW+h+zzr2r3oLGrR+2J43GPxQtqMzjFuCsRCl7DumDaBKOhqNwUQ&#10;C+1jq5QLANq2tcWRaROIhj6z+uzW7TwLn6sYtrjcomzt9zro9T7M4qMWep0+aaHj4QMttrVAd+og&#10;qsoMQCw4DqtG/+dfTZvlVB1IVVa6aR6ViNGAqBpsVZc29aLBQ3TfLyRzAAAAAAAAxWhg0mGj2uhH&#10;WKj3eL+lXuqknu7fsbjSQkl39WpXDuYuC20jAKBGdSTde9EOXbRD7+VON11kQZkZtGGWmwKxUA/M&#10;rdImEAX1nKL3FGKifSxXFCEm6jk7M20C0dBntole30ogDzKxnaUSvConc0syh5jtYNHE1RlAUzgO&#10;G7AqSXfVcpdd3LQTfcnovhos9Sgt6CIcPFWXPAFN29lNgViQdEds+LGH2JB0R2yUuNwpbaJFet13&#10;t1A5Kl+i410WnAApRp/ZJpLu6s2tuunDQIOYHmCxMZlD7Ei6IzYchw1YlaS7/yI71U27Ua0wucqi&#10;W732sD78e90UAAAAAIBhoET75y1+ZfFTi9ssrrXQVdv3WvzShZapbnkTiWV0pzHHBmmTxcEWGsR0&#10;mHrdAwBaVCXpvspNl1ooma5yMD6yiXWNzP2cheq1a7DUvMT7HhYaUdvTfQEAAAAAGDT1FtRAmA9Y&#10;6Kps9XrtRL3d1fv9mxYPW5xswZWK7dnPTQdB5W1UTkZ5DwAASlHi/FmLvFG5FdlSMpr3t+lxF1r4&#10;JL3a2XVpHnFQT4IX0mZ09GMYiIkuYabsAWLCqPmIjfax2tcCsVC5A/WoRnN2s1DyPDxe7Tf0eJWf&#10;QUqf2SZKdcyxyHv9m45XLTQ4KVc2jC7lrvT5AmLBcVg1+j+vfXtpVXq6q/66LpfqRL3fQ+rt7kvS&#10;qBf7WRarXaid7dn+XTcFAAAAAGAQlChX2Rgl3qvQ43Xsy9hlzTrcTdv0tIXKySjpTjkZAECiStJd&#10;vmhxddos5HgLlZkp4ko3BQAAAACgbSoTc7NFXQPRqRe06sGr3Aya8W/dtC0qI/PHFiorAwDAFlWT&#10;7nKixQkW2WS6lmc9aKHRu3sl3hdbrEmbAAAAAAC0Sgnyb1s0UdZPteGPTpuomU6UtOnDFho4FQCA&#10;SepIuot6vG9noQFLFLMtVE4mj0+835HMTabyM4dadHosULf93RSIhWqy1dXbCmjDLBdALLSPpf4l&#10;YqIBOvdOm6iRysA0uS9Qj/dxHqdHn9kmBpdtu7wL5WTGh0pEMbYWYsJx2IDVlXT31Dtd8Xgy15kS&#10;7xqgSiO+h4n6eRYrLQAAAAAAGAQN8Hlu2myMTvCdnzZRozZ7nb9i8XzaBABgsrqT7v3SYKxFE/UA&#10;AAAAADTtKIs2rixUiRkl+FEfDWraljafCwAQmUEn3YFBe8JNgVjox7161QCxUA8weoEhJtrHkkhB&#10;TFTe4qm0iZp8yE2bpvIqh6fNsaPPbBOlWdo8vnvETTEedBXFS2kTiALHYQNG0r2c7S32DWIXizKy&#10;6yka/T6f7h8+HgAAAACQb46btmEPN0U9bnfTNuSNUwcAAPqkxPWFFo9ZbM4JLdft/STEddli3rp6&#10;xWkWvSihr/t12t61Fnr+Otxj8ULajM4xbgrEQuNhMIAPYqJB6BiUEjHRPlb7WiAWKk9yZNpETfKO&#10;n5qKmy3GkT6zTZXWedQi77WuOzSwJsaHOjC2eUIOqIrjsGr0f/7VtFlO3T3dtUFXWSih67+I8txg&#10;8ayF7ltX4rdJSyw2WJxloQFf82i5bl9nUfRv+mM3rdshFvqhscyi0/bOtVhhofdqnHtXMJIzYqNk&#10;kC5FBmKhmrht1MUF6qJ9LCc3EZPpFjPTJiKk928c6TPbxN+u3xy/TZuNWm9BeZnxsoMFYzAgJhyH&#10;DVhdSXclbXUZ12qLpRZK6HajpLQGjVGvcCV+1RtbieJhpN7ry9NmITMs9DcVSby/w03rpPfiVgtt&#10;RxF6r1ZZqGc8AAAAAIy7Nus2q0406qFj2wcs/q9krlmfclMAAHLVkXRXcllJ2wXJXHErLXTp7n4W&#10;21koUaye78NEPffVez2P6rf5yKPEe68e5OFrph7y4Tq7xS8sOvkfbprlH6se+1lK0J+fNgEAAABg&#10;rLWZCG9z4M9RdobFvRZtXMmsXu63pE0AAJqhpHJY0ywvigjXM0yJd/XeD/8WlWLJ65Hv66eH91Wo&#10;jE4n2deujgFOdQIkXKdC25Xtxa4rDLJ/m6Jsb3dqugPtoaY7YkMtQcSGmu6IDTXd66cruLPHSk3F&#10;uB6P1FXTXSU/brPIe22biBctdrfA+KGmO2LDcVg1lWu6V9VpkM4wilKy3T+myEChTVNiOvw7lHDv&#10;lZTWGxI+RtHpMdkEeR3CWvqKXiVuwtdcodr1ZcScdD/PTYFY6MCMsQgQk/kugFhoH8tJecRE9VpP&#10;TpuoiY4RwuOkJmNcf9fpM1u11rCOv39pkfe6NhWc4Bpfh1uQwERMOA6rpnLSvUp5GSV0s4N0Xm1x&#10;usWhyVx/vuOmogFAlfQepHe6qXe8xTNps6M1FnoNQm9z06xwEFWVfalKyf2wlr7W2a2nvZxj8Vza&#10;TBzhpgAAAAAwrnRVcBs0EOfGtIk+aADWT1qozG1bgwi/YnGsxU3JHAAAPVRJuussn6d65ErAn2hx&#10;qYXqtffrPjf1DnLTQfJ10BUPakEBX3fTXsJBVO930yr2dlPvOjftRicRwsS8asyXLTETq53dFIiF&#10;yh5slTaBKDBqPmKjfSxlvBATJSB3SpuoiY5vn06bjQo7no0bfWb12e2X9s8qJ6Mxyco8vownLTQW&#10;XZFjbIwulTKqoyQS0BaOwwasStLd96pWT2nVvXw8mSsv24t80L2ulYzW3+WjbuEgqj91U1HSW5cw&#10;KHoNxBrK1pX7sZv28gM39Tr1zAcAAACAcfCaha6+bpJ6Tn8mbaKgAy0ecNM26MTLKRa7WuhEDAAA&#10;hVVJuvvSMurd3qvsShlhUjomf+Cm3WST6UqQK8muRL9GytfAPQqNiv6shWqv9yq383Y3FZ0IKXoS&#10;5GE39f7ITQEAAABgXH3F4vm02YjlFm30ph8F6tF+sYV6uJe9Eknvpeqxf9hC5YN0YiWPSv5cafE+&#10;i7daXGGhEyQAALTGDyTSqRyJv70oJZ39Y/p97DAJBydVwjxPOIiq7qOBY/18p9D9ug2Mqh8O/r79&#10;1iAMn6fMILYxD6TKQGmIja68oewBYsKo+YiN9rFNXOUINEXlDhjcsRknWITHSnWFOj6Ne5kKfWaL&#10;vAaq2a4OaXmvY9FYa5EdsFalxHS1uAYZVC5Ct1PCEd3oczInbQJR4DisGv2fH9hAqn4Azrp6uR/s&#10;pjFTb/QwMd5pINO3uKnMsChy6aLut8KiW+K9Dtu4KQAAAACMM/VGvyVt1kZXNqsX9UvJHLrRCVCV&#10;k1Hio6xLLPaxyA5Yq97rD1ncbbHGQrfTox0AUJtpblqGelOrBIzKzOSVMtEZZSnyHEpWq0aaEsue&#10;5uelzWj418Tr9Npk7+dtsHgsbSY6ldjRIC76YRDyr7do4Nd+emhVeayop7sGhn13Mpfyl+vpUsA3&#10;pM0t/o+FyvD8g4Uf/Eb3+U3anPh7C7X9OsJL/7K9D8IfRn5dmoaP8cu1LLv8aAt/ciS83T8mq9O6&#10;JNw2f5um4brC+XB59gde3rqy/HKtJ/sc4WPC2/tdlxR9jf18uLzI+5Xll2s92ecIHxPe3u+6JNb3&#10;6z9YqPSU/p9IkddY0+xz+Plw+bC8X1LkNdY0+xx+vtu6dJu/3a8rK9zWcF1aHj6mn3VJk++XbvO3&#10;+3VlhdsarkvLw8d0WpeW+flwebf3y48VooPmMuvSbf72cJtD4baG69Ly8DGd1qVlfj5cXuf7peX+&#10;MaLb/O3h8pBfHt5Xiq5Ly/x8uLzb++XXEz5WOq1Ly/1jRLf528PlIb88vK/krctPs8v9fLi8rvfr&#10;X1uoV5B+33i6zd/u15Xll4f3FS0PH+Nv0zS73M+Hy3m/XueXa1l2ub9NwtvD5aF+1uWn2eV+Plxe&#10;9v0SLcsu97dJeHu4/PctVOP6ry06rUvK/p+QYX2/pMr/iSLvlzol6XjhXclcNf/b4kMWvj64fw5t&#10;U7hd0vT7leWXaz3Z5wgfE97ea13S6TXWiYfvWvyjhdaXXddFFkvTZinqHLjEQse30u3vkPD2cHko&#10;XF72/4Sf73ddWeG2Zp8jfEx4e691Saf3S/x6NM0+h5/vti7d5m/368oKtzVcl5aHj+lnXVLH+6WT&#10;NzoG+zstCOg2fz+/rqxwW/19RcvDx3Ral5b5+XB57O+Xlvn5cHmd/7+03D9GdJu/PVwe8svD+0rR&#10;dWmZnw+X1/l+abl/jOg2f7tf/sdu6seR9MvD+0reuvw0u9zPh8tjeb/0e0nHpso3hnlKzStPqTJk&#10;4XKV39YA2v8+mUtLjnWq8qHv9ez7Wynpri8wnflfbJHXo7ufpLsu9/IDs3pXW6hefCxUVib8UXC6&#10;xaVpcwqViglPMOgHxTUWeQl6ndX/pEWYgFdyPntZ06CT7trOsOahT6DrA5tNuv+zhT7sv5fMTfUF&#10;i3+yeCqZS0eL9/Z2U+8+NxVdeigaCd8/VjQvWhauS/f/gMUPk7nJt/t1ZXVal4TbFm57uK5w3q9L&#10;wr9D8taVFW5ruK68vzPc7jyd1iVFX+Pwb/aKvF9Z4bZ2+jskvL3fdUms79c7LXSJ7a+TuWKvsdYX&#10;riucD597WN4vKfIaa33husL5busKty18XULhtnb6O6SfdUmT71e4bX5dWeG2dvo7pNO6tCzcTq/b&#10;+/W7bqqeZGXWFW5b+LqEwm3t9HdIp3VpmZ8P71/n+9Vt2/y6ssJtLbMuLQu30+v2foXbXmRd3bbN&#10;rysr3NZe6xLdJ1xXOB/ev673619ZqINDeD+1w+3O4/+W8L6S93eK7hOuK5wP78/79bpwWzv9HRLe&#10;7teV1c+6RPcJ1xXOh/cv+35J3nN32ja/LtF+Vr8P9Ju807qk7P8JGdb3S6r8nyjyfsnvWHzEotc4&#10;W908YaFjvheTuVT4d4fbJU2/X1mdXuPstoW391qXdHqN1WnrTgsd94Xvz3YWH7TwY8iVoePqr1ro&#10;+LTTa9zt7wxf41B4/7L/J/x8v+vKCre1098h4e291iWd3i8Jtz1cVzjfbV3htoWvSyjc1k5/h/Sz&#10;Lqnj/dJ+VifOdHI+FG6bX1dWuK2d/g7ptC4tC7fTi/390rJwO706/3912za/rqxwW8usS8vC7fTq&#10;fL+6bZtfl88b+s694bb2WpfoPn5dEs6H94/l/dJJiE6dm5V010ngMH/5Wwvlbn3uReXVO1WMyesc&#10;XYl+cChZqwRyXl133RYmc/PocUrY+/uGUeUSsraFddwV3Wqq62/W7T6KlovRfcPnOMQiFN7W7fnz&#10;VHmslKnp/nOL8HnDUF29tlzrpkAszrDYLW0CUTjcBRAL7WO1rwVisYPFZWkTDVJPvvMtVN817xim&#10;UzxqoXGkOvXQG1f6zOqzG9LvBZWxzXsdi4Tem/MseK3RhOMtYspTARyHTabvh7zvDkVeblD/38Oa&#10;7t2+/3P3DVVquuvssXpoK+uvRG2nAVU70QbpcYuSucnU27rWMwQNyvZw1yUFumSwE13mpp7kPjrV&#10;fc9Sz/nQYW4KAAAAAGiWLhs/x2IviystVJu9E/W00yXpuqpWl7KrHV7yjsl0QkNXut9ssa0WlPC0&#10;hcaJU1KF1xoAMHBVku7yWQslmVUaRmfwVXKmW/LdDzSqZLvKI2RLyojObMdSViYv4a5Eel2Dy4Ye&#10;tFBZGS97aWN4WxV5JW6aoB+iGqwmL6bUQQIAAACAIaDBNz9m8YcWSsArsX6smx5g8W9caNlNFiSA&#10;u1P5g3stTkjmyrnLQu+FpgAA5FHJsbwcpKLbiXTvZQtfNz4bKk/TCCV/VWIm7FavekG+rQS7araH&#10;t3cKrWcPi2GnEwvZv0nz/fb275dey/A5Q+FtavcjXOdpWtCnMuVlhoV6QgAx0eXJs9ImEAWVDGuz&#10;bBhQlfax2tcCsVDP4JPTJhANfWb/s4Vq3IfHo/2ELvWnHBjaojIdGmgdiAXHYdVky8v0rWpPd1HP&#10;6F0t/KjgEg56oiL1eT3as9RTWz0D1KN7mOmkgJLa4d/kBx9tood7Gf0k/5s+UTDsdEYLiIkuneVq&#10;EMREPQrCgbaBYad9rPa1QCzUwyocOAwYdltbqFyqBpZVuwx95pU/uCSZA5qnnrAvpU0gChyHDVgd&#10;SXfxdcoXW/Rb5kTlZFSvXKPdDnvCXeVz1luECXfVnhtEwj37Ot/vplLkJIenGoMhXS4JAAAAAEDd&#10;drdQOZn/kMyV8x0LlZOJZRw4AMAYqivp7mlQUNVk0yU3SqSrB3heEl7LlaxWkl695C+1GJZe4p2o&#10;fvvytLmFtr/f+vPqKa9LFHz0I+yVrhI+oZ+6qVe0TM8fuan3lJuOC8p0IDY7WmiwKSAWKntQdlA0&#10;YBC0j9W+FojFdIuZaRMYairdpYS7Eu9l6KqOUyzeZ1Gk/i5Qpx0syl6ZAQwCx2GIghLuYe24KrXn&#10;L7QI11W0vItq54ePy9Ze1/Z0u72TsBa8/q4yqOkOtIea7ogNtQQRG2q6IzbUdMewU6JyhUV4vNpv&#10;/Nyinyu6gbpR0x2x4TismqGo6T7qlHBfmjYT6yz0ZV+2FE62R/pxbtrLqW7qhTX0RdsTXlWgAWV6&#10;JfT1AVLNfe+7bgoAAAAAQFVKUj5gcVQyV84tFiono2NxAACiQNK9u0Mssgl31W/X4LFl3emm3jKL&#10;XmVmVEs+3A4l3POS/je6qcywUC929ZDPo+f8VtrcQj9mAAAAAACo6gQLlZNRCdoyNLC1joOPsGAw&#10;QABAVIY16V60NEqT1Ev8c2lzi3MtNPCoEtZFI1uGRrXrL0qbW6y2UD18JdfDx+p1UO32bC151cvP&#10;o9HfQ+qRrxMFKmmjEwhap3oYqPe+nlOJeU+95LUNAAAAAACUpZJHN1toHLeyYxHpOHgfi+yxMAAA&#10;qEA12wZNyelsHbkyod7mWUror7XIu3+vUGK+m2z9+aKhpHxZ1HQH2kNNd8SGWoKIDTXdERtqumOY&#10;qOOX6q/nHXMWDdV/Z8BKDBtquiM2HIdVo47LI1fTvewApXVr8mBLvd1VpqbfmnTqIf/FtNnRORZl&#10;1rsybY6dnd0UiMWOFmV7DAGDwKj5iI32sdrXArGYbrFT2gQGSid/VE6mbAeRlyyOtVjs2sAw2cGC&#10;k0GICcdhAzaMSfdePbnbEg4w2gSfeM+Wmsmj0i+HWpydzHXXz3qfsyi6XgAAAAAAspSM/LbF5RY6&#10;CVTGQxYqJ3NdMgcAQOSmuWleCZRB0AArs9Pmlm0blLpek/steiW1VW7mIIv3WIQDn37fQj8+yvZC&#10;77RebdPfWNTVu13lZXSZ1TbJXFxUXoYSM4iJrsK522JjMgcMP39Joz63QAzUQ1OfWxI/iIV6sen3&#10;wRXJHNAuXX6vcjAzk7lyvmJxigW92zHMVF5Gx2Drkzlg+HEcVo2+31ZZvDGZq+BZi7xaaoMMxCPm&#10;mu7UbEVsdCULZQ8QE52Upf4lYqJ9rPa1QCxU7uDItAm06gwL1bvNO54vEkqyayw1IAZKwKmjKBAL&#10;jsOqqa2m+w1uCgAAAAAA0IlOTt5pcbFF2XIy6jH8bgtyEQCAkeST7p92UwAAAAAAgDwHWjzgpmVd&#10;aXGWxePJHAAAIyism64a5uHgoXe4aZveaTEjbQ68pjuKo6Y70B5quiM21BJEbKjpjthQ0x1tUI/2&#10;T1povLKyvduftzjW4haLky20n9UyIAbUdEdsOA6rpraa7qJaaqqr9piFBuAclKsstB2IR8w13a91&#10;UyAWqp25W9oEoqADFAUQC+1jta8FYrGDxWVpE2iEBkldbRHWY+831lropKanz6w+u0AsjrdQEg6I&#10;Bcdh1dRW011US22DxY0Wz2jBgFDqBgAAAACAwdPA0ionUyXZqKsw9rHgSk0AwNgIk+7yJYv3ps2B&#10;oa4bAAAAAACDoxIyGij1NouyPdI3WRxscYrFa1oAAMC4yCbdr7H4TNocqP3cFGiaSuMAMVENQWpf&#10;Iibq1UbPNsRE+1jqtSImr1jclzaBWqgMzL0WVUptrbHYy0Jjx+XRZ1afXSAWj1g8nTaBKHAcNmDZ&#10;pLvKyqjMzKDpCxoAAAAAALRH9X9VTmZuMtc/9Wi/xOIAiye1AACAcZRNugMAAAAAgPGicjKXW9xs&#10;sa0WlKBewConc6YF5WQAAGONpDvGXTiCPhCDHS22SptAFHTgXvbgHRgE7WO1rwVioWTpzLQJlDLH&#10;Yq3FyclcOXdZqJyMpkXoM6vPLhALjW2wddoEosBx2ICRdAcAAAAAYDwdZaFyMnsmc/1Tj/ZzLNTD&#10;nXrXAAA4JN0x7nZ2UyAW9HRHbOhhgdjQ0x2xUW/hndImUJj2dVdbrLAo23tXNdtVu/0Ci37Lyegz&#10;S093xISe7ogNx2EDRtId4+4JNwVioR5Er6RNIArPuwBioX0svTUREyU7n0qbQCG7W6iczAnJXDm3&#10;W6iczJpkrn/6zFL3HTHZZPFS2gSiwHHYgJF0BwAAAABgPBxjca+FEu9lKFH+CQuVk1ESEgAA5CDp&#10;DgAAAABAcSrNcrjFZRYqz7LK4qsWKtfySYsDLYatHKDKYlzromyJjI0W+1h8OpkDAAAddUq672ux&#10;fdoERho13REbarojNtQSRGyo6Y7YUNO9Pfo+u9jilxY3W5xqoYFI51scbaFyLedb3GnxnMW3LQ6z&#10;GDQNkqrBUtXLvaxbLFROZl0yVx013REbarojNhyHDVg26X6IxbMWqy0edfPAKKOmO2JDTXfEhlqC&#10;iA013REbarq3Q8n1hy3OsFDyrRedwFPCXYn3n1ocaTEIOhGgcjJzkrn+aZ/4MYsjLOr8PqemO2JD&#10;TXfEhuOwAQuT7urdfqvFjGQunV6fNgEAAAAAGEvqva4yMmWvglH99G9aqLRLW70O1SNX26ySN2Wv&#10;knzMQuVkrkzmAABAYT7prlIy16XNSdTrHRhlqksIxISe7ogNPSwQG3q6IzbqLfxk2kQDLrdQnfY6&#10;+EFMmy5hNddCvevVO7+sGyxUTmZ9Mlc/fWbp6Y6Y0NMdseE4bMB80l2Xus1Om5N83E0BAAAAABgn&#10;x1ucnDZrs5uFBl4tUqKmDG2vEvuzkrn+Kam41GKxawMAgBJ80l312UIbLDTYyspkDgAAAACA8aGk&#10;9efTZu2UeFfZlzqpbI0Gd1XP/LIDlD5koXIyy5M5AABQmk+6L3BT0Zf/3hYPJnPdqQ68AojV/m4K&#10;xEInRBmBHDFR0qJsbztgELSP1b4WiIXqdev4DfVS8rpsLfQidLW5Blqtg47JVU7m8GSuHJWbVcJd&#10;ifc26DPb5OsL1E0ny5ouDQXUieOwAQsHUpUbLU60eCaZ6221i7qd5qYAAAAAALRJJ96qJLCL0gCt&#10;VZ1hoXI1M5O5/qmEzIctjnVtAABQg2zS/Sw3HbRlbgoAAAAAQJs+5KZNU3J/97TZN9WEv83iYouy&#10;5WQ0SKoGS70+mQMAALXxSfc73PRxNwUAAAAAYBzVVfaliDLPdaCFysksTObKUd12lZN5LJkDAAC1&#10;8kl3Dbgiu7jpIG3vpkAb7nFTIBbqkfR82gSisNEFEAvtY7WvBWLxisV9aRM1KVuqpYzZblqEerSf&#10;Z6Ee7mVrS2sf9wGLpRb67AyKPrODfH6gX49YPJ02gShwHDZgPul+k8VzFhclc4N1nJsCAAAAANAm&#10;Jba3TputKDrInU4EKNl+rkXZcjLrLFRORsf/AACgQT7proFTL7FYZLHW4igLjYDeJj2fBlClnjsA&#10;AAAAYBBec9O2bHLTblRG5gELlZUp6woLlZOh1yMAAC0IB1K91OJGi7kWKyxWW2zuEV7ebf2Gno+E&#10;O9pWtGcJMCx0KfFWaROIwrYugFhoH1u2bAMwCOr13GY5lHHQZgmJbs+l91YDpaqHuwZOLUNJ/fdZ&#10;nGLR9gmFbvSZLdtjHxgE/R9s8yoYoCqOwwYsTLrLSRZKvAMAAAAAMI5ectM26KrzPEpKr7I4I5kr&#10;Z42Fysl8J5kDAACtySbd9YWv0jInWKjGOzDqdnZTIBb0dEds6GGB2NDTHbFRb+Gd0iZq8iM3bUPe&#10;cx1u8VOLKiVfVT72AIsnk7nho88sPd0RE3q6IzYchw1YNunufdFiV4vFFvR8xyh7wk2BWOgS5FfS&#10;JhCF510AsdA+ts3SEkBVKhnyVNpETX7ipk37rYV6o3tKQl9ucbNF2USJ9l8HW5xpMUzlZLL0mR3m&#10;7QOyVKqpzatggKo4DhuwTkl3Ua/3GyzU832axWyL/TLhZZf3G6dbXGRB73oAAAAAwCCVrZ/eLx1n&#10;++fSWFP3WpyczJVzl4XKydyezAEAgGj5QVDrsr3FWos614nm3WPxQtqMznluCsTiGAsGAEZM5rsA&#10;YqF9rPa1QCzUI7pKohZTPWDhj3Wbjo9aqKPbi8GyfuNVCx3XxFSuRZ9Zyh4gJir7tGfaBKLAcVg1&#10;KvGm79fSuvV0HwT1rj83bQIAAAAA0DoNYtqWJRYrLMrWilbN9oMslHSnXAsAAENi2JLustJNAQAA&#10;AABoW1vlZWR3Ny1DZWRUTubuZA4AAAyNYUy6AwAAAACAfOrRroFSNWCqBncEAABDpmrSXQO/KOrW&#10;xDqBPBvdFIjF0xavpE0gCoyaj9hoH6t9LRALJWBVYgT1GeZEto5f9rO4JJmLlz6zlMNBTLRfeClt&#10;AlHgOGzA6OkOAAAAAMDrhjWxdouFysn8KJkDAABDi6Q7xt0sNwVisaPFVmkTiMK2LoBYaB+rfS0Q&#10;i+kWbQ78OQ4ectNhoR7hp1gcYTEqvRb1mdVnF4iFxnooO+AxMAgchw0YSXeMu53dFIgFSXfEhh97&#10;iA1Jd8RGicud0iZq8j03HQaPWcyzuCKZGx36zJJ0R0xIuiM2HIcNGEl3AAAAAABed7ubDtoNFion&#10;sz6ZAwAA0Wgq6b6LxRIL/UhYa7HZhdr6AXOaxR4WAAAAAIA47WlxmYWO835loWM+TR+1WGWh2xZa&#10;xHaV3iMWg0x0a0DnpRaLLRi4EQAAJIl0JdV9kr1X6FK5oywQt3ssXkib0TnPTYFYHGPBWASIyXwX&#10;QCy0j9W+FoiFLh0/OW22Rsn21RZ5x3h58U8WX7bY3SIWOk7N+1uajp9a6PUddfrMUvYAMTncYhz+&#10;b2J0cBxWzb4Wr6bNcurs6a7e6+oNsCCZK2a2xQoLJd/1xwBt2+imQCyetlDvJyAWGvBtVAZ9w3jQ&#10;Plb7WiAWGmTzybTZiost1LO9n+M39XQ/3kIJ5W9aqDbysLvJQsepbbrOYh+LcSgno8+sPrtALDZZ&#10;cOUJYsJx2IDVlXS/ymJZ2ixFyXf1lKDXOwAAAAAMHw16qYT5Ga5d1pEWD1gcmMwNLyWEj3XTpimR&#10;p+dSkNQDAGAE1JF0V8Jd9ebqoF7vJN4BAAAAYLhca6GEeR1mWtxmUdf6mrLG4oq02Rj1ap9noV7u&#10;AABgRFRNuh9ikZdw32BxkcWhFurFPq1D6DYNDnO1hafEO4Osoi3UxkZsdrSIbTAyjDfVa6VmK2Ki&#10;faz2tUAs1OtcSewmqXf70WmzNtpuHfsdlswNrzMtVGqmCcstVE5GA7eOG31mq1wxAbRNZbG2TptA&#10;FDgOG7CqSffPuamnZLuS6HMszrZYafG4RSe67QaLEy00IMU6C6lSqgbox85uCsSCpDtiw489xIak&#10;O2KjxOVOabMROrY7P23WTtuuAVaH+XtC5WV0jKvj1rqohIzWqQ5s4zpWjz6zJN0RE5LuiA3HYQNW&#10;JemuMjDqqe6pZ7t+kJX9MfKgxSKL5yw0GCu93QEAAABgsC6zaDI5qpNceo5h5hPvf2Hxz1pQgTqa&#10;/bFFnUl8AAAwZKok3d/jpqIfIOrZXpV6vl+SNif+3E2BJj3hpkAsnrYY1x5RiBOj5iM22sdqXwvE&#10;Qgnhp9Jm7VSK8fC02ahjLNSLdJhp4Ff1+P+XyVw5qg+vcjIbk7nxps9sG4PUAnXZZMFAx4gJx2ED&#10;ViXprsFe5A6LOs/S+3p573BTAAAAAED7lAxvg3rS110zvi7atost7rQoW3pKSY8jLE6xINEMAMAY&#10;qJJ0n+um2bruVfka8CoxAwAAAAAYjP3dtA1tPldRGuxzlYUGki1rjYXKydySzAEAgLFQdSBV0WCp&#10;ddreTQEAAAAAg6Okc1s0PtgwOcziAYt9k7lyVDr1AIsnkzkAADA26ki6121vNwUAAAAADM5WbtqG&#10;rd100FRO5nKLb1uUrTOv2s8HW5xpQTkZAADGUJWku0Zdlz3ctC4fd9MNbgoAAAAAaF+bCeNhGKBQ&#10;A8fea3FyMlfOXRYqJ3N7MgcAAMZSlaT7d920ztrrV1n49fmkPtCkjW4KxOJpi1fSJhAFRs1HbLSP&#10;1b4WiIUS402VL/k7N23Dc246KEdaqJyMH7usX3ofPmWhHu7sQ3rTZ5arABATXcEyDCcHgaI4Dhuw&#10;Kkn3b7ipBpWp2ttdddxvsFiazKUYaAZtUG8WICY7WrR5qTdQ1bYugFhoH6t9LRALlUNpqvb6Nm7a&#10;hs1u2jb9n7/a4psWZb+vlGRXsv08CxLJxegzq88uEAuVmxqWMlhAERyHDViVpPuDFndYzLDQiO5l&#10;BphRsv00i0ctFmmBo14Od6ZNAAAAAMAA/Es3bcPvu2mbNHirysmckMyVozIyKiejsjIAAACJqgOp&#10;nu6mSryvttAPjqMsuvV8V3J+iYV6tuvynGUWenxIA848kzaBRu3spkAs6OmO2NDDArGhpztio97C&#10;O6XN2k1z0za0meAXHbeqnMyeyVz/1KNdx63q4a7jWvRHn1l6uiMm9HRHbDgOG7CqSXf1dl+cNhOq&#10;x77CYr2FLg/MCyXnl1uEPdtDurTvi2kTAAAAADAgbSZF3+SmTVPS7FoLHbeWTaCpHvkBFpckcwAA&#10;ABlVk+6iHuth4r0KJdxPTJsAAAAAgDHRRi303S1UTuaYZK6cv7ZQOZk1yRwAAECOOpLuosT7fhYb&#10;krn+qYa76uiRcEfb7nFTIBa6kogRyBGTjS6AWGgfq30tEItXLO5Lm7X7lZu24e/ctCnHWyjhrsR7&#10;FX9kcbQFpVGq0WdWn10gFo9YaNBkIBYchw1YXUl30Zl+DUSj5Hk/yXf1bp9rQUkZAAAAABgeo1AL&#10;ViVkVErmy65dlY55P2+hsqmztAAAACCrzqS7p+S5fohoQJqLLO6wCJPwmr/RQiVpNBCFerc/bgEA&#10;AAAAGB5vdNM2/J6b1knHpBosVYOm1u1dFj+12DeZAwAACDSRdPc0yOrZFgstlITXyPcKzetHj0rS&#10;PGMBAAAAABg+m920DXUn+D9qoXIyOhZtinrO32ZB4h0AAEzSZNIdiMH+bgrEQj22RuFSb4wPXXrP&#10;5feIifax2tcCsdjKYu+0Wbt/6aZt2MZNq9L/4ZstVAJGr03TfOJ9t2QORekz28b7A9RF/8d3TJtA&#10;FDgOGzCS7gAAAACAPG32dK+DxgpTOZnDk7n2KPGuscoAAAASJN0BAAAAAHk2uWkbNrppWadaqJzM&#10;oHr1zbc4LG0CAIBxR9Id4+4JNwVi8bTFK2kTiMLzLoBYaB+rfS0Qi9csnkqbtXvJTdtQNsG/g4XK&#10;u1xmMV0LBug4N0Vv+szqswvEQvuoNveJQFUchw0YSXcAAAAAQJ51btqGn7lpPzSAqcrJLEzmBk/b&#10;oVIzAABgzJF0x7irehkr0DZ6uiM29LBAbOjpjtiot/CTabN233PTNtzupkWoR/sZFqssZmrBkNDA&#10;oHPSJnrQZ5ae7ogJPd0RG47DBoykO8YdIzkjNhoxXwd0QCy2dQHEQvtY7WuBWCgB3VTi+W6LNk72&#10;KylQtFe9/n+qnMzFFoMuJ5OHpHsx+swO4/sHdKJSVlzJgphwHDZgJN0BAAAAAHmUcL8lbTbqOosi&#10;vZ4PtFA5GU2HFb23AQAASXcAAAAAQEfL3LQpSuz3eg71iD7fQj3ch/1KlLIDwgIAgBFC0h3jjpru&#10;iA013REbagkiNtR0R2yarOku6y3uSpuNuNKi2/85lSFR7fZPWsRQjqTJ92KUUNMdsaGmO2LDcdiA&#10;kXTHuKOmO2JDTXfEhlqCiA013RGbJmu6e39h0USy6UcWZ6bNXAstVE5m32SunC+7aRv0GpF0L4aa&#10;7ogNNd0RG47DBoykOwAAAACgG10d+rG0WRv1bj/CIq+3s5Kxl1monIwSXWWoV+rBFh+xaCsRvsaC&#10;3tsAAICkO8bezm4KxIKe7ogNPSwQG3q6IzZKUO+UNhulwU5PSZuVrbOYZ5FXVkZXot5rcWoyV87d&#10;FntZ3J7MNVseJ3SHm6I3fWbp6Y6Y0NMdseE4bMCqJt13sdgjbQIAAAAARtgVFurxXrY3tx633GI/&#10;i7ze54dbqJzM3GSuf1r/pywOsgjX/9du2iQ99w1pEwAAjLsqSXcl29VDQQPrnKYFAAAAAICRpoFP&#10;1Utd9diLUkJaPeXfZrHUIjsovK4w+bzFzRZle+Wp17zKyZxnUfakQFX0ggUAAJXpLP5mF89qAcbW&#10;PRYvpM3oHOOmQCw0oBhlDxCTPV0AsdA+VvtaIBZK9B6ZNls330IDlf7cwh8bKn5t8bCFbjvKolsi&#10;fY6FereHj+837rTo9vtIt+c9ru5QHXoUo88sJykQEw3orP0VEAuOw6rR//lX02Y5VXq6L3JTmeGm&#10;AAAAAIDxoNrpf2HxVos3uuk0i39loV7tuk2dtZ63yKOEvBLuZZMC6tF+poXKyeTVh5eZFgemzcYd&#10;bUGdcgAAUNtAqje6KQAAAABg/CgBvjFt9qQezldbrHDtMlSz/QCLS5K5zsrWhy9Dve3pCQsAACol&#10;3VXP3fsrNwViM8tNgVjoYE51T4FYMGo+YqN9LGW8EBP1rFZv7ljsbnGvxQnJXDnfsdjLYk0y113b&#10;rw3HF8XofeGqAMRkBwtKIiEmHIcNWJWk+2fcVFa6aV1UDw9ow85uCsSCpDtiw489xIakO2KjxOVO&#10;aXPoaTwlJdyVeC9DvelPsXifxSYtKECJsja1/Xyx0meWpDtiQtIdseE4bMCqJN1Vm++OtJkUl6/L&#10;Lm4KAAAAAIifElVftbjWtctQ6Zp9LK5I5oorWvKmLip7AwAAxlzVmu4fslCZmW9Z7KEFNRjUyPsA&#10;AAAAgHppkFQNlqpBRsu6yULlZMISp0W95KZtIekOAAAqJ92fsVho8WOLVRYafb4KPX5Z2gRa8YSb&#10;ArF42uKVtAlE4XkXQCy0j9W+FoiFSq48lTaHjuq2q5xM2cFF9f9xqcUHLMp+l7SdBC9a9mbc6TOr&#10;zy4QC/3fbvskHlAFx2EDNs1Ny7jdTb0FbqreB0rG98s/3quybWjXPRbqwbJNMhcX1ZW8Lm0CUdCJ&#10;zvUWJIQQC30/iD63QAxUz12f2+xvXWBYqVyLfh+oN/iwUA3ZL1tUuYr5MQsl26t+f2ichl9btFGL&#10;+UcWKoGD3vTZ0H6WJCZiobLKOgbTvgmIAcdh1ej/vDqYvzGZa5l2NBrwtKlAPJR0fyFtRkdJdyAm&#10;OqhmgD/ERD/2/A8+IAbax2pfC8RCyeRhKtE51+LnFnnHeEVD9d/rTJLfZpH3PHXH+RYoRp/ZNk6E&#10;AHVRAq7sVTvAIHAcVo3+z7+aNsupUl7mS24KxGyWmwKxUDJIPbaAWDBqPmKjfSwnN8fXgRanWlxu&#10;oUE/z3PzShAO6+diusXMtDlwJ1uonEzZ39jq9XysxYdduy5/7aZNu9VN0Zs+s/rsArHYwYITRYgJ&#10;x2EDViXpfo2bAgAAAECslERRD+VfWtxpcZmFkse6IvJcN/9Ni19ZaEBQ3ZcTM5MpGXWzhU5WlE2k&#10;PmSh0ixNlH7UOpuutX63hcrLAAAAVEq6q2771WkzscHi9IoRrg8AAAAAmnSUxcMWn7Qo0ltcl2nr&#10;viqfoprlw9LDfJB0+bVORhyezJXzFQsl3JV4b4IGZP1C2mzMp9wUAACgMv3AUu26tclcPU6z0DoR&#10;j5hruuuSYSAm6nVHWSTEZL4LIBbaxzLmy+hTb+yLLcJ63GXiOYtB11PXpePqmT8IZ1io3mnea1Mk&#10;XrTQiY826IqGqrXmO4VKEaE/+sxS9gAx0YlF6mMjJhyHVTPQmu6yxmKdxXeTuXoM06j7AAAAAEaP&#10;kqRKGFelpKFKz6gEzThReR0NTqoTF2XLyay32MvihmSueb5e/GvJXH10PLw0bQIAAKSqJt3lMxbv&#10;TZu1eNxNAQAAAKBuKg9zdNqsjR98dRxosFmVk1mYzJVzpYXKyTyWzLVHddc/kTZroXI477NQ+RoA&#10;AIAt6ki6a7AhDTBUp/3cFGjazm4KxEI9y7ZKm0AUGDUfsdE+lkEyR5cuFdZAqE1QuYy6k/lFqKf5&#10;TmmzUXoelWZUD/ey/0eetzjC4mMWg0pUX2FxStqsRFdo68TB08kc+qXPbNmrJIBB0IDRKlMFxILj&#10;sAGrI+muAVVXps3aqGwNAAAAANRFCb6r02Zj1NtdiZlRowFjfWersolSlWFROZlbkrnBUuL9AxZl&#10;Eubqna8yNXq8StYAAABMUUfSHYjZE24KxEIHh1zCjJioV6MCiIX2sfRcHU0a8HT3tNkYJdxPT5ut&#10;UY3yp9JmI1RGRuVkqgzG9mkL9QrfmMwNB/VUf5vFJRZPakEXSq5/x+LDFnrMdRaoRp/ZuuvrA03a&#10;ZMGJNsSE47ABqzvpvr2FRp+/0OJ2F3l0uwbM0X130QJgQIbphz9QBEl3xIYfe4gNSffRdZybNk3H&#10;OG2WzVDislfSuAz9DRooVeVkyvbeV5LqYAvVUR/GBKu+n860eKvFQRYqO6Ne8Ko5f46FerQfYDHD&#10;QrXbr7cgUVwPfWZ5LRETku6IDcdhI0LJ9tMsnrXYnIk8SrQr8e7vf5VbhjjdY/FC2ozOMW4KxEK9&#10;zag1jJjs6QKIhfaxVQaIxHBS0vhVi+yxSlOh2vFtUY1h9eKv0yyLey3y/raisdpCZWmAPPrMUh8b&#10;MdF+fU7aBKLAcVg1+j+v346l1dHTfQ8L9WhfZqEeAEU8bnG2xa4WuvxyqYVq/KlXCAAAAADUSSdT&#10;2ux9vpubxuhwC5WTeVcy1z/1Xr7AQj3Em+iBDwAAMPSqJt3Vw32Vxdxkrn8ahPVSi8UWStivsCDx&#10;jjapFw8QEyUNtkqbQBQYNR+x0T6WK4pGT9uDm7bZw1snE+p4Pq1HA8HebFF2v63STCono9IslA5B&#10;N/rMtnkiDKhK3yNcnYGYcBw2YFWT7l+zKNq7vRvVd78jbSaJ90PSJtC4nd0UiAVJd8SGH3uIDUl3&#10;xEaJy53SZmkqmaByMicnc+XcZbGXmwK96DNL0h0xIemO2HAcNmBVku6qbbMgbW6xwULJ84uSuf6E&#10;I8BrgBr1oh9Gqj2vkwKqYe+jjgFh9fdm16v5quvV47V94Xr13g3r6wsAAADUTQPgtSmmsio6VlA5&#10;mbJXL6tHuwYjVQ93BiEGAACoSIOf+kFyNCBqtiyMv60oJYf9YxTDVmZG27PWItzGbOj2fnvp6+8O&#10;X8u8UM38fgdj0v31uLz1+ahrANuYB1K91k2BWJxhEXOdWIwf1QZWALHQPlb7WowWlRTM+z3cVBxm&#10;0Rb1vrwsbfZFV3VcbZG3/UXjlxb9HqcAos9s22WfgCqOt2B/h5hwHFaN/r9XGki1ijABrcFUs/xt&#10;/fCPUajkzDBQj3BtS7htvULJ7CKUyNcJi7x15MWFFkXofnmPz4u8Eyb9ijnpfoybArFYaEHZA8SE&#10;UfMRG+1jta/FaFEZi+cs8n4PNxFtjhukcgdHps3CdrdQ7/a8bS8at1mQNEVZ+sxSqgMxUQJOpbiA&#10;WHAcVs1Ak+7+x5bKleTxt/fDP0ahZPAw6NVbvFP0SrzrREU/CXcfSyy6UQI973G9Iu/ESVEk3YH2&#10;kHRHbPixh9iQdB9d37TI+x1cdzxq0aZ+k+76/fuiRd62FwkdgJ5qAVRB0h2xIemO2HAcVk3lpHvV&#10;gVTlJjetKpv0rWOA1qqUwM7WrRfVrT89iHUWWUstupWaWWaR/RtVE1/18LVOTfPWe7FFp3rsWp6X&#10;7Nd6/LbqElI9T5a2BwAAABhV33PTpg3rQKJKcKq0oqJssnOjxT4Wn07mAAAAUDvf06GTXrdnqQe3&#10;f0y/j23KYxbh9iih3SnhrTMg2furBE8e3Te8n6JTD3Yl7rM94juVg9FVB+H99Dg9V57sfRVl67vH&#10;3NP9PDcFYqHeaW1esg5UNd8FEAvtY7kSbvBUDuZAi69a/NxCPY38b1bN/9Ti8xaqnV40gayrGP7J&#10;Ivz920S03atsW4uT02ZH2qaHLfK2t2jcbKHnAuqgzyyfJ8REtbHpNYyYcBxWTeWe7lX4siudktD+&#10;x1kRWkc2Ya35QVLP+3B7itRpV9I6myDPS2RrXeF9epWMyW5Lp2R+9jXsVTIme6KjaM34LJLuQHtI&#10;uiM2/NhDbEi6D54S6f0kiJVI/7JFkYHGL7fIW0ddocR023ol3U+wqHKyQY/9qAVQJ5LuiA1Jd8SG&#10;47BqBlpe5n433dtNqzjfYnba3CKvtEqb3uWmXpFLKB+3uCRtbvFmNw29101FpV6+mDY7etBCZWG8&#10;uRbZkx1K7oevoe6vx3Wj5w1LzYTbNS52dlMgFuqlt1XaBKKgA2oOqhET7WMZO2Mw1GNddde/bVEk&#10;ge7pPTveQol6lU7pts9RScVX0mbtXrP4VNpsla4K2CltTqLXc4WFjgvK/nZQpx6Vk7kymQPqo8+s&#10;PrtALDRwdNnSXMAgcBw2YFWS7t9w06o/LNXbWvXPs25x00H5mYWvg65QQr2IH7ppJ9nk+I1u2st3&#10;3NQ7yE29d7qpl71/J+HzK5lftsRMrJ5wUyAWT1s0lSwAmvC8CyAW2sdqX4t26UTHKot+BgTNo6sU&#10;VHom24HG03t7ZtqsnY6L1qfNVinZ/1Ta3EK/6x+w6FSWsogbLPayGMTfhNGnz6w+u0AsNlm8lDaB&#10;KHAcNmBVku7qRa0BRfWDrkjplSw/6OfyZG4y9b7Wj7xBWmNxaRB1yfZ8/xs37eU+N/Xe4qZedj57&#10;/06yz5/XMx8AAABoinoOqne7jivqMNPiTotOYxtdYXF32qyNjl0uSJsDp7Id91rMSeb6p6TSX1gs&#10;dm0AAAD0qUrSXU60eM5CPdVV471XDXFRT2oN4vmoRV4Pd4m5jqZ+5IdedFPv3W7qPeKmvTxjEZaC&#10;+VM39cJ53U/3LyL7/NntAwAAAJqkkjB1Jdw9JfJvs+hUf/d9FupkUweVXvlw2hwoXUKumvKqW1+2&#10;bMdDFion85VkDgAAAKVUTbqr5Mr70+bEAgtdeqhBPsOe70qwa4BOJeVVE1AJYdVSnGGRRz0q6voB&#10;PAgaXMPT39qrrnrRsjVSdHDZfgah7ef5RxE13REbarojNtQSRGyo6d4ulZOpWlKmEyXeVc88LwGt&#10;HtwHW+gYpSxdsn2sxccsBlkmQ3+fSk2qnEx4LNKv6yyUcFfiHWgaNd0RG2q6IzYch40IXbr5rEXe&#10;aPf9RJWag8NAr0P49+iEQ5ZOQIT36YcOCvzjsol1nezwt/V78OAfpyhTKugeixfSZnTOc1MgFroS&#10;aFbaBKLAqPmIjfaxMV91GRMl3HT1a/hbtIn4qEU3Ogb5lUXeY/NCV/rqN+SwHMhqW35jkbetRUJX&#10;5sZ+HIb4qAwSySDERCc1O109BQwjjsOqUY731bRZzjQ3rYNqtJ9v0alkTDeqDa/BSnv1Ch9m+vtV&#10;R90Pkqof47taZMu8KCGuqwK8ft6Dbo/VD2ZPr+fCtFlIlceKku57W1yUzKX8QI/qLfY7aXMLJej/&#10;0EIHN77Hru7zf9JmUmdebV9DMqwlme15Fg505s86axo+xi/Xsuzyj1v8ZTI3+fZOZ7A7rUvCbfO3&#10;aRquK5wPl2cHbMtbV5ZfrvVknyN8THh7v+uSoq+xnw+XF3m/svxyrSf7HOFjwtv7XZfE+n7p6iL9&#10;n/MDphV5jTXNPoefD5cPy/slRV5jTbPP4ee7rUu3+dv9urLCbQ3XpeXhY/pZlzT5fuk2f7tfV1a4&#10;reG6tDx8TKd1aZmfD5d3e792c1PVTy6zLt3mbw+3ORRua7guLQ8f02ldWubnw+V1vl9a7h8jus3f&#10;Hi4P+eXhfaXourTMz4fLu71ffj3hY6XTurTcP0Z0m789XB7yy8P7St66/DS73M+Hy+t6v9T7cn+L&#10;7ydzKd3mb/fryvLLw/uKloeP8bdpml3u58Plo/x+qayhroBt2t9ZHJo2t/Db6/8O/RbVfT5g8UcW&#10;v2vhvWzxpIU6uay2UI9ydTgK/2av7PslWpZd7m+T8HYtV8JSHXqqlIfUSY//avHLZC5dv3/O8LnL&#10;/v8SLcsu97dJeHu4PNRpXVLl/0SR9yvLL9d6ss8RPia8vd91Sdl9mBR5v7L8cq0n+xzhY8Lbe61L&#10;Or3Gf27xTQud9NH6ss/h54usS8JtDoXbmn2O8DHh7b3WJUVeY02zz+Hn+11XVrit2ecIHxPe3mtd&#10;UuQ11jT7HH6+27p0m7/drysr3NZwXVoePqafdUkd79dBFvouUK4npNv8/fy6ssJt9fcVLQ8f02ld&#10;Wubnw+Wxv19a5ufD5XX+/9Jy/xjRbf72cHnILw/vK0XXpWV+Plxe5/ul5f4xotv87X65L923zk39&#10;8vC+krcuP80u9/Ph8ljeL/3GVycDJdLfqAWO5v/B4hcWYf5SFVqWWPgB+HU1YKdS3mdb/H3afF2d&#10;SXdPNdu1MzrCIkwQZ6n0ynctvm4RczkZUcJdCfGwFqV+tK9Mm5OMatJdP/Z/kMylfAJdH9hsKQwl&#10;3XX/bZK5qc6x0H9SjQ4ufio+eeOFNel1uZefho/xy7Usu1wJzB8mc5Nv94/J6rQuCbfN36ZpuK5w&#10;Plyera2ft64sv1zryT5H+Jjw9n7XJUVfYz8fLi/yfmX55VpP9jnCx4S397suifX92svifgsd7EuR&#10;11jT7HP4+XD5sLxfUuQ11jT7HH6+27p0m7/drysr3NZwXVoePqafdUmT75du87f7dWWF2xquS8vD&#10;x3Ral5b5+XB5t/frTW6qZFWZdek2f3u4zaFwW8N1aXn4mE7r0jI/Hy6v8/3Scv8Y0W3+9nB5yC8P&#10;7ytF16Vlfj5c3u398usJHyud1qXl/jGi2/zt4fKQXx7eV/LW5afZ5X4+XF7X+7WdxTssfBJSdJu/&#10;3a8ryy8P7ytaHj7G36ZpdrmfD5eP8vv1EYt5yVzz1Bs87ODjtzfv71D8noUS739rIbqPf4yE8+Hy&#10;su+XaFl2ub9Nwtt14KiyNjoOKUu/+//aQh1hPK0/3E6v7P8v6fZ3SHh7uDzUaV1S5f9Ekfcryy/X&#10;erLPET4mvL3fdUnZfZgUeb+y/HKtJ/sc4WPC23utSzq9xtrP6jhSnbW0vuxz+Pki65Jwm0Phtmaf&#10;I3xMeHuvdUmR11jT7HP4+X7XlRVua/Y5wseEt/dalxR5jTXNPoef77Yu3eZv9+vKCrc1XJeWh4/p&#10;Z11Sx/v17y3CE66ebvP38+vKCrfV31e0PHxMp3VpmZ8Pl8f+fmmZnw+X1/n/S8v9Y0S3+dvD5SG/&#10;PLyvFF2Xlvn5cHmd75eW+8eIbvO3++VvddOfu6lfHt5X8tblp9nlfj5cHsv7daDForQ5hX4LPWwR&#10;5i9Vkl0djJWLFeVjO5Vp389iILltJeHVJT+MUaIfumFpF4V6nHSiNyu8bz+6PTZc7j8QRVV5rJQp&#10;L6P/9OHzhtHm5S9cPo7Y6KRY9kwyMMx0GS6X4iIm2sf22wEB5XT7PVh3jEpJQZXk0d+iXll5f2eR&#10;UC/NpuroA0XpM9ip1yIwjJTLmpM2gShwHDaZfj/l/S5SaFD/LP2fD8vLdPvtlZvrrjqQahEaqFPZ&#10;/jBGRV4Pdw3WpMsKAAAAAHQ2003boJ7hsdMJodsszrUoOwClLjHXVXM3JXMAAABoRBtJ91GlHvx5&#10;CfcT02ZHKgtRB1+TycvOl1XX9vWiH/rXdYj/n71/AZesOu/8fvE3GncmeASmJ26bjsHQSvAzyIAM&#10;AjwQgYNEo8uEjpFFj6UYIjTQRPZ0jyUuugQUCXGTQntkA7KkwGPJbhgxQ3skcRGMgdA2wrQNRDji&#10;GQFqbHrcsUFA1Bljg83//e21Flpsqs6pWvtWb9X38zy/Z1/q1D7V59Sprv3W2u+q97nqknq2Ap7o&#10;k2omnYInmpSSyX/hiV5jGRXUj9LCcYk+v1cXdPXFtyy6NLrUZov6ke6otoBh6ZL9ehtSYJaphQZX&#10;HMMTzsNe6UHLqBqk8geW5WhOn0fH5C8taMmhFvXyyi8luMoyiXMt+f2mkbeXqbeBWeq25aT7KXp8&#10;0yppLzMrRl1CAsyy8y31nmnALDslBvBCr7F6rUX3mrRImTaft3ikDwsusYz6N02av7K8wwLMkiss&#10;4/rzArPoTMu8tUvGfOM8rJl6e5mpMdJ9epq59k6LZrFNzrMsN8J9HI2Yn9Sk/cOm6TM2zfcHAAAA&#10;2vJkXPZhZ1x6ovY7Ou9o8iGQWnuqnczXqi0AAAD0osui+6gJVBWvRV71b7/eco0lFdw1CdF6y+XV&#10;1mT+MC6Tn4jLSRwUl/L7cZnk2/nXLaf+/euPDwAAAOjC7rjsw7NxuRS1utDkjppoS1dDKmofqe2z&#10;LX1eaaaRabqMWedPpS61nGDp88MNAAAAdEBtV9RmRf1sRl3amKLWLPq6Jm8i+6SC+/2W/N+gf6P+&#10;vdPSsfLjTNrORT+r/H6nWXJvs+S3T/qzrbe7KflQxHN7mdPjEvBCPV3pJQhPmDUf3ug1Vq+16N6V&#10;lvx9aJdZqmCuPv56LBpQM+q+eb5rUSF+mitLp6F2Mk1/Ln9hadL7HeiDPuDaK6wCLqjG0tVrP9AF&#10;zsOa0d98o/YybUmjwEe96Vsu6j8+y6PfRxXcta39pfIPJbQ+CX1IkT+G+s9M2/ntk/aYL3ksdRTd&#10;gf5QdIc3vNmDNxTd+/Mrlvz9a1d53jKOevROUmyvRydhX7G0WYDRZGf1845pc7uF9wnwgKI7vKHo&#10;Dm84D2tmJoruoyYVnTa6f33k9qyov/GdtJi9lIst+THVJ34p+hnnXz+uOF5/rMuNxNf3zb++9N9G&#10;0R3oD0V3eMObPXhD0b0/v2HJ34t2mUMsOY0o1+Sqo752mnzfosJ9UzoXKin+p7xoURsc/bsADyi6&#10;wxuK7vCG87BmBi+6a3R104J7nlkrvNdbr7RRcJd6EV0Z12ZGbWPqP+NxX1svout+uv8o9X+boidU&#10;Cc9Fd52cAJ7ogyKNhAO8OD4G8EKvsXwo34/vWOrvR7tKPhmpCtM3WUZ9XWnUEqaE+sirXc2oY04a&#10;TRL7ry2AJxstau0EeKG5NihgwhPOw5ppXHTfIy5LqTXMSWH1FTRKQ+1mHrL8qXaM8HOWn7fU7/92&#10;y81hdVD6QGG7JU2aKufF5TT+zKKfRd2on91jlm9YdlheZ3mr5QhLTj/b11uerrZeSS1vdPKSP2bR&#10;v0PHVWFcJ5I6bn2y1dsspaO6VHTXfz56zN5ogqwzwirggooGWy2PVFvA7NMJiuh5C3ig3t963moS&#10;SnRLo8T7GumqUfVqZyOXWPIifFs2WzaF1YloxKRa1DQp4uic4l9a3m/5kHYATlxhuczyVLUFzD5d&#10;1aRzsG3VFjD7OA9rRkX3Oy2vrbZ6plHp9VEWGlmtEdTT9DtXcTvvV65jNOmX3pZRI8FLojfCo+iX&#10;N+rrl8tyVwOUPG79zEsmhU08j3RX0R3wREWCpSaDA2aN3uylN3yAB3qN7aIgi1cb9b60q6T3fJpg&#10;dNTtbeVsyyR0NYU+dBh1jEmikVfpebrSogIm4Imes3ruAl6o6F7aHQAYAudhzTQe6f7/i8sS9V+c&#10;RmCfYLncMmoU9jiPW86xHGfRMTRK+xOWob0rLruiT0fXh9WJfcoyatR8Tj9/XaI6Kf3M9fPXVQmL&#10;6Im4BLzYZVlqQjhg1jwbA3ih11i91mL+qK3MZ8NqZzSKfnVYHUkj+/UBgFI6yl9XxercKV2NoX7u&#10;ajEDeKLnrJ67gBe6KmN3WAVc4DxsYE2K7mpRklPBvUnhVkVoHUM2WDQCfkj1ti5dUAFdl5PeUG2N&#10;p/YwemP9kWpreSqiq02P7rcUfV/9O5cr5AMAAABtezIu+6DvpdHlXV8tph7VvxZWX0WTud5raTJn&#10;gC4RP9zyzWoLAAAAM6lJT3dd1pio17lGWLdB7VHU202XZn5OOwaix9GGcT3d69RS5yiL3ownuu8f&#10;WXQ1QCl9ePEmy09WW8HDlvss01yRsBTPPd01kSqTqcITnajfZdEoN8CDNHmPnreAB5r/Rs/b66ot&#10;dElzEamveR8usGg+pT4mFNNoyB+35KN4dW6jdhqlo9t1LPVsV9/4OhX69f5g1G3ArNJEqnqdZRQm&#10;vFC3B52DPVhtAbOP87BmBu3pnvcUbHNUuo6lY47rhY7Z47mnOwV3eKOTahWEAC/0Zq+PIhfQFr3G&#10;NhmJjMmpxUp+TtFldBXoqP1dJfX9VZF9i2XU10wafTix1GSrKrqrgAl4ouesnruAFyq6N5n4Gugb&#10;52HNDNrT/ba4lCYjsevSsTQ6GwAAAMB8+g9x2TWNpO27T7+uXlVx5gHLadpRSFfMqp0MIysBAAAc&#10;aVJ0vykuRa1R2pKOpQlVAQAAAMynO+Kya1+z9H1uoRGR6t9e2j5HE/pqnqv1FibuAwAAcKZJ0f1G&#10;yzNhtepF3pY2jwUsh77Y8EYj9XQiDnjBrPnwRq+xfY+KXlT6OWti0K590ZL3V++D+sevCKtT0/xL&#10;R1quqbaWp39bn5PSAm3Qc7bvv0ugCc3XwYeg8ITzsIE1KbprEs73hNXX/GpctiEd67G4BAAAADCf&#10;fj0uu6LJwxQVSzzQxJLHWFR4BwAAgFNNiu5ys+U8i0ZynKUdDb3NomPJ9rgEusSElPBmlaV05Bww&#10;BE2SxkRp8ESvsXqtRT++afnPYbUTqW/8rI9O1OM7I2bax7qnZXVYBdzQc1bPXcCLlRZNjg14wXnY&#10;wJoW3eVyiwrvuvyxySRBh1q+HFYrfVxqCuwfl4AXFN3hDW/24A1F935ttPzDsNoJDQzSa5Aur35J&#10;O2aQJknVZKka5V5Chcv9wirghp6zFN3hCUV3eMN52MBS0V1vQJvkMotssYy6fZLozWaa4Ei94m8P&#10;qwAAAADmkIoXGrzTJY2mvdCiD1L20I4Zo4FLaifzaLUFAACAuZCK7rPWP/16i3rGAwAAAJhPukq2&#10;jxFYp1t+MqzODLWQWW/ZYGGCdAAAgDmTiu6/FZezQKPcPxZWgc49EZeAF7ssnJzDE2bNhzd6jdVr&#10;Lbr3y3HZNRX2fz6szgTNXfUGiwYateFFy86wCrih56yeu4AXmpB71ucHAXKchw0sFd2/GJez4AIL&#10;o9zRlx1xCXhB0R3e8GYP3lB078+auOzDfxWXQ9tsUTuZNt+DqnD5ZFgF3NBzlqI7PKHoDm84DxtY&#10;3tfwKosubxSNvvhKWO3Vc5bPhVU4crflMMvrqi1fdLlx6aRVwBDWWjQHBgUheKH/H0TPW8AD9f7W&#10;8/bWagtd0QSKL4TVXtxoOTWsDkInvWdYtlZb7VJvfL0/0L8R8EJ/j3qdpYgJL4616ByMOTjgBedh&#10;zehv/k7La6uthg61aEJTTjAwLRXd9YGJRyq6A57opFoFIcALvdlLb/gAD/Qaq9dadE/nHn3lty3f&#10;r+3rK/dYNKFrV1R0H/IDBaCEnrN67gJeqADX5xVaQFOchzWjv/lGA0RSexl5yKIR7n9cbQGL4YC4&#10;BLxQMWhFWAVcUC/lPiZKBNqi11g+3OxHnyNcNUBkW1jt1aWWEyxdtn/RVQNdFvWBLug5q+cu4MVK&#10;Cx8UwRPOwwaWF93lM5a3htVBMdoefdk/LgEvKLrDG97swRuK7v1Rf9y+aM6o28JqL/RvO9mi+aq6&#10;7lutwuV+YRVwQ89Ziu7whKI7vOE8bGD1ortm0D8zrA5mX8tJYRUAAADAnPqLuOyDevCqn3ofEzfq&#10;yuE3WBhIBAAAsKDqRXdRm5khvSUugT48EZeAF5q85/mwCrjArPnwRq+xTFbdPY0W7LM3rgrgOyxf&#10;rra6o+9xtKXP55A+SNgZVgE39Jzt40MwoC26gomJf+EJ52EDG1V0b4OazZfkLMtVFgAAAADz6yuW&#10;fxxWO/dNS2plc7Gly0LfGRYKiQAAAAuuraL7aRa1psln6C/JNZZ9LAAAAADm03ssa8NqL26IS1Gb&#10;mU+H1db9huWusApndHXCFZZbLN+yfNtyp0UfDl1p0fOVXs4AAKA36r+uSzVTsb3NwI+7Lc+FVXcu&#10;ikvAi9MtB4RVwIXjYwAv9Bqr11p0QxN6qZf7qPf/XUTfqz4BuSZvfMAy6utLowLtUJNC6me6Maxi&#10;SqdaVGAf9Tut568tN1n4P60des4ywR88OcVyWFgFXOA8rBl1ZHkhrJZpMtI9FdyZ9BQAAADAJHSF&#10;7Kqw2ovLLPW5UFSEV6G1LV+zvNNCWxk/9BzUldYayX6wdkxAzxsV3fQBy/0Wim8AAGCsJkV3jQo4&#10;IqwCAAAAwLJ+OS778IcWtXzJHWK517K+2mpGRfaPW1RwZ3I9P1RkV9FcI9hK6TxYx/hgtQUAAFDT&#10;pOh+Zlwmj1nOsxzXIG+3PGMB+rIjLgEvdlnqI/aAWcas+fBGr7F6rUU31Du7L//Oko8+V9sgFdxV&#10;eG9Cx7zO8tOWWWhVqMfzZFjFMtZYNFJ9dbXVjNoJqQ+8er5jenrOcnUIPNGE3HzACk84D3Ms72+n&#10;T/nVbqYNb7PomPCDnu5Af+jpDm/oJQhv6OneHRU683OIrnOJRTQB5hbLqK+ZNH9nUbFWA4/aKNi2&#10;iZ7uk1lpmbR/+7Sh8D49errDG3q6wxvOw5oZtKd77kLL02G1sfviEgAAAMD86Hui0Z+yqECiSVPV&#10;S76UJs98neUEyxcsjCr36ROWSfu3T0sF5PeEVQAAgGZFd7WTSW6Oyza0VbwHJrF/XAJeaOIvTeQF&#10;eKFRbIxkgyd6je1zos9F0ncrCbV/UTsZtRQpoVZDGyz/o2WWWwrow4z9wirGUA/2envUtmm0O//f&#10;TU7P2b4/iAOa0NUyunIK8ILzsIE1Kbp/Iy67sEdcAgAAAECJn7GUflD9iOUYyzXVFrz7l5auC7wq&#10;yHVd2AcAAE40Kbr/blzKoXEJAAAAAKN4uVJLk6QeaXmw2oJ3GpmqXsx9+KW4BAAAC65J0X2b5baw&#10;+pqT4rItt8Yl0DVNAgt4ogIAM5DDkx0xgBd6jaXY2o2+28tMSy1kzoiZ5XYydWqDw7xY42kitL5a&#10;QmgOAdpTTUbPWT13AS90BdSusAq4wHnYwJpOpKpP8p+xnG/ZVzta0nYRHwAAAMCwZvnETx+0qJ2M&#10;RrljvqyOy76UziEAAADmSNOiuyY91Sz+8ptx2ZRGIgAAAACYP/85LmeJ+rar4P5wtYV5Q9EdAAD0&#10;rmnRXR6yqPD+Vsu52tGARst/NKwCAAAAmDP/Z1zOArWQWW/ZYKHNxfx6Ki778mRcAgCABdZG0V2+&#10;b7necplF/dhLcr9Fb4hoLYM+vTkuAS/UK3TvsAq4cEAM4IVeY/Vai26kOaGGtt1yuEXnMN5pgtqj&#10;wipG6Ls/f99Ffq/0nPUyuTIgB1uYswGecB42sDaK7hdbHrNohIioaF6SIywAAAAA5tcdcTmkzRa1&#10;k3m02sK863suASZaBAAAjYvuV1k+HFYBAAAAYEnqm35XWO3ds5Z1lk2WF7UDC0GT5PZFBX6K7gAA&#10;oFHR/TRLGt0OePVEXAJe6ESOvrPwREUuBfBCr7EUzbr18bjs0zctaieztdqaL/oAYWdYxQj6P0i/&#10;/z7MwpUcXug5y4df8ESto/puVwU0wXnYwJoU3U+Jy5zazHzKcl5hrrYAAAAAmF8a6d5ncfJSy3GW&#10;vtuMYHb0dXXFrMxZAAAAHHupFo18b8O5Fh0PftxteS6sunN6XAJerLUwgQ880YSUTEoJT/Qaq9da&#10;dGu15RlL/ZyizfyVZRF+l3tZTg2rGGON5QXLqOdJW/mOZU8LJqPnrJ67gBfHWvRaAnjBeVgz+pvX&#10;e4dibUykKhql3tbM/zfGJdAHZnKGNyoGrQirgAt7xwBe6DWWDze796Tl/Zau2ktoZLPaydxabc03&#10;FXr1IQbG06S5Xw6rnbnYQruUyek5y4cU8GSlhQ+K4AnnYQNrUnTXyJSkzUL543EJAAAAYH7pHGK9&#10;pc1CpY6lnvFvsaiwDySXWbqaF0cTBHdd1AcAAI40KbrnI9vbLpSr5yIAAACA+abC+zrL/1NtNaMJ&#10;cE+2XGRhxDHqHrF8LKy2SpPU6TnMcw4AALysSdH9d+NSDozLtmyLS6BrTKgFb1RQ6GqUFtAFZs2H&#10;N3qN1Wst+qNi6F+G1WJqI6N2Mn1O0DorVOxlVP9kPm1p8zmi1wtdraH2NZiOnrN8UAFPnrLsDquA&#10;C5yHDaxJ0V2F8RvC6mveFJdt0WSqQB/o6Q5v6OkOb+glCG/o6d6v0ywPWN5QbU1PRbsLLBrhvqgf&#10;ltDTfToald5Gr38N3tEV2oswb0AX6OkOb+jpDm84DxtY04lU/xfLY5ZPVlvtUb89AAAAAPNJH25c&#10;bdliKS1iaKTsCZZLqy1gMhqp+k7Lb1Rb09MHPddZjrRs1w4AAIC6pkX3py2/YPlRS1uj09tuVQMs&#10;Zf+4BLxgpDu8YYQFvGGke/cOsdxvObvaKrPVonYytKUMo4X3C6uYkArnv2I5xvJN7ZiAivVfsPy0&#10;5QyLWk2gnJ6zjHSHJ4x0hzechw2sadFdHrJohMn5lkO1o6FT4xIAAADAfDndcq9FhfcSKpZusqhF&#10;CEVPNKWCuwrv+gBH/d7VKuZhi+YZuMuiiX61/y2WfSzvt9C/HQAALGuPuCxRH9n+RstbLU0u73yX&#10;5Yiw2uixoV93Ww6zvK7a8uWiGMALFSt0EsgkwPDi+LjU8xbwQPO96Hmr9hFoj0YHftai/8dK6f8+&#10;nS/Q0uOVNIpNP9fN1Rbgw0aLXmeZ5A9enGLR/0MPVlvA7OM8rJljLXdaXltt9eyljgM/VHR/Lqy6&#10;0+TEDxjCWgttD+CJPpRVAC/0GqvXWrRHrwHfsYx6zz9pvmLhEunR9IEGVwvDGz1nadUBT1SAWxNW&#10;ARc4D2tGf/MvhNUyTdrLaOIjAAAAABhHfdvVTqa0UPG8ZYNFI9wZEQsAAAAXmhTdPxeXAAAAAJDT&#10;qPQtFg3UKZ0AXL2z1W/7mmoLAAAAcKJJ0V0TqI7qp/iM5baCPGYB+qa+rYAnantQWrwAhsCs+fBG&#10;r7G08WpGczQ9YDmt2irzZYsmt6R37vL2tKwOq4Abes7quQt4sdJCSyR4wnmYc3ojrR6L37Oo101T&#10;+1rut+iY8MNzT/dr4xLw4nzLwWEVcEGTTimAF3qN1WstymhyRPW/zPuxT5PvW5hzZzoqBF0RVgE3&#10;9JzVcxfw4kxLG3UvoC+chzUzaE93ud6ike1abtOOhp626IUMAAAAgB8aSXWT5UpL6ejVhy1qJ3Nd&#10;tQUAAAA41bToLurTeGBYbYXa1gAAAADwQSOBvmVpMppKfdtVcFfhHQAAAHCtjaL7Fy2Ph9XWHBeX&#10;QNeeiEvAi12W58Mq4MKzMYAXeo3Vay0mo1Y8d1pKe4rvtqy3bIjrmN6Llp1hFXBDz1k9dwEvnrLw&#10;/xQ84TxsYG0U3VVwPyestqaNVjXAJHbEJeAFRXd4w5s9eEPRfTLqxXyL5RJLaTsZTZKqyVLVqhLl&#10;VLh8MqwCbug5S9EdnlB0hzechw2sjaJ7m3RpqiZTBQAAADCbTrSonczaaqvMZovayTxabQEAAABz&#10;ZNaK7pp46S1hFejFAXEJeLHKsiKsAi5ockUF8EKvsXqtxatpRPtFFo1wL/0ZacTVOssmC1dutUO/&#10;l9L2PsBQ9JwtvUoGGIKu8NorrAIucB42sFkrun/F8mthFQAAAMCMUIFMxfYLLaWFsu0WtZPZWm2N&#10;poLGeywajKNzA/WLv9byWYv6x+vKWAp1AAAAmGmzVnT/ecsRFr2ZBgAAADA8tZF5wKK2MqUutaid&#10;zLj5dDSC8GrLX1i+ZNloOdVyvOV0ywcs6h9/j+UZyxbLYRYAAABg5uwRl6XOjcumXmd5t+Wgaiu8&#10;4W57clZ0526LTnr0e/RGl0grgBcqPNxlYRJgeKGCmeh5C3ig1nN63l5XbS02jSj/hEUjzEtp4rn3&#10;Wm6ttkbT/20a2V5yCbReW9SqRpOyLir93PQzVJ98wAt9sKbXWSb5gxenWHQOtsj/38AXzsOa0YBw&#10;XXH52mprAC91mAMt8EFF9+fCqjsU3OGNTqqZiwCe6M1eesMHeKDXWL3WLjr9HDSqfNT79Emj+y/V&#10;a1xFfRXbR913mrxg+ahlUdvOqOiuAibgiZ6z9BqGJyq6c4UVPOE8rBkV3fUes9istZfJ6XJSAAAA&#10;AP1SYUHtZEpbPr5o+aTlBMuT2jHG5y1tFIvTiHy1nKHfOwAAAAY3y0X3JpexApPaPy4BL1ZZVoRV&#10;wAWNYmMkGzzRa6xeaxdRGnl+k6X073aX5WTLxywqvo+j9/ptX1GgQTuLWHjXv3e/sAq4oecsH5LB&#10;E809osm+AS84DxtYm0V3TWh0W0G2W0TLfP8fWQAAAAB0T+1k7rU0GXl+h+XwuFzKERaNTO+CCu9q&#10;NQMAAAC4pR6K91sOrbbKXWXRcfattuANPd2B/tDTHd7QSxDeLGJP99Ms37fUe6VPGvW71Mj1SUet&#10;qrg/6jhtRY/nYMui0Cg2errDG3q6wxt6usMbzsOamYme7hdaHgqrxc6Jy1stFN7RJ80+Dniiy/af&#10;D6uAC8/GAF7oNVavtYtArXSutqglS+kl8+rZrt7tl1qWaieTrLUcHVY7o+K/zlEWhX7uS/XOB2aR&#10;nrOTvGYAs+Ipy+6wCrjAedjA2ii63xeXTb3bcpDld6otAAAAAF3RSHCNOD+72iqjATNqJ7Ot2prM&#10;L8Vl1zQikd67AAAAGETTort6rz8dVht73KKRNidZLtYOAAAAAK1T+xy1diy9TF6jUzdZNGGqRv5N&#10;Qz3X+6BR/BpVDwAAAPSuadG97Tey/yYuP2xp2icemMSb4xLwQgUS+l/CE/XHZh4CeKLX2Hnt2aqR&#10;39fGlI4CV2u+Yyybq63p6GerYnhf1sTlvNPP9KiwCrih52yfrwdAU7pCbFVYBVzgPGxgbbSXaVPe&#10;G/6suAQAAADQjD5IUDuZJpPEbrWoncz2amt6fX9orNaVAAAAQO9mreieT6L61rgEAAAAUE5921Vw&#10;P6Tamp4ml91gWWfxNCHXtK1vAAAAgFbMWtH9LXEpjEwBAAAAyqmFzBaL5k0qbePwqEXtZK6ptprZ&#10;FZd9aWvuKQAAAGAqs1R0Vw/3q8Iq0Ju74xLw4kGLp1GGgPo/K4AXeo3Va613aifzgOW0aqvM9Ra1&#10;k2nr56ER833qu8g/FP1c7wurgBt6zvb9mgA08YhlUf5fwXzgPGxge8RlqXPjsqk3Wt4dVl+mXpFH&#10;hlXMOBWudWL3umrLF/U1vS6sAi5oAmsVP3jDBy/ShJTzUMTEYtAkaXre3lpt+bTRcoVlz2prerst&#10;myxfqLbapTY3R4fVzv20RUWSeacrGvT+4MZqC/DhVIteZ/V6A3hwrEXnYLoCDPCA87Bm9Dd/p+W1&#10;1dYAXuowTUbloF8quj8XVt1pMpkYMASdVDNrPjzRm730hg/wQK+xeq31SBOV3mQZ9d560nzLUtr7&#10;fRIXWUZ937bzXcuiUNFdBUzAEz1n9dwFvFABbk1YBVzgPKwZ/c2/EFbLzFpP9+Q2iy5nBbp2QFwC&#10;XqgYVNqXFxiCioAK4IVeYz1+uKnR42onc0q1VUZX/6l/+8PVVjfuiMuu9fV9ZoGuaFgdVgE39Jwt&#10;vRoHGMJKCx8UwRPOwwY2i0X3Gyy/FFYBAAAALON8yz2W0sEEau+w3nJGXO/SNksflzn/ZlwCAAAA&#10;vZuFortGtSvnWXTZg9rKPG0B+rB/XAJeMNId3jDCAt54GumuUXe3WC6xlI4YVQFck6X2eZXpZ+Ky&#10;K1sti9S/VL/7/cIq4Iaes4x0hyeMdIc3nIcNrI2i+zOWt1s0KWtJ1DNTudzykAXo0xNxCXihyXue&#10;D6uAC8/GAF7oNdbDZNXHW9ROpkn/+WssaifT96RwKvB3NcGpfn8fC6sL40XLzrAKuKHnrJ67gBdP&#10;WZj4F55wHjawNoru77HcHFYBAAAAdEgjQzUZ6e2W0j7eOgFbZ9lgGeKDXBXa1M6mi4Kb/k1d9qQH&#10;AAAAltVG0Z2COwAAANA9tb1RO5kLLaVtGbZb1E5GLViGpPYvHw+rrfm0RZPBAgAAAIOaxYlUgT7R&#10;0x3e0NMd3tBLEN7Mak93tZFRO5kTq60ymy1qJ7Oj2hreJy16TE1pxPyHYhYRPd3hET3d4Q093eEN&#10;52EDa1p0V092wDN6usMberrDG3oJwptZ6+muopQmStUI99IPA9SH9mTLJsus9VDWY9KI99LHpX70&#10;+rdplPui0s+Onu7whp7u8Iae7vCG87CBzepI93PjEgAAAFhU6tl+p+X8aqvMNovaydxabc0m9ag/&#10;0vLNamsymoj1DMtPW+7QDgAAAGBWzGrR/bK4BLo2K5dXA5NipDu8YYQFvJmVke7vsKidzLHVVplL&#10;LSdYnqy2Zpt6vKv1jT4gUMsZFeD1e9BIWL1f04cH6kOviVJfb1GxXf3bGSkbfgYefsdATs9Z/n7h&#10;CSPd4Q3nYQObxaL7oXEJAAAALBq1k7nS8lWL+seWULH6LZYLLN6KWiq+q+WMCvA/bnmt5acsx1nW&#10;Wa6xqKUMAAAAMLNmreiugvsXwioAAACwUA6w3GvZWG2VUasVjRan5QoAAAAwkLaK7gdazrKoV6Ty&#10;UmE0suUIC9CXN8cl4MVhFmYghycqIiqAF3qN1Wtt3061qJ1M6XthjWjXhKSaVHSWJoJF91ZYjgqr&#10;gBt6zuq5C3hxsKV0QnNgCJyHDayNovvFlscsutTzpBgAAAAAy1PR6WrLVyylH6qqN7J6t2tCUnok&#10;AwAAAANrWnTXqPYPh1UAAAAAU1hjUTuZs6utMno/rnYymmgUAAAAwAxoUnQ/zcKodgAAAGB677Go&#10;nUxpKxuNaNdEqWon85R2AAAAAJgNTYrup8dl7jbLeZb1luMK8ikL0Ke74xLwQnNfPBtWARd2xABe&#10;6DVWr7Vd2ctyreVLcb2E/qaOsVxabWHRPW+5L6wCbug5q+cu4MUjFuZMgSechzmWT4D6qOVQSxs0&#10;gl7HhB8qXD8XVt0Z9eERMMvWWpjAB55oFO8Qk1ICpfQaq9faLhxi+ZYlfx89bW6yMKE2cvrwRhPx&#10;Ap7oOVv6wSMwhGMtagsHeMF5WDP6m38hrJZpYyJV+VXLQ2G1sdvjEgAAAJgXZ1rUv12F9xIaEbrJ&#10;ss7CFU8AAADADGtSdH8sLuXmuGzD03EJ9OGAuAS80AjMFWEVcEEjchmVC0/0GtvmFUUaybnF8vm4&#10;XkJXlaqdzOZqC3ilPS2rwyrghp6zeu4CXqy0cHUGPOE8bGBNiu43xGUX1N8d6MP+cQl4QdEd3vBm&#10;D960WXTXJb2aLFXtE0tdbznc0mWfefimwuV+YRVwQ89Ziu7whKI7vOE8bGBNiu5fjEtpq597si0u&#10;AQAAAI8+YFE7mdL+r2ons8Gy3rJbOwAAAAD40KTo/rjlU2H1Nb8Yl225NS6Brj0Rl4AXmjFfhRjA&#10;C/Wepv80PNFrrF5rS2lEkSY7/ayl9Mqkhy1HWq6ptoClvWjZGVYBN/Sc1XMX8OIpCx+CwxPOwwbW&#10;dCLVj1i2WzQK50DtaMlJcQkAAAB4cYRF7WROqbbKXGdR/3YV3gEAAAA41LToLmstmlT1qmqrubZb&#10;1QAAAABd+6BF7WRKJ2nX6LkzYhhJBwAAADjWRtH9aYsK7/tamhbedYwvhFUAAABg5mlitVssV1hK&#10;JwXUJKmaLFWj3AEAAAA416Torr7rKb+jHUZtZu635LdNGt1PPbJ0WS4AAAAw6461qJ2MBqCUUt92&#10;tZN5tNoCAAAAsNB0YvBSh4Efd1ueC6vuXBSXgBenW0pbFwBDOD4G8EKvsXqtXYpGtH/U8oJl1PvY&#10;SfKM5TQL0JQm790YVgE39JzVcxfwQvO1HBZWARc4D2tGg2v0Xr9Yk5HuvxWXgGc74hLwYpfl+bAK&#10;uMCs+fBGr7F6rR1nlUXtZD5hKW0ns92idjLXV1tAMy9angyrgBt6zuq5C3ihzgzMuQJPOA8bWJOi&#10;+41xCQAAACyCEy1qJ6Nlqc0WtZPhg38AAABgTu0Rl6U0car6uMtjlhssTdqMvMuSero3fWx90qXB&#10;P2n5M8s0I5YOtJwaVqfyh5ZtYXVZ+h5vsujxJbr/ty2aBLcNai+jy6xeV235ovYytJiBJ2p5cJeF&#10;Yg28SJc06nkLeKD2Mnre5pOaakT7hZbz43oJjZB7v2VrtQW0Ry069P5AH+gAXqi9jF5nGYUJL9Re&#10;Rudgmvwc8IDzsGbUXuZOy2urrQHoAagnpSZBbctZFh3Ti/QzUDQh7DTSv3XanGtZjh6XHs+o+6fo&#10;QxMV5Zvy3NP92rgEvFDB5+CwCrigExQF8EKvsXqtTVZb7rGMei81aXR/HQfowkrLFWEVcEPPWT13&#10;AS/OtKjOAnjBeVgz+nsfrKe7aLS1elK2WXT31LZmX8u/D6tFDo3Ltl1s0cndSdXWeLpKQb8/JvEC&#10;AAB4tbUWtZNpcpJ9qeUECz23AQAAgAXRtOgun7EcGVZb0VbLk66p4K6R5PtUW2Xa/LklKqB/OKxO&#10;RI9/i6WrDwAAAAC80XtkjcLUhKmlIzE1GevJlgssTBYIAAAALJA2iu63WzaF1dbMej/3VHBP/edL&#10;5fe/2nLehFFP9lH0uNQypk6j2dN99X3Uf7/usrhcNE/EJeCFijjPh1XABWbNhzcqsqv3+gerrTJ3&#10;WA63TNt6ECihD3V2hlXADT1n+UASnmhult1hFXCB8zC4o8uLv2cZ1a9zmhMrHSe/bxsjzdXrPT+m&#10;Hue4y6HrX6uU9nf33NNdk04BnqjVwaqwCrigibYVwAP1vdR7mvp7pEmjvo+aoL10slWgxF6WU8Mq&#10;4Iaes3ruAl6otrImrAIucB7WjP7mB+3pvkg0ijz1Sm/SUib5J3Epz1geCquN/Iu4TNQ/VH33R7nc&#10;cnZYfdn74hIAAGCRrLB81nKT5R9pRwH1bFc7GRXdGb0JAAAALDCK7pM5y/IdS71X+vq4LJGPbP+j&#10;uGxCo9QPCqsVtZFZrpD/OUveauatcQkAALAoNGrtXssHqq0yutpR7WTUVgYAAADAgqPoPplrLPno&#10;dhWqdYnG9dVWmXwS1d+PyybeFJfJ1+JyOTfEpajHfGmLGa8OiEvAC7WW0YhMwIu9Y4BZpAnoH7CU&#10;XnqrEe2aKFUj3NXrFRiC2hmtDquAG3rO0ooLnmjOF1oiwRPOwwZG0X06agOjyUiPsjRtB5NPovpw&#10;XMrbLOq3rmiE/aS93n8yLpP74nI5fxCXyU/E5aLYPy4BLyi6wxve7GEW6aRZVwVuiesldljUyu/S&#10;agsYjgqX+4VVwA09Zym6wxOK7vCG87CBUXSfjIrtOjFToVy90J+2NFGf3FQFchXZNfHp1y2XxWiE&#10;/YOWRy0qxi/l5+NSNBJ/0sf4SFwmPxeXAAAA8+gQi9rJ1Oe2mcZWi9rJjJs7BwAAAMACo+g+mddb&#10;zrE8Xm01V59E9XcsKrKPm6BVvdpVjL+q2lqeivSTauvf5NUTcQl4scvyfFgFXHg2BpgFp1tUcFfh&#10;vYTayWyyrLPwvMas0PNyZ1gF3NBzlkmn4YnayO0Oq4ALnIcNjKL7ZJqObK/LW8Go0H5SWF3WBsu4&#10;wvu+cdkUPc4BAMC80eXgX7JcG9dLaFDDMZbN1RYAAAAAjLFHXKLcS3Ept1nWhtUl3WqpF9rVEuYb&#10;FvUHTdQyRhOk1kfA63Loz4XVl5U8jqTJfeVui9rS/J/VVvA3cfnDlnr/6ecs/8DyZ5Z/qB1x+Z/D&#10;ajWx7N9b0oRk+cRkB8dlkrfHUY+1tMzvk/ZrX33/P7P8YbX1ytvTferGHUvyx5Zu0zI/Vr6d76+3&#10;+Rl1rLq0X8epf4/8Pvnt0x5LJv0Zp+18/yS/r7q0X8epf4/8Pvnt0x5LvP6+1M7gjy1qRyWT/Iy1&#10;rH+PtJ3vn5Xfl0zyM9ay/j3S9lLH0m3p9nSsuvyx5sfS/vw+0xxLuvx96bZ0ezpWXf5Y82Npf36f&#10;ccfSvrSd71/q9/UjcXm/peRYui3dnj/mXP5Y82Npf36fccfSvrSd72/z96X96T6i29Lt+f5c2p9/&#10;rUx6LO1L2/n+pX5f6Tj5fWXcsbQ/3Ud0W7o9359L+/OvlVHHSsv6/rSd7x/3+9IVixdbfrzaKqM2&#10;Mv+b5a8t+WPOpf2j/h35ffLHXt+ftvP9i/b7kqWOJdpX359uk/z2fH9ummOlZX1/2s73l/6+RPvq&#10;+9Ntkt+e79d77Tda9J523LFk0p9x2s73z+rvS5r8TUzy+6pL+3Wc+vfI75PfPu2xpOvfV13ar+PU&#10;v0d+n/z25Y4l437GP2vReaSu4NTx6t8jbU9yLMkfcy5/rPXvkd8nv325Y8kkP2Mt698jbU97rLr8&#10;sda/R36f/PbljiWT/Iy1rH+PtL3UsXRbuj0dqy5/rPmxtD+/zzTHkjZ+Xz9j0TlY/cN73Za+Lh2r&#10;Ln+s6WtF+/P7jDuW9qXtfL/335f2pe18f5t/X9qf7iO6Ld2e78+l/fnXyqTH0r60ne9v8/el/ek+&#10;otvS7Wn/T8Xld+My7c+/VkYdKy3r+9N2vt/L70vz4/3Plr+z/JB2RNrWe/y/suT1Sw1U15yequGK&#10;5oTU14zyy5ZXddKg6N5cScE6v4/ay7zHcnO19Woawf4+i9rPJLqPTiDzEfhDF931RPxUtRWk9hd6&#10;wqrwnlPR/YOWf1xtvdr7LfojTZdu5Zdw6Y8kp1YbSfrPT8v8Pmm/9tX3/6rl/6i2Xnl7/T/SZNyx&#10;JH9s6TYt82Pl2/n+/N8ho45Vl/brOPXvkd8nv33aY8mkP+O0ne+f5PdVl/brOPXvkd8nv33aY4nX&#10;35c+KNLfXLqMfJKfsZb175G28/2z8vuSSX7GWta/R9pe6li6Ld2ejlWXP9b8WNqf32eaY0mXvy/d&#10;lm5Px6rLH2t+LO3P7zPuWNqXtvP9S/2+0puwuywlx9Jt6fb8Mefyx5ofS/vz+4w7lval7Xx/m78v&#10;7U/3Ed2Wbs/359L+/Gtl0mNpX9rO9y/1+0rHye8r446l/ek+otvS7fn+XNqff62MOlZa1ven7Xz/&#10;qN/XestHLPX3IpP6W8tnLV+2pO+VP+Zc2q+vqz/e/D75Y6/vT9v5/kX6fSVLHUu0r74/3Sb57fn+&#10;3DTHSsv6/rSd7y/9fYn21fen2yS/Pd+vDzf1/kAtK8cdSyb9GaftfP+s/r6kyd/EJL+vurRfx6l/&#10;j/w++e3THku6/n3Vpf06Tv175PfJb1/uWDLuZ/yLlq9Yvm/R8erfI21PcizJH3Muf6z175HfJ799&#10;uWPJJD9jLevfI21Pe6y6/LHWv0d+n/z25Y4lk/yMtax/j7S91LF0W7o9Hasuf6z5sbQ/v880x5I2&#10;fl9vsTxpUT0mp9vS16Vj1eWPNX2taH9+n3HH0r60ne/3/vvSvrSd72/z70v7031Et6Xb8/25tD//&#10;Wpn0WNqXtvP9bf6+tD/dR3Rbuj3t17yUsj0u0/78a2XUsdKyvj9t5/u9/L5Uez0rrL7KAxbN2ZSf&#10;M2gAtL7+gmrrNa+5xDKuY8xxFuZ66oAK1inp04+lqIiuSVNTDrVMQiO08u91miWX3zbJ48g1ua+o&#10;AKhC+jT0SVv+ffMcb+nLRXEJeKF+xLSBgid6Te/zdR2QvS0q5ox6nzFpvmU5zALMOj3fN4ZVwA09&#10;Z/XcBbw4xcL7AnjCedgrqf436j2/ohaUdcdaXgirFa2Puq+ir30Verr3T6PTL8/ykGUSX4zLRC/4&#10;AAAAeCWN6tFolVOrrTIaqaL+7Q9WWwAAAAAwBYrufjxuSZeEyEFxmeS3NaFe0X34dcvHxyTva9+1&#10;Pr8X0AZdqpXaNwEeMGs++qSRk/daSq8I0iWpOoauMMwvTwVm2YsWtTwAPNFzVs9dwAv1iua9ATzh&#10;POyV1O50VA1S+T3Lcr5mUaePUflzy8x7m0XtVzzJLycoac0yDR0//365/LYm7WXU8mZaeoJN215m&#10;VtBeBt7QXgbecFkj+qBJkr5qyd/TTBuNjj/EotdYvdYCXtBeBh7RXgbe0F4G3nAe1ky9vczUZm2k&#10;uz5d0OQUaGZNXE7iwLgEAADwSG+IVTB/R7VV5hqL2sk8XG0BAAAAQAOzVnTXhFefDKtYRr2dzO/H&#10;pdRbzyzlJ+Iy+cO4XBT7xyXghWYGXxFWARc0io2RbOjK+ZY7LaurrenpMvH1lg2W1LpLr7F6rQW8&#10;2NOyX1gF3NBzVs9dwAtdVbdXWAVc4DxsYLNWdP95iwrGI2d9nROnWdTCJWUa+Qj2x+IyqY/MmvRn&#10;+HNxmfynuAQAAJhVKorfYrnEUlq00QCGwy3XV1sAAAAA0JI94rKkj3eb3mg5wpJGaN9gUXHaA/UA&#10;TW6zrA2rY+lnfVlYrejfrElSl6Mi+j1htXK25XNhtaI2MXkh/mrLOWF1SY9a0s9d95+mNU2inu7q&#10;bfa6asuXay1nhFXABY3q3Gp5pNoCZp/6X4qet0AbTrR8ydJkNPpmy4csoybxO9ii5+2l1RYw+zT6&#10;8jyLntOAF1dYdF6sySkBD8606BxsW7UFzD7Ow5pRHVZX1L622mqgPpHULMRLr/H8MU8ygakmi83v&#10;M+noqvokqqN+Pvdb8q851LKUsyz5119lKeF5IlUmSoM3+mCPtgfwRB/KMukU2qAR7ZoAXRMa5e9f&#10;pskzlnQCMo5eY5cbRAHMErU7ODWsAm7oOUurDniiAlzJIEVgKJyHNaO/+VYmUtWo6FnzvricNzdb&#10;dMKXvNuy1JUGKq6rMH9StRXo9zVqdPwX4jLRJzIq8o+i76lJw3K/G5cAAACzRD3bb7dcaCltJ6OR&#10;aWonw2gfAAAAAJ1KRfdZLLZqQqt5dUFcJrqs7nsWFddVDE/R6Ha1fFFhPlHB/mNh9VVutOQF/X0s&#10;X7doBPzFFh1To9nVUiZvcSNqjcNlUgAAYNZo1PkDluOrrTJqFXOCZUe1BQAAAAAdSj3dRYVZ9VVP&#10;VLz9o7C6pH0t+f1EE1M9HVYnokt01Fe8fj8Pl/bqUuVkkp7uiYrfJR8sHGdZqjiuwnq9oL4c/a51&#10;IvpQtTU9zz3d1V7murAKuKDXmActu6otYPalSxr1vAWmoRHtn7BoLotS6hX8XsskLQATtZfR83aa&#10;+wBDUosOvT/QABzAC7WX0evs7moLmH1qNaFzMA1iBDzgPKyZ1nq6iyYuVQFZI64n7aeunuF6wdH9&#10;tNQxVISflu6jor9Scv8hpR6hyrQnZyq85/dfKvq9jGsVUzftcZtOWuu5p7smUgU8UfFJk/wBXqh/&#10;9nI9tIG6Ayz3Wka9d5k0akejtjTT0mtsk0I/0DdNpKpJKQFP9JzVcxfwQhOpqggHeMF5WDOt9XQX&#10;tTbRiOdx/cLrVBz/txaNUNd9NFpdx5hmhHui+2h0ho71HYuXSVSbOsfydotG+C9FP19dTaB+8JOY&#10;9Lg3WHTcSSdzBQAA6JpODtRO5uhqa3ovWj5uOdnypHYAAAAAQJ/yoruo3+XPhtVlaaLT1BJGRd6m&#10;VHjXcdSHXMVgL87LUtKmRIX0Iy36Wa635MdTKxl9+q+fyyQfhOSWOq4K8jquRrhPe1wAAIAuqJ3M&#10;lZabLHtrRwFd9q1i+0UWFd8BAAAAYHAaYa4JNyehVjC6dLdpa5KcRs+nS4LbPC665bm9jE7KAU80&#10;D4HaLgBeaPLLJhNgYjHoisn03rI0t1jUj70pvcbqtRbwQh9SbQyrgBt6zpZ+wAoMQVfipR7ZgAec&#10;hzXTansZ0ajnj4TVZaXJU9Uvsy15axr6DgEAAMw/DbRQO5n6xPyT0oj2Cywa4c4k0wAAAAAGVy+6&#10;lyjp4T5O3sv9rXEJdGlHXAJeqKD0fFgFXHg2BqhbYdG8NVsse2lHAfVsP8GiFolt0WssxXt4og+e&#10;mL8A3ug5SxswePKUZXdYBVzgPGxgTYruj8XloXHZhlPjUtTbHegabTrgjVonqFAFeKFLx7l8HHWH&#10;WO61nF1tldlqOdyyrdpqj15j22hTA/RF8yGsDquAG3rO6rkLeKF58UoHCQBD4DxsYE2K7ppAVc6K&#10;y6Y0yv38sAoAAIA5pX7pKriX9kXVyMhNlnUWjToDAAAAgJnSpOiu0UWywdJ00lNNoHqDJR/dnor6&#10;AAAA8E+jw66NKR0pprZwx1g2V1sAAAAAMIOaFN2vt6QWM+rFWTriXe1pbrXUJ8/6SlwCXaKnO7yh&#10;pzu8oZcgRKPa77dolHspvfdUO5muB2bQ0x3e0NMdHtHTHd7Q0x3ecB42sKYTqf5qXMo1FhXP31Zt&#10;LU/F9qssD1rqBfdnLDeGVaBT9HSHN/R0hzf0EoT6tqudzMHV1vRUBNeVlestfZw40NMd3tDTHR7R&#10;0x3e0NMd3nAeNrCmRfebLZ8Kq5WTLF+3vGRRAV5F9XOzXGzR/u9ZVGzXCdQoF1geD6sAAABwSCem&#10;uhryakvph4WPWtRORoM7AAAAAGChqKCuQnsbUaEevtxteS6suqO+soAnmnC6dLQoMIRTYrBYdBXj&#10;dy2j3utNmia935vQayyT+8MTjb68IqwCbug5q+cu4MWZlmPDKuAC52HN6O/9hbBapulI9+Ryy3EW&#10;tYVpQiOhzgmrAAAAcGijRe1kSlu4qV/qGTH0TgUAAADgTltFd9lmeb3lPMu0xXdNyPp2CwV39O2J&#10;uAS8YCJVeDMLE/ioP7dGXmu0ggrB9Dbshn6uN1mutJT26X3YonYy11Vbw2AiVXijySh3hlXADT1n&#10;mUgVnjCRKrxhItWBtVl0l6ctGvWu4rsmu7rBshTdrq9bY1F/eKBvO+IS8IKiO7wZ6s2eiuwq/v6V&#10;5S8s91vusajliQYHKCoQa5JPJtVuTh9oPGBpcgmr+rYfaVHhfUgU3eGNCpdPhlXADT1nKbrDE4ru&#10;8Iai+4I40KKTsRRtY3547ul+elwCXqy1aNQu4MVhMX1ZbfmSZVSP8HFRrz4V4I+2YHrqf66f4aif&#10;7ST5vuU0y6zQa6xeawEvNPfBqWEVcEPP2SHm7QBKqZalAaOAF32fh80b/c3PRE/35TxuUfuZFG0D&#10;AAC06UTLty3vqbYmp1YoGqGtPuQq2FMEmIwmwLvFcomltJ3Mg5bDLddXWwAAAAAwB/oqugOzipYC&#10;8EYjMFeEVcAF9fnuo4e6RsypANy0YK6C/bcsB1dbGEcfcKidTJMR4Zst6t/+aLU1O/QayxVF8EQf&#10;eukqH8ATPWdLP7AFhqDBBgzMgCd9nYdhDIruWHT7xyXgBUV3eNPHmz0VgLdY2jp51weyd1oovL+a&#10;fsYXWfQBR2mRT70l11k2WWZxjgqK7vBGf5f7hVXADT1nKbrDE4ru8Iai+8C6Krrva0n920dRT/dD&#10;wyoAAEAx9dZUP/a2T9xVdFXhnSuifkA/ExXbL7SU/ry3W9ROZmu1BQAAAABzqM2iuwrt51p0ibBm&#10;db4nZpT3WdTDU197lYWJVQEAQIkrLF2NOlKR+eqwuvDURkZtd3RVQalLLWons6PaAgAAAIA51VbR&#10;/TTLdyyXWQ7SjmV8xKJLc37Lovs+ZrnYosI90Kcn4hLwYpdlFtsxAOOolYjSBRWANQFql1Rs7vp7&#10;zDKNaNdEqRrhrvduJTQY42TLBZYXtWPG6TVWr7WAF/q72hlWATf0nPXwfwKQ6P3M7rAKuNDleRgm&#10;0EbRXSPV1Ud1n2prck9bLre83qJLjT9sudVC4R19YrQdvKHoDm+6fLP3y3HZtbPictGoZ7ta7Jxf&#10;bZXZZlE7Gb3H84KiO7xR4fLJsAq4oecsRXd4QtEd3lB0H1jTortGqW8Iq8VUfNcosmcsR1govAMA&#10;gOWopcypYbVzGlFfOsrbK43uVzuZcfPzLEeFlI9bTrBQDAQAAACwUJoU3VUY1yj3NqjwnnqmqvD+&#10;m2EV6BwT5MEb9ZheEVYBF7qaNf9gS19/C2qxovcni0D/1istmpy29PemUeJqJ3ORxeMoRj2v9FoL&#10;eKG/W12ZAnii52zppNzAEDQAo6t5hIAudHUehgk1KbprdFneUkZ92ddbjrOUjAZTr9Dk3ZZDwyoA&#10;AMCr9F1gWhOX80wfRN9r2VhtlbnDonYyWgIAAADAQmpSdF8Xl6JR6joZvd6i3p0auT4t3S/3i3EJ&#10;AABQ1/eojXkf2aSWgQ9YSkf0a0S7Jkp9i4V+6AAAAAAWWpOi+5viUpOgnhNWW/XWuAQAAKjreyLs&#10;eS0kq5WKBk9oUvzSDzLUs1292y+ttgAAAABgwTUpuqfWMhfGZVP1yVMXpXcqAACY3u647Ms8Tgaq&#10;qxTVTubsaquMJsBXO5n6FYsAAAAAsLCaFN2Tm+OyqaPiEgAAYDl9j3Sft6L76Ra1kzms2pqe2sls&#10;smjC1Ke0AwAAAAAQNCm6a+LUNr0jLoE+7R+XgBerLGoHAXjR1az5KvQ+ElY7p9YyfX2vrqk3/bUx&#10;pX3q9YHHMZbN1db80WusXmsBL/a07BdWATf0nNVzF/BipWXe5/jBfOnqPAwTalJ0Vy93OTQumzjW&#10;siGsvuy2uAQAABhFrU360Nf36dohFrWT0Sj3UlstaieT3gcCAAAAAGqaFN110iUnxWUp9XL/92H1&#10;Ff44LoEuPRGXgBcacft8WAVceDamC319QP97cemZ+rbfb1HhvYRedzRAYp2lq9/nrNC/dV4nzsV8&#10;UrunnWEVcEPPWT13AS90lWXfcwoBTXR5HoYJNCm63255xnKZpXS0u+53nyVNypr7YlwCXeq7JzDQ&#10;FEV3eNPlmz2NQH8wrHZGx08DDTzSZdBbLFdbSltTPWpRO5lrqq35R9Ed3qhwOY+TPWO+6TlL0R2e&#10;UHSHNxTdB9ak6P605YKw+po7LWoRMymNbj/XovsdpB01n7I8HlYBAADG+nhcdqXr43dJk6RqstTT&#10;qq0y11vUTqbrDzcAAAAAYG40KbrL5ywaOaWR6vdYdGL2NsuBlpyK7CrK66TvKst3LBohP2qEu3qE&#10;/u9hFQAAYElfs9wVVlunY3sd5b7Rov7ta6qt6Wkk1xmW9XEdAAAAANAjFdR1efdLLUS9RnU8+HK3&#10;5bmw6s61cQl4cb7l4LAKuHBKTJcOsKjl3aj3FqX5tkWtWbzZ23KTZdS/adJ8y1La+30e6DVWr7WA&#10;FystV4RVwA09Z/XcBbw40zJNhwdgaH2ch80z/b2/EFbLNB3pLmozs9ZyXrVV7gaLjqPjAQAATErz&#10;c2hUdlu9YdXDXBOGehvhfYRF7WSavLn+gkX92x+utgAAAAAAU2uj6J5cblF/drWb0WizSd1mOc6i&#10;1jMU3AEAQAm1gVErlKaFd129d6TlkWrLD43MVjsZjfovoQ8Y9PN7f1wHAAAAABRqs+gumvz0HMuP&#10;WlRI1+h3FeFVWM+j/TqxU5Feo9u3WQAAAJq40aL3HyWjtDW6XaPl32nxNMu/Ls2/xXKJZU/tKKBJ&#10;UjVZqubmAQAAAAAAM8BzT/fT4xLwQh9UrgqrgAuHxfRJxecPWtRqZVTP8hRdmbfF8h5LacF6SOoz&#10;+OeWUf+2SaPBESss+AG9xuq1FvBC80+cGlYBN/Sc9Th3ChaX3neVTlAPDGGI87B5MhM93QEAAGaJ&#10;Wsx82qLR2ydZLrX8O8vvWb5oucjydss+Fl1592VLW/3g+6APCPRvuNOyWjsKaDS/+tZvsDyvHQAA&#10;AACAdsxS0V2XNDMTNAAAaEpFaY1ev8eitnbqd/4/Wv4Hy/ssKlh/3fJdy+ct77B4GemuUdhqJ3Oh&#10;pfQxb7foAwn1wQcAAAAAtKxp0T1dmtwGjdbSyfHF1RbQj9IJ54ChqOBGKwh4sndMX463qK3MlyzL&#10;fZiv/wPOtHzV8m3LByyzXHw/0aJ/m5alNluOseyotjCKXmNp4wVP9LpVetULMBQ9Z7184A2I5tGh&#10;JRI86fs8DDWzNNL9c5azLR+2UHgHAADTUtH8dssh1dZ01KPzs5b74/osUVFCE6Xq31ZaDH7KcrJl&#10;k8VTKx0AAAAAcGfWerrfGJcqvNNqBn3YPy4BLxjpDm/6GmFxhUVF86aj5jTZkEaTz8qkhBoJqKsB&#10;1SKn1DaL2sncWm1hOYx0hzd63dsvrAJu6DnLSHd4wkh3eMNI94HN8kSqGq0GdO2JuAS82GVh0kN4&#10;ogk7lS7pSrkPhtVW6IRqi2Xowvtaiz4AKB2IoBHtmkT2BMuT2oGJ6DVWr7WAF/pb3xlWATf0nOXK&#10;K3iiqwZ3h1XAhT7Ow7CEWSu6fyIu5d1xCQAAMM7RFo1wb5tG36nwruP3Td/7SosmTNWoqhIqGqud&#10;zAUWihoAAAAA0KM94nKcc+NynMvi8ry4LKWJzN5qOaja+oHlHh9mw90WXY7/umrLl4tiAC9Ot9xl&#10;YRJEeKGJTUXP2y6oB/sRYbUTD1vUmqWvwrXeE33F0uTfdIflvRZGa5fR70DP2+uqLWD26dJxvT/Q&#10;RMmAFxstep1lFCa8OMWic7AHqy1g9nV9HjbvdLWx2ny+ttrqwFmWRy0vDRCdRMMHFd2fC6vuXBuX&#10;gBfq63xwWAVc0AmK0oXTLKPeQ7Qdta/pg35Oz1hGPYZJ8oLloxZ65Daj19gmPfSBvumKGM1rAXii&#10;52zp1VzAEM60MPcgPOnyPGwR6O9d51fFlmsv8znLGsvbLdu1o0cXxiXQJXq6wxt6usObLnsJ/nJc&#10;dq3r76OJO6+23GQpnexIPdvVu/2TFtrJNENPd3hDT3d4RE93eENPd3hDT/eBTdrT/WbLkZa+Rnp9&#10;yqLvCQAAMIqK0yeG1c6pr7sGIXRBx73X0uQ91q0WtcDZVm0BAAAAAAZV0jP9UIt62uxTbQW3xWUT&#10;+vTlTyw61kPaATc893RX/0t6tsKTtRb1EWQUJrzQ/w/Sdv9LFcJVrO7LOsvWsNoatcf5vGWvamt6&#10;GiH4Mcul1Rbassqi560+zAA80GuI3h/cWG0BPpxq0essI4fhhVpN6BxMLZgBD7o6D1sUnfd0H0eF&#10;9+9ZUg9RLDbPPd1VdAc80Um1CkKAF3qzl97wtUkn63k/866jCd/aogKZ5hQZ9X0mzXctXU4gu8j0&#10;GqvXWsALvaboNRHwRM/Z0g+dgSGoANfVlY9AF7o6D1sUnfd0H0cj0dU3VJN9AQAA9K3vyULb+n6H&#10;WDRCv8mHvhpxr3Yyfc+3AwAAAACYQGnRXVR453JmePfmuAS80CfVpRMtAkM4IKZtfbdYauP7qdCu&#10;grsK7yU0wecmi1rdMClSd/Qay6ggeKLJmI8Kq4Abes7quQt4cbCFK47hSVfnYZhQk6K7XG45L6wC&#10;AAD05qm47MuTcVlCl89vsailTOml9Oofeoxlc7UFAAAAAJhZTYvuosI7AABAn5oUwUvsiMtpacT0&#10;AxZNmlrqeovayTAJEgAAAAA40EbRHfDsibgEvFCLC7WYALxQG5QuWqHomN8Mq517xFJSdD/bonYy&#10;pZNu7bZssKyP6+iHXmP7bl8ENPGiZWdYBdzQc1bPXcALXWXJ+zF40tV5GCZE0R2LrnTkIjAUiu7w&#10;pss3e3fEZdem/T7qCX6T5WpLab/ahy1qJ3NNtYU+UXSHNypc9n31D9CUnrMU3eEJRXd4Q9F9YG0W&#10;3Q+1nGt5W7W1tKss6k2q5bHaAQAAMKV/G5dduyEuJ3GERe1kTqm2ylxnUcFdhXcAAAAAgDNtFN33&#10;tajXqPqMXmb5uuViy1LOsbw1rL7mHosK8BTfAQDANPTe49aw2pm7LNvC6rI2WtRO5oBqa3oaPfVe&#10;yxlxHQAAAADgUNOiuwruOtl9d7X1Ax+Oy6U8blHxXROM/ahFxXeNfAf6VFoYAYayylLargIYglqt&#10;KF3RB/5d+nhcLmWl5RbLlZY9taOAPkDQZKlfrrYwJL3G6rUW8EKvO6vDKuCGnrOl/2cCQ9D7vb3C&#10;KuBC1+dhWEbTovu/sugy6iYespwQVqvJwii8o0/7xyXgBUV3eNP1mz2NRFc7li582qLjL0VX6qmd&#10;zNpqq4z6tqudjK78w/AousMbFS73C6uAG3rOUnSHJxTd4Q1F94E1KbofaBk3ov28uJyUCu+abExU&#10;eJ+kLzwAAIBssrQ9MbYmT70grI6kQsH5ljstpSNMNbHRuyx678MEyQAAAAAwJ5oU3d8Xl7nbLG+3&#10;XF5tTedrcSm6tFqta4CuPRGXgBe7LBTn4Ekfs+br+Cdb9PfRBr0nWWd5sdp6NY2CVjuZSyylo/S2&#10;W9RO5sZqC7NEr7FtPZeAPui1amdYBdzQc3bc/7PALHrKwpw78KSP8zAsoUnRPU2E+oxlvWUPiy6t&#10;vtlS4r64lH0sbwmrAAAAy3rEonZ1T1ZbZXTy/zHLOy3jTqpOtKidjJalNlvUTqbt0fkAAAAAgBnQ&#10;pOieerlrMtTrw2ojT8dlckpcAgAATEKF9zdY1CN9Giq2qy/8T1s+qR0jaET7RRaNcC/t960RUhpB&#10;r3Y4jO4DAAAAgDnVdCJVuT0u25ZG0gMAAExKl1CqR/qRFhXfx41YVwuRWy2/Ynm95QzLuIlM1bNd&#10;vdsvtJS2k9lmUTuZrdUWAAAAAGButVF0r49QL3VoXCZqMQMAAFBCPdNVfP9xi4rqaj2jqBj/Uxa9&#10;z1Af+N+wLNXmRa3z1E7m2GqrzKWWpq1vAAAAAABONCm662RW2prw9KS4BAAAaItGumsE+10xev+i&#10;IvtyExJrRLsmSlU7mZXaUUCTcaqwdo1gIAAAk9dJREFUf4GFdjIAAAAAsCCaFN3vj8s2JjxV4f78&#10;sPqyx+IS6BKT2MEbFfGWKxYCs8TjrPkHWO611N+bTOMOi9rJqIUNfNFrrF5rAS/0oR5X0sAbPWf5&#10;QBqeaG6ecW0LgVnk8TxsrjQpun8tLsdNODYpFdx1QlpvJ/ONuAQAAOiLJnJXO5k0Yfy0VED4uEUj&#10;3CncAgAAAMACalJ0v9mi0egHWa6ylLSZUR93FdxHndj+blwCXdJoRsCTVZYVYRVwYe+YWae/qyst&#10;N1lKH69G7ekKwIssjN7zS88FvdYCXqgdliZ8BjzRc7Z0cnJgCGo3uFdYBVzwch42t5pOpHp6XGqi&#10;svssk04ydqBFhfoHLaMK7jdYtoVVoFP7xyXgBUV3eOPhzd4ai9rJbKy2ymgQgdrJqG88fKPoDm9U&#10;uNwvrAJu6DlL0R2eUHSHNxTdB9a06K7C+KfCajXi/R6LJiu72HKaRUX4FG1rv3rBa4S8CvWjPGP5&#10;X8IqAABAp/T+RO1kDqu2pqcR7ZooVe1k1OsTAAAAALDgmhbd5SOWq8NqRcX3D1u2WFSET9G29i/V&#10;I1UF9xMsT1dbAAAA3dBoZr1/0fuT0lFLmoz7OMul1RYAAAAAAKaNorucYzkvrBbbblFB/qFqC+jH&#10;E3EJeKGJGZ8Pq4ALszhr/iEWXXl3drVVZqtF7WS+WW1hnug1lklw4YmuuNkZVgE39Jxl/hN4oisa&#10;d4dVwIVZPA9bKG0V3eVyi0a5qx/7NNRqZr3lSMvj2gH0SKMUAU8ousObWXuzp/lo1L9dhfcSKhBs&#10;sqyz8CZ2PlF0hzd6XdJEzoAnes5SdIcnFN3hDUX3gbVZdBcVzdUbVcV3jR5TAf42S07bikbGq3+q&#10;Ji+73gIAANAVtZC5Nqa0nYzmrTnGsrnaAgAAAABghLaL7omK75+zqAC/1rJHFm0rGhlPKxkAANA1&#10;fcivyVI1yr2UBgionYza4QEAAAAAMFZXRXfAiwPiEvBilUUTQAJe7B0zFF15p3YyurKuhFqNbLCo&#10;FR6XFC8GvcbqtRbwYk/L6rAKuKHnrJ67gBcrLaVXSwJDGPo8bOFRdMei2z8uAS8ousObod7s6Xtu&#10;sVxtKf2bediidjLXVFtYFBTd4Y0Kl/uFVcANPWcpusMTiu7whqL7wGa16H5uXAIAAEzrCIvayajN&#10;XanrLCq4P1htAQAAAAAwoVktul8Wl0DXnohLwItdFrW7ALzoe9b8jRa1kyltH6YWMmfE0E5mMek1&#10;Vq+1gBcvWnaGVcANPWf13AW8eMrCe0N40vd5GGpmseh+aFwCAABMSpf83mS50lJ6ubpGtR9p0Sh3&#10;AAAAAACK5EX3Yy1DF7wPtHwhrAK92BGXgBeMdIc3fYyw0HsYtZM5pdoqo77taifzSLWFRcZId3ij&#10;0cJPhlXADT1nGekOTxjpDm8Y6T6wVHRXD/V7LBrhNWk/9Zc6yGMW9WEF+lLafgAYChOpwpuuJ/A5&#10;33KnZXW1NT2dPK23bLDwgRaEiVThja7uKX0NBIai5ywTqcITJlKFN0ykOrBUdNcJa5KvL0UFcgAA&#10;gCHoxOcWyyWW0pP27ZY3WK6vtgAAAAAAaEEquu8Tl5KvL+W34hIAAKBPJ1q+ZVlbbZXZbFE7GdqM&#10;AQAAAABalYrut8Wl5OtL+WJcAp5RbIE39HSHN232EtSI9ossGuFe2v5Dj2WdZZOFXrIYhZ7u8Iae&#10;7vCInu7whp7u8Iae7gPbIy41geplFv0ydJn2Q5ZJXGVRD1RRu5kbLM9VW2XeaHl3WH35sWH23W05&#10;zPK6assXFW8UwIvTLXdZ+MAIXhwfl3reNqHer9daNMq91DbLey38/WApmu9Fz9vrqi1g9qlfq94f&#10;6AoewIuNFr3OUhCCF5qwX+8hNRci4EFb52GL6liL5g57bbU1AD0ATYB6f7XVjrMsOib8UNG9yYct&#10;Q6LgDm90Us0EwPBEb/bSG75SaiPzV5Z88vVp06T3OxaLXmP1Wgt4oaK7CpiAJ3rOMsEfPFHRXYMN&#10;AS/aOA9bZKp5vxBWy6T2MqU0YkyTkLVZdL8xLoE+7B+XgBdqqbEirAIuNJk1X0VyFcvVTkYTp5bQ&#10;pcAnWy6wcBk7JqHX2NL2RcAQ9Fq5X1gF3NBzlg/D4Ynei+4VVgEXmpyHoQVNi+7yGcuRYbUVT8cl&#10;AABYXBptrMv5zq+2ytxhOdxya7UFAAAAAEAP2ii6327RZGRtop87AACLS5fvPmDRJX0lNKL94xaN&#10;cGdyQQAAAABAr9ooumtkutrMAB6pHz3giSbuYcIpeKIJpyaduFSXmV9puclSeinkLouK7Zqzg3Yy&#10;KKHXWCZJgyfPW+4Lq4Abes7quQt48YhF7zMBL6Y5D0MH2ii6AwAANKV2MvdamkwGqDYyb7CorQwA&#10;AAAAAIOYtaL7xZYDwyoAAFgQp1m+ZTmi2pqeRrRrolSNcNfEqQAAAAAADGbWiu4HWU4NqwAAYM6t&#10;sFxt2WLZSzsKqGf7CZZLqy0AAAAAAAY2a0X3P7GcH1aBXrw5LgEvDrOU9roGhqC2MUrdwRa1kzm7&#10;2iqz1aJ2MswtgzbpNVavtYAX+gDzqLAKuKHnrJ67gBd677oqrAIujDsPQ09mqeiutjL/wrKPRZeZ&#10;AwCA+XS65X5LaWFT7WQ2WdZZmFgYAAAAADBT9ohLTTw2pDdZVGxPtluODKtw4G6LCievq7Z8udZy&#10;RlgFXNDVQBrdq9nzAQ9OiUs9b9VC5rMWFd1LaQb+d1n0XgHogkay6XlLyyJ4sdJynuVD1RbgwxWW&#10;yyzMxQIvzrToHIwrLOFFfh6G6R1rudPy2mqrge9ZXpqx6B8HH1R0fy6sunNRXAJeqFjJJWLw5PgY&#10;fTiryVJH/Z8/adT7nfZK6JpeY5t8MAT0Ta+LG8Mq4Iaes/yfDk9UwKT9HDxJ52Eoo7r0C2G1TGov&#10;o0nMZs0/j0sAAODbP7Oof/sh1db0nrdssKy30E4GAAAAADDTUtH9i3E5S3RyDXRNbQoAT3ZZVIAE&#10;PFA7GbVEUv/10snSHrUcY7mm2gK6p9dYvdYCXmieiyfDKuCGnrN67gJeqBXS7rAKuKDBSgxYGlDq&#10;6S7XW94dVl/zmEW9Uv+k2lraGy3pfqL7fcMyTbuRdIwbLPn3vDwuMds893RXexlazMATtTy4y8IH&#10;Rph1R1jUDmZNtVXmOsuvWDjBQZ/UXkaX4ur5B3igFh16f7C52gJ8UHsZvc5SEIIXai+jc7AHqy1g&#10;9qXWMqofYHqt9XQXHUz9UjWibFKnWVKf1assB1pK6f7qLU8vd3/o6Q70h57u8EAn0up/l94jTJvv&#10;W+ipjaHQ0x3e0NMdHtHTHd7Q0x3e0NO9mdZ6uotmYNYId402n4QK7CqUi3qsnmN5vNoqo/vr+99j&#10;8VZ418/hVsvF1VaZt1l0fx0nRdv6YGNfSwndT/dPjy/lXIu+HwAAbdLJ802WKy17akeBhy1qJ8Mo&#10;YwAAAADAXFCB9v6wuiwVcjUaTW1p2qJCsI6pEe+lhea+nWVJI/NU0J6W/s26uiAdY1T081ChfBr6&#10;et1v1PFS9H3bKL4z0h3oDyPdMauOtnzXMur/m0mjid1Le78DbWGkO7xhpDs8YqQ7vGGkO7xhpHsz&#10;rY50l9stF4bVZb01Ln87Lttwc1zuYzk1rM60Qy1NJnbTSPavWw6qtsbTz+Myiz4QmeTDCH2dvl73&#10;W4q+r75/umIBAIASmixVV6qVfiCknu26ak6TqDNRMAAAAADAtXrR/WlLKnwvJxWKJ/36aa2Ly1ml&#10;grsa6pfSCPMPh9WJaVK6fxVWx1IhX183DRU5aDcDAJjWSsstlksspe1kNBnV4ZY2r5wDAAAAAGAw&#10;9aL70FTITk6Ky1mkSwxUcF9uJPlS/nVc5nRZ/dstx8XlpyzPWHIq1I+bsFb764V83V/H0TEVjSTU&#10;96kb9XgWwf5xCXixykL7DcwCXar4gGVttVVms+VIyzSTuANd02usXmsBL/Sh535hFXBDz9nSD+yB&#10;IWiwyV5hFXBBLbxo4zWgJkX37XHZ5ghp9UefdeqVrkvomxTc1Ts/bymjwrh6g2kyWV05oElttfyI&#10;RaPW0886Gdd654Nxmeh+r7foODqmopGE+j4qwOcFfT0ebxPYAgD6pxNkzYehlnSrtaPAsxZd0bbJ&#10;8qJ2AAAAAAAwL5oU3dOEq78al02p4Ks2J7NKjy/1Sk/qo9AnpQk4cv/M8lBYfZXHLRpFmH+vfxGX&#10;dSrmJ/p63U8tg0ZRAV7fN/fP43KRPBGXgBe7LPS8xlA0+lftZDT/S+notG9a1E5ma7UFzB69xuq1&#10;FvBCH17uDKuAG3rO8sE7PHnKonmIAC800EmBQypCvxTTdCJOtZX5niUdT7nVMis0Ojx/bIouhdfj&#10;zvdN+pjzf2v68GI56tWef696i5n6Y9HXT0LfP92n9PL+uy3PhVV3To9LwAt9mEbbAwxBz72/sOT/&#10;10ybJr3fgb7oNbZJ2ySgb2p3MO5KWGBW6TlLqw54ohrYmrAKuKCOGgrK6G/+hbBapslId42Uvi2s&#10;ViPUVZjet9qajlrKjOqPfl1czoJ3x2Vyg+Uoy7jR6UtRcTz/t34lLpejkYW5t8RlcnRcJvWvHyf/&#10;/moxk/fVBwBARXIVy/X/SukHPhphcbLlAguj2gAAAAAAc63pRKrnWVLbExWmv2PRCGt9GrAUFXZV&#10;bNfI6mss9YL7Yxb1ip016pGuXuhq4zKubcty6pMc/WFcLkcfcuR+Mi6T+nb968epf38mYQIAJOrZ&#10;rg/Gz6+2ymiyVf2/OUtXsAEAAAAA0JmmRXeN9NaknImK5x+2aKJRXUauorpOslNSK5MHLSq255OJ&#10;5tTyo7So3QWN6F9vOdIyaTF7nEPiMvl2XE4in1D1Z+MyybfrE68upf79649v3h0Ql4AXGmm8IqwC&#10;nXqHRQXz5T5IH0cj2j9u+ZDlb7QDcEKvsbTxgie6Iql0YmtgKHrO0nIOnqy00BIJnuwdg4E0LbqL&#10;2spo9PeoSUVVVD8pyxGW5ai43bSw3Tb19dS/swvTfLgw6dd2ccx5tX9cAl5QdEfXdAJ8peWrFp1c&#10;lNAklGonc5HlRyy82YMnFN3hjV63uVoV3ug5S9EdnlB0hzcU3QfWRtFdVCR/vSX1eC+hor0K7l0V&#10;t2dFWyOr3xSXSVsTerwxLgEAi0f/R91r2VhtlbnDcnhcAgAAAACwcPaIyzbpMvSPWjSyfVJXWz5t&#10;ebza8kXtchJ96KBR8UtRm538ZzPN72Cp+077OHJN7it3W/6pRT39k7+Ny38Qk9tt0Qc+f2H5L7Qj&#10;Lv86rL7mZosek0ZKSlpKfeZltSpK0qg0LfP7pP3aV9//AcuN1dYrbx83wm3csSR/bOk2LfNj5dv5&#10;/vzfIaOOVZf26zj175HfJ7992mPJpD/jtJ3vn+T3VZf26zj175HfJ7992mOJ19/X2y3fsPx5tTXZ&#10;z1jL+vdI2/n+Wfl9ySQ/Yy3r3yNtL3Us3ZZuT8eqyx9rfiztz+8zzbGky9+Xbku3p2PV5Y81P5b2&#10;n2j5BUvplRR/Z/lty7+x5I/tJ+JSr+3549L3T9v5/iF+X9qXtvP9bf6+tD/dR3Rbuj3fn0v786+V&#10;SY+lfWk739/m35f2p/uIbku35/tzaX/+tTLqWGlZ35+28/1t/b7+a8tbLX9cbQW6Ld2ejlWX9udf&#10;K9qf3yfdpmV9f9rO9/P7+oG0X/vq+9Ntkt+e789Nc6y0rO9P2/n+0t+XaF99f7pN8tvz/Rp5qfcH&#10;N1jGHUtK/yZkVn9f0uRvYpLfV13ar+PUv0d+n/z2aY8lXf++6tJ+Haf+PfL75LcvdywZ9zN+m0Xv&#10;GXRuqOPVv0fanuRYkj/mXP5Y698jv09++3LHkkl+xlrWv0fanvZYdfljrX+P/D757csdSyb5GWtZ&#10;/x5pe6lj6bZ0ezpWXf5Y82Npf36faY4lbfy+VCfROdhrtSOj29LXpWPV5Y81fa1of36fccfSvrSd&#10;7/f++9K+tJ3vb/PvS/vTfUS3pdvz/bm0P/9amfRY2pe28/1t/r60P91HdFu6Pe1Pg2r/JC7T/vxr&#10;ZdSx0rK+P23n+738vnRe+j9Z/t6SD0LXttqhPmvJ65eqSx5o+Va19ZrX/FcW/Z81it6H/cew+gNd&#10;FN0TPbC3WNZZNAo779+uiVLV7/0miyZM9VhsTyi6h6K7+t3/z9VWsFzR/Tct4/5gdMWD/kifr7Z+&#10;sJT6pTH6o0hSoUjL/D5pv/bV93/Q8hvV1itvH1d0GncsyR9buk3L/Fj5dr4//3fIqGPVpf06Tv17&#10;5PfJb5/2WDLpzzht5/sn+X3Vpf06Tv175PfJb5/2WOL193WqRX9zqeg+yc9Yy/r3SNv5/ln5fckk&#10;P2Mt698jbS91LN2Wbk/Hqssfa34s7c/vM82xpMvfl25Lt6dj1eWPNX3tD1s0CfovVVtl9CHq2ZY/&#10;qrZe+djSm7C7LPnj0vdP2/n+IX5f2pe28/1t/r60P91HdFu6Pd+fS/vzr5VJj6V9aTvf3+bfl/an&#10;+4huS7fn+3Npf/61MupYaVnfn7bz/W39vlR0f7Pla9VWoNvS7elYdWl//rWi/fl90m1a1ven7Xw/&#10;v68fSPu1r74/3Sb57fn+3DTHSsv6/rSd7y/9fYn21fen2yS/Pd//jyx6f/B/WMYdS0r/JmRWf1/S&#10;5G9ikt9XXdqv49S/R36f/PZpjyVd/77q0n4dp/498vvkty93LBn3M1bhQ1e5/78WHa/+PdL2JMeS&#10;/DHn8sda/x75ffLblzuWTPIz1rL+PdL2tMeqyx9r/Xvk98lvX+5YMsnPWMv690jbSx1Lt6Xb07Hq&#10;8seaH0v78/tMcyxp4/eViu47tSOj29LXpWPV5Y81fa1of36fccfSvrSd7/f++9K+tJ3vb/PvS/vT&#10;fUS3pdvz/bm0P/9amfRY2pe28/1t/r60P91HdFu6Pe0/Oi6/GZdpf/61MupYaVnfn7bz/V5+Xzpf&#10;/Zdh9VVUY9Hco3n9UucEmqPsF6utMLhhXFs0tV2ftVbpc0EF6xQVxZejr8nvM42l7pvvn+Rx5Jrc&#10;V/TkfC6sTuy7lvz75jne0hdN2gt4ojd74z6wAqalD8U1Weqo1+JJs1zvdxXd66MfgFmm19hpByAA&#10;Q9JIdxXdAU/0nKU/NjxRV4e22voCfeA87JU039io81nlWkud/uZfCKsVrY+6r6KvfZW2eroDAABf&#10;3mNRwb30jdiLlk2Wd1qe0g4AAAAAAEDRfQi/H5dNqQ1Mrr5dqq3Ht5wPWc4Yk0csfWlrYlugLxqB&#10;Oe6yKmASGlWmT/K/FNdL7LAcY9lcbS1NlxvWLzkEZpleY7miCJ7oUufVYRVwQ8/ZcZfpA7NIV3Zy&#10;dQY84TzslbZaRtUglS9alvPrFn3dqORzXKJF+eUEk7RmOdeS32caeXuZ+vda6rblpPspenzTKmkv&#10;Myt0eQngiVoi8WERSh1i0UQw+ev+tPmKZZo3b2oZ1mfbMKApvcbSfg6e6DV5Y1gF3NBzlmIQPDnF&#10;QqsOeMJ5WDP19jJT62KkuyZQ1UzkKt6OK+Dq9rMs+tpFUy9OHxqXk3hTXEp9AoZ8O/+65dS/v9fi&#10;OQBgaZo45l6LCu8lNCnNBsu7LPX/gwAAAAAAQNRm0V2fAGiE9WOWr1suixlFM+yfadHXPmo5zbIo&#10;/jQuk/3icjn7WvYJq5U/icsk39bX6esnUf/+9ccHAPBNl8FusVwd10vo/2q1k9GM7gAAAAAAYAlt&#10;FN1V3L3Kco/lJO2YwPWWIy3HWXQir2LA/ZZpRn17tS0uk38al8s5Ki6Th+My+cO4TOpfP079+387&#10;LgEA/ukSWE2W2uTDbf2ffbjlwWoLAAAAAAAsqY2iu0a363LzEipAr7Vo9N0Rljsti1B43x6Xop/d&#10;JKPSfzUuk/viMqkXy+tfP4q+b/670+N6OqwCAJz7gEXtZNZUW9PbbdGkMuvjOgAAAAAAmEDTovvF&#10;FhXLmzrHolYzaouyCIX3L8Sl6N/8ibA6lkYo5lcRjCqOa/uGsFrR1y83slHfN29Z8424XCT7xyXg&#10;xSrLirAKjKRJyW6yfNZS+lzR1VRqJ3NdtdWMHg8TpcET/d3otRbwYk/LpC0rgVmh56yeu4AXKy2l&#10;rRqBIXAeNrAmRXdNgvrhsPoq+UjuSV0RlyoC50XpeXR7XCYaba4rBuoTy2okuj7YUPud3Gfism5r&#10;XCa6n+5fH0mv7zPqCoUvxuUieSIuAS92WTShJTCKPghXO5lTqq0y+j9YBfd6G7NSmnSViVfhiV5j&#10;9VoLePGiZWdYBdzQc1bPXcCLpyxc/QlPOA8bWJOi+/viMlGLmIMse1jUr31a34xLUdHgbWF1Lj1u&#10;0c8rp5HpaWJZFcTV414v6vUPNvQ16q87ivbr9pzur+PoeDqujq+vqfff1+PR4wIA+PRBi9rJHFBt&#10;TU8nEWol8/64DgAAAAAAeqYC7ksxo9qYpNumke6jaHJWD/LHrJ/JpDTa/HuW/P6TZLnWO/qwYtT9&#10;looK8ZP0lR/nbstzYdWd0+MS8ELzYND2ADld6nqLZdTr+6TR6PjS3u/L0WSuyhD0fXUlnX4+37J8&#10;x6I2dmq/c6VFVwRwmTDq9Bqr11rAC72OnRpWATf0nOX/YHhyrKWr98tAF4Y8D5sH+pt/Iaz2L52o&#10;jxt1nW6fRrqPokKwB/ljnqboLiqg69+ZH2NcVKCfdPS/PgSZtKCvEfBNe+hTdAf6Q9EdOb0R+HPL&#10;qNf3SdOk9/skhnizp5+Liuyj/r316I2U2r6daAGEoju8oegOjyi6wxuK7vCGonszjYvuTSdSlUvi&#10;sql6P3O1qpl3D1mOspxtGdcHX61gPmV5veVm7ZiAPghRix7dr95uJtH30/dVKyA9DgCAH5p47KMW&#10;jdperR0F1N9vneVXLPMyT4BO3j9vucdyiHZMQD9LFdxVeNeI/6MtAAAAAAAMIo0QG2e52+s0Ojvd&#10;Z9r7DkmffKQ0HTGuFi/58eofRJTScfLjNmklM4rnke7XxiXgxfmWg8MqFpRG4apAXP8/c5roKqfS&#10;3u/TUguXJhO7Tko/F/27Rv17p4lGM2hAgYrxWEx6jdVrLeCF2oyplRbgiZ6zeu4CXpxpUT0F8KKv&#10;87B5pb/3wUa6jxuZXare5uOZuJx127I0HTH+tCU/XlsTm+o4+XH1fQAA/mhEtkZjN2mF8mnLMZYd&#10;1dZ82NuiUf+6yqspFdtVcN0S1wEAAAAAmEqTortGk0kbn/SdZTkprL7sj+ISAIBFp+KvRl9rQtDS&#10;nv5PWU62fMjyonbMCf1svmJp+woQ9Zql8A4AAAAAmFqTovvX4vIDcVlKLVmuCauvcFNcAgCwyNSz&#10;XaO4Nfq6tACsq5wOt0w74bcHeh/S1SSoKrxvDKsAAAAAAPTjUYv6n6ofe13qjbqUUX3cle9Z2u47&#10;ju547uleb2sEzLq1ltKRzvBHv++/soz6v3KSzEJ/8i5nzdcHEmpHN+rf3lb+2tJX/3vMBr3G6m8P&#10;8EKTSOtDQsATPWf13AW8UJeHNWEVcKHL87BFMGhPd0kFS11+fW5YnYgeuEbb6X6jXGCh7zgAYFGp&#10;SK4JxtROpnSSsV0WtZPR/6nz1E4mp/Z06ufepRWWXwurAAAAAAAsr2nRXZernx1WX3OZRSPUL7bk&#10;I99VYH+bRUX5qywaHX+Ppd7DPbna8rmwCgDAwtGo6nstH6y2ytxhUTsZLefZe+Kya3pfQ293AAAA&#10;AECvVFAfdUn2tFFRHv54bi9zUVwCXugKI1pdzK9TLE3apejyt49aZqlAfHxM2zRx6qifQVc52oLF&#10;oNdY2s/BE13xw/wT8EbP2a6vVgPapPfptOqAJ12dhy2KwdvLJJdbjrM8Vm1NTwUGjZg/p9oCAGCx&#10;qIXJZy2aRLz0BPRJywmWT1rmtZ1MTv3c+0QPTwAAAADARNoquotazeiEdL3lBu2YgIr051leb6Gl&#10;DIawf1wCXmiCPxVoMT/0f6fayXyg2iqjeVLUTkb/F88afYjQxUg2iu7oil5jmbAanujqpv3CKuCG&#10;nrO0boMnmmeJyX/hSVfnYZhQm0X35HqLep/uYdHodxXhVVjPo/0HWXQCq1HyTJqKoTwRl4AXmhzz&#10;+bCKOaD/Lx+wlF6qqhHtH7JowtSntGMGPRvTtr7/vbqSAItBr7F6rQW80P8FO8Mq4Iaes4twZR7m&#10;h9577g6rgAtdnYdhQl0U3XMacacivArrebT/cQsAAItIo2Q+b9kS10vssBxj+XS1tXj6PumZ1Q81&#10;AAAAAAAzpuuiOwAAeKVDLGonc2a1VWarRe1ktldbi0kfOvSJkc8AAAAAgIk0Kbrva7nf8j3L27QD&#10;cIie7vCGnu6+nW5RwV2F9xJqe/ErlnUWL5cKdtVLUEX3vn4G+rk/GFaxAOjpDm/o6Q6P6OkOb+jp&#10;Dm/o6T6wJkX3T1iOsOxj+dfaAThET3d4Q093n/QG/UuWa+N6iUctaifzG9WWH132EtQEsn1QWzz+&#10;7hYHPd3hDT3d4RE93eENPd3hTZfnYZhAk6K7Jn9LNCkqAAB4NU2SqslS31NtldH8KGonw2jrV7o7&#10;Lrv2H+ISAAAAAIBlNSm6a4R7ssg9ZeFb3z2BgaYY6e7L2Ra1k1lTbU1Po2neb1kf1z3qcoSFPozo&#10;evSG/t6uC6tYEIx0hzcaLfxkWAXc0HOWke7whJHu8IaR7gNrUnR/LC7lM3EJAABC77yvWK62lPbg&#10;f9iidjJfqLYwit5EXhNWO6PjU4AFAAAAAEysSdH9t+JSbo/LtvTVoxUAgLZpvhO1kzm12iqjkdUq&#10;uKvwjqX9uqWrERwa0XRZWAUAAAAAYDJNiu5ftKTR7q+LyzbsazkprAKde3NcAl6oPzgzkM+ujRa1&#10;kzmg2pqeLll9r+WMuD4P9LMo/XlMQqPQN4TVVumS93dZGOW+ePQaq9dawAtdUXVUWAXc0HO29GpA&#10;YAgHW1aFVcCFrs/DsIwmRfenLb9gecZyg0XF8ja8JS4BAPBipeWrliste2pHAU2SqslSv1xtYRrq&#10;7d5233UV8u8KqwAAAAAATK5J0V0espxgOciiljCHWpo40HJVWAUAwIVjLWon845qq4z6hqudzKPV&#10;Fkpowtkbw2ojusLgnRZ66QMAAAAAiuwRlyXOjUtRe5kPWzTqXZPGPWeZ1s9b8rYyTR4b+nW3RZdh&#10;t9lmqC8XxQBenG7R6Nsd1RaGdr7lE5bS0e3qRd5WsXhWHR+XfYwa1+9BVxt8oNqanh6jRrg/Um1h&#10;UekyXD1v2756AuiKWiLp/cHmagvwQS359Drb1bwsQNtOsegcTFenAh70eR42jzS47k7La6utnn3P&#10;8lKHgR8qupd80DILdIICeLLWQi/B4el3oEnER/3/NWnutyxCjz19KNt3f+yjLd+yjPq51/OCRb/L&#10;9KYU0N+3XmsBL/ayNJm8GxiCnrN67gJeqAC3JqwCLgxxHjZP9Devc8ViTdrLqH8qAACL5kSL2slo&#10;WUqjEdVOhisWuvFNyxss6pH/acsdFrXu0c97u+VrFv0O1ln2sWg+GUaAAAAAAABa0aTorpNYAAAW&#10;hVqXqB3VLZbSqw2esqhf+CbLi9qBTuny3w9ZVFR/veWnLEda0u9gq0U93AEAAAAAaE2TovvjltvC&#10;6su03SSPWYA+LUJrB8wXFXtXhFX0aLVFLUgutJT2b99m0chrjbJeJOo1rABe6DWWNl7wRP8v6f8p&#10;wBM9Z0vfUwFDWGmhJRI84TzMudMs6oeqS7YP1I4WqG2Njgk/PPd0vzYuAS80cefBYRU9UW/nv7Lk&#10;fcCnzSWWRT2x1KRTCuCFXmP1Wgt4oULQFWEVcEPPWT13AS/OtKjHM+AF52HNDNrTXVQg1+j0Gywa&#10;+d4GFSYAABiaiuT6P0ntZEpPCndZ1NrkAgvtZAAAAAAAWABNi+7yW5afDauteCgugT48EZeAFyri&#10;Ph9W0SG1nrrH0mS0qybvVDsZLRfZszGAF3qN1Wst4IU+1N0ZVgE39JxlQAI80dxMzAUETzgPG1gb&#10;RfcbLX8cVltzXlwCANA3XYL3gOXoamt6OoH8uOVkC4U7AAAAAAAWzKRFd/Wxudhyay1XWd5k+d8t&#10;bbo8LgEA6IvayVxpuclSOuHMkxa1k7nIwugtAAAAAAAW0HJF90MtKq7rEvsPW06qZYNli+U7lrMs&#10;AAB4tMZyv2VjtVVG/1+qncxd1RYAAAAAAFhISxXd32a506Li+nL2sVxj0cSq+2oHAABOnGZRO5nD&#10;qq3paUS7JkpVOxn1egQAAAAAAAtsXNFdI9y/blExfRrvtvxmWAUAYKatsFxt0RVbe2lHgR2W4yyX&#10;VlsAAAAAAGDhjSq6a6S6RriXUuGdVjPwQgUzwBNNzPl8WEUDh1jutZxdbZXZalE7mW9WWxiHWfPh&#10;jV5jmQQZnuiKK80pAnii5yzz38ATXdG6O6wCLnAeNrBRRff3WaYd4V53SVwCADBrTreo4N6kncwm&#10;yzoLb2IAAAAAAMArjCq6nx+Xuccs51l0CX2e9RZdml+nor165AKz7oC4BLxYZVFbFExPLWSujSlt&#10;J/Oo5UjL5moLk9g7BvBCr7F6rQW82NOyOqwCbug5q+cu4MVKS+k5BDAEzsMGVi+6a/LUfJS7iu0q&#10;rq+xXG7ZVosmTj3HcpDlNkvuv4tLYJbtH5eAFxTdy2hU+/0WjXIvpf/z1E7mwWoLk+LNHryh6A5v&#10;VLjcL6wCbug5S9EdnlB0hzechw2sXnRXj9tku+Uoi4rry3ncstaSj3rXSEAAAIamvu1qJ3NwtTU9&#10;9XfeYNHVXfRxBAAAAAAAS6oX3X8+Lp+xaELUp6utyX3MotHxckRcAgAwBI1E2WLRB8KlVwc8bNGH&#10;yNdUWwAAAAAAAMsY1dNdVKDQ6PVpqUj/0bAKuPBEXAJe7LJo5DWWpg9+v2VpMr/IdZZjLCq8oxyz&#10;5sMbvcbqtRbwQhN87wyrgBt6zuq5C3jxlIWrXuEJ52EDqxfdT4rLW+KyxB/FZRPHxiXQtR1xCXhB&#10;0X15Gy1qJ1M6UbLeTJ8Rwxvr5nizB28ousMbFS6fDKuAG3rOUnSHJxTd4Q3nYQMbN9J9kj7u45SM&#10;kK+7Jy4BAJiUJom5yXKlpXRiLk2SqnYyGuUOAAAAAAAwtXFF9zbcFpcAAHRNV0ipncwp1VYZ9W1X&#10;O5lHqi0AAAAAAIACXRTdD43L0hHv6f5AH94cl4AXh1k0ohs/cL7lTsvqamt6ukx0vWWDhdY97VOb&#10;n9JWP8AQ9Bqr11rAC00WflRYBdzQc7Z0ontgCAdbVoVVwAXOwwY2rujepKf6j8TlQ3E5rV+MSwAA&#10;lrLSojlILrGUtpPZbnmD5fpqCwAAAAAAoKFxRfeTLSq8l+SfW5JRt4/LaZarLB+2AACwlBMtD1jW&#10;VltlNlvUToYJlQEAAAAAQGdemqHAj7stz4VVdy6KS8CL0y2LfImYRrTr7/YFy6j/OybJM5Ymvd8x&#10;neNjAC/0GqvXWsALtUTaGFYBN/ScpWUiPNH5A+3n4AnnYc1ogLjqDsW6nEgVAIA2qYei2slcaClt&#10;J7PNonYyW6stAAAAAACAllF0x6KjrQS82WVZxMk+1UbmWxa1lSl1qeUEy5PVFvrybAzghV5j9VoL&#10;ePGihf/b4I2es3ruAl48ZdkdVgEXOA8bGEV3LDpmcoY3Gu29IqwuBI1o10SpGuGuiVNL6A2y5iq5&#10;wMLJXf906TiXj8MTvcbqtRbwQv9Xrg6rgBt6zpZeuQgMQecie4VVwAXOwwa2R1wm6nWb2255Oqx2&#10;al/LEWH1ZfXHhtmlnu7qbfa6assX9Yamrzs8UZ/huyyLcJWGTsa2WNRLrdQdlvdaGLU6nNRHUM9b&#10;wAN9IK/n7XXVFjD7dEKt9weaIBzwQj3d9TrLKEx4oZ7uOgd7sNoCZh/nYc2oDnGn5bXVVgtUdP+e&#10;pUmBowl9X33/evEfs42JVIH+LMpEqnpTqwlP0+Sn00YTnujvmxFUw2MCH3jDRKrwRkV3JlKFN0yk&#10;Cm+YSBXecB7WTCcTqZ5j0URzQ9D31fcH+kJPd3gz7z3dVSS/0nKTpfRETD8jtZNR0Z12MsOjlyC8&#10;oac7vKGnOzyipzu8oac7vOE8bGCjiu63x+VQhv7+WCz0dIc389zTXX+P91qajNa71fIGi9rKYDbo&#10;wxNGssETerrDG3q6wyN6usMberrDG87DBjaq6N5HD/elDP39AQD9O83ygKU+v8ekNFJKE6VqhLtG&#10;oQAAAAAAAAyiXnS/LS6HNiuPA/Nv/7gEvJi3ke76t1xt0YSppZ/C6/LkEyyXVluYNYywgDeMdIc3&#10;Gi28X1gF3NBzlpHu8ISR7vCG87CB1Yvua+NyaLPyOAAA3VljUTuZs6utMlstaicz1FwkAAAAAAAA&#10;rzCqvQwAAF073aJ2ModVW9NTO5lNlnUWJocBAAAAAAAzg6I7Ft3dcQl48aDFc5FZl2ReG1N6eeYO&#10;yzGWzdUWZp1+XwrghV5j9VoLePG85b6wCrih56yeu4AXj1h2hVXABc7DBkbRHQDQl0MsaiejUe6l&#10;rreoncz2agsAAAAAAGDGUHQHAPRBfdvvt6jwXkIjoTZY1lt2awcAAAAAAMAsougOAOiSWshssVxt&#10;WaEdBXQpp9rJXFNtAQAAAAAAzDCK7lh0b45LwAtNPLp3WJ15eqyaLPW0aqvMdZYjLfRX9uuAGMAL&#10;vcaWTvIMDEEfah8VVgE39JwtHZABDOFgy6qwCrjAedjAKLoDALqw0aJ2MmuqremphcwZMbSTAQAA&#10;AAAAblB0BwC0SSNEb7JcadlTOwpoVLvayWiUOwAAAAAAgCsU3bHonohLwItdFk0qOouOsKidzCnV&#10;Vhn1bVfB/eFqC/Pg2RjAC73G6rUW8OJFy86wCrih56yeu4AXT1m4AheecB42MIruWHQ74hLwYlaL&#10;7udb7rWU9ozTG9j1lg2WWf1QAWV4swdvKLrDGxUunwyrgBt6zlJ0hycU3eEN52EDo+gOAGhipeUW&#10;yyWWJu1kDrdcX20BAAAAAAA4RtEdi46ZnOGNZsxfEVYHd6xF7WTWVltlNluOtDxabWEeqc+/Anih&#10;11i91gJe6EPv1WEVcEPP2dIBG8AQNNhor7AKuMB52MAougMApqUTpIssd1pKT/J1mds6yyYLlxYD&#10;AAAAAIC5QdEdADANjf5UO5kLLaWjk75pUTuZrdUWAAAAAADAHKHoDgCY1IkWtZPRstSlluMsTGIM&#10;AAAAAADmEkV3AMByNKJdE6Xebintc6zZ/k+2XGChnQwAAAAAAJhbFN0BAEtRz3b1bj+/2ipzl0Xt&#10;ZG6ttgAAAAAAAOYYRXcsuv3jEvBCI81XhNXOrbWoncyx1db0NKL945a3WJ7UDiwkZs2HN3qNLb2q&#10;BxiCrkjbL6wCbug5Wzo/EDCElZa9wirgAudhA6PoDgCo0wnQlRZNmKo3lyV2WdRO5iIL7WQAAAAA&#10;AMDCoOiORfdEXAJeqJj9fFjtxAGWey0bq60yaiOjdjJ3VFtYdM/GAF7oNVavtYAX+nB7Z1gF3NBz&#10;loEZ8ERzVO0Oq4ALnIcNjKI7Ft2OuAS86LLofopF7WSOqLampxMnTZSqEe4UrJDwZg/eUHSHN/r/&#10;lzZu8EbPWYru8ISiO7zhPGxgFN0BAOpffLXlJktpzzedOJ1gubTaAgAAAAAAWFAU3QFgsa2xqJ3M&#10;2dVWma9Z1E5mW7UFAAAAAACwwCi6Y9GpfzXgySqLRqa34TSL2skcVm1NT5cEb7K806LLLYFRmDUf&#10;3ug1Vq+1gBeaAH11WAXc0HNWz13Ai5WWvcIq4ALnYQOj6I5Ft39cAl60UXTXm8VrLVviegnNh3CM&#10;ZXO1BYzHmz14Q9Ed3qhwuV9YBdzQc5aiOzyh6A5vOA8bGEV3AFgsh1jUTub0aqvMjRa1k9lebQEA&#10;AAAAAOBlFN0BYHGcaVHBXYX3Es9bNljeZWEWdAAAAAAAgBEoumPRPRGXgBe7LCp+T0OXQaqVzOfj&#10;eolHLWonc021BUxOH9DwIQ080WusXmsBLzTHys6wCrih56yeu4AXmsNqd1gFXOA8bGAU3bHo1Jca&#10;8GTaorsmSdVkqZo0tdSXLWon82C1BUyHN3vwhqI7vFHh8smwCrih5yxFd3hC0R3ecB42MIruADC/&#10;zraoncyaamt6elN5huW9cR0AAAAAAADLoOiORXdAXAJerLKsCKtjaYbymyxXW5b72nEetqidzHXV&#10;FlCOWfPhjV439VoLeLGnZXVYBdzQc1bPXcCLlZbSVp3AEDgPGxhFdwCYL0dY1E7mlGqrjPq2q+Cu&#10;wjsAAAAAAACmQNEdAObHRovayZRewaEWMustG+I6AAAAAAAApkTRHQD806WOt1iutJRepqtJUjVZ&#10;6vXVFgAAAAAAAIpQdAcA3461qJ3M2mqrzG9Y1E7m0WoLAAAAAAAAxSi6A4BPGtF+vuVOS+nkac9a&#10;1ll+xfK8dgAAAAAAAKAZiu5YdPvHJeDFKouK7Gonc4mltJ3MdovayWyttoDuMGs+vFlh0Wst4IXe&#10;C+wXVgE39JwtfR8LDEEtPfcKq4ALnIcNjKI7Ft0TcQl48aOWf2c5sdoq82mL2snsqLaAbumKCgXw&#10;Qlf+7AqrgAsvWnaGVcANPWf13AW8eMqyO6wCLnAeNjCK7gDgg0YCfcLya5Z/rB0F9EbxZMuHLJzk&#10;AAAAAAAAdICiOxYdI33hgdrJqHf7Ry2lr9vbLGonc2u1BfSHERbwhpHu8EYfpD8ZVgE39JxlEAg8&#10;YaQ7vOE8bGAU3QFgtq21PGA5ttqank5mPmk5wcIJOQAAAAAAQMcougPAbFI7GU2UqglTNWlPCY3U&#10;VDuZj1kYSQQAAAAAANADiu5YdG+OS2CWHGC513J+tVXmDovayWgJDEnPZwXwYm/LYWEVcGGF5aiw&#10;Crih56yeu4AXB1tWhVXABc7DBkbRHQBmyykWtZM5otqanka0X2DRCHd6EgMAAAAAAPSMojsAzAaN&#10;9LnScpNFoyxLqGe7erdfaqGdDAAAAAAAwAAougPA8NZY1E5mY7VV5laL2slsq7YAAAAAAAAwCIru&#10;WHR3xyUwlNMsaidT2j9YI9o/ZFE7mae0A5gxO2IAL561PBhWAReet9wXVgE39JzVcxfw4hEL7Tvh&#10;CedhA6PoDgDD2MtytWVLXC+h/0CPsXy62gIAAAAAAMDgKLoP622WlwpyrmUSx1qusjxqye+vNhQX&#10;Ww60AOjfIRa1kzm72iqz1aJ2MturLQAAAAAAAMwEiu7DUuGtCyqmq7B+j2WD5SBL7iTLhy2PWVR8&#10;39eyqA6IS6Avp1tUcC/9+3/BcqFlnUUtEIBZp4mBSycHBoagia1XhVXAhT0tq8Mq4Iaes3ruAl6s&#10;tJReoQwMgfOwgVF0H9bPx2WbVEDXyFcV1ieh4rsK9AC6pTdo18aUvlnTVSuftPx2tQUAAAAAAICZ&#10;Q9F9WG+Kyzb9jmWfsDqxIyyTtqyZN/vHJdAlTZKqyVI1yr3U9Ra1k/lbi0ZhAl4wwgLeMNId3mi0&#10;8H5hFXBDz1lGusMTRrrDG87DBkbRfThqAZMXx4+z7DFhLreMoh7u9RHut1nebkn3VauZ9ZZnLLnz&#10;43LRPBGXQFfUt13tZNZUW9PbbXm/RX+3WteM+c9bAC/UBolWSPBEr7F6rQW8eNGyM6wCbug5q+cu&#10;4MVTFp2PAV5wHjYwiu7DOTguk2/HZRMfiMvkastay83VVvC4RSNmX2/JJ2DUBwCnhVUALdAnylss&#10;+jssHZn+sOUYyxeqLQAAAAAAAMw8iu7DySdRVPH76bDayLvjUjRJ6jlhdSR9v/zr5ZS4BNCMWjap&#10;nUyTD7Kus6jgrsI7AAAAAAAAnKDoPpx8EtX747IJtZbJXRGXS9Go9xvCauWtcblI6OmOtm20qJ3M&#10;AdXW9HTJolrJnBHX69RnmJ7u8IRegvCGnu7whp7u8Iie7vCGnu7whvOwgVF0H04+iepDcdnEz8Vl&#10;8s24XM6dcSlqMVMv3s87erqjLXoTdpPlSkvpCcSDFk2WqhZQ49DTHd7QSxDe0NMd3tDTHR7R0x3e&#10;0NMd3nAeNjCK7sOoT6KqAvm+lrMsGvX+Usz3LCq+TdKioj6qdtJC/p/GZbI6LgFMTh9WqZ1MkxZN&#10;11jUTubRagsAAAAAAAAuUXQfRn0S1R+xfMeiopt6QScqzKvvuiZjVDH+UMs4KuQnt8XlJLbFZfKT&#10;cbkodsQlUOp8i64YKf3ASp88r7NssEwygp2R7vCGERbwhpHu8EajhZ8Mq4Abes4y0h2eMNId3nAe&#10;NjCK7sPIJ1F9xnKPJR/5PoqK8SrsLVV4B9Af9fu9xXKJpbSdjCZRVjuZrdUWAAAAAAAA3KPoPow3&#10;xqUsV2zP6WtVeM9HtSd5j/gm8gleF0HpZJdYbCda1E5mbbVVZrNF7WSmvdqCiVThDRP4wBsmUoU3&#10;+vCfFpHwRs9ZJlKFJ0ykCm84DxvYHnGJfqln80FhtaLRrp+x/JHlce2I1CdaE6SqfUVenFf7mHqx&#10;Tz3gk1G3L6XJfeVuix5rftnK38XlD8Xk/taiffqadFvalt+25BNC5ZfLHhWXyX1xKelkQzPh55NJ&#10;aVu0Lz+Wvv59llurrVfePu7EZdyxJH9s+WPPj5Vvp2NJ/u+QUceqyx9rfqxR/878cY8y7lgy6c84&#10;/zcnk/y+6vLHOu7fIfnt0x5LSn5f+qDyaIvuW39eT+r/s3zD8li1tfS/Mz2u3H9vucOSbpvkZ6zj&#10;5cfKt/PvPSu/L5nkbyL//Ui+vdSx8seW/1xy+WMd9++QaY4lXf6+8seWjlWXP9Zx/w4Zdyztyx9n&#10;stTv60fjUleGlBwrf2z5zyWXP9Zx/w4ZdyztS9v517f5+1rqsaVj1eWPteRY2pc/zmSp31f+2Cc5&#10;1lKPLR2rLn+syx1L9DX5sfLt/Ovb+n1pnz5cfaTaCvLHlo5Vp/tJ/rUy6t8p+pr8WPl2/vX8vn4g&#10;f6zj/h2S356OVTfNsURfkx8r386/vvT3JaO+97jHlo4l/6VF7w/+vWXcsaT0b0Jm9fclTf4mJvl9&#10;1eWPddy/Q/Lbpz2WdP37qssf67h/h+S3L3csGfczfrPl9yx6b6zj5cfKtyc5lkz7M17q37ncsWSS&#10;n7GOlx8r3572WHX5Yx3375D89uWOJZP8jHW8/Fj59lLHyh9b/nPJ5Y913L9DpjmWtPH70uustl+n&#10;HZn8saVj1eWPddy/Q8YdS/vyx5l4/31pX/44kzb/vpZ6bOlYdfljLTmW9uWPM2nz97XUY0vHekNc&#10;fisu88e63LFEX5OOJfl2/vVefl9rLP/MohpoXg/X9guW/2zJ6zx/b1Et9q+qrfABxrg6umq3agv+&#10;ChTd+6cJU9ULLLnack5YHUv30ZM2L9QfZsknSx266P6zFj3JktSfT6MX6sXJv7Ho+4z7g3mnRZPL&#10;pmPkvf7qI3zz3tZppISW+X3Sfu2r79fP/1eqrVfenu5TN+5Ykj+2dJuW+bHy7Xx/vUf3qGPVpf06&#10;Tv175PfJb5/2WDLpzzht5/sn+X3Vpf06Tv175PfJb5/2WDLt70vzHfxri04QSt1rOdPyl9VWUH9s&#10;+n75467baNFJ9X+stsr/JtJ2vn9Wfl8yyd+ElvXvkbaXOpZuS7enY9XljzU/lvbn95nmWNLl70u3&#10;pdvTseryx5ofS/vz+4w7lval7Xz/Ur+vk+JSJ9Ylx9Jt6fb8Mefyx5ofS/vz+4w7lval7Xx/m78v&#10;7U/3Ed2Wbs/359L+/Gtl0mNpX9rO9y/1+0rHye8r446l/ek+otvS7fn+XNqff62MOlZa1ven7Xx/&#10;W7+v/8aiN+S/UW0Fui3dno5Vl/bnXyvan98n3aZlfX/azvfz+/qBtF/76vvTbZLfnu/PTXOstKzv&#10;T9v5/tLfl2hffX+6TfLb8/06V/iXlv/VMu5YUvo3IbP6+5ImfxOT/L7q0n4dp/498vvkt097LOn6&#10;91WX9us49e+R3ye/fbljybif8UWWKy1PW3S8+vdI25McS/LHnMsfa/175PfJb1/uWDLJz1jL+vdI&#10;29Meqy5/rPXvkd8nv325Y8kkP2Mt698jbS91LN2Wbk/Hqssfa34s7c/vM82xpI3f1y9bdA6mK55z&#10;ui19XTpWXf5Y09eK9uf3GXcs7Uvb+X7vvy/tS9v5/jb/vrQ/3Ud0W7o9359L+/OvlUmPpX1pO9/f&#10;5u9L+9N9RLel29P+t8fl1+My7c+/VkYdKy3r+9N2vt/L7+uDlvPC6qvoXFXvo/L65T+xXGf5mWor&#10;1GDHPYbjLPU5M+HI2ywqjqdcbMnlt6WR25Nqcl9R0f25sDqx71ry75vneEtfro1LYCn6IEqfbo56&#10;vk6aJr3fc7rypT4ZMzDLTokBvNBrrF5rAS/U8uCKsAq4oeesnruAFxo8pSv8AS84D3slfdg7qlaj&#10;jKoN6u9dI+ATrY+6rzLytYGe7n7cbNGkq4lGlufy25pYtJmNn4hLYBQVyVUsV1uM0pOCXZa3WC6w&#10;5J+6ltLx6p+QA7OMWfPhjV5j9VoLeKH3F/kl24AHes628d4Y6Is6FuwOq4ALnIcNjKK7L+r5ntQn&#10;Ts1va+JP4rJruvTip8ZErWX6Mu0kllgcmmRXExc3Ge2o3uuHx2VbKLrDG97swRuK7vBGhcu8hyng&#10;gZ6zFN3hCUV3eMN52CtttoyqQSofsixHLbVVyxwVzdX5KhTd/conVvVIb7JU8B4VCooYmi7BUq++&#10;0ssHdQLxccvJFgo3AAAAAAAAw9EHEKNqkEo+9+Y4mihVfdtHZWQdk6K7X/V2Mo/HpaRJ6yZRLyr+&#10;WVwCi0jtZDSh000WzUxdQh8onWBRvzBG7wAAAAAAACwYiu5+1dvJaBbd3IFxuZzVcZks2qWpaiEC&#10;yBrLvZaN1VYZTUSsdjL6pLMrqyz12cGBWaYPsEo/xAKGoNdYvdYCXmjQQP09PTDr9JzVcxfwQnN8&#10;7RVWARc4DxsYRff+XWXJZ7id1L6WfAT7H8dl8qdxmdR7vo/z38Vl0mWxcBbtH5dYbKdZ1E7miGpr&#10;ehrRrolS1U5mksuSmqDoDm94swdvKLrDGxUu9wurgBt6zlJ0hycU3eEN52EDo+jev/qIdBX7JvG+&#10;uEz+IC4TFcvzljOfjMulaDT8hrBauS0ugUWhwsrVli2W0jdQ6v91jOXSagsAAAAAAAALjaJ7/26P&#10;y0Qj3zWKfSmHWs4Pq5XHLDeH1Ve4Pi7lIIuOPY6+5w1h9WXqY71onohLLJ6DLWonc3a1VWarRe1k&#10;Rs5U3RFNzMpkw/CEWfPhjV5jmQQbnuiKu51hFXBDz1nmP4InuqJ5d1gFXOA8bGAU3funCU/zEeX7&#10;WL5jOcui4npOk5yqcP6gRV+X/Gpc1v1uXCYaxa7Zdd9mSYV9jW7X6Hp9z7yVhkbJ3xhWgbl3ukV/&#10;G4dVW9PTCcImyzoL/4kBAAAAAADgZRTdh3GOJW8Fo4L6NRYV1/N+7/dY8vYvolYYo0a5i1rM1FvE&#10;qLD+dYs+ldUxNUperTTyIr6oNcbTYRWYW2ohc21MaTuZRy1HWjZXWwAAAAAAAECGovswNNr9BEte&#10;eJ+EWlh8LKyOdZ5l2uOqUH95WAXmlka1q52MRrmXUgsntZPRB2QAAAAAAADAq1B0H44mVFXhfdJe&#10;0J+yaHTtcqPRS477S2EVmFvq266C+yHV1vTU31dXnay30McPAAAAAAAAY1F0H5YK5Cqkv92itjFq&#10;/ZLTCHQVxTUp6ke0Y0LLHVcFeR1XI391XNrKYF6phYzaKenvYIV2FHjYor8ntYACAAAAAAAAgM7d&#10;bXkurLrTpNUIZpvmM9CEwfk8CdOmSe/3rqy1rAqrgAv6gLd00mJgCHqN1Wst4IXeq5waVgE39Jyd&#10;tffZwFKOtawJq4ALnIc1o7/5F8JqGUa6A5hHGy1qJ1P6pkgtZM6IoZ0MAAAAAAAAJkbRHYvugLjE&#10;fNjbcpPlSsue2lFAk6RqstTrqq3ZoxGYpa1ygCHo71IBvNBrLFcUwRO951kdVgE39Jwtfb8ODGGl&#10;hasz4AnnYQOj6I5Ft39cwj9d+vOA5ZRqq4z6th9jebTamk0U3eENb/bgDUV3eKPC5X5hFXBDz1mK&#10;7vCEoju84TxsYBTdAcyD8y13WkqvXHjWst6ywfK8dgAAAAAAAAAlKLoD8EyjDW6xXGIpHSmz3aJ2&#10;MtdXWwAAAAAAAEADFN2x6J6IS/hzvEXtZNZWW2U2W9ROZke15cMuC6Px4YmuJFEAL/Qaq9dawIsX&#10;LTvDKuCGnrN67gJePGXZHVYBFzgPGxhFdyw6T8VWBBrRfpHldkvppGH6j2edZZPF25t9iu7whjd7&#10;8IaiO7zRe5knwyrghp6zFN3hCUV3eMN52MAougPwRBPbqZ3MhZbSdjLbLG+wbK22AAAAAAAAgBZR&#10;dAfghdrIqJ3MidVWmUstJ1gYDQYAAAAAAIBOUHTHontzXGJ2aUS7JkrVCHeNdC+hSwFPtlxg8X4Z&#10;62GWvcMq4MIBMYAXeo3Vay3gxQrLUWEVcEPPWT13AS8OtpSejwJD4DxsYBTdAcwy9Wy/03J+tVXm&#10;DovaydxabQEAAAAAAAAdougOYFadYlE7mWOrrelpRPvHLRrhzoR4AAAAAAAA6AVFdyy6J+ISs0Pt&#10;ZK603GRZqR0F1LNdxfaLLN7bydTpA4TnwyrgArPmwxu9xvJhLTzRe52dYRVwQ8/ZeXufjvmmlqW7&#10;wyrgAudhA6PoDmCWqN/YvZaN1VYZtZE53KK2MgAAAAAAAECvKLpj0e2ISwzvVIvayRxRbU1PI2U0&#10;UapGuGsUwrxipDu8YYQFvGGkO7zReyBd5Qd4oucsI93hCSPd4Q3nYQOj6I5Fx0zOw1thudryFcve&#10;2lFAH56cYLm02ppvmjFfPzPAC/1dl/5tA0PQa6xeawEv1JpPk88Dnug5q+cu4IVan+4VVgEXOA8b&#10;GEV3AENaY1E7mbOrrTJbLWons63aAgAAAAAAAAZE0R2LSCMqjraonclhltMtay3HWvjkuj/vsaid&#10;jH4HJXQ56ibLOguXTAEAAAAAAACYG3dbngurM02tZK60/IXlpTF5wXKn5SKLRmGjffpg41rLqJ//&#10;pPmOpbT3u3f6gIi2B/BEH6yVfrgGDEGvsXqtBbzQeysNJgE80XOWAU/wRIP0qBHAE87DmtHfvGqE&#10;xRjpjkWgN3OfsHzbstGyVMFSo+CPt1xo0derzzgvUu05xKJ2Mrq6oNT1FrWT2V5tLR56usMbegnC&#10;G3q6wxt6usMjerrDG3q6wxvOwwZG0R3zTifNt1g+apm2UKk3gRqBcb9FRXveFDajvu0quKvwXuJ5&#10;ywbLeguzxgMAAAAAAGAmUXTHPFPB/R6LLglpQsV2Fe1vt/DJ9vT0M9tiuTqul3jEcozlmmprsTHS&#10;Hd4wwgLeMNId3ui96n5hFXBDz1kGNcETRrrDG87DBkbRHfNK/xl+1dJmzzW1ndGoef6jnZxa82iy&#10;1NOqrTLXWY60PFhtAQAAAAAAADOMojvm1RWWLiba1Kj5m8IqlqH++WonU/rBh1rInBFDOxkAAAAA&#10;AAC4QNEd8+hoi/qHd+VES5OJQOedLl/SBxNXWkrboGhUu9rJaJQ7Xkk/m2fDKuDCjhjAC73GcnUV&#10;PNG8N/eFVcANPWf13AW8UMvTXWEVcIHzsIFRdMc8UrG3a00KyvNMVxeoncwp1VYZ9W1Xwf3hagsA&#10;AAAAAABwhKI75s0hFo1075pGc58aVhF90KJ2MgdUW9NTC5n1lg0WRr0AAAAAAADAJYrumDe/FJd9&#10;eHdcLjrN4q4JZtVHf0/tKLDdcrjl+moLAAAAAAAAcIqiO+ZN6SjrEhpVv+g0sazayayttspstqid&#10;zKPVFpZzmEVXWgBe6HW5z9dmoCm9xuq1FvBCLQ+PCquAG3rO0q4TnhxsWRVWARc4DxsYRXfMmz7/&#10;E1zkFy+NaP+o5U7Lau0ooInq1lk2WV7UDgAAAAAAAMA7iu4ApqUPNtRO5hOW0nYy2yxqJ7O12gIA&#10;AAAAAADmBEV3zBuNnu7LrrhcJCda1E5Gy1KXWk6w7Ki2MC0975hoFp7odbnP12agKb3GLuL/8fBL&#10;VwzuDKuAG3rOcrUrPHnKsjusAi5wHjYwiu6YNxTdu6ER7ZdYNMK9tIWP3qScbLnAwhvschTd4Q1v&#10;9uANRXd4o/dVT4ZVwA09ZzkngCcU3eEN52EDo+iOefNYXPbhkbicd+rZrt7t51tK28ncZVE7mVur&#10;LQAAAAAAAGBOUXTHvLkjLvtwd1zOs7UWtZM5ttqankavfNzyFgsjsNqhKw1WhFXAhb1jAC/0Gtvn&#10;xOxAUxoUUTqxPTAUPWdLB/QAQ1hp2SusAi5wHjYwiu6YN9stfV0+M8+jtvUG+AqL2snozUUJXZqv&#10;djIXWbh0FAAAAAAAAAuBojvmjYq7N4bVTj1omdeJQA+w3Gv5YLVVRh9IqJ1Mn1ceAAAAAAAAAIOj&#10;6I559Jm47JJapsyjUyxqJ3NEtTU9feihiVI1wp1J6AAAAAAAALBwKLpjHmmC061htRMa5d7l8Yeg&#10;/rWftdxkKe35pZ7tJ1gurbYAAAAAAACABUTRHfNqk6WL3u67Le8Nq3NjjUXtZD5QbZXRhxBqJ7Ot&#10;2gIAAAAAAAAWFEV3zCv1W1fhvW1nWB4Oq3PhNIvayRxWbU1P7WT0c15neUo70LlVFl2ZAHjBrPnw&#10;Rq+xeq0FvNAE+PuFVcANPWf13AW8WGnZK6wCLnAeNjCK7phn11k2h9XGnreo4N7HJK190JuFz1u2&#10;xPUS+mDjGEtbP2MAAAAAAADAPYrumHcahd20KKxe5cdZVMSfB4dY1E7mzGqrzPUWtZPZXm2hT5qg&#10;Vh8CAV6o1VcX7b6Arug1lsnA4YmuPNwZVgE39JzVcxfwQld2q90s4AXnYQOj6I5FoML7Oy3fq7Ym&#10;95zl1yyvt8xLcfl0iwruKryXUCFig2W9hRfvYVB0hze82YM3FN3hjQqXGiQCeKLnLEV3eELRHd5w&#10;HjYwiu5YBAdbzrP8aLU1uddZPmTRiHDv/QbVQkatZK6N6yUetaidzDXVFgAAAAAAAIBXoeiOeXei&#10;RSO7j622pqeJ1D5rucdygHY4pElSNVmqJk0t9WWL2sk8WG0BAAAAAAAAGImiO+aZCu63WNqYrflo&#10;y7cspcX7oZxt0YcOa6qt6enyOU0g+964juHpg6AVYRVwgVnz4Y1eY/VaC3ihKzJXh1XADT1nvV9N&#10;jMWy0lJ61TgwBM7DBkbRHfNKLWW+YmnzjZz+g1UR30PhXS+s+vdfbSkt0D5sUTuZeZlAdl5QdIc3&#10;vNmDNxTd4Y3e7+4XVgE39Jyl6A5PKLrDG87DBkbRHfNIb96+ZOnixSX1Rp/l/2yPsKidzKnVVhn1&#10;bVfBXYV3AAAAAAAAABOi6I55pIlPVXjuii6FvCSszpyNFrWTKe0/rxYy6y0b4joAAAAAAACAKVB0&#10;x7zRKPePhNVOqVf6LPXO1KVuX7VcaSm9TFOTpGqy1OurLcyqXZbnwyrgwrMxgBd6jdVrLeDFi5ad&#10;YRVwQ89ZPXcBL56yMDANnnAeNjCK7pg3x1v6KIarsH1aWB2cesyrncw7qq0ymy1qJ/NotYVZRtEd&#10;3vBmD95QdIc3Klw+GVYBN/ScpegOTyi6wxvOwwZG0R3z5hfisg//Q1wO6XzLnZbSDxr0ArzOsslC&#10;IRcAAAAAAABoiKI75s2quOzDmrgcgv6dt1vUW760ncx2i9rJbK224IV+9yvCKuACs+bDG73G9vl+&#10;AmhK7wVnqe0hMAk9Z0vPY4AhqKXrXmEVcIHzsIFRdMe86fMFZagT8hMtaiejZalLLWons6PaAgAA&#10;AAAAANAKiu6AHxoJcpHlFktpwV996E62XGChh6JPjHSHN4ywgDeMdIc3eo+4X1gF3NBzlpHu8ISR&#10;7vCG87CBUXTHvOlz4rM+R4nr8ku1k7nQUvrmdJtF7WRurbbgFROpwhsm8IE3TKQKbzSQYmdYBdzQ&#10;c5ZBQPCEiVThDedhA6PojnnTZzGyrxPytRa1kzm+2pqe3sx+0nKC5UntAAAAAAAAANANiu6YN/fF&#10;ZR8ejMuuaES7JkpVOxldylZCHwyonczHLIwkAQAAAAAAADpG0R3z5o647MN/iMsuHGC5x3J+tVVG&#10;Pwu1k+nzZ4Lu0dMd3tBLEN7Q0x3e0NMdHtHTHd7Q0x3ecB42MIrumDePWvrota5R410Vs0+xqJ3M&#10;0dXW9PTYNFGqRrjTk3b+0NMd3tBLEN7Q0x3e6L0fPd3hDT3d4Q093eEN52EDo+iOedR12xd5zNL2&#10;i5dGelxpuclS+mmkerard/ulFt7EAgAAAAAAAD2j6I559Oa47NLrLW1eprPGcr9lY7VV5laL2sls&#10;q7YwrxjpDm8YYQFvGOkObzTQgsny4Y2eswwSgieMdIc3nIcNjKI75s1/b9knrHZKfzvnhdXGTrOo&#10;ncxh1db09GZ1k0XtZPRGAAAAAAAAAMBAKLpj3nwsLvvwnrgspYnarrZssZROyKL+9cdYNldbAAAA&#10;AAAAAAZF0R3z5ifjsg8/FpclDrGonczZ1VaZrRa1k9lebWFR6IoIZiCHJwfEAF7oNbb06jNgCBrI&#10;cVRYBdzQc1bPXcCLgy2rwirgAudhA6PojnnTR2uZ5LVxOa3TLfdaVHgvoV6zGyzrLPTnAgAAAAAA&#10;AGYIRXegP2ohc21MaTuZRy1qJ3NNtQUAAAAAAABgplB0x7z5m7jsw9/H5SR0mbrayWiUe6nrLWon&#10;82C1BQAAAAAAAGDmUHTHvPl+XPbhb+NyOerbrnYy6gFXYrflDMv6uI7Fpg9daCsETzThswJ4oddY&#10;PuCGJ2o9eF9YBdzQc1bPXcCLRyy7wirgAudhA6PojnnT53+Cz8TlOGohs8VytaV0kqCHLWonc121&#10;BQAAAAAAAGCmUXTHvPm3cdmHbXE5yhGWb1lOq7bKqNCugrsK7wAAAAAAAAAcoOiOeaMJRl8Kq50b&#10;N/p8o0XtZA6otqanFjJqJaOWMrSTQd0qS+mVE8AQ9o4BvNBrrF5rAS/2tKwOq4Abes7quQt4sdKi&#10;q9kBLzgPGxhFd8wb9QXcGVY79deWm8Pqy/RidpPlSkvpG0j1kNVkqZo0FQAAAAAAAIAzFN0xjz4Y&#10;l1369bhMjrWoncwp1VYZjdJXO5lHqy1gNEa6wxtGWMAbRrrDGw322C+sAm7oOctId3jCSHd4w3nY&#10;wCi6Yx7dYPmLsNoJjXK/IKxWzrfcaSm9rPdZyzrLBgsz+GM5miyY5wk80WucAnih19g+J2YHmnrR&#10;0seVnkCb9JzVcxfw4ikL7V/hCedhA6Pojnl1pqWr3u5nxaU+6b7FcomldJTGdovayWyttgAAAAAA&#10;AAC4RtEd80r91m8Mq636ouVLlhMtaiez1lJqs0XtZHZUWwAAAAAAAADco+iOefaLlv8rrLZii+Vs&#10;y0UWjXAv7feqy9JOtmyycEklpkVPd3hDL0F4Q093eENPd3hET3d4Q093eMN52MAoumPeHWp5IKwW&#10;+zvL+y3/yqJi+4WW0jeI2yxqJ3NrtQVMj57u8IZegvCGnu7whp7u8Iie7vCGnu7whvOwgVF0xyJ4&#10;o+V/s6h4Po2/t6jXuj7RftKidjJqK1NCbygvtZxg0bEAAAAAAAAAzCGK7lgUGp2uSxi/ZllqlLAm&#10;X/0zi3q372t5l+U8i0a4q/heQqPl1E7mAgujOdAUI93hDSMs4A0j3eGN3l8yqAPe6DnLuRE8YaQ7&#10;vOE8bGAU3bFI/h/LOy2vt3zKclvcd29c177jLftbzrSoX9udlvMtpe6wqJ2MlgAAAAAAAADmHEV3&#10;LBK1hrnd8ueWD1tOsvyY5Zi4rn13W56x/IHlEcuxlhIatfFxi0a4M1oObWIiVXjDBD7wholU4Y3m&#10;GlodVgE39JxlIlV4wkSq8IbzsIFRdMci0InzFosK7pP0ZNeL0s9Z/stqa3q6VFK92y+ycMkk2kbR&#10;Hd7wZg/eUHSHNypcqo0i4ImesxTd4QlFd3jDedjAKLpj3h1iUfuY06qt7t1qUTuZbdUWAAAAAAAA&#10;gIVC0R3z7DCLCu4HVFvd0oh2TZSqdjKaYAUAAAAAAADAAqLojnmly8K/aunj8q8dFvWFv7TaArql&#10;OQKeD6uAC8yaD2/0Gst8LPBEgz92hlXADT1nacUJTzS4bndYBVzgPGxgFN0xr75k6WNCqa0WtZPZ&#10;Xm0B3aPoDm94swdvKLrDGxUuNacQ4ImesxTd4QlFd3jDedjAKLpjHql/+yQTpjahN4ibLOssvIgB&#10;AAAAAAAAqFB0xzy6MC679PeWL4dVAAAAAAAAAAgoumPeHGs5OKx26h9YTg2rQK80X8GKsAq4sHcM&#10;4IVeY/VaC3ixp6WPtopAm/Sc1XMX8GKlpY8544C2cB42MIrumDe/EJd96PN7AQlFd3jDmz14Q9Ed&#10;3qhwuV9YBdzQc5aiOzyh6A5vOA8bGEV3zJs+R/m8IS4BAAAAAAAAoELRHfPm6Ljsw4/FJdCnXZbn&#10;wyrgArPmwxu9xuq1FvBCE/zvDKuAG3rO6rkLePGUZXdYBVzgPGxgFN0xb348LgEAAAAAAACgdxTd&#10;MW94TgMAAAAAAAAYDAVKzBO1ltkjrAIAAAAAAABA/yi6Y16cb7knrAIAAAAAAADAMCi6w7uVllss&#10;l1j21A4AAAAAAAAAGApFd3h2rOUBy9pqC1gMuyzPh1XABWbNhzd6jdVrLeDFi5Ynwyrghp6zeu4C&#10;Xjxl2R1WARc4DxsYRXd4pBHtF1nutKzWjoH8XVwCAAAAAAAAQIWiO7xZZVE7mQstQ7eT2RGXQJ/0&#10;N7AirAIu7B0DeKHXWL3WAl7oPfGQA1GAEnrO0h4Unqi17V5hFXCB87CBUXSHJyda1E5Gy1nwmbgE&#10;+kTRHd7wZg/eUHSHNypc7hdWATf0nKXoDk8ousMbzsMGRtEdHujNmCZKvd0yKyfBL1muDqsAAAAA&#10;AAAAEFB0XwyHWjTpqKJ1T3TZoXq3n19tzY7n4hIAAAAAAAAAXkbRfX4daLnK8j3Lg5Z7YrSuUdrX&#10;W1SEn2XvsKidzCw+Tl2iM+s/P8wn/Q0zAzk80fwXzIEBT/Qaq9dawIvnLfeFVcANPWf13AW8eMSy&#10;K6wCLnAeNjCK7vPpXMtjlg2WfbRjhHdbVIRX8X1f7ZghaidzpeWrFvVNm1W/HJcAAAAAAAAAUKHo&#10;Pn/OslwWViei4vvvhNWZcIDlXsvGamu2HR2XAAAAAAAAAFCh6D5f1FLmmrD6Cs9YbovRet1JltPC&#10;6qBOsaidzBHV1vRetDweVnuxJi4BAAAAAAAAoELRfb58MC4TFdjXW37UsjZG68dZ1H4m92txOYQV&#10;lqstN1nUK72E+lSdYPlP1VY/9LiBvh1mKf07AYagK5gUwAu9xuq1FvBC70mPCquAG3rOcj4FTw62&#10;rAqrgAuchw2Movv8UF929XBPVHBXEVo92+u2WfQmZ3u1FWh0+aFhtVcaLa52MmdXW2W2Wg636N/V&#10;52Q8TGYJAAAAAAAA4BUous+P+uiWSy0PhdWRnrZsCqsvU5uZPqmljdrJlI4mUzsZ/RvWWVIB/Mm4&#10;7MNTcQkAAAAAAAAAFYru8+OfxmVyY1wuRSPD8zYz74rLru1ludayJa6XeNRyjGVztfUDfY4+12MA&#10;+rbL0ucVHUBTel3myiB4otdYvdYCXmggys6wCrih56yeu4AXGnS3O6wCLnAeNjCK7vPjZ+NSVEif&#10;dELRb8SllE5gOo1DLGonc3q1VUYtc9ROJm+Pk2iy2L78QVwCAAAAAAAAQIWi+/x4U1zKqGL0OPUW&#10;NF32dT/TooK7Cu8lNPJMfes1Oey4T5j77Ot+R1wCfWKkO7xhhAW8YaQ7vNFo4T5bLAJt0HOWke7w&#10;hJHu8IbzsIFRdJ8f+8Sl/ElcTuJP4zL5kbhsk1rIqJXM5+N6iYctaidzTbU1nv4TvCusdkon498M&#10;q0CvNGP+irAKuLB3DOCFXmP1Wgt4sadldVgF3NBzVs9dwIuVltJ6BjAEzsMGRtEddf8oLtuiSVI1&#10;WaomTS11nUUF9werreV9Ji67dFlcAgAAAAAAAMDL9ohL+Has5Z6wWjnPcnlYXVaT+yZ3W9RT/ueq&#10;rUCXCv5zywctP6wdBf4/y7mW3662gvoI37zNRhopoeXvW95QbbXvLy0/Y9Hjy+WPLV0qqWU+giPf&#10;zvfX24WMOlZd2q/j1L9Hfp/89mmPJeN+xvXvkbbz/ZP8vurSfh2n/j3y++S3T3ss8fr70t+Vrub4&#10;s2prsp+xlvXvkbbz/bPy+5JJfsZa1r9H2l7qWLot3Z6OVZc/1vxY2p/fZ5pjSZe/L92Wbk/Hqssf&#10;a34s7c/vM+5Y2pe28/1L/b6Ojks9b0uOpdvS7fljzuWPNT+W9uf3GXcs7Uvb+f42f1/an+4jui3d&#10;nu/Ppf3518qkx9K+tJ3vX+r3lY6T31fGHUv7031Et6Xb8/25tD//Whl1rLSs70/b+f62fl8/aTne&#10;8m+qrUC3pdvTserS/vxrRfvz+6TbtKzvT9v5fn5fP5D2a199f7pN8tvz/blpjpWW9f1pO99f+vsS&#10;7avvT7dJfnu+/3UWvT+42jLuWFL6NyGz+vuSJn8Tk/y+6tJ+Haf+PfL75LdPeyzp+vdVl/brOPXv&#10;kd8nv325Y8m4n/FZli9bnrPoePXvkbYnOZbkjzmXP9b698jvk9++3LFkkp+xlvXvkbanPVZd/ljr&#10;3yO/T377cseSSX7GWta/R9pe6li6Ld2ejlWXP9b8WNqf32eaY0kbv693WHQO9h+1I6Pb0telY9Xl&#10;jzV9rWh/fp9xx9K+tJ3v9/770r60ne9v8+9L+9N9RLel2/P9ubQ//1qZ9Fjal7bz/W3+vrQ/3Ud0&#10;W7o97Ve9T9SGWdL+/Gtl1LHSsr4/bef7Pf2+9D5fy/r+tP1DcSn/xKJBwKr/if6/mmrieoru82EW&#10;iu46TuoVpefVP7SUFttFhe0vxmXeo/KouEzui0tJl9XuZ/kvLOr/3sXVHP/ecqel3jszf2zpD1Ff&#10;k1/um2/rcSb5v0NGHasufX8dLz+Wvj5/bPnt0x5Lxv2M82Pl2/n3nuT3VZc/1nH/Dslvn/ZY4vX3&#10;dbBF8zakv7dJfsY6Xn6sfDv/3rPy+5JJfsY6Xn6sfHupY+WPLf+55PLHOu7fIdMcS7r8feWPLR2r&#10;Ln+s4/4dMu5Y2pc/zmSp31eiryk5Vv7Y8p9LLn+s4/4dMu5Y2pe2869v8/e11GNLx6rLH2vJsbQv&#10;f5zJUr+v/LFPcqylHls6Vl3+WJc7luhr8mPl2/nXt/X70mW4mlz++9VWkD+2dKy69G/Jv1ZG/TtF&#10;X5MfK9/Ov57f1w/kj3Xcv0Py29Ox6qY5luhr8mPl2/nXl/6+ZNT3HvfY0rFE77n1/kBzNY07lpT+&#10;Tcis/r6kyd/EJL+vuvyxjvt3SH77tMeSrn9fdfljHffvkPz25Y4l437G/43lDy1/Y9Hx8mPl25Mc&#10;S6b9GS/171zuWDLJz1jHy4+Vb097rLr8sY77d0h++3LHkkl+xjpefqx8e6lj5Y8t/7nk8sc67t8h&#10;0xxL2vh96XVW52D7a0cmf2zpWHX5Yx3375Bxx9K+/HEm3n9f2pc/zqTNv6+lHls6Vl3+WEuOpX35&#10;40za/H0t9djSserb+WNd7liir0n3lXw7/3ovvy8NzD0prL6K/i/SwNq86P73FrXy/qtq6zWv2dcy&#10;rsZ4nCV9uIE5o4L3S1k0OnxSTe6bqOiuT3xEJ6nfteTHnDa/Z6l/UlbiS5ZRx2+SqyzAkE63HBBW&#10;ARc0YlgBvNBrrF5rAS/0QdHGsAq4oecsvYbhySkWtc8FvOA87JUusoyq8ynXWupUL30hrFa0Puq+&#10;ir72VejpjjbpjdO9lqYFwSst9ctupqVPtN4SVlu1zqJPuAEAAAAAAADgVSi6z4f/FJdtSH2ip6V2&#10;MiqW532RhrTF8mNhtVWrLF+1tDESHyih5yDPP3jCrPnwRq+xeq0FvND77/zyacADPWdn5dwRmMRK&#10;y15hFXCB87CBUXSfD4/HZRvy/kfTaPKGabPltRb1glc02V4Tp1lGXtrRkjWWj4RVAAAAAAAAADNM&#10;7WVS3bGeMyzLyeuW9Yzs507RfT69Li4n8Y/icgiahETtWjZZ8hmGm7owLrv0QYs+6QYAAAAAAACA&#10;l1F0nx/b41J+Ni4ncUhcJt+Oy67pU6DDLVurrfZohHsfPdd16fmpYRXo1YMWfWAFeLEjBvBCr7F6&#10;rQW80FxI94VVwA09Z5vO4wX06RHLrrAKuMB52MAous+P++NS3hSXk3hjXMozlqfDaqcutZxg6eKP&#10;/xfisg99fi8AAAAAAAAADlB0nx8PxaXsY5mkp/m+lreG1co34rIrT1lOtlxgabOdTG51XPahjxH1&#10;AAAAAAAAAByh6D4/bo/L5KNxuZT3WVSgT+6MyxIvxeU4d1jUTubWaqs7ffZZ77PADySrLGpvBHjB&#10;rPnwRq+xeq0FvNjTwvtSeKPnrJ67gBeqNewVVgEXOA8bGEX3+fG4Je/rfpLlKotGs49yluWysPqy&#10;euF+Gn8dl3Ua0f5xi0a4P6kdABqh6A5veLMHbyi6wxsVLvcLq4Abes5SdIcnFN3hDedhA6PoPl8+&#10;E5fJBosmqDnXonYziortGm1+jSV3tUWF+1Iqrn86rL5Mk4yo2H6Rpat2MnVqYdMXPkQAAAAAAAAA&#10;8AoU3efL9ZbHwurLDrJoRPs9MSq2axR8ThOo1gvmJdSrPY22V2H/DRa1lenT7rjsAzOXAwAAAAAA&#10;AHgFiu7z5xcsKqJP4z2WJqPcE41mf5flQxaNcO9z1Hnyp3HZh4fjEuiTPux5PqwCLjwbA3ih11g+&#10;WIcneg++M6wCbug529fV0EAbVN/oc5Af0BTnYQOj6D5/HrIcYbmt2lqaRqUfZrm52mrHDksbo+ZL&#10;dT1Ra+7euAT6RNEd3vBmD95QdIc3KlzS9hDe6DlL0R2eUHSHN5yHDYyi+3zSqPW1FrWWOdtyg0VF&#10;+JTzLCq2H2lRkX6e/Fhc9uGQuAQAAAAAAACACkX3+abi++csp1lUhE+53DJvxfbkY3HZh3VxCfRp&#10;lWVFWAVcYNZ8eKPXWL3WAl7saVkdVgE39JzVcxfwYqVlr7AKuMB52MAoumPe/GRc9qHPUfUAAAAA&#10;AAAAHKDojnmzT1z24bVxCQAAAAAAAAAViu4AAAAAAAAAALSEojvmzd/EZR/+Pi4BAAAAAAAAoELR&#10;HfPm+3HZh7+NSwAAAAAAAACoUHTHvNkVl314Ji6BPq2yrAirgAvMmg9v9Bqr11rAiz0t+4VVwA09&#10;Z/XcBbxYadkrrAIucB42MIrumDf/Ni77sC0uAQAAAAAAAKCyR1wCTdxtOczyumprWBqd9p8tfTy3&#10;3265OawCvfmM5S8sT1Vbr6QPgh4Nq8DMONOyxvJItfVKer7yASZmzZGWsyyjnpu7LTeGVWBmaBTb&#10;VZZvVFuvdl1cArPkWsv9Fp271d1q6fMKZmASF1hea/mzauuVHowBZgnnYc0ca7nTor97YDAquj8X&#10;VmfCTstLHeevLcAQ1NZo1HNSOd0CzJo/sIx6vio64QZmzfmWUc9X5bsWYNb8t5ZRz9cUYBZpfqxR&#10;z1fleAswax6zjHq+KhdZgFnDeVgzKrq/EFbL0F4G8+hP47JL34tLoG/0voQ3PxyXgBeMZoE3PxSX&#10;gCfUIuAN72nhDc/ZgfEfHeaNJjY5Lqx26icsR4RVAAAAAAAAAAjo6Y42zFJPd/Ws+nxY7dxmy6aw&#10;CvTmLy3/t2VUi4MvWujLhlnz+5b/2jLqualLHr8QVoGZ8a8s/6vlpmrrlTSfxofCKjAzfsbyR5Yt&#10;1darnRGXwCxRu87bLGqdWHeZZVQPYmBI37boeftQtfVKv2fZGlaBmcF5WDP0dMdMmKWe7upLNapf&#10;VRd5wAL0Tb0E/6ewCrhwfQzghV5j9VoLeHG45dmwCrih56yeu4AXKlJeHFYBFzgPa4ae7kDN6rjs&#10;g2aBBgAAAAAAAICXUXTHvFkRl31Q/3gAAAAAAAAAeBlFd8ybF+OyD7vjEujT38YAXjwfA3jB6yy8&#10;+bsYwBOet/BG72f/JqwCLnAeNjCK7pg3O+KyD5pMDegbxSB4w5s9eMPrLLzRoBOKl/BGz9k+B0wB&#10;TangzntaeMJ52MAoumPe9Dn6/NG4BAAAAAAAAIAKRXfMm7vjsg/fjEugT/8gBvBCc230Od8G0BSv&#10;s/BmT8sPhVXADT1n9dwFvPhhC+9p4QnnYQOj6I55c1dc9uH/iksAAAAAAAAAqFB0x7w5LC778FNx&#10;CfSJEZjwhhEW8IbXWXijEcOMdIc3PG/hjd7ParQ74AXnYQOj6I558wtx2Yd3xiXQJyb4gzdM4ANv&#10;eJ2FN5qQkolU4Q3PW3ij97OaTBXwgvOwgVF0x7xZFZd9WBOXAAAAAAAAAFDZIy6BJj5j2RRWB9f3&#10;c/ql/3979xpyTVsddlxNPzRQE61+CEFeJBpo0JCgxrZWAxH09VBCQzRGIxKI1FPoB5N4ioWAMY2m&#10;NRCMh9SABY/V0C8x0QS0VA3VN1pFxULVBGnTFqq+xpQUUrDX/9lz2fUur5m5ZvbM/ezD/weL2fe9&#10;Z2bPYc01M2tmzx660k2pOW7u6VyYszo35qzOEXlrzuqcmLM6Nx4f6NyYs8eb2lfx9Iv3HV621RUg&#10;HeupJb7z8PK2+pUSDzu8vBFPH7qSJEmSJEmSLsN7hm4L9cD3Hl5K1+GdJbgKdRPxZyUkSZIkSZIk&#10;XZZWLbDG00pM8pnuujQ3+SMR/2PoSpIkSZIkSdItPl5Gl+b5Jd54eLm7N5V4weGlJEmSJEmSpAsx&#10;dTf7+0v81eGldB0eWqL1tY89YvarJJIkSZIkSZIknTuetd4qkm8Zf1PifiUkSZIkSZIk6Vt8prsu&#10;0b8Zunt6W4m7Dy8lSZIkSZIkSbpc3IH+tRKtO9S3CO5y5zE2kiRJkiRJkiRdhV8p0SqYbxH/uoQk&#10;SZIkSZIkSVfjb5f4TyVaRfNj4jMl/k4JSZIkSZIkSZKuyg+X+OsSreL5mvjvJXysjCRJkiRJkiTp&#10;aj22xDdKtIroS+KuEg8uIUmSJEmSJEnSVaPw/mclWsX0ueBO+d8oweNqJEmSJEmSJElSwXPYf7PE&#10;35RoFddzUGyn/+8pIUmSJEmSJEld7j10pWtBEf3ZJZ5agsfFEP+rxF+V+PMSny3xvhL/vsT/KSFJ&#10;kiRJkiRJkiRJkiRJkiRJkiRJkiRJkiRJkiRJkiRJkiRJkiRJkiRJkiRJkiRJkiRJkiTpdntsiTeU&#10;+EKJb4Z4f4lXl/i+EtIe7ioRc643ejygxPNKkMdxWPL8XSV+uoTUi5xZkn/ZXvlI+0w7nbcl/qZd&#10;p33XdSLfaj4szQPbZu2JHGA9s77zsSe5R5v2QyXW2OOY1pwVnlKC3MrtI3nA/3l/CfIxjqc3etvz&#10;uo19tUQdltfkMflMXuuy1fYw52zNgbXn+Hsde+7Rfuu81NzK+9u1xwa0c3E8vcHn99hrW5B0IWgk&#10;coM2FjQmHpxpa61c64k5HEjGk4yx4KDOnaHmcOIa82apPfKR9ph2uTWeHLTznqhcF05KYs4tbedi&#10;/iyJObbNoj3tyQGCgmHvsedex7TmrGhPcxFwLCi09BaFevM1x1ye8X7P9JLX5LcuD+0b7Wdrved4&#10;SYleex17WpMQyMXWOs+x5NiA9rA1jrkgH6fstS1IuiA0FL0nPTU4kJS2snYnSEzp3WHHWHp3kq5H&#10;Ll4SS+yVj0tP1pkHD/iuA/v3fMfNkmKgbbP2wl1frfU8FeTy3Mn1Xse05qzyRfeeIBd7Cu+tYXti&#10;qj1f035TONLlaB0DzAVtc489jj2tSQhLjw96jg2wZj9OzBXdPQ+TNGtpQ1GDhkvaAnfXtHKsJ8as&#10;LRaxI+zZceu6tAruRK+98nGvA0idv7GT7akiTWbbrD1QjG6t457Y+uS3xtQxrTkrCiStY4CemMsD&#10;ji9aw/XEWHvO562d3iX7CJ22vc7xT6V4WcOaxOXY87ym9xsfOabGvef0SroQrRMJGoF4dw4Hmq2v&#10;APO3tIV4RXurnRDjyfnKjjFeWSb/Wztgv2KriPZw7OS11x752Dqp5mvktNf1BJ8u098qvvZ+7V3n&#10;h3U7dnfbkoKKbbP2kB93wd+s29gm0XbRlrUejcH/W/Y6pjVnle+8JAe4Kzy3p+Razhdi6u5h8jH2&#10;u4VWIYhpiNsYr1v9kcc6f+RiXrfkQMzZqWPE2L5Fex177tV+63ywfvO6rTlQcwtj+9uxY4MqHk/Q&#10;9h1rr21B0oXJDdbUQSGNRm4w5ho3qUfMqy2+2spOLOYpO8SpHRt5HPtnhynR5s09o6/HXvlIMSf2&#10;x3ZUD/JactFgqr3X+SIv8klAjFwkmmLbrK1x8hnX6Vy7xXv5WHWsKLjHMa05K3IlrtO5HEAuZjPM&#10;mHicQU5uIe8DWrldMS+5/7GCq85Hbg+ncpYczxeLxi4Y7nXsaU1CObfGcrDK52hjxwbI7Xi8mLPW&#10;XtuCpAsTN/yeEwMOwuIwU42b1Cvm1BY7wXyy03MglneEcydUumzkDG1izAlOSvP/euyVj/kEqeck&#10;OU7/VBFA54dieusOy3xiuqToHoezbdYW8kny1AlqRT+5KNgS39/qmNacVb5Q1NsW5vZ4rO2N/W1x&#10;cZPPiZ/bU9ghr+Mwc8Uunb64PntyILeHY8PsdewZx7lV+63zEnOrJwcQc2tqmNwu9hx7zNlrW5B0&#10;QXLj03uAFa9E21joWDkPe3ZYc+JOsDdHOSmO0+EJx/XKBROCwiU5kg+weuyVj/H93pONfFeGxaDL&#10;kAsmBLlGcSgXDccKP5lts/YQc4DXvXKxPtvrmNacVW5De+Vi/VjbG/vpuagzJ09v736e/K7DWMC8&#10;TjFvxtrn2M9Wx557td+6fHEfTYyJ7WJvQX9O/FzPw1a4z9CVLtljhm71H4funA8NXdy/RO8JvNTy&#10;sKGLr5X40uHlUe4cuvijoTvn0yX4/Oonhq6uTy4u/lqJJ5UgR9bYIx9zuxvb5Sm5nY/TpvN1x9Ct&#10;PlDiUSX+4NZf69g2aw+0pfcegte9vj50x+x1TGvO6rUlas4Svf5y6E7JBZfPD91jPH7ogjzsPXaJ&#10;+f2Moavr9YmhG+117GlNQlv406Hb8oihi6n+enketgGL7roGDx66Ve9B2eeGbvWgoSutEU846gE/&#10;OzLuNo533XCnMXe6zd1tmd//5NDt8fGhi4cOXV0vCpcPKfHLJb7CP1bYKx9zu5vb5TG5nc/7AZ23&#10;L5Z4XAmKmccWyW2bdU72OKY1Z7W3Hxi6qAVy8o42NT82gba3p6gY8y3m4Zyc33Ntui5Lzq2PDt1o&#10;r2NPaxJag0fEPPrw8papC+PciFLVAjnfLIrfliC4c5670eceP+N5mKQu8es4Y18hGxMbJ76uI60V&#10;nzfMSUbr0R45pnKOg8bYb88JSrX2K8S6LBxsjX3dr/drjNVe+XhMrh7T9us08RiDsecM51zpzUHb&#10;Zp2SmI+8zvY4pjVndQzazZgDrSJO7Ie8zY8eaAVFoqmCUOx3qk3Ojsl3nTcusMy1sTimXZtqo/do&#10;v3XZaAPjcSk3g4xdKKTfmCcU22O+t4LxTf1+x17bwlXxTndJuhnxyvMLhpjzmhLsaKU9vLlE7102&#10;0ingMTLHPEqmxbZZp4KLoDEf3zJ0pVNFkSc+ouXdJVrfmHvk0AV3bL7p8HIS46VQM1V4l3pwYYUL&#10;Pzxuo7axfOPCxwvpVHE8wMXJj5WIx6XPLjH2Dc/4jSJwnBqPKVp4XNH7SmzxOxsaYdFd1yB+HecY&#10;8dmB0hL5bmJ2cL3Y0XKgmMXnEB/Lu3x0rL3yMT6b8Bg+010tts06JbHITkHovYeX97DHMa05q7Ve&#10;XILH01WvH7pZzNsl7SwFo9YdkmPf0lsjP2dbl4G7getdth8u8YoSNfd4rOL3lxgrXu517GlNQnPq&#10;47Y+VYKLk7V95bGKP1xi6saTvC9f0ta+s0TrjnfPwzZg0V3XYEmDI+0hX3kGP1rJM4njj1axY31q&#10;CQ4GIw4U84nsdw9d6RTslY/3G7rSHmybdSryHWkvL9G6Y3iPY1pzVmtwZyRtYMVd7h85vLwHip85&#10;b+mXNvWBJWo7y2va3jeWiNgu8uM07jt0pTHfO3QzLmjeXaK1/6/2Ova0JqE58SJmRDF+KmeRL0aS&#10;688vQbE+HtPy9zNLUMiP3lYif7PI87ANWHSXpP394NAFO0B2dvxoZT454Y4LrmDz44DsJKOfH7qS&#10;pG3YNusUUHCPXx+nIMnjv6RTRcGdOyMrijcvOrz8Nn9v6FYUexieNjVeWOI1be8LS9AWRy8bulIv&#10;fgCSC+VcxCHqRXMK3zxWhrvf5343QLpJXKDkEUgcA3ADCDnLsSm4U5w2l2e0j33T50eGLhgP3+Zo&#10;PUqUv8l9foyaz6rYNp52eKktWXSXpP1RxKlXl/9uiZ7naLOTZIdZcYDogaEkbce2WbdbLriTW2PF&#10;S+kU5II7RaGfLNH6ZgYortd2lqDYM4e2mKJTRTFo6sf+pIw840I5F3EIXvNtivhNCvbfbz+8lG47&#10;bvCgcE4by/EpOcuxabzZg2/+fKhE67iTYWs7y+uxNjnKxxvPHbrakEV3XYN6hfBYfBVNukn5R9Ti&#10;18q+PnS38I2hK621Vz5u1e5utR+QYNusLbQK7pxkT50o73FMa86qV6vg/mMlei5YLvVvh2718KGL&#10;LfNsy/zXaaNtpQD/0lt/HXAHMXkd7XXsaU1Ca3CzB4/eqrgI+arDy6OxTcS73fMPr3oetgGL7roG&#10;Hx+6x/rk0JVuyueGbhV/ICW/d4w9TpZ0XfbKx63a3a32AxJsm3UM7lDjxyGXFtyxxzGtOase/HD0&#10;TRXckccbf9Bvy8/cMv91Hl5bIj7P+heGbrXXsac1Ca3Fo7fitzQ4ftjqW5Y5n+LjazwP24BFd0k6&#10;H/7YmSSdHttm9eKZrRTcubuy6i24S7cDhR2+lRF/NHXvgnuLP+inLf3O0EW+u1c6Re8YutXcD6uu&#10;5Q9Vb8yiu64Bz8eq4knOnMcO3erLQ1e6XeJXYP9i6FaPGbo9Hj90kX+5XFpjr3zM7W5ul6fE9j7u&#10;B6St2TarB48woMAeCzzcudb77FXscUxrzmoMdzx+rET+VgY/0HfT32rIjzmI+RbzcE7O75z/uk6x&#10;jdzr2NOahLa0ZF+9RHx8l+dhG7DormuQDwq5y6gHv3oe/dehK90u8Suw7Lzi89EePHR78Gvl1ReG&#10;rnSMvfLx80O3yu3ymNzO//nQlfZg26w53CnMozl4FmvFj6PxfOEl9jimNWfVwkWiT5V4yK2/DrhI&#10;dLu+lZEfc0Dxv4p5OCfn91UXg9S017GnNQmdg5innodtwKK7rkF+Vt+jh+6cHx26Fc/SkpZip/PN&#10;EC8p0evJQ7fKO774fLQnDt05TE88gfrg0JWOtUc+5hOU3C6Pye38nwxdqbJt1k3JP5hKgZsfRePH&#10;0Zba65jWnFWUfzAV9SLR0oI7F2NqO8ujlXo9ZehWnx26VSzCk4fkY4+Y3x8YujpP5Gncj+ecmZIv&#10;vsT9+F7HntYklI89+a2MXrngHdvEvC0suSP96UMX8WImPA+T1O2rJWoj1HMnTm4QlxwkStnS/APP&#10;0IzD3VUie16J+j7BDncOJ/9xmCU7ZV0P2ryYJz32ysd3lYj99JxYx5N8QpePonlc5z1tm22z9pbX&#10;K/kSf6RsjT2Oac1ZVbl4Q74tKWZma/bhyMch+UcD2Y7i++TjnDxvSy626vTkHOg9X89tYqsd3evY&#10;c4/2W+cl5gCve38QNedXzMk17SHYb8fhWhcBPA+T1CWfGEw1RDR8nBTF/jkZkdbK+ddzkJ+HaZ0A&#10;5wMxdtxTJ/OtEympZU3Rfa98zP3RPk8doOZth4NFXb41RXfbZu0pF7Ln2q5eOQf5e0zvMa05K+TC&#10;zVwe9Mi50lM0zMOM5Xgu7LTa44r5YH5i/8fOm26/JTmAVpvY2vfnHNzq2HOP9lvnZUkOVHmYVjua&#10;t4W54+BWfrUK6nttC5IuTL6KR9BgcOdGbTRoZGhU8gEZf081LNKcVv6xA4r5h5qDeadJro7JxVGC&#10;g8d4IsHn56vUtT+pZU3RHXvkI9tIq11mW6kHh/TD9pQPHom5g05dBvJn6Xq3bdZecrtF7sScOkYr&#10;b7c4pjVnlXNgi6J03hYI8jXuw0F/5HCeBoaN/UW53SfIz9j+Mw+t/vgcnT/yKK9bin4xB0AeULDu&#10;bRNbecvfxx577tV+63ywfuN6JWiPxo49e/Or1c5x53prW6DfnF9jj7rZa1uQdIFaJxM94YmEtsCO&#10;rJVfc8FObeqkp3Xw1hMeuGlKbi977ZWPrQPJnvCk+nrkHOk9yLdt1h7W5lWOsWPQPY5pzdnrRsGk&#10;tX6XRmu/e8y4KeyMIe/Iv9Zwc9G7j9DpW9seEuTmmL2OPfdov3Ve1uYWMVYcR6vo3RMM53mYpKNx&#10;crz0wMyGQlvKX7fqiamTjWrNeD3Z0JR8QrDEHvnIgeDSA0kLQdclnxAsaeNsm7W1tYXAHGNFlr2O&#10;ac3Z69X6BsOaGMsz2sxW/1NBPs5ZM16Ll5dlzTEiMbcf3+vY05qEsGZ/O9cmrs3ZqZtIsNe2IOkC&#10;0aD0NhhcRbSh0NZ6rxTzVfS5HWC0ZLyeIGvOMUV37JGPtMe9RQGmv37lUdch59zSds62WVshP1rr&#10;eE2QP2P2OqY1Z6/T0iLgWEwVB7mruOdz6Kfnwma1ZLw+E/sy0b71fsPoFI49rUkIrUcetWJJ27U0&#10;Z3tza69tQdKF4uCMK4XsdGMDwc6PHduSE2ppKXZC7DjZIcX8Ix/ZmS050YjGxsuOuo7Xgzb1yDm0&#10;xl75SPtMO51PVth+aNenviqsy3Vs0R22zdoCuRfX8zExVXSv9jimNWevT1zPxwQ5M4W8IX/II/Kp&#10;DsdrhiXv1uTW2HjrNDFe8lqXjXVMu5fbLtrDY44R9zr2tCYh2q66v41tVzz2XNMmjuVs3RbWXjT3&#10;PEy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pAvyHUNXkiRJp+MBJR5Z4v4l&#10;/if/kBao+fO/S/w1/9BZ+74SDyvx5Vt/6RI8tsQdQ+yxXn+oxPeUcP8hSZIkSZJU/HSJr5b45hDv&#10;L0ERVZpDoe0NJWruUNjT+XpKCbb/uj513tge31Wirs8Y/J/t9xjsJ9h/fKEE4yR3JEnSbXLvoStJ&#10;kk4HJ973Pbzc3edLfOXwUieCQsmdh5ff8rgSHzm8lL4NhbZfKPGoW3/9f+bN+aFw+rQSv1TiIfwj&#10;8NztPLFO316Cdv2LJSiKP7REXr94aYnXHl5245sQv1iCdoBvR1UfKPGkw0tJkiRJkvTqEhRe4x2O&#10;e4V3wp6eeKdyDYoqUvaSEvFbETncvs8HhdnWth9D54eL6PXO8+fxj4C/8zom2K57MO6p4wTvdJck&#10;6TbybglJkk4bhZhXlXjBrb/uqd4x1+vRJeJdcPBO2NPDOv+5Eo8vcXeJ15dwHamFC3Q8D/rrJSjY&#10;un2fLy6ssd1/tMTDS7ymROa523mhLafwzTdQ3l2CO9EzCu9vOry8hweWmPsWGhfVnlyCnHlOiWeU&#10;iLzTXZIkSZKkGa27WXvvhos4Sb+rRB1Hqwgg6fy07pr1Tvfz1Xr2t84LF8XquuP5/GNad6uv2Xbz&#10;cYJ3ukuSdBvdZ+hKkqTT9vGheyzueuXON+6Sxx1DV9I6x/744VY+N3R1GT45dHWe+ObCKw4vb/lv&#10;Q7flZ0p87fDyFvbPa76hstVxgiRJ2oBFd0mSrg9fWX/l4aWkI3D3ausxIJKu2xOGbvXpodvCPplH&#10;0LyxBI+heWIJSZJ05iy6S5J0nXh0gaTj/LOhK0nRc4dury+VeGEJHvnGa0mSdOYsukuSdL34kTVJ&#10;6/D4iDsPLyXpHrhzXZIkXTGL7pIkXa+3lvjy4aWkhd4wdCUpOpXfeZAkSbeRRXdJkq4Xj5jxMTPS&#10;cjwCwrvcJbXcd+hKkqQrZtFdkiRJ6sddrN7lLkmSJGmURXdJkq4LBcMHHF6enMeW4DnZLfyf96f6&#10;WYPlsfV4GVdrGdfPWvI5db6X4vPHpqPifWLpoxDiMttSHSexRY7WZTCmvr/k85j3D5W4/62/thOX&#10;6ZLpOQVM+1RO13mje6pqLkwt97puls5HXLd7WTttU+L2sdW0kyetaYyfdVPy/E2t+2tW90HE1ttw&#10;Xgdbj38Pey0PxlXH28rFc1g2kiRJknSW3l/imyleUmIpxsNJ3Zh60jcX+QQwnjC2Yqwox8kl8/GF&#10;Eq154jEe9b0Y/I/31mA4HquTx0l8tQR3MU8VEVvon2lneMbDPFdPKZHngfUwVeRhmLjOezEdry7R&#10;mg7wPvNX36/B9E3l09hwdXmtKVgxzPNK3FUijrNGnaal42aemaY6noz3W+uf5T1V2OC9PP8E0884&#10;c8xNN3nY2q5rLJ1/PjOPg//toa67mtc5d3if/+W8Z/m18oz+47JrxdhyaPUbY2r5nfL2wvjjsETE&#10;tLbyeMlnZHV55PVWg1xf0+7G9oxuxTTGbZVg+te27XP4vLk2h+lhOSwR843gM/K4cz811qynMbk9&#10;ict6Caarlb81yDv6WaNuG2M5RkyNf+5YI8bUemz1XyPvB/jfHsuDdc923hovy4dtkW2H7YH/SZIk&#10;SZJ20CrOTRV9xjDc1MkhnzN2YlmjngxGsXDV6j8XUepJbO63zhMno2OFkRj001u04EQ6jpPpYn7H&#10;PofCyRzmo1X4qsu4NY81GC6qJ+CtYsScXKSvEdc162Bu3TK9WauAlGPJegDTG6eF4Zn+1rzT31TO&#10;Vsxfa11WTN/U+qiRP4vhyO9Wv1MxNs05D4k6/63pZ/5zEaiFz8vD9iy3JcaKybEt4jPn8ox5jZi/&#10;qW2RGJuXsbyp0RruHLYXlmkerurJR6ad+eyVP4/lQ7SWAdM/V5gea88YJ1jnU8u3J+eXYL3Ez+N1&#10;ncf4uTVYxr1tWmv43thyG83zUpd1L+Y37s/mlhH537uMkHMsjr+VC63tqzf3GWc+7oh4f6y95TOw&#10;5/LI+V+PR4jWsiAkSZIkSTtoneTFQlcPCjAM13OSP1Y44sRwDEWY3G/+LMY7VSBjnjhprSfDcye5&#10;RE8BKxZ5GVcuGPF36zPqyXc2Nx/MNyfgvGb6Wv3WggIn37XfsRjTKmrFqMs/jp/pYV7HTuxjXsXh&#10;+ByGaxUqiHwRYUwsvLQKW0xza55aBUSGZRxj80Ig5hTBfIwtA/4Xp6kWhGvkaaP/+H6NVtEwF1p4&#10;nfvj77yM6W+uyMlyi8MQeftba6xIXaPmDEWu+r+5fIl5FuVlVGNuXlg+rc+Kw53T9hK3kxrkZVwP&#10;ddqm5mmq8AjGWQuLzCNtW5YL1rXfVk6y/qbaM6a3rmMizk+MuXxfIq/PnEssA5Z3nkf6jW3BGOYh&#10;Rmud535q5O3/GIwvf2av2O6QT61l1Cp4M0yPnBP8nbVyfmwfPHZRjGnvWWdVPNaJ07Tn8mDYOu2t&#10;cYP/5TySJEmSJO0gn0wTsdgzh5O8WphpneC1xAJaDU4Ux4ohjLf2x8li68SXaa5RpycG/2dYPicX&#10;ixgf7+dhiNYJfMXJc09/yIUBolXsZTo4WWca84kxUYtYcR5YPoyfdcnwdfmwPDl5p9/WSTwxhv6Z&#10;jlZRjKifyXvxM6tYcKhBv6jLgm5e5/zdmu+5AlL8vLx+I6Yzj38s9+aWQR0X7/GZeRm0ljnjGpNz&#10;cElhK8/T2PJiGvO8MJ1T4vZXo3dbn8M2wHyz/OKdnzXqe7zm/Txf/J2395pnLa287JmXOg1jw53T&#10;9pLzjKjLvjVtTHurTSWmPicW3Kf64728zJinjP5YzuRMa9tiGKaTbp0HuixbtiWmZ6u8RV0v9bPz&#10;covG5nFqmBamP46DuAn5OKG3bWL+au7MzW9rG5trm8iF2D/reEwr78emh/WV+52blqyuqzhNey+P&#10;mJNT2xyfy+fXfiVJkiRJO8gn0wQnbpwwTkUtfMRCAv/v1ToBHjuRryeHvUUKpiOPm+mcK/60TnKJ&#10;1nzlk+c59J+LLgw/pTUfBEWkNeJJdo0ereXCuFhfrWJ11SokMhzLYSpXWstqqtgQCyQ9hZHWciXn&#10;pzDePAzzQkFlKifz9jWVK3mb6C1s5cITMSUWZoi5z2ktr6n1txbLMX9OzRfmcUxr+sb6Xzsv5Hnv&#10;cKe+vbTaXoZfUqSrMZbPcV6m1l3VmiaW45S8bRG0qVPb41byuppar1UrL6aKxC2t/L0JeVn3tk3M&#10;H/2TXz3LqLVOp4bLOUkejVmyDWNpO5nVfUbcrvZcHrH97JlWxlPbDUmSJEnSDlondWujp3gVtT47&#10;nzTXE1dOrpcUU/J454pKVau42jqBjUWiueJQ1Rr33LC5/6VFmqhV2OrRKvTMFakRiwA1WI89xYZa&#10;nKgxVUSIedQzbrQKiFPDrl0GrULqmLx+puY5Wrpel0wTWvO+dFvvlduE3u22Fo9q5HakOmZeeodr&#10;fcYpbS+tfOlZxkxfvdAYIxfV6a+uj7kLi1Vr3ueGXTsfx4rzR/Ss2yrnN9FzUaJq5dZNyNPd0zbF&#10;ae1dRiyL+Dlzw+Z+x7b7qredANtd7Jfo3b/UHInLae/lEcdPu9GjHpNIks7MfYauJEk6P18s8YGZ&#10;+NMSx3phia8dXn7La0rUwgknka8oQT/PKPGVEmv9eolPH15Oel2JPE13lsgn2y8buugthH996Eb/&#10;ZOj2ev3QvUl/MXSjdwzdKawvciV6T4kvHV5O+uTQrShitJArrB/wWT3jRiuXnjB0e5G/cz43dKOx&#10;ebkprWk6Vb3b7ceHbvXdQ/d2OOXtZUzPMmb6Xnl4eQ/PGbrV00rc//DyXr8zdOe0tseHlFhSRGfZ&#10;9czHsV5cos4ffn/o9vjVoRv91tC9ND8/dNGT//jLoRv1XtTukduJKWx3eXskt3uwLyFH3nrrr4Ob&#10;XB6PKsHx05zfHbqSpDNj0V2SpPNFoeRJM/EjJR5Y4qUl1uKktlW4fEsJikb1hJV+eoupx6L488bD&#10;y3t49NAFd5/VogsXKDi57YlW0Z2T41N3U8t+ythy+qmhi7tLtJZ7K1rztMddsp8futEPDN2t/MnQ&#10;rd49dK/JJ4Zu9cihezuc8vZyLC4w0uZFTxy61XOHbtXa/lrRupC79bayhRcM3eo/D90eHymR53Pp&#10;xYVzwP6bC+XVd5VorfMcLexrx+4wz0Xx/PexYtEcXGzvuaDFxRUu3tcL8je1PKLfLDGXV7RVreMd&#10;SZIkSdIGWl93n/uKdla/5j92kjgnPxqBqF8DX/LV/SiPb8k8MR95eL6GXbUeE3NMTMn9rl3GqOsp&#10;Rq88XO905PzqXQ+909p6TMzamHpkQisneuXhxpZdnueeRzhUXAiif7aXuaJQ65EFU1rzfkweTtkq&#10;X8aW3THzsmS4Jf1GW80/MWZJvy2t9q8W98i9/N4xMTX/vet8S0u3nZbW8p+az6iVvzch5+Xcsm4t&#10;p2NibPsh32jzmB4+c07eX/Qs9/xIpbk7zes6iscMN7E82AZzfxxHMY89FwokSWfEO90lSboex95d&#10;9qIS+e5J7ubijsB/fuuvm8XdiFm8cza+5m425v+Y0Hrxjt6exyJNRb5b+pz8QQm+gcK3QlqP6qDo&#10;QrGIotP7+Ie00meGbnTfoZvvTKcNb21rvfHlEqfkHw/dY+RvpuDxQ/dSPHzoVq11uyS+UaKFto42&#10;j7aPNrCFYjSFeQrQa74Bkh+R1HpEUPSsoRsf3XITy4NHK+VvUXAcxSP7/ksJi++SJEmSdMPyHWxE&#10;7113EcP13s3Z0rqDr/fHwFryuJbOU74jLt7ZF3+Mbe6Ov2PFaSCOWcYsgzy+Xnm43unI+dW7Hnqm&#10;Nd/ZtyZve7Xys1cebmzZ5XneIrdqwSmON+ZvjSmteT8mD6dslS9jy+6YeVky3JJ+oz23l2pJvy1T&#10;yzD/SG/vfK/Ru863lNcPsVTr2wC9PzjbWvY3Ic/33LLO3167afUiY75LPbd9PdtXa32N5XX98dW8&#10;fG5qebTudo/B/HMHfu8PwkqSTpR3ukuSdF1+rcTY3Wg9uLs8Px+eu9J6i05ba90tXNXnueOhQ1c3&#10;r95dWz146OrwOAMKP58qUZ9BzbN7H1fix2/9JW0v/4Dtg4bupYi/7bHW2I/GXpL7Dd3qpoq8fA7H&#10;DNzZ/c4SLFe+AfX8EvwGzZIfUq1av/PS+kFh1B9azT+Oe1PLg7vdaePzj8FXHLvw4/QsE4rv3vku&#10;SWfKorskSdfll0twwneMRwzdiK9G73m35LEurVhyzrx777CtUGznETJ3lqD4wsUsCk48hqH16CRp&#10;L3cM3UsRL7iq3/cO3b1QPKbYzuNVOGZgPfEYFgrQXBh/c4mpC+lz3jF0K9rW1v6GH1qloD32qJtq&#10;z+VBG//9JeZ+IJXi+8dKcHe8JOnMWHSXJElL8FXwZ5TghDXfpfXWEqd8R5Ynradhi7tQzxl3Ln64&#10;BAUh8O0Tii+vLXFMwUlaq3Uh9Zy17iDeYt9EgfiSPWzo7oH9L8XjWmznGIJiO8953+oiI+PJz0v/&#10;xaFbcQzD5+dnwLfsuTxAe89FVm4KmCq+8/6HSngMI0lnxqK7JEkCJ3NzRQn64bnT+MkSLz+8/BZO&#10;DH/78PK2+eDQRS68/IOhu4Zf714vP86IgscxxYNzXhdsP9y5WD2zBN8+sdium/D5ofv1oVs9ceiu&#10;cYrbY+vxJPnHY9e4e+heijw/PzZ015jKA9p7isb1G2cUxv9+iT2+0fOvhm5FkT1O288O3fcO3eim&#10;lkf2pRJzxXf2m79X4pz3f5J0dSy6S5Ikvn7NM6Xzc34jTvTeUoITP567yiNq+Cr4u0tE3AXPSe7t&#10;8uWhi1x4+aWhuxTzzh16Wqf1OCN+yHENHstyuy/srMUd7vW57aC4wg/3SXv4rqFbcWdxvbjzuaFb&#10;0a6vbbd/rsTa7XkvFDGzxwzdY1A4viSfHLoV+++1j/96e4nWxVTGx3Ijxyo+Z68LjX9cIl5w53PJ&#10;UTB9fMOI45ZWjtzE8phSi+98A6D1rQqK8vV59JKkM2DRXZIkcfctd561TkKrF5fgB1M5WaXYXr2o&#10;RL6jnPEdcyfzEvURHRUn3NUnhm7FCeuawtIThq7Wy1/5p/i8ppjxrBJfPbw8K8xrvMMdcTuStvaP&#10;hm4VL5DWO96jXx26S/3TEvnO+dvt94du9PShe4y4f7kEnx26UX4cSw/aN/bFrR9pZ3yx4D5W8N4K&#10;xfx8tzg5inpx6PVDN7uJ5cFF/Ll9H98A4LE7+Ufr8RNDV5J0Biy6S5J03Z5SgpND7mIfQz8UDLlT&#10;kiJ7xAnujx9efgsn2FPj20ou7HNnWLx77qNDN1pzQYBiVL6jX8v80dCNWKZLvipPoYJifaugdupa&#10;z7E/9geNL1mrWKVl8iNjfnfognYyXwjjomR9fFgvLmIy3KkVo/mBzHwxmIvGc8XOqLV/2bNYfDu0&#10;vsFFG7v04jSF6bEL9zkP893ke4i5DnKUgjvzxnHM2GNtbmJ58Jij3uMJfueD3/yQJJ0pi+6SJF0v&#10;Cp5vO7wcLZpQpKj98Bz31lfCOYHNJ4YUOHicxp5+auhW+U5NCi+cYEf1gkBv8YUTdU7Y//DWX1or&#10;F0FAjryqRG/hnRyjkHaOj/q5Y+hGSy44XJu1FyRu6hs2p47HMLF9VWw7uQCYn30NCoy9j4ohf2lz&#10;88XOU/HrQzdactdy/g2QJd8EyI/2OVWst9YzxLn4Qg71YJsjb95z669vx/4zmnqM3VbI9fx4ln8x&#10;dH9j6LbcxPLAkgtArX2nJOlMWHSXJOk6UTB5fwmK0GN3ZNEPd2TRT32O+xh+DDLfOcnd8dwlv0Tv&#10;IwCYNk5sK06wW3evvXLoRpzwMq1z00bx6U0lxsY95VyKLjeF/GoVM1iH5OFUsZR1TdGD5+tSSDu1&#10;Al/rLnbMFWnmHlv05KF7rfKdynPLg+Xdeub2g4buNYntHhceX3d4eQ/8nkC+KAnaPN5juxtDwZDt&#10;loLq0sfSTI13SxQr8/zR3vRemImP8Vi6D3j40I1uar6X+pdDN2Kf/+ESL7n117i6zbGt9haHacen&#10;sH4eenh5lN8auhXzhNYPqEY3tTx6v1WSj83yY/MkSZIkSUe6q8Q3U6y9k5yT2ji+sTsbOSnkfYor&#10;PTjhrOOswfO3p4ocuX+i56vcddoIPmPqrjGmP44/BsuBE2mmnaAQz3L9QonaT0+RJo6TOOYuf6Yn&#10;j68H05mH673okZdRb0FgybRSdGJd5f5rUOgjF+u6IA+YjjoM62SucMX85vH23FHIePNwTEML0zXX&#10;L/0wvVVrusa2jbx9xqjzwvTmdcQ05P7H5uFYefp684XtIg431baQD7Hfqbak5mFr3cTPiPlz6ttL&#10;q9+etpFtqPY/tczQypkaDMt88Zn0RzDuuF54Pac1H3Pb8VZa80fuLmlHWA69dyVXLLf4mcRe22KU&#10;83Jq+4pa66gG7RjbLcuk5gH99xxDoNWWjW0vY9MR+6952CPux/N4puy5POi/9tdznJDbqantWZIk&#10;SZK0UKs4RFAM4GSvnvjNBf3mQhbRKijEosGSAnIcb42pIkerf+ZrqviVCxpzhTI+u3Xi3xM9RS6W&#10;bR5uTaGmak0rnzEnFttq9BQZWD5MbxwuFoyntPJpan2Qy/mzeoJheooNOTeIngJNa9mN5X1re2T6&#10;anGS4fhfXg6t+eZ/fDbDMXxdnuQAf+f+mT/Gy/tEVD83Btv81sjr/Dnky1whk/dzEYwYG641/ywv&#10;5pPlVZd1HWfdVvMwBP3U7ap+3qlvL/w/90swz2PLLM4T09izzbSWc0+wPMemI8qFYIJ5uCmt+Zua&#10;dpZ7Xb+9yzBqtQ9EzwWKYzA/+TOZ/p51hFbb2RNz20xrOyNYHizrvB3Tf84Z5oN+azF8bJvJav81&#10;lqzLvZYH8xv7ZzmMrSP+X9st4ia3G0mSJEm6SJwYcmLGieXaE7/eyIU7PnOsSMI0tXBiyHCtglIN&#10;Tppb48j9xRNMpqMWJAlex6JdPRHvkU9ee6IW8VrqOmKemI7W8HGe5wrw9DO1DBlXXRZxXLyu09Ea&#10;jiCHGDf91ZP7OlxepjFYXvkzGZ6/WTZT0zo13yy7sWXWCvqdKpbEddEanqjTQ1T1b94bm546XP78&#10;uVxqFV56i5t8JljWrfcJPp/3e+e9rv+14nofm3f+z/v0V9d7zTP+32pX8nA1P6uxYWKw7mI70OqH&#10;HCeXe5bXKW0vTG9rGdRh6nTm5cvrPK4pDB/HPxc1/1riPE+tP96r631vrfmbW4as57zdj2F4gvGN&#10;tSUE46+fRyxZRy1xWU9tlzkvxyw93mi1cxnTODZtMeLynto+mddefHYdjmlYao/lwXrIw5EzDFu3&#10;ByK3NT3jliSdmHsPXUmSdDo44Xzk4eXu3lqCYlBFUWDKk4ZuxInyaw4vu8RxcDIZvbTEZ0vw4631&#10;GawtPGP3hSVaz6Kfwp1vLysxNW6eA/yzJaae4bt0HeXlnM0t9yiOi5N0prUXy5dn8y8drn7m0nU9&#10;Nt8UQ/gR1fhc/pae9bx0XdT8W7LMeY4uv1tQsRx+r0T+kUCwjF97ePltWO7vPLz8Nq28YxrvPLz8&#10;Fn5n4UUleLb92nlfau16X5ufFXny2yXGngPNbzM8t0QcJrYp5A/PduZHlXGu20v9/JwLGTnE89xb&#10;45hTp3XuM/hRVp4RP/bbCkvnGWvzcone+eN53Px2BM/k7v39iCVtSTS2vnttlV8RFwXYZlptW8Uy&#10;enmJN9/6ax7bMcso/rhvlHOKojPPUI/4zGeXqNtyL4rV7GeeWWLNst56edR5o23i2fVT48XSZS1J&#10;OiEW3SVJ0u3UKrpTsOQknR+a/NES9e68u0vwI2V/XGJpsT2q4/7BErFg+cESnAhP/WCstsW6ZV1Q&#10;PNp6Pe+NPHpaifqDixTmKdTNTTPzyXCPv/XXof//UKJVEOIzXlyCPKW/d5RY+qO+l4BC1bNK1Bxh&#10;Wf9hidayoLjHsuIHEU85f9YY214+WWKrtotxU5h+RIn78Y+i5ijb5Kn9kPFSrWUI2n8u+C4t6l4q&#10;is38IGxtp8B299ESa5cRF4/iPp1lzg+btrZTPv85JcjBf1eC/tbkXr0w8TMljsndrZZH3b7qhVmW&#10;BT/GfUeJPO7PlDjmoowkSZIk6YrVr07X2OMZ1JIkSZIk3Zj7DF1JkiRJkiRJknQki+6SJEmSJEmS&#10;JG3EorskSZIkSZIkSRux6C5JkiRJkiRJ0kYsukuSJEmSJEmStBGL7pIkSZIkSZIkbcSiuyRJul0e&#10;O3SjRwxdSZIkSZLO0ncMXUmSpJtAof2OEs8r8boS31kieniJf1ji/5a4X4m/VeJrJSRJkiRJOgv3&#10;HrqSJEk34f1Dt9dbS7zr8FKSJEmSpFN3r3v9P2O/tfOiRTu0AAAAAElFTkSuQmCCUEsBAi0AFAAG&#10;AAgAAAAhALGCZ7YKAQAAEwIAABMAAAAAAAAAAAAAAAAAAAAAAFtDb250ZW50X1R5cGVzXS54bWxQ&#10;SwECLQAUAAYACAAAACEAOP0h/9YAAACUAQAACwAAAAAAAAAAAAAAAAA7AQAAX3JlbHMvLnJlbHNQ&#10;SwECLQAUAAYACAAAACEAGO+F3gEEAAABCQAADgAAAAAAAAAAAAAAAAA6AgAAZHJzL2Uyb0RvYy54&#10;bWxQSwECLQAUAAYACAAAACEAqiYOvrwAAAAhAQAAGQAAAAAAAAAAAAAAAABnBgAAZHJzL19yZWxz&#10;L2Uyb0RvYy54bWwucmVsc1BLAQItABQABgAIAAAAIQB9A6Iw4AAAAAkBAAAPAAAAAAAAAAAAAAAA&#10;AFoHAABkcnMvZG93bnJldi54bWxQSwECLQAKAAAAAAAAACEAUDRA8vOTAQDzkwEAFAAAAAAAAAAA&#10;AAAAAABnCAAAZHJzL21lZGlhL2ltYWdlMS5wbmdQSwUGAAAAAAYABgB8AQAAjJwBAAAA&#10;">
                      <v:shape id="Text Box 226" o:spid="_x0000_s1334" type="#_x0000_t202" style="position:absolute;left:17318;top:21686;width:42926;height:6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rb4xAAAANwAAAAPAAAAZHJzL2Rvd25yZXYueG1sRI/Ni8Iw&#10;FMTvC/4P4QleFk3toSzVKH6Ch92DH3h+NM+22LyUJNr635uFhT0OM/MbZr7sTSOe5HxtWcF0koAg&#10;LqyuuVRwOe/HXyB8QNbYWCYFL/KwXAw+5phr2/GRnqdQighhn6OCKoQ2l9IXFRn0E9sSR+9mncEQ&#10;pSuldthFuGlkmiSZNFhzXKiwpU1Fxf30MAqyrXt0R958bi+7b/xpy/S6fl2VGg371QxEoD78h//a&#10;B60gTTP4PROPgFy8AQAA//8DAFBLAQItABQABgAIAAAAIQDb4fbL7gAAAIUBAAATAAAAAAAAAAAA&#10;AAAAAAAAAABbQ29udGVudF9UeXBlc10ueG1sUEsBAi0AFAAGAAgAAAAhAFr0LFu/AAAAFQEAAAsA&#10;AAAAAAAAAAAAAAAAHwEAAF9yZWxzLy5yZWxzUEsBAi0AFAAGAAgAAAAhAAFStvjEAAAA3AAAAA8A&#10;AAAAAAAAAAAAAAAABwIAAGRycy9kb3ducmV2LnhtbFBLBQYAAAAAAwADALcAAAD4AgAAAAA=&#10;" stroked="f">
                        <v:textbox inset="0,0,0,0">
                          <w:txbxContent>
                            <w:p w:rsidR="00675B45" w:rsidRPr="006E7A3E" w:rsidRDefault="00675B45">
                              <w:pPr>
                                <w:pStyle w:val="Caption"/>
                                <w:rPr>
                                  <w:rFonts w:ascii="Times New Roman" w:eastAsia="Times New Roman" w:hAnsi="Times New Roman" w:cs="Times New Roman"/>
                                  <w:b w:val="0"/>
                                  <w:bCs/>
                                  <w:noProof/>
                                  <w:color w:val="000000"/>
                                </w:rPr>
                              </w:pPr>
                              <w:r w:rsidRPr="00884D50">
                                <w:t>Figure</w:t>
                              </w:r>
                              <w:r>
                                <w:t xml:space="preserve"> 32</w:t>
                              </w:r>
                              <w:r w:rsidRPr="00D418AF">
                                <w:t xml:space="preserve">: </w:t>
                              </w:r>
                              <w:r w:rsidRPr="006E7A3E">
                                <w:rPr>
                                  <w:b w:val="0"/>
                                  <w:bCs/>
                                </w:rPr>
                                <w:t>Neural network prediction of number of leaves from 1.25[m] with no cross validation</w:t>
                              </w:r>
                            </w:p>
                          </w:txbxContent>
                        </v:textbox>
                      </v:shape>
                      <v:shape id="Picture 227" o:spid="_x0000_s1335" type="#_x0000_t75" style="position:absolute;left:13418;top:-9185;width:40880;height:3070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65AxwAAANwAAAAPAAAAZHJzL2Rvd25yZXYueG1sRI9ba8JA&#10;FITfC/0Pyyn0rW4MVCW6ihUKveiDN9C3Q/aYxGbPhuw2if/eFQQfh5n5hpnMOlOKhmpXWFbQ70Ug&#10;iFOrC84U7LafbyMQziNrLC2Tggs5mE2fnyaYaNvympqNz0SAsEtQQe59lUjp0pwMup6tiIN3srVB&#10;H2SdSV1jG+CmlHEUDaTBgsNCjhUtckr/Nv9GwX64OCxX5/Wg+flol8Uvvh/O30elXl+6+RiEp84/&#10;wvf2l1YQx0O4nQlHQE6vAAAA//8DAFBLAQItABQABgAIAAAAIQDb4fbL7gAAAIUBAAATAAAAAAAA&#10;AAAAAAAAAAAAAABbQ29udGVudF9UeXBlc10ueG1sUEsBAi0AFAAGAAgAAAAhAFr0LFu/AAAAFQEA&#10;AAsAAAAAAAAAAAAAAAAAHwEAAF9yZWxzLy5yZWxzUEsBAi0AFAAGAAgAAAAhAJjTrkDHAAAA3AAA&#10;AA8AAAAAAAAAAAAAAAAABwIAAGRycy9kb3ducmV2LnhtbFBLBQYAAAAAAwADALcAAAD7AgAAAAA=&#10;">
                        <v:imagedata r:id="rId178" o:title=""/>
                        <v:path arrowok="t"/>
                      </v:shape>
                    </v:group>
                  </w:pict>
                </mc:Fallback>
              </mc:AlternateContent>
            </w:r>
            <w:r>
              <w:t xml:space="preserve"> </w:t>
            </w:r>
          </w:p>
        </w:tc>
      </w:tr>
    </w:tbl>
    <w:p w:rsidR="00884D50" w:rsidRPr="00CB1B30" w:rsidRDefault="00925BAE" w:rsidP="006E7A3E">
      <w:pPr>
        <w:rPr>
          <w:rFonts w:ascii="Cambria Math" w:eastAsia="Cambria Math" w:hAnsi="Cambria Math" w:cs="Cambria Math"/>
        </w:rPr>
      </w:pPr>
      <w:r>
        <w:t xml:space="preserve">An example of the neural network output over the whole sample is seen in </w:t>
      </w:r>
      <w:r w:rsidR="0092003F">
        <w:t>Fig.(</w:t>
      </w:r>
      <w:r w:rsidR="007941DE">
        <w:rPr>
          <w:rFonts w:ascii="Cambria Math" w:eastAsia="Cambria Math" w:hAnsi="Cambria Math" w:cs="Cambria Math"/>
        </w:rPr>
        <w:t>31</w:t>
      </w:r>
      <w:r w:rsidR="00177690">
        <w:rPr>
          <w:rFonts w:ascii="Cambria Math" w:eastAsia="Cambria Math" w:hAnsi="Cambria Math" w:cs="Cambria Math"/>
        </w:rPr>
        <w:t>)</w:t>
      </w:r>
      <w:r w:rsidR="00177690">
        <w:t xml:space="preserve">. </w:t>
      </w:r>
      <w:r w:rsidR="00675B45" w:rsidRPr="009C3E59">
        <w:rPr>
          <w:rStyle w:val="SubtitleChar"/>
        </w:rPr>
        <w:t>Each</w:t>
      </w:r>
      <w:r w:rsidR="00177690">
        <w:t xml:space="preserve"> </w:t>
      </w:r>
      <w:r w:rsidR="007941DE">
        <w:t xml:space="preserve">point in </w:t>
      </w:r>
      <w:r w:rsidR="0092003F">
        <w:t>Fig.(</w:t>
      </w:r>
      <w:r w:rsidR="007941DE">
        <w:rPr>
          <w:rFonts w:ascii="Cambria Math" w:eastAsia="Cambria Math" w:hAnsi="Cambria Math" w:cs="Cambria Math"/>
        </w:rPr>
        <w:t>31)</w:t>
      </w:r>
      <w:r w:rsidR="007941DE">
        <w:t xml:space="preserve"> represents a different </w:t>
      </w:r>
      <w:r w:rsidR="007941DE">
        <w:rPr>
          <w:rFonts w:ascii="Cambria Math" w:eastAsia="Cambria Math" w:hAnsi="Cambria Math" w:cs="Cambria Math"/>
        </w:rPr>
        <w:t>P</w:t>
      </w:r>
      <w:r w:rsidR="007941DE">
        <w:rPr>
          <w:rFonts w:ascii="Cambria Math" w:eastAsia="Cambria Math" w:hAnsi="Cambria Math" w:cs="Cambria Math"/>
          <w:vertAlign w:val="subscript"/>
        </w:rPr>
        <w:t>i</w:t>
      </w:r>
      <w:r w:rsidR="007941DE">
        <w:rPr>
          <w:rFonts w:ascii="Cambria Math" w:eastAsia="Cambria Math" w:hAnsi="Cambria Math" w:cs="Cambria Math"/>
        </w:rPr>
        <w:t>O</w:t>
      </w:r>
      <w:r w:rsidR="007941DE">
        <w:rPr>
          <w:rFonts w:ascii="Cambria Math" w:eastAsia="Cambria Math" w:hAnsi="Cambria Math" w:cs="Cambria Math"/>
          <w:vertAlign w:val="subscript"/>
        </w:rPr>
        <w:t>j</w:t>
      </w:r>
      <w:r w:rsidR="007941DE">
        <w:t xml:space="preserve"> with a specific weight of fruits and not the predicted data for a plant from all three orientations as was the case in the previous subsection. The output of the neural network estimate is more precise than the suggested statistical model but it is not accurate in the sense that it does not predict a 1:1 ratio between the predicted and experimental mass and a zero intercept. The problem also extends to the leave experiment, see </w:t>
      </w:r>
      <w:r w:rsidR="00903C25">
        <w:t>Fig.(</w:t>
      </w:r>
      <w:r w:rsidR="007941DE">
        <w:rPr>
          <w:rFonts w:ascii="Cambria Math" w:eastAsia="Cambria Math" w:hAnsi="Cambria Math" w:cs="Cambria Math"/>
        </w:rPr>
        <w:t>32):</w:t>
      </w:r>
    </w:p>
    <w:p w:rsidR="00177690" w:rsidRDefault="007941DE" w:rsidP="006E7A3E">
      <w:r>
        <w:lastRenderedPageBreak/>
        <w:t xml:space="preserve"> Although the fit is precise it's important to remember this is a plot of predicted data with which the neural network was trained with. The cross validation results for the slope, intercept and </w:t>
      </w:r>
      <w:r>
        <w:rPr>
          <w:rFonts w:ascii="Cambria Math" w:eastAsia="Cambria Math" w:hAnsi="Cambria Math" w:cs="Cambria Math"/>
        </w:rPr>
        <w:t>R</w:t>
      </w:r>
      <w:r>
        <w:rPr>
          <w:rFonts w:ascii="Cambria Math" w:eastAsia="Cambria Math" w:hAnsi="Cambria Math" w:cs="Cambria Math"/>
          <w:vertAlign w:val="superscript"/>
        </w:rPr>
        <w:t>2</w:t>
      </w:r>
      <w:r>
        <w:t xml:space="preserve"> are presented in the tables for the fruit and leaves experiments from </w:t>
      </w:r>
      <w:r>
        <w:rPr>
          <w:rFonts w:ascii="Cambria Math" w:eastAsia="Cambria Math" w:hAnsi="Cambria Math" w:cs="Cambria Math"/>
        </w:rPr>
        <w:t>1.</w:t>
      </w:r>
      <w:r w:rsidR="00675B45">
        <w:rPr>
          <w:rFonts w:ascii="Cambria Math" w:eastAsia="Cambria Math" w:hAnsi="Cambria Math" w:cs="Cambria Math"/>
        </w:rPr>
        <w:t>25[</w:t>
      </w:r>
      <w:r>
        <w:rPr>
          <w:rFonts w:ascii="Cambria Math" w:eastAsia="Cambria Math" w:hAnsi="Cambria Math" w:cs="Cambria Math"/>
        </w:rPr>
        <w:t>m]</w:t>
      </w:r>
      <w:r>
        <w:t xml:space="preserve">, the results are very similar for the </w:t>
      </w:r>
      <w:r>
        <w:rPr>
          <w:rFonts w:ascii="Cambria Math" w:eastAsia="Cambria Math" w:hAnsi="Cambria Math" w:cs="Cambria Math"/>
        </w:rPr>
        <w:t>0.</w:t>
      </w:r>
      <w:r w:rsidR="00675B45">
        <w:rPr>
          <w:rFonts w:ascii="Cambria Math" w:eastAsia="Cambria Math" w:hAnsi="Cambria Math" w:cs="Cambria Math"/>
        </w:rPr>
        <w:t>625[</w:t>
      </w:r>
      <w:r>
        <w:rPr>
          <w:rFonts w:ascii="Cambria Math" w:eastAsia="Cambria Math" w:hAnsi="Cambria Math" w:cs="Cambria Math"/>
        </w:rPr>
        <w:t>m]</w:t>
      </w:r>
      <w:r>
        <w:t xml:space="preserve"> case: </w:t>
      </w:r>
    </w:p>
    <w:tbl>
      <w:tblPr>
        <w:tblStyle w:val="TableGrid0"/>
        <w:tblW w:w="0" w:type="auto"/>
        <w:tblInd w:w="20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tblGrid>
      <w:tr w:rsidR="00FF5AAC" w:rsidTr="006E7A3E">
        <w:trPr>
          <w:trHeight w:val="2893"/>
        </w:trPr>
        <w:tc>
          <w:tcPr>
            <w:tcW w:w="7370" w:type="dxa"/>
          </w:tcPr>
          <w:p w:rsidR="00B329EB" w:rsidRDefault="00B329EB" w:rsidP="006E7A3E"/>
          <w:tbl>
            <w:tblPr>
              <w:tblStyle w:val="TableGrid"/>
              <w:tblW w:w="4282" w:type="dxa"/>
              <w:tblInd w:w="897" w:type="dxa"/>
              <w:tblCellMar>
                <w:top w:w="17" w:type="dxa"/>
                <w:right w:w="48" w:type="dxa"/>
              </w:tblCellMar>
              <w:tblLook w:val="04A0" w:firstRow="1" w:lastRow="0" w:firstColumn="1" w:lastColumn="0" w:noHBand="0" w:noVBand="1"/>
            </w:tblPr>
            <w:tblGrid>
              <w:gridCol w:w="1743"/>
              <w:gridCol w:w="999"/>
              <w:gridCol w:w="1540"/>
            </w:tblGrid>
            <w:tr w:rsidR="00320FAB" w:rsidRPr="00B329EB" w:rsidTr="006E7A3E">
              <w:trPr>
                <w:trHeight w:val="596"/>
              </w:trPr>
              <w:tc>
                <w:tcPr>
                  <w:tcW w:w="1743" w:type="dxa"/>
                  <w:tcBorders>
                    <w:top w:val="single" w:sz="8" w:space="0" w:color="000000"/>
                    <w:left w:val="nil"/>
                    <w:bottom w:val="single" w:sz="8" w:space="0" w:color="000000"/>
                    <w:right w:val="nil"/>
                  </w:tcBorders>
                </w:tcPr>
                <w:p w:rsidR="00B329EB" w:rsidRPr="00B329EB" w:rsidRDefault="00B329EB" w:rsidP="006E7A3E">
                  <w:pPr>
                    <w:keepLines w:val="0"/>
                    <w:spacing w:after="0" w:line="259" w:lineRule="auto"/>
                    <w:ind w:left="122" w:right="0" w:firstLine="0"/>
                    <w:jc w:val="center"/>
                  </w:pPr>
                  <w:r w:rsidRPr="00B329EB">
                    <w:t>Parameter</w:t>
                  </w:r>
                </w:p>
              </w:tc>
              <w:tc>
                <w:tcPr>
                  <w:tcW w:w="999" w:type="dxa"/>
                  <w:tcBorders>
                    <w:top w:val="single" w:sz="8" w:space="0" w:color="000000"/>
                    <w:left w:val="nil"/>
                    <w:bottom w:val="single" w:sz="8" w:space="0" w:color="000000"/>
                    <w:right w:val="nil"/>
                  </w:tcBorders>
                </w:tcPr>
                <w:p w:rsidR="00B329EB" w:rsidRPr="00B329EB" w:rsidRDefault="00B329EB" w:rsidP="006E7A3E">
                  <w:pPr>
                    <w:keepLines w:val="0"/>
                    <w:spacing w:after="0" w:line="259" w:lineRule="auto"/>
                    <w:ind w:left="17" w:right="0" w:firstLine="0"/>
                    <w:jc w:val="center"/>
                  </w:pPr>
                  <w:r w:rsidRPr="00B329EB">
                    <w:t>Mean</w:t>
                  </w:r>
                </w:p>
              </w:tc>
              <w:tc>
                <w:tcPr>
                  <w:tcW w:w="1540" w:type="dxa"/>
                  <w:tcBorders>
                    <w:top w:val="single" w:sz="8" w:space="0" w:color="000000"/>
                    <w:left w:val="nil"/>
                    <w:bottom w:val="single" w:sz="8" w:space="0" w:color="000000"/>
                    <w:right w:val="nil"/>
                  </w:tcBorders>
                </w:tcPr>
                <w:p w:rsidR="00B329EB" w:rsidRPr="00B329EB" w:rsidRDefault="00B329EB" w:rsidP="006E7A3E">
                  <w:pPr>
                    <w:keepLines w:val="0"/>
                    <w:spacing w:after="0" w:line="259" w:lineRule="auto"/>
                    <w:ind w:left="0" w:right="0" w:firstLine="0"/>
                    <w:jc w:val="center"/>
                  </w:pPr>
                  <w:r w:rsidRPr="00B329EB">
                    <w:t>Standard deviation</w:t>
                  </w:r>
                </w:p>
              </w:tc>
            </w:tr>
            <w:tr w:rsidR="00320FAB" w:rsidRPr="00B329EB" w:rsidTr="006E7A3E">
              <w:trPr>
                <w:trHeight w:val="596"/>
              </w:trPr>
              <w:tc>
                <w:tcPr>
                  <w:tcW w:w="1743" w:type="dxa"/>
                  <w:tcBorders>
                    <w:top w:val="single" w:sz="8" w:space="0" w:color="000000"/>
                    <w:left w:val="nil"/>
                    <w:bottom w:val="nil"/>
                    <w:right w:val="nil"/>
                  </w:tcBorders>
                </w:tcPr>
                <w:p w:rsidR="00B329EB" w:rsidRPr="00B329EB" w:rsidRDefault="00B329EB">
                  <w:pPr>
                    <w:keepLines w:val="0"/>
                    <w:spacing w:after="0" w:line="259" w:lineRule="auto"/>
                    <w:ind w:left="0" w:right="48" w:firstLine="0"/>
                    <w:jc w:val="center"/>
                  </w:pPr>
                  <w:r w:rsidRPr="00B329EB">
                    <w:t>Slope</w:t>
                  </w:r>
                </w:p>
              </w:tc>
              <w:tc>
                <w:tcPr>
                  <w:tcW w:w="999" w:type="dxa"/>
                  <w:tcBorders>
                    <w:top w:val="single" w:sz="8" w:space="0" w:color="000000"/>
                    <w:left w:val="nil"/>
                    <w:bottom w:val="nil"/>
                    <w:right w:val="nil"/>
                  </w:tcBorders>
                </w:tcPr>
                <w:p w:rsidR="00B329EB" w:rsidRPr="00B329EB" w:rsidRDefault="00B329EB" w:rsidP="006E7A3E">
                  <w:pPr>
                    <w:keepLines w:val="0"/>
                    <w:spacing w:after="0" w:line="259" w:lineRule="auto"/>
                    <w:ind w:left="67" w:right="0" w:firstLine="0"/>
                    <w:jc w:val="center"/>
                  </w:pPr>
                  <w:r w:rsidRPr="00CB2F2E">
                    <w:t>0.847</w:t>
                  </w:r>
                </w:p>
              </w:tc>
              <w:tc>
                <w:tcPr>
                  <w:tcW w:w="1540" w:type="dxa"/>
                  <w:tcBorders>
                    <w:top w:val="single" w:sz="8" w:space="0" w:color="000000"/>
                    <w:left w:val="nil"/>
                    <w:bottom w:val="nil"/>
                    <w:right w:val="nil"/>
                  </w:tcBorders>
                </w:tcPr>
                <w:p w:rsidR="00B329EB" w:rsidRPr="00B329EB" w:rsidRDefault="00B329EB">
                  <w:pPr>
                    <w:keepLines w:val="0"/>
                    <w:spacing w:after="0" w:line="259" w:lineRule="auto"/>
                    <w:ind w:left="0" w:right="59" w:firstLine="0"/>
                    <w:jc w:val="center"/>
                  </w:pPr>
                  <w:r w:rsidRPr="00CB2F2E">
                    <w:t>0.26</w:t>
                  </w:r>
                </w:p>
              </w:tc>
            </w:tr>
            <w:tr w:rsidR="00320FAB" w:rsidRPr="00B329EB" w:rsidTr="006E7A3E">
              <w:trPr>
                <w:trHeight w:val="596"/>
              </w:trPr>
              <w:tc>
                <w:tcPr>
                  <w:tcW w:w="1743" w:type="dxa"/>
                  <w:tcBorders>
                    <w:top w:val="nil"/>
                    <w:left w:val="nil"/>
                    <w:bottom w:val="nil"/>
                    <w:right w:val="nil"/>
                  </w:tcBorders>
                </w:tcPr>
                <w:p w:rsidR="00B329EB" w:rsidRPr="00B329EB" w:rsidRDefault="00B329EB" w:rsidP="006E7A3E">
                  <w:pPr>
                    <w:keepLines w:val="0"/>
                    <w:spacing w:after="0" w:line="259" w:lineRule="auto"/>
                    <w:ind w:left="182" w:right="0" w:firstLine="0"/>
                    <w:jc w:val="center"/>
                  </w:pPr>
                  <w:r w:rsidRPr="00B329EB">
                    <w:t>Intercept</w:t>
                  </w:r>
                </w:p>
              </w:tc>
              <w:tc>
                <w:tcPr>
                  <w:tcW w:w="999" w:type="dxa"/>
                  <w:tcBorders>
                    <w:top w:val="nil"/>
                    <w:left w:val="nil"/>
                    <w:bottom w:val="nil"/>
                    <w:right w:val="nil"/>
                  </w:tcBorders>
                </w:tcPr>
                <w:p w:rsidR="00B329EB" w:rsidRPr="00B329EB" w:rsidRDefault="00B329EB" w:rsidP="006E7A3E">
                  <w:pPr>
                    <w:keepLines w:val="0"/>
                    <w:spacing w:after="0" w:line="259" w:lineRule="auto"/>
                    <w:ind w:left="0" w:right="0" w:firstLine="0"/>
                    <w:jc w:val="center"/>
                  </w:pPr>
                  <w:r w:rsidRPr="00CA1FDC">
                    <w:t>60.9</w:t>
                  </w:r>
                </w:p>
              </w:tc>
              <w:tc>
                <w:tcPr>
                  <w:tcW w:w="1540" w:type="dxa"/>
                  <w:tcBorders>
                    <w:top w:val="nil"/>
                    <w:left w:val="nil"/>
                    <w:bottom w:val="nil"/>
                    <w:right w:val="nil"/>
                  </w:tcBorders>
                </w:tcPr>
                <w:p w:rsidR="00B329EB" w:rsidRPr="00B329EB" w:rsidRDefault="00B329EB">
                  <w:pPr>
                    <w:keepLines w:val="0"/>
                    <w:spacing w:after="0" w:line="259" w:lineRule="auto"/>
                    <w:ind w:left="0" w:right="61" w:firstLine="0"/>
                    <w:jc w:val="center"/>
                  </w:pPr>
                  <w:r w:rsidRPr="00CA1FDC">
                    <w:t>108.59</w:t>
                  </w:r>
                </w:p>
              </w:tc>
            </w:tr>
            <w:tr w:rsidR="00320FAB" w:rsidRPr="00B329EB" w:rsidTr="006E7A3E">
              <w:trPr>
                <w:trHeight w:val="596"/>
              </w:trPr>
              <w:tc>
                <w:tcPr>
                  <w:tcW w:w="1743" w:type="dxa"/>
                  <w:tcBorders>
                    <w:top w:val="nil"/>
                    <w:left w:val="nil"/>
                    <w:bottom w:val="single" w:sz="8" w:space="0" w:color="000000"/>
                    <w:right w:val="nil"/>
                  </w:tcBorders>
                </w:tcPr>
                <w:p w:rsidR="00B329EB" w:rsidRPr="00B329EB" w:rsidRDefault="00B329EB">
                  <w:pPr>
                    <w:keepLines w:val="0"/>
                    <w:spacing w:after="0" w:line="259" w:lineRule="auto"/>
                    <w:ind w:left="0" w:right="52" w:firstLine="0"/>
                    <w:jc w:val="center"/>
                  </w:pPr>
                  <w:r w:rsidRPr="00B329EB">
                    <w:rPr>
                      <w:rFonts w:ascii="Cambria Math" w:eastAsia="Cambria Math" w:hAnsi="Cambria Math" w:cs="Cambria Math"/>
                    </w:rPr>
                    <w:t>𝑹</w:t>
                  </w:r>
                  <w:r w:rsidRPr="00B329EB">
                    <w:rPr>
                      <w:rFonts w:ascii="Cambria Math" w:eastAsia="Cambria Math" w:hAnsi="Cambria Math" w:cs="Cambria Math"/>
                      <w:vertAlign w:val="superscript"/>
                    </w:rPr>
                    <w:t>2</w:t>
                  </w:r>
                </w:p>
              </w:tc>
              <w:tc>
                <w:tcPr>
                  <w:tcW w:w="999" w:type="dxa"/>
                  <w:tcBorders>
                    <w:top w:val="nil"/>
                    <w:left w:val="nil"/>
                    <w:bottom w:val="single" w:sz="8" w:space="0" w:color="000000"/>
                    <w:right w:val="nil"/>
                  </w:tcBorders>
                </w:tcPr>
                <w:p w:rsidR="00B329EB" w:rsidRPr="00B329EB" w:rsidRDefault="00B329EB" w:rsidP="006E7A3E">
                  <w:pPr>
                    <w:keepLines w:val="0"/>
                    <w:spacing w:after="0" w:line="259" w:lineRule="auto"/>
                    <w:ind w:left="67" w:right="0" w:firstLine="0"/>
                    <w:jc w:val="center"/>
                  </w:pPr>
                  <w:r w:rsidRPr="008054CC">
                    <w:t>0.86</w:t>
                  </w:r>
                </w:p>
              </w:tc>
              <w:tc>
                <w:tcPr>
                  <w:tcW w:w="1540" w:type="dxa"/>
                  <w:tcBorders>
                    <w:top w:val="nil"/>
                    <w:left w:val="nil"/>
                    <w:bottom w:val="single" w:sz="8" w:space="0" w:color="000000"/>
                    <w:right w:val="nil"/>
                  </w:tcBorders>
                </w:tcPr>
                <w:p w:rsidR="00B329EB" w:rsidRPr="00B329EB" w:rsidRDefault="00B329EB" w:rsidP="006E7A3E">
                  <w:pPr>
                    <w:keepNext/>
                    <w:keepLines w:val="0"/>
                    <w:spacing w:after="0" w:line="259" w:lineRule="auto"/>
                    <w:ind w:left="0" w:right="59" w:firstLine="0"/>
                    <w:jc w:val="center"/>
                  </w:pPr>
                  <w:r w:rsidRPr="008054CC">
                    <w:t>0.31</w:t>
                  </w:r>
                </w:p>
              </w:tc>
            </w:tr>
          </w:tbl>
          <w:p w:rsidR="00701D8C" w:rsidRDefault="00701D8C" w:rsidP="006E7A3E">
            <w:pPr>
              <w:pStyle w:val="Figcontent"/>
              <w:rPr>
                <w:b/>
                <w:bCs/>
              </w:rPr>
            </w:pPr>
          </w:p>
          <w:p w:rsidR="00B329EB" w:rsidRPr="001640E0" w:rsidRDefault="00E15CE8" w:rsidP="006E7A3E">
            <w:pPr>
              <w:pStyle w:val="Figcontent"/>
            </w:pPr>
            <w:r w:rsidRPr="006E7A3E">
              <w:rPr>
                <w:b/>
                <w:bCs/>
              </w:rPr>
              <w:t xml:space="preserve">Table </w:t>
            </w:r>
            <w:r w:rsidR="001B3C57" w:rsidRPr="006E7A3E">
              <w:rPr>
                <w:b/>
                <w:bCs/>
              </w:rPr>
              <w:t>6</w:t>
            </w:r>
            <w:r w:rsidRPr="006E7A3E">
              <w:rPr>
                <w:b/>
                <w:bCs/>
              </w:rPr>
              <w:t>:</w:t>
            </w:r>
            <w:r w:rsidRPr="001640E0">
              <w:t xml:space="preserve"> </w:t>
            </w:r>
            <w:r w:rsidRPr="006E7A3E">
              <w:rPr>
                <w:rStyle w:val="TableFigureCAPTIONChar"/>
                <w:rFonts w:ascii="Times New Roman" w:hAnsi="Times New Roman" w:cs="Times New Roman"/>
                <w:b w:val="0"/>
                <w:szCs w:val="22"/>
              </w:rPr>
              <w:t xml:space="preserve">Statistics </w:t>
            </w:r>
            <w:r w:rsidR="000D4623" w:rsidRPr="006E7A3E">
              <w:rPr>
                <w:rStyle w:val="TableFigureCAPTIONChar"/>
                <w:rFonts w:ascii="Times New Roman" w:hAnsi="Times New Roman" w:cs="Times New Roman"/>
                <w:b w:val="0"/>
                <w:szCs w:val="22"/>
              </w:rPr>
              <w:t>of</w:t>
            </w:r>
            <w:r w:rsidRPr="006E7A3E">
              <w:rPr>
                <w:rStyle w:val="TableFigureCAPTIONChar"/>
                <w:rFonts w:ascii="Times New Roman" w:hAnsi="Times New Roman" w:cs="Times New Roman"/>
                <w:b w:val="0"/>
                <w:szCs w:val="22"/>
              </w:rPr>
              <w:t xml:space="preserve"> cross validation for 1.</w:t>
            </w:r>
            <w:r w:rsidR="00075ACA">
              <w:rPr>
                <w:rStyle w:val="TableFigureCAPTIONChar"/>
                <w:rFonts w:ascii="Times New Roman" w:hAnsi="Times New Roman" w:cs="Times New Roman"/>
                <w:b w:val="0"/>
                <w:szCs w:val="22"/>
              </w:rPr>
              <w:t>25[</w:t>
            </w:r>
            <w:r w:rsidRPr="006E7A3E">
              <w:rPr>
                <w:rStyle w:val="TableFigureCAPTIONChar"/>
                <w:rFonts w:ascii="Cambria Math" w:hAnsi="Cambria Math" w:cs="Cambria Math"/>
                <w:b w:val="0"/>
                <w:szCs w:val="22"/>
              </w:rPr>
              <w:t>𝑚</w:t>
            </w:r>
            <w:r w:rsidRPr="006E7A3E">
              <w:rPr>
                <w:rStyle w:val="TableFigureCAPTIONChar"/>
                <w:rFonts w:ascii="Times New Roman" w:hAnsi="Times New Roman" w:cs="Times New Roman"/>
                <w:b w:val="0"/>
                <w:szCs w:val="22"/>
              </w:rPr>
              <w:t>] fruit experiment</w:t>
            </w:r>
          </w:p>
        </w:tc>
      </w:tr>
    </w:tbl>
    <w:tbl>
      <w:tblPr>
        <w:tblStyle w:val="TableGrid0"/>
        <w:tblpPr w:leftFromText="180" w:rightFromText="180" w:vertAnchor="text" w:horzAnchor="page" w:tblpX="2631" w:tblpY="492"/>
        <w:tblOverlap w:val="nev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tblGrid>
      <w:tr w:rsidR="009C1A78" w:rsidTr="006E7A3E">
        <w:trPr>
          <w:trHeight w:val="2832"/>
        </w:trPr>
        <w:tc>
          <w:tcPr>
            <w:tcW w:w="7338" w:type="dxa"/>
          </w:tcPr>
          <w:p w:rsidR="007768EC" w:rsidRDefault="007768EC"/>
          <w:tbl>
            <w:tblPr>
              <w:tblStyle w:val="TableGrid"/>
              <w:tblW w:w="4036" w:type="dxa"/>
              <w:tblInd w:w="1126" w:type="dxa"/>
              <w:tblCellMar>
                <w:top w:w="17" w:type="dxa"/>
                <w:right w:w="48" w:type="dxa"/>
              </w:tblCellMar>
              <w:tblLook w:val="04A0" w:firstRow="1" w:lastRow="0" w:firstColumn="1" w:lastColumn="0" w:noHBand="0" w:noVBand="1"/>
            </w:tblPr>
            <w:tblGrid>
              <w:gridCol w:w="1323"/>
              <w:gridCol w:w="797"/>
              <w:gridCol w:w="1916"/>
            </w:tblGrid>
            <w:tr w:rsidR="00075ACA" w:rsidRPr="00B329EB" w:rsidTr="006E7A3E">
              <w:trPr>
                <w:trHeight w:val="529"/>
              </w:trPr>
              <w:tc>
                <w:tcPr>
                  <w:tcW w:w="1323" w:type="dxa"/>
                  <w:tcBorders>
                    <w:top w:val="single" w:sz="8" w:space="0" w:color="000000"/>
                    <w:left w:val="nil"/>
                    <w:bottom w:val="single" w:sz="8" w:space="0" w:color="000000"/>
                    <w:right w:val="nil"/>
                  </w:tcBorders>
                </w:tcPr>
                <w:p w:rsidR="00075ACA" w:rsidRPr="00B329EB" w:rsidRDefault="00075ACA" w:rsidP="00BC7B46">
                  <w:pPr>
                    <w:keepLines w:val="0"/>
                    <w:framePr w:hSpace="180" w:wrap="around" w:vAnchor="text" w:hAnchor="page" w:x="2631" w:y="492"/>
                    <w:spacing w:after="0" w:line="259" w:lineRule="auto"/>
                    <w:ind w:left="122" w:right="0" w:firstLine="0"/>
                    <w:suppressOverlap/>
                    <w:jc w:val="left"/>
                  </w:pPr>
                  <w:r w:rsidRPr="00B329EB">
                    <w:t xml:space="preserve">Parameter </w:t>
                  </w:r>
                </w:p>
              </w:tc>
              <w:tc>
                <w:tcPr>
                  <w:tcW w:w="797" w:type="dxa"/>
                  <w:tcBorders>
                    <w:top w:val="single" w:sz="8" w:space="0" w:color="000000"/>
                    <w:left w:val="nil"/>
                    <w:bottom w:val="single" w:sz="8" w:space="0" w:color="000000"/>
                    <w:right w:val="nil"/>
                  </w:tcBorders>
                </w:tcPr>
                <w:p w:rsidR="00075ACA" w:rsidRPr="00B329EB" w:rsidRDefault="00075ACA" w:rsidP="00BC7B46">
                  <w:pPr>
                    <w:keepLines w:val="0"/>
                    <w:framePr w:hSpace="180" w:wrap="around" w:vAnchor="text" w:hAnchor="page" w:x="2631" w:y="492"/>
                    <w:spacing w:after="0" w:line="259" w:lineRule="auto"/>
                    <w:ind w:left="17" w:right="0" w:firstLine="0"/>
                    <w:suppressOverlap/>
                    <w:jc w:val="left"/>
                  </w:pPr>
                  <w:r w:rsidRPr="00B329EB">
                    <w:t xml:space="preserve">Mean </w:t>
                  </w:r>
                </w:p>
              </w:tc>
              <w:tc>
                <w:tcPr>
                  <w:tcW w:w="1916" w:type="dxa"/>
                  <w:tcBorders>
                    <w:top w:val="single" w:sz="8" w:space="0" w:color="000000"/>
                    <w:left w:val="nil"/>
                    <w:bottom w:val="single" w:sz="8" w:space="0" w:color="000000"/>
                    <w:right w:val="nil"/>
                  </w:tcBorders>
                </w:tcPr>
                <w:p w:rsidR="00075ACA" w:rsidRPr="00B329EB" w:rsidRDefault="00075ACA" w:rsidP="00BC7B46">
                  <w:pPr>
                    <w:keepLines w:val="0"/>
                    <w:framePr w:hSpace="180" w:wrap="around" w:vAnchor="text" w:hAnchor="page" w:x="2631" w:y="492"/>
                    <w:spacing w:after="0" w:line="259" w:lineRule="auto"/>
                    <w:ind w:left="0" w:right="0" w:firstLine="0"/>
                    <w:suppressOverlap/>
                  </w:pPr>
                  <w:r w:rsidRPr="00B329EB">
                    <w:t xml:space="preserve">Standard deviation </w:t>
                  </w:r>
                </w:p>
              </w:tc>
            </w:tr>
            <w:tr w:rsidR="00075ACA" w:rsidRPr="00B329EB" w:rsidTr="006E7A3E">
              <w:trPr>
                <w:trHeight w:val="529"/>
              </w:trPr>
              <w:tc>
                <w:tcPr>
                  <w:tcW w:w="1323" w:type="dxa"/>
                  <w:tcBorders>
                    <w:top w:val="single" w:sz="8" w:space="0" w:color="000000"/>
                    <w:left w:val="nil"/>
                    <w:bottom w:val="nil"/>
                    <w:right w:val="nil"/>
                  </w:tcBorders>
                </w:tcPr>
                <w:p w:rsidR="00075ACA" w:rsidRPr="00B329EB" w:rsidRDefault="00075ACA" w:rsidP="00BC7B46">
                  <w:pPr>
                    <w:keepLines w:val="0"/>
                    <w:framePr w:hSpace="180" w:wrap="around" w:vAnchor="text" w:hAnchor="page" w:x="2631" w:y="492"/>
                    <w:spacing w:after="0" w:line="259" w:lineRule="auto"/>
                    <w:ind w:left="0" w:right="48" w:firstLine="0"/>
                    <w:suppressOverlap/>
                    <w:jc w:val="center"/>
                  </w:pPr>
                  <w:r w:rsidRPr="00B329EB">
                    <w:t xml:space="preserve">Slope </w:t>
                  </w:r>
                </w:p>
              </w:tc>
              <w:tc>
                <w:tcPr>
                  <w:tcW w:w="797" w:type="dxa"/>
                  <w:tcBorders>
                    <w:top w:val="single" w:sz="8" w:space="0" w:color="000000"/>
                    <w:left w:val="nil"/>
                    <w:bottom w:val="nil"/>
                    <w:right w:val="nil"/>
                  </w:tcBorders>
                </w:tcPr>
                <w:p w:rsidR="00075ACA" w:rsidRPr="00B329EB" w:rsidRDefault="00075ACA" w:rsidP="00BC7B46">
                  <w:pPr>
                    <w:keepLines w:val="0"/>
                    <w:framePr w:hSpace="180" w:wrap="around" w:vAnchor="text" w:hAnchor="page" w:x="2631" w:y="492"/>
                    <w:spacing w:after="0" w:line="259" w:lineRule="auto"/>
                    <w:ind w:left="67" w:right="0" w:firstLine="0"/>
                    <w:suppressOverlap/>
                    <w:jc w:val="left"/>
                  </w:pPr>
                  <w:r w:rsidRPr="00B329EB">
                    <w:rPr>
                      <w:rFonts w:ascii="Cambria Math" w:eastAsia="Cambria Math" w:hAnsi="Cambria Math" w:cs="Cambria Math"/>
                    </w:rPr>
                    <w:t>0.94</w:t>
                  </w:r>
                  <w:r w:rsidRPr="00B329EB">
                    <w:rPr>
                      <w:vertAlign w:val="subscript"/>
                    </w:rPr>
                    <w:t xml:space="preserve"> </w:t>
                  </w:r>
                </w:p>
              </w:tc>
              <w:tc>
                <w:tcPr>
                  <w:tcW w:w="1916" w:type="dxa"/>
                  <w:tcBorders>
                    <w:top w:val="single" w:sz="8" w:space="0" w:color="000000"/>
                    <w:left w:val="nil"/>
                    <w:bottom w:val="nil"/>
                    <w:right w:val="nil"/>
                  </w:tcBorders>
                </w:tcPr>
                <w:p w:rsidR="00075ACA" w:rsidRPr="00B329EB" w:rsidRDefault="00075ACA" w:rsidP="00BC7B46">
                  <w:pPr>
                    <w:keepLines w:val="0"/>
                    <w:framePr w:hSpace="180" w:wrap="around" w:vAnchor="text" w:hAnchor="page" w:x="2631" w:y="492"/>
                    <w:spacing w:after="0" w:line="259" w:lineRule="auto"/>
                    <w:ind w:left="0" w:right="59" w:firstLine="0"/>
                    <w:suppressOverlap/>
                    <w:jc w:val="center"/>
                  </w:pPr>
                  <w:r w:rsidRPr="00B329EB">
                    <w:rPr>
                      <w:rFonts w:ascii="Cambria Math" w:eastAsia="Cambria Math" w:hAnsi="Cambria Math" w:cs="Cambria Math"/>
                    </w:rPr>
                    <w:t>0.12</w:t>
                  </w:r>
                  <w:r w:rsidRPr="00B329EB">
                    <w:t xml:space="preserve"> </w:t>
                  </w:r>
                </w:p>
              </w:tc>
            </w:tr>
            <w:tr w:rsidR="00075ACA" w:rsidRPr="00B329EB" w:rsidTr="006E7A3E">
              <w:trPr>
                <w:trHeight w:val="529"/>
              </w:trPr>
              <w:tc>
                <w:tcPr>
                  <w:tcW w:w="1323" w:type="dxa"/>
                  <w:tcBorders>
                    <w:top w:val="nil"/>
                    <w:left w:val="nil"/>
                    <w:bottom w:val="nil"/>
                    <w:right w:val="nil"/>
                  </w:tcBorders>
                </w:tcPr>
                <w:p w:rsidR="00075ACA" w:rsidRPr="00B329EB" w:rsidRDefault="00075ACA" w:rsidP="00BC7B46">
                  <w:pPr>
                    <w:keepLines w:val="0"/>
                    <w:framePr w:hSpace="180" w:wrap="around" w:vAnchor="text" w:hAnchor="page" w:x="2631" w:y="492"/>
                    <w:spacing w:after="0" w:line="259" w:lineRule="auto"/>
                    <w:ind w:left="182" w:right="0" w:firstLine="0"/>
                    <w:suppressOverlap/>
                    <w:jc w:val="left"/>
                  </w:pPr>
                  <w:r w:rsidRPr="00B329EB">
                    <w:t xml:space="preserve">Intercept </w:t>
                  </w:r>
                </w:p>
              </w:tc>
              <w:tc>
                <w:tcPr>
                  <w:tcW w:w="797" w:type="dxa"/>
                  <w:tcBorders>
                    <w:top w:val="nil"/>
                    <w:left w:val="nil"/>
                    <w:bottom w:val="nil"/>
                    <w:right w:val="nil"/>
                  </w:tcBorders>
                </w:tcPr>
                <w:p w:rsidR="00075ACA" w:rsidRPr="00B329EB" w:rsidRDefault="00075ACA" w:rsidP="00BC7B46">
                  <w:pPr>
                    <w:keepLines w:val="0"/>
                    <w:framePr w:hSpace="180" w:wrap="around" w:vAnchor="text" w:hAnchor="page" w:x="2631" w:y="492"/>
                    <w:spacing w:after="0" w:line="259" w:lineRule="auto"/>
                    <w:ind w:left="0" w:right="0" w:firstLine="0"/>
                    <w:suppressOverlap/>
                    <w:jc w:val="left"/>
                  </w:pPr>
                  <w:r w:rsidRPr="00B329EB">
                    <w:rPr>
                      <w:rFonts w:ascii="Cambria Math" w:eastAsia="Cambria Math" w:hAnsi="Cambria Math" w:cs="Cambria Math"/>
                    </w:rPr>
                    <w:t xml:space="preserve">10.55 </w:t>
                  </w:r>
                </w:p>
              </w:tc>
              <w:tc>
                <w:tcPr>
                  <w:tcW w:w="1916" w:type="dxa"/>
                  <w:tcBorders>
                    <w:top w:val="nil"/>
                    <w:left w:val="nil"/>
                    <w:bottom w:val="nil"/>
                    <w:right w:val="nil"/>
                  </w:tcBorders>
                </w:tcPr>
                <w:p w:rsidR="00075ACA" w:rsidRPr="00B329EB" w:rsidRDefault="00075ACA" w:rsidP="00BC7B46">
                  <w:pPr>
                    <w:keepLines w:val="0"/>
                    <w:framePr w:hSpace="180" w:wrap="around" w:vAnchor="text" w:hAnchor="page" w:x="2631" w:y="492"/>
                    <w:spacing w:after="0" w:line="259" w:lineRule="auto"/>
                    <w:ind w:left="0" w:right="61" w:firstLine="0"/>
                    <w:suppressOverlap/>
                    <w:jc w:val="center"/>
                  </w:pPr>
                  <w:r w:rsidRPr="00B329EB">
                    <w:rPr>
                      <w:rFonts w:ascii="Cambria Math" w:eastAsia="Cambria Math" w:hAnsi="Cambria Math" w:cs="Cambria Math"/>
                    </w:rPr>
                    <w:t>19.61</w:t>
                  </w:r>
                  <w:r w:rsidRPr="00B329EB">
                    <w:t xml:space="preserve"> </w:t>
                  </w:r>
                </w:p>
              </w:tc>
            </w:tr>
            <w:tr w:rsidR="00075ACA" w:rsidRPr="00B329EB" w:rsidTr="006E7A3E">
              <w:trPr>
                <w:trHeight w:val="529"/>
              </w:trPr>
              <w:tc>
                <w:tcPr>
                  <w:tcW w:w="1323" w:type="dxa"/>
                  <w:tcBorders>
                    <w:top w:val="nil"/>
                    <w:left w:val="nil"/>
                    <w:bottom w:val="single" w:sz="8" w:space="0" w:color="000000"/>
                    <w:right w:val="nil"/>
                  </w:tcBorders>
                </w:tcPr>
                <w:p w:rsidR="00075ACA" w:rsidRPr="00B329EB" w:rsidRDefault="00075ACA" w:rsidP="00BC7B46">
                  <w:pPr>
                    <w:keepLines w:val="0"/>
                    <w:framePr w:hSpace="180" w:wrap="around" w:vAnchor="text" w:hAnchor="page" w:x="2631" w:y="492"/>
                    <w:spacing w:after="0" w:line="259" w:lineRule="auto"/>
                    <w:ind w:left="0" w:right="52" w:firstLine="0"/>
                    <w:suppressOverlap/>
                    <w:jc w:val="center"/>
                  </w:pPr>
                  <w:r w:rsidRPr="00B329EB">
                    <w:rPr>
                      <w:rFonts w:ascii="Cambria Math" w:eastAsia="Cambria Math" w:hAnsi="Cambria Math" w:cs="Cambria Math"/>
                    </w:rPr>
                    <w:t>𝑹</w:t>
                  </w:r>
                  <w:r w:rsidRPr="00B329EB">
                    <w:rPr>
                      <w:rFonts w:ascii="Cambria Math" w:eastAsia="Cambria Math" w:hAnsi="Cambria Math" w:cs="Cambria Math"/>
                      <w:vertAlign w:val="superscript"/>
                    </w:rPr>
                    <w:t>2</w:t>
                  </w:r>
                  <w:r w:rsidRPr="00B329EB">
                    <w:t xml:space="preserve"> </w:t>
                  </w:r>
                </w:p>
              </w:tc>
              <w:tc>
                <w:tcPr>
                  <w:tcW w:w="797" w:type="dxa"/>
                  <w:tcBorders>
                    <w:top w:val="nil"/>
                    <w:left w:val="nil"/>
                    <w:bottom w:val="single" w:sz="8" w:space="0" w:color="000000"/>
                    <w:right w:val="nil"/>
                  </w:tcBorders>
                </w:tcPr>
                <w:p w:rsidR="00075ACA" w:rsidRPr="00B329EB" w:rsidRDefault="00075ACA" w:rsidP="00BC7B46">
                  <w:pPr>
                    <w:keepLines w:val="0"/>
                    <w:framePr w:hSpace="180" w:wrap="around" w:vAnchor="text" w:hAnchor="page" w:x="2631" w:y="492"/>
                    <w:spacing w:after="0" w:line="259" w:lineRule="auto"/>
                    <w:ind w:left="67" w:right="0" w:firstLine="0"/>
                    <w:suppressOverlap/>
                    <w:jc w:val="left"/>
                  </w:pPr>
                  <w:r w:rsidRPr="00B329EB">
                    <w:rPr>
                      <w:rFonts w:ascii="Cambria Math" w:eastAsia="Cambria Math" w:hAnsi="Cambria Math" w:cs="Cambria Math"/>
                    </w:rPr>
                    <w:t>0.95</w:t>
                  </w:r>
                  <w:r w:rsidRPr="00B329EB">
                    <w:t xml:space="preserve"> </w:t>
                  </w:r>
                </w:p>
              </w:tc>
              <w:tc>
                <w:tcPr>
                  <w:tcW w:w="1916" w:type="dxa"/>
                  <w:tcBorders>
                    <w:top w:val="nil"/>
                    <w:left w:val="nil"/>
                    <w:bottom w:val="single" w:sz="8" w:space="0" w:color="000000"/>
                    <w:right w:val="nil"/>
                  </w:tcBorders>
                </w:tcPr>
                <w:p w:rsidR="00075ACA" w:rsidRPr="00B329EB" w:rsidRDefault="00075ACA" w:rsidP="00BC7B46">
                  <w:pPr>
                    <w:keepNext/>
                    <w:keepLines w:val="0"/>
                    <w:framePr w:hSpace="180" w:wrap="around" w:vAnchor="text" w:hAnchor="page" w:x="2631" w:y="492"/>
                    <w:spacing w:after="0" w:line="259" w:lineRule="auto"/>
                    <w:ind w:left="0" w:right="59" w:firstLine="0"/>
                    <w:suppressOverlap/>
                    <w:jc w:val="center"/>
                  </w:pPr>
                  <w:r w:rsidRPr="00B329EB">
                    <w:rPr>
                      <w:rFonts w:ascii="Cambria Math" w:eastAsia="Cambria Math" w:hAnsi="Cambria Math" w:cs="Cambria Math"/>
                    </w:rPr>
                    <w:t>0.15</w:t>
                  </w:r>
                  <w:r w:rsidRPr="00B329EB">
                    <w:t xml:space="preserve"> </w:t>
                  </w:r>
                </w:p>
              </w:tc>
            </w:tr>
          </w:tbl>
          <w:p w:rsidR="00701D8C" w:rsidRDefault="00701D8C" w:rsidP="006E7A3E">
            <w:pPr>
              <w:pStyle w:val="Figcontent"/>
              <w:jc w:val="both"/>
            </w:pPr>
          </w:p>
          <w:p w:rsidR="00D12021" w:rsidRDefault="00075ACA" w:rsidP="006E7A3E">
            <w:pPr>
              <w:pStyle w:val="Figcontent"/>
              <w:jc w:val="both"/>
              <w:rPr>
                <w:rFonts w:eastAsiaTheme="minorHAnsi"/>
              </w:rPr>
            </w:pPr>
            <w:r w:rsidRPr="006E7A3E">
              <w:rPr>
                <w:b/>
                <w:bCs/>
              </w:rPr>
              <w:t>Table 7</w:t>
            </w:r>
            <w:r w:rsidRPr="00483438">
              <w:rPr>
                <w:rStyle w:val="TableFigureCAPTIONChar"/>
              </w:rPr>
              <w:t xml:space="preserve">: </w:t>
            </w:r>
            <w:r w:rsidRPr="00483438">
              <w:rPr>
                <w:rStyle w:val="TableFigureCAPTIONChar"/>
                <w:b w:val="0"/>
                <w:bCs/>
              </w:rPr>
              <w:t>Statistics of cross validation for 1.</w:t>
            </w:r>
            <w:r>
              <w:rPr>
                <w:rStyle w:val="TableFigureCAPTIONChar"/>
                <w:b w:val="0"/>
                <w:bCs/>
              </w:rPr>
              <w:t>25[</w:t>
            </w:r>
            <w:r w:rsidRPr="00483438">
              <w:rPr>
                <w:rStyle w:val="TableFigureCAPTIONChar"/>
                <w:rFonts w:ascii="Cambria Math" w:hAnsi="Cambria Math" w:cs="Cambria Math"/>
                <w:b w:val="0"/>
                <w:bCs/>
              </w:rPr>
              <w:t>𝑚</w:t>
            </w:r>
            <w:r w:rsidRPr="00483438">
              <w:rPr>
                <w:rStyle w:val="TableFigureCAPTIONChar"/>
                <w:b w:val="0"/>
                <w:bCs/>
              </w:rPr>
              <w:t>] leaves experiment</w:t>
            </w:r>
            <w:r>
              <w:rPr>
                <w:rFonts w:eastAsiaTheme="minorHAnsi"/>
              </w:rPr>
              <w:tab/>
            </w:r>
          </w:p>
          <w:p w:rsidR="00320FAB" w:rsidRDefault="00320FAB" w:rsidP="006E7A3E">
            <w:pPr>
              <w:pStyle w:val="Figcontent"/>
              <w:jc w:val="both"/>
            </w:pPr>
          </w:p>
        </w:tc>
      </w:tr>
    </w:tbl>
    <w:p w:rsidR="009236D8" w:rsidRDefault="009236D8"/>
    <w:p w:rsidR="0058513F" w:rsidRDefault="007941DE">
      <w:r>
        <w:t xml:space="preserve">The tables show that the slope and intercept of the cross validation stage converge to the whole sample space slope and intercept with high </w:t>
      </w:r>
      <w:r>
        <w:rPr>
          <w:rFonts w:ascii="Cambria Math" w:eastAsia="Cambria Math" w:hAnsi="Cambria Math" w:cs="Cambria Math"/>
        </w:rPr>
        <w:t>R</w:t>
      </w:r>
      <w:r>
        <w:rPr>
          <w:rFonts w:ascii="Cambria Math" w:eastAsia="Cambria Math" w:hAnsi="Cambria Math" w:cs="Cambria Math"/>
          <w:vertAlign w:val="superscript"/>
        </w:rPr>
        <w:t>2</w:t>
      </w:r>
      <w:r>
        <w:t xml:space="preserve"> values. This convergence allows for the compensation of the accuracy problem addressed earlier using the mean values of the intercept and slope to fix the predicted values. The standard deviation is higher for the fruit </w:t>
      </w:r>
      <w:r w:rsidR="00A65812">
        <w:t>experiment;</w:t>
      </w:r>
      <w:r>
        <w:t xml:space="preserve"> the standard deviation is </w:t>
      </w:r>
      <w:r>
        <w:rPr>
          <w:rFonts w:ascii="Cambria Math" w:eastAsia="Cambria Math" w:hAnsi="Cambria Math" w:cs="Cambria Math"/>
        </w:rPr>
        <w:t>30%</w:t>
      </w:r>
      <w:r>
        <w:t xml:space="preserve"> in comparison to </w:t>
      </w:r>
      <w:r>
        <w:rPr>
          <w:rFonts w:ascii="Cambria Math" w:eastAsia="Cambria Math" w:hAnsi="Cambria Math" w:cs="Cambria Math"/>
        </w:rPr>
        <w:t>12%</w:t>
      </w:r>
      <w:r>
        <w:t xml:space="preserve">. This inaccuracy would most certainly be fixed with a larger sample space. </w:t>
      </w:r>
    </w:p>
    <w:p w:rsidR="0058513F" w:rsidRPr="00BB3A23" w:rsidRDefault="007941DE" w:rsidP="006E7A3E">
      <w:pPr>
        <w:pStyle w:val="Heading1"/>
      </w:pPr>
      <w:bookmarkStart w:id="176" w:name="_Toc469494681"/>
      <w:bookmarkStart w:id="177" w:name="_Toc469575414"/>
      <w:r w:rsidRPr="00604EFF">
        <w:lastRenderedPageBreak/>
        <w:t>5 Conclusions</w:t>
      </w:r>
      <w:bookmarkEnd w:id="176"/>
      <w:bookmarkEnd w:id="177"/>
      <w:r w:rsidRPr="00604EFF">
        <w:t xml:space="preserve"> </w:t>
      </w:r>
    </w:p>
    <w:p w:rsidR="0058513F" w:rsidRDefault="007941DE">
      <w:r>
        <w:t xml:space="preserve"> A sonar system for yield assessment and greenhouse features identification was developed and tested in lab and greenhouse environments. The acoustic signature of the greenhouse porous ground was constructed and can be regarded and filtered from the crop acoustic spectrogram signature.  </w:t>
      </w:r>
    </w:p>
    <w:p w:rsidR="0058513F" w:rsidRDefault="007941DE">
      <w:r>
        <w:t>The developed system in relation to sensors such as RGB-D cameras and LiDARs can detect and map crop rows without a direct line of sight using a matched filter and compensating for the acoustic attenuation in the greenhouse environment. The ability to detect and determine the distance to objects occluded by foliage in the greenhouse environment is a unique feature of spectrum based ultrasonic sensing.</w:t>
      </w:r>
      <w:r>
        <w:rPr>
          <w:sz w:val="22"/>
        </w:rPr>
        <w:t xml:space="preserve"> </w:t>
      </w:r>
      <w:r>
        <w:t xml:space="preserve"> </w:t>
      </w:r>
    </w:p>
    <w:p w:rsidR="0058513F" w:rsidRDefault="007941DE">
      <w:r>
        <w:t xml:space="preserve">The spectrum signature of walls and screens (greenhouse infrastructures) can be characterized and distinguished from the greenhouse vegetation at high ultrasonic frequencies. These differences have been implemented to classify between walls and plants in real-time.  </w:t>
      </w:r>
    </w:p>
    <w:p w:rsidR="0058513F" w:rsidRDefault="007941DE" w:rsidP="006E7A3E">
      <w:r>
        <w:t xml:space="preserve">Single fruits were found to return less energy than leaves because of their shape: </w:t>
      </w:r>
      <w:r w:rsidR="009C1A78">
        <w:t>the</w:t>
      </w:r>
      <w:r>
        <w:t xml:space="preserve"> smaller surface area perpendicular to the sensing system returns less energy. At </w:t>
      </w:r>
      <w:r>
        <w:rPr>
          <w:rFonts w:ascii="Cambria Math" w:eastAsia="Cambria Math" w:hAnsi="Cambria Math" w:cs="Cambria Math"/>
        </w:rPr>
        <w:t>30 [𝑘𝐻𝑧]</w:t>
      </w:r>
      <w:r>
        <w:t xml:space="preserve"> single leaves return more energy than in other frequencies and more than a fruit. </w:t>
      </w:r>
    </w:p>
    <w:p w:rsidR="0058513F" w:rsidRDefault="007941DE">
      <w:r>
        <w:t xml:space="preserve">A multi linear regression model for estimating the energy level was found to be highly significant and correlated for </w:t>
      </w:r>
      <w:r w:rsidR="00D81B97">
        <w:rPr>
          <w:rFonts w:ascii="Cambria Math" w:eastAsia="Cambria Math" w:hAnsi="Cambria Math" w:cs="Cambria Math"/>
        </w:rPr>
        <w:t>20[</w:t>
      </w:r>
      <w:r>
        <w:rPr>
          <w:rFonts w:ascii="Cambria Math" w:eastAsia="Cambria Math" w:hAnsi="Cambria Math" w:cs="Cambria Math"/>
        </w:rPr>
        <w:t>𝑘𝐻𝑧]</w:t>
      </w:r>
      <w:r>
        <w:t xml:space="preserve"> to </w:t>
      </w:r>
      <w:r>
        <w:rPr>
          <w:rFonts w:ascii="Cambria Math" w:eastAsia="Cambria Math" w:hAnsi="Cambria Math" w:cs="Cambria Math"/>
        </w:rPr>
        <w:t>32</w:t>
      </w:r>
      <w:r w:rsidR="00D81B97">
        <w:rPr>
          <w:rFonts w:ascii="Cambria Math" w:eastAsia="Cambria Math" w:hAnsi="Cambria Math" w:cs="Cambria Math"/>
        </w:rPr>
        <w:t>[</w:t>
      </w:r>
      <w:r>
        <w:rPr>
          <w:rFonts w:ascii="Cambria Math" w:eastAsia="Cambria Math" w:hAnsi="Cambria Math" w:cs="Cambria Math"/>
        </w:rPr>
        <w:t>𝑘𝐻𝑧]</w:t>
      </w:r>
      <w:r>
        <w:t xml:space="preserve"> range. Indicator variables concerning a constant energy level for the plants specific orientation show the significance of plant geometry. The results indicate that pepper fruits mass on the plants are correlated to energy and frequency at a number of frequency bands. The relation between fruit mass and energy returning from the plant is in general monotonic and decreasing. A return echo model to mass and number of leaves was developed with an estimation </w:t>
      </w:r>
      <w:r>
        <w:rPr>
          <w:rFonts w:ascii="Cambria Math" w:eastAsia="Cambria Math" w:hAnsi="Cambria Math" w:cs="Cambria Math"/>
        </w:rPr>
        <w:t>𝑅</w:t>
      </w:r>
      <w:r>
        <w:rPr>
          <w:rFonts w:ascii="Cambria Math" w:eastAsia="Cambria Math" w:hAnsi="Cambria Math" w:cs="Cambria Math"/>
          <w:vertAlign w:val="superscript"/>
        </w:rPr>
        <w:t>2</w:t>
      </w:r>
      <w:r>
        <w:t xml:space="preserve"> of 0.34 and 0.72 respectively. </w:t>
      </w:r>
    </w:p>
    <w:p w:rsidR="0058513F" w:rsidRDefault="007941DE">
      <w:r>
        <w:lastRenderedPageBreak/>
        <w:t xml:space="preserve">A feed forward 6 hidden layers neural network was trained to estimate the number of leaves and fruit mass with the return energy at frequencies that were the most sensitive to them. The neural network prediction after cross validation yields </w:t>
      </w:r>
      <w:r>
        <w:rPr>
          <w:rFonts w:ascii="Cambria Math" w:eastAsia="Cambria Math" w:hAnsi="Cambria Math" w:cs="Cambria Math"/>
        </w:rPr>
        <w:t>𝑅</w:t>
      </w:r>
      <w:r>
        <w:rPr>
          <w:rFonts w:ascii="Cambria Math" w:eastAsia="Cambria Math" w:hAnsi="Cambria Math" w:cs="Cambria Math"/>
          <w:vertAlign w:val="superscript"/>
        </w:rPr>
        <w:t>2</w:t>
      </w:r>
      <w:r>
        <w:t xml:space="preserve"> values of 0.95 and 0.86 but their accuracy remains in question.    </w:t>
      </w:r>
    </w:p>
    <w:p w:rsidR="0058513F" w:rsidRDefault="007941DE">
      <w:r>
        <w:t xml:space="preserve">Using more frequency bands, </w:t>
      </w:r>
      <w:r w:rsidRPr="00BA6A7A">
        <w:t>ensonifying</w:t>
      </w:r>
      <w:r>
        <w:t xml:space="preserve"> the plants from several directions, obtaining more samples from each plant and increasing the amplitude of the emitted signals will likely improve the estimations of the mass and energy evaluation models.  </w:t>
      </w:r>
    </w:p>
    <w:p w:rsidR="0058513F" w:rsidRDefault="007941DE">
      <w:r>
        <w:t xml:space="preserve">Future research directions which were not explored due to limited time for yield estimation with sonar include obtaining more data at high frequencies by increasing the emitted signal or by using a log-sweep </w:t>
      </w:r>
      <w:r w:rsidR="003755F0">
        <w:t xml:space="preserve">CHIRP </w:t>
      </w:r>
      <w:r>
        <w:t xml:space="preserve">instead of linear </w:t>
      </w:r>
      <w:r w:rsidR="003755F0">
        <w:t>CHIRP</w:t>
      </w:r>
      <w:r>
        <w:t xml:space="preserve">. Using the radon transform with a multi array of microphones to obtain 2D and 3D intensity images of the plants. Learning more about how the pressure flow of sound changes in vegetation by using the Schlieren flow visualization and using the current state of the art deep learning algorithms to obtain better estimation. </w:t>
      </w:r>
    </w:p>
    <w:p w:rsidR="0058513F" w:rsidRDefault="007941DE" w:rsidP="006E7A3E">
      <w:r>
        <w:t xml:space="preserve">Furthermore, research </w:t>
      </w:r>
      <w:r w:rsidR="00A65812">
        <w:t>regarding</w:t>
      </w:r>
      <w:r>
        <w:t xml:space="preserve"> motion planning for a mobile platform for acquiring enough samples from plants to evaluate fruit mass and leaf number at a sufficient accuracy is also necessary for a complete solution of the problem.</w:t>
      </w:r>
    </w:p>
    <w:p w:rsidR="0058513F" w:rsidRDefault="007941DE" w:rsidP="006E7A3E">
      <w:pPr>
        <w:pStyle w:val="Heading1"/>
      </w:pPr>
      <w:bookmarkStart w:id="178" w:name="_Toc469494682"/>
      <w:bookmarkStart w:id="179" w:name="_Toc469575415"/>
      <w:r>
        <w:lastRenderedPageBreak/>
        <w:t>Reference List</w:t>
      </w:r>
      <w:bookmarkEnd w:id="178"/>
      <w:bookmarkEnd w:id="179"/>
      <w:r>
        <w:t xml:space="preserve"> </w:t>
      </w:r>
    </w:p>
    <w:p w:rsidR="00F006D0" w:rsidRDefault="00F006D0" w:rsidP="006E7A3E">
      <w:pPr>
        <w:pStyle w:val="REFERENCELISTSYTLE"/>
      </w:pPr>
      <w:r>
        <w:t xml:space="preserve">Dams, R. A. and S. C. Pedersen (2000). </w:t>
      </w:r>
      <w:r w:rsidR="0070220A">
        <w:t>“</w:t>
      </w:r>
      <w:r w:rsidRPr="006E7A3E">
        <w:t>Ontogeny, Functional Ecology, and Evolution of Bats</w:t>
      </w:r>
      <w:r w:rsidR="0070220A" w:rsidRPr="006E7A3E">
        <w:t>”</w:t>
      </w:r>
      <w:r w:rsidRPr="006E7A3E">
        <w:t>,</w:t>
      </w:r>
      <w:r>
        <w:t xml:space="preserve"> Cambridge University Press. </w:t>
      </w:r>
    </w:p>
    <w:p w:rsidR="00F006D0" w:rsidRPr="0070220A" w:rsidRDefault="00F006D0" w:rsidP="006E7A3E">
      <w:pPr>
        <w:pStyle w:val="REFERENCELISTSYTLE"/>
      </w:pPr>
      <w:r>
        <w:t>Akbarally, H. and L. Kleeman (1995)</w:t>
      </w:r>
      <w:r w:rsidR="0070220A">
        <w:t xml:space="preserve"> “</w:t>
      </w:r>
      <w:r w:rsidRPr="006E7A3E">
        <w:t xml:space="preserve">A sonar sensor for accurate 3D target </w:t>
      </w:r>
      <w:r w:rsidR="000673D0" w:rsidRPr="006E7A3E">
        <w:t>localization</w:t>
      </w:r>
      <w:r w:rsidRPr="006E7A3E">
        <w:t xml:space="preserve"> and classification</w:t>
      </w:r>
      <w:r w:rsidR="0070220A" w:rsidRPr="006E7A3E">
        <w:t>”</w:t>
      </w:r>
      <w:r w:rsidRPr="006E7A3E">
        <w:t xml:space="preserve">. ICRA. </w:t>
      </w:r>
    </w:p>
    <w:p w:rsidR="00F006D0" w:rsidRPr="0070220A" w:rsidRDefault="00F006D0" w:rsidP="006E7A3E">
      <w:pPr>
        <w:pStyle w:val="REFERENCELISTSYTLE"/>
      </w:pPr>
      <w:bookmarkStart w:id="180" w:name="_GoBack"/>
      <w:r w:rsidRPr="006E7A3E">
        <w:t>Andújar, D., A. Escola, J. Dorado and C. Fernandez-Quintanilla (2011).</w:t>
      </w:r>
      <w:r w:rsidR="0070220A" w:rsidRPr="006E7A3E">
        <w:t>”</w:t>
      </w:r>
      <w:r w:rsidRPr="006E7A3E">
        <w:t>Weed discrimination using ultrasonic sensors</w:t>
      </w:r>
      <w:r w:rsidR="0070220A" w:rsidRPr="006E7A3E">
        <w:t>”</w:t>
      </w:r>
      <w:r w:rsidRPr="006E7A3E">
        <w:t xml:space="preserve">. Weed Research </w:t>
      </w:r>
      <w:r w:rsidRPr="006E7A3E">
        <w:rPr>
          <w:bCs/>
        </w:rPr>
        <w:t>51</w:t>
      </w:r>
      <w:r w:rsidRPr="006E7A3E">
        <w:t xml:space="preserve">(6): 5.43-547 </w:t>
      </w:r>
    </w:p>
    <w:bookmarkEnd w:id="180"/>
    <w:p w:rsidR="00F006D0" w:rsidRPr="0070220A" w:rsidRDefault="00F006D0" w:rsidP="006E7A3E">
      <w:pPr>
        <w:pStyle w:val="REFERENCELISTSYTLE"/>
      </w:pPr>
      <w:r w:rsidRPr="006E7A3E">
        <w:t xml:space="preserve">Andújar, D., C. Fernández-Quintanilla and J. Dorado (2015). "Matching the best viewing angle in depth cameras for biomass estimation based on poplar seedling geometry." Sensors </w:t>
      </w:r>
      <w:r w:rsidRPr="006E7A3E">
        <w:rPr>
          <w:bCs/>
        </w:rPr>
        <w:t>15</w:t>
      </w:r>
      <w:r w:rsidRPr="006E7A3E">
        <w:t xml:space="preserve">(6): 12999-13011. </w:t>
      </w:r>
    </w:p>
    <w:p w:rsidR="00F006D0" w:rsidRPr="006E7A3E" w:rsidRDefault="00F006D0" w:rsidP="006E7A3E">
      <w:pPr>
        <w:pStyle w:val="REFERENCELISTSYTLE"/>
        <w:rPr>
          <w:bCs/>
        </w:rPr>
      </w:pPr>
      <w:r w:rsidRPr="006E7A3E">
        <w:t xml:space="preserve">Balleri, A., H. D. Griffiths, C. J. Baker, K. Woodbridge and M. W. Holderied (2012). "Analysis of acoustic echoes from a bat-pollinated plant species: insight into strategies for radar and sonar target classification." IET Radar, Sonar &amp; Navigation </w:t>
      </w:r>
      <w:r w:rsidRPr="006E7A3E">
        <w:rPr>
          <w:bCs/>
        </w:rPr>
        <w:t xml:space="preserve">6(6): 536544. </w:t>
      </w:r>
    </w:p>
    <w:p w:rsidR="00F006D0" w:rsidRPr="0070220A" w:rsidRDefault="00F006D0" w:rsidP="006E7A3E">
      <w:pPr>
        <w:pStyle w:val="REFERENCELISTSYTLE"/>
      </w:pPr>
      <w:r w:rsidRPr="006E7A3E">
        <w:t xml:space="preserve">Bechar, A. (2010). "Robotics in horticultural field production." Stewart Postharvest Review 6(3): 1-11. </w:t>
      </w:r>
    </w:p>
    <w:p w:rsidR="00F006D0" w:rsidRPr="0070220A" w:rsidRDefault="00F006D0" w:rsidP="006E7A3E">
      <w:pPr>
        <w:pStyle w:val="REFERENCELISTSYTLE"/>
      </w:pPr>
      <w:r w:rsidRPr="006E7A3E">
        <w:t xml:space="preserve">Bloch, V., A. Dgani and A. Bechar (2013). </w:t>
      </w:r>
      <w:r w:rsidR="000B18B2">
        <w:t>“</w:t>
      </w:r>
      <w:r w:rsidRPr="006E7A3E">
        <w:t xml:space="preserve">The </w:t>
      </w:r>
      <w:r w:rsidR="000673D0" w:rsidRPr="006E7A3E">
        <w:t>Effect</w:t>
      </w:r>
      <w:r w:rsidRPr="006E7A3E">
        <w:t xml:space="preserve"> of Location and Orientation of Agricultural Targets for the Design of an Optimal Robot</w:t>
      </w:r>
      <w:r w:rsidR="000B18B2">
        <w:t>”</w:t>
      </w:r>
      <w:r w:rsidRPr="006E7A3E">
        <w:t xml:space="preserve">, </w:t>
      </w:r>
      <w:r w:rsidR="000673D0" w:rsidRPr="006E7A3E">
        <w:t>The</w:t>
      </w:r>
      <w:r w:rsidRPr="006E7A3E">
        <w:t xml:space="preserve"> Israeli Society of Agricultural Engineering. </w:t>
      </w:r>
    </w:p>
    <w:p w:rsidR="00F006D0" w:rsidRPr="0070220A" w:rsidRDefault="00F006D0" w:rsidP="006E7A3E">
      <w:pPr>
        <w:pStyle w:val="REFERENCELISTSYTLE"/>
      </w:pPr>
      <w:r w:rsidRPr="006E7A3E">
        <w:t>Cowell, D. M. J. and S. Freear (2010). "Separation of overlapping linear frequency modulated (LFM) signals using the fractional fourier</w:t>
      </w:r>
      <w:r w:rsidR="00953133">
        <w:t xml:space="preserve"> </w:t>
      </w:r>
      <w:r w:rsidRPr="006E7A3E">
        <w:t>transform</w:t>
      </w:r>
      <w:r w:rsidR="00953133">
        <w:t>. “U</w:t>
      </w:r>
      <w:r w:rsidR="00953133" w:rsidRPr="0070220A">
        <w:t>ltrasonic</w:t>
      </w:r>
      <w:r w:rsidRPr="006E7A3E">
        <w:t xml:space="preserve">, Ferroelectrics, and Frequency Control, IEEE Transactions on </w:t>
      </w:r>
      <w:r w:rsidRPr="006E7A3E">
        <w:rPr>
          <w:b/>
        </w:rPr>
        <w:t>57</w:t>
      </w:r>
      <w:r w:rsidRPr="006E7A3E">
        <w:t xml:space="preserve">(10): 2324-2333. </w:t>
      </w:r>
    </w:p>
    <w:p w:rsidR="00F006D0" w:rsidRPr="0070220A" w:rsidRDefault="00F006D0" w:rsidP="006E7A3E">
      <w:pPr>
        <w:pStyle w:val="REFERENCELISTSYTLE"/>
      </w:pPr>
      <w:r w:rsidRPr="006E7A3E">
        <w:t>Elfes, A. (1987)</w:t>
      </w:r>
      <w:r w:rsidR="0002469B" w:rsidRPr="006E7A3E">
        <w:t xml:space="preserve">” </w:t>
      </w:r>
      <w:r w:rsidRPr="006E7A3E">
        <w:t>Sonar-based real-world mapping and navigation</w:t>
      </w:r>
      <w:r w:rsidR="00953133">
        <w:t>. “R</w:t>
      </w:r>
      <w:r w:rsidRPr="006E7A3E">
        <w:t xml:space="preserve">obotics and Automation, IEEE Journal of </w:t>
      </w:r>
      <w:r w:rsidRPr="006E7A3E">
        <w:rPr>
          <w:b/>
        </w:rPr>
        <w:t>3</w:t>
      </w:r>
      <w:r w:rsidRPr="006E7A3E">
        <w:t xml:space="preserve">(3): 249-265. </w:t>
      </w:r>
    </w:p>
    <w:p w:rsidR="00F006D0" w:rsidRPr="0070220A" w:rsidRDefault="00F006D0" w:rsidP="006E7A3E">
      <w:pPr>
        <w:pStyle w:val="REFERENCELISTSYTLE"/>
      </w:pPr>
      <w:r w:rsidRPr="006E7A3E">
        <w:t xml:space="preserve">Farooq, U., G. Abbas, S. O. Saleh and M. U. Asad (2012). </w:t>
      </w:r>
      <w:r w:rsidR="0079637F">
        <w:t>“</w:t>
      </w:r>
      <w:r w:rsidRPr="006E7A3E">
        <w:t>Corridor navigation with fuzzy logic control for sonar based mobile robots</w:t>
      </w:r>
      <w:r w:rsidR="0079637F">
        <w:t>”</w:t>
      </w:r>
      <w:r w:rsidRPr="006E7A3E">
        <w:t>.</w:t>
      </w:r>
      <w:r w:rsidR="0079637F">
        <w:t xml:space="preserve"> </w:t>
      </w:r>
      <w:r w:rsidRPr="006E7A3E">
        <w:t>Industrial Electronics</w:t>
      </w:r>
      <w:r w:rsidR="001F6C4E">
        <w:t xml:space="preserve"> </w:t>
      </w:r>
      <w:r w:rsidRPr="006E7A3E">
        <w:t xml:space="preserve">and Applications (ICIEA), 2012 7th IEEE Conference on. </w:t>
      </w:r>
    </w:p>
    <w:p w:rsidR="00F006D0" w:rsidRPr="0070220A" w:rsidRDefault="00F006D0" w:rsidP="006E7A3E">
      <w:pPr>
        <w:pStyle w:val="REFERENCELISTSYTLE"/>
      </w:pPr>
      <w:r w:rsidRPr="006E7A3E">
        <w:t xml:space="preserve">Fermont, A. and T. Benson (2011). "Estimating yield of food crops grown by smallholder farmers." International Food Policy Research Institute, Washington DC: 1-68. </w:t>
      </w:r>
    </w:p>
    <w:p w:rsidR="00F006D0" w:rsidRPr="00863747" w:rsidRDefault="00F006D0" w:rsidP="006E7A3E">
      <w:pPr>
        <w:pStyle w:val="REFERENCELISTSYTLE"/>
      </w:pPr>
      <w:r w:rsidRPr="006E7A3E">
        <w:lastRenderedPageBreak/>
        <w:t xml:space="preserve">Glauber, J. W. (2013). "The growth of the federal crop insurance program, 1990– 2011." American Journal of Agricultural Economics 95(2): 482-488. </w:t>
      </w:r>
    </w:p>
    <w:p w:rsidR="00F006D0" w:rsidRPr="0070220A" w:rsidRDefault="00F006D0" w:rsidP="006E7A3E">
      <w:pPr>
        <w:pStyle w:val="REFERENCELISTSYTLE"/>
      </w:pPr>
      <w:r w:rsidRPr="006E7A3E">
        <w:t xml:space="preserve">Goodwin, B. K. and V. H. Smith (2013). "What harm is done by subsidizing crop insurance?" American Journal of Agricultural Economics 95(2.489-497 :) </w:t>
      </w:r>
    </w:p>
    <w:p w:rsidR="00F006D0" w:rsidRPr="00863747" w:rsidRDefault="00F006D0" w:rsidP="006E7A3E">
      <w:pPr>
        <w:pStyle w:val="REFERENCELISTSYTLE"/>
      </w:pPr>
      <w:r w:rsidRPr="006E7A3E">
        <w:t xml:space="preserve">Harper, N. and P. McKerrow (2001). "Recognising plants with ultrasonic sensing for mobile robot navigation." Robotics and Autonomous Systems 34(2–3): 71-82. </w:t>
      </w:r>
    </w:p>
    <w:p w:rsidR="00F006D0" w:rsidRPr="00863747" w:rsidRDefault="00F006D0" w:rsidP="006E7A3E">
      <w:pPr>
        <w:pStyle w:val="REFERENCELISTSYTLE"/>
      </w:pPr>
      <w:r w:rsidRPr="006E7A3E">
        <w:t xml:space="preserve">He, P. (1998). "Simulation of ultrasound pulse propagation in lossy media obeying a frequency power law." Ultrasonics, Ferroelectrics, and Frequency Control, IEEE Transactions on 45(1): 114-125. </w:t>
      </w:r>
    </w:p>
    <w:p w:rsidR="00F006D0" w:rsidRPr="00863747" w:rsidRDefault="00F006D0" w:rsidP="006E7A3E">
      <w:pPr>
        <w:pStyle w:val="REFERENCELISTSYTLE"/>
      </w:pPr>
      <w:r w:rsidRPr="006E7A3E">
        <w:t xml:space="preserve">Jakevičius, L. and A. Demčenko (2008). "Ultrasound attenuation dependence on air temperature in closed chambers." Ultragarsas (Ultrasound) 63(1): 18.22- </w:t>
      </w:r>
    </w:p>
    <w:p w:rsidR="00F006D0" w:rsidRPr="00863747" w:rsidRDefault="00F006D0" w:rsidP="006E7A3E">
      <w:pPr>
        <w:pStyle w:val="REFERENCELISTSYTLE"/>
      </w:pPr>
      <w:r w:rsidRPr="006E7A3E">
        <w:t xml:space="preserve">Jinwoo, C., A. Sunghwan, C. Minyong and C. Wan Kyun (2006). Metric SLAM in Home Environment with Visual Objects and Sonar Features. Intelligent Robots and Systems, 2006 IEEE/RSJ International Conference on. </w:t>
      </w:r>
    </w:p>
    <w:p w:rsidR="00F006D0" w:rsidRPr="00863747" w:rsidRDefault="00F006D0" w:rsidP="006E7A3E">
      <w:pPr>
        <w:pStyle w:val="REFERENCELISTSYTLE"/>
      </w:pPr>
      <w:r w:rsidRPr="006E7A3E">
        <w:t xml:space="preserve">Kinsler, L. E. (2000). Fundamentals of acoustics, Wiley. </w:t>
      </w:r>
    </w:p>
    <w:p w:rsidR="00F006D0" w:rsidRPr="00863747" w:rsidRDefault="00F006D0" w:rsidP="006E7A3E">
      <w:pPr>
        <w:pStyle w:val="REFERENCELISTSYTLE"/>
      </w:pPr>
      <w:r w:rsidRPr="006E7A3E">
        <w:t xml:space="preserve">Kleeman, L. (2003). Advanced sonar and odometry error modeling for simultaneous localisation and map building. Intelligent Robots and Systems, 2003. (IROS 2003). Proceedings. 2003 IEEE/RSJ International Conference on. </w:t>
      </w:r>
    </w:p>
    <w:p w:rsidR="00F006D0" w:rsidRPr="00863747" w:rsidRDefault="00F006D0" w:rsidP="006E7A3E">
      <w:pPr>
        <w:pStyle w:val="REFERENCELISTSYTLE"/>
      </w:pPr>
      <w:r w:rsidRPr="006E7A3E">
        <w:t xml:space="preserve">Kleeman, L. and R. Kuc .)2008( Sonar Sensing. Springer Handbook of Robotics. B. Siciliano and O. Khatib, Springer Berlin Heidelberg, Germany: 491-519. </w:t>
      </w:r>
    </w:p>
    <w:p w:rsidR="00F006D0" w:rsidRPr="00863747" w:rsidRDefault="00F006D0" w:rsidP="006E7A3E">
      <w:pPr>
        <w:pStyle w:val="REFERENCELISTSYTLE"/>
      </w:pPr>
      <w:r w:rsidRPr="006E7A3E">
        <w:t xml:space="preserve">Kuc, R. (2001). "Pseudo-amplitude scan sonar maps." Robotics and Automation, IEEE Transactions on 17(5): 767-770. </w:t>
      </w:r>
    </w:p>
    <w:p w:rsidR="00F006D0" w:rsidRPr="00863747" w:rsidRDefault="00F006D0" w:rsidP="006E7A3E">
      <w:pPr>
        <w:pStyle w:val="REFERENCELISTSYTLE"/>
      </w:pPr>
      <w:r w:rsidRPr="006E7A3E">
        <w:t xml:space="preserve">Kuc, R. (2004" .)Neuro-computational processing of moving sonar echoes classifies and localizes foliage." The Journal of the Acoustical Society of America 116(3): 1811-1818. </w:t>
      </w:r>
    </w:p>
    <w:p w:rsidR="00F006D0" w:rsidRPr="00863747" w:rsidRDefault="00F006D0" w:rsidP="006E7A3E">
      <w:pPr>
        <w:pStyle w:val="REFERENCELISTSYTLE"/>
      </w:pPr>
      <w:r w:rsidRPr="006E7A3E">
        <w:t xml:space="preserve">Lee, W., V. Alchanatis, C. Yang, M. Hirafuji, D. Moshou and C. Li (2010). "Sensing technologies for precision specialty crop production." Computers and Electronics in Agriculture 74(1): 2-33. </w:t>
      </w:r>
    </w:p>
    <w:p w:rsidR="00F006D0" w:rsidRPr="00863747" w:rsidRDefault="00F006D0" w:rsidP="006E7A3E">
      <w:pPr>
        <w:pStyle w:val="REFERENCELISTSYTLE"/>
      </w:pPr>
      <w:r w:rsidRPr="006E7A3E">
        <w:lastRenderedPageBreak/>
        <w:t xml:space="preserve">Lim, Z., S. Kwon and M. Joo (2012). "Multi-object identification for mobile robot using ultrasonic sensors." International Journal of Control, Automation and Systems 10(3): 589-593. </w:t>
      </w:r>
    </w:p>
    <w:p w:rsidR="00F006D0" w:rsidRPr="00863747" w:rsidRDefault="00F006D0" w:rsidP="006E7A3E">
      <w:pPr>
        <w:pStyle w:val="REFERENCELISTSYTLE"/>
      </w:pPr>
      <w:r w:rsidRPr="006E7A3E">
        <w:t xml:space="preserve">Linda, O. and M. Manic (2011). "Self-Organizing Fuzzy Haptic Teleoperation of Mobile Robot Using Sparse Sonar Data." Industrial Electronics, IEEE Transactions on 58(8): 3187-3195. </w:t>
      </w:r>
    </w:p>
    <w:p w:rsidR="00F006D0" w:rsidRPr="00863747" w:rsidRDefault="00F006D0" w:rsidP="006E7A3E">
      <w:pPr>
        <w:pStyle w:val="REFERENCELISTSYTLE"/>
      </w:pPr>
      <w:r w:rsidRPr="006E7A3E">
        <w:t xml:space="preserve">lvarez, F. J., R. Kuc and T. Aguilera (2011). "Identifying Fabrics With a Variable Emission Airborne Spiking Sonar." Sensors Journal, IEEE 11(9): 1905-1912. </w:t>
      </w:r>
    </w:p>
    <w:p w:rsidR="00F006D0" w:rsidRPr="00863747" w:rsidRDefault="00F006D0" w:rsidP="006E7A3E">
      <w:pPr>
        <w:pStyle w:val="REFERENCELISTSYTLE"/>
      </w:pPr>
      <w:r w:rsidRPr="006E7A3E">
        <w:t xml:space="preserve">McKerrow, P. J. and B. E. Kristiansen (2006). "Classifying Surface Roughness With CTFM Ultrasonic Sensing." Sensors Journal, IEEE 6(5): 1267-1279. </w:t>
      </w:r>
    </w:p>
    <w:p w:rsidR="00F006D0" w:rsidRPr="00863747" w:rsidRDefault="00F006D0" w:rsidP="006E7A3E">
      <w:pPr>
        <w:pStyle w:val="REFERENCELISTSYTLE"/>
      </w:pPr>
      <w:r w:rsidRPr="006E7A3E">
        <w:t xml:space="preserve">McKerrow, P. J. and N. Lindsay Harper (1999). "Recognising leafy plants with in‐air sonar." Sensor Review 19(3): 202-206. </w:t>
      </w:r>
    </w:p>
    <w:p w:rsidR="00F006D0" w:rsidRPr="00863747" w:rsidRDefault="00F006D0" w:rsidP="006E7A3E">
      <w:pPr>
        <w:pStyle w:val="REFERENCELISTSYTLE"/>
      </w:pPr>
      <w:r w:rsidRPr="006E7A3E">
        <w:t xml:space="preserve">Milford, M. J., G. F. Wyeth and D. Prasser (2004). RatSLAM: a hippocampal model for simultaneous localization and mapping. Robotics and Automation, 2004. Proceedings. ICRA '04. 2004 IEEE International Conference on. </w:t>
      </w:r>
    </w:p>
    <w:p w:rsidR="00F006D0" w:rsidRPr="00863747" w:rsidRDefault="00F006D0" w:rsidP="006E7A3E">
      <w:pPr>
        <w:pStyle w:val="REFERENCELISTSYTLE"/>
      </w:pPr>
      <w:r w:rsidRPr="006E7A3E">
        <w:t xml:space="preserve">Møhl, B. (1988). Target Detection by Echolocating Bats. Animal Sonar: Processes and Performance. P. E. Nachtigall and P. W. B. Moore. Boston, MA, Springer US: 435450. </w:t>
      </w:r>
    </w:p>
    <w:p w:rsidR="00F006D0" w:rsidRPr="00863747" w:rsidRDefault="00F006D0" w:rsidP="006E7A3E">
      <w:pPr>
        <w:pStyle w:val="REFERENCELISTSYTLE"/>
      </w:pPr>
      <w:r w:rsidRPr="006E7A3E">
        <w:t xml:space="preserve">Møhl ,B. (1988). Target Detection by Echolocating Bats. Animal Sonar. P. Nachtigall and P. B. Moore, Springer US. 156: 435-450. </w:t>
      </w:r>
    </w:p>
    <w:p w:rsidR="00F006D0" w:rsidRPr="00863747" w:rsidRDefault="00F006D0" w:rsidP="006E7A3E">
      <w:pPr>
        <w:pStyle w:val="REFERENCELISTSYTLE"/>
      </w:pPr>
      <w:r w:rsidRPr="006E7A3E">
        <w:t xml:space="preserve">Moonrinta, J., S. Chaivivatrakul, M. N. Dailey and M. Ekpanyapong (2010). Fruit detection, tracking, and 3D reconstruction for crop mapping and yield estimation. Control Automation Robotics &amp; Vision (ICARCV), 2010 11th International Conference on. </w:t>
      </w:r>
    </w:p>
    <w:p w:rsidR="00F006D0" w:rsidRPr="00863747" w:rsidRDefault="00F006D0" w:rsidP="006E7A3E">
      <w:pPr>
        <w:pStyle w:val="REFERENCELISTSYTLE"/>
      </w:pPr>
      <w:r w:rsidRPr="006E7A3E">
        <w:t xml:space="preserve">Mulla, D. J. (2013). "Twenty five years of remote sensing in precision agriculture: Key advances and remaining knowledge gaps." Biosystems Engineering 114(4): 358-371. </w:t>
      </w:r>
    </w:p>
    <w:p w:rsidR="00F006D0" w:rsidRPr="00863747" w:rsidRDefault="00F006D0" w:rsidP="006E7A3E">
      <w:pPr>
        <w:pStyle w:val="REFERENCELISTSYTLE"/>
      </w:pPr>
      <w:r w:rsidRPr="006E7A3E">
        <w:t xml:space="preserve">Müller, R. and R. Kuc (2000). "Foliage echoes: a probe into the ecological acoustics of bat echolocation." The Journal of the Acoustical Society of America 108(2): 836-845. </w:t>
      </w:r>
    </w:p>
    <w:p w:rsidR="00F006D0" w:rsidRPr="00863747" w:rsidRDefault="00F006D0" w:rsidP="006E7A3E">
      <w:pPr>
        <w:pStyle w:val="REFERENCELISTSYTLE"/>
      </w:pPr>
      <w:r w:rsidRPr="006E7A3E">
        <w:lastRenderedPageBreak/>
        <w:t xml:space="preserve">Müller, S. and P. Massarani (2001). "Transfer-function measurement with sweeps." Journal of the Audio Engineering Society 49(6): 443-471. </w:t>
      </w:r>
    </w:p>
    <w:p w:rsidR="00F006D0" w:rsidRPr="00863747" w:rsidRDefault="00F006D0" w:rsidP="006E7A3E">
      <w:pPr>
        <w:pStyle w:val="REFERENCELISTSYTLE"/>
      </w:pPr>
      <w:r w:rsidRPr="006E7A3E">
        <w:t xml:space="preserve">Nakamura, K. (2012). Ultrasonic transducers: Materials and design for sensors, actuators and medical applications, Elsevier. </w:t>
      </w:r>
    </w:p>
    <w:p w:rsidR="00F006D0" w:rsidRPr="00863747" w:rsidRDefault="00F006D0" w:rsidP="006E7A3E">
      <w:pPr>
        <w:pStyle w:val="REFERENCELISTSYTLE"/>
      </w:pPr>
      <w:r w:rsidRPr="006E7A3E">
        <w:t xml:space="preserve">Nuske, S., S. Achar, T. Bates, S. Narasimhan and S. Singh (2011). Yield estimation in vineyards by visual grape detection. Intelligent Robots and Systems (IROS), 2011 IEEE/RSJ International Conference on. </w:t>
      </w:r>
    </w:p>
    <w:p w:rsidR="00F006D0" w:rsidRPr="00863747" w:rsidRDefault="00F006D0" w:rsidP="006E7A3E">
      <w:pPr>
        <w:pStyle w:val="REFERENCELISTSYTLE"/>
      </w:pPr>
      <w:r w:rsidRPr="006E7A3E">
        <w:t xml:space="preserve">Schillebeeckx, F., F. De Mey and H. Peremans (2008). Bio-inspired sonar antennae: Enhancing directivity patterns for localization. Biomedical Robotics and Biomechatronics, 2008. BioRob 2008. 2nd IEEE RAS &amp; EMBS International Conference on, IEEE. </w:t>
      </w:r>
    </w:p>
    <w:p w:rsidR="00F006D0" w:rsidRPr="00863747" w:rsidRDefault="00F006D0" w:rsidP="006E7A3E">
      <w:pPr>
        <w:pStyle w:val="REFERENCELISTSYTLE"/>
      </w:pPr>
      <w:r w:rsidRPr="006E7A3E">
        <w:t xml:space="preserve">Schillebeeckx, F. and H. Peremans (2010). Biomimetic sonar: 3D-localization of multiple reflectors. Intelligent Robots and Systems (IROS), 2010 IEEE/RSJ International Conference on. </w:t>
      </w:r>
    </w:p>
    <w:p w:rsidR="00F006D0" w:rsidRPr="00863747" w:rsidRDefault="00F006D0" w:rsidP="006E7A3E">
      <w:pPr>
        <w:pStyle w:val="REFERENCELISTSYTLE"/>
      </w:pPr>
      <w:r w:rsidRPr="006E7A3E">
        <w:t xml:space="preserve">Shi, R. Z. and T. K. Horiuchi (2007). "A Neuromorphic VLSI Model of Bat Interaural Level Difference Processing for Azimuthal Echolocation." IEEE Transactions on Circuits and Systems I: Regular Papers 54(1): 74-88. </w:t>
      </w:r>
    </w:p>
    <w:p w:rsidR="00F006D0" w:rsidRPr="00863747" w:rsidRDefault="00F006D0" w:rsidP="006E7A3E">
      <w:pPr>
        <w:pStyle w:val="REFERENCELISTSYTLE"/>
      </w:pPr>
      <w:r w:rsidRPr="006E7A3E">
        <w:t xml:space="preserve">Siciliano, B. and O. Khatib (2008). Springer handbook of robotics, Springer Science &amp; Business Media. </w:t>
      </w:r>
    </w:p>
    <w:p w:rsidR="00F006D0" w:rsidRPr="00863747" w:rsidRDefault="00F006D0" w:rsidP="006E7A3E">
      <w:pPr>
        <w:pStyle w:val="REFERENCELISTSYTLE"/>
      </w:pPr>
      <w:r w:rsidRPr="006E7A3E">
        <w:t xml:space="preserve">Stajnko, D., M. Lakota and M. Hočevar (2004). "Estimation of number and diameter of apple fruits in an orchard during the growing season by thermal imaging." Computers and Electronics in Agriculture 42(1): 31-42. </w:t>
      </w:r>
    </w:p>
    <w:p w:rsidR="00F006D0" w:rsidRPr="00863747" w:rsidRDefault="00F006D0" w:rsidP="006E7A3E">
      <w:pPr>
        <w:pStyle w:val="REFERENCELISTSYTLE"/>
      </w:pPr>
      <w:r w:rsidRPr="006E7A3E">
        <w:t xml:space="preserve">Steckel, J., F. Schillebeeckx and H. Peremans (2011). Biomimetic sonar, outer ears versus arrays. Sensors, 2011 IEEE. </w:t>
      </w:r>
    </w:p>
    <w:p w:rsidR="00F006D0" w:rsidRPr="00863747" w:rsidRDefault="00F006D0" w:rsidP="006E7A3E">
      <w:pPr>
        <w:pStyle w:val="REFERENCELISTSYTLE"/>
      </w:pPr>
      <w:r w:rsidRPr="006E7A3E">
        <w:t xml:space="preserve">Toda, M., O. Kitani, T. Okamoto and T. Torii (1999). "Navigation method for a mobile robot via sonar-based crop row mapping and fuzzy logic control." Journal of Agricultural Engineering Research 72(4): 299-309. </w:t>
      </w:r>
    </w:p>
    <w:p w:rsidR="00F006D0" w:rsidRPr="00863747" w:rsidRDefault="00F006D0" w:rsidP="006E7A3E">
      <w:pPr>
        <w:pStyle w:val="REFERENCELISTSYTLE"/>
      </w:pPr>
      <w:r w:rsidRPr="006E7A3E">
        <w:t xml:space="preserve">Tungadi, F. and L. Kleeman (2012). "Autonomous loop exploration and slam with fusion of advanced sonar and laser polar scan matching." Robotica 30(1): 91-105. </w:t>
      </w:r>
    </w:p>
    <w:p w:rsidR="00F006D0" w:rsidRPr="00863747" w:rsidRDefault="00F006D0" w:rsidP="006E7A3E">
      <w:pPr>
        <w:pStyle w:val="REFERENCELISTSYTLE"/>
      </w:pPr>
      <w:r w:rsidRPr="006E7A3E">
        <w:lastRenderedPageBreak/>
        <w:t xml:space="preserve">Wachs, J. P., H. I. Stern, T. Burks and V. Alchanatis (2010). "Low and high-level visual feature-based apple detection from multi-modal images." Precision Agriculture 11(6): 717-73.5 </w:t>
      </w:r>
    </w:p>
    <w:p w:rsidR="00F006D0" w:rsidRPr="00863747" w:rsidRDefault="00F006D0" w:rsidP="006E7A3E">
      <w:pPr>
        <w:pStyle w:val="REFERENCELISTSYTLE"/>
      </w:pPr>
      <w:r w:rsidRPr="006E7A3E">
        <w:t xml:space="preserve">Wang, Q., S. Nuske, M. Bergerman and S. Singh (2013). Automated crop yield estimation for apple orchards. Experimental Robotics, Springer. </w:t>
      </w:r>
    </w:p>
    <w:p w:rsidR="00F006D0" w:rsidRPr="00863747" w:rsidRDefault="00F006D0" w:rsidP="006E7A3E">
      <w:pPr>
        <w:pStyle w:val="REFERENCELISTSYTLE"/>
      </w:pPr>
      <w:r w:rsidRPr="006E7A3E">
        <w:t xml:space="preserve">Waters, D. (2007). "Echolocation in air: biological systems, technical challenges, and transducer design." Proceedings of the Institution of Mechanical Engineers, Part C: Journal of Mechanical Engineering Science 221(10): 1165-1175. </w:t>
      </w:r>
    </w:p>
    <w:p w:rsidR="00F006D0" w:rsidRPr="00863747" w:rsidRDefault="00F006D0" w:rsidP="006E7A3E">
      <w:pPr>
        <w:pStyle w:val="REFERENCELISTSYTLE"/>
      </w:pPr>
      <w:r w:rsidRPr="006E7A3E">
        <w:t xml:space="preserve">Welch, P. D. (1967). "The use of fast Fourier transform for the estimation of power spectra: A method based on time averaging over short, modified periodograms." Audio and Electroacoustics, IEEE Transactions on 15(2): 70-73. </w:t>
      </w:r>
    </w:p>
    <w:p w:rsidR="00F006D0" w:rsidRDefault="00F006D0" w:rsidP="006E7A3E">
      <w:pPr>
        <w:pStyle w:val="REFERENCELISTSYTLE"/>
      </w:pPr>
      <w:r w:rsidRPr="006E7A3E">
        <w:t>Yovel, Y., M. O. Franz, P. Stilz and H.-U. Schnitzler (2008). "Plant Classification from Bat-Like Echolocation Signals." PLoS Computational biology 4</w:t>
      </w:r>
      <w:r w:rsidR="00EB2CC3">
        <w:t>(3): e1000032.</w:t>
      </w:r>
    </w:p>
    <w:p w:rsidR="00F006D0" w:rsidRPr="00EB2CC3" w:rsidRDefault="00F006D0" w:rsidP="006E7A3E">
      <w:pPr>
        <w:pStyle w:val="REFERENCELISTSYTLE"/>
      </w:pPr>
      <w:r w:rsidRPr="006E7A3E">
        <w:t xml:space="preserve">Yovel, Y., P. Stilz, M. O. Franz, A. Boonman and H.-U. Schnitzler (2009). "What a Plant Sounds Like: The Statistics of Vegetation Echoes as Received by Echolocating Bats." PLoS Computational biology 5(7): e1000429 </w:t>
      </w:r>
    </w:p>
    <w:p w:rsidR="0058513F" w:rsidRPr="00604EFF" w:rsidRDefault="007941DE" w:rsidP="006E7A3E">
      <w:pPr>
        <w:pStyle w:val="Heading1"/>
      </w:pPr>
      <w:bookmarkStart w:id="181" w:name="_Toc469575416"/>
      <w:r w:rsidRPr="006E7A3E">
        <w:lastRenderedPageBreak/>
        <w:t>Publications</w:t>
      </w:r>
      <w:bookmarkEnd w:id="181"/>
      <w:r w:rsidRPr="006E7A3E">
        <w:t xml:space="preserve"> </w:t>
      </w:r>
    </w:p>
    <w:p w:rsidR="00F006D0" w:rsidRPr="00F314AC" w:rsidRDefault="00F006D0" w:rsidP="006E7A3E">
      <w:pPr>
        <w:pStyle w:val="REFERENCELISTSYTLE"/>
      </w:pPr>
      <w:r w:rsidRPr="00F314AC">
        <w:t xml:space="preserve">Finkelshtain R. , Yovel, Y. , Kósa, G., Bechar A. "Agricultural Robot in Greenhouses: Preliminary Results”, </w:t>
      </w:r>
      <w:r w:rsidRPr="006E7A3E">
        <w:t>the annual meetings of the Israeli Society of Agricultural Engineerin</w:t>
      </w:r>
      <w:r w:rsidRPr="00F314AC">
        <w:t xml:space="preserve">g, Israel, 2014. (Oral presentation) </w:t>
      </w:r>
    </w:p>
    <w:p w:rsidR="00F006D0" w:rsidRPr="00F314AC" w:rsidRDefault="00F006D0" w:rsidP="006E7A3E">
      <w:pPr>
        <w:pStyle w:val="REFERENCELISTSYTLE"/>
      </w:pPr>
      <w:r w:rsidRPr="00F314AC">
        <w:t xml:space="preserve">Finkelshtain R. , Yovel, Y. , Kósa, G., Bechar A. “Autonomous robot for yield assessment.”, </w:t>
      </w:r>
      <w:r w:rsidRPr="006E7A3E">
        <w:t>The 33rd Israeli Conference on Mechanical Engineering</w:t>
      </w:r>
      <w:r w:rsidRPr="00F314AC">
        <w:t xml:space="preserve">, Israel, 2015 (Oral presentation). </w:t>
      </w:r>
    </w:p>
    <w:p w:rsidR="00F006D0" w:rsidRPr="00F314AC" w:rsidRDefault="00F006D0" w:rsidP="006E7A3E">
      <w:pPr>
        <w:pStyle w:val="REFERENCELISTSYTLE"/>
      </w:pPr>
      <w:r w:rsidRPr="00F314AC">
        <w:t xml:space="preserve">Finkelshtain R. , Yovel, Y. , Kósa, G., Bechar A. “Autonomous robot for yield assessment.”, </w:t>
      </w:r>
      <w:r w:rsidRPr="006E7A3E">
        <w:t>10th Conference of the ECPA</w:t>
      </w:r>
      <w:r w:rsidRPr="00F314AC">
        <w:t xml:space="preserve">, ARO, Israel, July 2015. (Proceeding) </w:t>
      </w:r>
    </w:p>
    <w:p w:rsidR="00F006D0" w:rsidRPr="00F314AC" w:rsidRDefault="00F006D0" w:rsidP="006E7A3E">
      <w:pPr>
        <w:pStyle w:val="REFERENCELISTSYTLE"/>
      </w:pPr>
      <w:r w:rsidRPr="00F314AC">
        <w:t xml:space="preserve">Kósa G., Yovel Y. , Bechar A. , Finkelshtain R. , "AGRICULTURAL ROBOT", PCT/IB2016/050303. (Patent submission). </w:t>
      </w:r>
    </w:p>
    <w:p w:rsidR="00F006D0" w:rsidRPr="00F314AC" w:rsidRDefault="00F006D0" w:rsidP="006E7A3E">
      <w:pPr>
        <w:pStyle w:val="REFERENCELISTSYTLE"/>
      </w:pPr>
      <w:r w:rsidRPr="00F314AC">
        <w:t xml:space="preserve">Finkelshtain R. , Kósa G., Yovel Y., Bechar A. "An agricultural robot for yield assessment using ultrasonic-based feature perception", </w:t>
      </w:r>
      <w:r w:rsidRPr="006E7A3E">
        <w:t>The 5th  Israeli Conference on Robotics</w:t>
      </w:r>
      <w:r w:rsidRPr="00F314AC">
        <w:t xml:space="preserve">, Israel, 2016, (Oral presentation). </w:t>
      </w:r>
    </w:p>
    <w:p w:rsidR="00F006D0" w:rsidRPr="00F314AC" w:rsidRDefault="00F006D0" w:rsidP="006E7A3E">
      <w:pPr>
        <w:pStyle w:val="REFERENCELISTSYTLE"/>
      </w:pPr>
      <w:r w:rsidRPr="00F314AC">
        <w:t xml:space="preserve">Finkelshtain R. , </w:t>
      </w:r>
      <w:r w:rsidRPr="006E7A3E">
        <w:t>Kósa</w:t>
      </w:r>
      <w:r w:rsidRPr="00F314AC">
        <w:t xml:space="preserve"> G., Yovel Y., Bechar A. “Investigation and analysis of an ultrasonic sensor for specific yield assessment and greenhouse features identification” , </w:t>
      </w:r>
      <w:r w:rsidRPr="006E7A3E">
        <w:t>Precision Agriculture</w:t>
      </w:r>
      <w:r w:rsidRPr="00F314AC">
        <w:t xml:space="preserve">,  2016 (Journal, under review). </w:t>
      </w:r>
    </w:p>
    <w:p w:rsidR="0058513F" w:rsidRPr="00BB3A23" w:rsidRDefault="007941DE" w:rsidP="006E7A3E">
      <w:pPr>
        <w:pStyle w:val="Heading1"/>
      </w:pPr>
      <w:bookmarkStart w:id="182" w:name="_Toc469575417"/>
      <w:bookmarkStart w:id="183" w:name="_Ref469928357"/>
      <w:bookmarkStart w:id="184" w:name="_Ref469928403"/>
      <w:r w:rsidRPr="00604EFF">
        <w:lastRenderedPageBreak/>
        <w:t>Appendix</w:t>
      </w:r>
      <w:bookmarkEnd w:id="182"/>
      <w:bookmarkEnd w:id="183"/>
      <w:bookmarkEnd w:id="184"/>
      <w:r w:rsidRPr="00604EFF">
        <w:t xml:space="preserve"> </w:t>
      </w:r>
    </w:p>
    <w:p w:rsidR="00B00B55" w:rsidRDefault="00B00B55" w:rsidP="006E7A3E">
      <w:pPr>
        <w:pStyle w:val="APPENDIXCodeStyle"/>
        <w:rPr>
          <w:rFonts w:ascii="Consolas" w:hAnsi="Consolas" w:cs="Consolas"/>
          <w:color w:val="228B22"/>
          <w:szCs w:val="24"/>
        </w:rPr>
      </w:pPr>
      <w:r w:rsidRPr="00253F18">
        <w:rPr>
          <w:rFonts w:ascii="Consolas" w:hAnsi="Consolas" w:cs="Consolas"/>
          <w:color w:val="228B22"/>
          <w:szCs w:val="24"/>
        </w:rPr>
        <w:t>%</w:t>
      </w:r>
      <w:r>
        <w:rPr>
          <w:rFonts w:ascii="Consolas" w:hAnsi="Consolas" w:cs="Consolas"/>
          <w:color w:val="228B22"/>
          <w:szCs w:val="24"/>
        </w:rPr>
        <w:t xml:space="preserve"> </w:t>
      </w:r>
      <w:r w:rsidRPr="00253F18">
        <w:rPr>
          <w:rFonts w:ascii="Consolas" w:hAnsi="Consolas" w:cs="Consolas"/>
          <w:color w:val="228B22"/>
          <w:szCs w:val="24"/>
        </w:rPr>
        <w:t>getspecdist detected the ToF between a CHIRP emission and</w:t>
      </w:r>
    </w:p>
    <w:p w:rsidR="00B00B55" w:rsidRPr="00253F18" w:rsidRDefault="00B00B55" w:rsidP="006E7A3E">
      <w:pPr>
        <w:pStyle w:val="APPENDIXCodeStyle"/>
        <w:rPr>
          <w:rFonts w:ascii="Consolas" w:hAnsi="Consolas"/>
          <w:szCs w:val="24"/>
        </w:rPr>
      </w:pPr>
      <w:r>
        <w:rPr>
          <w:rFonts w:ascii="Consolas" w:hAnsi="Consolas" w:cs="Consolas"/>
          <w:color w:val="228B22"/>
          <w:szCs w:val="24"/>
        </w:rPr>
        <w:t>%</w:t>
      </w:r>
      <w:r w:rsidRPr="00253F18">
        <w:rPr>
          <w:rFonts w:ascii="Consolas" w:hAnsi="Consolas" w:cs="Consolas"/>
          <w:color w:val="228B22"/>
          <w:szCs w:val="24"/>
        </w:rPr>
        <w:t xml:space="preserve"> the first return</w:t>
      </w:r>
    </w:p>
    <w:p w:rsidR="00B00B55" w:rsidRPr="00253F18" w:rsidRDefault="00B00B55" w:rsidP="006E7A3E">
      <w:pPr>
        <w:pStyle w:val="APPENDIXCodeStyle"/>
        <w:rPr>
          <w:rFonts w:ascii="Consolas" w:hAnsi="Consolas"/>
          <w:szCs w:val="24"/>
        </w:rPr>
      </w:pPr>
      <w:r w:rsidRPr="00253F18">
        <w:rPr>
          <w:rFonts w:ascii="Consolas" w:hAnsi="Consolas" w:cs="Consolas"/>
          <w:color w:val="228B22"/>
          <w:szCs w:val="24"/>
        </w:rPr>
        <w:t>%</w:t>
      </w:r>
      <w:r>
        <w:rPr>
          <w:rFonts w:ascii="Consolas" w:hAnsi="Consolas" w:cs="Consolas"/>
          <w:color w:val="228B22"/>
          <w:szCs w:val="24"/>
        </w:rPr>
        <w:t xml:space="preserve"> </w:t>
      </w:r>
      <w:r w:rsidRPr="00253F18">
        <w:rPr>
          <w:rFonts w:ascii="Consolas" w:hAnsi="Consolas" w:cs="Consolas"/>
          <w:color w:val="228B22"/>
          <w:szCs w:val="24"/>
        </w:rPr>
        <w:t>echo.</w:t>
      </w:r>
    </w:p>
    <w:p w:rsidR="00B00B55" w:rsidRPr="00253F18" w:rsidRDefault="00B00B55" w:rsidP="006E7A3E">
      <w:pPr>
        <w:pStyle w:val="APPENDIXCodeStyle"/>
        <w:rPr>
          <w:rFonts w:ascii="Consolas" w:hAnsi="Consolas"/>
          <w:szCs w:val="24"/>
        </w:rPr>
      </w:pPr>
      <w:r w:rsidRPr="00253F18">
        <w:rPr>
          <w:rFonts w:ascii="Consolas" w:hAnsi="Consolas" w:cs="Consolas"/>
          <w:color w:val="228B22"/>
          <w:szCs w:val="24"/>
        </w:rPr>
        <w:t>%</w:t>
      </w:r>
      <w:r>
        <w:rPr>
          <w:rFonts w:ascii="Consolas" w:hAnsi="Consolas" w:cs="Consolas"/>
          <w:color w:val="228B22"/>
          <w:szCs w:val="24"/>
        </w:rPr>
        <w:t xml:space="preserve"> </w:t>
      </w:r>
      <w:r w:rsidRPr="00253F18">
        <w:rPr>
          <w:rFonts w:ascii="Consolas" w:hAnsi="Consolas" w:cs="Consolas"/>
          <w:color w:val="228B22"/>
          <w:szCs w:val="24"/>
        </w:rPr>
        <w:t>Input variables: lowf, highf - frequency bounds.</w:t>
      </w:r>
    </w:p>
    <w:p w:rsidR="00B00B55" w:rsidRPr="00253F18" w:rsidRDefault="00B00B55" w:rsidP="006E7A3E">
      <w:pPr>
        <w:pStyle w:val="APPENDIXCodeStyle"/>
        <w:rPr>
          <w:rFonts w:ascii="Consolas" w:hAnsi="Consolas"/>
          <w:szCs w:val="24"/>
        </w:rPr>
      </w:pPr>
      <w:r w:rsidRPr="00253F18">
        <w:rPr>
          <w:rFonts w:ascii="Consolas" w:hAnsi="Consolas" w:cs="Consolas"/>
          <w:color w:val="228B22"/>
          <w:szCs w:val="24"/>
        </w:rPr>
        <w:t>%</w:t>
      </w:r>
      <w:r>
        <w:rPr>
          <w:rFonts w:ascii="Consolas" w:hAnsi="Consolas" w:cs="Consolas"/>
          <w:color w:val="228B22"/>
          <w:szCs w:val="24"/>
        </w:rPr>
        <w:t xml:space="preserve"> </w:t>
      </w:r>
      <w:r w:rsidRPr="00253F18">
        <w:rPr>
          <w:rFonts w:ascii="Consolas" w:hAnsi="Consolas" w:cs="Consolas"/>
          <w:color w:val="228B22"/>
          <w:szCs w:val="24"/>
        </w:rPr>
        <w:t>P - "straitened" spectogram.</w:t>
      </w:r>
    </w:p>
    <w:p w:rsidR="00B00B55" w:rsidRPr="00253F18" w:rsidRDefault="00B00B55" w:rsidP="006E7A3E">
      <w:pPr>
        <w:pStyle w:val="APPENDIXCodeStyle"/>
        <w:rPr>
          <w:rFonts w:ascii="Consolas" w:hAnsi="Consolas"/>
          <w:szCs w:val="24"/>
        </w:rPr>
      </w:pPr>
      <w:r w:rsidRPr="00253F18">
        <w:rPr>
          <w:rFonts w:ascii="Consolas" w:hAnsi="Consolas" w:cs="Consolas"/>
          <w:color w:val="228B22"/>
          <w:szCs w:val="24"/>
        </w:rPr>
        <w:t>%</w:t>
      </w:r>
      <w:r>
        <w:rPr>
          <w:rFonts w:ascii="Consolas" w:hAnsi="Consolas" w:cs="Consolas"/>
          <w:color w:val="228B22"/>
          <w:szCs w:val="24"/>
        </w:rPr>
        <w:t xml:space="preserve"> </w:t>
      </w:r>
      <w:r w:rsidRPr="00253F18">
        <w:rPr>
          <w:rFonts w:ascii="Consolas" w:hAnsi="Consolas" w:cs="Consolas"/>
          <w:color w:val="228B22"/>
          <w:szCs w:val="24"/>
        </w:rPr>
        <w:t>pxlsightdist - maximum target distance translated to pixels.</w:t>
      </w:r>
    </w:p>
    <w:p w:rsidR="00B00B55" w:rsidRPr="00253F18" w:rsidRDefault="00B00B55" w:rsidP="006E7A3E">
      <w:pPr>
        <w:pStyle w:val="APPENDIXCodeStyle"/>
        <w:rPr>
          <w:rFonts w:ascii="Consolas" w:hAnsi="Consolas"/>
          <w:szCs w:val="24"/>
        </w:rPr>
      </w:pPr>
      <w:r w:rsidRPr="00253F18">
        <w:rPr>
          <w:rFonts w:ascii="Consolas" w:hAnsi="Consolas" w:cs="Consolas"/>
          <w:color w:val="228B22"/>
          <w:szCs w:val="24"/>
        </w:rPr>
        <w:t>%</w:t>
      </w:r>
      <w:r>
        <w:rPr>
          <w:rFonts w:ascii="Consolas" w:hAnsi="Consolas" w:cs="Consolas"/>
          <w:color w:val="228B22"/>
          <w:szCs w:val="24"/>
        </w:rPr>
        <w:t xml:space="preserve"> </w:t>
      </w:r>
      <w:r w:rsidRPr="00253F18">
        <w:rPr>
          <w:rFonts w:ascii="Consolas" w:hAnsi="Consolas" w:cs="Consolas"/>
          <w:color w:val="228B22"/>
          <w:szCs w:val="24"/>
        </w:rPr>
        <w:t>chirpmargin - width of the CHIRP at each frequency translate to pixels.</w:t>
      </w:r>
    </w:p>
    <w:p w:rsidR="00B00B55" w:rsidRPr="00253F18" w:rsidRDefault="00B00B55" w:rsidP="006E7A3E">
      <w:pPr>
        <w:pStyle w:val="APPENDIXCodeStyle"/>
        <w:rPr>
          <w:rFonts w:ascii="Consolas" w:hAnsi="Consolas"/>
          <w:szCs w:val="24"/>
        </w:rPr>
      </w:pPr>
      <w:r w:rsidRPr="00253F18">
        <w:rPr>
          <w:rFonts w:ascii="Consolas" w:hAnsi="Consolas" w:cs="Consolas"/>
          <w:color w:val="228B22"/>
          <w:szCs w:val="24"/>
        </w:rPr>
        <w:t>%</w:t>
      </w:r>
      <w:r>
        <w:rPr>
          <w:rFonts w:ascii="Consolas" w:hAnsi="Consolas" w:cs="Consolas"/>
          <w:color w:val="228B22"/>
          <w:szCs w:val="24"/>
        </w:rPr>
        <w:t xml:space="preserve"> </w:t>
      </w:r>
      <w:r w:rsidRPr="00253F18">
        <w:rPr>
          <w:rFonts w:ascii="Consolas" w:hAnsi="Consolas" w:cs="Consolas"/>
          <w:color w:val="228B22"/>
          <w:szCs w:val="24"/>
        </w:rPr>
        <w:t>sz - constant time between trigger translated to pixels.</w:t>
      </w:r>
    </w:p>
    <w:p w:rsidR="00B00B55" w:rsidRPr="00253F18" w:rsidRDefault="00B00B55" w:rsidP="006E7A3E">
      <w:pPr>
        <w:pStyle w:val="APPENDIXCodeStyle"/>
        <w:rPr>
          <w:rFonts w:ascii="Consolas" w:hAnsi="Consolas"/>
          <w:szCs w:val="24"/>
        </w:rPr>
      </w:pPr>
      <w:r w:rsidRPr="00253F18">
        <w:rPr>
          <w:rFonts w:ascii="Consolas" w:hAnsi="Consolas" w:cs="Consolas"/>
          <w:color w:val="228B22"/>
          <w:szCs w:val="24"/>
        </w:rPr>
        <w:t>%</w:t>
      </w:r>
      <w:r>
        <w:rPr>
          <w:rFonts w:ascii="Consolas" w:hAnsi="Consolas" w:cs="Consolas"/>
          <w:color w:val="228B22"/>
          <w:szCs w:val="24"/>
        </w:rPr>
        <w:t xml:space="preserve"> </w:t>
      </w:r>
      <w:r w:rsidRPr="00253F18">
        <w:rPr>
          <w:rFonts w:ascii="Consolas" w:hAnsi="Consolas" w:cs="Consolas"/>
          <w:color w:val="228B22"/>
          <w:szCs w:val="24"/>
        </w:rPr>
        <w:t>F, MET - Frequency and distance conversion vector to pixels.</w:t>
      </w:r>
    </w:p>
    <w:p w:rsidR="00B00B55" w:rsidRPr="00253F18" w:rsidRDefault="00B00B55" w:rsidP="006E7A3E">
      <w:pPr>
        <w:pStyle w:val="APPENDIXCodeStyle"/>
        <w:rPr>
          <w:rFonts w:ascii="Consolas" w:hAnsi="Consolas"/>
          <w:szCs w:val="24"/>
        </w:rPr>
      </w:pPr>
      <w:r w:rsidRPr="00253F18">
        <w:rPr>
          <w:rFonts w:ascii="Consolas" w:hAnsi="Consolas" w:cs="Consolas"/>
          <w:color w:val="228B22"/>
          <w:szCs w:val="24"/>
        </w:rPr>
        <w:t>%</w:t>
      </w:r>
      <w:r>
        <w:rPr>
          <w:rFonts w:ascii="Consolas" w:hAnsi="Consolas" w:cs="Consolas"/>
          <w:color w:val="228B22"/>
          <w:szCs w:val="24"/>
        </w:rPr>
        <w:t xml:space="preserve"> </w:t>
      </w:r>
      <w:r w:rsidRPr="00253F18">
        <w:rPr>
          <w:rFonts w:ascii="Consolas" w:hAnsi="Consolas" w:cs="Consolas"/>
          <w:color w:val="228B22"/>
          <w:szCs w:val="24"/>
        </w:rPr>
        <w:t>Output: Distance.</w:t>
      </w:r>
    </w:p>
    <w:p w:rsidR="00B00B55" w:rsidRPr="00253F18" w:rsidRDefault="00B00B55" w:rsidP="006E7A3E">
      <w:pPr>
        <w:pStyle w:val="APPENDIXCodeStyle"/>
        <w:rPr>
          <w:rFonts w:ascii="Consolas" w:hAnsi="Consolas"/>
          <w:szCs w:val="24"/>
        </w:rPr>
      </w:pPr>
      <w:r w:rsidRPr="00253F18">
        <w:rPr>
          <w:rFonts w:ascii="Consolas" w:hAnsi="Consolas" w:cs="Consolas"/>
          <w:color w:val="0000FF"/>
          <w:szCs w:val="24"/>
        </w:rPr>
        <w:t>function</w:t>
      </w:r>
      <w:r w:rsidRPr="00253F18">
        <w:rPr>
          <w:rFonts w:ascii="Consolas" w:hAnsi="Consolas" w:cs="Consolas"/>
          <w:szCs w:val="24"/>
        </w:rPr>
        <w:t xml:space="preserve"> [pxl d corvals] = getspecdist(lowf,highf,P,pxlsightdist,chirpmargin,sz,F,MET)  </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nsample=P(:,chirpmargin+sz+1:pxlsightdist+sz); </w:t>
      </w:r>
      <w:r w:rsidRPr="00253F18">
        <w:rPr>
          <w:rFonts w:ascii="Consolas" w:hAnsi="Consolas" w:cs="Consolas"/>
          <w:color w:val="228B22"/>
          <w:szCs w:val="24"/>
        </w:rPr>
        <w:t>%the spectogram without the CHIRP time</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nsignal=P(:,chirpmargin:chirpmargin+sz); </w:t>
      </w:r>
      <w:r w:rsidRPr="00253F18">
        <w:rPr>
          <w:rFonts w:ascii="Consolas" w:hAnsi="Consolas" w:cs="Consolas"/>
          <w:color w:val="228B22"/>
          <w:szCs w:val="24"/>
        </w:rPr>
        <w:t>%isolate chirp</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nsample=nsample/max(max(nsample)); </w:t>
      </w:r>
      <w:r w:rsidRPr="00253F18">
        <w:rPr>
          <w:rFonts w:ascii="Consolas" w:hAnsi="Consolas" w:cs="Consolas"/>
          <w:color w:val="228B22"/>
          <w:szCs w:val="24"/>
        </w:rPr>
        <w:t>%normalizing energy before correlation</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nsignal=nsignal/max(max(nsignal));</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c range]=xcorr2D(F,lowf,highf,nsignal,nsample); </w:t>
      </w:r>
      <w:r w:rsidRPr="00253F18">
        <w:rPr>
          <w:rFonts w:ascii="Consolas" w:hAnsi="Consolas" w:cs="Consolas"/>
          <w:color w:val="228B22"/>
          <w:szCs w:val="24"/>
        </w:rPr>
        <w:t>%correlation of signals at chosen frequency range</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corvals=nanmean(c(:,size(nsample,2):-1:sz+1),1); </w:t>
      </w:r>
      <w:r w:rsidRPr="00253F18">
        <w:rPr>
          <w:rFonts w:ascii="Consolas" w:hAnsi="Consolas" w:cs="Consolas"/>
          <w:color w:val="228B22"/>
          <w:szCs w:val="24"/>
        </w:rPr>
        <w:t xml:space="preserve">%the mean sums the correlation, the correlation is transformed to the time domain </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m i]=max(corvals); </w:t>
      </w:r>
      <w:r w:rsidRPr="00253F18">
        <w:rPr>
          <w:rFonts w:ascii="Consolas" w:hAnsi="Consolas" w:cs="Consolas"/>
          <w:color w:val="228B22"/>
          <w:szCs w:val="24"/>
        </w:rPr>
        <w:t>%the maximum correlation is analogous to the ToF</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pxl=sz+1+i;</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d=MET(pxl); </w:t>
      </w:r>
      <w:r w:rsidRPr="00253F18">
        <w:rPr>
          <w:rFonts w:ascii="Consolas" w:hAnsi="Consolas" w:cs="Consolas"/>
          <w:color w:val="228B22"/>
          <w:szCs w:val="24"/>
        </w:rPr>
        <w:t>%the distance is translated from pixel values to distance.</w:t>
      </w:r>
    </w:p>
    <w:p w:rsidR="00B00B55" w:rsidRPr="00253F18" w:rsidRDefault="00B00B55" w:rsidP="006E7A3E">
      <w:pPr>
        <w:pStyle w:val="APPENDIXCodeStyle"/>
        <w:rPr>
          <w:rFonts w:ascii="Consolas" w:hAnsi="Consolas"/>
          <w:szCs w:val="24"/>
        </w:rPr>
      </w:pPr>
      <w:r w:rsidRPr="00253F18">
        <w:rPr>
          <w:rFonts w:ascii="Consolas" w:hAnsi="Consolas" w:cs="Consolas"/>
          <w:color w:val="0000FF"/>
          <w:szCs w:val="24"/>
        </w:rPr>
        <w:t>end</w:t>
      </w:r>
    </w:p>
    <w:p w:rsidR="00B00B55" w:rsidRPr="00253F18" w:rsidRDefault="00B00B55" w:rsidP="006E7A3E">
      <w:pPr>
        <w:pStyle w:val="APPENDIXCodeStyle"/>
        <w:rPr>
          <w:szCs w:val="24"/>
        </w:rPr>
      </w:pPr>
    </w:p>
    <w:p w:rsidR="00B00B55" w:rsidRPr="00253F18" w:rsidRDefault="00B00B55" w:rsidP="006E7A3E">
      <w:pPr>
        <w:pStyle w:val="APPENDIXCodeStyle"/>
        <w:rPr>
          <w:rFonts w:ascii="Consolas" w:hAnsi="Consolas"/>
          <w:szCs w:val="24"/>
        </w:rPr>
      </w:pPr>
      <w:r w:rsidRPr="00253F18">
        <w:rPr>
          <w:rFonts w:ascii="Consolas" w:hAnsi="Consolas" w:cs="Consolas"/>
          <w:color w:val="228B22"/>
          <w:szCs w:val="24"/>
        </w:rPr>
        <w:t>%xcorr2D correlates 2 matrices with the same number of rows, row by row.</w:t>
      </w:r>
    </w:p>
    <w:p w:rsidR="00B00B55" w:rsidRPr="00253F18" w:rsidRDefault="00B00B55" w:rsidP="006E7A3E">
      <w:pPr>
        <w:pStyle w:val="APPENDIXCodeStyle"/>
        <w:rPr>
          <w:rFonts w:ascii="Consolas" w:hAnsi="Consolas"/>
          <w:szCs w:val="24"/>
        </w:rPr>
      </w:pPr>
      <w:r w:rsidRPr="00253F18">
        <w:rPr>
          <w:rFonts w:ascii="Consolas" w:hAnsi="Consolas" w:cs="Consolas"/>
          <w:color w:val="0000FF"/>
          <w:szCs w:val="24"/>
        </w:rPr>
        <w:t>function</w:t>
      </w:r>
      <w:r w:rsidRPr="00253F18">
        <w:rPr>
          <w:rFonts w:ascii="Consolas" w:hAnsi="Consolas" w:cs="Consolas"/>
          <w:szCs w:val="24"/>
        </w:rPr>
        <w:t xml:space="preserve"> [c,range] = xcorr2D(F,F1,F2,signal,returnsignal)</w:t>
      </w:r>
    </w:p>
    <w:p w:rsidR="00B00B55" w:rsidRPr="00253F18" w:rsidRDefault="00B00B55" w:rsidP="006E7A3E">
      <w:pPr>
        <w:pStyle w:val="APPENDIXCodeStyle"/>
        <w:rPr>
          <w:rFonts w:ascii="Consolas" w:hAnsi="Consolas"/>
          <w:szCs w:val="24"/>
        </w:rPr>
      </w:pPr>
      <w:r w:rsidRPr="00253F18">
        <w:rPr>
          <w:rFonts w:ascii="Consolas" w:hAnsi="Consolas" w:cs="Consolas"/>
          <w:szCs w:val="24"/>
        </w:rPr>
        <w:t>range=find(F&gt;F1 &amp; F&lt;F2);</w:t>
      </w:r>
    </w:p>
    <w:p w:rsidR="00B00B55" w:rsidRPr="00253F18" w:rsidRDefault="00B00B55" w:rsidP="006E7A3E">
      <w:pPr>
        <w:pStyle w:val="APPENDIXCodeStyle"/>
        <w:rPr>
          <w:rFonts w:ascii="Consolas" w:hAnsi="Consolas"/>
          <w:szCs w:val="24"/>
        </w:rPr>
      </w:pPr>
      <w:r w:rsidRPr="00253F18">
        <w:rPr>
          <w:rFonts w:ascii="Consolas" w:hAnsi="Consolas" w:cs="Consolas"/>
          <w:szCs w:val="24"/>
        </w:rPr>
        <w:t>j=0;</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w:t>
      </w:r>
      <w:r w:rsidRPr="00253F18">
        <w:rPr>
          <w:rFonts w:ascii="Consolas" w:hAnsi="Consolas" w:cs="Consolas"/>
          <w:color w:val="0000FF"/>
          <w:szCs w:val="24"/>
        </w:rPr>
        <w:t>for</w:t>
      </w:r>
      <w:r w:rsidRPr="00253F18">
        <w:rPr>
          <w:rFonts w:ascii="Consolas" w:hAnsi="Consolas" w:cs="Consolas"/>
          <w:szCs w:val="24"/>
        </w:rPr>
        <w:t xml:space="preserve"> i=1:length(range)</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j=j+1;</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c(j,:)=xcorr(signal(range(i),:),returnsignal(range(i),:));</w:t>
      </w:r>
    </w:p>
    <w:p w:rsidR="00B00B55" w:rsidRPr="00253F18" w:rsidRDefault="00B00B55" w:rsidP="006E7A3E">
      <w:pPr>
        <w:pStyle w:val="APPENDIXCodeStyle"/>
        <w:rPr>
          <w:rFonts w:ascii="Consolas" w:hAnsi="Consolas"/>
          <w:szCs w:val="24"/>
        </w:rPr>
      </w:pPr>
      <w:r w:rsidRPr="00253F18">
        <w:rPr>
          <w:rFonts w:ascii="Consolas" w:hAnsi="Consolas" w:cs="Consolas"/>
          <w:szCs w:val="24"/>
        </w:rPr>
        <w:t xml:space="preserve">    </w:t>
      </w:r>
      <w:r w:rsidRPr="00253F18">
        <w:rPr>
          <w:rFonts w:ascii="Consolas" w:hAnsi="Consolas" w:cs="Consolas"/>
          <w:color w:val="0000FF"/>
          <w:szCs w:val="24"/>
        </w:rPr>
        <w:t>end</w:t>
      </w:r>
    </w:p>
    <w:p w:rsidR="00B00B55" w:rsidRPr="00253F18" w:rsidRDefault="00B00B55" w:rsidP="006E7A3E">
      <w:pPr>
        <w:pStyle w:val="APPENDIXCodeStyle"/>
        <w:rPr>
          <w:rFonts w:ascii="Consolas" w:hAnsi="Consolas"/>
          <w:szCs w:val="24"/>
        </w:rPr>
      </w:pPr>
      <w:r w:rsidRPr="00253F18">
        <w:rPr>
          <w:rFonts w:ascii="Consolas" w:hAnsi="Consolas" w:cs="Consolas"/>
          <w:color w:val="0000FF"/>
          <w:szCs w:val="24"/>
        </w:rPr>
        <w:t>end</w:t>
      </w:r>
    </w:p>
    <w:p w:rsidR="0058513F" w:rsidRDefault="0058513F" w:rsidP="006E7A3E">
      <w:pPr>
        <w:ind w:left="567" w:firstLine="0"/>
        <w:jc w:val="left"/>
      </w:pPr>
    </w:p>
    <w:sectPr w:rsidR="0058513F" w:rsidSect="006E7A3E">
      <w:footerReference w:type="even" r:id="rId179"/>
      <w:footerReference w:type="default" r:id="rId180"/>
      <w:footerReference w:type="first" r:id="rId181"/>
      <w:pgSz w:w="11906" w:h="16838"/>
      <w:pgMar w:top="1429" w:right="0" w:bottom="568" w:left="533" w:header="720" w:footer="71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6EA5" w:rsidRDefault="00116EA5" w:rsidP="006E7A3E">
      <w:r>
        <w:separator/>
      </w:r>
    </w:p>
    <w:p w:rsidR="00116EA5" w:rsidRDefault="00116EA5"/>
    <w:p w:rsidR="00116EA5" w:rsidRDefault="00116EA5"/>
  </w:endnote>
  <w:endnote w:type="continuationSeparator" w:id="0">
    <w:p w:rsidR="00116EA5" w:rsidRDefault="00116EA5" w:rsidP="006E7A3E">
      <w:r>
        <w:continuationSeparator/>
      </w:r>
    </w:p>
    <w:p w:rsidR="00116EA5" w:rsidRDefault="00116EA5"/>
    <w:p w:rsidR="00116EA5" w:rsidRDefault="00116E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5B45" w:rsidRDefault="00675B45" w:rsidP="006E7A3E">
    <w:r>
      <w:fldChar w:fldCharType="begin"/>
    </w:r>
    <w:r>
      <w:instrText xml:space="preserve"> PAGE   \* MERGEFORMAT </w:instrText>
    </w:r>
    <w:r>
      <w:fldChar w:fldCharType="separate"/>
    </w:r>
    <w:r>
      <w:rPr>
        <w:sz w:val="22"/>
      </w:rPr>
      <w:t>1</w:t>
    </w:r>
    <w:r>
      <w:rPr>
        <w:sz w:val="22"/>
      </w:rPr>
      <w:fldChar w:fldCharType="end"/>
    </w:r>
    <w:r>
      <w:rPr>
        <w:sz w:val="22"/>
      </w:rPr>
      <w:t xml:space="preserve"> </w:t>
    </w:r>
  </w:p>
  <w:p w:rsidR="00675B45" w:rsidRDefault="00675B45" w:rsidP="006E7A3E">
    <w:r>
      <w:t xml:space="preserve"> </w:t>
    </w:r>
  </w:p>
  <w:p w:rsidR="00675B45" w:rsidRDefault="00675B45"/>
  <w:p w:rsidR="00675B45" w:rsidRDefault="00675B45"/>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5B45" w:rsidRDefault="00675B45" w:rsidP="006E7A3E">
    <w:pPr>
      <w:ind w:right="2726"/>
      <w:jc w:val="center"/>
    </w:pPr>
    <w:r>
      <w:fldChar w:fldCharType="begin"/>
    </w:r>
    <w:r>
      <w:instrText xml:space="preserve"> PAGE   \* MERGEFORMAT </w:instrText>
    </w:r>
    <w:r>
      <w:fldChar w:fldCharType="separate"/>
    </w:r>
    <w:r w:rsidR="00BC7B46" w:rsidRPr="00BC7B46">
      <w:rPr>
        <w:noProof/>
        <w:sz w:val="22"/>
      </w:rPr>
      <w:t>6</w:t>
    </w:r>
    <w:r>
      <w:rPr>
        <w:sz w:val="22"/>
      </w:rPr>
      <w:fldChar w:fldCharType="end"/>
    </w:r>
  </w:p>
  <w:p w:rsidR="00675B45" w:rsidRDefault="00675B45" w:rsidP="006E7A3E">
    <w:pPr>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5B45" w:rsidRDefault="00675B45" w:rsidP="006E7A3E">
    <w:r>
      <w:fldChar w:fldCharType="begin"/>
    </w:r>
    <w:r>
      <w:instrText xml:space="preserve"> PAGE   \* MERGEFORMAT </w:instrText>
    </w:r>
    <w:r>
      <w:fldChar w:fldCharType="separate"/>
    </w:r>
    <w:r>
      <w:rPr>
        <w:sz w:val="22"/>
      </w:rPr>
      <w:t>1</w:t>
    </w:r>
    <w:r>
      <w:rPr>
        <w:sz w:val="22"/>
      </w:rPr>
      <w:fldChar w:fldCharType="end"/>
    </w:r>
    <w:r>
      <w:rPr>
        <w:sz w:val="22"/>
      </w:rPr>
      <w:t xml:space="preserve"> </w:t>
    </w:r>
  </w:p>
  <w:p w:rsidR="00675B45" w:rsidRDefault="00675B45" w:rsidP="006E7A3E">
    <w:r>
      <w:t xml:space="preserve"> </w:t>
    </w:r>
  </w:p>
  <w:p w:rsidR="00675B45" w:rsidRDefault="00675B45"/>
  <w:p w:rsidR="00675B45" w:rsidRDefault="00675B45"/>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6EA5" w:rsidRDefault="00116EA5" w:rsidP="006E7A3E">
      <w:r>
        <w:separator/>
      </w:r>
    </w:p>
    <w:p w:rsidR="00116EA5" w:rsidRDefault="00116EA5"/>
    <w:p w:rsidR="00116EA5" w:rsidRDefault="00116EA5"/>
  </w:footnote>
  <w:footnote w:type="continuationSeparator" w:id="0">
    <w:p w:rsidR="00116EA5" w:rsidRDefault="00116EA5" w:rsidP="006E7A3E">
      <w:r>
        <w:continuationSeparator/>
      </w:r>
    </w:p>
    <w:p w:rsidR="00116EA5" w:rsidRDefault="00116EA5"/>
    <w:p w:rsidR="00116EA5" w:rsidRDefault="00116EA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0.2pt;height:18.6pt;visibility:visible" o:bullet="t">
        <v:imagedata r:id="rId1" o:title=""/>
      </v:shape>
    </w:pict>
  </w:numPicBullet>
  <w:numPicBullet w:numPicBulletId="1">
    <w:pict>
      <v:shape id="_x0000_i1032" type="#_x0000_t75" style="width:29.05pt;height:18.6pt;visibility:visible" o:bullet="t">
        <v:imagedata r:id="rId2" o:title=""/>
      </v:shape>
    </w:pict>
  </w:numPicBullet>
  <w:numPicBullet w:numPicBulletId="2">
    <w:pict>
      <v:shape id="_x0000_i1033" type="#_x0000_t75" style="width:5.25pt;height:9.85pt;visibility:visible" o:bullet="t">
        <v:imagedata r:id="rId3" o:title=""/>
      </v:shape>
    </w:pict>
  </w:numPicBullet>
  <w:numPicBullet w:numPicBulletId="3">
    <w:pict>
      <v:shape id="_x0000_i1034" type="#_x0000_t75" style="width:24.95pt;height:5.25pt;visibility:visible" o:bullet="t">
        <v:imagedata r:id="rId4" o:title=""/>
      </v:shape>
    </w:pict>
  </w:numPicBullet>
  <w:numPicBullet w:numPicBulletId="4">
    <w:pict>
      <v:shape id="_x0000_i1035" type="#_x0000_t75" style="width:5.25pt;height:9.85pt;visibility:visible" o:bullet="t">
        <v:imagedata r:id="rId5" o:title=""/>
      </v:shape>
    </w:pict>
  </w:numPicBullet>
  <w:abstractNum w:abstractNumId="0" w15:restartNumberingAfterBreak="0">
    <w:nsid w:val="FFFFFF88"/>
    <w:multiLevelType w:val="singleLevel"/>
    <w:tmpl w:val="065C5D46"/>
    <w:lvl w:ilvl="0">
      <w:start w:val="1"/>
      <w:numFmt w:val="decimal"/>
      <w:pStyle w:val="ListNumber"/>
      <w:lvlText w:val="%1."/>
      <w:lvlJc w:val="left"/>
      <w:pPr>
        <w:tabs>
          <w:tab w:val="num" w:pos="360"/>
        </w:tabs>
        <w:ind w:left="360" w:hanging="360"/>
      </w:pPr>
    </w:lvl>
  </w:abstractNum>
  <w:abstractNum w:abstractNumId="1" w15:restartNumberingAfterBreak="0">
    <w:nsid w:val="0056071B"/>
    <w:multiLevelType w:val="hybridMultilevel"/>
    <w:tmpl w:val="AF7CC2DE"/>
    <w:lvl w:ilvl="0" w:tplc="F99A16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BB03E4"/>
    <w:multiLevelType w:val="hybridMultilevel"/>
    <w:tmpl w:val="C2F4A678"/>
    <w:lvl w:ilvl="0" w:tplc="0409000B">
      <w:start w:val="1"/>
      <w:numFmt w:val="bullet"/>
      <w:lvlText w:val=""/>
      <w:lvlJc w:val="left"/>
      <w:pPr>
        <w:ind w:left="3425" w:hanging="360"/>
      </w:pPr>
      <w:rPr>
        <w:rFonts w:ascii="Wingdings" w:hAnsi="Wingdings" w:hint="default"/>
      </w:rPr>
    </w:lvl>
    <w:lvl w:ilvl="1" w:tplc="04090003" w:tentative="1">
      <w:start w:val="1"/>
      <w:numFmt w:val="bullet"/>
      <w:lvlText w:val="o"/>
      <w:lvlJc w:val="left"/>
      <w:pPr>
        <w:ind w:left="4145" w:hanging="360"/>
      </w:pPr>
      <w:rPr>
        <w:rFonts w:ascii="Courier New" w:hAnsi="Courier New" w:cs="Courier New" w:hint="default"/>
      </w:rPr>
    </w:lvl>
    <w:lvl w:ilvl="2" w:tplc="04090005" w:tentative="1">
      <w:start w:val="1"/>
      <w:numFmt w:val="bullet"/>
      <w:lvlText w:val=""/>
      <w:lvlJc w:val="left"/>
      <w:pPr>
        <w:ind w:left="4865" w:hanging="360"/>
      </w:pPr>
      <w:rPr>
        <w:rFonts w:ascii="Wingdings" w:hAnsi="Wingdings" w:hint="default"/>
      </w:rPr>
    </w:lvl>
    <w:lvl w:ilvl="3" w:tplc="04090001" w:tentative="1">
      <w:start w:val="1"/>
      <w:numFmt w:val="bullet"/>
      <w:lvlText w:val=""/>
      <w:lvlJc w:val="left"/>
      <w:pPr>
        <w:ind w:left="5585" w:hanging="360"/>
      </w:pPr>
      <w:rPr>
        <w:rFonts w:ascii="Symbol" w:hAnsi="Symbol" w:hint="default"/>
      </w:rPr>
    </w:lvl>
    <w:lvl w:ilvl="4" w:tplc="04090003" w:tentative="1">
      <w:start w:val="1"/>
      <w:numFmt w:val="bullet"/>
      <w:lvlText w:val="o"/>
      <w:lvlJc w:val="left"/>
      <w:pPr>
        <w:ind w:left="6305" w:hanging="360"/>
      </w:pPr>
      <w:rPr>
        <w:rFonts w:ascii="Courier New" w:hAnsi="Courier New" w:cs="Courier New" w:hint="default"/>
      </w:rPr>
    </w:lvl>
    <w:lvl w:ilvl="5" w:tplc="04090005" w:tentative="1">
      <w:start w:val="1"/>
      <w:numFmt w:val="bullet"/>
      <w:lvlText w:val=""/>
      <w:lvlJc w:val="left"/>
      <w:pPr>
        <w:ind w:left="7025" w:hanging="360"/>
      </w:pPr>
      <w:rPr>
        <w:rFonts w:ascii="Wingdings" w:hAnsi="Wingdings" w:hint="default"/>
      </w:rPr>
    </w:lvl>
    <w:lvl w:ilvl="6" w:tplc="04090001" w:tentative="1">
      <w:start w:val="1"/>
      <w:numFmt w:val="bullet"/>
      <w:lvlText w:val=""/>
      <w:lvlJc w:val="left"/>
      <w:pPr>
        <w:ind w:left="7745" w:hanging="360"/>
      </w:pPr>
      <w:rPr>
        <w:rFonts w:ascii="Symbol" w:hAnsi="Symbol" w:hint="default"/>
      </w:rPr>
    </w:lvl>
    <w:lvl w:ilvl="7" w:tplc="04090003" w:tentative="1">
      <w:start w:val="1"/>
      <w:numFmt w:val="bullet"/>
      <w:lvlText w:val="o"/>
      <w:lvlJc w:val="left"/>
      <w:pPr>
        <w:ind w:left="8465" w:hanging="360"/>
      </w:pPr>
      <w:rPr>
        <w:rFonts w:ascii="Courier New" w:hAnsi="Courier New" w:cs="Courier New" w:hint="default"/>
      </w:rPr>
    </w:lvl>
    <w:lvl w:ilvl="8" w:tplc="04090005" w:tentative="1">
      <w:start w:val="1"/>
      <w:numFmt w:val="bullet"/>
      <w:lvlText w:val=""/>
      <w:lvlJc w:val="left"/>
      <w:pPr>
        <w:ind w:left="9185" w:hanging="360"/>
      </w:pPr>
      <w:rPr>
        <w:rFonts w:ascii="Wingdings" w:hAnsi="Wingdings" w:hint="default"/>
      </w:rPr>
    </w:lvl>
  </w:abstractNum>
  <w:abstractNum w:abstractNumId="3" w15:restartNumberingAfterBreak="0">
    <w:nsid w:val="02AA5DCF"/>
    <w:multiLevelType w:val="hybridMultilevel"/>
    <w:tmpl w:val="8FB499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3956B6"/>
    <w:multiLevelType w:val="hybridMultilevel"/>
    <w:tmpl w:val="BD588492"/>
    <w:lvl w:ilvl="0" w:tplc="A5984AEC">
      <w:start w:val="1"/>
      <w:numFmt w:val="lowerLetter"/>
      <w:lvlText w:val="(%1)"/>
      <w:lvlJc w:val="left"/>
      <w:pPr>
        <w:ind w:left="420" w:hanging="360"/>
      </w:pPr>
      <w:rPr>
        <w:rFonts w:hint="default"/>
        <w:sz w:val="22"/>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042E0027"/>
    <w:multiLevelType w:val="hybridMultilevel"/>
    <w:tmpl w:val="EDF6763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059F62D3"/>
    <w:multiLevelType w:val="hybridMultilevel"/>
    <w:tmpl w:val="EFA2C454"/>
    <w:lvl w:ilvl="0" w:tplc="04090001">
      <w:start w:val="1"/>
      <w:numFmt w:val="bullet"/>
      <w:lvlText w:val=""/>
      <w:lvlJc w:val="left"/>
      <w:pPr>
        <w:ind w:left="1973" w:hanging="360"/>
      </w:pPr>
      <w:rPr>
        <w:rFonts w:ascii="Symbol" w:hAnsi="Symbol" w:hint="default"/>
      </w:rPr>
    </w:lvl>
    <w:lvl w:ilvl="1" w:tplc="04090003" w:tentative="1">
      <w:start w:val="1"/>
      <w:numFmt w:val="bullet"/>
      <w:lvlText w:val="o"/>
      <w:lvlJc w:val="left"/>
      <w:pPr>
        <w:ind w:left="2693" w:hanging="360"/>
      </w:pPr>
      <w:rPr>
        <w:rFonts w:ascii="Courier New" w:hAnsi="Courier New" w:cs="Courier New" w:hint="default"/>
      </w:rPr>
    </w:lvl>
    <w:lvl w:ilvl="2" w:tplc="04090005" w:tentative="1">
      <w:start w:val="1"/>
      <w:numFmt w:val="bullet"/>
      <w:lvlText w:val=""/>
      <w:lvlJc w:val="left"/>
      <w:pPr>
        <w:ind w:left="3413" w:hanging="360"/>
      </w:pPr>
      <w:rPr>
        <w:rFonts w:ascii="Wingdings" w:hAnsi="Wingdings" w:hint="default"/>
      </w:rPr>
    </w:lvl>
    <w:lvl w:ilvl="3" w:tplc="04090001" w:tentative="1">
      <w:start w:val="1"/>
      <w:numFmt w:val="bullet"/>
      <w:lvlText w:val=""/>
      <w:lvlJc w:val="left"/>
      <w:pPr>
        <w:ind w:left="4133" w:hanging="360"/>
      </w:pPr>
      <w:rPr>
        <w:rFonts w:ascii="Symbol" w:hAnsi="Symbol" w:hint="default"/>
      </w:rPr>
    </w:lvl>
    <w:lvl w:ilvl="4" w:tplc="04090003" w:tentative="1">
      <w:start w:val="1"/>
      <w:numFmt w:val="bullet"/>
      <w:lvlText w:val="o"/>
      <w:lvlJc w:val="left"/>
      <w:pPr>
        <w:ind w:left="4853" w:hanging="360"/>
      </w:pPr>
      <w:rPr>
        <w:rFonts w:ascii="Courier New" w:hAnsi="Courier New" w:cs="Courier New" w:hint="default"/>
      </w:rPr>
    </w:lvl>
    <w:lvl w:ilvl="5" w:tplc="04090005" w:tentative="1">
      <w:start w:val="1"/>
      <w:numFmt w:val="bullet"/>
      <w:lvlText w:val=""/>
      <w:lvlJc w:val="left"/>
      <w:pPr>
        <w:ind w:left="5573" w:hanging="360"/>
      </w:pPr>
      <w:rPr>
        <w:rFonts w:ascii="Wingdings" w:hAnsi="Wingdings" w:hint="default"/>
      </w:rPr>
    </w:lvl>
    <w:lvl w:ilvl="6" w:tplc="04090001" w:tentative="1">
      <w:start w:val="1"/>
      <w:numFmt w:val="bullet"/>
      <w:lvlText w:val=""/>
      <w:lvlJc w:val="left"/>
      <w:pPr>
        <w:ind w:left="6293" w:hanging="360"/>
      </w:pPr>
      <w:rPr>
        <w:rFonts w:ascii="Symbol" w:hAnsi="Symbol" w:hint="default"/>
      </w:rPr>
    </w:lvl>
    <w:lvl w:ilvl="7" w:tplc="04090003" w:tentative="1">
      <w:start w:val="1"/>
      <w:numFmt w:val="bullet"/>
      <w:lvlText w:val="o"/>
      <w:lvlJc w:val="left"/>
      <w:pPr>
        <w:ind w:left="7013" w:hanging="360"/>
      </w:pPr>
      <w:rPr>
        <w:rFonts w:ascii="Courier New" w:hAnsi="Courier New" w:cs="Courier New" w:hint="default"/>
      </w:rPr>
    </w:lvl>
    <w:lvl w:ilvl="8" w:tplc="04090005" w:tentative="1">
      <w:start w:val="1"/>
      <w:numFmt w:val="bullet"/>
      <w:lvlText w:val=""/>
      <w:lvlJc w:val="left"/>
      <w:pPr>
        <w:ind w:left="7733" w:hanging="360"/>
      </w:pPr>
      <w:rPr>
        <w:rFonts w:ascii="Wingdings" w:hAnsi="Wingdings" w:hint="default"/>
      </w:rPr>
    </w:lvl>
  </w:abstractNum>
  <w:abstractNum w:abstractNumId="7" w15:restartNumberingAfterBreak="0">
    <w:nsid w:val="06BC7DE8"/>
    <w:multiLevelType w:val="hybridMultilevel"/>
    <w:tmpl w:val="A65A43E2"/>
    <w:lvl w:ilvl="0" w:tplc="E38AB8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EF5842"/>
    <w:multiLevelType w:val="hybridMultilevel"/>
    <w:tmpl w:val="EA9AA7C8"/>
    <w:lvl w:ilvl="0" w:tplc="5352DFC4">
      <w:start w:val="1"/>
      <w:numFmt w:val="decimal"/>
      <w:pStyle w:val="NormalLIST"/>
      <w:lvlText w:val="%1."/>
      <w:lvlJc w:val="left"/>
      <w:pPr>
        <w:ind w:left="2693" w:hanging="360"/>
      </w:pPr>
      <w:rPr>
        <w:rFonts w:hint="default"/>
      </w:rPr>
    </w:lvl>
    <w:lvl w:ilvl="1" w:tplc="04090019" w:tentative="1">
      <w:start w:val="1"/>
      <w:numFmt w:val="lowerLetter"/>
      <w:lvlText w:val="%2."/>
      <w:lvlJc w:val="left"/>
      <w:pPr>
        <w:ind w:left="3413" w:hanging="360"/>
      </w:pPr>
    </w:lvl>
    <w:lvl w:ilvl="2" w:tplc="0409001B" w:tentative="1">
      <w:start w:val="1"/>
      <w:numFmt w:val="lowerRoman"/>
      <w:lvlText w:val="%3."/>
      <w:lvlJc w:val="right"/>
      <w:pPr>
        <w:ind w:left="4133" w:hanging="180"/>
      </w:pPr>
    </w:lvl>
    <w:lvl w:ilvl="3" w:tplc="0409000F" w:tentative="1">
      <w:start w:val="1"/>
      <w:numFmt w:val="decimal"/>
      <w:lvlText w:val="%4."/>
      <w:lvlJc w:val="left"/>
      <w:pPr>
        <w:ind w:left="4853" w:hanging="360"/>
      </w:pPr>
    </w:lvl>
    <w:lvl w:ilvl="4" w:tplc="04090019" w:tentative="1">
      <w:start w:val="1"/>
      <w:numFmt w:val="lowerLetter"/>
      <w:lvlText w:val="%5."/>
      <w:lvlJc w:val="left"/>
      <w:pPr>
        <w:ind w:left="5573" w:hanging="360"/>
      </w:pPr>
    </w:lvl>
    <w:lvl w:ilvl="5" w:tplc="0409001B" w:tentative="1">
      <w:start w:val="1"/>
      <w:numFmt w:val="lowerRoman"/>
      <w:lvlText w:val="%6."/>
      <w:lvlJc w:val="right"/>
      <w:pPr>
        <w:ind w:left="6293" w:hanging="180"/>
      </w:pPr>
    </w:lvl>
    <w:lvl w:ilvl="6" w:tplc="0409000F" w:tentative="1">
      <w:start w:val="1"/>
      <w:numFmt w:val="decimal"/>
      <w:lvlText w:val="%7."/>
      <w:lvlJc w:val="left"/>
      <w:pPr>
        <w:ind w:left="7013" w:hanging="360"/>
      </w:pPr>
    </w:lvl>
    <w:lvl w:ilvl="7" w:tplc="04090019" w:tentative="1">
      <w:start w:val="1"/>
      <w:numFmt w:val="lowerLetter"/>
      <w:lvlText w:val="%8."/>
      <w:lvlJc w:val="left"/>
      <w:pPr>
        <w:ind w:left="7733" w:hanging="360"/>
      </w:pPr>
    </w:lvl>
    <w:lvl w:ilvl="8" w:tplc="0409001B" w:tentative="1">
      <w:start w:val="1"/>
      <w:numFmt w:val="lowerRoman"/>
      <w:lvlText w:val="%9."/>
      <w:lvlJc w:val="right"/>
      <w:pPr>
        <w:ind w:left="8453" w:hanging="180"/>
      </w:pPr>
    </w:lvl>
  </w:abstractNum>
  <w:abstractNum w:abstractNumId="9" w15:restartNumberingAfterBreak="0">
    <w:nsid w:val="0CDC797E"/>
    <w:multiLevelType w:val="hybridMultilevel"/>
    <w:tmpl w:val="5218B6AE"/>
    <w:lvl w:ilvl="0" w:tplc="317AA43E">
      <w:start w:val="2"/>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B55793"/>
    <w:multiLevelType w:val="hybridMultilevel"/>
    <w:tmpl w:val="CD4694DC"/>
    <w:lvl w:ilvl="0" w:tplc="0409000F">
      <w:start w:val="1"/>
      <w:numFmt w:val="decimal"/>
      <w:lvlText w:val="%1."/>
      <w:lvlJc w:val="left"/>
      <w:pPr>
        <w:ind w:left="2693" w:hanging="360"/>
      </w:pPr>
    </w:lvl>
    <w:lvl w:ilvl="1" w:tplc="04090019" w:tentative="1">
      <w:start w:val="1"/>
      <w:numFmt w:val="lowerLetter"/>
      <w:lvlText w:val="%2."/>
      <w:lvlJc w:val="left"/>
      <w:pPr>
        <w:ind w:left="3413" w:hanging="360"/>
      </w:pPr>
    </w:lvl>
    <w:lvl w:ilvl="2" w:tplc="0409001B" w:tentative="1">
      <w:start w:val="1"/>
      <w:numFmt w:val="lowerRoman"/>
      <w:lvlText w:val="%3."/>
      <w:lvlJc w:val="right"/>
      <w:pPr>
        <w:ind w:left="4133" w:hanging="180"/>
      </w:pPr>
    </w:lvl>
    <w:lvl w:ilvl="3" w:tplc="0409000F" w:tentative="1">
      <w:start w:val="1"/>
      <w:numFmt w:val="decimal"/>
      <w:lvlText w:val="%4."/>
      <w:lvlJc w:val="left"/>
      <w:pPr>
        <w:ind w:left="4853" w:hanging="360"/>
      </w:pPr>
    </w:lvl>
    <w:lvl w:ilvl="4" w:tplc="04090019" w:tentative="1">
      <w:start w:val="1"/>
      <w:numFmt w:val="lowerLetter"/>
      <w:lvlText w:val="%5."/>
      <w:lvlJc w:val="left"/>
      <w:pPr>
        <w:ind w:left="5573" w:hanging="360"/>
      </w:pPr>
    </w:lvl>
    <w:lvl w:ilvl="5" w:tplc="0409001B" w:tentative="1">
      <w:start w:val="1"/>
      <w:numFmt w:val="lowerRoman"/>
      <w:lvlText w:val="%6."/>
      <w:lvlJc w:val="right"/>
      <w:pPr>
        <w:ind w:left="6293" w:hanging="180"/>
      </w:pPr>
    </w:lvl>
    <w:lvl w:ilvl="6" w:tplc="0409000F" w:tentative="1">
      <w:start w:val="1"/>
      <w:numFmt w:val="decimal"/>
      <w:lvlText w:val="%7."/>
      <w:lvlJc w:val="left"/>
      <w:pPr>
        <w:ind w:left="7013" w:hanging="360"/>
      </w:pPr>
    </w:lvl>
    <w:lvl w:ilvl="7" w:tplc="04090019" w:tentative="1">
      <w:start w:val="1"/>
      <w:numFmt w:val="lowerLetter"/>
      <w:lvlText w:val="%8."/>
      <w:lvlJc w:val="left"/>
      <w:pPr>
        <w:ind w:left="7733" w:hanging="360"/>
      </w:pPr>
    </w:lvl>
    <w:lvl w:ilvl="8" w:tplc="0409001B" w:tentative="1">
      <w:start w:val="1"/>
      <w:numFmt w:val="lowerRoman"/>
      <w:lvlText w:val="%9."/>
      <w:lvlJc w:val="right"/>
      <w:pPr>
        <w:ind w:left="8453" w:hanging="180"/>
      </w:pPr>
    </w:lvl>
  </w:abstractNum>
  <w:abstractNum w:abstractNumId="11" w15:restartNumberingAfterBreak="0">
    <w:nsid w:val="18F35806"/>
    <w:multiLevelType w:val="hybridMultilevel"/>
    <w:tmpl w:val="30BAB664"/>
    <w:lvl w:ilvl="0" w:tplc="0409000B">
      <w:start w:val="1"/>
      <w:numFmt w:val="bullet"/>
      <w:lvlText w:val=""/>
      <w:lvlJc w:val="left"/>
      <w:pPr>
        <w:ind w:left="3425" w:hanging="360"/>
      </w:pPr>
      <w:rPr>
        <w:rFonts w:ascii="Wingdings" w:hAnsi="Wingdings" w:hint="default"/>
      </w:rPr>
    </w:lvl>
    <w:lvl w:ilvl="1" w:tplc="04090003" w:tentative="1">
      <w:start w:val="1"/>
      <w:numFmt w:val="bullet"/>
      <w:lvlText w:val="o"/>
      <w:lvlJc w:val="left"/>
      <w:pPr>
        <w:ind w:left="4145" w:hanging="360"/>
      </w:pPr>
      <w:rPr>
        <w:rFonts w:ascii="Courier New" w:hAnsi="Courier New" w:cs="Courier New" w:hint="default"/>
      </w:rPr>
    </w:lvl>
    <w:lvl w:ilvl="2" w:tplc="04090005" w:tentative="1">
      <w:start w:val="1"/>
      <w:numFmt w:val="bullet"/>
      <w:lvlText w:val=""/>
      <w:lvlJc w:val="left"/>
      <w:pPr>
        <w:ind w:left="4865" w:hanging="360"/>
      </w:pPr>
      <w:rPr>
        <w:rFonts w:ascii="Wingdings" w:hAnsi="Wingdings" w:hint="default"/>
      </w:rPr>
    </w:lvl>
    <w:lvl w:ilvl="3" w:tplc="04090001" w:tentative="1">
      <w:start w:val="1"/>
      <w:numFmt w:val="bullet"/>
      <w:lvlText w:val=""/>
      <w:lvlJc w:val="left"/>
      <w:pPr>
        <w:ind w:left="5585" w:hanging="360"/>
      </w:pPr>
      <w:rPr>
        <w:rFonts w:ascii="Symbol" w:hAnsi="Symbol" w:hint="default"/>
      </w:rPr>
    </w:lvl>
    <w:lvl w:ilvl="4" w:tplc="04090003" w:tentative="1">
      <w:start w:val="1"/>
      <w:numFmt w:val="bullet"/>
      <w:lvlText w:val="o"/>
      <w:lvlJc w:val="left"/>
      <w:pPr>
        <w:ind w:left="6305" w:hanging="360"/>
      </w:pPr>
      <w:rPr>
        <w:rFonts w:ascii="Courier New" w:hAnsi="Courier New" w:cs="Courier New" w:hint="default"/>
      </w:rPr>
    </w:lvl>
    <w:lvl w:ilvl="5" w:tplc="04090005" w:tentative="1">
      <w:start w:val="1"/>
      <w:numFmt w:val="bullet"/>
      <w:lvlText w:val=""/>
      <w:lvlJc w:val="left"/>
      <w:pPr>
        <w:ind w:left="7025" w:hanging="360"/>
      </w:pPr>
      <w:rPr>
        <w:rFonts w:ascii="Wingdings" w:hAnsi="Wingdings" w:hint="default"/>
      </w:rPr>
    </w:lvl>
    <w:lvl w:ilvl="6" w:tplc="04090001" w:tentative="1">
      <w:start w:val="1"/>
      <w:numFmt w:val="bullet"/>
      <w:lvlText w:val=""/>
      <w:lvlJc w:val="left"/>
      <w:pPr>
        <w:ind w:left="7745" w:hanging="360"/>
      </w:pPr>
      <w:rPr>
        <w:rFonts w:ascii="Symbol" w:hAnsi="Symbol" w:hint="default"/>
      </w:rPr>
    </w:lvl>
    <w:lvl w:ilvl="7" w:tplc="04090003" w:tentative="1">
      <w:start w:val="1"/>
      <w:numFmt w:val="bullet"/>
      <w:lvlText w:val="o"/>
      <w:lvlJc w:val="left"/>
      <w:pPr>
        <w:ind w:left="8465" w:hanging="360"/>
      </w:pPr>
      <w:rPr>
        <w:rFonts w:ascii="Courier New" w:hAnsi="Courier New" w:cs="Courier New" w:hint="default"/>
      </w:rPr>
    </w:lvl>
    <w:lvl w:ilvl="8" w:tplc="04090005" w:tentative="1">
      <w:start w:val="1"/>
      <w:numFmt w:val="bullet"/>
      <w:lvlText w:val=""/>
      <w:lvlJc w:val="left"/>
      <w:pPr>
        <w:ind w:left="9185" w:hanging="360"/>
      </w:pPr>
      <w:rPr>
        <w:rFonts w:ascii="Wingdings" w:hAnsi="Wingdings" w:hint="default"/>
      </w:rPr>
    </w:lvl>
  </w:abstractNum>
  <w:abstractNum w:abstractNumId="12" w15:restartNumberingAfterBreak="0">
    <w:nsid w:val="1F09553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0382C0D"/>
    <w:multiLevelType w:val="hybridMultilevel"/>
    <w:tmpl w:val="DF2A038C"/>
    <w:lvl w:ilvl="0" w:tplc="600C4B5E">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47788E"/>
    <w:multiLevelType w:val="hybridMultilevel"/>
    <w:tmpl w:val="52E48B42"/>
    <w:lvl w:ilvl="0" w:tplc="D03C0518">
      <w:start w:val="1"/>
      <w:numFmt w:val="decimal"/>
      <w:lvlText w:val="%1."/>
      <w:lvlJc w:val="left"/>
      <w:pPr>
        <w:ind w:left="311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28E9B8E">
      <w:start w:val="1"/>
      <w:numFmt w:val="lowerLetter"/>
      <w:lvlText w:val="%2"/>
      <w:lvlJc w:val="left"/>
      <w:pPr>
        <w:ind w:left="25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B8244A2">
      <w:start w:val="1"/>
      <w:numFmt w:val="lowerRoman"/>
      <w:lvlText w:val="%3"/>
      <w:lvlJc w:val="left"/>
      <w:pPr>
        <w:ind w:left="32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82AE412">
      <w:start w:val="1"/>
      <w:numFmt w:val="decimal"/>
      <w:lvlText w:val="%4"/>
      <w:lvlJc w:val="left"/>
      <w:pPr>
        <w:ind w:left="40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B543F42">
      <w:start w:val="1"/>
      <w:numFmt w:val="lowerLetter"/>
      <w:lvlText w:val="%5"/>
      <w:lvlJc w:val="left"/>
      <w:pPr>
        <w:ind w:left="47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33A3BE2">
      <w:start w:val="1"/>
      <w:numFmt w:val="lowerRoman"/>
      <w:lvlText w:val="%6"/>
      <w:lvlJc w:val="left"/>
      <w:pPr>
        <w:ind w:left="54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29605F8">
      <w:start w:val="1"/>
      <w:numFmt w:val="decimal"/>
      <w:lvlText w:val="%7"/>
      <w:lvlJc w:val="left"/>
      <w:pPr>
        <w:ind w:left="61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23C0E76">
      <w:start w:val="1"/>
      <w:numFmt w:val="lowerLetter"/>
      <w:lvlText w:val="%8"/>
      <w:lvlJc w:val="left"/>
      <w:pPr>
        <w:ind w:left="68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4D61BBC">
      <w:start w:val="1"/>
      <w:numFmt w:val="lowerRoman"/>
      <w:lvlText w:val="%9"/>
      <w:lvlJc w:val="left"/>
      <w:pPr>
        <w:ind w:left="76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36286297"/>
    <w:multiLevelType w:val="hybridMultilevel"/>
    <w:tmpl w:val="39C45F42"/>
    <w:lvl w:ilvl="0" w:tplc="FE6891A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F04146"/>
    <w:multiLevelType w:val="hybridMultilevel"/>
    <w:tmpl w:val="A64C1B10"/>
    <w:lvl w:ilvl="0" w:tplc="04090003">
      <w:start w:val="1"/>
      <w:numFmt w:val="bullet"/>
      <w:lvlText w:val="o"/>
      <w:lvlJc w:val="left"/>
      <w:pPr>
        <w:ind w:left="3425" w:hanging="360"/>
      </w:pPr>
      <w:rPr>
        <w:rFonts w:ascii="Courier New" w:hAnsi="Courier New" w:cs="Courier New" w:hint="default"/>
      </w:rPr>
    </w:lvl>
    <w:lvl w:ilvl="1" w:tplc="04090003" w:tentative="1">
      <w:start w:val="1"/>
      <w:numFmt w:val="bullet"/>
      <w:lvlText w:val="o"/>
      <w:lvlJc w:val="left"/>
      <w:pPr>
        <w:ind w:left="4145" w:hanging="360"/>
      </w:pPr>
      <w:rPr>
        <w:rFonts w:ascii="Courier New" w:hAnsi="Courier New" w:cs="Courier New" w:hint="default"/>
      </w:rPr>
    </w:lvl>
    <w:lvl w:ilvl="2" w:tplc="04090005" w:tentative="1">
      <w:start w:val="1"/>
      <w:numFmt w:val="bullet"/>
      <w:lvlText w:val=""/>
      <w:lvlJc w:val="left"/>
      <w:pPr>
        <w:ind w:left="4865" w:hanging="360"/>
      </w:pPr>
      <w:rPr>
        <w:rFonts w:ascii="Wingdings" w:hAnsi="Wingdings" w:hint="default"/>
      </w:rPr>
    </w:lvl>
    <w:lvl w:ilvl="3" w:tplc="04090001" w:tentative="1">
      <w:start w:val="1"/>
      <w:numFmt w:val="bullet"/>
      <w:lvlText w:val=""/>
      <w:lvlJc w:val="left"/>
      <w:pPr>
        <w:ind w:left="5585" w:hanging="360"/>
      </w:pPr>
      <w:rPr>
        <w:rFonts w:ascii="Symbol" w:hAnsi="Symbol" w:hint="default"/>
      </w:rPr>
    </w:lvl>
    <w:lvl w:ilvl="4" w:tplc="04090003" w:tentative="1">
      <w:start w:val="1"/>
      <w:numFmt w:val="bullet"/>
      <w:lvlText w:val="o"/>
      <w:lvlJc w:val="left"/>
      <w:pPr>
        <w:ind w:left="6305" w:hanging="360"/>
      </w:pPr>
      <w:rPr>
        <w:rFonts w:ascii="Courier New" w:hAnsi="Courier New" w:cs="Courier New" w:hint="default"/>
      </w:rPr>
    </w:lvl>
    <w:lvl w:ilvl="5" w:tplc="04090005" w:tentative="1">
      <w:start w:val="1"/>
      <w:numFmt w:val="bullet"/>
      <w:lvlText w:val=""/>
      <w:lvlJc w:val="left"/>
      <w:pPr>
        <w:ind w:left="7025" w:hanging="360"/>
      </w:pPr>
      <w:rPr>
        <w:rFonts w:ascii="Wingdings" w:hAnsi="Wingdings" w:hint="default"/>
      </w:rPr>
    </w:lvl>
    <w:lvl w:ilvl="6" w:tplc="04090001" w:tentative="1">
      <w:start w:val="1"/>
      <w:numFmt w:val="bullet"/>
      <w:lvlText w:val=""/>
      <w:lvlJc w:val="left"/>
      <w:pPr>
        <w:ind w:left="7745" w:hanging="360"/>
      </w:pPr>
      <w:rPr>
        <w:rFonts w:ascii="Symbol" w:hAnsi="Symbol" w:hint="default"/>
      </w:rPr>
    </w:lvl>
    <w:lvl w:ilvl="7" w:tplc="04090003" w:tentative="1">
      <w:start w:val="1"/>
      <w:numFmt w:val="bullet"/>
      <w:lvlText w:val="o"/>
      <w:lvlJc w:val="left"/>
      <w:pPr>
        <w:ind w:left="8465" w:hanging="360"/>
      </w:pPr>
      <w:rPr>
        <w:rFonts w:ascii="Courier New" w:hAnsi="Courier New" w:cs="Courier New" w:hint="default"/>
      </w:rPr>
    </w:lvl>
    <w:lvl w:ilvl="8" w:tplc="04090005" w:tentative="1">
      <w:start w:val="1"/>
      <w:numFmt w:val="bullet"/>
      <w:lvlText w:val=""/>
      <w:lvlJc w:val="left"/>
      <w:pPr>
        <w:ind w:left="9185" w:hanging="360"/>
      </w:pPr>
      <w:rPr>
        <w:rFonts w:ascii="Wingdings" w:hAnsi="Wingdings" w:hint="default"/>
      </w:rPr>
    </w:lvl>
  </w:abstractNum>
  <w:abstractNum w:abstractNumId="17" w15:restartNumberingAfterBreak="0">
    <w:nsid w:val="38C517EA"/>
    <w:multiLevelType w:val="hybridMultilevel"/>
    <w:tmpl w:val="8CB2302C"/>
    <w:lvl w:ilvl="0" w:tplc="B96ABDB6">
      <w:start w:val="1"/>
      <w:numFmt w:val="lowerLetter"/>
      <w:lvlText w:val="(%1)"/>
      <w:lvlJc w:val="left"/>
      <w:pPr>
        <w:ind w:left="420" w:hanging="360"/>
      </w:pPr>
      <w:rPr>
        <w:rFonts w:hint="default"/>
        <w:sz w:val="22"/>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8" w15:restartNumberingAfterBreak="0">
    <w:nsid w:val="39AD4FBE"/>
    <w:multiLevelType w:val="hybridMultilevel"/>
    <w:tmpl w:val="D4265C0A"/>
    <w:lvl w:ilvl="0" w:tplc="687CEE16">
      <w:start w:val="1"/>
      <w:numFmt w:val="decimal"/>
      <w:lvlText w:val="%1."/>
      <w:lvlJc w:val="left"/>
      <w:pPr>
        <w:ind w:left="18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79AE670">
      <w:start w:val="1"/>
      <w:numFmt w:val="lowerLetter"/>
      <w:lvlText w:val="%2"/>
      <w:lvlJc w:val="left"/>
      <w:pPr>
        <w:ind w:left="1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922D29A">
      <w:start w:val="1"/>
      <w:numFmt w:val="lowerRoman"/>
      <w:lvlText w:val="%3"/>
      <w:lvlJc w:val="left"/>
      <w:pPr>
        <w:ind w:left="19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0C6B8B2">
      <w:start w:val="1"/>
      <w:numFmt w:val="decimal"/>
      <w:lvlText w:val="%4"/>
      <w:lvlJc w:val="left"/>
      <w:pPr>
        <w:ind w:left="27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D0E40C8">
      <w:start w:val="1"/>
      <w:numFmt w:val="lowerLetter"/>
      <w:lvlText w:val="%5"/>
      <w:lvlJc w:val="left"/>
      <w:pPr>
        <w:ind w:left="3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63C2CAA">
      <w:start w:val="1"/>
      <w:numFmt w:val="lowerRoman"/>
      <w:lvlText w:val="%6"/>
      <w:lvlJc w:val="left"/>
      <w:pPr>
        <w:ind w:left="41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F8F142">
      <w:start w:val="1"/>
      <w:numFmt w:val="decimal"/>
      <w:lvlText w:val="%7"/>
      <w:lvlJc w:val="left"/>
      <w:pPr>
        <w:ind w:left="48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1540FAA">
      <w:start w:val="1"/>
      <w:numFmt w:val="lowerLetter"/>
      <w:lvlText w:val="%8"/>
      <w:lvlJc w:val="left"/>
      <w:pPr>
        <w:ind w:left="55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F6C334E">
      <w:start w:val="1"/>
      <w:numFmt w:val="lowerRoman"/>
      <w:lvlText w:val="%9"/>
      <w:lvlJc w:val="left"/>
      <w:pPr>
        <w:ind w:left="6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3C1B1D4D"/>
    <w:multiLevelType w:val="hybridMultilevel"/>
    <w:tmpl w:val="93A47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2A436A"/>
    <w:multiLevelType w:val="hybridMultilevel"/>
    <w:tmpl w:val="9FC48D20"/>
    <w:lvl w:ilvl="0" w:tplc="F99A16E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15:restartNumberingAfterBreak="0">
    <w:nsid w:val="3E4405B7"/>
    <w:multiLevelType w:val="hybridMultilevel"/>
    <w:tmpl w:val="CA5CB638"/>
    <w:lvl w:ilvl="0" w:tplc="F68E5E22">
      <w:start w:val="1"/>
      <w:numFmt w:val="bullet"/>
      <w:lvlText w:val=""/>
      <w:lvlPicBulletId w:val="2"/>
      <w:lvlJc w:val="left"/>
      <w:pPr>
        <w:tabs>
          <w:tab w:val="num" w:pos="720"/>
        </w:tabs>
        <w:ind w:left="720" w:hanging="360"/>
      </w:pPr>
      <w:rPr>
        <w:rFonts w:ascii="Symbol" w:hAnsi="Symbol" w:hint="default"/>
      </w:rPr>
    </w:lvl>
    <w:lvl w:ilvl="1" w:tplc="A598531C" w:tentative="1">
      <w:start w:val="1"/>
      <w:numFmt w:val="bullet"/>
      <w:lvlText w:val=""/>
      <w:lvlJc w:val="left"/>
      <w:pPr>
        <w:tabs>
          <w:tab w:val="num" w:pos="1440"/>
        </w:tabs>
        <w:ind w:left="1440" w:hanging="360"/>
      </w:pPr>
      <w:rPr>
        <w:rFonts w:ascii="Symbol" w:hAnsi="Symbol" w:hint="default"/>
      </w:rPr>
    </w:lvl>
    <w:lvl w:ilvl="2" w:tplc="E280F580" w:tentative="1">
      <w:start w:val="1"/>
      <w:numFmt w:val="bullet"/>
      <w:lvlText w:val=""/>
      <w:lvlJc w:val="left"/>
      <w:pPr>
        <w:tabs>
          <w:tab w:val="num" w:pos="2160"/>
        </w:tabs>
        <w:ind w:left="2160" w:hanging="360"/>
      </w:pPr>
      <w:rPr>
        <w:rFonts w:ascii="Symbol" w:hAnsi="Symbol" w:hint="default"/>
      </w:rPr>
    </w:lvl>
    <w:lvl w:ilvl="3" w:tplc="F82067F0" w:tentative="1">
      <w:start w:val="1"/>
      <w:numFmt w:val="bullet"/>
      <w:lvlText w:val=""/>
      <w:lvlJc w:val="left"/>
      <w:pPr>
        <w:tabs>
          <w:tab w:val="num" w:pos="2880"/>
        </w:tabs>
        <w:ind w:left="2880" w:hanging="360"/>
      </w:pPr>
      <w:rPr>
        <w:rFonts w:ascii="Symbol" w:hAnsi="Symbol" w:hint="default"/>
      </w:rPr>
    </w:lvl>
    <w:lvl w:ilvl="4" w:tplc="FCE6A5E0" w:tentative="1">
      <w:start w:val="1"/>
      <w:numFmt w:val="bullet"/>
      <w:lvlText w:val=""/>
      <w:lvlJc w:val="left"/>
      <w:pPr>
        <w:tabs>
          <w:tab w:val="num" w:pos="3600"/>
        </w:tabs>
        <w:ind w:left="3600" w:hanging="360"/>
      </w:pPr>
      <w:rPr>
        <w:rFonts w:ascii="Symbol" w:hAnsi="Symbol" w:hint="default"/>
      </w:rPr>
    </w:lvl>
    <w:lvl w:ilvl="5" w:tplc="1D06F12E" w:tentative="1">
      <w:start w:val="1"/>
      <w:numFmt w:val="bullet"/>
      <w:lvlText w:val=""/>
      <w:lvlJc w:val="left"/>
      <w:pPr>
        <w:tabs>
          <w:tab w:val="num" w:pos="4320"/>
        </w:tabs>
        <w:ind w:left="4320" w:hanging="360"/>
      </w:pPr>
      <w:rPr>
        <w:rFonts w:ascii="Symbol" w:hAnsi="Symbol" w:hint="default"/>
      </w:rPr>
    </w:lvl>
    <w:lvl w:ilvl="6" w:tplc="0F0CB846" w:tentative="1">
      <w:start w:val="1"/>
      <w:numFmt w:val="bullet"/>
      <w:lvlText w:val=""/>
      <w:lvlJc w:val="left"/>
      <w:pPr>
        <w:tabs>
          <w:tab w:val="num" w:pos="5040"/>
        </w:tabs>
        <w:ind w:left="5040" w:hanging="360"/>
      </w:pPr>
      <w:rPr>
        <w:rFonts w:ascii="Symbol" w:hAnsi="Symbol" w:hint="default"/>
      </w:rPr>
    </w:lvl>
    <w:lvl w:ilvl="7" w:tplc="030E89A4" w:tentative="1">
      <w:start w:val="1"/>
      <w:numFmt w:val="bullet"/>
      <w:lvlText w:val=""/>
      <w:lvlJc w:val="left"/>
      <w:pPr>
        <w:tabs>
          <w:tab w:val="num" w:pos="5760"/>
        </w:tabs>
        <w:ind w:left="5760" w:hanging="360"/>
      </w:pPr>
      <w:rPr>
        <w:rFonts w:ascii="Symbol" w:hAnsi="Symbol" w:hint="default"/>
      </w:rPr>
    </w:lvl>
    <w:lvl w:ilvl="8" w:tplc="C374B122"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427539F1"/>
    <w:multiLevelType w:val="hybridMultilevel"/>
    <w:tmpl w:val="378A1710"/>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3" w15:restartNumberingAfterBreak="0">
    <w:nsid w:val="455A5B2F"/>
    <w:multiLevelType w:val="hybridMultilevel"/>
    <w:tmpl w:val="88221684"/>
    <w:lvl w:ilvl="0" w:tplc="04C0A982">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6A457D4"/>
    <w:multiLevelType w:val="hybridMultilevel"/>
    <w:tmpl w:val="3A46E1FC"/>
    <w:lvl w:ilvl="0" w:tplc="0409000F">
      <w:start w:val="1"/>
      <w:numFmt w:val="decimal"/>
      <w:lvlText w:val="%1."/>
      <w:lvlJc w:val="left"/>
      <w:pPr>
        <w:ind w:left="1973" w:hanging="360"/>
      </w:pPr>
    </w:lvl>
    <w:lvl w:ilvl="1" w:tplc="04090019" w:tentative="1">
      <w:start w:val="1"/>
      <w:numFmt w:val="lowerLetter"/>
      <w:lvlText w:val="%2."/>
      <w:lvlJc w:val="left"/>
      <w:pPr>
        <w:ind w:left="2693" w:hanging="360"/>
      </w:pPr>
    </w:lvl>
    <w:lvl w:ilvl="2" w:tplc="0409001B" w:tentative="1">
      <w:start w:val="1"/>
      <w:numFmt w:val="lowerRoman"/>
      <w:lvlText w:val="%3."/>
      <w:lvlJc w:val="right"/>
      <w:pPr>
        <w:ind w:left="3413" w:hanging="180"/>
      </w:pPr>
    </w:lvl>
    <w:lvl w:ilvl="3" w:tplc="0409000F" w:tentative="1">
      <w:start w:val="1"/>
      <w:numFmt w:val="decimal"/>
      <w:lvlText w:val="%4."/>
      <w:lvlJc w:val="left"/>
      <w:pPr>
        <w:ind w:left="4133" w:hanging="360"/>
      </w:pPr>
    </w:lvl>
    <w:lvl w:ilvl="4" w:tplc="04090019" w:tentative="1">
      <w:start w:val="1"/>
      <w:numFmt w:val="lowerLetter"/>
      <w:lvlText w:val="%5."/>
      <w:lvlJc w:val="left"/>
      <w:pPr>
        <w:ind w:left="4853" w:hanging="360"/>
      </w:pPr>
    </w:lvl>
    <w:lvl w:ilvl="5" w:tplc="0409001B" w:tentative="1">
      <w:start w:val="1"/>
      <w:numFmt w:val="lowerRoman"/>
      <w:lvlText w:val="%6."/>
      <w:lvlJc w:val="right"/>
      <w:pPr>
        <w:ind w:left="5573" w:hanging="180"/>
      </w:pPr>
    </w:lvl>
    <w:lvl w:ilvl="6" w:tplc="0409000F" w:tentative="1">
      <w:start w:val="1"/>
      <w:numFmt w:val="decimal"/>
      <w:lvlText w:val="%7."/>
      <w:lvlJc w:val="left"/>
      <w:pPr>
        <w:ind w:left="6293" w:hanging="360"/>
      </w:pPr>
    </w:lvl>
    <w:lvl w:ilvl="7" w:tplc="04090019" w:tentative="1">
      <w:start w:val="1"/>
      <w:numFmt w:val="lowerLetter"/>
      <w:lvlText w:val="%8."/>
      <w:lvlJc w:val="left"/>
      <w:pPr>
        <w:ind w:left="7013" w:hanging="360"/>
      </w:pPr>
    </w:lvl>
    <w:lvl w:ilvl="8" w:tplc="0409001B" w:tentative="1">
      <w:start w:val="1"/>
      <w:numFmt w:val="lowerRoman"/>
      <w:lvlText w:val="%9."/>
      <w:lvlJc w:val="right"/>
      <w:pPr>
        <w:ind w:left="7733" w:hanging="180"/>
      </w:pPr>
    </w:lvl>
  </w:abstractNum>
  <w:abstractNum w:abstractNumId="25" w15:restartNumberingAfterBreak="0">
    <w:nsid w:val="47F30BC9"/>
    <w:multiLevelType w:val="hybridMultilevel"/>
    <w:tmpl w:val="0D804D68"/>
    <w:lvl w:ilvl="0" w:tplc="A2BA44C8">
      <w:start w:val="1"/>
      <w:numFmt w:val="upperLetter"/>
      <w:lvlText w:val="(%1)"/>
      <w:lvlJc w:val="left"/>
      <w:pPr>
        <w:ind w:left="1628" w:hanging="360"/>
      </w:pPr>
      <w:rPr>
        <w:rFonts w:hint="default"/>
      </w:rPr>
    </w:lvl>
    <w:lvl w:ilvl="1" w:tplc="04090019" w:tentative="1">
      <w:start w:val="1"/>
      <w:numFmt w:val="lowerLetter"/>
      <w:lvlText w:val="%2."/>
      <w:lvlJc w:val="left"/>
      <w:pPr>
        <w:ind w:left="2348" w:hanging="360"/>
      </w:pPr>
    </w:lvl>
    <w:lvl w:ilvl="2" w:tplc="0409001B" w:tentative="1">
      <w:start w:val="1"/>
      <w:numFmt w:val="lowerRoman"/>
      <w:lvlText w:val="%3."/>
      <w:lvlJc w:val="right"/>
      <w:pPr>
        <w:ind w:left="3068" w:hanging="180"/>
      </w:pPr>
    </w:lvl>
    <w:lvl w:ilvl="3" w:tplc="0409000F" w:tentative="1">
      <w:start w:val="1"/>
      <w:numFmt w:val="decimal"/>
      <w:lvlText w:val="%4."/>
      <w:lvlJc w:val="left"/>
      <w:pPr>
        <w:ind w:left="3788" w:hanging="360"/>
      </w:pPr>
    </w:lvl>
    <w:lvl w:ilvl="4" w:tplc="04090019" w:tentative="1">
      <w:start w:val="1"/>
      <w:numFmt w:val="lowerLetter"/>
      <w:lvlText w:val="%5."/>
      <w:lvlJc w:val="left"/>
      <w:pPr>
        <w:ind w:left="4508" w:hanging="360"/>
      </w:pPr>
    </w:lvl>
    <w:lvl w:ilvl="5" w:tplc="0409001B" w:tentative="1">
      <w:start w:val="1"/>
      <w:numFmt w:val="lowerRoman"/>
      <w:lvlText w:val="%6."/>
      <w:lvlJc w:val="right"/>
      <w:pPr>
        <w:ind w:left="5228" w:hanging="180"/>
      </w:pPr>
    </w:lvl>
    <w:lvl w:ilvl="6" w:tplc="0409000F" w:tentative="1">
      <w:start w:val="1"/>
      <w:numFmt w:val="decimal"/>
      <w:lvlText w:val="%7."/>
      <w:lvlJc w:val="left"/>
      <w:pPr>
        <w:ind w:left="5948" w:hanging="360"/>
      </w:pPr>
    </w:lvl>
    <w:lvl w:ilvl="7" w:tplc="04090019" w:tentative="1">
      <w:start w:val="1"/>
      <w:numFmt w:val="lowerLetter"/>
      <w:lvlText w:val="%8."/>
      <w:lvlJc w:val="left"/>
      <w:pPr>
        <w:ind w:left="6668" w:hanging="360"/>
      </w:pPr>
    </w:lvl>
    <w:lvl w:ilvl="8" w:tplc="0409001B" w:tentative="1">
      <w:start w:val="1"/>
      <w:numFmt w:val="lowerRoman"/>
      <w:lvlText w:val="%9."/>
      <w:lvlJc w:val="right"/>
      <w:pPr>
        <w:ind w:left="7388" w:hanging="180"/>
      </w:pPr>
    </w:lvl>
  </w:abstractNum>
  <w:abstractNum w:abstractNumId="26" w15:restartNumberingAfterBreak="0">
    <w:nsid w:val="48233436"/>
    <w:multiLevelType w:val="hybridMultilevel"/>
    <w:tmpl w:val="7650350A"/>
    <w:lvl w:ilvl="0" w:tplc="2B76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FF4718"/>
    <w:multiLevelType w:val="hybridMultilevel"/>
    <w:tmpl w:val="65947952"/>
    <w:lvl w:ilvl="0" w:tplc="C9A8BB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0208C1"/>
    <w:multiLevelType w:val="hybridMultilevel"/>
    <w:tmpl w:val="1A28ED74"/>
    <w:lvl w:ilvl="0" w:tplc="356272DC">
      <w:start w:val="1"/>
      <w:numFmt w:val="bullet"/>
      <w:lvlText w:val="•"/>
      <w:lvlJc w:val="left"/>
      <w:pPr>
        <w:ind w:left="19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17A1C26">
      <w:start w:val="1"/>
      <w:numFmt w:val="bullet"/>
      <w:lvlText w:val="o"/>
      <w:lvlJc w:val="left"/>
      <w:pPr>
        <w:ind w:left="143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2416D178">
      <w:start w:val="1"/>
      <w:numFmt w:val="bullet"/>
      <w:lvlText w:val="▪"/>
      <w:lvlJc w:val="left"/>
      <w:pPr>
        <w:ind w:left="215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44CED7C">
      <w:start w:val="1"/>
      <w:numFmt w:val="bullet"/>
      <w:lvlText w:val="•"/>
      <w:lvlJc w:val="left"/>
      <w:pPr>
        <w:ind w:left="287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BAE2518">
      <w:start w:val="1"/>
      <w:numFmt w:val="bullet"/>
      <w:lvlText w:val="o"/>
      <w:lvlJc w:val="left"/>
      <w:pPr>
        <w:ind w:left="359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856E40B0">
      <w:start w:val="1"/>
      <w:numFmt w:val="bullet"/>
      <w:lvlText w:val="▪"/>
      <w:lvlJc w:val="left"/>
      <w:pPr>
        <w:ind w:left="431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34A6272C">
      <w:start w:val="1"/>
      <w:numFmt w:val="bullet"/>
      <w:lvlText w:val="•"/>
      <w:lvlJc w:val="left"/>
      <w:pPr>
        <w:ind w:left="503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6B49EF4">
      <w:start w:val="1"/>
      <w:numFmt w:val="bullet"/>
      <w:lvlText w:val="o"/>
      <w:lvlJc w:val="left"/>
      <w:pPr>
        <w:ind w:left="575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E5C571A">
      <w:start w:val="1"/>
      <w:numFmt w:val="bullet"/>
      <w:lvlText w:val="▪"/>
      <w:lvlJc w:val="left"/>
      <w:pPr>
        <w:ind w:left="647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51DF2FA9"/>
    <w:multiLevelType w:val="hybridMultilevel"/>
    <w:tmpl w:val="32C06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1338DC"/>
    <w:multiLevelType w:val="hybridMultilevel"/>
    <w:tmpl w:val="996642C2"/>
    <w:lvl w:ilvl="0" w:tplc="2B5AAAC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1" w15:restartNumberingAfterBreak="0">
    <w:nsid w:val="572D2F61"/>
    <w:multiLevelType w:val="hybridMultilevel"/>
    <w:tmpl w:val="1E589158"/>
    <w:lvl w:ilvl="0" w:tplc="2B76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B32F59"/>
    <w:multiLevelType w:val="hybridMultilevel"/>
    <w:tmpl w:val="CBB2E4A2"/>
    <w:lvl w:ilvl="0" w:tplc="C1486D32">
      <w:start w:val="1"/>
      <w:numFmt w:val="bullet"/>
      <w:pStyle w:val="a"/>
      <w:lvlText w:val="o"/>
      <w:lvlJc w:val="left"/>
      <w:pPr>
        <w:ind w:left="1973"/>
      </w:pPr>
      <w:rPr>
        <w:rFonts w:ascii="Courier New" w:hAnsi="Courier New" w:cs="Courier New" w:hint="default"/>
        <w:b w:val="0"/>
        <w:i w:val="0"/>
        <w:strike w:val="0"/>
        <w:dstrike w:val="0"/>
        <w:color w:val="000000"/>
        <w:sz w:val="23"/>
        <w:szCs w:val="23"/>
        <w:u w:val="none" w:color="000000"/>
        <w:bdr w:val="none" w:sz="0" w:space="0" w:color="auto"/>
        <w:shd w:val="clear" w:color="auto" w:fill="auto"/>
        <w:vertAlign w:val="baseline"/>
      </w:rPr>
    </w:lvl>
    <w:lvl w:ilvl="1" w:tplc="2798651C">
      <w:start w:val="1"/>
      <w:numFmt w:val="bullet"/>
      <w:lvlText w:val="o"/>
      <w:lvlJc w:val="left"/>
      <w:pPr>
        <w:ind w:left="144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2" w:tplc="543A96AC">
      <w:start w:val="1"/>
      <w:numFmt w:val="bullet"/>
      <w:lvlText w:val="▪"/>
      <w:lvlJc w:val="left"/>
      <w:pPr>
        <w:ind w:left="216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3" w:tplc="D2B28FA2">
      <w:start w:val="1"/>
      <w:numFmt w:val="bullet"/>
      <w:lvlText w:val="•"/>
      <w:lvlJc w:val="left"/>
      <w:pPr>
        <w:ind w:left="288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4" w:tplc="CEF67016">
      <w:start w:val="1"/>
      <w:numFmt w:val="bullet"/>
      <w:lvlText w:val="o"/>
      <w:lvlJc w:val="left"/>
      <w:pPr>
        <w:ind w:left="360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5" w:tplc="88D23F8E">
      <w:start w:val="1"/>
      <w:numFmt w:val="bullet"/>
      <w:lvlText w:val="▪"/>
      <w:lvlJc w:val="left"/>
      <w:pPr>
        <w:ind w:left="432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6" w:tplc="89F2720E">
      <w:start w:val="1"/>
      <w:numFmt w:val="bullet"/>
      <w:lvlText w:val="•"/>
      <w:lvlJc w:val="left"/>
      <w:pPr>
        <w:ind w:left="504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7" w:tplc="21669654">
      <w:start w:val="1"/>
      <w:numFmt w:val="bullet"/>
      <w:lvlText w:val="o"/>
      <w:lvlJc w:val="left"/>
      <w:pPr>
        <w:ind w:left="576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8" w:tplc="78748FEE">
      <w:start w:val="1"/>
      <w:numFmt w:val="bullet"/>
      <w:lvlText w:val="▪"/>
      <w:lvlJc w:val="left"/>
      <w:pPr>
        <w:ind w:left="648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abstractNum>
  <w:abstractNum w:abstractNumId="33" w15:restartNumberingAfterBreak="0">
    <w:nsid w:val="59695C33"/>
    <w:multiLevelType w:val="hybridMultilevel"/>
    <w:tmpl w:val="8EE21B92"/>
    <w:lvl w:ilvl="0" w:tplc="04090003">
      <w:start w:val="1"/>
      <w:numFmt w:val="bullet"/>
      <w:lvlText w:val="o"/>
      <w:lvlJc w:val="left"/>
      <w:pPr>
        <w:ind w:left="1973"/>
      </w:pPr>
      <w:rPr>
        <w:rFonts w:ascii="Courier New" w:hAnsi="Courier New" w:cs="Courier New" w:hint="default"/>
        <w:b w:val="0"/>
        <w:i w:val="0"/>
        <w:strike w:val="0"/>
        <w:dstrike w:val="0"/>
        <w:color w:val="000000"/>
        <w:sz w:val="23"/>
        <w:szCs w:val="23"/>
        <w:u w:val="none" w:color="000000"/>
        <w:bdr w:val="none" w:sz="0" w:space="0" w:color="auto"/>
        <w:shd w:val="clear" w:color="auto" w:fill="auto"/>
        <w:vertAlign w:val="baseline"/>
      </w:rPr>
    </w:lvl>
    <w:lvl w:ilvl="1" w:tplc="2798651C">
      <w:start w:val="1"/>
      <w:numFmt w:val="bullet"/>
      <w:lvlText w:val="o"/>
      <w:lvlJc w:val="left"/>
      <w:pPr>
        <w:ind w:left="144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2" w:tplc="543A96AC">
      <w:start w:val="1"/>
      <w:numFmt w:val="bullet"/>
      <w:lvlText w:val="▪"/>
      <w:lvlJc w:val="left"/>
      <w:pPr>
        <w:ind w:left="216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3" w:tplc="D2B28FA2">
      <w:start w:val="1"/>
      <w:numFmt w:val="bullet"/>
      <w:lvlText w:val="•"/>
      <w:lvlJc w:val="left"/>
      <w:pPr>
        <w:ind w:left="288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4" w:tplc="CEF67016">
      <w:start w:val="1"/>
      <w:numFmt w:val="bullet"/>
      <w:lvlText w:val="o"/>
      <w:lvlJc w:val="left"/>
      <w:pPr>
        <w:ind w:left="360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5" w:tplc="88D23F8E">
      <w:start w:val="1"/>
      <w:numFmt w:val="bullet"/>
      <w:lvlText w:val="▪"/>
      <w:lvlJc w:val="left"/>
      <w:pPr>
        <w:ind w:left="432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6" w:tplc="89F2720E">
      <w:start w:val="1"/>
      <w:numFmt w:val="bullet"/>
      <w:lvlText w:val="•"/>
      <w:lvlJc w:val="left"/>
      <w:pPr>
        <w:ind w:left="504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7" w:tplc="21669654">
      <w:start w:val="1"/>
      <w:numFmt w:val="bullet"/>
      <w:lvlText w:val="o"/>
      <w:lvlJc w:val="left"/>
      <w:pPr>
        <w:ind w:left="576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8" w:tplc="78748FEE">
      <w:start w:val="1"/>
      <w:numFmt w:val="bullet"/>
      <w:lvlText w:val="▪"/>
      <w:lvlJc w:val="left"/>
      <w:pPr>
        <w:ind w:left="648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abstractNum>
  <w:abstractNum w:abstractNumId="34" w15:restartNumberingAfterBreak="0">
    <w:nsid w:val="5DBB193B"/>
    <w:multiLevelType w:val="hybridMultilevel"/>
    <w:tmpl w:val="4600C93A"/>
    <w:lvl w:ilvl="0" w:tplc="EBC0BA7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15:restartNumberingAfterBreak="0">
    <w:nsid w:val="5F2425F9"/>
    <w:multiLevelType w:val="hybridMultilevel"/>
    <w:tmpl w:val="C6BEDB2A"/>
    <w:lvl w:ilvl="0" w:tplc="617407DC">
      <w:start w:val="1"/>
      <w:numFmt w:val="decimal"/>
      <w:pStyle w:val="REFERENCELISTSYTLE"/>
      <w:lvlText w:val="%1."/>
      <w:lvlJc w:val="left"/>
      <w:pPr>
        <w:ind w:left="127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F0434C4">
      <w:start w:val="1"/>
      <w:numFmt w:val="lowerLetter"/>
      <w:lvlText w:val="%2"/>
      <w:lvlJc w:val="left"/>
      <w:pPr>
        <w:ind w:left="61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AA840E3A">
      <w:start w:val="1"/>
      <w:numFmt w:val="lowerRoman"/>
      <w:lvlText w:val="%3"/>
      <w:lvlJc w:val="left"/>
      <w:pPr>
        <w:ind w:left="133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14F0B5E0">
      <w:start w:val="1"/>
      <w:numFmt w:val="decimal"/>
      <w:lvlText w:val="%4"/>
      <w:lvlJc w:val="left"/>
      <w:pPr>
        <w:ind w:left="205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C914AF1A">
      <w:start w:val="1"/>
      <w:numFmt w:val="lowerLetter"/>
      <w:lvlText w:val="%5"/>
      <w:lvlJc w:val="left"/>
      <w:pPr>
        <w:ind w:left="277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6AA9656">
      <w:start w:val="1"/>
      <w:numFmt w:val="lowerRoman"/>
      <w:lvlText w:val="%6"/>
      <w:lvlJc w:val="left"/>
      <w:pPr>
        <w:ind w:left="349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E1C9E6E">
      <w:start w:val="1"/>
      <w:numFmt w:val="decimal"/>
      <w:lvlText w:val="%7"/>
      <w:lvlJc w:val="left"/>
      <w:pPr>
        <w:ind w:left="421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561864B6">
      <w:start w:val="1"/>
      <w:numFmt w:val="lowerLetter"/>
      <w:lvlText w:val="%8"/>
      <w:lvlJc w:val="left"/>
      <w:pPr>
        <w:ind w:left="493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F54277B2">
      <w:start w:val="1"/>
      <w:numFmt w:val="lowerRoman"/>
      <w:lvlText w:val="%9"/>
      <w:lvlJc w:val="left"/>
      <w:pPr>
        <w:ind w:left="565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6" w15:restartNumberingAfterBreak="0">
    <w:nsid w:val="62907CCC"/>
    <w:multiLevelType w:val="hybridMultilevel"/>
    <w:tmpl w:val="DCF431FE"/>
    <w:lvl w:ilvl="0" w:tplc="0409000F">
      <w:start w:val="1"/>
      <w:numFmt w:val="decimal"/>
      <w:lvlText w:val="%1."/>
      <w:lvlJc w:val="left"/>
      <w:pPr>
        <w:ind w:left="1973" w:hanging="360"/>
      </w:pPr>
    </w:lvl>
    <w:lvl w:ilvl="1" w:tplc="04090019" w:tentative="1">
      <w:start w:val="1"/>
      <w:numFmt w:val="lowerLetter"/>
      <w:lvlText w:val="%2."/>
      <w:lvlJc w:val="left"/>
      <w:pPr>
        <w:ind w:left="2693" w:hanging="360"/>
      </w:pPr>
    </w:lvl>
    <w:lvl w:ilvl="2" w:tplc="0409001B" w:tentative="1">
      <w:start w:val="1"/>
      <w:numFmt w:val="lowerRoman"/>
      <w:lvlText w:val="%3."/>
      <w:lvlJc w:val="right"/>
      <w:pPr>
        <w:ind w:left="3413" w:hanging="180"/>
      </w:pPr>
    </w:lvl>
    <w:lvl w:ilvl="3" w:tplc="0409000F" w:tentative="1">
      <w:start w:val="1"/>
      <w:numFmt w:val="decimal"/>
      <w:lvlText w:val="%4."/>
      <w:lvlJc w:val="left"/>
      <w:pPr>
        <w:ind w:left="4133" w:hanging="360"/>
      </w:pPr>
    </w:lvl>
    <w:lvl w:ilvl="4" w:tplc="04090019" w:tentative="1">
      <w:start w:val="1"/>
      <w:numFmt w:val="lowerLetter"/>
      <w:lvlText w:val="%5."/>
      <w:lvlJc w:val="left"/>
      <w:pPr>
        <w:ind w:left="4853" w:hanging="360"/>
      </w:pPr>
    </w:lvl>
    <w:lvl w:ilvl="5" w:tplc="0409001B" w:tentative="1">
      <w:start w:val="1"/>
      <w:numFmt w:val="lowerRoman"/>
      <w:lvlText w:val="%6."/>
      <w:lvlJc w:val="right"/>
      <w:pPr>
        <w:ind w:left="5573" w:hanging="180"/>
      </w:pPr>
    </w:lvl>
    <w:lvl w:ilvl="6" w:tplc="0409000F" w:tentative="1">
      <w:start w:val="1"/>
      <w:numFmt w:val="decimal"/>
      <w:lvlText w:val="%7."/>
      <w:lvlJc w:val="left"/>
      <w:pPr>
        <w:ind w:left="6293" w:hanging="360"/>
      </w:pPr>
    </w:lvl>
    <w:lvl w:ilvl="7" w:tplc="04090019" w:tentative="1">
      <w:start w:val="1"/>
      <w:numFmt w:val="lowerLetter"/>
      <w:lvlText w:val="%8."/>
      <w:lvlJc w:val="left"/>
      <w:pPr>
        <w:ind w:left="7013" w:hanging="360"/>
      </w:pPr>
    </w:lvl>
    <w:lvl w:ilvl="8" w:tplc="0409001B" w:tentative="1">
      <w:start w:val="1"/>
      <w:numFmt w:val="lowerRoman"/>
      <w:lvlText w:val="%9."/>
      <w:lvlJc w:val="right"/>
      <w:pPr>
        <w:ind w:left="7733" w:hanging="180"/>
      </w:pPr>
    </w:lvl>
  </w:abstractNum>
  <w:abstractNum w:abstractNumId="37" w15:restartNumberingAfterBreak="0">
    <w:nsid w:val="63B976A4"/>
    <w:multiLevelType w:val="hybridMultilevel"/>
    <w:tmpl w:val="62943BF6"/>
    <w:lvl w:ilvl="0" w:tplc="0409000F">
      <w:start w:val="1"/>
      <w:numFmt w:val="decimal"/>
      <w:lvlText w:val="%1."/>
      <w:lvlJc w:val="left"/>
      <w:pPr>
        <w:ind w:left="1985"/>
      </w:pPr>
      <w:rPr>
        <w:b w:val="0"/>
        <w:i w:val="0"/>
        <w:strike w:val="0"/>
        <w:dstrike w:val="0"/>
        <w:color w:val="000000"/>
        <w:sz w:val="24"/>
        <w:szCs w:val="24"/>
        <w:u w:val="none" w:color="000000"/>
        <w:bdr w:val="none" w:sz="0" w:space="0" w:color="auto"/>
        <w:shd w:val="clear" w:color="auto" w:fill="auto"/>
        <w:vertAlign w:val="baseline"/>
      </w:rPr>
    </w:lvl>
    <w:lvl w:ilvl="1" w:tplc="C17A1C26">
      <w:start w:val="1"/>
      <w:numFmt w:val="bullet"/>
      <w:lvlText w:val="o"/>
      <w:lvlJc w:val="left"/>
      <w:pPr>
        <w:ind w:left="143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2416D178">
      <w:start w:val="1"/>
      <w:numFmt w:val="bullet"/>
      <w:lvlText w:val="▪"/>
      <w:lvlJc w:val="left"/>
      <w:pPr>
        <w:ind w:left="215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44CED7C">
      <w:start w:val="1"/>
      <w:numFmt w:val="bullet"/>
      <w:lvlText w:val="•"/>
      <w:lvlJc w:val="left"/>
      <w:pPr>
        <w:ind w:left="287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BAE2518">
      <w:start w:val="1"/>
      <w:numFmt w:val="bullet"/>
      <w:lvlText w:val="o"/>
      <w:lvlJc w:val="left"/>
      <w:pPr>
        <w:ind w:left="359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856E40B0">
      <w:start w:val="1"/>
      <w:numFmt w:val="bullet"/>
      <w:lvlText w:val="▪"/>
      <w:lvlJc w:val="left"/>
      <w:pPr>
        <w:ind w:left="431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34A6272C">
      <w:start w:val="1"/>
      <w:numFmt w:val="bullet"/>
      <w:lvlText w:val="•"/>
      <w:lvlJc w:val="left"/>
      <w:pPr>
        <w:ind w:left="503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6B49EF4">
      <w:start w:val="1"/>
      <w:numFmt w:val="bullet"/>
      <w:lvlText w:val="o"/>
      <w:lvlJc w:val="left"/>
      <w:pPr>
        <w:ind w:left="575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E5C571A">
      <w:start w:val="1"/>
      <w:numFmt w:val="bullet"/>
      <w:lvlText w:val="▪"/>
      <w:lvlJc w:val="left"/>
      <w:pPr>
        <w:ind w:left="6477"/>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6D023D26"/>
    <w:multiLevelType w:val="hybridMultilevel"/>
    <w:tmpl w:val="1792AB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136C96"/>
    <w:multiLevelType w:val="hybridMultilevel"/>
    <w:tmpl w:val="0142A6E8"/>
    <w:lvl w:ilvl="0" w:tplc="0409000F">
      <w:start w:val="1"/>
      <w:numFmt w:val="decimal"/>
      <w:lvlText w:val="%1."/>
      <w:lvlJc w:val="left"/>
      <w:pPr>
        <w:ind w:left="2693" w:hanging="360"/>
      </w:pPr>
    </w:lvl>
    <w:lvl w:ilvl="1" w:tplc="04090019" w:tentative="1">
      <w:start w:val="1"/>
      <w:numFmt w:val="lowerLetter"/>
      <w:lvlText w:val="%2."/>
      <w:lvlJc w:val="left"/>
      <w:pPr>
        <w:ind w:left="3413" w:hanging="360"/>
      </w:pPr>
    </w:lvl>
    <w:lvl w:ilvl="2" w:tplc="0409001B" w:tentative="1">
      <w:start w:val="1"/>
      <w:numFmt w:val="lowerRoman"/>
      <w:lvlText w:val="%3."/>
      <w:lvlJc w:val="right"/>
      <w:pPr>
        <w:ind w:left="4133" w:hanging="180"/>
      </w:pPr>
    </w:lvl>
    <w:lvl w:ilvl="3" w:tplc="0409000F" w:tentative="1">
      <w:start w:val="1"/>
      <w:numFmt w:val="decimal"/>
      <w:lvlText w:val="%4."/>
      <w:lvlJc w:val="left"/>
      <w:pPr>
        <w:ind w:left="4853" w:hanging="360"/>
      </w:pPr>
    </w:lvl>
    <w:lvl w:ilvl="4" w:tplc="04090019" w:tentative="1">
      <w:start w:val="1"/>
      <w:numFmt w:val="lowerLetter"/>
      <w:lvlText w:val="%5."/>
      <w:lvlJc w:val="left"/>
      <w:pPr>
        <w:ind w:left="5573" w:hanging="360"/>
      </w:pPr>
    </w:lvl>
    <w:lvl w:ilvl="5" w:tplc="0409001B" w:tentative="1">
      <w:start w:val="1"/>
      <w:numFmt w:val="lowerRoman"/>
      <w:lvlText w:val="%6."/>
      <w:lvlJc w:val="right"/>
      <w:pPr>
        <w:ind w:left="6293" w:hanging="180"/>
      </w:pPr>
    </w:lvl>
    <w:lvl w:ilvl="6" w:tplc="0409000F" w:tentative="1">
      <w:start w:val="1"/>
      <w:numFmt w:val="decimal"/>
      <w:lvlText w:val="%7."/>
      <w:lvlJc w:val="left"/>
      <w:pPr>
        <w:ind w:left="7013" w:hanging="360"/>
      </w:pPr>
    </w:lvl>
    <w:lvl w:ilvl="7" w:tplc="04090019" w:tentative="1">
      <w:start w:val="1"/>
      <w:numFmt w:val="lowerLetter"/>
      <w:lvlText w:val="%8."/>
      <w:lvlJc w:val="left"/>
      <w:pPr>
        <w:ind w:left="7733" w:hanging="360"/>
      </w:pPr>
    </w:lvl>
    <w:lvl w:ilvl="8" w:tplc="0409001B" w:tentative="1">
      <w:start w:val="1"/>
      <w:numFmt w:val="lowerRoman"/>
      <w:lvlText w:val="%9."/>
      <w:lvlJc w:val="right"/>
      <w:pPr>
        <w:ind w:left="8453" w:hanging="180"/>
      </w:pPr>
    </w:lvl>
  </w:abstractNum>
  <w:abstractNum w:abstractNumId="40" w15:restartNumberingAfterBreak="0">
    <w:nsid w:val="74832586"/>
    <w:multiLevelType w:val="hybridMultilevel"/>
    <w:tmpl w:val="550E630A"/>
    <w:lvl w:ilvl="0" w:tplc="E442699C">
      <w:start w:val="1"/>
      <w:numFmt w:val="bullet"/>
      <w:lvlText w:val="•"/>
      <w:lvlJc w:val="left"/>
      <w:pPr>
        <w:ind w:left="1973"/>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1" w:tplc="2798651C">
      <w:start w:val="1"/>
      <w:numFmt w:val="bullet"/>
      <w:lvlText w:val="o"/>
      <w:lvlJc w:val="left"/>
      <w:pPr>
        <w:ind w:left="144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2" w:tplc="543A96AC">
      <w:start w:val="1"/>
      <w:numFmt w:val="bullet"/>
      <w:lvlText w:val="▪"/>
      <w:lvlJc w:val="left"/>
      <w:pPr>
        <w:ind w:left="216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3" w:tplc="D2B28FA2">
      <w:start w:val="1"/>
      <w:numFmt w:val="bullet"/>
      <w:lvlText w:val="•"/>
      <w:lvlJc w:val="left"/>
      <w:pPr>
        <w:ind w:left="288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4" w:tplc="CEF67016">
      <w:start w:val="1"/>
      <w:numFmt w:val="bullet"/>
      <w:lvlText w:val="o"/>
      <w:lvlJc w:val="left"/>
      <w:pPr>
        <w:ind w:left="360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5" w:tplc="88D23F8E">
      <w:start w:val="1"/>
      <w:numFmt w:val="bullet"/>
      <w:lvlText w:val="▪"/>
      <w:lvlJc w:val="left"/>
      <w:pPr>
        <w:ind w:left="432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6" w:tplc="89F2720E">
      <w:start w:val="1"/>
      <w:numFmt w:val="bullet"/>
      <w:lvlText w:val="•"/>
      <w:lvlJc w:val="left"/>
      <w:pPr>
        <w:ind w:left="504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7" w:tplc="21669654">
      <w:start w:val="1"/>
      <w:numFmt w:val="bullet"/>
      <w:lvlText w:val="o"/>
      <w:lvlJc w:val="left"/>
      <w:pPr>
        <w:ind w:left="576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8" w:tplc="78748FEE">
      <w:start w:val="1"/>
      <w:numFmt w:val="bullet"/>
      <w:lvlText w:val="▪"/>
      <w:lvlJc w:val="left"/>
      <w:pPr>
        <w:ind w:left="648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abstractNum>
  <w:abstractNum w:abstractNumId="41" w15:restartNumberingAfterBreak="0">
    <w:nsid w:val="767710DA"/>
    <w:multiLevelType w:val="hybridMultilevel"/>
    <w:tmpl w:val="4BDA3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FF6719"/>
    <w:multiLevelType w:val="hybridMultilevel"/>
    <w:tmpl w:val="33360B3E"/>
    <w:lvl w:ilvl="0" w:tplc="01520104">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9B56A6"/>
    <w:multiLevelType w:val="hybridMultilevel"/>
    <w:tmpl w:val="C5A285D6"/>
    <w:lvl w:ilvl="0" w:tplc="2B76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CD15EF"/>
    <w:multiLevelType w:val="hybridMultilevel"/>
    <w:tmpl w:val="4A784E0E"/>
    <w:lvl w:ilvl="0" w:tplc="CB04111C">
      <w:start w:val="1"/>
      <w:numFmt w:val="bullet"/>
      <w:lvlText w:val=""/>
      <w:lvlPicBulletId w:val="4"/>
      <w:lvlJc w:val="left"/>
      <w:pPr>
        <w:tabs>
          <w:tab w:val="num" w:pos="720"/>
        </w:tabs>
        <w:ind w:left="720" w:hanging="360"/>
      </w:pPr>
      <w:rPr>
        <w:rFonts w:ascii="Symbol" w:hAnsi="Symbol" w:hint="default"/>
      </w:rPr>
    </w:lvl>
    <w:lvl w:ilvl="1" w:tplc="C7A47458" w:tentative="1">
      <w:start w:val="1"/>
      <w:numFmt w:val="bullet"/>
      <w:lvlText w:val=""/>
      <w:lvlJc w:val="left"/>
      <w:pPr>
        <w:tabs>
          <w:tab w:val="num" w:pos="1440"/>
        </w:tabs>
        <w:ind w:left="1440" w:hanging="360"/>
      </w:pPr>
      <w:rPr>
        <w:rFonts w:ascii="Symbol" w:hAnsi="Symbol" w:hint="default"/>
      </w:rPr>
    </w:lvl>
    <w:lvl w:ilvl="2" w:tplc="D46609A6" w:tentative="1">
      <w:start w:val="1"/>
      <w:numFmt w:val="bullet"/>
      <w:lvlText w:val=""/>
      <w:lvlJc w:val="left"/>
      <w:pPr>
        <w:tabs>
          <w:tab w:val="num" w:pos="2160"/>
        </w:tabs>
        <w:ind w:left="2160" w:hanging="360"/>
      </w:pPr>
      <w:rPr>
        <w:rFonts w:ascii="Symbol" w:hAnsi="Symbol" w:hint="default"/>
      </w:rPr>
    </w:lvl>
    <w:lvl w:ilvl="3" w:tplc="6C206BF0" w:tentative="1">
      <w:start w:val="1"/>
      <w:numFmt w:val="bullet"/>
      <w:lvlText w:val=""/>
      <w:lvlJc w:val="left"/>
      <w:pPr>
        <w:tabs>
          <w:tab w:val="num" w:pos="2880"/>
        </w:tabs>
        <w:ind w:left="2880" w:hanging="360"/>
      </w:pPr>
      <w:rPr>
        <w:rFonts w:ascii="Symbol" w:hAnsi="Symbol" w:hint="default"/>
      </w:rPr>
    </w:lvl>
    <w:lvl w:ilvl="4" w:tplc="2E4C8636" w:tentative="1">
      <w:start w:val="1"/>
      <w:numFmt w:val="bullet"/>
      <w:lvlText w:val=""/>
      <w:lvlJc w:val="left"/>
      <w:pPr>
        <w:tabs>
          <w:tab w:val="num" w:pos="3600"/>
        </w:tabs>
        <w:ind w:left="3600" w:hanging="360"/>
      </w:pPr>
      <w:rPr>
        <w:rFonts w:ascii="Symbol" w:hAnsi="Symbol" w:hint="default"/>
      </w:rPr>
    </w:lvl>
    <w:lvl w:ilvl="5" w:tplc="65862714" w:tentative="1">
      <w:start w:val="1"/>
      <w:numFmt w:val="bullet"/>
      <w:lvlText w:val=""/>
      <w:lvlJc w:val="left"/>
      <w:pPr>
        <w:tabs>
          <w:tab w:val="num" w:pos="4320"/>
        </w:tabs>
        <w:ind w:left="4320" w:hanging="360"/>
      </w:pPr>
      <w:rPr>
        <w:rFonts w:ascii="Symbol" w:hAnsi="Symbol" w:hint="default"/>
      </w:rPr>
    </w:lvl>
    <w:lvl w:ilvl="6" w:tplc="858496DE" w:tentative="1">
      <w:start w:val="1"/>
      <w:numFmt w:val="bullet"/>
      <w:lvlText w:val=""/>
      <w:lvlJc w:val="left"/>
      <w:pPr>
        <w:tabs>
          <w:tab w:val="num" w:pos="5040"/>
        </w:tabs>
        <w:ind w:left="5040" w:hanging="360"/>
      </w:pPr>
      <w:rPr>
        <w:rFonts w:ascii="Symbol" w:hAnsi="Symbol" w:hint="default"/>
      </w:rPr>
    </w:lvl>
    <w:lvl w:ilvl="7" w:tplc="29D2BC6E" w:tentative="1">
      <w:start w:val="1"/>
      <w:numFmt w:val="bullet"/>
      <w:lvlText w:val=""/>
      <w:lvlJc w:val="left"/>
      <w:pPr>
        <w:tabs>
          <w:tab w:val="num" w:pos="5760"/>
        </w:tabs>
        <w:ind w:left="5760" w:hanging="360"/>
      </w:pPr>
      <w:rPr>
        <w:rFonts w:ascii="Symbol" w:hAnsi="Symbol" w:hint="default"/>
      </w:rPr>
    </w:lvl>
    <w:lvl w:ilvl="8" w:tplc="5B1E1008" w:tentative="1">
      <w:start w:val="1"/>
      <w:numFmt w:val="bullet"/>
      <w:lvlText w:val=""/>
      <w:lvlJc w:val="left"/>
      <w:pPr>
        <w:tabs>
          <w:tab w:val="num" w:pos="6480"/>
        </w:tabs>
        <w:ind w:left="6480" w:hanging="360"/>
      </w:pPr>
      <w:rPr>
        <w:rFonts w:ascii="Symbol" w:hAnsi="Symbol" w:hint="default"/>
      </w:rPr>
    </w:lvl>
  </w:abstractNum>
  <w:abstractNum w:abstractNumId="45" w15:restartNumberingAfterBreak="0">
    <w:nsid w:val="7B08348B"/>
    <w:multiLevelType w:val="hybridMultilevel"/>
    <w:tmpl w:val="ED80F990"/>
    <w:lvl w:ilvl="0" w:tplc="04C0A982">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E15090"/>
    <w:multiLevelType w:val="hybridMultilevel"/>
    <w:tmpl w:val="C6E2487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28"/>
  </w:num>
  <w:num w:numId="2">
    <w:abstractNumId w:val="40"/>
  </w:num>
  <w:num w:numId="3">
    <w:abstractNumId w:val="14"/>
  </w:num>
  <w:num w:numId="4">
    <w:abstractNumId w:val="18"/>
  </w:num>
  <w:num w:numId="5">
    <w:abstractNumId w:val="35"/>
  </w:num>
  <w:num w:numId="6">
    <w:abstractNumId w:val="30"/>
  </w:num>
  <w:num w:numId="7">
    <w:abstractNumId w:val="25"/>
  </w:num>
  <w:num w:numId="8">
    <w:abstractNumId w:val="23"/>
  </w:num>
  <w:num w:numId="9">
    <w:abstractNumId w:val="45"/>
  </w:num>
  <w:num w:numId="10">
    <w:abstractNumId w:val="42"/>
  </w:num>
  <w:num w:numId="11">
    <w:abstractNumId w:val="9"/>
  </w:num>
  <w:num w:numId="12">
    <w:abstractNumId w:val="4"/>
  </w:num>
  <w:num w:numId="13">
    <w:abstractNumId w:val="32"/>
  </w:num>
  <w:num w:numId="14">
    <w:abstractNumId w:val="33"/>
  </w:num>
  <w:num w:numId="15">
    <w:abstractNumId w:val="37"/>
  </w:num>
  <w:num w:numId="16">
    <w:abstractNumId w:val="16"/>
  </w:num>
  <w:num w:numId="17">
    <w:abstractNumId w:val="2"/>
  </w:num>
  <w:num w:numId="18">
    <w:abstractNumId w:val="11"/>
  </w:num>
  <w:num w:numId="19">
    <w:abstractNumId w:val="35"/>
    <w:lvlOverride w:ilvl="0">
      <w:startOverride w:val="1"/>
    </w:lvlOverride>
  </w:num>
  <w:num w:numId="20">
    <w:abstractNumId w:val="19"/>
  </w:num>
  <w:num w:numId="21">
    <w:abstractNumId w:val="38"/>
  </w:num>
  <w:num w:numId="22">
    <w:abstractNumId w:val="3"/>
  </w:num>
  <w:num w:numId="23">
    <w:abstractNumId w:val="43"/>
  </w:num>
  <w:num w:numId="24">
    <w:abstractNumId w:val="13"/>
  </w:num>
  <w:num w:numId="25">
    <w:abstractNumId w:val="15"/>
  </w:num>
  <w:num w:numId="26">
    <w:abstractNumId w:val="27"/>
  </w:num>
  <w:num w:numId="27">
    <w:abstractNumId w:val="17"/>
  </w:num>
  <w:num w:numId="28">
    <w:abstractNumId w:val="7"/>
  </w:num>
  <w:num w:numId="29">
    <w:abstractNumId w:val="26"/>
  </w:num>
  <w:num w:numId="30">
    <w:abstractNumId w:val="31"/>
  </w:num>
  <w:num w:numId="31">
    <w:abstractNumId w:val="21"/>
  </w:num>
  <w:num w:numId="32">
    <w:abstractNumId w:val="44"/>
  </w:num>
  <w:num w:numId="33">
    <w:abstractNumId w:val="36"/>
  </w:num>
  <w:num w:numId="34">
    <w:abstractNumId w:val="5"/>
  </w:num>
  <w:num w:numId="35">
    <w:abstractNumId w:val="22"/>
  </w:num>
  <w:num w:numId="36">
    <w:abstractNumId w:val="39"/>
  </w:num>
  <w:num w:numId="37">
    <w:abstractNumId w:val="6"/>
  </w:num>
  <w:num w:numId="38">
    <w:abstractNumId w:val="24"/>
  </w:num>
  <w:num w:numId="39">
    <w:abstractNumId w:val="10"/>
  </w:num>
  <w:num w:numId="40">
    <w:abstractNumId w:val="8"/>
  </w:num>
  <w:num w:numId="41">
    <w:abstractNumId w:val="0"/>
  </w:num>
  <w:num w:numId="42">
    <w:abstractNumId w:val="29"/>
  </w:num>
  <w:num w:numId="43">
    <w:abstractNumId w:val="12"/>
  </w:num>
  <w:num w:numId="44">
    <w:abstractNumId w:val="41"/>
  </w:num>
  <w:num w:numId="45">
    <w:abstractNumId w:val="20"/>
  </w:num>
  <w:num w:numId="46">
    <w:abstractNumId w:val="1"/>
  </w:num>
  <w:num w:numId="47">
    <w:abstractNumId w:val="46"/>
  </w:num>
  <w:num w:numId="4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9"/>
  <w:documentProtection w:edit="readOnly" w:formatting="1" w:enforcement="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13F"/>
    <w:rsid w:val="00001572"/>
    <w:rsid w:val="000015FF"/>
    <w:rsid w:val="00001B40"/>
    <w:rsid w:val="00007798"/>
    <w:rsid w:val="0001011F"/>
    <w:rsid w:val="00011F28"/>
    <w:rsid w:val="00014194"/>
    <w:rsid w:val="00017B4A"/>
    <w:rsid w:val="00017F59"/>
    <w:rsid w:val="000238AE"/>
    <w:rsid w:val="0002469B"/>
    <w:rsid w:val="000328C8"/>
    <w:rsid w:val="00033054"/>
    <w:rsid w:val="0003454E"/>
    <w:rsid w:val="00037A0A"/>
    <w:rsid w:val="00043216"/>
    <w:rsid w:val="00044C05"/>
    <w:rsid w:val="00045090"/>
    <w:rsid w:val="00051147"/>
    <w:rsid w:val="0005789A"/>
    <w:rsid w:val="00061663"/>
    <w:rsid w:val="000617B9"/>
    <w:rsid w:val="0006222D"/>
    <w:rsid w:val="00063205"/>
    <w:rsid w:val="000673D0"/>
    <w:rsid w:val="000740F9"/>
    <w:rsid w:val="00074652"/>
    <w:rsid w:val="00075ACA"/>
    <w:rsid w:val="00075E3C"/>
    <w:rsid w:val="00076A72"/>
    <w:rsid w:val="00076ECE"/>
    <w:rsid w:val="000820BB"/>
    <w:rsid w:val="000850ED"/>
    <w:rsid w:val="00087FC1"/>
    <w:rsid w:val="000906BF"/>
    <w:rsid w:val="00092307"/>
    <w:rsid w:val="000926B7"/>
    <w:rsid w:val="00092DB0"/>
    <w:rsid w:val="00092E25"/>
    <w:rsid w:val="00096C98"/>
    <w:rsid w:val="000A039D"/>
    <w:rsid w:val="000A089F"/>
    <w:rsid w:val="000A30F1"/>
    <w:rsid w:val="000A61E8"/>
    <w:rsid w:val="000B10CF"/>
    <w:rsid w:val="000B18B2"/>
    <w:rsid w:val="000B28A4"/>
    <w:rsid w:val="000B35DF"/>
    <w:rsid w:val="000B58A7"/>
    <w:rsid w:val="000B5B11"/>
    <w:rsid w:val="000B7B91"/>
    <w:rsid w:val="000B7C81"/>
    <w:rsid w:val="000C120E"/>
    <w:rsid w:val="000C1ED2"/>
    <w:rsid w:val="000C28A4"/>
    <w:rsid w:val="000C46B3"/>
    <w:rsid w:val="000C5CBA"/>
    <w:rsid w:val="000C6D09"/>
    <w:rsid w:val="000D2AD4"/>
    <w:rsid w:val="000D37FA"/>
    <w:rsid w:val="000D3CBD"/>
    <w:rsid w:val="000D3D07"/>
    <w:rsid w:val="000D427A"/>
    <w:rsid w:val="000D4623"/>
    <w:rsid w:val="000D71C8"/>
    <w:rsid w:val="000D732D"/>
    <w:rsid w:val="000D7709"/>
    <w:rsid w:val="000E05C3"/>
    <w:rsid w:val="000E2293"/>
    <w:rsid w:val="000E40F2"/>
    <w:rsid w:val="000E7943"/>
    <w:rsid w:val="000F06DB"/>
    <w:rsid w:val="000F2E00"/>
    <w:rsid w:val="000F443A"/>
    <w:rsid w:val="0010014D"/>
    <w:rsid w:val="00100A82"/>
    <w:rsid w:val="00106F75"/>
    <w:rsid w:val="001070FB"/>
    <w:rsid w:val="001071D1"/>
    <w:rsid w:val="00111EFA"/>
    <w:rsid w:val="00114775"/>
    <w:rsid w:val="001147BF"/>
    <w:rsid w:val="00116903"/>
    <w:rsid w:val="00116EA5"/>
    <w:rsid w:val="00117EBE"/>
    <w:rsid w:val="0012183F"/>
    <w:rsid w:val="00122950"/>
    <w:rsid w:val="00126F3D"/>
    <w:rsid w:val="00127996"/>
    <w:rsid w:val="00130F31"/>
    <w:rsid w:val="00133AC6"/>
    <w:rsid w:val="00135803"/>
    <w:rsid w:val="001358CE"/>
    <w:rsid w:val="00135B7A"/>
    <w:rsid w:val="0013604C"/>
    <w:rsid w:val="001400E0"/>
    <w:rsid w:val="001413E5"/>
    <w:rsid w:val="001416F3"/>
    <w:rsid w:val="001425FC"/>
    <w:rsid w:val="001427E0"/>
    <w:rsid w:val="00147547"/>
    <w:rsid w:val="00147ABE"/>
    <w:rsid w:val="00150323"/>
    <w:rsid w:val="001528A1"/>
    <w:rsid w:val="001578C1"/>
    <w:rsid w:val="00161A78"/>
    <w:rsid w:val="00163CCC"/>
    <w:rsid w:val="001640E0"/>
    <w:rsid w:val="001647A1"/>
    <w:rsid w:val="00166D4A"/>
    <w:rsid w:val="0017109F"/>
    <w:rsid w:val="00173881"/>
    <w:rsid w:val="001758B8"/>
    <w:rsid w:val="00177690"/>
    <w:rsid w:val="00180CD0"/>
    <w:rsid w:val="00182FD4"/>
    <w:rsid w:val="001832D1"/>
    <w:rsid w:val="0018591D"/>
    <w:rsid w:val="00193193"/>
    <w:rsid w:val="00193F15"/>
    <w:rsid w:val="0019755A"/>
    <w:rsid w:val="00197F94"/>
    <w:rsid w:val="001A1130"/>
    <w:rsid w:val="001A3B39"/>
    <w:rsid w:val="001A4519"/>
    <w:rsid w:val="001A4F48"/>
    <w:rsid w:val="001A6C39"/>
    <w:rsid w:val="001B227D"/>
    <w:rsid w:val="001B3C57"/>
    <w:rsid w:val="001B7B56"/>
    <w:rsid w:val="001C02D1"/>
    <w:rsid w:val="001C3025"/>
    <w:rsid w:val="001C3496"/>
    <w:rsid w:val="001C5EA2"/>
    <w:rsid w:val="001D7720"/>
    <w:rsid w:val="001E299F"/>
    <w:rsid w:val="001E5277"/>
    <w:rsid w:val="001E6204"/>
    <w:rsid w:val="001F1D5E"/>
    <w:rsid w:val="001F2E9E"/>
    <w:rsid w:val="001F4B53"/>
    <w:rsid w:val="001F6C4E"/>
    <w:rsid w:val="001F7FF7"/>
    <w:rsid w:val="002001C4"/>
    <w:rsid w:val="00201F96"/>
    <w:rsid w:val="00204264"/>
    <w:rsid w:val="0020437A"/>
    <w:rsid w:val="0021071D"/>
    <w:rsid w:val="00214397"/>
    <w:rsid w:val="00216176"/>
    <w:rsid w:val="0021622F"/>
    <w:rsid w:val="00220252"/>
    <w:rsid w:val="00222FED"/>
    <w:rsid w:val="002232A0"/>
    <w:rsid w:val="002241A0"/>
    <w:rsid w:val="00225FA0"/>
    <w:rsid w:val="00230D84"/>
    <w:rsid w:val="00230E1F"/>
    <w:rsid w:val="00232BBE"/>
    <w:rsid w:val="0023421A"/>
    <w:rsid w:val="00234797"/>
    <w:rsid w:val="00236A0B"/>
    <w:rsid w:val="00237676"/>
    <w:rsid w:val="00237A18"/>
    <w:rsid w:val="0024105B"/>
    <w:rsid w:val="002444F5"/>
    <w:rsid w:val="00247E32"/>
    <w:rsid w:val="00254319"/>
    <w:rsid w:val="00255E9F"/>
    <w:rsid w:val="0025683D"/>
    <w:rsid w:val="0025693A"/>
    <w:rsid w:val="00261006"/>
    <w:rsid w:val="00262689"/>
    <w:rsid w:val="00263132"/>
    <w:rsid w:val="00265C1C"/>
    <w:rsid w:val="0027083C"/>
    <w:rsid w:val="00271416"/>
    <w:rsid w:val="002714DA"/>
    <w:rsid w:val="00272872"/>
    <w:rsid w:val="00273ECA"/>
    <w:rsid w:val="002847A8"/>
    <w:rsid w:val="00291C48"/>
    <w:rsid w:val="00296244"/>
    <w:rsid w:val="00296822"/>
    <w:rsid w:val="00297495"/>
    <w:rsid w:val="002A0E03"/>
    <w:rsid w:val="002A54B6"/>
    <w:rsid w:val="002A64F1"/>
    <w:rsid w:val="002B014F"/>
    <w:rsid w:val="002B6E29"/>
    <w:rsid w:val="002B7393"/>
    <w:rsid w:val="002C027D"/>
    <w:rsid w:val="002C2EC5"/>
    <w:rsid w:val="002C5333"/>
    <w:rsid w:val="002D022A"/>
    <w:rsid w:val="002D0830"/>
    <w:rsid w:val="002D2945"/>
    <w:rsid w:val="002D33E0"/>
    <w:rsid w:val="002D78EB"/>
    <w:rsid w:val="002E00A3"/>
    <w:rsid w:val="002E1A78"/>
    <w:rsid w:val="002E44CC"/>
    <w:rsid w:val="002E4658"/>
    <w:rsid w:val="002E4D66"/>
    <w:rsid w:val="002E78EE"/>
    <w:rsid w:val="002F04BD"/>
    <w:rsid w:val="002F43A0"/>
    <w:rsid w:val="002F47A8"/>
    <w:rsid w:val="002F61B7"/>
    <w:rsid w:val="002F71B9"/>
    <w:rsid w:val="00300155"/>
    <w:rsid w:val="00300D60"/>
    <w:rsid w:val="00301047"/>
    <w:rsid w:val="003045B7"/>
    <w:rsid w:val="00304CEF"/>
    <w:rsid w:val="00310E4D"/>
    <w:rsid w:val="00312508"/>
    <w:rsid w:val="00314435"/>
    <w:rsid w:val="00316AC3"/>
    <w:rsid w:val="00320FAB"/>
    <w:rsid w:val="003226A9"/>
    <w:rsid w:val="003238AF"/>
    <w:rsid w:val="00323C0C"/>
    <w:rsid w:val="00323F7F"/>
    <w:rsid w:val="00324144"/>
    <w:rsid w:val="00330AD6"/>
    <w:rsid w:val="003367D8"/>
    <w:rsid w:val="00336FDF"/>
    <w:rsid w:val="003372AB"/>
    <w:rsid w:val="003374F3"/>
    <w:rsid w:val="003407B3"/>
    <w:rsid w:val="00345D68"/>
    <w:rsid w:val="003468FB"/>
    <w:rsid w:val="0035230F"/>
    <w:rsid w:val="00352701"/>
    <w:rsid w:val="00352B2C"/>
    <w:rsid w:val="003530E1"/>
    <w:rsid w:val="0035433D"/>
    <w:rsid w:val="00355113"/>
    <w:rsid w:val="003606AB"/>
    <w:rsid w:val="00362AAA"/>
    <w:rsid w:val="00363C38"/>
    <w:rsid w:val="00363EFC"/>
    <w:rsid w:val="003657FD"/>
    <w:rsid w:val="003667C2"/>
    <w:rsid w:val="00367D27"/>
    <w:rsid w:val="00370F2A"/>
    <w:rsid w:val="00372E32"/>
    <w:rsid w:val="003755F0"/>
    <w:rsid w:val="00385FFD"/>
    <w:rsid w:val="00386618"/>
    <w:rsid w:val="0038704C"/>
    <w:rsid w:val="0039494E"/>
    <w:rsid w:val="00396185"/>
    <w:rsid w:val="003961EA"/>
    <w:rsid w:val="00397DAB"/>
    <w:rsid w:val="003A056B"/>
    <w:rsid w:val="003A28F8"/>
    <w:rsid w:val="003A6A2B"/>
    <w:rsid w:val="003B014C"/>
    <w:rsid w:val="003B04F6"/>
    <w:rsid w:val="003B0AE3"/>
    <w:rsid w:val="003B105F"/>
    <w:rsid w:val="003B5FD3"/>
    <w:rsid w:val="003C18A9"/>
    <w:rsid w:val="003C1939"/>
    <w:rsid w:val="003C2B9C"/>
    <w:rsid w:val="003C5E5B"/>
    <w:rsid w:val="003C748F"/>
    <w:rsid w:val="003D2632"/>
    <w:rsid w:val="003D788D"/>
    <w:rsid w:val="003E14E7"/>
    <w:rsid w:val="003E25D5"/>
    <w:rsid w:val="003E6BB6"/>
    <w:rsid w:val="003E6F8B"/>
    <w:rsid w:val="003F2F4E"/>
    <w:rsid w:val="003F2FFD"/>
    <w:rsid w:val="003F5682"/>
    <w:rsid w:val="003F6760"/>
    <w:rsid w:val="003F7BDC"/>
    <w:rsid w:val="00400C91"/>
    <w:rsid w:val="00402B48"/>
    <w:rsid w:val="00402C00"/>
    <w:rsid w:val="00405F2E"/>
    <w:rsid w:val="0040670F"/>
    <w:rsid w:val="00406EE9"/>
    <w:rsid w:val="004078F2"/>
    <w:rsid w:val="004104C3"/>
    <w:rsid w:val="00410964"/>
    <w:rsid w:val="00412D39"/>
    <w:rsid w:val="004130F7"/>
    <w:rsid w:val="0041384B"/>
    <w:rsid w:val="00414128"/>
    <w:rsid w:val="004160E5"/>
    <w:rsid w:val="004175F1"/>
    <w:rsid w:val="00417881"/>
    <w:rsid w:val="00423E93"/>
    <w:rsid w:val="004277F7"/>
    <w:rsid w:val="004301CF"/>
    <w:rsid w:val="004305D0"/>
    <w:rsid w:val="0043060F"/>
    <w:rsid w:val="00433632"/>
    <w:rsid w:val="004343E5"/>
    <w:rsid w:val="00437BC3"/>
    <w:rsid w:val="00442E3B"/>
    <w:rsid w:val="00443F94"/>
    <w:rsid w:val="004443E6"/>
    <w:rsid w:val="00445E45"/>
    <w:rsid w:val="004511A7"/>
    <w:rsid w:val="0045259C"/>
    <w:rsid w:val="0045592B"/>
    <w:rsid w:val="004563F3"/>
    <w:rsid w:val="00456CDC"/>
    <w:rsid w:val="00466516"/>
    <w:rsid w:val="00467082"/>
    <w:rsid w:val="00470863"/>
    <w:rsid w:val="00470967"/>
    <w:rsid w:val="00473577"/>
    <w:rsid w:val="00481069"/>
    <w:rsid w:val="004846AE"/>
    <w:rsid w:val="00492677"/>
    <w:rsid w:val="00494093"/>
    <w:rsid w:val="004979EA"/>
    <w:rsid w:val="004A317F"/>
    <w:rsid w:val="004A44A9"/>
    <w:rsid w:val="004A4916"/>
    <w:rsid w:val="004A57E9"/>
    <w:rsid w:val="004A7476"/>
    <w:rsid w:val="004A7C67"/>
    <w:rsid w:val="004B11D7"/>
    <w:rsid w:val="004B2D1E"/>
    <w:rsid w:val="004B79A0"/>
    <w:rsid w:val="004B7D0A"/>
    <w:rsid w:val="004C538D"/>
    <w:rsid w:val="004C56B2"/>
    <w:rsid w:val="004C596D"/>
    <w:rsid w:val="004C7B9B"/>
    <w:rsid w:val="004D3AB1"/>
    <w:rsid w:val="004D6E96"/>
    <w:rsid w:val="004D7188"/>
    <w:rsid w:val="004E0DC2"/>
    <w:rsid w:val="004E2819"/>
    <w:rsid w:val="004E4391"/>
    <w:rsid w:val="004E480A"/>
    <w:rsid w:val="004E675C"/>
    <w:rsid w:val="004E699A"/>
    <w:rsid w:val="004E71CB"/>
    <w:rsid w:val="004E7931"/>
    <w:rsid w:val="004F1D83"/>
    <w:rsid w:val="004F1F7E"/>
    <w:rsid w:val="004F3AB8"/>
    <w:rsid w:val="004F7550"/>
    <w:rsid w:val="00504C2A"/>
    <w:rsid w:val="00512793"/>
    <w:rsid w:val="005147B9"/>
    <w:rsid w:val="0052055E"/>
    <w:rsid w:val="005209F9"/>
    <w:rsid w:val="00520F25"/>
    <w:rsid w:val="00521C5A"/>
    <w:rsid w:val="005222EF"/>
    <w:rsid w:val="00523151"/>
    <w:rsid w:val="00523C90"/>
    <w:rsid w:val="00526262"/>
    <w:rsid w:val="00526A0A"/>
    <w:rsid w:val="00530A36"/>
    <w:rsid w:val="00531340"/>
    <w:rsid w:val="005326B8"/>
    <w:rsid w:val="005353B6"/>
    <w:rsid w:val="005376DC"/>
    <w:rsid w:val="005405A0"/>
    <w:rsid w:val="0054224D"/>
    <w:rsid w:val="00542367"/>
    <w:rsid w:val="00543503"/>
    <w:rsid w:val="0054474F"/>
    <w:rsid w:val="00555B4D"/>
    <w:rsid w:val="005562D9"/>
    <w:rsid w:val="0055698C"/>
    <w:rsid w:val="0055786E"/>
    <w:rsid w:val="005607B4"/>
    <w:rsid w:val="0056431C"/>
    <w:rsid w:val="00564854"/>
    <w:rsid w:val="00566960"/>
    <w:rsid w:val="00567474"/>
    <w:rsid w:val="0057046C"/>
    <w:rsid w:val="00573249"/>
    <w:rsid w:val="00577BAB"/>
    <w:rsid w:val="00577BBA"/>
    <w:rsid w:val="00580045"/>
    <w:rsid w:val="005808BD"/>
    <w:rsid w:val="00581994"/>
    <w:rsid w:val="00584A9C"/>
    <w:rsid w:val="0058513F"/>
    <w:rsid w:val="00585951"/>
    <w:rsid w:val="00586250"/>
    <w:rsid w:val="0058668C"/>
    <w:rsid w:val="0058793E"/>
    <w:rsid w:val="00590EAE"/>
    <w:rsid w:val="005937B7"/>
    <w:rsid w:val="00593A5F"/>
    <w:rsid w:val="00595F6D"/>
    <w:rsid w:val="005A0425"/>
    <w:rsid w:val="005A7892"/>
    <w:rsid w:val="005A790E"/>
    <w:rsid w:val="005B0371"/>
    <w:rsid w:val="005B0B63"/>
    <w:rsid w:val="005B0F5E"/>
    <w:rsid w:val="005B20BF"/>
    <w:rsid w:val="005B2367"/>
    <w:rsid w:val="005B2FF6"/>
    <w:rsid w:val="005B4E2D"/>
    <w:rsid w:val="005B57D9"/>
    <w:rsid w:val="005B7AF0"/>
    <w:rsid w:val="005C1915"/>
    <w:rsid w:val="005C2C45"/>
    <w:rsid w:val="005C30DB"/>
    <w:rsid w:val="005C4D07"/>
    <w:rsid w:val="005C5890"/>
    <w:rsid w:val="005D6231"/>
    <w:rsid w:val="005E1FA2"/>
    <w:rsid w:val="005E2614"/>
    <w:rsid w:val="005E2B29"/>
    <w:rsid w:val="005E422A"/>
    <w:rsid w:val="005E7ADA"/>
    <w:rsid w:val="005E7C05"/>
    <w:rsid w:val="005F2F73"/>
    <w:rsid w:val="005F3B86"/>
    <w:rsid w:val="005F489E"/>
    <w:rsid w:val="005F6C80"/>
    <w:rsid w:val="00600F76"/>
    <w:rsid w:val="00601C13"/>
    <w:rsid w:val="00602ACA"/>
    <w:rsid w:val="00602C62"/>
    <w:rsid w:val="00604EFF"/>
    <w:rsid w:val="00605049"/>
    <w:rsid w:val="00605147"/>
    <w:rsid w:val="006067ED"/>
    <w:rsid w:val="0061217C"/>
    <w:rsid w:val="00612B03"/>
    <w:rsid w:val="00612F6F"/>
    <w:rsid w:val="0061780B"/>
    <w:rsid w:val="00622D57"/>
    <w:rsid w:val="00624F47"/>
    <w:rsid w:val="00625C29"/>
    <w:rsid w:val="00625D0E"/>
    <w:rsid w:val="006346A1"/>
    <w:rsid w:val="00635BD8"/>
    <w:rsid w:val="00635F3B"/>
    <w:rsid w:val="0063700F"/>
    <w:rsid w:val="00640CD8"/>
    <w:rsid w:val="0064128E"/>
    <w:rsid w:val="00641C83"/>
    <w:rsid w:val="00642A26"/>
    <w:rsid w:val="0065230C"/>
    <w:rsid w:val="00655D82"/>
    <w:rsid w:val="0066658A"/>
    <w:rsid w:val="00674E6E"/>
    <w:rsid w:val="00675770"/>
    <w:rsid w:val="00675B45"/>
    <w:rsid w:val="00680674"/>
    <w:rsid w:val="00683A6C"/>
    <w:rsid w:val="00685131"/>
    <w:rsid w:val="006874C4"/>
    <w:rsid w:val="006947C7"/>
    <w:rsid w:val="006955CB"/>
    <w:rsid w:val="006A2FA1"/>
    <w:rsid w:val="006A6859"/>
    <w:rsid w:val="006A797F"/>
    <w:rsid w:val="006B7570"/>
    <w:rsid w:val="006C3CB5"/>
    <w:rsid w:val="006C46BC"/>
    <w:rsid w:val="006C74F4"/>
    <w:rsid w:val="006C7F0E"/>
    <w:rsid w:val="006D0ADC"/>
    <w:rsid w:val="006D3F92"/>
    <w:rsid w:val="006E1C5B"/>
    <w:rsid w:val="006E2AD0"/>
    <w:rsid w:val="006E4495"/>
    <w:rsid w:val="006E6A89"/>
    <w:rsid w:val="006E7A3E"/>
    <w:rsid w:val="006F01EF"/>
    <w:rsid w:val="006F1D45"/>
    <w:rsid w:val="006F3292"/>
    <w:rsid w:val="00701D8C"/>
    <w:rsid w:val="0070220A"/>
    <w:rsid w:val="00702BDF"/>
    <w:rsid w:val="00702F62"/>
    <w:rsid w:val="007056E8"/>
    <w:rsid w:val="00707466"/>
    <w:rsid w:val="007106B1"/>
    <w:rsid w:val="00710817"/>
    <w:rsid w:val="00712B07"/>
    <w:rsid w:val="00720529"/>
    <w:rsid w:val="00721457"/>
    <w:rsid w:val="00721D45"/>
    <w:rsid w:val="00724108"/>
    <w:rsid w:val="0072600C"/>
    <w:rsid w:val="0072675C"/>
    <w:rsid w:val="007267A4"/>
    <w:rsid w:val="00730AAD"/>
    <w:rsid w:val="0073169A"/>
    <w:rsid w:val="0073245D"/>
    <w:rsid w:val="00732AC9"/>
    <w:rsid w:val="00734322"/>
    <w:rsid w:val="0073663B"/>
    <w:rsid w:val="00736F1C"/>
    <w:rsid w:val="00737DC0"/>
    <w:rsid w:val="007404F4"/>
    <w:rsid w:val="00741EFA"/>
    <w:rsid w:val="007438B0"/>
    <w:rsid w:val="00744647"/>
    <w:rsid w:val="00744880"/>
    <w:rsid w:val="00744A72"/>
    <w:rsid w:val="00746DCB"/>
    <w:rsid w:val="00747FBA"/>
    <w:rsid w:val="007522EE"/>
    <w:rsid w:val="007525F9"/>
    <w:rsid w:val="007567D1"/>
    <w:rsid w:val="00756989"/>
    <w:rsid w:val="007602FA"/>
    <w:rsid w:val="00762A67"/>
    <w:rsid w:val="00765088"/>
    <w:rsid w:val="00765135"/>
    <w:rsid w:val="00765E69"/>
    <w:rsid w:val="0076634C"/>
    <w:rsid w:val="00766E3A"/>
    <w:rsid w:val="00766F42"/>
    <w:rsid w:val="0077197D"/>
    <w:rsid w:val="0077240E"/>
    <w:rsid w:val="00775ACF"/>
    <w:rsid w:val="007761EF"/>
    <w:rsid w:val="007768EC"/>
    <w:rsid w:val="00776E75"/>
    <w:rsid w:val="007770F8"/>
    <w:rsid w:val="00780CAC"/>
    <w:rsid w:val="00783C25"/>
    <w:rsid w:val="00783DEF"/>
    <w:rsid w:val="00784751"/>
    <w:rsid w:val="007851D5"/>
    <w:rsid w:val="00792279"/>
    <w:rsid w:val="007922CD"/>
    <w:rsid w:val="0079303C"/>
    <w:rsid w:val="007941DE"/>
    <w:rsid w:val="00794BF1"/>
    <w:rsid w:val="0079637F"/>
    <w:rsid w:val="00797AFE"/>
    <w:rsid w:val="007A07C9"/>
    <w:rsid w:val="007A1876"/>
    <w:rsid w:val="007A49DA"/>
    <w:rsid w:val="007A666A"/>
    <w:rsid w:val="007A706E"/>
    <w:rsid w:val="007B0AF7"/>
    <w:rsid w:val="007B154F"/>
    <w:rsid w:val="007B21AB"/>
    <w:rsid w:val="007B5483"/>
    <w:rsid w:val="007B58AD"/>
    <w:rsid w:val="007B62E5"/>
    <w:rsid w:val="007B75BC"/>
    <w:rsid w:val="007B7981"/>
    <w:rsid w:val="007C182C"/>
    <w:rsid w:val="007C4445"/>
    <w:rsid w:val="007C53B1"/>
    <w:rsid w:val="007C7E2C"/>
    <w:rsid w:val="007D1629"/>
    <w:rsid w:val="007D2F3B"/>
    <w:rsid w:val="007D6FE9"/>
    <w:rsid w:val="007E4974"/>
    <w:rsid w:val="007F4DB8"/>
    <w:rsid w:val="007F5CD1"/>
    <w:rsid w:val="008023C3"/>
    <w:rsid w:val="00804359"/>
    <w:rsid w:val="0080678A"/>
    <w:rsid w:val="00811BFD"/>
    <w:rsid w:val="00811E66"/>
    <w:rsid w:val="008135AB"/>
    <w:rsid w:val="008167FB"/>
    <w:rsid w:val="00816992"/>
    <w:rsid w:val="00823A6E"/>
    <w:rsid w:val="008253D2"/>
    <w:rsid w:val="008259AB"/>
    <w:rsid w:val="008272EE"/>
    <w:rsid w:val="00835F1E"/>
    <w:rsid w:val="00836B05"/>
    <w:rsid w:val="00842961"/>
    <w:rsid w:val="0085277E"/>
    <w:rsid w:val="008551E1"/>
    <w:rsid w:val="0085604F"/>
    <w:rsid w:val="008626A5"/>
    <w:rsid w:val="00862DE5"/>
    <w:rsid w:val="00863747"/>
    <w:rsid w:val="008643EA"/>
    <w:rsid w:val="0086513D"/>
    <w:rsid w:val="00865EA8"/>
    <w:rsid w:val="00874B13"/>
    <w:rsid w:val="00874F3B"/>
    <w:rsid w:val="00875A08"/>
    <w:rsid w:val="00875AA2"/>
    <w:rsid w:val="00876842"/>
    <w:rsid w:val="008770AC"/>
    <w:rsid w:val="0088029A"/>
    <w:rsid w:val="00881AE8"/>
    <w:rsid w:val="0088297A"/>
    <w:rsid w:val="00884D50"/>
    <w:rsid w:val="008865D3"/>
    <w:rsid w:val="008870AD"/>
    <w:rsid w:val="00896364"/>
    <w:rsid w:val="00896BF5"/>
    <w:rsid w:val="008A58D2"/>
    <w:rsid w:val="008B0ED0"/>
    <w:rsid w:val="008B19C0"/>
    <w:rsid w:val="008B23D8"/>
    <w:rsid w:val="008B2B2E"/>
    <w:rsid w:val="008B32C7"/>
    <w:rsid w:val="008B45AA"/>
    <w:rsid w:val="008B6129"/>
    <w:rsid w:val="008B6747"/>
    <w:rsid w:val="008B77B8"/>
    <w:rsid w:val="008B7A38"/>
    <w:rsid w:val="008C1806"/>
    <w:rsid w:val="008C7D0A"/>
    <w:rsid w:val="008D4114"/>
    <w:rsid w:val="008D588D"/>
    <w:rsid w:val="008D7D77"/>
    <w:rsid w:val="008E0B81"/>
    <w:rsid w:val="008E16FB"/>
    <w:rsid w:val="008E4E38"/>
    <w:rsid w:val="008E52CB"/>
    <w:rsid w:val="008E77C9"/>
    <w:rsid w:val="008E7CEC"/>
    <w:rsid w:val="008F1E3D"/>
    <w:rsid w:val="008F2F35"/>
    <w:rsid w:val="008F393F"/>
    <w:rsid w:val="008F6FCD"/>
    <w:rsid w:val="009019A8"/>
    <w:rsid w:val="009019B6"/>
    <w:rsid w:val="009022B8"/>
    <w:rsid w:val="00902E4A"/>
    <w:rsid w:val="00903C25"/>
    <w:rsid w:val="0090534A"/>
    <w:rsid w:val="00907631"/>
    <w:rsid w:val="009103C2"/>
    <w:rsid w:val="009121F1"/>
    <w:rsid w:val="00913BDD"/>
    <w:rsid w:val="00914017"/>
    <w:rsid w:val="00915086"/>
    <w:rsid w:val="00915D93"/>
    <w:rsid w:val="0092003F"/>
    <w:rsid w:val="0092100A"/>
    <w:rsid w:val="009236D8"/>
    <w:rsid w:val="0092409B"/>
    <w:rsid w:val="00925BAE"/>
    <w:rsid w:val="00927B0E"/>
    <w:rsid w:val="009311EB"/>
    <w:rsid w:val="009318BC"/>
    <w:rsid w:val="00931ACF"/>
    <w:rsid w:val="0093410A"/>
    <w:rsid w:val="0093504E"/>
    <w:rsid w:val="009372F7"/>
    <w:rsid w:val="0094236A"/>
    <w:rsid w:val="00945CF1"/>
    <w:rsid w:val="00947FEE"/>
    <w:rsid w:val="00953133"/>
    <w:rsid w:val="00957D13"/>
    <w:rsid w:val="00961592"/>
    <w:rsid w:val="00961F2B"/>
    <w:rsid w:val="009644F0"/>
    <w:rsid w:val="0097036E"/>
    <w:rsid w:val="00972405"/>
    <w:rsid w:val="0097433B"/>
    <w:rsid w:val="009826FC"/>
    <w:rsid w:val="0098733D"/>
    <w:rsid w:val="0098793E"/>
    <w:rsid w:val="009879E1"/>
    <w:rsid w:val="00990694"/>
    <w:rsid w:val="00990E54"/>
    <w:rsid w:val="00995498"/>
    <w:rsid w:val="009A41F2"/>
    <w:rsid w:val="009A64FD"/>
    <w:rsid w:val="009B52E2"/>
    <w:rsid w:val="009B5557"/>
    <w:rsid w:val="009B57A4"/>
    <w:rsid w:val="009B7886"/>
    <w:rsid w:val="009C1A78"/>
    <w:rsid w:val="009C1E5C"/>
    <w:rsid w:val="009C3E59"/>
    <w:rsid w:val="009C4C2C"/>
    <w:rsid w:val="009C62B9"/>
    <w:rsid w:val="009C7241"/>
    <w:rsid w:val="009D619D"/>
    <w:rsid w:val="009D745F"/>
    <w:rsid w:val="009D7D09"/>
    <w:rsid w:val="009D7FD2"/>
    <w:rsid w:val="009E2BBA"/>
    <w:rsid w:val="009E3364"/>
    <w:rsid w:val="009E3DC3"/>
    <w:rsid w:val="009E4E85"/>
    <w:rsid w:val="009E5002"/>
    <w:rsid w:val="009E50E3"/>
    <w:rsid w:val="009E569F"/>
    <w:rsid w:val="009E64A8"/>
    <w:rsid w:val="009F00A6"/>
    <w:rsid w:val="009F21B9"/>
    <w:rsid w:val="009F44F8"/>
    <w:rsid w:val="00A01FC4"/>
    <w:rsid w:val="00A02717"/>
    <w:rsid w:val="00A02B65"/>
    <w:rsid w:val="00A0400C"/>
    <w:rsid w:val="00A0588C"/>
    <w:rsid w:val="00A122FB"/>
    <w:rsid w:val="00A13E27"/>
    <w:rsid w:val="00A15FAE"/>
    <w:rsid w:val="00A1679C"/>
    <w:rsid w:val="00A16E3A"/>
    <w:rsid w:val="00A20FD6"/>
    <w:rsid w:val="00A21299"/>
    <w:rsid w:val="00A213F1"/>
    <w:rsid w:val="00A23DD1"/>
    <w:rsid w:val="00A23F93"/>
    <w:rsid w:val="00A33992"/>
    <w:rsid w:val="00A3773E"/>
    <w:rsid w:val="00A42137"/>
    <w:rsid w:val="00A42819"/>
    <w:rsid w:val="00A47B67"/>
    <w:rsid w:val="00A52D90"/>
    <w:rsid w:val="00A54FCA"/>
    <w:rsid w:val="00A55012"/>
    <w:rsid w:val="00A57982"/>
    <w:rsid w:val="00A6271A"/>
    <w:rsid w:val="00A65812"/>
    <w:rsid w:val="00A6778F"/>
    <w:rsid w:val="00A716CF"/>
    <w:rsid w:val="00A76A26"/>
    <w:rsid w:val="00A80667"/>
    <w:rsid w:val="00A80B13"/>
    <w:rsid w:val="00A816CF"/>
    <w:rsid w:val="00A8377B"/>
    <w:rsid w:val="00A868B3"/>
    <w:rsid w:val="00A90233"/>
    <w:rsid w:val="00A903C4"/>
    <w:rsid w:val="00A906D1"/>
    <w:rsid w:val="00A90D82"/>
    <w:rsid w:val="00A9360C"/>
    <w:rsid w:val="00A95C9D"/>
    <w:rsid w:val="00A969B6"/>
    <w:rsid w:val="00A97FD7"/>
    <w:rsid w:val="00AA1CDA"/>
    <w:rsid w:val="00AA6B2A"/>
    <w:rsid w:val="00AA6FE1"/>
    <w:rsid w:val="00AB1B55"/>
    <w:rsid w:val="00AB5B20"/>
    <w:rsid w:val="00AB760C"/>
    <w:rsid w:val="00AC0A5C"/>
    <w:rsid w:val="00AC3B1D"/>
    <w:rsid w:val="00AC49BE"/>
    <w:rsid w:val="00AC7799"/>
    <w:rsid w:val="00AD164D"/>
    <w:rsid w:val="00AD4166"/>
    <w:rsid w:val="00AD6CB7"/>
    <w:rsid w:val="00AE1AFA"/>
    <w:rsid w:val="00AE3B0D"/>
    <w:rsid w:val="00AE7EC3"/>
    <w:rsid w:val="00AF0AEC"/>
    <w:rsid w:val="00AF1E78"/>
    <w:rsid w:val="00AF2284"/>
    <w:rsid w:val="00AF3D14"/>
    <w:rsid w:val="00AF5A58"/>
    <w:rsid w:val="00AF5D0D"/>
    <w:rsid w:val="00AF6279"/>
    <w:rsid w:val="00AF7126"/>
    <w:rsid w:val="00B00B55"/>
    <w:rsid w:val="00B024F1"/>
    <w:rsid w:val="00B02B31"/>
    <w:rsid w:val="00B02F34"/>
    <w:rsid w:val="00B06205"/>
    <w:rsid w:val="00B06A3D"/>
    <w:rsid w:val="00B1042B"/>
    <w:rsid w:val="00B15A9D"/>
    <w:rsid w:val="00B15B36"/>
    <w:rsid w:val="00B167E4"/>
    <w:rsid w:val="00B2101F"/>
    <w:rsid w:val="00B223D2"/>
    <w:rsid w:val="00B2487C"/>
    <w:rsid w:val="00B25F27"/>
    <w:rsid w:val="00B263F4"/>
    <w:rsid w:val="00B26461"/>
    <w:rsid w:val="00B31063"/>
    <w:rsid w:val="00B31147"/>
    <w:rsid w:val="00B329EB"/>
    <w:rsid w:val="00B32E16"/>
    <w:rsid w:val="00B34D0C"/>
    <w:rsid w:val="00B35B58"/>
    <w:rsid w:val="00B371FC"/>
    <w:rsid w:val="00B3742C"/>
    <w:rsid w:val="00B41704"/>
    <w:rsid w:val="00B43ACA"/>
    <w:rsid w:val="00B43B0F"/>
    <w:rsid w:val="00B458A0"/>
    <w:rsid w:val="00B458C9"/>
    <w:rsid w:val="00B4740D"/>
    <w:rsid w:val="00B47613"/>
    <w:rsid w:val="00B504C7"/>
    <w:rsid w:val="00B53FBD"/>
    <w:rsid w:val="00B569F2"/>
    <w:rsid w:val="00B56C14"/>
    <w:rsid w:val="00B610EE"/>
    <w:rsid w:val="00B61B40"/>
    <w:rsid w:val="00B62040"/>
    <w:rsid w:val="00B62A11"/>
    <w:rsid w:val="00B62A66"/>
    <w:rsid w:val="00B66B66"/>
    <w:rsid w:val="00B70A02"/>
    <w:rsid w:val="00B71EDE"/>
    <w:rsid w:val="00B75751"/>
    <w:rsid w:val="00B7575D"/>
    <w:rsid w:val="00B75B38"/>
    <w:rsid w:val="00B779A6"/>
    <w:rsid w:val="00B847CA"/>
    <w:rsid w:val="00B84D29"/>
    <w:rsid w:val="00B91B14"/>
    <w:rsid w:val="00B949C6"/>
    <w:rsid w:val="00B949EF"/>
    <w:rsid w:val="00B9672D"/>
    <w:rsid w:val="00BA2375"/>
    <w:rsid w:val="00BA6A7A"/>
    <w:rsid w:val="00BB1DF7"/>
    <w:rsid w:val="00BB230D"/>
    <w:rsid w:val="00BB3A23"/>
    <w:rsid w:val="00BB4E89"/>
    <w:rsid w:val="00BB60CE"/>
    <w:rsid w:val="00BB7AE8"/>
    <w:rsid w:val="00BC1E96"/>
    <w:rsid w:val="00BC2BFA"/>
    <w:rsid w:val="00BC4B54"/>
    <w:rsid w:val="00BC5233"/>
    <w:rsid w:val="00BC5E4F"/>
    <w:rsid w:val="00BC6EB9"/>
    <w:rsid w:val="00BC7B46"/>
    <w:rsid w:val="00BD25F7"/>
    <w:rsid w:val="00BD3913"/>
    <w:rsid w:val="00BD570A"/>
    <w:rsid w:val="00BD641C"/>
    <w:rsid w:val="00BD6E4C"/>
    <w:rsid w:val="00BE5672"/>
    <w:rsid w:val="00BE5C2D"/>
    <w:rsid w:val="00BE78EF"/>
    <w:rsid w:val="00BF1BB5"/>
    <w:rsid w:val="00BF2B79"/>
    <w:rsid w:val="00BF334A"/>
    <w:rsid w:val="00BF3EE1"/>
    <w:rsid w:val="00BF46BC"/>
    <w:rsid w:val="00C00D28"/>
    <w:rsid w:val="00C02210"/>
    <w:rsid w:val="00C02A34"/>
    <w:rsid w:val="00C04090"/>
    <w:rsid w:val="00C05AF9"/>
    <w:rsid w:val="00C0742E"/>
    <w:rsid w:val="00C1024E"/>
    <w:rsid w:val="00C11C00"/>
    <w:rsid w:val="00C12211"/>
    <w:rsid w:val="00C1263E"/>
    <w:rsid w:val="00C1727B"/>
    <w:rsid w:val="00C20537"/>
    <w:rsid w:val="00C208AE"/>
    <w:rsid w:val="00C209DC"/>
    <w:rsid w:val="00C23482"/>
    <w:rsid w:val="00C2461D"/>
    <w:rsid w:val="00C25194"/>
    <w:rsid w:val="00C30722"/>
    <w:rsid w:val="00C31D1E"/>
    <w:rsid w:val="00C3384A"/>
    <w:rsid w:val="00C344BD"/>
    <w:rsid w:val="00C34509"/>
    <w:rsid w:val="00C4107F"/>
    <w:rsid w:val="00C4178C"/>
    <w:rsid w:val="00C41F3D"/>
    <w:rsid w:val="00C42319"/>
    <w:rsid w:val="00C44969"/>
    <w:rsid w:val="00C46CCE"/>
    <w:rsid w:val="00C50BD5"/>
    <w:rsid w:val="00C51971"/>
    <w:rsid w:val="00C52DE0"/>
    <w:rsid w:val="00C54F91"/>
    <w:rsid w:val="00C57437"/>
    <w:rsid w:val="00C61737"/>
    <w:rsid w:val="00C6227F"/>
    <w:rsid w:val="00C63F30"/>
    <w:rsid w:val="00C6424D"/>
    <w:rsid w:val="00C65A10"/>
    <w:rsid w:val="00C82EBD"/>
    <w:rsid w:val="00C85E39"/>
    <w:rsid w:val="00C9114F"/>
    <w:rsid w:val="00C92B15"/>
    <w:rsid w:val="00C92EB5"/>
    <w:rsid w:val="00CB1A6A"/>
    <w:rsid w:val="00CB1B30"/>
    <w:rsid w:val="00CB2577"/>
    <w:rsid w:val="00CB38CA"/>
    <w:rsid w:val="00CB52FB"/>
    <w:rsid w:val="00CB61A3"/>
    <w:rsid w:val="00CB7BC4"/>
    <w:rsid w:val="00CC378A"/>
    <w:rsid w:val="00CC40FA"/>
    <w:rsid w:val="00CD1061"/>
    <w:rsid w:val="00CD2AB8"/>
    <w:rsid w:val="00CD3245"/>
    <w:rsid w:val="00CD40A7"/>
    <w:rsid w:val="00CD779B"/>
    <w:rsid w:val="00CE1338"/>
    <w:rsid w:val="00CE177F"/>
    <w:rsid w:val="00CE1DB7"/>
    <w:rsid w:val="00CE40FA"/>
    <w:rsid w:val="00CE442A"/>
    <w:rsid w:val="00CE531D"/>
    <w:rsid w:val="00CE6418"/>
    <w:rsid w:val="00CE729B"/>
    <w:rsid w:val="00CF21BB"/>
    <w:rsid w:val="00CF2793"/>
    <w:rsid w:val="00CF6C96"/>
    <w:rsid w:val="00D0105D"/>
    <w:rsid w:val="00D069EB"/>
    <w:rsid w:val="00D07767"/>
    <w:rsid w:val="00D10BBD"/>
    <w:rsid w:val="00D115EA"/>
    <w:rsid w:val="00D12021"/>
    <w:rsid w:val="00D17A79"/>
    <w:rsid w:val="00D2203A"/>
    <w:rsid w:val="00D22A58"/>
    <w:rsid w:val="00D2438E"/>
    <w:rsid w:val="00D248DF"/>
    <w:rsid w:val="00D2558C"/>
    <w:rsid w:val="00D259E7"/>
    <w:rsid w:val="00D26971"/>
    <w:rsid w:val="00D27BBD"/>
    <w:rsid w:val="00D35297"/>
    <w:rsid w:val="00D363B1"/>
    <w:rsid w:val="00D403F6"/>
    <w:rsid w:val="00D42C41"/>
    <w:rsid w:val="00D46411"/>
    <w:rsid w:val="00D46C87"/>
    <w:rsid w:val="00D4717D"/>
    <w:rsid w:val="00D47A22"/>
    <w:rsid w:val="00D5075D"/>
    <w:rsid w:val="00D531E8"/>
    <w:rsid w:val="00D56A89"/>
    <w:rsid w:val="00D56BD1"/>
    <w:rsid w:val="00D6062E"/>
    <w:rsid w:val="00D60D39"/>
    <w:rsid w:val="00D6285C"/>
    <w:rsid w:val="00D63DDD"/>
    <w:rsid w:val="00D67346"/>
    <w:rsid w:val="00D674F4"/>
    <w:rsid w:val="00D7041A"/>
    <w:rsid w:val="00D754AD"/>
    <w:rsid w:val="00D76407"/>
    <w:rsid w:val="00D77BA5"/>
    <w:rsid w:val="00D81B97"/>
    <w:rsid w:val="00D833CD"/>
    <w:rsid w:val="00D85A9C"/>
    <w:rsid w:val="00D864E8"/>
    <w:rsid w:val="00D87675"/>
    <w:rsid w:val="00D923BE"/>
    <w:rsid w:val="00DA1033"/>
    <w:rsid w:val="00DA119D"/>
    <w:rsid w:val="00DA33EF"/>
    <w:rsid w:val="00DA5173"/>
    <w:rsid w:val="00DB1218"/>
    <w:rsid w:val="00DB79BF"/>
    <w:rsid w:val="00DC12B5"/>
    <w:rsid w:val="00DC5B66"/>
    <w:rsid w:val="00DC683F"/>
    <w:rsid w:val="00DD01F4"/>
    <w:rsid w:val="00DD1C61"/>
    <w:rsid w:val="00DD228D"/>
    <w:rsid w:val="00DD37F6"/>
    <w:rsid w:val="00DD4857"/>
    <w:rsid w:val="00DE0B75"/>
    <w:rsid w:val="00DE4E8E"/>
    <w:rsid w:val="00DE7E1F"/>
    <w:rsid w:val="00DE7ED5"/>
    <w:rsid w:val="00DF2895"/>
    <w:rsid w:val="00DF349A"/>
    <w:rsid w:val="00DF3501"/>
    <w:rsid w:val="00DF3A9D"/>
    <w:rsid w:val="00DF52F6"/>
    <w:rsid w:val="00DF5B10"/>
    <w:rsid w:val="00DF6C05"/>
    <w:rsid w:val="00E0495B"/>
    <w:rsid w:val="00E05D64"/>
    <w:rsid w:val="00E10CE6"/>
    <w:rsid w:val="00E13930"/>
    <w:rsid w:val="00E15CE8"/>
    <w:rsid w:val="00E17472"/>
    <w:rsid w:val="00E21F9C"/>
    <w:rsid w:val="00E22438"/>
    <w:rsid w:val="00E25B23"/>
    <w:rsid w:val="00E25E51"/>
    <w:rsid w:val="00E26C26"/>
    <w:rsid w:val="00E26CF4"/>
    <w:rsid w:val="00E27CE5"/>
    <w:rsid w:val="00E314A2"/>
    <w:rsid w:val="00E315B8"/>
    <w:rsid w:val="00E31867"/>
    <w:rsid w:val="00E33489"/>
    <w:rsid w:val="00E35B1C"/>
    <w:rsid w:val="00E37EFB"/>
    <w:rsid w:val="00E37FD9"/>
    <w:rsid w:val="00E40595"/>
    <w:rsid w:val="00E46B01"/>
    <w:rsid w:val="00E52D72"/>
    <w:rsid w:val="00E53628"/>
    <w:rsid w:val="00E5598E"/>
    <w:rsid w:val="00E55D9E"/>
    <w:rsid w:val="00E61B23"/>
    <w:rsid w:val="00E6387E"/>
    <w:rsid w:val="00E71AE9"/>
    <w:rsid w:val="00E744B4"/>
    <w:rsid w:val="00E77245"/>
    <w:rsid w:val="00E77E80"/>
    <w:rsid w:val="00E858FD"/>
    <w:rsid w:val="00E85EBB"/>
    <w:rsid w:val="00E860D1"/>
    <w:rsid w:val="00E861A1"/>
    <w:rsid w:val="00E92987"/>
    <w:rsid w:val="00EA1382"/>
    <w:rsid w:val="00EA3481"/>
    <w:rsid w:val="00EA52D8"/>
    <w:rsid w:val="00EA57F9"/>
    <w:rsid w:val="00EA6921"/>
    <w:rsid w:val="00EA729E"/>
    <w:rsid w:val="00EB1317"/>
    <w:rsid w:val="00EB2CC3"/>
    <w:rsid w:val="00EB443B"/>
    <w:rsid w:val="00EC2C10"/>
    <w:rsid w:val="00EC2C37"/>
    <w:rsid w:val="00EC30A0"/>
    <w:rsid w:val="00EC5F6C"/>
    <w:rsid w:val="00ED0189"/>
    <w:rsid w:val="00ED0504"/>
    <w:rsid w:val="00ED11EC"/>
    <w:rsid w:val="00ED25E6"/>
    <w:rsid w:val="00ED26E1"/>
    <w:rsid w:val="00ED5FEC"/>
    <w:rsid w:val="00ED7427"/>
    <w:rsid w:val="00EE217B"/>
    <w:rsid w:val="00EE3351"/>
    <w:rsid w:val="00EE498C"/>
    <w:rsid w:val="00EE693D"/>
    <w:rsid w:val="00EE7638"/>
    <w:rsid w:val="00F006D0"/>
    <w:rsid w:val="00F014CD"/>
    <w:rsid w:val="00F02713"/>
    <w:rsid w:val="00F02869"/>
    <w:rsid w:val="00F02E37"/>
    <w:rsid w:val="00F12749"/>
    <w:rsid w:val="00F127C4"/>
    <w:rsid w:val="00F14F3F"/>
    <w:rsid w:val="00F173D1"/>
    <w:rsid w:val="00F174A4"/>
    <w:rsid w:val="00F22424"/>
    <w:rsid w:val="00F23A09"/>
    <w:rsid w:val="00F2437E"/>
    <w:rsid w:val="00F261D4"/>
    <w:rsid w:val="00F27423"/>
    <w:rsid w:val="00F314AC"/>
    <w:rsid w:val="00F31A1D"/>
    <w:rsid w:val="00F31CD5"/>
    <w:rsid w:val="00F32FDF"/>
    <w:rsid w:val="00F35D44"/>
    <w:rsid w:val="00F37A66"/>
    <w:rsid w:val="00F41059"/>
    <w:rsid w:val="00F42A0E"/>
    <w:rsid w:val="00F46F2F"/>
    <w:rsid w:val="00F53A01"/>
    <w:rsid w:val="00F54C66"/>
    <w:rsid w:val="00F56D7A"/>
    <w:rsid w:val="00F604E4"/>
    <w:rsid w:val="00F65EE2"/>
    <w:rsid w:val="00F666AB"/>
    <w:rsid w:val="00F6679E"/>
    <w:rsid w:val="00F66C67"/>
    <w:rsid w:val="00F71941"/>
    <w:rsid w:val="00F74CF2"/>
    <w:rsid w:val="00F8011B"/>
    <w:rsid w:val="00F8062C"/>
    <w:rsid w:val="00F94156"/>
    <w:rsid w:val="00F94568"/>
    <w:rsid w:val="00F94CF6"/>
    <w:rsid w:val="00F96325"/>
    <w:rsid w:val="00F96E18"/>
    <w:rsid w:val="00F97F89"/>
    <w:rsid w:val="00FA100A"/>
    <w:rsid w:val="00FA57ED"/>
    <w:rsid w:val="00FA7457"/>
    <w:rsid w:val="00FB3A18"/>
    <w:rsid w:val="00FB580B"/>
    <w:rsid w:val="00FB5B32"/>
    <w:rsid w:val="00FB7E06"/>
    <w:rsid w:val="00FC119C"/>
    <w:rsid w:val="00FC1F20"/>
    <w:rsid w:val="00FC6821"/>
    <w:rsid w:val="00FD38CE"/>
    <w:rsid w:val="00FD4FB9"/>
    <w:rsid w:val="00FE108D"/>
    <w:rsid w:val="00FE22A6"/>
    <w:rsid w:val="00FE5260"/>
    <w:rsid w:val="00FF0A95"/>
    <w:rsid w:val="00FF1671"/>
    <w:rsid w:val="00FF289D"/>
    <w:rsid w:val="00FF5AAC"/>
    <w:rsid w:val="00FF5E7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29D0829-FFD4-44AD-BA37-5C28A525C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54AD"/>
    <w:pPr>
      <w:keepLines/>
      <w:spacing w:after="120" w:line="365" w:lineRule="auto"/>
      <w:ind w:left="1253" w:right="1830" w:firstLine="720"/>
      <w:jc w:val="both"/>
    </w:pPr>
    <w:rPr>
      <w:rFonts w:ascii="Times New Roman" w:eastAsia="Times New Roman" w:hAnsi="Times New Roman" w:cs="Times New Roman"/>
      <w:color w:val="000000"/>
      <w:sz w:val="24"/>
    </w:rPr>
  </w:style>
  <w:style w:type="paragraph" w:styleId="Heading1">
    <w:name w:val="heading 1"/>
    <w:basedOn w:val="Heading2"/>
    <w:next w:val="Normal"/>
    <w:link w:val="Heading1Char"/>
    <w:autoRedefine/>
    <w:uiPriority w:val="9"/>
    <w:unhideWhenUsed/>
    <w:qFormat/>
    <w:rsid w:val="007C4445"/>
    <w:pPr>
      <w:keepNext w:val="0"/>
      <w:pageBreakBefore/>
      <w:pBdr>
        <w:bottom w:val="single" w:sz="4" w:space="1" w:color="auto"/>
      </w:pBdr>
      <w:spacing w:before="0" w:after="480"/>
      <w:ind w:left="1259" w:right="1735" w:firstLine="0"/>
      <w:outlineLvl w:val="0"/>
    </w:pPr>
    <w:rPr>
      <w:rFonts w:asciiTheme="majorBidi" w:hAnsiTheme="majorBidi" w:cstheme="majorBidi"/>
      <w:sz w:val="44"/>
      <w:szCs w:val="40"/>
    </w:rPr>
  </w:style>
  <w:style w:type="paragraph" w:styleId="Heading2">
    <w:name w:val="heading 2"/>
    <w:next w:val="Normal"/>
    <w:link w:val="Heading2Char"/>
    <w:autoRedefine/>
    <w:uiPriority w:val="9"/>
    <w:unhideWhenUsed/>
    <w:qFormat/>
    <w:rsid w:val="00FF289D"/>
    <w:pPr>
      <w:keepNext/>
      <w:keepLines/>
      <w:spacing w:before="480"/>
      <w:ind w:left="1281" w:right="1025" w:hanging="11"/>
      <w:outlineLvl w:val="1"/>
    </w:pPr>
    <w:rPr>
      <w:rFonts w:ascii="Times New Roman" w:eastAsia="Arial" w:hAnsi="Times New Roman" w:cs="Times New Roman"/>
      <w:b/>
      <w:iCs/>
      <w:caps/>
      <w:noProof/>
      <w:color w:val="000000"/>
      <w:sz w:val="36"/>
      <w:szCs w:val="36"/>
    </w:rPr>
  </w:style>
  <w:style w:type="paragraph" w:styleId="Heading3">
    <w:name w:val="heading 3"/>
    <w:next w:val="Normal"/>
    <w:link w:val="Heading3Char"/>
    <w:uiPriority w:val="9"/>
    <w:unhideWhenUsed/>
    <w:qFormat/>
    <w:rsid w:val="002714DA"/>
    <w:pPr>
      <w:keepNext/>
      <w:keepLines/>
      <w:spacing w:before="480" w:after="240"/>
      <w:ind w:left="1281" w:right="1452" w:hanging="11"/>
      <w:outlineLvl w:val="2"/>
    </w:pPr>
    <w:rPr>
      <w:rFonts w:ascii="Times New Roman" w:eastAsia="Times New Roman" w:hAnsi="Times New Roman" w:cs="Times New Roman"/>
      <w:bCs/>
      <w:iCs/>
      <w:caps/>
      <w:color w:val="000000"/>
      <w:sz w:val="32"/>
    </w:rPr>
  </w:style>
  <w:style w:type="paragraph" w:styleId="Heading4">
    <w:name w:val="heading 4"/>
    <w:next w:val="Normal"/>
    <w:link w:val="Heading4Char"/>
    <w:uiPriority w:val="9"/>
    <w:unhideWhenUsed/>
    <w:qFormat/>
    <w:pPr>
      <w:keepNext/>
      <w:keepLines/>
      <w:spacing w:after="0"/>
      <w:ind w:left="1431" w:hanging="10"/>
      <w:outlineLvl w:val="3"/>
    </w:pPr>
    <w:rPr>
      <w:rFonts w:ascii="Times New Roman" w:eastAsia="Times New Roman" w:hAnsi="Times New Roman" w:cs="Times New Roman"/>
      <w:b/>
      <w:color w:val="000000"/>
      <w:sz w:val="28"/>
    </w:rPr>
  </w:style>
  <w:style w:type="paragraph" w:styleId="Heading5">
    <w:name w:val="heading 5"/>
    <w:next w:val="Normal"/>
    <w:link w:val="Heading5Char"/>
    <w:uiPriority w:val="9"/>
    <w:unhideWhenUsed/>
    <w:qFormat/>
    <w:pPr>
      <w:keepNext/>
      <w:keepLines/>
      <w:spacing w:after="112"/>
      <w:ind w:left="1278" w:hanging="10"/>
      <w:outlineLvl w:val="4"/>
    </w:pPr>
    <w:rPr>
      <w:rFonts w:ascii="Times New Roman" w:eastAsia="Times New Roman" w:hAnsi="Times New Roman" w:cs="Times New Roman"/>
      <w:b/>
      <w:color w:val="000000"/>
      <w:sz w:val="24"/>
    </w:rPr>
  </w:style>
  <w:style w:type="paragraph" w:styleId="Heading6">
    <w:name w:val="heading 6"/>
    <w:next w:val="Normal"/>
    <w:link w:val="Heading6Char"/>
    <w:uiPriority w:val="9"/>
    <w:unhideWhenUsed/>
    <w:qFormat/>
    <w:pPr>
      <w:keepNext/>
      <w:keepLines/>
      <w:spacing w:after="112"/>
      <w:ind w:left="1278" w:hanging="10"/>
      <w:outlineLvl w:val="5"/>
    </w:pPr>
    <w:rPr>
      <w:rFonts w:ascii="Times New Roman" w:eastAsia="Times New Roman" w:hAnsi="Times New Roman" w:cs="Times New Roman"/>
      <w:b/>
      <w:color w:val="000000"/>
      <w:sz w:val="24"/>
    </w:rPr>
  </w:style>
  <w:style w:type="paragraph" w:styleId="Heading7">
    <w:name w:val="heading 7"/>
    <w:next w:val="Normal"/>
    <w:link w:val="Heading7Char"/>
    <w:uiPriority w:val="9"/>
    <w:unhideWhenUsed/>
    <w:qFormat/>
    <w:pPr>
      <w:keepNext/>
      <w:keepLines/>
      <w:spacing w:after="0"/>
      <w:ind w:left="10" w:right="1972" w:hanging="10"/>
      <w:jc w:val="center"/>
      <w:outlineLvl w:val="6"/>
    </w:pPr>
    <w:rPr>
      <w:rFonts w:ascii="Cambria Math" w:eastAsia="Cambria Math" w:hAnsi="Cambria Math" w:cs="Cambria Math"/>
      <w:color w:val="000000"/>
      <w:sz w:val="24"/>
    </w:rPr>
  </w:style>
  <w:style w:type="paragraph" w:styleId="Heading8">
    <w:name w:val="heading 8"/>
    <w:next w:val="Normal"/>
    <w:link w:val="Heading8Char"/>
    <w:uiPriority w:val="9"/>
    <w:unhideWhenUsed/>
    <w:qFormat/>
    <w:pPr>
      <w:keepNext/>
      <w:keepLines/>
      <w:spacing w:after="112"/>
      <w:ind w:left="1278" w:hanging="10"/>
      <w:outlineLvl w:val="7"/>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C4445"/>
    <w:rPr>
      <w:rFonts w:asciiTheme="majorBidi" w:eastAsia="Arial" w:hAnsiTheme="majorBidi" w:cstheme="majorBidi"/>
      <w:b/>
      <w:iCs/>
      <w:caps/>
      <w:noProof/>
      <w:color w:val="000000"/>
      <w:sz w:val="44"/>
      <w:szCs w:val="40"/>
    </w:rPr>
  </w:style>
  <w:style w:type="character" w:customStyle="1" w:styleId="Heading2Char">
    <w:name w:val="Heading 2 Char"/>
    <w:link w:val="Heading2"/>
    <w:uiPriority w:val="9"/>
    <w:rsid w:val="00FF289D"/>
    <w:rPr>
      <w:rFonts w:ascii="Times New Roman" w:eastAsia="Arial" w:hAnsi="Times New Roman" w:cs="Times New Roman"/>
      <w:b/>
      <w:iCs/>
      <w:caps/>
      <w:noProof/>
      <w:color w:val="000000"/>
      <w:sz w:val="36"/>
      <w:szCs w:val="36"/>
    </w:rPr>
  </w:style>
  <w:style w:type="character" w:customStyle="1" w:styleId="Heading4Char">
    <w:name w:val="Heading 4 Char"/>
    <w:link w:val="Heading4"/>
    <w:rPr>
      <w:rFonts w:ascii="Times New Roman" w:eastAsia="Times New Roman" w:hAnsi="Times New Roman" w:cs="Times New Roman"/>
      <w:b/>
      <w:color w:val="000000"/>
      <w:sz w:val="28"/>
    </w:rPr>
  </w:style>
  <w:style w:type="character" w:customStyle="1" w:styleId="Heading3Char">
    <w:name w:val="Heading 3 Char"/>
    <w:link w:val="Heading3"/>
    <w:uiPriority w:val="9"/>
    <w:rsid w:val="002714DA"/>
    <w:rPr>
      <w:rFonts w:ascii="Times New Roman" w:eastAsia="Times New Roman" w:hAnsi="Times New Roman" w:cs="Times New Roman"/>
      <w:bCs/>
      <w:iCs/>
      <w:caps/>
      <w:color w:val="000000"/>
      <w:sz w:val="32"/>
    </w:rPr>
  </w:style>
  <w:style w:type="character" w:customStyle="1" w:styleId="Heading7Char">
    <w:name w:val="Heading 7 Char"/>
    <w:link w:val="Heading7"/>
    <w:rPr>
      <w:rFonts w:ascii="Cambria Math" w:eastAsia="Cambria Math" w:hAnsi="Cambria Math" w:cs="Cambria Math"/>
      <w:color w:val="000000"/>
      <w:sz w:val="24"/>
    </w:rPr>
  </w:style>
  <w:style w:type="character" w:customStyle="1" w:styleId="Heading5Char">
    <w:name w:val="Heading 5 Char"/>
    <w:link w:val="Heading5"/>
    <w:rPr>
      <w:rFonts w:ascii="Times New Roman" w:eastAsia="Times New Roman" w:hAnsi="Times New Roman" w:cs="Times New Roman"/>
      <w:b/>
      <w:color w:val="000000"/>
      <w:sz w:val="24"/>
    </w:rPr>
  </w:style>
  <w:style w:type="character" w:customStyle="1" w:styleId="Heading6Char">
    <w:name w:val="Heading 6 Char"/>
    <w:link w:val="Heading6"/>
    <w:rPr>
      <w:rFonts w:ascii="Times New Roman" w:eastAsia="Times New Roman" w:hAnsi="Times New Roman" w:cs="Times New Roman"/>
      <w:b/>
      <w:color w:val="000000"/>
      <w:sz w:val="24"/>
    </w:rPr>
  </w:style>
  <w:style w:type="character" w:customStyle="1" w:styleId="Heading8Char">
    <w:name w:val="Heading 8 Char"/>
    <w:link w:val="Heading8"/>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624F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4F47"/>
    <w:rPr>
      <w:rFonts w:ascii="Segoe UI" w:eastAsia="Times New Roman" w:hAnsi="Segoe UI" w:cs="Segoe UI"/>
      <w:color w:val="000000"/>
      <w:sz w:val="18"/>
      <w:szCs w:val="18"/>
    </w:rPr>
  </w:style>
  <w:style w:type="character" w:styleId="CommentReference">
    <w:name w:val="annotation reference"/>
    <w:basedOn w:val="DefaultParagraphFont"/>
    <w:uiPriority w:val="99"/>
    <w:semiHidden/>
    <w:unhideWhenUsed/>
    <w:rsid w:val="007941DE"/>
    <w:rPr>
      <w:sz w:val="16"/>
      <w:szCs w:val="16"/>
    </w:rPr>
  </w:style>
  <w:style w:type="paragraph" w:styleId="CommentText">
    <w:name w:val="annotation text"/>
    <w:basedOn w:val="Normal"/>
    <w:link w:val="CommentTextChar"/>
    <w:uiPriority w:val="99"/>
    <w:unhideWhenUsed/>
    <w:qFormat/>
    <w:rsid w:val="007941DE"/>
    <w:pPr>
      <w:spacing w:line="240" w:lineRule="auto"/>
    </w:pPr>
    <w:rPr>
      <w:sz w:val="20"/>
      <w:szCs w:val="20"/>
    </w:rPr>
  </w:style>
  <w:style w:type="character" w:customStyle="1" w:styleId="CommentTextChar">
    <w:name w:val="Comment Text Char"/>
    <w:basedOn w:val="DefaultParagraphFont"/>
    <w:link w:val="CommentText"/>
    <w:uiPriority w:val="99"/>
    <w:rsid w:val="007941DE"/>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941DE"/>
    <w:rPr>
      <w:b/>
      <w:bCs/>
    </w:rPr>
  </w:style>
  <w:style w:type="character" w:customStyle="1" w:styleId="CommentSubjectChar">
    <w:name w:val="Comment Subject Char"/>
    <w:basedOn w:val="CommentTextChar"/>
    <w:link w:val="CommentSubject"/>
    <w:uiPriority w:val="99"/>
    <w:semiHidden/>
    <w:rsid w:val="007941DE"/>
    <w:rPr>
      <w:rFonts w:ascii="Times New Roman" w:eastAsia="Times New Roman" w:hAnsi="Times New Roman" w:cs="Times New Roman"/>
      <w:b/>
      <w:bCs/>
      <w:color w:val="000000"/>
      <w:sz w:val="20"/>
      <w:szCs w:val="20"/>
    </w:rPr>
  </w:style>
  <w:style w:type="paragraph" w:styleId="Revision">
    <w:name w:val="Revision"/>
    <w:hidden/>
    <w:uiPriority w:val="99"/>
    <w:semiHidden/>
    <w:rsid w:val="0027083C"/>
    <w:pPr>
      <w:spacing w:after="0" w:line="240" w:lineRule="auto"/>
    </w:pPr>
    <w:rPr>
      <w:rFonts w:ascii="Times New Roman" w:eastAsia="Times New Roman" w:hAnsi="Times New Roman" w:cs="Times New Roman"/>
      <w:color w:val="000000"/>
      <w:sz w:val="24"/>
    </w:rPr>
  </w:style>
  <w:style w:type="paragraph" w:styleId="Caption">
    <w:name w:val="caption"/>
    <w:basedOn w:val="Normal"/>
    <w:next w:val="Normal"/>
    <w:link w:val="CaptionChar"/>
    <w:autoRedefine/>
    <w:uiPriority w:val="35"/>
    <w:unhideWhenUsed/>
    <w:qFormat/>
    <w:rsid w:val="0039494E"/>
    <w:pPr>
      <w:keepLines w:val="0"/>
      <w:framePr w:hSpace="180" w:wrap="around" w:vAnchor="text" w:hAnchor="page" w:xAlign="center" w:y="492"/>
      <w:spacing w:before="400" w:after="1000" w:line="240" w:lineRule="auto"/>
      <w:ind w:left="1276" w:right="601" w:hanging="1134"/>
      <w:contextualSpacing/>
      <w:suppressOverlap/>
      <w:jc w:val="left"/>
    </w:pPr>
    <w:rPr>
      <w:rFonts w:asciiTheme="majorBidi" w:eastAsiaTheme="minorHAnsi" w:hAnsiTheme="majorBidi" w:cstheme="majorBidi"/>
      <w:b/>
      <w:color w:val="auto"/>
      <w:szCs w:val="24"/>
    </w:rPr>
  </w:style>
  <w:style w:type="table" w:styleId="TableGrid0">
    <w:name w:val="Table Grid"/>
    <w:basedOn w:val="TableNormal"/>
    <w:uiPriority w:val="59"/>
    <w:rsid w:val="00B34D0C"/>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F6C05"/>
    <w:rPr>
      <w:color w:val="0563C1" w:themeColor="hyperlink"/>
      <w:u w:val="single"/>
    </w:rPr>
  </w:style>
  <w:style w:type="paragraph" w:styleId="TOC1">
    <w:name w:val="toc 1"/>
    <w:basedOn w:val="Normal"/>
    <w:next w:val="Normal"/>
    <w:autoRedefine/>
    <w:uiPriority w:val="39"/>
    <w:unhideWhenUsed/>
    <w:qFormat/>
    <w:rsid w:val="00567474"/>
    <w:pPr>
      <w:tabs>
        <w:tab w:val="left" w:leader="dot" w:pos="9072"/>
      </w:tabs>
      <w:spacing w:before="200" w:after="0"/>
      <w:ind w:left="1281" w:hanging="11"/>
      <w:contextualSpacing/>
      <w:jc w:val="left"/>
    </w:pPr>
    <w:rPr>
      <w:rFonts w:cstheme="minorHAnsi"/>
      <w:b/>
      <w:bCs/>
      <w:caps/>
      <w:szCs w:val="44"/>
    </w:rPr>
  </w:style>
  <w:style w:type="paragraph" w:styleId="TOC2">
    <w:name w:val="toc 2"/>
    <w:basedOn w:val="Normal"/>
    <w:next w:val="Normal"/>
    <w:autoRedefine/>
    <w:uiPriority w:val="39"/>
    <w:unhideWhenUsed/>
    <w:rsid w:val="00567474"/>
    <w:pPr>
      <w:tabs>
        <w:tab w:val="left" w:leader="dot" w:pos="9072"/>
      </w:tabs>
      <w:spacing w:before="200" w:after="0" w:line="288" w:lineRule="auto"/>
      <w:ind w:left="1417" w:hanging="11"/>
      <w:contextualSpacing/>
      <w:jc w:val="left"/>
    </w:pPr>
    <w:rPr>
      <w:rFonts w:cstheme="minorHAnsi"/>
      <w:caps/>
      <w:szCs w:val="20"/>
    </w:rPr>
  </w:style>
  <w:style w:type="paragraph" w:styleId="ListParagraph">
    <w:name w:val="List Paragraph"/>
    <w:aliases w:val="Fig"/>
    <w:basedOn w:val="Normal"/>
    <w:uiPriority w:val="34"/>
    <w:qFormat/>
    <w:rsid w:val="005F3B86"/>
    <w:pPr>
      <w:ind w:left="720"/>
      <w:contextualSpacing/>
    </w:pPr>
  </w:style>
  <w:style w:type="table" w:styleId="LightShading">
    <w:name w:val="Light Shading"/>
    <w:basedOn w:val="TableNormal"/>
    <w:uiPriority w:val="60"/>
    <w:semiHidden/>
    <w:unhideWhenUsed/>
    <w:rsid w:val="005B0B63"/>
    <w:pPr>
      <w:spacing w:after="0" w:line="240" w:lineRule="auto"/>
      <w:jc w:val="both"/>
    </w:pPr>
    <w:rPr>
      <w:rFonts w:eastAsiaTheme="minorHAnsi"/>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autoRedefine/>
    <w:uiPriority w:val="99"/>
    <w:unhideWhenUsed/>
    <w:rsid w:val="00FE5260"/>
    <w:pPr>
      <w:tabs>
        <w:tab w:val="right" w:leader="dot" w:pos="9498"/>
      </w:tabs>
      <w:spacing w:after="0"/>
      <w:ind w:left="480" w:hanging="480"/>
      <w:jc w:val="left"/>
    </w:pPr>
    <w:rPr>
      <w:rFonts w:asciiTheme="minorHAnsi" w:hAnsiTheme="minorHAnsi" w:cstheme="minorHAnsi"/>
      <w:b/>
      <w:bCs/>
      <w:sz w:val="20"/>
      <w:szCs w:val="20"/>
    </w:rPr>
  </w:style>
  <w:style w:type="paragraph" w:styleId="TOC3">
    <w:name w:val="toc 3"/>
    <w:basedOn w:val="Normal"/>
    <w:next w:val="Normal"/>
    <w:autoRedefine/>
    <w:uiPriority w:val="39"/>
    <w:unhideWhenUsed/>
    <w:rsid w:val="001A6C39"/>
    <w:pPr>
      <w:tabs>
        <w:tab w:val="left" w:leader="dot" w:pos="9072"/>
      </w:tabs>
      <w:spacing w:after="0" w:line="259" w:lineRule="auto"/>
      <w:ind w:left="1514" w:hanging="11"/>
      <w:jc w:val="left"/>
    </w:pPr>
    <w:rPr>
      <w:rFonts w:asciiTheme="majorBidi" w:hAnsiTheme="majorBidi" w:cstheme="minorHAnsi"/>
      <w:iCs/>
      <w:szCs w:val="20"/>
    </w:rPr>
  </w:style>
  <w:style w:type="paragraph" w:styleId="TOC4">
    <w:name w:val="toc 4"/>
    <w:basedOn w:val="Normal"/>
    <w:next w:val="Normal"/>
    <w:autoRedefine/>
    <w:uiPriority w:val="39"/>
    <w:unhideWhenUsed/>
    <w:rsid w:val="005B2367"/>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5B2367"/>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5B2367"/>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5B2367"/>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5B2367"/>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5B2367"/>
    <w:pPr>
      <w:spacing w:after="0"/>
      <w:ind w:left="1920"/>
      <w:jc w:val="left"/>
    </w:pPr>
    <w:rPr>
      <w:rFonts w:asciiTheme="minorHAnsi" w:hAnsiTheme="minorHAnsi" w:cstheme="minorHAnsi"/>
      <w:sz w:val="18"/>
      <w:szCs w:val="18"/>
    </w:rPr>
  </w:style>
  <w:style w:type="paragraph" w:styleId="Header">
    <w:name w:val="header"/>
    <w:basedOn w:val="Normal"/>
    <w:link w:val="HeaderChar"/>
    <w:uiPriority w:val="99"/>
    <w:unhideWhenUsed/>
    <w:rsid w:val="000617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17B9"/>
    <w:rPr>
      <w:rFonts w:ascii="Times New Roman" w:eastAsia="Times New Roman" w:hAnsi="Times New Roman" w:cs="Times New Roman"/>
      <w:color w:val="000000"/>
      <w:sz w:val="24"/>
    </w:rPr>
  </w:style>
  <w:style w:type="paragraph" w:styleId="TOCHeading">
    <w:name w:val="TOC Heading"/>
    <w:basedOn w:val="Heading1"/>
    <w:next w:val="Normal"/>
    <w:uiPriority w:val="39"/>
    <w:unhideWhenUsed/>
    <w:qFormat/>
    <w:rsid w:val="008D4114"/>
    <w:pPr>
      <w:keepNext/>
      <w:pageBreakBefore w:val="0"/>
      <w:pBdr>
        <w:bottom w:val="none" w:sz="0" w:space="0" w:color="auto"/>
      </w:pBdr>
      <w:spacing w:before="240" w:after="0"/>
      <w:ind w:left="0" w:right="0"/>
      <w:outlineLvl w:val="9"/>
    </w:pPr>
    <w:rPr>
      <w:rFonts w:asciiTheme="majorHAnsi" w:eastAsiaTheme="majorEastAsia" w:hAnsiTheme="majorHAnsi"/>
      <w:b w:val="0"/>
      <w:iCs w:val="0"/>
      <w:caps w:val="0"/>
      <w:noProof w:val="0"/>
      <w:color w:val="2E74B5" w:themeColor="accent1" w:themeShade="BF"/>
      <w:sz w:val="32"/>
      <w:szCs w:val="32"/>
      <w:lang w:bidi="ar-SA"/>
    </w:rPr>
  </w:style>
  <w:style w:type="paragraph" w:customStyle="1" w:styleId="HebrewCover">
    <w:name w:val="Hebrew Cover"/>
    <w:basedOn w:val="Normal"/>
    <w:link w:val="HebrewCoverChar"/>
    <w:qFormat/>
    <w:rsid w:val="00296244"/>
    <w:pPr>
      <w:bidi/>
      <w:spacing w:after="24" w:line="259" w:lineRule="auto"/>
      <w:ind w:left="600" w:right="457" w:firstLine="0"/>
      <w:jc w:val="center"/>
    </w:pPr>
    <w:rPr>
      <w:rFonts w:asciiTheme="majorHAnsi" w:eastAsia="David" w:hAnsiTheme="majorHAnsi" w:cstheme="majorHAnsi"/>
      <w:sz w:val="72"/>
      <w:szCs w:val="72"/>
    </w:rPr>
  </w:style>
  <w:style w:type="paragraph" w:customStyle="1" w:styleId="TOCTITLE">
    <w:name w:val="TOC TITLE"/>
    <w:basedOn w:val="Heading1"/>
    <w:link w:val="TOCTITLEChar"/>
    <w:qFormat/>
    <w:rsid w:val="00E27CE5"/>
  </w:style>
  <w:style w:type="character" w:customStyle="1" w:styleId="TOCTITLEChar">
    <w:name w:val="TOC TITLE Char"/>
    <w:basedOn w:val="Heading1Char"/>
    <w:link w:val="TOCTITLE"/>
    <w:rsid w:val="00E27CE5"/>
    <w:rPr>
      <w:rFonts w:asciiTheme="majorBidi" w:eastAsia="Arial" w:hAnsiTheme="majorBidi" w:cstheme="majorBidi"/>
      <w:b/>
      <w:iCs w:val="0"/>
      <w:caps w:val="0"/>
      <w:noProof/>
      <w:color w:val="000000"/>
      <w:sz w:val="44"/>
      <w:szCs w:val="40"/>
    </w:rPr>
  </w:style>
  <w:style w:type="paragraph" w:customStyle="1" w:styleId="a0">
    <w:name w:val="תקציר"/>
    <w:basedOn w:val="Heading1"/>
    <w:link w:val="Char"/>
    <w:qFormat/>
    <w:rsid w:val="001425FC"/>
    <w:pPr>
      <w:bidi/>
      <w:ind w:left="1593"/>
    </w:pPr>
    <w:rPr>
      <w:rFonts w:asciiTheme="minorHAnsi" w:hAnsiTheme="minorHAnsi" w:cstheme="minorHAnsi"/>
      <w:b w:val="0"/>
      <w:bCs/>
      <w:i/>
      <w:iCs w:val="0"/>
      <w:szCs w:val="44"/>
    </w:rPr>
  </w:style>
  <w:style w:type="character" w:customStyle="1" w:styleId="HebrewCoverChar">
    <w:name w:val="Hebrew Cover Char"/>
    <w:basedOn w:val="DefaultParagraphFont"/>
    <w:link w:val="HebrewCover"/>
    <w:rsid w:val="00296244"/>
    <w:rPr>
      <w:rFonts w:asciiTheme="majorHAnsi" w:eastAsia="David" w:hAnsiTheme="majorHAnsi" w:cstheme="majorHAnsi"/>
      <w:color w:val="000000"/>
      <w:sz w:val="72"/>
      <w:szCs w:val="72"/>
    </w:rPr>
  </w:style>
  <w:style w:type="paragraph" w:customStyle="1" w:styleId="a1">
    <w:name w:val="תחתית עמוד"/>
    <w:basedOn w:val="HebrewCover"/>
    <w:link w:val="Char0"/>
    <w:qFormat/>
    <w:rsid w:val="00641C83"/>
    <w:pPr>
      <w:spacing w:before="4320" w:after="4344"/>
    </w:pPr>
    <w:rPr>
      <w:szCs w:val="24"/>
    </w:rPr>
  </w:style>
  <w:style w:type="character" w:customStyle="1" w:styleId="Char">
    <w:name w:val="תקציר Char"/>
    <w:basedOn w:val="Heading1Char"/>
    <w:link w:val="a0"/>
    <w:rsid w:val="001425FC"/>
    <w:rPr>
      <w:rFonts w:asciiTheme="majorBidi" w:eastAsia="Arial" w:hAnsiTheme="majorBidi" w:cstheme="minorHAnsi"/>
      <w:b w:val="0"/>
      <w:bCs/>
      <w:i/>
      <w:iCs w:val="0"/>
      <w:caps/>
      <w:noProof/>
      <w:color w:val="000000"/>
      <w:sz w:val="44"/>
      <w:szCs w:val="44"/>
    </w:rPr>
  </w:style>
  <w:style w:type="paragraph" w:customStyle="1" w:styleId="FigureCapture">
    <w:name w:val="Figure Capture"/>
    <w:basedOn w:val="Caption"/>
    <w:link w:val="FigureCaptureChar"/>
    <w:qFormat/>
    <w:rsid w:val="00F66C67"/>
    <w:pPr>
      <w:framePr w:wrap="around"/>
    </w:pPr>
    <w:rPr>
      <w:noProof/>
    </w:rPr>
  </w:style>
  <w:style w:type="character" w:customStyle="1" w:styleId="Char0">
    <w:name w:val="תחתית עמוד Char"/>
    <w:basedOn w:val="HebrewCoverChar"/>
    <w:link w:val="a1"/>
    <w:rsid w:val="00641C83"/>
    <w:rPr>
      <w:rFonts w:asciiTheme="majorHAnsi" w:eastAsia="David" w:hAnsiTheme="majorHAnsi" w:cstheme="majorHAnsi"/>
      <w:color w:val="000000"/>
      <w:sz w:val="72"/>
      <w:szCs w:val="24"/>
    </w:rPr>
  </w:style>
  <w:style w:type="paragraph" w:customStyle="1" w:styleId="HebrewParagraph">
    <w:name w:val="Hebrew Paragraph"/>
    <w:next w:val="Heading1"/>
    <w:qFormat/>
    <w:rsid w:val="008B77B8"/>
    <w:pPr>
      <w:keepNext/>
      <w:keepLines/>
      <w:bidi/>
      <w:spacing w:before="200" w:after="200" w:line="365" w:lineRule="auto"/>
      <w:ind w:left="1592" w:right="1701" w:firstLine="567"/>
      <w:jc w:val="both"/>
    </w:pPr>
    <w:rPr>
      <w:rFonts w:asciiTheme="majorHAnsi" w:eastAsia="David" w:hAnsiTheme="majorHAnsi" w:cstheme="majorHAnsi"/>
      <w:color w:val="000000"/>
      <w:sz w:val="24"/>
      <w:szCs w:val="24"/>
    </w:rPr>
  </w:style>
  <w:style w:type="paragraph" w:customStyle="1" w:styleId="a">
    <w:name w:val="מאמרים"/>
    <w:basedOn w:val="Normal"/>
    <w:qFormat/>
    <w:rsid w:val="001425FC"/>
    <w:pPr>
      <w:numPr>
        <w:numId w:val="13"/>
      </w:numPr>
      <w:spacing w:after="360" w:line="259" w:lineRule="auto"/>
      <w:ind w:right="1809" w:hanging="357"/>
      <w:jc w:val="left"/>
    </w:pPr>
    <w:rPr>
      <w:sz w:val="23"/>
    </w:rPr>
  </w:style>
  <w:style w:type="paragraph" w:customStyle="1" w:styleId="REFERENCELISTSYTLE">
    <w:name w:val="REFERENCE LIST SYTLE"/>
    <w:basedOn w:val="ListParagraph"/>
    <w:qFormat/>
    <w:rsid w:val="001A1130"/>
    <w:pPr>
      <w:numPr>
        <w:numId w:val="5"/>
      </w:numPr>
      <w:ind w:left="1843" w:hanging="567"/>
    </w:pPr>
  </w:style>
  <w:style w:type="character" w:customStyle="1" w:styleId="CaptionChar">
    <w:name w:val="Caption Char"/>
    <w:basedOn w:val="DefaultParagraphFont"/>
    <w:link w:val="Caption"/>
    <w:uiPriority w:val="35"/>
    <w:rsid w:val="0039494E"/>
    <w:rPr>
      <w:rFonts w:asciiTheme="majorBidi" w:eastAsiaTheme="minorHAnsi" w:hAnsiTheme="majorBidi" w:cstheme="majorBidi"/>
      <w:b/>
      <w:sz w:val="24"/>
      <w:szCs w:val="24"/>
    </w:rPr>
  </w:style>
  <w:style w:type="character" w:customStyle="1" w:styleId="FigureCaptureChar">
    <w:name w:val="Figure Capture Char"/>
    <w:basedOn w:val="CaptionChar"/>
    <w:link w:val="FigureCapture"/>
    <w:rsid w:val="00F66C67"/>
    <w:rPr>
      <w:rFonts w:asciiTheme="majorHAnsi" w:eastAsiaTheme="minorHAnsi" w:hAnsiTheme="majorHAnsi" w:cstheme="majorHAnsi"/>
      <w:b/>
      <w:bCs w:val="0"/>
      <w:noProof/>
      <w:sz w:val="24"/>
      <w:szCs w:val="24"/>
    </w:rPr>
  </w:style>
  <w:style w:type="paragraph" w:customStyle="1" w:styleId="APPENDIXCodeStyle">
    <w:name w:val="APPENDIX Code Style"/>
    <w:basedOn w:val="Normal"/>
    <w:link w:val="APPENDIXCodeStyleChar"/>
    <w:qFormat/>
    <w:rsid w:val="004A57E9"/>
    <w:pPr>
      <w:autoSpaceDE w:val="0"/>
      <w:autoSpaceDN w:val="0"/>
      <w:adjustRightInd w:val="0"/>
      <w:spacing w:after="0" w:line="240" w:lineRule="auto"/>
      <w:ind w:firstLine="0"/>
      <w:jc w:val="left"/>
    </w:pPr>
    <w:rPr>
      <w:rFonts w:eastAsia="Consolas"/>
    </w:rPr>
  </w:style>
  <w:style w:type="character" w:customStyle="1" w:styleId="APPENDIXCodeStyleChar">
    <w:name w:val="APPENDIX Code Style Char"/>
    <w:basedOn w:val="DefaultParagraphFont"/>
    <w:link w:val="APPENDIXCodeStyle"/>
    <w:rsid w:val="004A57E9"/>
    <w:rPr>
      <w:rFonts w:ascii="Times New Roman" w:eastAsia="Consolas" w:hAnsi="Times New Roman" w:cs="Times New Roman"/>
      <w:color w:val="000000"/>
      <w:sz w:val="24"/>
    </w:rPr>
  </w:style>
  <w:style w:type="paragraph" w:customStyle="1" w:styleId="TableFigureCAPTION">
    <w:name w:val="Table Figure CAPTION"/>
    <w:basedOn w:val="Caption"/>
    <w:link w:val="TableFigureCAPTIONChar"/>
    <w:qFormat/>
    <w:rsid w:val="00E15CE8"/>
    <w:pPr>
      <w:framePr w:wrap="around"/>
      <w:ind w:left="1167"/>
    </w:pPr>
  </w:style>
  <w:style w:type="character" w:customStyle="1" w:styleId="TableFigureCAPTIONChar">
    <w:name w:val="Table Figure CAPTION Char"/>
    <w:basedOn w:val="CaptionChar"/>
    <w:link w:val="TableFigureCAPTION"/>
    <w:rsid w:val="00E15CE8"/>
    <w:rPr>
      <w:rFonts w:asciiTheme="majorHAnsi" w:eastAsiaTheme="minorHAnsi" w:hAnsiTheme="majorHAnsi" w:cstheme="majorHAnsi"/>
      <w:b/>
      <w:bCs w:val="0"/>
      <w:sz w:val="24"/>
      <w:szCs w:val="24"/>
    </w:rPr>
  </w:style>
  <w:style w:type="paragraph" w:styleId="Subtitle">
    <w:name w:val="Subtitle"/>
    <w:basedOn w:val="Normal"/>
    <w:next w:val="Normal"/>
    <w:link w:val="SubtitleChar"/>
    <w:uiPriority w:val="11"/>
    <w:qFormat/>
    <w:rsid w:val="00925BAE"/>
    <w:pPr>
      <w:numPr>
        <w:ilvl w:val="1"/>
      </w:numPr>
      <w:spacing w:after="160"/>
      <w:ind w:left="1253" w:firstLine="720"/>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925BAE"/>
    <w:rPr>
      <w:color w:val="5A5A5A" w:themeColor="text1" w:themeTint="A5"/>
      <w:spacing w:val="15"/>
    </w:rPr>
  </w:style>
  <w:style w:type="table" w:customStyle="1" w:styleId="TableGrid1">
    <w:name w:val="TableGrid1"/>
    <w:rsid w:val="004E71CB"/>
    <w:pPr>
      <w:spacing w:after="0" w:line="240" w:lineRule="auto"/>
    </w:pPr>
    <w:tblPr>
      <w:tblCellMar>
        <w:top w:w="0" w:type="dxa"/>
        <w:left w:w="0" w:type="dxa"/>
        <w:bottom w:w="0" w:type="dxa"/>
        <w:right w:w="0" w:type="dxa"/>
      </w:tblCellMar>
    </w:tblPr>
  </w:style>
  <w:style w:type="table" w:customStyle="1" w:styleId="TableGrid2">
    <w:name w:val="TableGrid2"/>
    <w:rsid w:val="003657FD"/>
    <w:pPr>
      <w:spacing w:after="0" w:line="240" w:lineRule="auto"/>
    </w:pPr>
    <w:tblPr>
      <w:tblCellMar>
        <w:top w:w="0" w:type="dxa"/>
        <w:left w:w="0" w:type="dxa"/>
        <w:bottom w:w="0" w:type="dxa"/>
        <w:right w:w="0" w:type="dxa"/>
      </w:tblCellMar>
    </w:tblPr>
  </w:style>
  <w:style w:type="paragraph" w:customStyle="1" w:styleId="Nomenclature">
    <w:name w:val="Nomenclature"/>
    <w:basedOn w:val="Normal"/>
    <w:qFormat/>
    <w:rsid w:val="00AA6FE1"/>
    <w:pPr>
      <w:ind w:left="1985" w:right="1831" w:hanging="732"/>
    </w:pPr>
    <w:rPr>
      <w:bCs/>
    </w:rPr>
  </w:style>
  <w:style w:type="paragraph" w:customStyle="1" w:styleId="FigureNormal">
    <w:name w:val="Figure Normal"/>
    <w:basedOn w:val="Normal"/>
    <w:link w:val="FigureNormalChar"/>
    <w:qFormat/>
    <w:rsid w:val="00862DE5"/>
    <w:pPr>
      <w:spacing w:after="0" w:line="240" w:lineRule="auto"/>
      <w:ind w:left="0" w:right="0" w:firstLine="0"/>
      <w:jc w:val="left"/>
    </w:pPr>
  </w:style>
  <w:style w:type="paragraph" w:customStyle="1" w:styleId="Figcontent">
    <w:name w:val="Fig content"/>
    <w:basedOn w:val="FigureNormal"/>
    <w:link w:val="FigcontentChar"/>
    <w:qFormat/>
    <w:rsid w:val="002D78EB"/>
    <w:pPr>
      <w:jc w:val="center"/>
    </w:pPr>
  </w:style>
  <w:style w:type="character" w:customStyle="1" w:styleId="FigureNormalChar">
    <w:name w:val="Figure Normal Char"/>
    <w:basedOn w:val="DefaultParagraphFont"/>
    <w:link w:val="FigureNormal"/>
    <w:rsid w:val="002D78EB"/>
    <w:rPr>
      <w:rFonts w:ascii="Times New Roman" w:eastAsia="Times New Roman" w:hAnsi="Times New Roman" w:cs="Times New Roman"/>
      <w:color w:val="000000"/>
      <w:sz w:val="24"/>
    </w:rPr>
  </w:style>
  <w:style w:type="character" w:customStyle="1" w:styleId="FigcontentChar">
    <w:name w:val="Fig content Char"/>
    <w:basedOn w:val="FigureNormalChar"/>
    <w:link w:val="Figcontent"/>
    <w:rsid w:val="002D78EB"/>
    <w:rPr>
      <w:rFonts w:ascii="Times New Roman" w:eastAsia="Times New Roman" w:hAnsi="Times New Roman" w:cs="Times New Roman"/>
      <w:color w:val="000000"/>
      <w:sz w:val="24"/>
    </w:rPr>
  </w:style>
  <w:style w:type="paragraph" w:customStyle="1" w:styleId="NormalLIST">
    <w:name w:val="Normal LIST"/>
    <w:basedOn w:val="Normal"/>
    <w:next w:val="ListNumber"/>
    <w:qFormat/>
    <w:rsid w:val="00E25B23"/>
    <w:pPr>
      <w:numPr>
        <w:numId w:val="40"/>
      </w:numPr>
      <w:ind w:left="1202" w:right="1831" w:firstLine="720"/>
    </w:pPr>
  </w:style>
  <w:style w:type="paragraph" w:styleId="ListNumber">
    <w:name w:val="List Number"/>
    <w:basedOn w:val="Normal"/>
    <w:uiPriority w:val="99"/>
    <w:semiHidden/>
    <w:unhideWhenUsed/>
    <w:rsid w:val="00E25B23"/>
    <w:pPr>
      <w:numPr>
        <w:numId w:val="41"/>
      </w:numPr>
      <w:contextualSpacing/>
    </w:pPr>
  </w:style>
  <w:style w:type="table" w:customStyle="1" w:styleId="PlainTable41">
    <w:name w:val="Plain Table 41"/>
    <w:basedOn w:val="TableNormal"/>
    <w:uiPriority w:val="44"/>
    <w:rsid w:val="0041412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F127C4"/>
    <w:pPr>
      <w:keepLines/>
      <w:spacing w:after="0" w:line="240" w:lineRule="auto"/>
      <w:ind w:left="1253" w:right="1830" w:firstLine="720"/>
      <w:jc w:val="both"/>
    </w:pPr>
    <w:rPr>
      <w:rFonts w:ascii="Times New Roman" w:eastAsia="Times New Roman" w:hAnsi="Times New Roman" w:cs="Times New Roman"/>
      <w:color w:val="000000"/>
      <w:sz w:val="24"/>
    </w:rPr>
  </w:style>
  <w:style w:type="paragraph" w:customStyle="1" w:styleId="FIgureInnerTitles">
    <w:name w:val="FIgure Inner Titles"/>
    <w:next w:val="Normal"/>
    <w:qFormat/>
    <w:rsid w:val="009E569F"/>
    <w:pPr>
      <w:spacing w:after="0"/>
    </w:pPr>
    <w:rPr>
      <w:rFonts w:ascii="Times New Roman" w:eastAsia="Times New Roman" w:hAnsi="Times New Roman" w:cs="Times New Roman"/>
      <w:color w:val="000000"/>
      <w:sz w:val="24"/>
    </w:rPr>
  </w:style>
  <w:style w:type="table" w:customStyle="1" w:styleId="TableGrid10">
    <w:name w:val="Table Grid1"/>
    <w:basedOn w:val="TableNormal"/>
    <w:next w:val="TableGrid0"/>
    <w:uiPriority w:val="59"/>
    <w:rsid w:val="00DF52F6"/>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CAPTIOIN">
    <w:name w:val="FIG CAPTIOIN"/>
    <w:next w:val="Normal"/>
    <w:link w:val="FIGCAPTIOINChar"/>
    <w:qFormat/>
    <w:rsid w:val="00D754AD"/>
    <w:pPr>
      <w:keepLines/>
      <w:spacing w:after="240"/>
      <w:contextualSpacing/>
    </w:pPr>
    <w:rPr>
      <w:rFonts w:ascii="Times New Roman" w:eastAsiaTheme="minorHAnsi" w:hAnsi="Times New Roman" w:cs="Times New Roman"/>
      <w:color w:val="000000"/>
      <w:sz w:val="24"/>
    </w:rPr>
  </w:style>
  <w:style w:type="character" w:customStyle="1" w:styleId="FIGCAPTIOINChar">
    <w:name w:val="FIG CAPTIOIN Char"/>
    <w:basedOn w:val="DefaultParagraphFont"/>
    <w:link w:val="FIGCAPTIOIN"/>
    <w:rsid w:val="00D754AD"/>
    <w:rPr>
      <w:rFonts w:ascii="Times New Roman" w:eastAsiaTheme="minorHAnsi" w:hAnsi="Times New Roman" w:cs="Times New Roman"/>
      <w:color w:val="000000"/>
      <w:sz w:val="24"/>
    </w:rPr>
  </w:style>
  <w:style w:type="table" w:customStyle="1" w:styleId="TableGrid20">
    <w:name w:val="Table Grid2"/>
    <w:basedOn w:val="TableNormal"/>
    <w:next w:val="TableGrid0"/>
    <w:uiPriority w:val="59"/>
    <w:rsid w:val="00797AFE"/>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59"/>
    <w:rsid w:val="00797AFE"/>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59"/>
    <w:rsid w:val="00990E54"/>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372E32"/>
    <w:pPr>
      <w:spacing w:after="0" w:line="240" w:lineRule="auto"/>
      <w:jc w:val="both"/>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372E32"/>
    <w:pPr>
      <w:spacing w:after="0" w:line="240" w:lineRule="auto"/>
      <w:jc w:val="both"/>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B949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46926">
      <w:bodyDiv w:val="1"/>
      <w:marLeft w:val="0"/>
      <w:marRight w:val="0"/>
      <w:marTop w:val="0"/>
      <w:marBottom w:val="0"/>
      <w:divBdr>
        <w:top w:val="none" w:sz="0" w:space="0" w:color="auto"/>
        <w:left w:val="none" w:sz="0" w:space="0" w:color="auto"/>
        <w:bottom w:val="none" w:sz="0" w:space="0" w:color="auto"/>
        <w:right w:val="none" w:sz="0" w:space="0" w:color="auto"/>
      </w:divBdr>
    </w:div>
    <w:div w:id="321737183">
      <w:bodyDiv w:val="1"/>
      <w:marLeft w:val="0"/>
      <w:marRight w:val="0"/>
      <w:marTop w:val="0"/>
      <w:marBottom w:val="0"/>
      <w:divBdr>
        <w:top w:val="none" w:sz="0" w:space="0" w:color="auto"/>
        <w:left w:val="none" w:sz="0" w:space="0" w:color="auto"/>
        <w:bottom w:val="none" w:sz="0" w:space="0" w:color="auto"/>
        <w:right w:val="none" w:sz="0" w:space="0" w:color="auto"/>
      </w:divBdr>
    </w:div>
    <w:div w:id="325475839">
      <w:bodyDiv w:val="1"/>
      <w:marLeft w:val="0"/>
      <w:marRight w:val="0"/>
      <w:marTop w:val="0"/>
      <w:marBottom w:val="0"/>
      <w:divBdr>
        <w:top w:val="none" w:sz="0" w:space="0" w:color="auto"/>
        <w:left w:val="none" w:sz="0" w:space="0" w:color="auto"/>
        <w:bottom w:val="none" w:sz="0" w:space="0" w:color="auto"/>
        <w:right w:val="none" w:sz="0" w:space="0" w:color="auto"/>
      </w:divBdr>
    </w:div>
    <w:div w:id="362051808">
      <w:bodyDiv w:val="1"/>
      <w:marLeft w:val="0"/>
      <w:marRight w:val="0"/>
      <w:marTop w:val="0"/>
      <w:marBottom w:val="0"/>
      <w:divBdr>
        <w:top w:val="none" w:sz="0" w:space="0" w:color="auto"/>
        <w:left w:val="none" w:sz="0" w:space="0" w:color="auto"/>
        <w:bottom w:val="none" w:sz="0" w:space="0" w:color="auto"/>
        <w:right w:val="none" w:sz="0" w:space="0" w:color="auto"/>
      </w:divBdr>
    </w:div>
    <w:div w:id="479922726">
      <w:bodyDiv w:val="1"/>
      <w:marLeft w:val="0"/>
      <w:marRight w:val="0"/>
      <w:marTop w:val="0"/>
      <w:marBottom w:val="0"/>
      <w:divBdr>
        <w:top w:val="none" w:sz="0" w:space="0" w:color="auto"/>
        <w:left w:val="none" w:sz="0" w:space="0" w:color="auto"/>
        <w:bottom w:val="none" w:sz="0" w:space="0" w:color="auto"/>
        <w:right w:val="none" w:sz="0" w:space="0" w:color="auto"/>
      </w:divBdr>
    </w:div>
    <w:div w:id="870917566">
      <w:bodyDiv w:val="1"/>
      <w:marLeft w:val="0"/>
      <w:marRight w:val="0"/>
      <w:marTop w:val="0"/>
      <w:marBottom w:val="0"/>
      <w:divBdr>
        <w:top w:val="none" w:sz="0" w:space="0" w:color="auto"/>
        <w:left w:val="none" w:sz="0" w:space="0" w:color="auto"/>
        <w:bottom w:val="none" w:sz="0" w:space="0" w:color="auto"/>
        <w:right w:val="none" w:sz="0" w:space="0" w:color="auto"/>
      </w:divBdr>
    </w:div>
    <w:div w:id="963314205">
      <w:bodyDiv w:val="1"/>
      <w:marLeft w:val="0"/>
      <w:marRight w:val="0"/>
      <w:marTop w:val="0"/>
      <w:marBottom w:val="0"/>
      <w:divBdr>
        <w:top w:val="none" w:sz="0" w:space="0" w:color="auto"/>
        <w:left w:val="none" w:sz="0" w:space="0" w:color="auto"/>
        <w:bottom w:val="none" w:sz="0" w:space="0" w:color="auto"/>
        <w:right w:val="none" w:sz="0" w:space="0" w:color="auto"/>
      </w:divBdr>
    </w:div>
    <w:div w:id="1005547096">
      <w:bodyDiv w:val="1"/>
      <w:marLeft w:val="0"/>
      <w:marRight w:val="0"/>
      <w:marTop w:val="0"/>
      <w:marBottom w:val="0"/>
      <w:divBdr>
        <w:top w:val="none" w:sz="0" w:space="0" w:color="auto"/>
        <w:left w:val="none" w:sz="0" w:space="0" w:color="auto"/>
        <w:bottom w:val="none" w:sz="0" w:space="0" w:color="auto"/>
        <w:right w:val="none" w:sz="0" w:space="0" w:color="auto"/>
      </w:divBdr>
    </w:div>
    <w:div w:id="1592472484">
      <w:bodyDiv w:val="1"/>
      <w:marLeft w:val="0"/>
      <w:marRight w:val="0"/>
      <w:marTop w:val="0"/>
      <w:marBottom w:val="0"/>
      <w:divBdr>
        <w:top w:val="none" w:sz="0" w:space="0" w:color="auto"/>
        <w:left w:val="none" w:sz="0" w:space="0" w:color="auto"/>
        <w:bottom w:val="none" w:sz="0" w:space="0" w:color="auto"/>
        <w:right w:val="none" w:sz="0" w:space="0" w:color="auto"/>
      </w:divBdr>
    </w:div>
    <w:div w:id="1795824965">
      <w:bodyDiv w:val="1"/>
      <w:marLeft w:val="0"/>
      <w:marRight w:val="0"/>
      <w:marTop w:val="0"/>
      <w:marBottom w:val="0"/>
      <w:divBdr>
        <w:top w:val="none" w:sz="0" w:space="0" w:color="auto"/>
        <w:left w:val="none" w:sz="0" w:space="0" w:color="auto"/>
        <w:bottom w:val="none" w:sz="0" w:space="0" w:color="auto"/>
        <w:right w:val="none" w:sz="0" w:space="0" w:color="auto"/>
      </w:divBdr>
    </w:div>
    <w:div w:id="1802114238">
      <w:bodyDiv w:val="1"/>
      <w:marLeft w:val="0"/>
      <w:marRight w:val="0"/>
      <w:marTop w:val="0"/>
      <w:marBottom w:val="0"/>
      <w:divBdr>
        <w:top w:val="none" w:sz="0" w:space="0" w:color="auto"/>
        <w:left w:val="none" w:sz="0" w:space="0" w:color="auto"/>
        <w:bottom w:val="none" w:sz="0" w:space="0" w:color="auto"/>
        <w:right w:val="none" w:sz="0" w:space="0" w:color="auto"/>
      </w:divBdr>
    </w:div>
    <w:div w:id="1851097062">
      <w:bodyDiv w:val="1"/>
      <w:marLeft w:val="0"/>
      <w:marRight w:val="0"/>
      <w:marTop w:val="0"/>
      <w:marBottom w:val="0"/>
      <w:divBdr>
        <w:top w:val="none" w:sz="0" w:space="0" w:color="auto"/>
        <w:left w:val="none" w:sz="0" w:space="0" w:color="auto"/>
        <w:bottom w:val="none" w:sz="0" w:space="0" w:color="auto"/>
        <w:right w:val="none" w:sz="0" w:space="0" w:color="auto"/>
      </w:divBdr>
    </w:div>
    <w:div w:id="1918705553">
      <w:bodyDiv w:val="1"/>
      <w:marLeft w:val="0"/>
      <w:marRight w:val="0"/>
      <w:marTop w:val="0"/>
      <w:marBottom w:val="0"/>
      <w:divBdr>
        <w:top w:val="none" w:sz="0" w:space="0" w:color="auto"/>
        <w:left w:val="none" w:sz="0" w:space="0" w:color="auto"/>
        <w:bottom w:val="none" w:sz="0" w:space="0" w:color="auto"/>
        <w:right w:val="none" w:sz="0" w:space="0" w:color="auto"/>
      </w:divBdr>
    </w:div>
    <w:div w:id="1977567181">
      <w:bodyDiv w:val="1"/>
      <w:marLeft w:val="0"/>
      <w:marRight w:val="0"/>
      <w:marTop w:val="0"/>
      <w:marBottom w:val="0"/>
      <w:divBdr>
        <w:top w:val="none" w:sz="0" w:space="0" w:color="auto"/>
        <w:left w:val="none" w:sz="0" w:space="0" w:color="auto"/>
        <w:bottom w:val="none" w:sz="0" w:space="0" w:color="auto"/>
        <w:right w:val="none" w:sz="0" w:space="0" w:color="auto"/>
      </w:divBdr>
    </w:div>
    <w:div w:id="1987398048">
      <w:bodyDiv w:val="1"/>
      <w:marLeft w:val="0"/>
      <w:marRight w:val="0"/>
      <w:marTop w:val="0"/>
      <w:marBottom w:val="0"/>
      <w:divBdr>
        <w:top w:val="none" w:sz="0" w:space="0" w:color="auto"/>
        <w:left w:val="none" w:sz="0" w:space="0" w:color="auto"/>
        <w:bottom w:val="none" w:sz="0" w:space="0" w:color="auto"/>
        <w:right w:val="none" w:sz="0" w:space="0" w:color="auto"/>
      </w:divBdr>
    </w:div>
    <w:div w:id="2023819553">
      <w:bodyDiv w:val="1"/>
      <w:marLeft w:val="0"/>
      <w:marRight w:val="0"/>
      <w:marTop w:val="0"/>
      <w:marBottom w:val="0"/>
      <w:divBdr>
        <w:top w:val="none" w:sz="0" w:space="0" w:color="auto"/>
        <w:left w:val="none" w:sz="0" w:space="0" w:color="auto"/>
        <w:bottom w:val="none" w:sz="0" w:space="0" w:color="auto"/>
        <w:right w:val="none" w:sz="0" w:space="0" w:color="auto"/>
      </w:divBdr>
    </w:div>
    <w:div w:id="20284864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Roee%20Thesis%20Last%20Version\Roees%20Thesis%20LAST%20VERSION%20Chapter%204.2.docx" TargetMode="External"/><Relationship Id="rId117" Type="http://schemas.openxmlformats.org/officeDocument/2006/relationships/image" Target="media/image84.png"/><Relationship Id="rId21" Type="http://schemas.openxmlformats.org/officeDocument/2006/relationships/hyperlink" Target="file:///E:\Roee%20Thesis%20Last%20Version\Roees%20Thesis%20LAST%20VERSION%20Chapter%204.2.docx" TargetMode="External"/><Relationship Id="rId42" Type="http://schemas.openxmlformats.org/officeDocument/2006/relationships/image" Target="media/image9.jpg"/><Relationship Id="rId47" Type="http://schemas.openxmlformats.org/officeDocument/2006/relationships/image" Target="media/image14.png"/><Relationship Id="rId63" Type="http://schemas.openxmlformats.org/officeDocument/2006/relationships/image" Target="media/image30.jpeg"/><Relationship Id="rId68" Type="http://schemas.openxmlformats.org/officeDocument/2006/relationships/image" Target="media/image35.png"/><Relationship Id="rId84" Type="http://schemas.openxmlformats.org/officeDocument/2006/relationships/image" Target="media/image51.png"/><Relationship Id="rId89" Type="http://schemas.openxmlformats.org/officeDocument/2006/relationships/image" Target="media/image56.png"/><Relationship Id="rId112" Type="http://schemas.openxmlformats.org/officeDocument/2006/relationships/image" Target="media/image79.png"/><Relationship Id="rId133" Type="http://schemas.openxmlformats.org/officeDocument/2006/relationships/image" Target="media/image100.emf"/><Relationship Id="rId138" Type="http://schemas.openxmlformats.org/officeDocument/2006/relationships/image" Target="media/image105.emf"/><Relationship Id="rId154" Type="http://schemas.openxmlformats.org/officeDocument/2006/relationships/image" Target="media/image121.emf"/><Relationship Id="rId159" Type="http://schemas.openxmlformats.org/officeDocument/2006/relationships/image" Target="media/image126.emf"/><Relationship Id="rId175" Type="http://schemas.openxmlformats.org/officeDocument/2006/relationships/image" Target="media/image142.emf"/><Relationship Id="rId170" Type="http://schemas.openxmlformats.org/officeDocument/2006/relationships/image" Target="media/image137.emf"/><Relationship Id="rId16" Type="http://schemas.openxmlformats.org/officeDocument/2006/relationships/hyperlink" Target="file:///E:\Roee%20Thesis%20Last%20Version\Roees%20Thesis%20LAST%20VERSION%20Chapter%204.2.docx" TargetMode="External"/><Relationship Id="rId107" Type="http://schemas.openxmlformats.org/officeDocument/2006/relationships/image" Target="media/image74.png"/><Relationship Id="rId11" Type="http://schemas.openxmlformats.org/officeDocument/2006/relationships/hyperlink" Target="file:///E:\Roee%20Thesis%20Last%20Version\Roees%20Thesis%20LAST%20VERSION%20Chapter%204.2.docx" TargetMode="External"/><Relationship Id="rId32" Type="http://schemas.openxmlformats.org/officeDocument/2006/relationships/hyperlink" Target="file:///E:\Roee%20Thesis%20Last%20Version\Roees%20Thesis%20LAST%20VERSION%20Chapter%204.2.docx" TargetMode="External"/><Relationship Id="rId37" Type="http://schemas.openxmlformats.org/officeDocument/2006/relationships/hyperlink" Target="file:///E:\Roee%20Thesis%20Last%20Version\Roees%20Thesis%20LAST%20VERSION%20Chapter%204.2.docx" TargetMode="External"/><Relationship Id="rId53" Type="http://schemas.openxmlformats.org/officeDocument/2006/relationships/image" Target="media/image20.png"/><Relationship Id="rId58" Type="http://schemas.openxmlformats.org/officeDocument/2006/relationships/image" Target="media/image25.png"/><Relationship Id="rId74" Type="http://schemas.openxmlformats.org/officeDocument/2006/relationships/image" Target="media/image41.jpeg"/><Relationship Id="rId79" Type="http://schemas.openxmlformats.org/officeDocument/2006/relationships/image" Target="media/image46.jpeg"/><Relationship Id="rId102" Type="http://schemas.openxmlformats.org/officeDocument/2006/relationships/image" Target="media/image69.emf"/><Relationship Id="rId123" Type="http://schemas.openxmlformats.org/officeDocument/2006/relationships/image" Target="media/image90.png"/><Relationship Id="rId128" Type="http://schemas.openxmlformats.org/officeDocument/2006/relationships/image" Target="media/image95.emf"/><Relationship Id="rId144" Type="http://schemas.openxmlformats.org/officeDocument/2006/relationships/image" Target="media/image111.emf"/><Relationship Id="rId149" Type="http://schemas.openxmlformats.org/officeDocument/2006/relationships/image" Target="media/image116.emf"/><Relationship Id="rId5" Type="http://schemas.openxmlformats.org/officeDocument/2006/relationships/webSettings" Target="webSettings.xml"/><Relationship Id="rId90" Type="http://schemas.openxmlformats.org/officeDocument/2006/relationships/image" Target="media/image57.tmp"/><Relationship Id="rId95" Type="http://schemas.openxmlformats.org/officeDocument/2006/relationships/image" Target="media/image62.png"/><Relationship Id="rId160" Type="http://schemas.openxmlformats.org/officeDocument/2006/relationships/image" Target="media/image127.emf"/><Relationship Id="rId165" Type="http://schemas.openxmlformats.org/officeDocument/2006/relationships/image" Target="media/image132.png"/><Relationship Id="rId181" Type="http://schemas.openxmlformats.org/officeDocument/2006/relationships/footer" Target="footer3.xml"/><Relationship Id="rId22" Type="http://schemas.openxmlformats.org/officeDocument/2006/relationships/hyperlink" Target="file:///E:\Roee%20Thesis%20Last%20Version\Roees%20Thesis%20LAST%20VERSION%20Chapter%204.2.docx" TargetMode="External"/><Relationship Id="rId27" Type="http://schemas.openxmlformats.org/officeDocument/2006/relationships/hyperlink" Target="file:///E:\Roee%20Thesis%20Last%20Version\Roees%20Thesis%20LAST%20VERSION%20Chapter%204.2.docx" TargetMode="External"/><Relationship Id="rId43" Type="http://schemas.openxmlformats.org/officeDocument/2006/relationships/image" Target="media/image10.jpg"/><Relationship Id="rId48" Type="http://schemas.openxmlformats.org/officeDocument/2006/relationships/image" Target="media/image15.png"/><Relationship Id="rId64" Type="http://schemas.openxmlformats.org/officeDocument/2006/relationships/image" Target="media/image31.png"/><Relationship Id="rId69" Type="http://schemas.openxmlformats.org/officeDocument/2006/relationships/image" Target="media/image36.png"/><Relationship Id="rId113" Type="http://schemas.openxmlformats.org/officeDocument/2006/relationships/image" Target="media/image80.png"/><Relationship Id="rId118" Type="http://schemas.openxmlformats.org/officeDocument/2006/relationships/image" Target="media/image85.png"/><Relationship Id="rId134" Type="http://schemas.openxmlformats.org/officeDocument/2006/relationships/image" Target="media/image101.emf"/><Relationship Id="rId139" Type="http://schemas.openxmlformats.org/officeDocument/2006/relationships/image" Target="media/image106.emf"/><Relationship Id="rId80" Type="http://schemas.openxmlformats.org/officeDocument/2006/relationships/image" Target="media/image47.jpg"/><Relationship Id="rId85" Type="http://schemas.openxmlformats.org/officeDocument/2006/relationships/image" Target="media/image52.jpeg"/><Relationship Id="rId150" Type="http://schemas.openxmlformats.org/officeDocument/2006/relationships/image" Target="media/image117.emf"/><Relationship Id="rId155" Type="http://schemas.openxmlformats.org/officeDocument/2006/relationships/image" Target="media/image122.emf"/><Relationship Id="rId171" Type="http://schemas.openxmlformats.org/officeDocument/2006/relationships/image" Target="media/image138.png"/><Relationship Id="rId176" Type="http://schemas.openxmlformats.org/officeDocument/2006/relationships/image" Target="media/image143.emf"/><Relationship Id="rId12" Type="http://schemas.openxmlformats.org/officeDocument/2006/relationships/hyperlink" Target="file:///E:\Roee%20Thesis%20Last%20Version\Roees%20Thesis%20LAST%20VERSION%20Chapter%204.2.docx" TargetMode="External"/><Relationship Id="rId17" Type="http://schemas.openxmlformats.org/officeDocument/2006/relationships/hyperlink" Target="file:///E:\Roee%20Thesis%20Last%20Version\Roees%20Thesis%20LAST%20VERSION%20Chapter%204.2.docx" TargetMode="External"/><Relationship Id="rId33" Type="http://schemas.openxmlformats.org/officeDocument/2006/relationships/hyperlink" Target="file:///E:\Roee%20Thesis%20Last%20Version\Roees%20Thesis%20LAST%20VERSION%20Chapter%204.2.docx" TargetMode="External"/><Relationship Id="rId38" Type="http://schemas.openxmlformats.org/officeDocument/2006/relationships/hyperlink" Target="https://en.wikipedia.org/wiki/Extended_Kalman_filter" TargetMode="External"/><Relationship Id="rId59" Type="http://schemas.openxmlformats.org/officeDocument/2006/relationships/image" Target="media/image26.png"/><Relationship Id="rId103" Type="http://schemas.openxmlformats.org/officeDocument/2006/relationships/image" Target="media/image70.png"/><Relationship Id="rId108" Type="http://schemas.openxmlformats.org/officeDocument/2006/relationships/image" Target="media/image75.emf"/><Relationship Id="rId124" Type="http://schemas.openxmlformats.org/officeDocument/2006/relationships/image" Target="media/image91.png"/><Relationship Id="rId129" Type="http://schemas.openxmlformats.org/officeDocument/2006/relationships/image" Target="media/image96.emf"/><Relationship Id="rId54" Type="http://schemas.openxmlformats.org/officeDocument/2006/relationships/image" Target="media/image21.png"/><Relationship Id="rId70" Type="http://schemas.openxmlformats.org/officeDocument/2006/relationships/image" Target="media/image37.jpg"/><Relationship Id="rId75" Type="http://schemas.openxmlformats.org/officeDocument/2006/relationships/image" Target="media/image42.jpeg"/><Relationship Id="rId91" Type="http://schemas.openxmlformats.org/officeDocument/2006/relationships/image" Target="media/image58.tmp"/><Relationship Id="rId96" Type="http://schemas.openxmlformats.org/officeDocument/2006/relationships/image" Target="media/image63.png"/><Relationship Id="rId140" Type="http://schemas.openxmlformats.org/officeDocument/2006/relationships/image" Target="media/image107.emf"/><Relationship Id="rId145" Type="http://schemas.openxmlformats.org/officeDocument/2006/relationships/image" Target="media/image112.emf"/><Relationship Id="rId161" Type="http://schemas.openxmlformats.org/officeDocument/2006/relationships/image" Target="media/image128.emf"/><Relationship Id="rId166" Type="http://schemas.openxmlformats.org/officeDocument/2006/relationships/image" Target="media/image133.png"/><Relationship Id="rId18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Roee%20Thesis%20Last%20Version\Roees%20Thesis%20LAST%20VERSION%20Chapter%204.2.docx" TargetMode="External"/><Relationship Id="rId28" Type="http://schemas.openxmlformats.org/officeDocument/2006/relationships/hyperlink" Target="file:///E:\Roee%20Thesis%20Last%20Version\Roees%20Thesis%20LAST%20VERSION%20Chapter%204.2.docx" TargetMode="External"/><Relationship Id="rId49" Type="http://schemas.openxmlformats.org/officeDocument/2006/relationships/image" Target="media/image16.png"/><Relationship Id="rId114" Type="http://schemas.openxmlformats.org/officeDocument/2006/relationships/image" Target="media/image81.png"/><Relationship Id="rId119" Type="http://schemas.openxmlformats.org/officeDocument/2006/relationships/image" Target="media/image86.png"/><Relationship Id="rId44" Type="http://schemas.openxmlformats.org/officeDocument/2006/relationships/image" Target="media/image11.jpeg"/><Relationship Id="rId60" Type="http://schemas.openxmlformats.org/officeDocument/2006/relationships/image" Target="media/image27.png"/><Relationship Id="rId65" Type="http://schemas.openxmlformats.org/officeDocument/2006/relationships/image" Target="media/image32.png"/><Relationship Id="rId81" Type="http://schemas.openxmlformats.org/officeDocument/2006/relationships/image" Target="media/image48.jpg"/><Relationship Id="rId86" Type="http://schemas.openxmlformats.org/officeDocument/2006/relationships/image" Target="media/image53.jpeg"/><Relationship Id="rId130" Type="http://schemas.openxmlformats.org/officeDocument/2006/relationships/image" Target="media/image97.emf"/><Relationship Id="rId135" Type="http://schemas.openxmlformats.org/officeDocument/2006/relationships/image" Target="media/image102.png"/><Relationship Id="rId151" Type="http://schemas.openxmlformats.org/officeDocument/2006/relationships/image" Target="media/image118.emf"/><Relationship Id="rId156" Type="http://schemas.openxmlformats.org/officeDocument/2006/relationships/image" Target="media/image123.emf"/><Relationship Id="rId177"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hyperlink" Target="file:///E:\Roee%20Thesis%20Last%20Version\Roees%20Thesis%20LAST%20VERSION%20Chapter%204.2.docx" TargetMode="External"/><Relationship Id="rId172" Type="http://schemas.openxmlformats.org/officeDocument/2006/relationships/image" Target="media/image139.png"/><Relationship Id="rId180" Type="http://schemas.openxmlformats.org/officeDocument/2006/relationships/footer" Target="footer2.xml"/><Relationship Id="rId13" Type="http://schemas.openxmlformats.org/officeDocument/2006/relationships/hyperlink" Target="file:///E:\Roee%20Thesis%20Last%20Version\Roees%20Thesis%20LAST%20VERSION%20Chapter%204.2.docx" TargetMode="External"/><Relationship Id="rId18" Type="http://schemas.openxmlformats.org/officeDocument/2006/relationships/hyperlink" Target="file:///E:\Roee%20Thesis%20Last%20Version\Roees%20Thesis%20LAST%20VERSION%20Chapter%204.2.docx" TargetMode="External"/><Relationship Id="rId39" Type="http://schemas.openxmlformats.org/officeDocument/2006/relationships/image" Target="media/image6.png"/><Relationship Id="rId109" Type="http://schemas.openxmlformats.org/officeDocument/2006/relationships/image" Target="media/image76.png"/><Relationship Id="rId34" Type="http://schemas.openxmlformats.org/officeDocument/2006/relationships/hyperlink" Target="file:///E:\Roee%20Thesis%20Last%20Version\Roees%20Thesis%20LAST%20VERSION%20Chapter%204.2.docx" TargetMode="External"/><Relationship Id="rId50" Type="http://schemas.openxmlformats.org/officeDocument/2006/relationships/image" Target="media/image17.png"/><Relationship Id="rId55" Type="http://schemas.openxmlformats.org/officeDocument/2006/relationships/image" Target="media/image22.png"/><Relationship Id="rId76" Type="http://schemas.openxmlformats.org/officeDocument/2006/relationships/image" Target="media/image43.JPG"/><Relationship Id="rId97" Type="http://schemas.openxmlformats.org/officeDocument/2006/relationships/image" Target="media/image64.emf"/><Relationship Id="rId104" Type="http://schemas.openxmlformats.org/officeDocument/2006/relationships/image" Target="media/image71.emf"/><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image" Target="media/image108.emf"/><Relationship Id="rId146" Type="http://schemas.openxmlformats.org/officeDocument/2006/relationships/image" Target="media/image113.emf"/><Relationship Id="rId167" Type="http://schemas.openxmlformats.org/officeDocument/2006/relationships/image" Target="media/image134.jp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9.png"/><Relationship Id="rId162" Type="http://schemas.openxmlformats.org/officeDocument/2006/relationships/image" Target="media/image129.emf"/><Relationship Id="rId18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file:///E:\Roee%20Thesis%20Last%20Version\Roees%20Thesis%20LAST%20VERSION%20Chapter%204.2.docx" TargetMode="External"/><Relationship Id="rId24" Type="http://schemas.openxmlformats.org/officeDocument/2006/relationships/hyperlink" Target="file:///E:\Roee%20Thesis%20Last%20Version\Roees%20Thesis%20LAST%20VERSION%20Chapter%204.2.docx" TargetMode="External"/><Relationship Id="rId40" Type="http://schemas.openxmlformats.org/officeDocument/2006/relationships/image" Target="media/image7.jpg"/><Relationship Id="rId45" Type="http://schemas.openxmlformats.org/officeDocument/2006/relationships/image" Target="media/image12.jpeg"/><Relationship Id="rId66" Type="http://schemas.openxmlformats.org/officeDocument/2006/relationships/image" Target="media/image33.png"/><Relationship Id="rId87" Type="http://schemas.openxmlformats.org/officeDocument/2006/relationships/image" Target="media/image54.jpeg"/><Relationship Id="rId110" Type="http://schemas.openxmlformats.org/officeDocument/2006/relationships/image" Target="media/image77.emf"/><Relationship Id="rId115" Type="http://schemas.openxmlformats.org/officeDocument/2006/relationships/image" Target="media/image82.png"/><Relationship Id="rId131" Type="http://schemas.openxmlformats.org/officeDocument/2006/relationships/image" Target="media/image98.emf"/><Relationship Id="rId136" Type="http://schemas.openxmlformats.org/officeDocument/2006/relationships/image" Target="media/image103.png"/><Relationship Id="rId157" Type="http://schemas.openxmlformats.org/officeDocument/2006/relationships/image" Target="media/image124.emf"/><Relationship Id="rId178" Type="http://schemas.openxmlformats.org/officeDocument/2006/relationships/image" Target="media/image145.png"/><Relationship Id="rId61" Type="http://schemas.openxmlformats.org/officeDocument/2006/relationships/image" Target="media/image28.png"/><Relationship Id="rId82" Type="http://schemas.openxmlformats.org/officeDocument/2006/relationships/image" Target="media/image49.jpg"/><Relationship Id="rId152" Type="http://schemas.openxmlformats.org/officeDocument/2006/relationships/image" Target="media/image119.emf"/><Relationship Id="rId173" Type="http://schemas.openxmlformats.org/officeDocument/2006/relationships/image" Target="media/image140.png"/><Relationship Id="rId19" Type="http://schemas.openxmlformats.org/officeDocument/2006/relationships/hyperlink" Target="file:///E:\Roee%20Thesis%20Last%20Version\Roees%20Thesis%20LAST%20VERSION%20Chapter%204.2.docx" TargetMode="External"/><Relationship Id="rId14" Type="http://schemas.openxmlformats.org/officeDocument/2006/relationships/hyperlink" Target="file:///E:\Roee%20Thesis%20Last%20Version\Roees%20Thesis%20LAST%20VERSION%20Chapter%204.2.docx" TargetMode="External"/><Relationship Id="rId30" Type="http://schemas.openxmlformats.org/officeDocument/2006/relationships/hyperlink" Target="file:///E:\Roee%20Thesis%20Last%20Version\Roees%20Thesis%20LAST%20VERSION%20Chapter%204.2.docx" TargetMode="External"/><Relationship Id="rId35" Type="http://schemas.openxmlformats.org/officeDocument/2006/relationships/hyperlink" Target="file:///E:\Roee%20Thesis%20Last%20Version\Roees%20Thesis%20LAST%20VERSION%20Chapter%204.2.docx" TargetMode="External"/><Relationship Id="rId56" Type="http://schemas.openxmlformats.org/officeDocument/2006/relationships/image" Target="media/image23.jpg"/><Relationship Id="rId77" Type="http://schemas.openxmlformats.org/officeDocument/2006/relationships/image" Target="media/image44.jpeg"/><Relationship Id="rId100" Type="http://schemas.openxmlformats.org/officeDocument/2006/relationships/image" Target="media/image67.emf"/><Relationship Id="rId105" Type="http://schemas.openxmlformats.org/officeDocument/2006/relationships/image" Target="media/image72.png"/><Relationship Id="rId126" Type="http://schemas.openxmlformats.org/officeDocument/2006/relationships/image" Target="media/image93.png"/><Relationship Id="rId147" Type="http://schemas.openxmlformats.org/officeDocument/2006/relationships/image" Target="media/image114.emf"/><Relationship Id="rId168" Type="http://schemas.openxmlformats.org/officeDocument/2006/relationships/image" Target="media/image135.jpeg"/><Relationship Id="rId8" Type="http://schemas.openxmlformats.org/officeDocument/2006/relationships/hyperlink" Target="file:///E:\Roee%20Thesis%20Last%20Version\Roees%20Thesis%20LAST%20VERSION%20Chapter%204.2.docx" TargetMode="External"/><Relationship Id="rId51" Type="http://schemas.openxmlformats.org/officeDocument/2006/relationships/image" Target="media/image18.png"/><Relationship Id="rId72" Type="http://schemas.openxmlformats.org/officeDocument/2006/relationships/image" Target="media/image39.jpeg"/><Relationship Id="rId93" Type="http://schemas.openxmlformats.org/officeDocument/2006/relationships/image" Target="media/image60.png"/><Relationship Id="rId98" Type="http://schemas.openxmlformats.org/officeDocument/2006/relationships/image" Target="media/image65.emf"/><Relationship Id="rId121" Type="http://schemas.openxmlformats.org/officeDocument/2006/relationships/image" Target="media/image88.png"/><Relationship Id="rId142" Type="http://schemas.openxmlformats.org/officeDocument/2006/relationships/image" Target="media/image109.emf"/><Relationship Id="rId163" Type="http://schemas.openxmlformats.org/officeDocument/2006/relationships/image" Target="media/image130.emf"/><Relationship Id="rId3" Type="http://schemas.openxmlformats.org/officeDocument/2006/relationships/styles" Target="styles.xml"/><Relationship Id="rId25" Type="http://schemas.openxmlformats.org/officeDocument/2006/relationships/hyperlink" Target="file:///E:\Roee%20Thesis%20Last%20Version\Roees%20Thesis%20LAST%20VERSION%20Chapter%204.2.docx" TargetMode="External"/><Relationship Id="rId46" Type="http://schemas.openxmlformats.org/officeDocument/2006/relationships/image" Target="media/image13.png"/><Relationship Id="rId67" Type="http://schemas.openxmlformats.org/officeDocument/2006/relationships/image" Target="media/image34.png"/><Relationship Id="rId116" Type="http://schemas.openxmlformats.org/officeDocument/2006/relationships/image" Target="media/image83.png"/><Relationship Id="rId137" Type="http://schemas.openxmlformats.org/officeDocument/2006/relationships/image" Target="media/image104.emf"/><Relationship Id="rId158" Type="http://schemas.openxmlformats.org/officeDocument/2006/relationships/image" Target="media/image125.emf"/><Relationship Id="rId20" Type="http://schemas.openxmlformats.org/officeDocument/2006/relationships/hyperlink" Target="file:///E:\Roee%20Thesis%20Last%20Version\Roees%20Thesis%20LAST%20VERSION%20Chapter%204.2.docx" TargetMode="External"/><Relationship Id="rId41" Type="http://schemas.openxmlformats.org/officeDocument/2006/relationships/image" Target="media/image8.jpeg"/><Relationship Id="rId62" Type="http://schemas.openxmlformats.org/officeDocument/2006/relationships/image" Target="media/image29.jpeg"/><Relationship Id="rId83" Type="http://schemas.openxmlformats.org/officeDocument/2006/relationships/image" Target="media/image50.jpg"/><Relationship Id="rId88" Type="http://schemas.openxmlformats.org/officeDocument/2006/relationships/image" Target="media/image55.jpeg"/><Relationship Id="rId111" Type="http://schemas.openxmlformats.org/officeDocument/2006/relationships/image" Target="media/image78.png"/><Relationship Id="rId132" Type="http://schemas.openxmlformats.org/officeDocument/2006/relationships/image" Target="media/image99.emf"/><Relationship Id="rId153" Type="http://schemas.openxmlformats.org/officeDocument/2006/relationships/image" Target="media/image120.emf"/><Relationship Id="rId174" Type="http://schemas.openxmlformats.org/officeDocument/2006/relationships/image" Target="media/image141.png"/><Relationship Id="rId179" Type="http://schemas.openxmlformats.org/officeDocument/2006/relationships/footer" Target="footer1.xml"/><Relationship Id="rId15" Type="http://schemas.openxmlformats.org/officeDocument/2006/relationships/hyperlink" Target="file:///E:\Roee%20Thesis%20Last%20Version\Roees%20Thesis%20LAST%20VERSION%20Chapter%204.2.docx" TargetMode="External"/><Relationship Id="rId36" Type="http://schemas.openxmlformats.org/officeDocument/2006/relationships/hyperlink" Target="file:///E:\Roee%20Thesis%20Last%20Version\Roees%20Thesis%20LAST%20VERSION%20Chapter%204.2.docx" TargetMode="External"/><Relationship Id="rId57" Type="http://schemas.openxmlformats.org/officeDocument/2006/relationships/image" Target="media/image24.jpg"/><Relationship Id="rId106" Type="http://schemas.openxmlformats.org/officeDocument/2006/relationships/image" Target="media/image73.emf"/><Relationship Id="rId127" Type="http://schemas.openxmlformats.org/officeDocument/2006/relationships/image" Target="media/image94.emf"/><Relationship Id="rId10" Type="http://schemas.openxmlformats.org/officeDocument/2006/relationships/hyperlink" Target="file:///E:\Roee%20Thesis%20Last%20Version\Roees%20Thesis%20LAST%20VERSION%20Chapter%204.2.docx" TargetMode="External"/><Relationship Id="rId31" Type="http://schemas.openxmlformats.org/officeDocument/2006/relationships/hyperlink" Target="file:///E:\Roee%20Thesis%20Last%20Version\Roees%20Thesis%20LAST%20VERSION%20Chapter%204.2.docx" TargetMode="External"/><Relationship Id="rId52" Type="http://schemas.openxmlformats.org/officeDocument/2006/relationships/image" Target="media/image19.png"/><Relationship Id="rId73" Type="http://schemas.openxmlformats.org/officeDocument/2006/relationships/image" Target="media/image40.png"/><Relationship Id="rId78" Type="http://schemas.openxmlformats.org/officeDocument/2006/relationships/image" Target="media/image45.jpeg"/><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122" Type="http://schemas.openxmlformats.org/officeDocument/2006/relationships/image" Target="media/image89.png"/><Relationship Id="rId143" Type="http://schemas.openxmlformats.org/officeDocument/2006/relationships/image" Target="media/image110.emf"/><Relationship Id="rId148" Type="http://schemas.openxmlformats.org/officeDocument/2006/relationships/image" Target="media/image115.emf"/><Relationship Id="rId164" Type="http://schemas.openxmlformats.org/officeDocument/2006/relationships/image" Target="media/image131.emf"/><Relationship Id="rId169" Type="http://schemas.openxmlformats.org/officeDocument/2006/relationships/image" Target="media/image136.emf"/></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image" Target="media/image5.emf"/><Relationship Id="rId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6CD53-9076-458D-861E-54AAE92C2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863</Words>
  <Characters>113220</Characters>
  <Application>Microsoft Office Word</Application>
  <DocSecurity>8</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32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TK</dc:creator>
  <cp:keywords/>
  <dc:description/>
  <cp:lastModifiedBy>Tamir Mhabary</cp:lastModifiedBy>
  <cp:revision>3</cp:revision>
  <cp:lastPrinted>2016-12-26T17:05:00Z</cp:lastPrinted>
  <dcterms:created xsi:type="dcterms:W3CDTF">2018-12-09T07:57:00Z</dcterms:created>
  <dcterms:modified xsi:type="dcterms:W3CDTF">2018-12-09T07:57:00Z</dcterms:modified>
  <cp:contentStatus/>
</cp:coreProperties>
</file>